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33C8" w:rsidRDefault="00A133C8" w:rsidP="00D078BF">
      <w:pPr>
        <w:autoSpaceDE w:val="0"/>
        <w:autoSpaceDN w:val="0"/>
        <w:adjustRightInd w:val="0"/>
        <w:spacing w:after="0" w:line="240" w:lineRule="auto"/>
        <w:jc w:val="center"/>
        <w:rPr>
          <w:rFonts w:ascii="URWPalladioL-Roma" w:hAnsi="URWPalladioL-Roma" w:cs="URWPalladioL-Roma"/>
          <w:noProof/>
          <w:sz w:val="24"/>
          <w:szCs w:val="24"/>
          <w:lang w:eastAsia="de-DE"/>
        </w:rPr>
      </w:pPr>
    </w:p>
    <w:p w:rsidR="00BA331E" w:rsidRDefault="00BA331E" w:rsidP="00BA331E">
      <w:pPr>
        <w:jc w:val="center"/>
      </w:pPr>
    </w:p>
    <w:p w:rsidR="00BA331E" w:rsidRDefault="00BA331E" w:rsidP="00BA331E">
      <w:pPr>
        <w:jc w:val="center"/>
      </w:pPr>
      <w:r>
        <w:rPr>
          <w:noProof/>
          <w:lang w:eastAsia="de-DE"/>
        </w:rPr>
        <w:drawing>
          <wp:inline distT="0" distB="0" distL="0" distR="0" wp14:anchorId="6F151540" wp14:editId="16DD263F">
            <wp:extent cx="2687320" cy="668020"/>
            <wp:effectExtent l="0" t="0" r="0" b="0"/>
            <wp:docPr id="1" name="Grafik 1" descr="C:\Users\GGR\Downloads\htw_logo_tex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GR\Downloads\htw_logo_text.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320" cy="668020"/>
                    </a:xfrm>
                    <a:prstGeom prst="rect">
                      <a:avLst/>
                    </a:prstGeom>
                    <a:noFill/>
                    <a:ln>
                      <a:noFill/>
                    </a:ln>
                  </pic:spPr>
                </pic:pic>
              </a:graphicData>
            </a:graphic>
          </wp:inline>
        </w:drawing>
      </w:r>
    </w:p>
    <w:p w:rsidR="00BA331E" w:rsidRDefault="00BA331E" w:rsidP="00BA331E">
      <w:pPr>
        <w:jc w:val="center"/>
      </w:pPr>
      <w:r w:rsidRPr="006D4A55">
        <w:t xml:space="preserve">Internationaler Studiengang Medieninformatik </w:t>
      </w:r>
      <w:r>
        <w:t>(IMI) –</w:t>
      </w:r>
      <w:r w:rsidRPr="006D4A55">
        <w:t xml:space="preserve"> Master</w:t>
      </w:r>
      <w:r>
        <w:t xml:space="preserve"> </w:t>
      </w:r>
    </w:p>
    <w:p w:rsidR="00BA331E" w:rsidRDefault="00BA331E" w:rsidP="00BA331E">
      <w:pPr>
        <w:jc w:val="center"/>
      </w:pPr>
    </w:p>
    <w:p w:rsidR="00BA331E" w:rsidRDefault="00BA331E" w:rsidP="00BA331E">
      <w:pPr>
        <w:jc w:val="center"/>
      </w:pPr>
    </w:p>
    <w:p w:rsidR="00BA331E" w:rsidRDefault="00BA331E" w:rsidP="00BA331E">
      <w:pPr>
        <w:jc w:val="center"/>
      </w:pPr>
    </w:p>
    <w:p w:rsidR="00BA331E" w:rsidRDefault="00BA331E" w:rsidP="00BA331E">
      <w:pPr>
        <w:jc w:val="center"/>
      </w:pPr>
    </w:p>
    <w:p w:rsidR="00BA331E" w:rsidRPr="00393344" w:rsidRDefault="003F634F" w:rsidP="00BA331E">
      <w:pPr>
        <w:jc w:val="center"/>
        <w:rPr>
          <w:b/>
          <w:sz w:val="28"/>
        </w:rPr>
      </w:pPr>
      <w:r>
        <w:rPr>
          <w:b/>
          <w:sz w:val="28"/>
        </w:rPr>
        <w:t>Masterarbeit</w:t>
      </w:r>
    </w:p>
    <w:p w:rsidR="00BA331E" w:rsidRPr="00AF3CE3" w:rsidRDefault="003F634F" w:rsidP="00490B8A">
      <w:pPr>
        <w:spacing w:line="240" w:lineRule="auto"/>
        <w:jc w:val="center"/>
        <w:rPr>
          <w:sz w:val="48"/>
        </w:rPr>
      </w:pPr>
      <w:r>
        <w:rPr>
          <w:sz w:val="48"/>
        </w:rPr>
        <w:t>Computergestützte Identifizierung von Pflanzen anhand ihrer Blattmerkmale</w:t>
      </w:r>
      <w:r w:rsidR="00BA331E" w:rsidRPr="00AF3CE3">
        <w:rPr>
          <w:sz w:val="48"/>
        </w:rPr>
        <w:t xml:space="preserve"> </w:t>
      </w:r>
    </w:p>
    <w:p w:rsidR="00BA331E" w:rsidRDefault="00BA331E" w:rsidP="00BA331E">
      <w:pPr>
        <w:jc w:val="center"/>
      </w:pPr>
    </w:p>
    <w:p w:rsidR="00BA331E" w:rsidRDefault="00BA331E" w:rsidP="00BA331E">
      <w:pPr>
        <w:jc w:val="center"/>
      </w:pPr>
    </w:p>
    <w:p w:rsidR="00490B8A" w:rsidRDefault="00490B8A" w:rsidP="00BA331E">
      <w:pPr>
        <w:jc w:val="center"/>
      </w:pPr>
    </w:p>
    <w:p w:rsidR="00BA331E" w:rsidRDefault="00BA331E" w:rsidP="00A76EF5"/>
    <w:p w:rsidR="003D4E6A" w:rsidRDefault="001E38AD" w:rsidP="0026085D">
      <w:pPr>
        <w:spacing w:line="480" w:lineRule="auto"/>
        <w:jc w:val="center"/>
      </w:pPr>
      <w:r>
        <w:t>Wintersemester 2016/2017</w:t>
      </w:r>
    </w:p>
    <w:p w:rsidR="00BA331E" w:rsidRDefault="00BA331E" w:rsidP="00BA331E">
      <w:pPr>
        <w:spacing w:after="0"/>
        <w:jc w:val="center"/>
      </w:pPr>
      <w:r>
        <w:t>Student: Christoph Franke</w:t>
      </w:r>
    </w:p>
    <w:p w:rsidR="003D4E6A" w:rsidRDefault="00BA331E" w:rsidP="0026085D">
      <w:pPr>
        <w:spacing w:line="480" w:lineRule="auto"/>
        <w:jc w:val="center"/>
      </w:pPr>
      <w:r>
        <w:t>549642</w:t>
      </w:r>
    </w:p>
    <w:p w:rsidR="00BA331E" w:rsidRDefault="003F634F" w:rsidP="003D4E6A">
      <w:pPr>
        <w:spacing w:after="0"/>
        <w:jc w:val="center"/>
      </w:pPr>
      <w:r>
        <w:t>Betreuer</w:t>
      </w:r>
      <w:r w:rsidR="00BA331E">
        <w:t xml:space="preserve">: </w:t>
      </w:r>
      <w:r w:rsidR="00BA331E" w:rsidRPr="006D4A55">
        <w:t xml:space="preserve">Prof. Dr. </w:t>
      </w:r>
      <w:r>
        <w:t>Klaus Jung</w:t>
      </w:r>
    </w:p>
    <w:p w:rsidR="00300EED" w:rsidRDefault="003D4E6A" w:rsidP="00BA331E">
      <w:pPr>
        <w:jc w:val="center"/>
      </w:pPr>
      <w:r>
        <w:t xml:space="preserve">   </w:t>
      </w:r>
      <w:r w:rsidR="00300EED">
        <w:t>Nico Hezel</w:t>
      </w:r>
    </w:p>
    <w:p w:rsidR="00A76EF5" w:rsidRDefault="00A76EF5" w:rsidP="00BA331E">
      <w:pPr>
        <w:jc w:val="center"/>
      </w:pPr>
    </w:p>
    <w:p w:rsidR="00737185" w:rsidRDefault="00737185" w:rsidP="00BA331E"/>
    <w:p w:rsidR="00A133C8" w:rsidRDefault="00A133C8">
      <w:pPr>
        <w:jc w:val="left"/>
      </w:pPr>
    </w:p>
    <w:p w:rsidR="00A133C8" w:rsidRDefault="00A133C8">
      <w:pPr>
        <w:jc w:val="left"/>
      </w:pPr>
    </w:p>
    <w:p w:rsidR="00A133C8" w:rsidRDefault="00A133C8">
      <w:pPr>
        <w:jc w:val="left"/>
      </w:pPr>
    </w:p>
    <w:p w:rsidR="00A133C8" w:rsidRDefault="00A133C8">
      <w:pPr>
        <w:jc w:val="left"/>
      </w:pPr>
    </w:p>
    <w:p w:rsidR="00814890" w:rsidRDefault="00814890">
      <w:pPr>
        <w:jc w:val="left"/>
      </w:pPr>
    </w:p>
    <w:p w:rsidR="009F316C" w:rsidRDefault="009F316C" w:rsidP="009F316C">
      <w:pPr>
        <w:jc w:val="left"/>
      </w:pPr>
    </w:p>
    <w:p w:rsidR="00B21EAF" w:rsidRDefault="00B21EAF">
      <w:pPr>
        <w:jc w:val="left"/>
      </w:pPr>
      <w:r>
        <w:br w:type="page"/>
      </w:r>
    </w:p>
    <w:p w:rsidR="009F316C" w:rsidRDefault="009F316C" w:rsidP="009F316C">
      <w:pPr>
        <w:jc w:val="left"/>
      </w:pPr>
    </w:p>
    <w:p w:rsidR="009F316C" w:rsidRDefault="009F316C" w:rsidP="009F316C">
      <w:pPr>
        <w:jc w:val="left"/>
      </w:pPr>
    </w:p>
    <w:p w:rsidR="009F316C" w:rsidRDefault="009F316C" w:rsidP="009F316C">
      <w:pPr>
        <w:jc w:val="left"/>
      </w:pPr>
    </w:p>
    <w:p w:rsidR="008845F6" w:rsidRDefault="008845F6" w:rsidP="009F316C">
      <w:pPr>
        <w:jc w:val="left"/>
      </w:pPr>
    </w:p>
    <w:p w:rsidR="009F316C" w:rsidRDefault="009F316C" w:rsidP="009F316C">
      <w:pPr>
        <w:jc w:val="left"/>
      </w:pPr>
      <w:r w:rsidRPr="009F316C">
        <w:rPr>
          <w:b/>
          <w:sz w:val="28"/>
        </w:rPr>
        <w:t>Eigenständigkeitserklärung</w:t>
      </w:r>
    </w:p>
    <w:p w:rsidR="009F316C" w:rsidRDefault="009F316C" w:rsidP="009F316C">
      <w:pPr>
        <w:jc w:val="left"/>
      </w:pPr>
    </w:p>
    <w:p w:rsidR="009F316C" w:rsidRDefault="009F316C" w:rsidP="009F316C">
      <w:pPr>
        <w:jc w:val="left"/>
      </w:pPr>
      <w:r w:rsidRPr="009F316C">
        <w:t xml:space="preserve">Hiermit bestätige ich, dass ich die vorliegende </w:t>
      </w:r>
      <w:r>
        <w:t>Mastera</w:t>
      </w:r>
      <w:r w:rsidRPr="009F316C">
        <w:t>rbeit selbständig verfasst und keine anderen als die angegebenen Hilfsmittel benutzt habe. Die Stellen der Arbeit, die dem Wortlaut oder dem Sinn nach anderen Werken (dazu zählen auch Internetquellen) entnommen sind, wurden unter Angabe der Quelle kenntlich gemacht.</w:t>
      </w:r>
    </w:p>
    <w:p w:rsidR="009F316C" w:rsidRDefault="009F316C" w:rsidP="009F316C">
      <w:pPr>
        <w:jc w:val="left"/>
      </w:pPr>
    </w:p>
    <w:p w:rsidR="009F316C" w:rsidRDefault="009F316C" w:rsidP="009F316C">
      <w:pPr>
        <w:jc w:val="left"/>
      </w:pPr>
    </w:p>
    <w:p w:rsidR="009F316C" w:rsidRDefault="009F316C" w:rsidP="009F316C">
      <w:pPr>
        <w:jc w:val="left"/>
      </w:pPr>
      <w:r>
        <w:rPr>
          <w:noProof/>
          <w:lang w:eastAsia="de-DE"/>
        </w:rPr>
        <mc:AlternateContent>
          <mc:Choice Requires="wps">
            <w:drawing>
              <wp:anchor distT="0" distB="0" distL="114300" distR="114300" simplePos="0" relativeHeight="251829248" behindDoc="0" locked="0" layoutInCell="1" allowOverlap="1" wp14:anchorId="1C7DEC0E" wp14:editId="25D5A483">
                <wp:simplePos x="0" y="0"/>
                <wp:positionH relativeFrom="column">
                  <wp:posOffset>17145</wp:posOffset>
                </wp:positionH>
                <wp:positionV relativeFrom="paragraph">
                  <wp:posOffset>251460</wp:posOffset>
                </wp:positionV>
                <wp:extent cx="1885950" cy="0"/>
                <wp:effectExtent l="0" t="0" r="19050" b="19050"/>
                <wp:wrapNone/>
                <wp:docPr id="460" name="Gerade Verbindung 460"/>
                <wp:cNvGraphicFramePr/>
                <a:graphic xmlns:a="http://schemas.openxmlformats.org/drawingml/2006/main">
                  <a:graphicData uri="http://schemas.microsoft.com/office/word/2010/wordprocessingShape">
                    <wps:wsp>
                      <wps:cNvCnPr/>
                      <wps:spPr>
                        <a:xfrm>
                          <a:off x="0" y="0"/>
                          <a:ext cx="188595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460" o:spid="_x0000_s1026" style="position:absolute;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pt,19.8pt" to="149.85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" strokecolor="black [3213]"/>
            </w:pict>
          </mc:Fallback>
        </mc:AlternateContent>
      </w:r>
      <w:r>
        <w:rPr>
          <w:noProof/>
          <w:lang w:eastAsia="de-DE"/>
        </w:rPr>
        <mc:AlternateContent>
          <mc:Choice Requires="wps">
            <w:drawing>
              <wp:anchor distT="0" distB="0" distL="114300" distR="114300" simplePos="0" relativeHeight="251831296" behindDoc="0" locked="0" layoutInCell="1" allowOverlap="1" wp14:anchorId="7CB13C21" wp14:editId="365CADA2">
                <wp:simplePos x="0" y="0"/>
                <wp:positionH relativeFrom="column">
                  <wp:posOffset>2950845</wp:posOffset>
                </wp:positionH>
                <wp:positionV relativeFrom="paragraph">
                  <wp:posOffset>251460</wp:posOffset>
                </wp:positionV>
                <wp:extent cx="1809750" cy="0"/>
                <wp:effectExtent l="0" t="0" r="19050" b="19050"/>
                <wp:wrapNone/>
                <wp:docPr id="467" name="Gerade Verbindung 467"/>
                <wp:cNvGraphicFramePr/>
                <a:graphic xmlns:a="http://schemas.openxmlformats.org/drawingml/2006/main">
                  <a:graphicData uri="http://schemas.microsoft.com/office/word/2010/wordprocessingShape">
                    <wps:wsp>
                      <wps:cNvCnPr/>
                      <wps:spPr>
                        <a:xfrm>
                          <a:off x="0" y="0"/>
                          <a:ext cx="180975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467" o:spid="_x0000_s1026" style="position:absolute;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2.35pt,19.8pt" to="374.85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" strokecolor="black [3213]"/>
            </w:pict>
          </mc:Fallback>
        </mc:AlternateContent>
      </w:r>
    </w:p>
    <w:p w:rsidR="009F316C" w:rsidRDefault="009F316C" w:rsidP="009F316C">
      <w:pPr>
        <w:jc w:val="left"/>
      </w:pPr>
      <w:r>
        <w:t xml:space="preserve">                Ort, Datum                                                                    Christoph  Franke</w:t>
      </w:r>
    </w:p>
    <w:p w:rsidR="009F316C" w:rsidRDefault="009F316C" w:rsidP="009F316C">
      <w:pPr>
        <w:jc w:val="left"/>
      </w:pPr>
    </w:p>
    <w:p w:rsidR="009F316C" w:rsidRDefault="009F316C" w:rsidP="009F316C">
      <w:pPr>
        <w:jc w:val="left"/>
      </w:pPr>
      <w:r>
        <w:br w:type="page"/>
      </w:r>
    </w:p>
    <w:p w:rsidR="00B21EAF" w:rsidRDefault="00B21EAF">
      <w:pPr>
        <w:jc w:val="left"/>
      </w:pPr>
      <w:r>
        <w:lastRenderedPageBreak/>
        <w:br w:type="page"/>
      </w:r>
    </w:p>
    <w:p w:rsidR="009F316C" w:rsidRDefault="009F316C" w:rsidP="009F316C">
      <w:pPr>
        <w:jc w:val="left"/>
      </w:pPr>
    </w:p>
    <w:p w:rsidR="00EA484D" w:rsidRPr="00EA484D" w:rsidRDefault="00B71309" w:rsidP="00EA484D">
      <w:pPr>
        <w:pBdr>
          <w:bottom w:val="single" w:sz="4" w:space="1" w:color="auto"/>
        </w:pBdr>
        <w:spacing w:line="240" w:lineRule="auto"/>
        <w:jc w:val="center"/>
        <w:rPr>
          <w:rFonts w:asciiTheme="majorHAnsi" w:hAnsiTheme="majorHAnsi"/>
          <w:b/>
          <w:sz w:val="44"/>
          <w:u w:val="single"/>
        </w:rPr>
      </w:pPr>
      <w:r w:rsidRPr="00865BAA">
        <w:rPr>
          <w:rFonts w:asciiTheme="majorHAnsi" w:hAnsiTheme="majorHAnsi"/>
          <w:b/>
          <w:sz w:val="40"/>
        </w:rPr>
        <w:t>Inhaltsverzeichnis</w:t>
      </w:r>
    </w:p>
    <w:p w:rsidR="00B21EAF" w:rsidRDefault="00CE6380">
      <w:pPr>
        <w:pStyle w:val="Verzeichnis1"/>
        <w:rPr>
          <w:rFonts w:asciiTheme="minorHAnsi" w:eastAsiaTheme="minorEastAsia" w:hAnsiTheme="minorHAnsi"/>
          <w:b w:val="0"/>
          <w:bCs w:val="0"/>
          <w:caps w:val="0"/>
          <w:noProof/>
          <w:sz w:val="22"/>
          <w:szCs w:val="22"/>
          <w:lang w:eastAsia="de-DE"/>
        </w:rPr>
      </w:pPr>
      <w:r w:rsidRPr="00CE6380">
        <w:rPr>
          <w:rFonts w:asciiTheme="minorHAnsi" w:hAnsiTheme="minorHAnsi"/>
        </w:rPr>
        <w:fldChar w:fldCharType="begin"/>
      </w:r>
      <w:r w:rsidRPr="00B21EAF">
        <w:rPr>
          <w:rFonts w:asciiTheme="minorHAnsi" w:hAnsiTheme="minorHAnsi"/>
          <w:caps w:val="0"/>
        </w:rPr>
        <w:instrText xml:space="preserve"> TOC \o "1-4" \h \z \u </w:instrText>
      </w:r>
      <w:r w:rsidRPr="00CE6380">
        <w:rPr>
          <w:rFonts w:asciiTheme="minorHAnsi" w:hAnsiTheme="minorHAnsi"/>
        </w:rPr>
        <w:fldChar w:fldCharType="separate"/>
      </w:r>
      <w:hyperlink w:anchor="_Toc476722403" w:history="1">
        <w:r w:rsidR="00B21EAF" w:rsidRPr="00D23DA5">
          <w:rPr>
            <w:rStyle w:val="Hyperlink"/>
            <w:rFonts w:ascii="Tahoma" w:hAnsi="Tahoma" w:cs="Tahoma"/>
            <w:noProof/>
          </w:rPr>
          <w:t>1.</w:t>
        </w:r>
        <w:r w:rsidR="00B21EAF">
          <w:rPr>
            <w:rFonts w:asciiTheme="minorHAnsi" w:eastAsiaTheme="minorEastAsia" w:hAnsiTheme="minorHAnsi"/>
            <w:b w:val="0"/>
            <w:bCs w:val="0"/>
            <w:caps w:val="0"/>
            <w:noProof/>
            <w:sz w:val="22"/>
            <w:szCs w:val="22"/>
            <w:lang w:eastAsia="de-DE"/>
          </w:rPr>
          <w:tab/>
        </w:r>
        <w:r w:rsidR="00B21EAF" w:rsidRPr="00D23DA5">
          <w:rPr>
            <w:rStyle w:val="Hyperlink"/>
            <w:noProof/>
          </w:rPr>
          <w:t>Einleitung</w:t>
        </w:r>
        <w:r w:rsidR="00B21EAF">
          <w:rPr>
            <w:noProof/>
            <w:webHidden/>
          </w:rPr>
          <w:tab/>
        </w:r>
        <w:r w:rsidR="00B21EAF">
          <w:rPr>
            <w:noProof/>
            <w:webHidden/>
          </w:rPr>
          <w:fldChar w:fldCharType="begin"/>
        </w:r>
        <w:r w:rsidR="00B21EAF">
          <w:rPr>
            <w:noProof/>
            <w:webHidden/>
          </w:rPr>
          <w:instrText xml:space="preserve"> PAGEREF _Toc476722403 \h </w:instrText>
        </w:r>
        <w:r w:rsidR="00B21EAF">
          <w:rPr>
            <w:noProof/>
            <w:webHidden/>
          </w:rPr>
        </w:r>
        <w:r w:rsidR="00B21EAF">
          <w:rPr>
            <w:noProof/>
            <w:webHidden/>
          </w:rPr>
          <w:fldChar w:fldCharType="separate"/>
        </w:r>
        <w:r w:rsidR="007533F1">
          <w:rPr>
            <w:noProof/>
            <w:webHidden/>
          </w:rPr>
          <w:t>1</w:t>
        </w:r>
        <w:r w:rsidR="00B21EAF">
          <w:rPr>
            <w:noProof/>
            <w:webHidden/>
          </w:rPr>
          <w:fldChar w:fldCharType="end"/>
        </w:r>
      </w:hyperlink>
    </w:p>
    <w:p w:rsidR="00B21EAF" w:rsidRDefault="00B21EAF">
      <w:pPr>
        <w:pStyle w:val="Verzeichnis1"/>
        <w:rPr>
          <w:rFonts w:asciiTheme="minorHAnsi" w:eastAsiaTheme="minorEastAsia" w:hAnsiTheme="minorHAnsi"/>
          <w:b w:val="0"/>
          <w:bCs w:val="0"/>
          <w:caps w:val="0"/>
          <w:noProof/>
          <w:sz w:val="22"/>
          <w:szCs w:val="22"/>
          <w:lang w:eastAsia="de-DE"/>
        </w:rPr>
      </w:pPr>
      <w:hyperlink w:anchor="_Toc476722404" w:history="1">
        <w:r w:rsidRPr="00D23DA5">
          <w:rPr>
            <w:rStyle w:val="Hyperlink"/>
            <w:rFonts w:ascii="Tahoma" w:hAnsi="Tahoma" w:cs="Tahoma"/>
            <w:noProof/>
          </w:rPr>
          <w:t>2.</w:t>
        </w:r>
        <w:r>
          <w:rPr>
            <w:rFonts w:asciiTheme="minorHAnsi" w:eastAsiaTheme="minorEastAsia" w:hAnsiTheme="minorHAnsi"/>
            <w:b w:val="0"/>
            <w:bCs w:val="0"/>
            <w:caps w:val="0"/>
            <w:noProof/>
            <w:sz w:val="22"/>
            <w:szCs w:val="22"/>
            <w:lang w:eastAsia="de-DE"/>
          </w:rPr>
          <w:tab/>
        </w:r>
        <w:r w:rsidRPr="00D23DA5">
          <w:rPr>
            <w:rStyle w:val="Hyperlink"/>
            <w:noProof/>
          </w:rPr>
          <w:t>Grundlagen</w:t>
        </w:r>
        <w:r>
          <w:rPr>
            <w:noProof/>
            <w:webHidden/>
          </w:rPr>
          <w:tab/>
        </w:r>
        <w:r>
          <w:rPr>
            <w:noProof/>
            <w:webHidden/>
          </w:rPr>
          <w:fldChar w:fldCharType="begin"/>
        </w:r>
        <w:r>
          <w:rPr>
            <w:noProof/>
            <w:webHidden/>
          </w:rPr>
          <w:instrText xml:space="preserve"> PAGEREF _Toc476722404 \h </w:instrText>
        </w:r>
        <w:r>
          <w:rPr>
            <w:noProof/>
            <w:webHidden/>
          </w:rPr>
        </w:r>
        <w:r>
          <w:rPr>
            <w:noProof/>
            <w:webHidden/>
          </w:rPr>
          <w:fldChar w:fldCharType="separate"/>
        </w:r>
        <w:r w:rsidR="007533F1">
          <w:rPr>
            <w:noProof/>
            <w:webHidden/>
          </w:rPr>
          <w:t>2</w:t>
        </w:r>
        <w:r>
          <w:rPr>
            <w:noProof/>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05" w:history="1">
        <w:r w:rsidRPr="00D23DA5">
          <w:rPr>
            <w:rStyle w:val="Hyperlink"/>
            <w:noProof/>
          </w:rPr>
          <w:t>2.1.</w:t>
        </w:r>
        <w:r>
          <w:rPr>
            <w:rFonts w:eastAsiaTheme="minorEastAsia"/>
            <w:b w:val="0"/>
            <w:bCs w:val="0"/>
            <w:noProof/>
            <w:sz w:val="22"/>
            <w:szCs w:val="22"/>
            <w:lang w:eastAsia="de-DE"/>
          </w:rPr>
          <w:tab/>
        </w:r>
        <w:r w:rsidRPr="00D23DA5">
          <w:rPr>
            <w:rStyle w:val="Hyperlink"/>
            <w:noProof/>
          </w:rPr>
          <w:t>Morphologie von Pflanzen</w:t>
        </w:r>
        <w:r>
          <w:rPr>
            <w:noProof/>
            <w:webHidden/>
          </w:rPr>
          <w:tab/>
        </w:r>
        <w:r>
          <w:rPr>
            <w:noProof/>
            <w:webHidden/>
          </w:rPr>
          <w:fldChar w:fldCharType="begin"/>
        </w:r>
        <w:r>
          <w:rPr>
            <w:noProof/>
            <w:webHidden/>
          </w:rPr>
          <w:instrText xml:space="preserve"> PAGEREF _Toc476722405 \h </w:instrText>
        </w:r>
        <w:r>
          <w:rPr>
            <w:noProof/>
            <w:webHidden/>
          </w:rPr>
        </w:r>
        <w:r>
          <w:rPr>
            <w:noProof/>
            <w:webHidden/>
          </w:rPr>
          <w:fldChar w:fldCharType="separate"/>
        </w:r>
        <w:r w:rsidR="007533F1">
          <w:rPr>
            <w:noProof/>
            <w:webHidden/>
          </w:rPr>
          <w:t>2</w:t>
        </w:r>
        <w:r>
          <w:rPr>
            <w:noProof/>
            <w:webHidden/>
          </w:rPr>
          <w:fldChar w:fldCharType="end"/>
        </w:r>
      </w:hyperlink>
    </w:p>
    <w:p w:rsidR="00B21EAF" w:rsidRDefault="00B21EAF">
      <w:pPr>
        <w:pStyle w:val="Verzeichnis3"/>
        <w:rPr>
          <w:rFonts w:eastAsiaTheme="minorEastAsia"/>
          <w:b w:val="0"/>
          <w:sz w:val="22"/>
          <w:szCs w:val="22"/>
          <w:lang w:eastAsia="de-DE"/>
        </w:rPr>
      </w:pPr>
      <w:hyperlink w:anchor="_Toc476722406" w:history="1">
        <w:r w:rsidRPr="00D23DA5">
          <w:rPr>
            <w:rStyle w:val="Hyperlink"/>
          </w:rPr>
          <w:t>2.1.1.</w:t>
        </w:r>
        <w:r>
          <w:rPr>
            <w:rFonts w:eastAsiaTheme="minorEastAsia"/>
            <w:b w:val="0"/>
            <w:sz w:val="22"/>
            <w:szCs w:val="22"/>
            <w:lang w:eastAsia="de-DE"/>
          </w:rPr>
          <w:tab/>
        </w:r>
        <w:r w:rsidRPr="00D23DA5">
          <w:rPr>
            <w:rStyle w:val="Hyperlink"/>
          </w:rPr>
          <w:t>Bestimmungsmerkmale höherer Pflanzen</w:t>
        </w:r>
        <w:r>
          <w:rPr>
            <w:webHidden/>
          </w:rPr>
          <w:tab/>
        </w:r>
        <w:r>
          <w:rPr>
            <w:webHidden/>
          </w:rPr>
          <w:fldChar w:fldCharType="begin"/>
        </w:r>
        <w:r>
          <w:rPr>
            <w:webHidden/>
          </w:rPr>
          <w:instrText xml:space="preserve"> PAGEREF _Toc476722406 \h </w:instrText>
        </w:r>
        <w:r>
          <w:rPr>
            <w:webHidden/>
          </w:rPr>
        </w:r>
        <w:r>
          <w:rPr>
            <w:webHidden/>
          </w:rPr>
          <w:fldChar w:fldCharType="separate"/>
        </w:r>
        <w:r w:rsidR="007533F1">
          <w:rPr>
            <w:webHidden/>
          </w:rPr>
          <w:t>2</w:t>
        </w:r>
        <w:r>
          <w:rPr>
            <w:webHidden/>
          </w:rPr>
          <w:fldChar w:fldCharType="end"/>
        </w:r>
      </w:hyperlink>
    </w:p>
    <w:p w:rsidR="00B21EAF" w:rsidRDefault="00B21EAF">
      <w:pPr>
        <w:pStyle w:val="Verzeichnis3"/>
        <w:rPr>
          <w:rFonts w:eastAsiaTheme="minorEastAsia"/>
          <w:b w:val="0"/>
          <w:sz w:val="22"/>
          <w:szCs w:val="22"/>
          <w:lang w:eastAsia="de-DE"/>
        </w:rPr>
      </w:pPr>
      <w:hyperlink w:anchor="_Toc476722407" w:history="1">
        <w:r w:rsidRPr="00D23DA5">
          <w:rPr>
            <w:rStyle w:val="Hyperlink"/>
          </w:rPr>
          <w:t>2.1.2.</w:t>
        </w:r>
        <w:r>
          <w:rPr>
            <w:rFonts w:eastAsiaTheme="minorEastAsia"/>
            <w:b w:val="0"/>
            <w:sz w:val="22"/>
            <w:szCs w:val="22"/>
            <w:lang w:eastAsia="de-DE"/>
          </w:rPr>
          <w:tab/>
        </w:r>
        <w:r w:rsidRPr="00D23DA5">
          <w:rPr>
            <w:rStyle w:val="Hyperlink"/>
          </w:rPr>
          <w:t>Morphologie des Blattes</w:t>
        </w:r>
        <w:r>
          <w:rPr>
            <w:webHidden/>
          </w:rPr>
          <w:tab/>
        </w:r>
        <w:r>
          <w:rPr>
            <w:webHidden/>
          </w:rPr>
          <w:fldChar w:fldCharType="begin"/>
        </w:r>
        <w:r>
          <w:rPr>
            <w:webHidden/>
          </w:rPr>
          <w:instrText xml:space="preserve"> PAGEREF _Toc476722407 \h </w:instrText>
        </w:r>
        <w:r>
          <w:rPr>
            <w:webHidden/>
          </w:rPr>
        </w:r>
        <w:r>
          <w:rPr>
            <w:webHidden/>
          </w:rPr>
          <w:fldChar w:fldCharType="separate"/>
        </w:r>
        <w:r w:rsidR="007533F1">
          <w:rPr>
            <w:webHidden/>
          </w:rPr>
          <w:t>3</w:t>
        </w:r>
        <w:r>
          <w:rPr>
            <w:webHidden/>
          </w:rPr>
          <w:fldChar w:fldCharType="end"/>
        </w:r>
      </w:hyperlink>
    </w:p>
    <w:p w:rsidR="00B21EAF" w:rsidRDefault="00B21EAF">
      <w:pPr>
        <w:pStyle w:val="Verzeichnis4"/>
        <w:tabs>
          <w:tab w:val="left" w:pos="1320"/>
          <w:tab w:val="right" w:leader="dot" w:pos="8188"/>
        </w:tabs>
        <w:rPr>
          <w:rFonts w:eastAsiaTheme="minorEastAsia"/>
          <w:noProof/>
          <w:sz w:val="22"/>
          <w:szCs w:val="22"/>
          <w:lang w:eastAsia="de-DE"/>
        </w:rPr>
      </w:pPr>
      <w:hyperlink w:anchor="_Toc476722408" w:history="1">
        <w:r w:rsidRPr="00D23DA5">
          <w:rPr>
            <w:rStyle w:val="Hyperlink"/>
            <w:noProof/>
          </w:rPr>
          <w:t>2.1.2.1.</w:t>
        </w:r>
        <w:r>
          <w:rPr>
            <w:rFonts w:eastAsiaTheme="minorEastAsia"/>
            <w:noProof/>
            <w:sz w:val="22"/>
            <w:szCs w:val="22"/>
            <w:lang w:eastAsia="de-DE"/>
          </w:rPr>
          <w:tab/>
        </w:r>
        <w:r w:rsidRPr="00D23DA5">
          <w:rPr>
            <w:rStyle w:val="Hyperlink"/>
            <w:noProof/>
          </w:rPr>
          <w:t>Funktion und Aufbau des Blattes</w:t>
        </w:r>
        <w:r>
          <w:rPr>
            <w:noProof/>
            <w:webHidden/>
          </w:rPr>
          <w:tab/>
        </w:r>
        <w:r>
          <w:rPr>
            <w:noProof/>
            <w:webHidden/>
          </w:rPr>
          <w:fldChar w:fldCharType="begin"/>
        </w:r>
        <w:r>
          <w:rPr>
            <w:noProof/>
            <w:webHidden/>
          </w:rPr>
          <w:instrText xml:space="preserve"> PAGEREF _Toc476722408 \h </w:instrText>
        </w:r>
        <w:r>
          <w:rPr>
            <w:noProof/>
            <w:webHidden/>
          </w:rPr>
        </w:r>
        <w:r>
          <w:rPr>
            <w:noProof/>
            <w:webHidden/>
          </w:rPr>
          <w:fldChar w:fldCharType="separate"/>
        </w:r>
        <w:r w:rsidR="007533F1">
          <w:rPr>
            <w:noProof/>
            <w:webHidden/>
          </w:rPr>
          <w:t>3</w:t>
        </w:r>
        <w:r>
          <w:rPr>
            <w:noProof/>
            <w:webHidden/>
          </w:rPr>
          <w:fldChar w:fldCharType="end"/>
        </w:r>
      </w:hyperlink>
    </w:p>
    <w:p w:rsidR="00B21EAF" w:rsidRDefault="00B21EAF">
      <w:pPr>
        <w:pStyle w:val="Verzeichnis4"/>
        <w:tabs>
          <w:tab w:val="left" w:pos="1320"/>
          <w:tab w:val="right" w:leader="dot" w:pos="8188"/>
        </w:tabs>
        <w:rPr>
          <w:rFonts w:eastAsiaTheme="minorEastAsia"/>
          <w:noProof/>
          <w:sz w:val="22"/>
          <w:szCs w:val="22"/>
          <w:lang w:eastAsia="de-DE"/>
        </w:rPr>
      </w:pPr>
      <w:hyperlink w:anchor="_Toc476722409" w:history="1">
        <w:r w:rsidRPr="00D23DA5">
          <w:rPr>
            <w:rStyle w:val="Hyperlink"/>
            <w:noProof/>
          </w:rPr>
          <w:t>2.1.2.2.</w:t>
        </w:r>
        <w:r>
          <w:rPr>
            <w:rFonts w:eastAsiaTheme="minorEastAsia"/>
            <w:noProof/>
            <w:sz w:val="22"/>
            <w:szCs w:val="22"/>
            <w:lang w:eastAsia="de-DE"/>
          </w:rPr>
          <w:tab/>
        </w:r>
        <w:r w:rsidRPr="00D23DA5">
          <w:rPr>
            <w:rStyle w:val="Hyperlink"/>
            <w:noProof/>
          </w:rPr>
          <w:t>Blattformen</w:t>
        </w:r>
        <w:r>
          <w:rPr>
            <w:noProof/>
            <w:webHidden/>
          </w:rPr>
          <w:tab/>
        </w:r>
        <w:r>
          <w:rPr>
            <w:noProof/>
            <w:webHidden/>
          </w:rPr>
          <w:fldChar w:fldCharType="begin"/>
        </w:r>
        <w:r>
          <w:rPr>
            <w:noProof/>
            <w:webHidden/>
          </w:rPr>
          <w:instrText xml:space="preserve"> PAGEREF _Toc476722409 \h </w:instrText>
        </w:r>
        <w:r>
          <w:rPr>
            <w:noProof/>
            <w:webHidden/>
          </w:rPr>
        </w:r>
        <w:r>
          <w:rPr>
            <w:noProof/>
            <w:webHidden/>
          </w:rPr>
          <w:fldChar w:fldCharType="separate"/>
        </w:r>
        <w:r w:rsidR="007533F1">
          <w:rPr>
            <w:noProof/>
            <w:webHidden/>
          </w:rPr>
          <w:t>4</w:t>
        </w:r>
        <w:r>
          <w:rPr>
            <w:noProof/>
            <w:webHidden/>
          </w:rPr>
          <w:fldChar w:fldCharType="end"/>
        </w:r>
      </w:hyperlink>
    </w:p>
    <w:p w:rsidR="00B21EAF" w:rsidRDefault="00B21EAF">
      <w:pPr>
        <w:pStyle w:val="Verzeichnis4"/>
        <w:tabs>
          <w:tab w:val="left" w:pos="1320"/>
          <w:tab w:val="right" w:leader="dot" w:pos="8188"/>
        </w:tabs>
        <w:rPr>
          <w:rFonts w:eastAsiaTheme="minorEastAsia"/>
          <w:noProof/>
          <w:sz w:val="22"/>
          <w:szCs w:val="22"/>
          <w:lang w:eastAsia="de-DE"/>
        </w:rPr>
      </w:pPr>
      <w:hyperlink w:anchor="_Toc476722410" w:history="1">
        <w:r w:rsidRPr="00D23DA5">
          <w:rPr>
            <w:rStyle w:val="Hyperlink"/>
            <w:noProof/>
          </w:rPr>
          <w:t>2.1.2.3.</w:t>
        </w:r>
        <w:r>
          <w:rPr>
            <w:rFonts w:eastAsiaTheme="minorEastAsia"/>
            <w:noProof/>
            <w:sz w:val="22"/>
            <w:szCs w:val="22"/>
            <w:lang w:eastAsia="de-DE"/>
          </w:rPr>
          <w:tab/>
        </w:r>
        <w:r w:rsidRPr="00D23DA5">
          <w:rPr>
            <w:rStyle w:val="Hyperlink"/>
            <w:noProof/>
          </w:rPr>
          <w:t>Blattnervatur</w:t>
        </w:r>
        <w:r>
          <w:rPr>
            <w:noProof/>
            <w:webHidden/>
          </w:rPr>
          <w:tab/>
        </w:r>
        <w:r>
          <w:rPr>
            <w:noProof/>
            <w:webHidden/>
          </w:rPr>
          <w:fldChar w:fldCharType="begin"/>
        </w:r>
        <w:r>
          <w:rPr>
            <w:noProof/>
            <w:webHidden/>
          </w:rPr>
          <w:instrText xml:space="preserve"> PAGEREF _Toc476722410 \h </w:instrText>
        </w:r>
        <w:r>
          <w:rPr>
            <w:noProof/>
            <w:webHidden/>
          </w:rPr>
        </w:r>
        <w:r>
          <w:rPr>
            <w:noProof/>
            <w:webHidden/>
          </w:rPr>
          <w:fldChar w:fldCharType="separate"/>
        </w:r>
        <w:r w:rsidR="007533F1">
          <w:rPr>
            <w:noProof/>
            <w:webHidden/>
          </w:rPr>
          <w:t>5</w:t>
        </w:r>
        <w:r>
          <w:rPr>
            <w:noProof/>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11" w:history="1">
        <w:r w:rsidRPr="00D23DA5">
          <w:rPr>
            <w:rStyle w:val="Hyperlink"/>
            <w:noProof/>
          </w:rPr>
          <w:t>2.2.</w:t>
        </w:r>
        <w:r>
          <w:rPr>
            <w:rFonts w:eastAsiaTheme="minorEastAsia"/>
            <w:b w:val="0"/>
            <w:bCs w:val="0"/>
            <w:noProof/>
            <w:sz w:val="22"/>
            <w:szCs w:val="22"/>
            <w:lang w:eastAsia="de-DE"/>
          </w:rPr>
          <w:tab/>
        </w:r>
        <w:r w:rsidRPr="00D23DA5">
          <w:rPr>
            <w:rStyle w:val="Hyperlink"/>
            <w:noProof/>
          </w:rPr>
          <w:t>Digitale Bildverarbeitung</w:t>
        </w:r>
        <w:r>
          <w:rPr>
            <w:noProof/>
            <w:webHidden/>
          </w:rPr>
          <w:tab/>
        </w:r>
        <w:r>
          <w:rPr>
            <w:noProof/>
            <w:webHidden/>
          </w:rPr>
          <w:fldChar w:fldCharType="begin"/>
        </w:r>
        <w:r>
          <w:rPr>
            <w:noProof/>
            <w:webHidden/>
          </w:rPr>
          <w:instrText xml:space="preserve"> PAGEREF _Toc476722411 \h </w:instrText>
        </w:r>
        <w:r>
          <w:rPr>
            <w:noProof/>
            <w:webHidden/>
          </w:rPr>
        </w:r>
        <w:r>
          <w:rPr>
            <w:noProof/>
            <w:webHidden/>
          </w:rPr>
          <w:fldChar w:fldCharType="separate"/>
        </w:r>
        <w:r w:rsidR="007533F1">
          <w:rPr>
            <w:noProof/>
            <w:webHidden/>
          </w:rPr>
          <w:t>6</w:t>
        </w:r>
        <w:r>
          <w:rPr>
            <w:noProof/>
            <w:webHidden/>
          </w:rPr>
          <w:fldChar w:fldCharType="end"/>
        </w:r>
      </w:hyperlink>
    </w:p>
    <w:p w:rsidR="00B21EAF" w:rsidRDefault="00B21EAF">
      <w:pPr>
        <w:pStyle w:val="Verzeichnis3"/>
        <w:rPr>
          <w:rFonts w:eastAsiaTheme="minorEastAsia"/>
          <w:b w:val="0"/>
          <w:sz w:val="22"/>
          <w:szCs w:val="22"/>
          <w:lang w:eastAsia="de-DE"/>
        </w:rPr>
      </w:pPr>
      <w:hyperlink w:anchor="_Toc476722412" w:history="1">
        <w:r w:rsidRPr="00D23DA5">
          <w:rPr>
            <w:rStyle w:val="Hyperlink"/>
          </w:rPr>
          <w:t>2.2.1.</w:t>
        </w:r>
        <w:r>
          <w:rPr>
            <w:rFonts w:eastAsiaTheme="minorEastAsia"/>
            <w:b w:val="0"/>
            <w:sz w:val="22"/>
            <w:szCs w:val="22"/>
            <w:lang w:eastAsia="de-DE"/>
          </w:rPr>
          <w:tab/>
        </w:r>
        <w:r w:rsidRPr="00D23DA5">
          <w:rPr>
            <w:rStyle w:val="Hyperlink"/>
          </w:rPr>
          <w:t>Diskrete Bildrepräsentation</w:t>
        </w:r>
        <w:r>
          <w:rPr>
            <w:webHidden/>
          </w:rPr>
          <w:tab/>
        </w:r>
        <w:r>
          <w:rPr>
            <w:webHidden/>
          </w:rPr>
          <w:fldChar w:fldCharType="begin"/>
        </w:r>
        <w:r>
          <w:rPr>
            <w:webHidden/>
          </w:rPr>
          <w:instrText xml:space="preserve"> PAGEREF _Toc476722412 \h </w:instrText>
        </w:r>
        <w:r>
          <w:rPr>
            <w:webHidden/>
          </w:rPr>
        </w:r>
        <w:r>
          <w:rPr>
            <w:webHidden/>
          </w:rPr>
          <w:fldChar w:fldCharType="separate"/>
        </w:r>
        <w:r w:rsidR="007533F1">
          <w:rPr>
            <w:webHidden/>
          </w:rPr>
          <w:t>6</w:t>
        </w:r>
        <w:r>
          <w:rPr>
            <w:webHidden/>
          </w:rPr>
          <w:fldChar w:fldCharType="end"/>
        </w:r>
      </w:hyperlink>
    </w:p>
    <w:p w:rsidR="00B21EAF" w:rsidRDefault="00B21EAF">
      <w:pPr>
        <w:pStyle w:val="Verzeichnis3"/>
        <w:rPr>
          <w:rFonts w:eastAsiaTheme="minorEastAsia"/>
          <w:b w:val="0"/>
          <w:sz w:val="22"/>
          <w:szCs w:val="22"/>
          <w:lang w:eastAsia="de-DE"/>
        </w:rPr>
      </w:pPr>
      <w:hyperlink w:anchor="_Toc476722413" w:history="1">
        <w:r w:rsidRPr="00D23DA5">
          <w:rPr>
            <w:rStyle w:val="Hyperlink"/>
          </w:rPr>
          <w:t>2.2.2.</w:t>
        </w:r>
        <w:r>
          <w:rPr>
            <w:rFonts w:eastAsiaTheme="minorEastAsia"/>
            <w:b w:val="0"/>
            <w:sz w:val="22"/>
            <w:szCs w:val="22"/>
            <w:lang w:eastAsia="de-DE"/>
          </w:rPr>
          <w:tab/>
        </w:r>
        <w:r w:rsidRPr="00D23DA5">
          <w:rPr>
            <w:rStyle w:val="Hyperlink"/>
          </w:rPr>
          <w:t>Binarisierung</w:t>
        </w:r>
        <w:r>
          <w:rPr>
            <w:webHidden/>
          </w:rPr>
          <w:tab/>
        </w:r>
        <w:r>
          <w:rPr>
            <w:webHidden/>
          </w:rPr>
          <w:fldChar w:fldCharType="begin"/>
        </w:r>
        <w:r>
          <w:rPr>
            <w:webHidden/>
          </w:rPr>
          <w:instrText xml:space="preserve"> PAGEREF _Toc476722413 \h </w:instrText>
        </w:r>
        <w:r>
          <w:rPr>
            <w:webHidden/>
          </w:rPr>
        </w:r>
        <w:r>
          <w:rPr>
            <w:webHidden/>
          </w:rPr>
          <w:fldChar w:fldCharType="separate"/>
        </w:r>
        <w:r w:rsidR="007533F1">
          <w:rPr>
            <w:webHidden/>
          </w:rPr>
          <w:t>7</w:t>
        </w:r>
        <w:r>
          <w:rPr>
            <w:webHidden/>
          </w:rPr>
          <w:fldChar w:fldCharType="end"/>
        </w:r>
      </w:hyperlink>
    </w:p>
    <w:p w:rsidR="00B21EAF" w:rsidRDefault="00B21EAF">
      <w:pPr>
        <w:pStyle w:val="Verzeichnis3"/>
        <w:rPr>
          <w:rFonts w:eastAsiaTheme="minorEastAsia"/>
          <w:b w:val="0"/>
          <w:sz w:val="22"/>
          <w:szCs w:val="22"/>
          <w:lang w:eastAsia="de-DE"/>
        </w:rPr>
      </w:pPr>
      <w:hyperlink w:anchor="_Toc476722414" w:history="1">
        <w:r w:rsidRPr="00D23DA5">
          <w:rPr>
            <w:rStyle w:val="Hyperlink"/>
          </w:rPr>
          <w:t>2.2.3.</w:t>
        </w:r>
        <w:r>
          <w:rPr>
            <w:rFonts w:eastAsiaTheme="minorEastAsia"/>
            <w:b w:val="0"/>
            <w:sz w:val="22"/>
            <w:szCs w:val="22"/>
            <w:lang w:eastAsia="de-DE"/>
          </w:rPr>
          <w:tab/>
        </w:r>
        <w:r w:rsidRPr="00D23DA5">
          <w:rPr>
            <w:rStyle w:val="Hyperlink"/>
          </w:rPr>
          <w:t>Filter</w:t>
        </w:r>
        <w:r>
          <w:rPr>
            <w:webHidden/>
          </w:rPr>
          <w:tab/>
        </w:r>
        <w:r>
          <w:rPr>
            <w:webHidden/>
          </w:rPr>
          <w:fldChar w:fldCharType="begin"/>
        </w:r>
        <w:r>
          <w:rPr>
            <w:webHidden/>
          </w:rPr>
          <w:instrText xml:space="preserve"> PAGEREF _Toc476722414 \h </w:instrText>
        </w:r>
        <w:r>
          <w:rPr>
            <w:webHidden/>
          </w:rPr>
        </w:r>
        <w:r>
          <w:rPr>
            <w:webHidden/>
          </w:rPr>
          <w:fldChar w:fldCharType="separate"/>
        </w:r>
        <w:r w:rsidR="007533F1">
          <w:rPr>
            <w:webHidden/>
          </w:rPr>
          <w:t>9</w:t>
        </w:r>
        <w:r>
          <w:rPr>
            <w:webHidden/>
          </w:rPr>
          <w:fldChar w:fldCharType="end"/>
        </w:r>
      </w:hyperlink>
    </w:p>
    <w:p w:rsidR="00B21EAF" w:rsidRDefault="00B21EAF">
      <w:pPr>
        <w:pStyle w:val="Verzeichnis4"/>
        <w:tabs>
          <w:tab w:val="left" w:pos="1320"/>
          <w:tab w:val="right" w:leader="dot" w:pos="8188"/>
        </w:tabs>
        <w:rPr>
          <w:rFonts w:eastAsiaTheme="minorEastAsia"/>
          <w:noProof/>
          <w:sz w:val="22"/>
          <w:szCs w:val="22"/>
          <w:lang w:eastAsia="de-DE"/>
        </w:rPr>
      </w:pPr>
      <w:hyperlink w:anchor="_Toc476722415" w:history="1">
        <w:r w:rsidRPr="00D23DA5">
          <w:rPr>
            <w:rStyle w:val="Hyperlink"/>
            <w:noProof/>
          </w:rPr>
          <w:t>2.2.3.1.</w:t>
        </w:r>
        <w:r>
          <w:rPr>
            <w:rFonts w:eastAsiaTheme="minorEastAsia"/>
            <w:noProof/>
            <w:sz w:val="22"/>
            <w:szCs w:val="22"/>
            <w:lang w:eastAsia="de-DE"/>
          </w:rPr>
          <w:tab/>
        </w:r>
        <w:r w:rsidRPr="00D23DA5">
          <w:rPr>
            <w:rStyle w:val="Hyperlink"/>
            <w:noProof/>
          </w:rPr>
          <w:t>Allgemeine Definition</w:t>
        </w:r>
        <w:r>
          <w:rPr>
            <w:noProof/>
            <w:webHidden/>
          </w:rPr>
          <w:tab/>
        </w:r>
        <w:r>
          <w:rPr>
            <w:noProof/>
            <w:webHidden/>
          </w:rPr>
          <w:fldChar w:fldCharType="begin"/>
        </w:r>
        <w:r>
          <w:rPr>
            <w:noProof/>
            <w:webHidden/>
          </w:rPr>
          <w:instrText xml:space="preserve"> PAGEREF _Toc476722415 \h </w:instrText>
        </w:r>
        <w:r>
          <w:rPr>
            <w:noProof/>
            <w:webHidden/>
          </w:rPr>
        </w:r>
        <w:r>
          <w:rPr>
            <w:noProof/>
            <w:webHidden/>
          </w:rPr>
          <w:fldChar w:fldCharType="separate"/>
        </w:r>
        <w:r w:rsidR="007533F1">
          <w:rPr>
            <w:noProof/>
            <w:webHidden/>
          </w:rPr>
          <w:t>9</w:t>
        </w:r>
        <w:r>
          <w:rPr>
            <w:noProof/>
            <w:webHidden/>
          </w:rPr>
          <w:fldChar w:fldCharType="end"/>
        </w:r>
      </w:hyperlink>
    </w:p>
    <w:p w:rsidR="00B21EAF" w:rsidRDefault="00B21EAF">
      <w:pPr>
        <w:pStyle w:val="Verzeichnis4"/>
        <w:tabs>
          <w:tab w:val="left" w:pos="1320"/>
          <w:tab w:val="right" w:leader="dot" w:pos="8188"/>
        </w:tabs>
        <w:rPr>
          <w:rFonts w:eastAsiaTheme="minorEastAsia"/>
          <w:noProof/>
          <w:sz w:val="22"/>
          <w:szCs w:val="22"/>
          <w:lang w:eastAsia="de-DE"/>
        </w:rPr>
      </w:pPr>
      <w:hyperlink w:anchor="_Toc476722416" w:history="1">
        <w:r w:rsidRPr="00D23DA5">
          <w:rPr>
            <w:rStyle w:val="Hyperlink"/>
            <w:noProof/>
          </w:rPr>
          <w:t>2.2.3.2.</w:t>
        </w:r>
        <w:r>
          <w:rPr>
            <w:rFonts w:eastAsiaTheme="minorEastAsia"/>
            <w:noProof/>
            <w:sz w:val="22"/>
            <w:szCs w:val="22"/>
            <w:lang w:eastAsia="de-DE"/>
          </w:rPr>
          <w:tab/>
        </w:r>
        <w:r w:rsidRPr="00D23DA5">
          <w:rPr>
            <w:rStyle w:val="Hyperlink"/>
            <w:noProof/>
          </w:rPr>
          <w:t>Lineare Filter</w:t>
        </w:r>
        <w:r>
          <w:rPr>
            <w:noProof/>
            <w:webHidden/>
          </w:rPr>
          <w:tab/>
        </w:r>
        <w:r>
          <w:rPr>
            <w:noProof/>
            <w:webHidden/>
          </w:rPr>
          <w:fldChar w:fldCharType="begin"/>
        </w:r>
        <w:r>
          <w:rPr>
            <w:noProof/>
            <w:webHidden/>
          </w:rPr>
          <w:instrText xml:space="preserve"> PAGEREF _Toc476722416 \h </w:instrText>
        </w:r>
        <w:r>
          <w:rPr>
            <w:noProof/>
            <w:webHidden/>
          </w:rPr>
        </w:r>
        <w:r>
          <w:rPr>
            <w:noProof/>
            <w:webHidden/>
          </w:rPr>
          <w:fldChar w:fldCharType="separate"/>
        </w:r>
        <w:r w:rsidR="007533F1">
          <w:rPr>
            <w:noProof/>
            <w:webHidden/>
          </w:rPr>
          <w:t>10</w:t>
        </w:r>
        <w:r>
          <w:rPr>
            <w:noProof/>
            <w:webHidden/>
          </w:rPr>
          <w:fldChar w:fldCharType="end"/>
        </w:r>
      </w:hyperlink>
    </w:p>
    <w:p w:rsidR="00B21EAF" w:rsidRDefault="00B21EAF">
      <w:pPr>
        <w:pStyle w:val="Verzeichnis4"/>
        <w:tabs>
          <w:tab w:val="left" w:pos="1320"/>
          <w:tab w:val="right" w:leader="dot" w:pos="8188"/>
        </w:tabs>
        <w:rPr>
          <w:rFonts w:eastAsiaTheme="minorEastAsia"/>
          <w:noProof/>
          <w:sz w:val="22"/>
          <w:szCs w:val="22"/>
          <w:lang w:eastAsia="de-DE"/>
        </w:rPr>
      </w:pPr>
      <w:hyperlink w:anchor="_Toc476722417" w:history="1">
        <w:r w:rsidRPr="00D23DA5">
          <w:rPr>
            <w:rStyle w:val="Hyperlink"/>
            <w:noProof/>
          </w:rPr>
          <w:t>2.2.3.3.</w:t>
        </w:r>
        <w:r>
          <w:rPr>
            <w:rFonts w:eastAsiaTheme="minorEastAsia"/>
            <w:noProof/>
            <w:sz w:val="22"/>
            <w:szCs w:val="22"/>
            <w:lang w:eastAsia="de-DE"/>
          </w:rPr>
          <w:tab/>
        </w:r>
        <w:r w:rsidRPr="00D23DA5">
          <w:rPr>
            <w:rStyle w:val="Hyperlink"/>
            <w:noProof/>
          </w:rPr>
          <w:t>Morphologische Filter</w:t>
        </w:r>
        <w:r>
          <w:rPr>
            <w:noProof/>
            <w:webHidden/>
          </w:rPr>
          <w:tab/>
        </w:r>
        <w:r>
          <w:rPr>
            <w:noProof/>
            <w:webHidden/>
          </w:rPr>
          <w:fldChar w:fldCharType="begin"/>
        </w:r>
        <w:r>
          <w:rPr>
            <w:noProof/>
            <w:webHidden/>
          </w:rPr>
          <w:instrText xml:space="preserve"> PAGEREF _Toc476722417 \h </w:instrText>
        </w:r>
        <w:r>
          <w:rPr>
            <w:noProof/>
            <w:webHidden/>
          </w:rPr>
        </w:r>
        <w:r>
          <w:rPr>
            <w:noProof/>
            <w:webHidden/>
          </w:rPr>
          <w:fldChar w:fldCharType="separate"/>
        </w:r>
        <w:r w:rsidR="007533F1">
          <w:rPr>
            <w:noProof/>
            <w:webHidden/>
          </w:rPr>
          <w:t>12</w:t>
        </w:r>
        <w:r>
          <w:rPr>
            <w:noProof/>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18" w:history="1">
        <w:r w:rsidRPr="00D23DA5">
          <w:rPr>
            <w:rStyle w:val="Hyperlink"/>
            <w:noProof/>
          </w:rPr>
          <w:t>2.3.</w:t>
        </w:r>
        <w:r>
          <w:rPr>
            <w:rFonts w:eastAsiaTheme="minorEastAsia"/>
            <w:b w:val="0"/>
            <w:bCs w:val="0"/>
            <w:noProof/>
            <w:sz w:val="22"/>
            <w:szCs w:val="22"/>
            <w:lang w:eastAsia="de-DE"/>
          </w:rPr>
          <w:tab/>
        </w:r>
        <w:r w:rsidRPr="00D23DA5">
          <w:rPr>
            <w:rStyle w:val="Hyperlink"/>
            <w:noProof/>
          </w:rPr>
          <w:t>Maschinelles Lernen</w:t>
        </w:r>
        <w:r>
          <w:rPr>
            <w:noProof/>
            <w:webHidden/>
          </w:rPr>
          <w:tab/>
        </w:r>
        <w:r>
          <w:rPr>
            <w:noProof/>
            <w:webHidden/>
          </w:rPr>
          <w:fldChar w:fldCharType="begin"/>
        </w:r>
        <w:r>
          <w:rPr>
            <w:noProof/>
            <w:webHidden/>
          </w:rPr>
          <w:instrText xml:space="preserve"> PAGEREF _Toc476722418 \h </w:instrText>
        </w:r>
        <w:r>
          <w:rPr>
            <w:noProof/>
            <w:webHidden/>
          </w:rPr>
        </w:r>
        <w:r>
          <w:rPr>
            <w:noProof/>
            <w:webHidden/>
          </w:rPr>
          <w:fldChar w:fldCharType="separate"/>
        </w:r>
        <w:r w:rsidR="007533F1">
          <w:rPr>
            <w:noProof/>
            <w:webHidden/>
          </w:rPr>
          <w:t>14</w:t>
        </w:r>
        <w:r>
          <w:rPr>
            <w:noProof/>
            <w:webHidden/>
          </w:rPr>
          <w:fldChar w:fldCharType="end"/>
        </w:r>
      </w:hyperlink>
    </w:p>
    <w:p w:rsidR="00B21EAF" w:rsidRDefault="00B21EAF">
      <w:pPr>
        <w:pStyle w:val="Verzeichnis3"/>
        <w:rPr>
          <w:rFonts w:eastAsiaTheme="minorEastAsia"/>
          <w:b w:val="0"/>
          <w:sz w:val="22"/>
          <w:szCs w:val="22"/>
          <w:lang w:eastAsia="de-DE"/>
        </w:rPr>
      </w:pPr>
      <w:hyperlink w:anchor="_Toc476722419" w:history="1">
        <w:r w:rsidRPr="00D23DA5">
          <w:rPr>
            <w:rStyle w:val="Hyperlink"/>
          </w:rPr>
          <w:t>2.3.1.</w:t>
        </w:r>
        <w:r>
          <w:rPr>
            <w:rFonts w:eastAsiaTheme="minorEastAsia"/>
            <w:b w:val="0"/>
            <w:sz w:val="22"/>
            <w:szCs w:val="22"/>
            <w:lang w:eastAsia="de-DE"/>
          </w:rPr>
          <w:tab/>
        </w:r>
        <w:r w:rsidRPr="00D23DA5">
          <w:rPr>
            <w:rStyle w:val="Hyperlink"/>
          </w:rPr>
          <w:t>Maschinelle Lernverfahren</w:t>
        </w:r>
        <w:r>
          <w:rPr>
            <w:webHidden/>
          </w:rPr>
          <w:tab/>
        </w:r>
        <w:r>
          <w:rPr>
            <w:webHidden/>
          </w:rPr>
          <w:fldChar w:fldCharType="begin"/>
        </w:r>
        <w:r>
          <w:rPr>
            <w:webHidden/>
          </w:rPr>
          <w:instrText xml:space="preserve"> PAGEREF _Toc476722419 \h </w:instrText>
        </w:r>
        <w:r>
          <w:rPr>
            <w:webHidden/>
          </w:rPr>
        </w:r>
        <w:r>
          <w:rPr>
            <w:webHidden/>
          </w:rPr>
          <w:fldChar w:fldCharType="separate"/>
        </w:r>
        <w:r w:rsidR="007533F1">
          <w:rPr>
            <w:webHidden/>
          </w:rPr>
          <w:t>14</w:t>
        </w:r>
        <w:r>
          <w:rPr>
            <w:webHidden/>
          </w:rPr>
          <w:fldChar w:fldCharType="end"/>
        </w:r>
      </w:hyperlink>
    </w:p>
    <w:p w:rsidR="00B21EAF" w:rsidRDefault="00B21EAF">
      <w:pPr>
        <w:pStyle w:val="Verzeichnis3"/>
        <w:rPr>
          <w:rFonts w:eastAsiaTheme="minorEastAsia"/>
          <w:b w:val="0"/>
          <w:sz w:val="22"/>
          <w:szCs w:val="22"/>
          <w:lang w:eastAsia="de-DE"/>
        </w:rPr>
      </w:pPr>
      <w:hyperlink w:anchor="_Toc476722420" w:history="1">
        <w:r w:rsidRPr="00D23DA5">
          <w:rPr>
            <w:rStyle w:val="Hyperlink"/>
          </w:rPr>
          <w:t>2.3.2.</w:t>
        </w:r>
        <w:r>
          <w:rPr>
            <w:rFonts w:eastAsiaTheme="minorEastAsia"/>
            <w:b w:val="0"/>
            <w:sz w:val="22"/>
            <w:szCs w:val="22"/>
            <w:lang w:eastAsia="de-DE"/>
          </w:rPr>
          <w:tab/>
        </w:r>
        <w:r w:rsidRPr="00D23DA5">
          <w:rPr>
            <w:rStyle w:val="Hyperlink"/>
          </w:rPr>
          <w:t>Systeme zur Klassifizierung</w:t>
        </w:r>
        <w:r>
          <w:rPr>
            <w:webHidden/>
          </w:rPr>
          <w:tab/>
        </w:r>
        <w:r>
          <w:rPr>
            <w:webHidden/>
          </w:rPr>
          <w:fldChar w:fldCharType="begin"/>
        </w:r>
        <w:r>
          <w:rPr>
            <w:webHidden/>
          </w:rPr>
          <w:instrText xml:space="preserve"> PAGEREF _Toc476722420 \h </w:instrText>
        </w:r>
        <w:r>
          <w:rPr>
            <w:webHidden/>
          </w:rPr>
        </w:r>
        <w:r>
          <w:rPr>
            <w:webHidden/>
          </w:rPr>
          <w:fldChar w:fldCharType="separate"/>
        </w:r>
        <w:r w:rsidR="007533F1">
          <w:rPr>
            <w:webHidden/>
          </w:rPr>
          <w:t>14</w:t>
        </w:r>
        <w:r>
          <w:rPr>
            <w:webHidden/>
          </w:rPr>
          <w:fldChar w:fldCharType="end"/>
        </w:r>
      </w:hyperlink>
    </w:p>
    <w:p w:rsidR="00B21EAF" w:rsidRDefault="00B21EAF">
      <w:pPr>
        <w:pStyle w:val="Verzeichnis3"/>
        <w:rPr>
          <w:rFonts w:eastAsiaTheme="minorEastAsia"/>
          <w:b w:val="0"/>
          <w:sz w:val="22"/>
          <w:szCs w:val="22"/>
          <w:lang w:eastAsia="de-DE"/>
        </w:rPr>
      </w:pPr>
      <w:hyperlink w:anchor="_Toc476722421" w:history="1">
        <w:r w:rsidRPr="00D23DA5">
          <w:rPr>
            <w:rStyle w:val="Hyperlink"/>
          </w:rPr>
          <w:t>2.3.3.</w:t>
        </w:r>
        <w:r>
          <w:rPr>
            <w:rFonts w:eastAsiaTheme="minorEastAsia"/>
            <w:b w:val="0"/>
            <w:sz w:val="22"/>
            <w:szCs w:val="22"/>
            <w:lang w:eastAsia="de-DE"/>
          </w:rPr>
          <w:tab/>
        </w:r>
        <w:r w:rsidRPr="00D23DA5">
          <w:rPr>
            <w:rStyle w:val="Hyperlink"/>
          </w:rPr>
          <w:t>Support-Vektor-Maschinen</w:t>
        </w:r>
        <w:r>
          <w:rPr>
            <w:webHidden/>
          </w:rPr>
          <w:tab/>
        </w:r>
        <w:r>
          <w:rPr>
            <w:webHidden/>
          </w:rPr>
          <w:fldChar w:fldCharType="begin"/>
        </w:r>
        <w:r>
          <w:rPr>
            <w:webHidden/>
          </w:rPr>
          <w:instrText xml:space="preserve"> PAGEREF _Toc476722421 \h </w:instrText>
        </w:r>
        <w:r>
          <w:rPr>
            <w:webHidden/>
          </w:rPr>
        </w:r>
        <w:r>
          <w:rPr>
            <w:webHidden/>
          </w:rPr>
          <w:fldChar w:fldCharType="separate"/>
        </w:r>
        <w:r w:rsidR="007533F1">
          <w:rPr>
            <w:webHidden/>
          </w:rPr>
          <w:t>17</w:t>
        </w:r>
        <w:r>
          <w:rPr>
            <w:webHidden/>
          </w:rPr>
          <w:fldChar w:fldCharType="end"/>
        </w:r>
      </w:hyperlink>
    </w:p>
    <w:p w:rsidR="00B21EAF" w:rsidRDefault="00B21EAF">
      <w:pPr>
        <w:pStyle w:val="Verzeichnis3"/>
        <w:rPr>
          <w:rFonts w:eastAsiaTheme="minorEastAsia"/>
          <w:b w:val="0"/>
          <w:sz w:val="22"/>
          <w:szCs w:val="22"/>
          <w:lang w:eastAsia="de-DE"/>
        </w:rPr>
      </w:pPr>
      <w:hyperlink w:anchor="_Toc476722422" w:history="1">
        <w:r w:rsidRPr="00D23DA5">
          <w:rPr>
            <w:rStyle w:val="Hyperlink"/>
          </w:rPr>
          <w:t>2.3.4.</w:t>
        </w:r>
        <w:r>
          <w:rPr>
            <w:rFonts w:eastAsiaTheme="minorEastAsia"/>
            <w:b w:val="0"/>
            <w:sz w:val="22"/>
            <w:szCs w:val="22"/>
            <w:lang w:eastAsia="de-DE"/>
          </w:rPr>
          <w:tab/>
        </w:r>
        <w:r w:rsidRPr="00D23DA5">
          <w:rPr>
            <w:rStyle w:val="Hyperlink"/>
          </w:rPr>
          <w:t>Künstliche Neuronale Netze</w:t>
        </w:r>
        <w:r>
          <w:rPr>
            <w:webHidden/>
          </w:rPr>
          <w:tab/>
        </w:r>
        <w:r>
          <w:rPr>
            <w:webHidden/>
          </w:rPr>
          <w:fldChar w:fldCharType="begin"/>
        </w:r>
        <w:r>
          <w:rPr>
            <w:webHidden/>
          </w:rPr>
          <w:instrText xml:space="preserve"> PAGEREF _Toc476722422 \h </w:instrText>
        </w:r>
        <w:r>
          <w:rPr>
            <w:webHidden/>
          </w:rPr>
        </w:r>
        <w:r>
          <w:rPr>
            <w:webHidden/>
          </w:rPr>
          <w:fldChar w:fldCharType="separate"/>
        </w:r>
        <w:r w:rsidR="007533F1">
          <w:rPr>
            <w:webHidden/>
          </w:rPr>
          <w:t>18</w:t>
        </w:r>
        <w:r>
          <w:rPr>
            <w:webHidden/>
          </w:rPr>
          <w:fldChar w:fldCharType="end"/>
        </w:r>
      </w:hyperlink>
    </w:p>
    <w:p w:rsidR="00B21EAF" w:rsidRDefault="00B21EAF">
      <w:pPr>
        <w:pStyle w:val="Verzeichnis4"/>
        <w:tabs>
          <w:tab w:val="left" w:pos="1320"/>
          <w:tab w:val="right" w:leader="dot" w:pos="8188"/>
        </w:tabs>
        <w:rPr>
          <w:rFonts w:eastAsiaTheme="minorEastAsia"/>
          <w:noProof/>
          <w:sz w:val="22"/>
          <w:szCs w:val="22"/>
          <w:lang w:eastAsia="de-DE"/>
        </w:rPr>
      </w:pPr>
      <w:hyperlink w:anchor="_Toc476722423" w:history="1">
        <w:r w:rsidRPr="00D23DA5">
          <w:rPr>
            <w:rStyle w:val="Hyperlink"/>
            <w:noProof/>
          </w:rPr>
          <w:t>2.3.4.1.</w:t>
        </w:r>
        <w:r>
          <w:rPr>
            <w:rFonts w:eastAsiaTheme="minorEastAsia"/>
            <w:noProof/>
            <w:sz w:val="22"/>
            <w:szCs w:val="22"/>
            <w:lang w:eastAsia="de-DE"/>
          </w:rPr>
          <w:tab/>
        </w:r>
        <w:r w:rsidRPr="00D23DA5">
          <w:rPr>
            <w:rStyle w:val="Hyperlink"/>
            <w:noProof/>
          </w:rPr>
          <w:t>Grundstruktur eines neuronalen Netzes</w:t>
        </w:r>
        <w:r>
          <w:rPr>
            <w:noProof/>
            <w:webHidden/>
          </w:rPr>
          <w:tab/>
        </w:r>
        <w:r>
          <w:rPr>
            <w:noProof/>
            <w:webHidden/>
          </w:rPr>
          <w:fldChar w:fldCharType="begin"/>
        </w:r>
        <w:r>
          <w:rPr>
            <w:noProof/>
            <w:webHidden/>
          </w:rPr>
          <w:instrText xml:space="preserve"> PAGEREF _Toc476722423 \h </w:instrText>
        </w:r>
        <w:r>
          <w:rPr>
            <w:noProof/>
            <w:webHidden/>
          </w:rPr>
        </w:r>
        <w:r>
          <w:rPr>
            <w:noProof/>
            <w:webHidden/>
          </w:rPr>
          <w:fldChar w:fldCharType="separate"/>
        </w:r>
        <w:r w:rsidR="007533F1">
          <w:rPr>
            <w:noProof/>
            <w:webHidden/>
          </w:rPr>
          <w:t>18</w:t>
        </w:r>
        <w:r>
          <w:rPr>
            <w:noProof/>
            <w:webHidden/>
          </w:rPr>
          <w:fldChar w:fldCharType="end"/>
        </w:r>
      </w:hyperlink>
    </w:p>
    <w:p w:rsidR="00B21EAF" w:rsidRDefault="00B21EAF">
      <w:pPr>
        <w:pStyle w:val="Verzeichnis4"/>
        <w:tabs>
          <w:tab w:val="left" w:pos="1320"/>
          <w:tab w:val="right" w:leader="dot" w:pos="8188"/>
        </w:tabs>
        <w:rPr>
          <w:rFonts w:eastAsiaTheme="minorEastAsia"/>
          <w:noProof/>
          <w:sz w:val="22"/>
          <w:szCs w:val="22"/>
          <w:lang w:eastAsia="de-DE"/>
        </w:rPr>
      </w:pPr>
      <w:hyperlink w:anchor="_Toc476722424" w:history="1">
        <w:r w:rsidRPr="00D23DA5">
          <w:rPr>
            <w:rStyle w:val="Hyperlink"/>
            <w:noProof/>
          </w:rPr>
          <w:t>2.3.4.2.</w:t>
        </w:r>
        <w:r>
          <w:rPr>
            <w:rFonts w:eastAsiaTheme="minorEastAsia"/>
            <w:noProof/>
            <w:sz w:val="22"/>
            <w:szCs w:val="22"/>
            <w:lang w:eastAsia="de-DE"/>
          </w:rPr>
          <w:tab/>
        </w:r>
        <w:r w:rsidRPr="00D23DA5">
          <w:rPr>
            <w:rStyle w:val="Hyperlink"/>
            <w:noProof/>
          </w:rPr>
          <w:t>Multilayer Perceptron und Backpropagation</w:t>
        </w:r>
        <w:r>
          <w:rPr>
            <w:noProof/>
            <w:webHidden/>
          </w:rPr>
          <w:tab/>
        </w:r>
        <w:r>
          <w:rPr>
            <w:noProof/>
            <w:webHidden/>
          </w:rPr>
          <w:fldChar w:fldCharType="begin"/>
        </w:r>
        <w:r>
          <w:rPr>
            <w:noProof/>
            <w:webHidden/>
          </w:rPr>
          <w:instrText xml:space="preserve"> PAGEREF _Toc476722424 \h </w:instrText>
        </w:r>
        <w:r>
          <w:rPr>
            <w:noProof/>
            <w:webHidden/>
          </w:rPr>
        </w:r>
        <w:r>
          <w:rPr>
            <w:noProof/>
            <w:webHidden/>
          </w:rPr>
          <w:fldChar w:fldCharType="separate"/>
        </w:r>
        <w:r w:rsidR="007533F1">
          <w:rPr>
            <w:noProof/>
            <w:webHidden/>
          </w:rPr>
          <w:t>19</w:t>
        </w:r>
        <w:r>
          <w:rPr>
            <w:noProof/>
            <w:webHidden/>
          </w:rPr>
          <w:fldChar w:fldCharType="end"/>
        </w:r>
      </w:hyperlink>
    </w:p>
    <w:p w:rsidR="00B21EAF" w:rsidRDefault="00B21EAF">
      <w:pPr>
        <w:pStyle w:val="Verzeichnis3"/>
        <w:rPr>
          <w:rFonts w:eastAsiaTheme="minorEastAsia"/>
          <w:b w:val="0"/>
          <w:sz w:val="22"/>
          <w:szCs w:val="22"/>
          <w:lang w:eastAsia="de-DE"/>
        </w:rPr>
      </w:pPr>
      <w:hyperlink w:anchor="_Toc476722425" w:history="1">
        <w:r w:rsidRPr="00D23DA5">
          <w:rPr>
            <w:rStyle w:val="Hyperlink"/>
          </w:rPr>
          <w:t>2.3.5.</w:t>
        </w:r>
        <w:r>
          <w:rPr>
            <w:rFonts w:eastAsiaTheme="minorEastAsia"/>
            <w:b w:val="0"/>
            <w:sz w:val="22"/>
            <w:szCs w:val="22"/>
            <w:lang w:eastAsia="de-DE"/>
          </w:rPr>
          <w:tab/>
        </w:r>
        <w:r w:rsidRPr="00D23DA5">
          <w:rPr>
            <w:rStyle w:val="Hyperlink"/>
          </w:rPr>
          <w:t>k-Means Clustering</w:t>
        </w:r>
        <w:r>
          <w:rPr>
            <w:webHidden/>
          </w:rPr>
          <w:tab/>
        </w:r>
        <w:r>
          <w:rPr>
            <w:webHidden/>
          </w:rPr>
          <w:fldChar w:fldCharType="begin"/>
        </w:r>
        <w:r>
          <w:rPr>
            <w:webHidden/>
          </w:rPr>
          <w:instrText xml:space="preserve"> PAGEREF _Toc476722425 \h </w:instrText>
        </w:r>
        <w:r>
          <w:rPr>
            <w:webHidden/>
          </w:rPr>
        </w:r>
        <w:r>
          <w:rPr>
            <w:webHidden/>
          </w:rPr>
          <w:fldChar w:fldCharType="separate"/>
        </w:r>
        <w:r w:rsidR="007533F1">
          <w:rPr>
            <w:webHidden/>
          </w:rPr>
          <w:t>22</w:t>
        </w:r>
        <w:r>
          <w:rPr>
            <w:webHidden/>
          </w:rPr>
          <w:fldChar w:fldCharType="end"/>
        </w:r>
      </w:hyperlink>
    </w:p>
    <w:p w:rsidR="00B21EAF" w:rsidRDefault="00B21EAF">
      <w:pPr>
        <w:pStyle w:val="Verzeichnis1"/>
        <w:rPr>
          <w:rFonts w:asciiTheme="minorHAnsi" w:eastAsiaTheme="minorEastAsia" w:hAnsiTheme="minorHAnsi"/>
          <w:b w:val="0"/>
          <w:bCs w:val="0"/>
          <w:caps w:val="0"/>
          <w:noProof/>
          <w:sz w:val="22"/>
          <w:szCs w:val="22"/>
          <w:lang w:eastAsia="de-DE"/>
        </w:rPr>
      </w:pPr>
      <w:hyperlink w:anchor="_Toc476722426" w:history="1">
        <w:r w:rsidRPr="00D23DA5">
          <w:rPr>
            <w:rStyle w:val="Hyperlink"/>
            <w:rFonts w:ascii="Tahoma" w:hAnsi="Tahoma" w:cs="Tahoma"/>
            <w:noProof/>
          </w:rPr>
          <w:t>3.</w:t>
        </w:r>
        <w:r>
          <w:rPr>
            <w:rFonts w:asciiTheme="minorHAnsi" w:eastAsiaTheme="minorEastAsia" w:hAnsiTheme="minorHAnsi"/>
            <w:b w:val="0"/>
            <w:bCs w:val="0"/>
            <w:caps w:val="0"/>
            <w:noProof/>
            <w:sz w:val="22"/>
            <w:szCs w:val="22"/>
            <w:lang w:eastAsia="de-DE"/>
          </w:rPr>
          <w:tab/>
        </w:r>
        <w:r w:rsidRPr="00D23DA5">
          <w:rPr>
            <w:rStyle w:val="Hyperlink"/>
            <w:noProof/>
          </w:rPr>
          <w:t>Konzeption</w:t>
        </w:r>
        <w:r>
          <w:rPr>
            <w:noProof/>
            <w:webHidden/>
          </w:rPr>
          <w:tab/>
        </w:r>
        <w:r>
          <w:rPr>
            <w:noProof/>
            <w:webHidden/>
          </w:rPr>
          <w:fldChar w:fldCharType="begin"/>
        </w:r>
        <w:r>
          <w:rPr>
            <w:noProof/>
            <w:webHidden/>
          </w:rPr>
          <w:instrText xml:space="preserve"> PAGEREF _Toc476722426 \h </w:instrText>
        </w:r>
        <w:r>
          <w:rPr>
            <w:noProof/>
            <w:webHidden/>
          </w:rPr>
        </w:r>
        <w:r>
          <w:rPr>
            <w:noProof/>
            <w:webHidden/>
          </w:rPr>
          <w:fldChar w:fldCharType="separate"/>
        </w:r>
        <w:r w:rsidR="007533F1">
          <w:rPr>
            <w:noProof/>
            <w:webHidden/>
          </w:rPr>
          <w:t>23</w:t>
        </w:r>
        <w:r>
          <w:rPr>
            <w:noProof/>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27" w:history="1">
        <w:r w:rsidRPr="00D23DA5">
          <w:rPr>
            <w:rStyle w:val="Hyperlink"/>
            <w:noProof/>
          </w:rPr>
          <w:t>3.1.</w:t>
        </w:r>
        <w:r>
          <w:rPr>
            <w:rFonts w:eastAsiaTheme="minorEastAsia"/>
            <w:b w:val="0"/>
            <w:bCs w:val="0"/>
            <w:noProof/>
            <w:sz w:val="22"/>
            <w:szCs w:val="22"/>
            <w:lang w:eastAsia="de-DE"/>
          </w:rPr>
          <w:tab/>
        </w:r>
        <w:r w:rsidRPr="00D23DA5">
          <w:rPr>
            <w:rStyle w:val="Hyperlink"/>
            <w:noProof/>
          </w:rPr>
          <w:t>Zielstellung</w:t>
        </w:r>
        <w:r>
          <w:rPr>
            <w:noProof/>
            <w:webHidden/>
          </w:rPr>
          <w:tab/>
        </w:r>
        <w:r>
          <w:rPr>
            <w:noProof/>
            <w:webHidden/>
          </w:rPr>
          <w:fldChar w:fldCharType="begin"/>
        </w:r>
        <w:r>
          <w:rPr>
            <w:noProof/>
            <w:webHidden/>
          </w:rPr>
          <w:instrText xml:space="preserve"> PAGEREF _Toc476722427 \h </w:instrText>
        </w:r>
        <w:r>
          <w:rPr>
            <w:noProof/>
            <w:webHidden/>
          </w:rPr>
        </w:r>
        <w:r>
          <w:rPr>
            <w:noProof/>
            <w:webHidden/>
          </w:rPr>
          <w:fldChar w:fldCharType="separate"/>
        </w:r>
        <w:r w:rsidR="007533F1">
          <w:rPr>
            <w:noProof/>
            <w:webHidden/>
          </w:rPr>
          <w:t>23</w:t>
        </w:r>
        <w:r>
          <w:rPr>
            <w:noProof/>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28" w:history="1">
        <w:r w:rsidRPr="00D23DA5">
          <w:rPr>
            <w:rStyle w:val="Hyperlink"/>
            <w:noProof/>
          </w:rPr>
          <w:t>3.2.</w:t>
        </w:r>
        <w:r>
          <w:rPr>
            <w:rFonts w:eastAsiaTheme="minorEastAsia"/>
            <w:b w:val="0"/>
            <w:bCs w:val="0"/>
            <w:noProof/>
            <w:sz w:val="22"/>
            <w:szCs w:val="22"/>
            <w:lang w:eastAsia="de-DE"/>
          </w:rPr>
          <w:tab/>
        </w:r>
        <w:r w:rsidRPr="00D23DA5">
          <w:rPr>
            <w:rStyle w:val="Hyperlink"/>
            <w:noProof/>
          </w:rPr>
          <w:t>Abgrenzung</w:t>
        </w:r>
        <w:r>
          <w:rPr>
            <w:noProof/>
            <w:webHidden/>
          </w:rPr>
          <w:tab/>
        </w:r>
        <w:r>
          <w:rPr>
            <w:noProof/>
            <w:webHidden/>
          </w:rPr>
          <w:fldChar w:fldCharType="begin"/>
        </w:r>
        <w:r>
          <w:rPr>
            <w:noProof/>
            <w:webHidden/>
          </w:rPr>
          <w:instrText xml:space="preserve"> PAGEREF _Toc476722428 \h </w:instrText>
        </w:r>
        <w:r>
          <w:rPr>
            <w:noProof/>
            <w:webHidden/>
          </w:rPr>
        </w:r>
        <w:r>
          <w:rPr>
            <w:noProof/>
            <w:webHidden/>
          </w:rPr>
          <w:fldChar w:fldCharType="separate"/>
        </w:r>
        <w:r w:rsidR="007533F1">
          <w:rPr>
            <w:noProof/>
            <w:webHidden/>
          </w:rPr>
          <w:t>24</w:t>
        </w:r>
        <w:r>
          <w:rPr>
            <w:noProof/>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29" w:history="1">
        <w:r w:rsidRPr="00D23DA5">
          <w:rPr>
            <w:rStyle w:val="Hyperlink"/>
            <w:noProof/>
          </w:rPr>
          <w:t>3.3.</w:t>
        </w:r>
        <w:r>
          <w:rPr>
            <w:rFonts w:eastAsiaTheme="minorEastAsia"/>
            <w:b w:val="0"/>
            <w:bCs w:val="0"/>
            <w:noProof/>
            <w:sz w:val="22"/>
            <w:szCs w:val="22"/>
            <w:lang w:eastAsia="de-DE"/>
          </w:rPr>
          <w:tab/>
        </w:r>
        <w:r w:rsidRPr="00D23DA5">
          <w:rPr>
            <w:rStyle w:val="Hyperlink"/>
            <w:noProof/>
          </w:rPr>
          <w:t>Einordnung der Arbeit in den Kontext</w:t>
        </w:r>
        <w:r>
          <w:rPr>
            <w:noProof/>
            <w:webHidden/>
          </w:rPr>
          <w:tab/>
        </w:r>
        <w:r>
          <w:rPr>
            <w:noProof/>
            <w:webHidden/>
          </w:rPr>
          <w:fldChar w:fldCharType="begin"/>
        </w:r>
        <w:r>
          <w:rPr>
            <w:noProof/>
            <w:webHidden/>
          </w:rPr>
          <w:instrText xml:space="preserve"> PAGEREF _Toc476722429 \h </w:instrText>
        </w:r>
        <w:r>
          <w:rPr>
            <w:noProof/>
            <w:webHidden/>
          </w:rPr>
        </w:r>
        <w:r>
          <w:rPr>
            <w:noProof/>
            <w:webHidden/>
          </w:rPr>
          <w:fldChar w:fldCharType="separate"/>
        </w:r>
        <w:r w:rsidR="007533F1">
          <w:rPr>
            <w:noProof/>
            <w:webHidden/>
          </w:rPr>
          <w:t>25</w:t>
        </w:r>
        <w:r>
          <w:rPr>
            <w:noProof/>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30" w:history="1">
        <w:r w:rsidRPr="00D23DA5">
          <w:rPr>
            <w:rStyle w:val="Hyperlink"/>
            <w:noProof/>
          </w:rPr>
          <w:t>3.4.</w:t>
        </w:r>
        <w:r>
          <w:rPr>
            <w:rFonts w:eastAsiaTheme="minorEastAsia"/>
            <w:b w:val="0"/>
            <w:bCs w:val="0"/>
            <w:noProof/>
            <w:sz w:val="22"/>
            <w:szCs w:val="22"/>
            <w:lang w:eastAsia="de-DE"/>
          </w:rPr>
          <w:tab/>
        </w:r>
        <w:r w:rsidRPr="00D23DA5">
          <w:rPr>
            <w:rStyle w:val="Hyperlink"/>
            <w:noProof/>
          </w:rPr>
          <w:t>Entwurf des Systems zur Klassifizierung</w:t>
        </w:r>
        <w:r>
          <w:rPr>
            <w:noProof/>
            <w:webHidden/>
          </w:rPr>
          <w:tab/>
        </w:r>
        <w:r>
          <w:rPr>
            <w:noProof/>
            <w:webHidden/>
          </w:rPr>
          <w:fldChar w:fldCharType="begin"/>
        </w:r>
        <w:r>
          <w:rPr>
            <w:noProof/>
            <w:webHidden/>
          </w:rPr>
          <w:instrText xml:space="preserve"> PAGEREF _Toc476722430 \h </w:instrText>
        </w:r>
        <w:r>
          <w:rPr>
            <w:noProof/>
            <w:webHidden/>
          </w:rPr>
        </w:r>
        <w:r>
          <w:rPr>
            <w:noProof/>
            <w:webHidden/>
          </w:rPr>
          <w:fldChar w:fldCharType="separate"/>
        </w:r>
        <w:r w:rsidR="007533F1">
          <w:rPr>
            <w:noProof/>
            <w:webHidden/>
          </w:rPr>
          <w:t>27</w:t>
        </w:r>
        <w:r>
          <w:rPr>
            <w:noProof/>
            <w:webHidden/>
          </w:rPr>
          <w:fldChar w:fldCharType="end"/>
        </w:r>
      </w:hyperlink>
    </w:p>
    <w:p w:rsidR="00B21EAF" w:rsidRDefault="00B21EAF">
      <w:pPr>
        <w:pStyle w:val="Verzeichnis3"/>
        <w:rPr>
          <w:rFonts w:eastAsiaTheme="minorEastAsia"/>
          <w:b w:val="0"/>
          <w:sz w:val="22"/>
          <w:szCs w:val="22"/>
          <w:lang w:eastAsia="de-DE"/>
        </w:rPr>
      </w:pPr>
      <w:hyperlink w:anchor="_Toc476722431" w:history="1">
        <w:r w:rsidRPr="00D23DA5">
          <w:rPr>
            <w:rStyle w:val="Hyperlink"/>
          </w:rPr>
          <w:t>3.4.1.</w:t>
        </w:r>
        <w:r>
          <w:rPr>
            <w:rFonts w:eastAsiaTheme="minorEastAsia"/>
            <w:b w:val="0"/>
            <w:sz w:val="22"/>
            <w:szCs w:val="22"/>
            <w:lang w:eastAsia="de-DE"/>
          </w:rPr>
          <w:tab/>
        </w:r>
        <w:r w:rsidRPr="00D23DA5">
          <w:rPr>
            <w:rStyle w:val="Hyperlink"/>
          </w:rPr>
          <w:t>Datensammlung</w:t>
        </w:r>
        <w:r>
          <w:rPr>
            <w:webHidden/>
          </w:rPr>
          <w:tab/>
        </w:r>
        <w:r>
          <w:rPr>
            <w:webHidden/>
          </w:rPr>
          <w:fldChar w:fldCharType="begin"/>
        </w:r>
        <w:r>
          <w:rPr>
            <w:webHidden/>
          </w:rPr>
          <w:instrText xml:space="preserve"> PAGEREF _Toc476722431 \h </w:instrText>
        </w:r>
        <w:r>
          <w:rPr>
            <w:webHidden/>
          </w:rPr>
        </w:r>
        <w:r>
          <w:rPr>
            <w:webHidden/>
          </w:rPr>
          <w:fldChar w:fldCharType="separate"/>
        </w:r>
        <w:r w:rsidR="007533F1">
          <w:rPr>
            <w:webHidden/>
          </w:rPr>
          <w:t>27</w:t>
        </w:r>
        <w:r>
          <w:rPr>
            <w:webHidden/>
          </w:rPr>
          <w:fldChar w:fldCharType="end"/>
        </w:r>
      </w:hyperlink>
    </w:p>
    <w:p w:rsidR="00B21EAF" w:rsidRDefault="00B21EAF">
      <w:pPr>
        <w:pStyle w:val="Verzeichnis3"/>
        <w:rPr>
          <w:rFonts w:eastAsiaTheme="minorEastAsia"/>
          <w:b w:val="0"/>
          <w:sz w:val="22"/>
          <w:szCs w:val="22"/>
          <w:lang w:eastAsia="de-DE"/>
        </w:rPr>
      </w:pPr>
      <w:hyperlink w:anchor="_Toc476722432" w:history="1">
        <w:r w:rsidRPr="00D23DA5">
          <w:rPr>
            <w:rStyle w:val="Hyperlink"/>
          </w:rPr>
          <w:t>3.4.2.</w:t>
        </w:r>
        <w:r>
          <w:rPr>
            <w:rFonts w:eastAsiaTheme="minorEastAsia"/>
            <w:b w:val="0"/>
            <w:sz w:val="22"/>
            <w:szCs w:val="22"/>
            <w:lang w:eastAsia="de-DE"/>
          </w:rPr>
          <w:tab/>
        </w:r>
        <w:r w:rsidRPr="00D23DA5">
          <w:rPr>
            <w:rStyle w:val="Hyperlink"/>
          </w:rPr>
          <w:t>Segmentierung der Blätter</w:t>
        </w:r>
        <w:r>
          <w:rPr>
            <w:webHidden/>
          </w:rPr>
          <w:tab/>
        </w:r>
        <w:r>
          <w:rPr>
            <w:webHidden/>
          </w:rPr>
          <w:fldChar w:fldCharType="begin"/>
        </w:r>
        <w:r>
          <w:rPr>
            <w:webHidden/>
          </w:rPr>
          <w:instrText xml:space="preserve"> PAGEREF _Toc476722432 \h </w:instrText>
        </w:r>
        <w:r>
          <w:rPr>
            <w:webHidden/>
          </w:rPr>
        </w:r>
        <w:r>
          <w:rPr>
            <w:webHidden/>
          </w:rPr>
          <w:fldChar w:fldCharType="separate"/>
        </w:r>
        <w:r w:rsidR="007533F1">
          <w:rPr>
            <w:webHidden/>
          </w:rPr>
          <w:t>30</w:t>
        </w:r>
        <w:r>
          <w:rPr>
            <w:webHidden/>
          </w:rPr>
          <w:fldChar w:fldCharType="end"/>
        </w:r>
      </w:hyperlink>
    </w:p>
    <w:p w:rsidR="00B21EAF" w:rsidRDefault="00B21EAF">
      <w:pPr>
        <w:pStyle w:val="Verzeichnis3"/>
        <w:rPr>
          <w:rFonts w:eastAsiaTheme="minorEastAsia"/>
          <w:b w:val="0"/>
          <w:sz w:val="22"/>
          <w:szCs w:val="22"/>
          <w:lang w:eastAsia="de-DE"/>
        </w:rPr>
      </w:pPr>
      <w:hyperlink w:anchor="_Toc476722433" w:history="1">
        <w:r w:rsidRPr="00D23DA5">
          <w:rPr>
            <w:rStyle w:val="Hyperlink"/>
          </w:rPr>
          <w:t>3.4.3.</w:t>
        </w:r>
        <w:r>
          <w:rPr>
            <w:rFonts w:eastAsiaTheme="minorEastAsia"/>
            <w:b w:val="0"/>
            <w:sz w:val="22"/>
            <w:szCs w:val="22"/>
            <w:lang w:eastAsia="de-DE"/>
          </w:rPr>
          <w:tab/>
        </w:r>
        <w:r w:rsidRPr="00D23DA5">
          <w:rPr>
            <w:rStyle w:val="Hyperlink"/>
          </w:rPr>
          <w:t>Extraktion und Beschreibung der Merkmale</w:t>
        </w:r>
        <w:r>
          <w:rPr>
            <w:webHidden/>
          </w:rPr>
          <w:tab/>
        </w:r>
        <w:r>
          <w:rPr>
            <w:webHidden/>
          </w:rPr>
          <w:fldChar w:fldCharType="begin"/>
        </w:r>
        <w:r>
          <w:rPr>
            <w:webHidden/>
          </w:rPr>
          <w:instrText xml:space="preserve"> PAGEREF _Toc476722433 \h </w:instrText>
        </w:r>
        <w:r>
          <w:rPr>
            <w:webHidden/>
          </w:rPr>
        </w:r>
        <w:r>
          <w:rPr>
            <w:webHidden/>
          </w:rPr>
          <w:fldChar w:fldCharType="separate"/>
        </w:r>
        <w:r w:rsidR="007533F1">
          <w:rPr>
            <w:webHidden/>
          </w:rPr>
          <w:t>31</w:t>
        </w:r>
        <w:r>
          <w:rPr>
            <w:webHidden/>
          </w:rPr>
          <w:fldChar w:fldCharType="end"/>
        </w:r>
      </w:hyperlink>
    </w:p>
    <w:p w:rsidR="00B21EAF" w:rsidRDefault="00B21EAF">
      <w:pPr>
        <w:pStyle w:val="Verzeichnis4"/>
        <w:tabs>
          <w:tab w:val="left" w:pos="1320"/>
          <w:tab w:val="right" w:leader="dot" w:pos="8188"/>
        </w:tabs>
        <w:rPr>
          <w:rFonts w:eastAsiaTheme="minorEastAsia"/>
          <w:noProof/>
          <w:sz w:val="22"/>
          <w:szCs w:val="22"/>
          <w:lang w:eastAsia="de-DE"/>
        </w:rPr>
      </w:pPr>
      <w:hyperlink w:anchor="_Toc476722434" w:history="1">
        <w:r w:rsidRPr="00D23DA5">
          <w:rPr>
            <w:rStyle w:val="Hyperlink"/>
            <w:noProof/>
          </w:rPr>
          <w:t>3.4.3.1.</w:t>
        </w:r>
        <w:r>
          <w:rPr>
            <w:rFonts w:eastAsiaTheme="minorEastAsia"/>
            <w:noProof/>
            <w:sz w:val="22"/>
            <w:szCs w:val="22"/>
            <w:lang w:eastAsia="de-DE"/>
          </w:rPr>
          <w:tab/>
        </w:r>
        <w:r w:rsidRPr="00D23DA5">
          <w:rPr>
            <w:rStyle w:val="Hyperlink"/>
            <w:noProof/>
          </w:rPr>
          <w:t>Wahl der Features</w:t>
        </w:r>
        <w:r>
          <w:rPr>
            <w:noProof/>
            <w:webHidden/>
          </w:rPr>
          <w:tab/>
        </w:r>
        <w:r>
          <w:rPr>
            <w:noProof/>
            <w:webHidden/>
          </w:rPr>
          <w:fldChar w:fldCharType="begin"/>
        </w:r>
        <w:r>
          <w:rPr>
            <w:noProof/>
            <w:webHidden/>
          </w:rPr>
          <w:instrText xml:space="preserve"> PAGEREF _Toc476722434 \h </w:instrText>
        </w:r>
        <w:r>
          <w:rPr>
            <w:noProof/>
            <w:webHidden/>
          </w:rPr>
        </w:r>
        <w:r>
          <w:rPr>
            <w:noProof/>
            <w:webHidden/>
          </w:rPr>
          <w:fldChar w:fldCharType="separate"/>
        </w:r>
        <w:r w:rsidR="007533F1">
          <w:rPr>
            <w:noProof/>
            <w:webHidden/>
          </w:rPr>
          <w:t>31</w:t>
        </w:r>
        <w:r>
          <w:rPr>
            <w:noProof/>
            <w:webHidden/>
          </w:rPr>
          <w:fldChar w:fldCharType="end"/>
        </w:r>
      </w:hyperlink>
    </w:p>
    <w:p w:rsidR="00B21EAF" w:rsidRDefault="00B21EAF">
      <w:pPr>
        <w:pStyle w:val="Verzeichnis4"/>
        <w:tabs>
          <w:tab w:val="left" w:pos="1320"/>
          <w:tab w:val="right" w:leader="dot" w:pos="8188"/>
        </w:tabs>
        <w:rPr>
          <w:rFonts w:eastAsiaTheme="minorEastAsia"/>
          <w:noProof/>
          <w:sz w:val="22"/>
          <w:szCs w:val="22"/>
          <w:lang w:eastAsia="de-DE"/>
        </w:rPr>
      </w:pPr>
      <w:hyperlink w:anchor="_Toc476722435" w:history="1">
        <w:r w:rsidRPr="00D23DA5">
          <w:rPr>
            <w:rStyle w:val="Hyperlink"/>
            <w:noProof/>
          </w:rPr>
          <w:t>3.4.3.2.</w:t>
        </w:r>
        <w:r>
          <w:rPr>
            <w:rFonts w:eastAsiaTheme="minorEastAsia"/>
            <w:noProof/>
            <w:sz w:val="22"/>
            <w:szCs w:val="22"/>
            <w:lang w:eastAsia="de-DE"/>
          </w:rPr>
          <w:tab/>
        </w:r>
        <w:r w:rsidRPr="00D23DA5">
          <w:rPr>
            <w:rStyle w:val="Hyperlink"/>
            <w:noProof/>
          </w:rPr>
          <w:t>Beschreibung der Blattform</w:t>
        </w:r>
        <w:r>
          <w:rPr>
            <w:noProof/>
            <w:webHidden/>
          </w:rPr>
          <w:tab/>
        </w:r>
        <w:r>
          <w:rPr>
            <w:noProof/>
            <w:webHidden/>
          </w:rPr>
          <w:fldChar w:fldCharType="begin"/>
        </w:r>
        <w:r>
          <w:rPr>
            <w:noProof/>
            <w:webHidden/>
          </w:rPr>
          <w:instrText xml:space="preserve"> PAGEREF _Toc476722435 \h </w:instrText>
        </w:r>
        <w:r>
          <w:rPr>
            <w:noProof/>
            <w:webHidden/>
          </w:rPr>
        </w:r>
        <w:r>
          <w:rPr>
            <w:noProof/>
            <w:webHidden/>
          </w:rPr>
          <w:fldChar w:fldCharType="separate"/>
        </w:r>
        <w:r w:rsidR="007533F1">
          <w:rPr>
            <w:noProof/>
            <w:webHidden/>
          </w:rPr>
          <w:t>33</w:t>
        </w:r>
        <w:r>
          <w:rPr>
            <w:noProof/>
            <w:webHidden/>
          </w:rPr>
          <w:fldChar w:fldCharType="end"/>
        </w:r>
      </w:hyperlink>
    </w:p>
    <w:p w:rsidR="00B21EAF" w:rsidRDefault="00B21EAF">
      <w:pPr>
        <w:pStyle w:val="Verzeichnis4"/>
        <w:tabs>
          <w:tab w:val="left" w:pos="1320"/>
          <w:tab w:val="right" w:leader="dot" w:pos="8188"/>
        </w:tabs>
        <w:rPr>
          <w:rFonts w:eastAsiaTheme="minorEastAsia"/>
          <w:noProof/>
          <w:sz w:val="22"/>
          <w:szCs w:val="22"/>
          <w:lang w:eastAsia="de-DE"/>
        </w:rPr>
      </w:pPr>
      <w:hyperlink w:anchor="_Toc476722436" w:history="1">
        <w:r w:rsidRPr="00D23DA5">
          <w:rPr>
            <w:rStyle w:val="Hyperlink"/>
            <w:noProof/>
          </w:rPr>
          <w:t>3.4.3.3.</w:t>
        </w:r>
        <w:r>
          <w:rPr>
            <w:rFonts w:eastAsiaTheme="minorEastAsia"/>
            <w:noProof/>
            <w:sz w:val="22"/>
            <w:szCs w:val="22"/>
            <w:lang w:eastAsia="de-DE"/>
          </w:rPr>
          <w:tab/>
        </w:r>
        <w:r w:rsidRPr="00D23DA5">
          <w:rPr>
            <w:rStyle w:val="Hyperlink"/>
            <w:noProof/>
          </w:rPr>
          <w:t>Beschreibung der Blatttextur</w:t>
        </w:r>
        <w:r>
          <w:rPr>
            <w:noProof/>
            <w:webHidden/>
          </w:rPr>
          <w:tab/>
        </w:r>
        <w:r>
          <w:rPr>
            <w:noProof/>
            <w:webHidden/>
          </w:rPr>
          <w:fldChar w:fldCharType="begin"/>
        </w:r>
        <w:r>
          <w:rPr>
            <w:noProof/>
            <w:webHidden/>
          </w:rPr>
          <w:instrText xml:space="preserve"> PAGEREF _Toc476722436 \h </w:instrText>
        </w:r>
        <w:r>
          <w:rPr>
            <w:noProof/>
            <w:webHidden/>
          </w:rPr>
        </w:r>
        <w:r>
          <w:rPr>
            <w:noProof/>
            <w:webHidden/>
          </w:rPr>
          <w:fldChar w:fldCharType="separate"/>
        </w:r>
        <w:r w:rsidR="007533F1">
          <w:rPr>
            <w:noProof/>
            <w:webHidden/>
          </w:rPr>
          <w:t>33</w:t>
        </w:r>
        <w:r>
          <w:rPr>
            <w:noProof/>
            <w:webHidden/>
          </w:rPr>
          <w:fldChar w:fldCharType="end"/>
        </w:r>
      </w:hyperlink>
    </w:p>
    <w:p w:rsidR="00B21EAF" w:rsidRDefault="00B21EAF">
      <w:pPr>
        <w:pStyle w:val="Verzeichnis4"/>
        <w:tabs>
          <w:tab w:val="left" w:pos="1320"/>
          <w:tab w:val="right" w:leader="dot" w:pos="8188"/>
        </w:tabs>
        <w:rPr>
          <w:rFonts w:eastAsiaTheme="minorEastAsia"/>
          <w:noProof/>
          <w:sz w:val="22"/>
          <w:szCs w:val="22"/>
          <w:lang w:eastAsia="de-DE"/>
        </w:rPr>
      </w:pPr>
      <w:hyperlink w:anchor="_Toc476722437" w:history="1">
        <w:r w:rsidRPr="00D23DA5">
          <w:rPr>
            <w:rStyle w:val="Hyperlink"/>
            <w:noProof/>
          </w:rPr>
          <w:t>3.4.3.4.</w:t>
        </w:r>
        <w:r>
          <w:rPr>
            <w:rFonts w:eastAsiaTheme="minorEastAsia"/>
            <w:noProof/>
            <w:sz w:val="22"/>
            <w:szCs w:val="22"/>
            <w:lang w:eastAsia="de-DE"/>
          </w:rPr>
          <w:tab/>
        </w:r>
        <w:r w:rsidRPr="00D23DA5">
          <w:rPr>
            <w:rStyle w:val="Hyperlink"/>
            <w:noProof/>
          </w:rPr>
          <w:t>Codebücher</w:t>
        </w:r>
        <w:r>
          <w:rPr>
            <w:noProof/>
            <w:webHidden/>
          </w:rPr>
          <w:tab/>
        </w:r>
        <w:r>
          <w:rPr>
            <w:noProof/>
            <w:webHidden/>
          </w:rPr>
          <w:fldChar w:fldCharType="begin"/>
        </w:r>
        <w:r>
          <w:rPr>
            <w:noProof/>
            <w:webHidden/>
          </w:rPr>
          <w:instrText xml:space="preserve"> PAGEREF _Toc476722437 \h </w:instrText>
        </w:r>
        <w:r>
          <w:rPr>
            <w:noProof/>
            <w:webHidden/>
          </w:rPr>
        </w:r>
        <w:r>
          <w:rPr>
            <w:noProof/>
            <w:webHidden/>
          </w:rPr>
          <w:fldChar w:fldCharType="separate"/>
        </w:r>
        <w:r w:rsidR="007533F1">
          <w:rPr>
            <w:noProof/>
            <w:webHidden/>
          </w:rPr>
          <w:t>35</w:t>
        </w:r>
        <w:r>
          <w:rPr>
            <w:noProof/>
            <w:webHidden/>
          </w:rPr>
          <w:fldChar w:fldCharType="end"/>
        </w:r>
      </w:hyperlink>
    </w:p>
    <w:p w:rsidR="00B21EAF" w:rsidRDefault="00B21EAF">
      <w:pPr>
        <w:pStyle w:val="Verzeichnis3"/>
        <w:rPr>
          <w:rFonts w:eastAsiaTheme="minorEastAsia"/>
          <w:b w:val="0"/>
          <w:sz w:val="22"/>
          <w:szCs w:val="22"/>
          <w:lang w:eastAsia="de-DE"/>
        </w:rPr>
      </w:pPr>
      <w:hyperlink w:anchor="_Toc476722438" w:history="1">
        <w:r w:rsidRPr="00D23DA5">
          <w:rPr>
            <w:rStyle w:val="Hyperlink"/>
          </w:rPr>
          <w:t>3.4.4.</w:t>
        </w:r>
        <w:r>
          <w:rPr>
            <w:rFonts w:eastAsiaTheme="minorEastAsia"/>
            <w:b w:val="0"/>
            <w:sz w:val="22"/>
            <w:szCs w:val="22"/>
            <w:lang w:eastAsia="de-DE"/>
          </w:rPr>
          <w:tab/>
        </w:r>
        <w:r w:rsidRPr="00D23DA5">
          <w:rPr>
            <w:rStyle w:val="Hyperlink"/>
          </w:rPr>
          <w:t>Wahl der Klassifizierungs-Modelle</w:t>
        </w:r>
        <w:r>
          <w:rPr>
            <w:webHidden/>
          </w:rPr>
          <w:tab/>
        </w:r>
        <w:r>
          <w:rPr>
            <w:webHidden/>
          </w:rPr>
          <w:fldChar w:fldCharType="begin"/>
        </w:r>
        <w:r>
          <w:rPr>
            <w:webHidden/>
          </w:rPr>
          <w:instrText xml:space="preserve"> PAGEREF _Toc476722438 \h </w:instrText>
        </w:r>
        <w:r>
          <w:rPr>
            <w:webHidden/>
          </w:rPr>
        </w:r>
        <w:r>
          <w:rPr>
            <w:webHidden/>
          </w:rPr>
          <w:fldChar w:fldCharType="separate"/>
        </w:r>
        <w:r w:rsidR="007533F1">
          <w:rPr>
            <w:webHidden/>
          </w:rPr>
          <w:t>36</w:t>
        </w:r>
        <w:r>
          <w:rPr>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39" w:history="1">
        <w:r w:rsidRPr="00D23DA5">
          <w:rPr>
            <w:rStyle w:val="Hyperlink"/>
            <w:noProof/>
          </w:rPr>
          <w:t>3.5.</w:t>
        </w:r>
        <w:r>
          <w:rPr>
            <w:rFonts w:eastAsiaTheme="minorEastAsia"/>
            <w:b w:val="0"/>
            <w:bCs w:val="0"/>
            <w:noProof/>
            <w:sz w:val="22"/>
            <w:szCs w:val="22"/>
            <w:lang w:eastAsia="de-DE"/>
          </w:rPr>
          <w:tab/>
        </w:r>
        <w:r w:rsidRPr="00D23DA5">
          <w:rPr>
            <w:rStyle w:val="Hyperlink"/>
            <w:noProof/>
          </w:rPr>
          <w:t>Datenhaltung</w:t>
        </w:r>
        <w:r>
          <w:rPr>
            <w:noProof/>
            <w:webHidden/>
          </w:rPr>
          <w:tab/>
        </w:r>
        <w:r>
          <w:rPr>
            <w:noProof/>
            <w:webHidden/>
          </w:rPr>
          <w:fldChar w:fldCharType="begin"/>
        </w:r>
        <w:r>
          <w:rPr>
            <w:noProof/>
            <w:webHidden/>
          </w:rPr>
          <w:instrText xml:space="preserve"> PAGEREF _Toc476722439 \h </w:instrText>
        </w:r>
        <w:r>
          <w:rPr>
            <w:noProof/>
            <w:webHidden/>
          </w:rPr>
        </w:r>
        <w:r>
          <w:rPr>
            <w:noProof/>
            <w:webHidden/>
          </w:rPr>
          <w:fldChar w:fldCharType="separate"/>
        </w:r>
        <w:r w:rsidR="007533F1">
          <w:rPr>
            <w:noProof/>
            <w:webHidden/>
          </w:rPr>
          <w:t>37</w:t>
        </w:r>
        <w:r>
          <w:rPr>
            <w:noProof/>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40" w:history="1">
        <w:r w:rsidRPr="00D23DA5">
          <w:rPr>
            <w:rStyle w:val="Hyperlink"/>
            <w:noProof/>
          </w:rPr>
          <w:t>3.6.</w:t>
        </w:r>
        <w:r>
          <w:rPr>
            <w:rFonts w:eastAsiaTheme="minorEastAsia"/>
            <w:b w:val="0"/>
            <w:bCs w:val="0"/>
            <w:noProof/>
            <w:sz w:val="22"/>
            <w:szCs w:val="22"/>
            <w:lang w:eastAsia="de-DE"/>
          </w:rPr>
          <w:tab/>
        </w:r>
        <w:r w:rsidRPr="00D23DA5">
          <w:rPr>
            <w:rStyle w:val="Hyperlink"/>
            <w:noProof/>
          </w:rPr>
          <w:t>Grafische Oberfläche und Testumgebung</w:t>
        </w:r>
        <w:r>
          <w:rPr>
            <w:noProof/>
            <w:webHidden/>
          </w:rPr>
          <w:tab/>
        </w:r>
        <w:r>
          <w:rPr>
            <w:noProof/>
            <w:webHidden/>
          </w:rPr>
          <w:fldChar w:fldCharType="begin"/>
        </w:r>
        <w:r>
          <w:rPr>
            <w:noProof/>
            <w:webHidden/>
          </w:rPr>
          <w:instrText xml:space="preserve"> PAGEREF _Toc476722440 \h </w:instrText>
        </w:r>
        <w:r>
          <w:rPr>
            <w:noProof/>
            <w:webHidden/>
          </w:rPr>
        </w:r>
        <w:r>
          <w:rPr>
            <w:noProof/>
            <w:webHidden/>
          </w:rPr>
          <w:fldChar w:fldCharType="separate"/>
        </w:r>
        <w:r w:rsidR="007533F1">
          <w:rPr>
            <w:noProof/>
            <w:webHidden/>
          </w:rPr>
          <w:t>38</w:t>
        </w:r>
        <w:r>
          <w:rPr>
            <w:noProof/>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41" w:history="1">
        <w:r w:rsidRPr="00D23DA5">
          <w:rPr>
            <w:rStyle w:val="Hyperlink"/>
            <w:noProof/>
          </w:rPr>
          <w:t>3.7.</w:t>
        </w:r>
        <w:r>
          <w:rPr>
            <w:rFonts w:eastAsiaTheme="minorEastAsia"/>
            <w:b w:val="0"/>
            <w:bCs w:val="0"/>
            <w:noProof/>
            <w:sz w:val="22"/>
            <w:szCs w:val="22"/>
            <w:lang w:eastAsia="de-DE"/>
          </w:rPr>
          <w:tab/>
        </w:r>
        <w:r w:rsidRPr="00D23DA5">
          <w:rPr>
            <w:rStyle w:val="Hyperlink"/>
            <w:noProof/>
          </w:rPr>
          <w:t>Modularisierung des Systems</w:t>
        </w:r>
        <w:r>
          <w:rPr>
            <w:noProof/>
            <w:webHidden/>
          </w:rPr>
          <w:tab/>
        </w:r>
        <w:r>
          <w:rPr>
            <w:noProof/>
            <w:webHidden/>
          </w:rPr>
          <w:fldChar w:fldCharType="begin"/>
        </w:r>
        <w:r>
          <w:rPr>
            <w:noProof/>
            <w:webHidden/>
          </w:rPr>
          <w:instrText xml:space="preserve"> PAGEREF _Toc476722441 \h </w:instrText>
        </w:r>
        <w:r>
          <w:rPr>
            <w:noProof/>
            <w:webHidden/>
          </w:rPr>
        </w:r>
        <w:r>
          <w:rPr>
            <w:noProof/>
            <w:webHidden/>
          </w:rPr>
          <w:fldChar w:fldCharType="separate"/>
        </w:r>
        <w:r w:rsidR="007533F1">
          <w:rPr>
            <w:noProof/>
            <w:webHidden/>
          </w:rPr>
          <w:t>39</w:t>
        </w:r>
        <w:r>
          <w:rPr>
            <w:noProof/>
            <w:webHidden/>
          </w:rPr>
          <w:fldChar w:fldCharType="end"/>
        </w:r>
      </w:hyperlink>
    </w:p>
    <w:p w:rsidR="00B21EAF" w:rsidRDefault="00B21EAF">
      <w:pPr>
        <w:pStyle w:val="Verzeichnis1"/>
        <w:rPr>
          <w:rFonts w:asciiTheme="minorHAnsi" w:eastAsiaTheme="minorEastAsia" w:hAnsiTheme="minorHAnsi"/>
          <w:b w:val="0"/>
          <w:bCs w:val="0"/>
          <w:caps w:val="0"/>
          <w:noProof/>
          <w:sz w:val="22"/>
          <w:szCs w:val="22"/>
          <w:lang w:eastAsia="de-DE"/>
        </w:rPr>
      </w:pPr>
      <w:hyperlink w:anchor="_Toc476722442" w:history="1">
        <w:r w:rsidRPr="00D23DA5">
          <w:rPr>
            <w:rStyle w:val="Hyperlink"/>
            <w:rFonts w:ascii="Tahoma" w:hAnsi="Tahoma" w:cs="Tahoma"/>
            <w:noProof/>
          </w:rPr>
          <w:t>4.</w:t>
        </w:r>
        <w:r>
          <w:rPr>
            <w:rFonts w:asciiTheme="minorHAnsi" w:eastAsiaTheme="minorEastAsia" w:hAnsiTheme="minorHAnsi"/>
            <w:b w:val="0"/>
            <w:bCs w:val="0"/>
            <w:caps w:val="0"/>
            <w:noProof/>
            <w:sz w:val="22"/>
            <w:szCs w:val="22"/>
            <w:lang w:eastAsia="de-DE"/>
          </w:rPr>
          <w:tab/>
        </w:r>
        <w:r w:rsidRPr="00D23DA5">
          <w:rPr>
            <w:rStyle w:val="Hyperlink"/>
            <w:noProof/>
          </w:rPr>
          <w:t>Implementierung des Systems</w:t>
        </w:r>
        <w:r>
          <w:rPr>
            <w:noProof/>
            <w:webHidden/>
          </w:rPr>
          <w:tab/>
        </w:r>
        <w:r>
          <w:rPr>
            <w:noProof/>
            <w:webHidden/>
          </w:rPr>
          <w:fldChar w:fldCharType="begin"/>
        </w:r>
        <w:r>
          <w:rPr>
            <w:noProof/>
            <w:webHidden/>
          </w:rPr>
          <w:instrText xml:space="preserve"> PAGEREF _Toc476722442 \h </w:instrText>
        </w:r>
        <w:r>
          <w:rPr>
            <w:noProof/>
            <w:webHidden/>
          </w:rPr>
        </w:r>
        <w:r>
          <w:rPr>
            <w:noProof/>
            <w:webHidden/>
          </w:rPr>
          <w:fldChar w:fldCharType="separate"/>
        </w:r>
        <w:r w:rsidR="007533F1">
          <w:rPr>
            <w:noProof/>
            <w:webHidden/>
          </w:rPr>
          <w:t>40</w:t>
        </w:r>
        <w:r>
          <w:rPr>
            <w:noProof/>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43" w:history="1">
        <w:r w:rsidRPr="00D23DA5">
          <w:rPr>
            <w:rStyle w:val="Hyperlink"/>
            <w:noProof/>
          </w:rPr>
          <w:t>4.1.</w:t>
        </w:r>
        <w:r>
          <w:rPr>
            <w:rFonts w:eastAsiaTheme="minorEastAsia"/>
            <w:b w:val="0"/>
            <w:bCs w:val="0"/>
            <w:noProof/>
            <w:sz w:val="22"/>
            <w:szCs w:val="22"/>
            <w:lang w:eastAsia="de-DE"/>
          </w:rPr>
          <w:tab/>
        </w:r>
        <w:r w:rsidRPr="00D23DA5">
          <w:rPr>
            <w:rStyle w:val="Hyperlink"/>
            <w:noProof/>
          </w:rPr>
          <w:t>Verwendete Bibliotheken</w:t>
        </w:r>
        <w:r>
          <w:rPr>
            <w:noProof/>
            <w:webHidden/>
          </w:rPr>
          <w:tab/>
        </w:r>
        <w:r>
          <w:rPr>
            <w:noProof/>
            <w:webHidden/>
          </w:rPr>
          <w:fldChar w:fldCharType="begin"/>
        </w:r>
        <w:r>
          <w:rPr>
            <w:noProof/>
            <w:webHidden/>
          </w:rPr>
          <w:instrText xml:space="preserve"> PAGEREF _Toc476722443 \h </w:instrText>
        </w:r>
        <w:r>
          <w:rPr>
            <w:noProof/>
            <w:webHidden/>
          </w:rPr>
        </w:r>
        <w:r>
          <w:rPr>
            <w:noProof/>
            <w:webHidden/>
          </w:rPr>
          <w:fldChar w:fldCharType="separate"/>
        </w:r>
        <w:r w:rsidR="007533F1">
          <w:rPr>
            <w:noProof/>
            <w:webHidden/>
          </w:rPr>
          <w:t>40</w:t>
        </w:r>
        <w:r>
          <w:rPr>
            <w:noProof/>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44" w:history="1">
        <w:r w:rsidRPr="00D23DA5">
          <w:rPr>
            <w:rStyle w:val="Hyperlink"/>
            <w:noProof/>
          </w:rPr>
          <w:t>4.2.</w:t>
        </w:r>
        <w:r>
          <w:rPr>
            <w:rFonts w:eastAsiaTheme="minorEastAsia"/>
            <w:b w:val="0"/>
            <w:bCs w:val="0"/>
            <w:noProof/>
            <w:sz w:val="22"/>
            <w:szCs w:val="22"/>
            <w:lang w:eastAsia="de-DE"/>
          </w:rPr>
          <w:tab/>
        </w:r>
        <w:r w:rsidRPr="00D23DA5">
          <w:rPr>
            <w:rStyle w:val="Hyperlink"/>
            <w:noProof/>
          </w:rPr>
          <w:t>Umsetzung der Segmentierung</w:t>
        </w:r>
        <w:r>
          <w:rPr>
            <w:noProof/>
            <w:webHidden/>
          </w:rPr>
          <w:tab/>
        </w:r>
        <w:r>
          <w:rPr>
            <w:noProof/>
            <w:webHidden/>
          </w:rPr>
          <w:fldChar w:fldCharType="begin"/>
        </w:r>
        <w:r>
          <w:rPr>
            <w:noProof/>
            <w:webHidden/>
          </w:rPr>
          <w:instrText xml:space="preserve"> PAGEREF _Toc476722444 \h </w:instrText>
        </w:r>
        <w:r>
          <w:rPr>
            <w:noProof/>
            <w:webHidden/>
          </w:rPr>
        </w:r>
        <w:r>
          <w:rPr>
            <w:noProof/>
            <w:webHidden/>
          </w:rPr>
          <w:fldChar w:fldCharType="separate"/>
        </w:r>
        <w:r w:rsidR="007533F1">
          <w:rPr>
            <w:noProof/>
            <w:webHidden/>
          </w:rPr>
          <w:t>42</w:t>
        </w:r>
        <w:r>
          <w:rPr>
            <w:noProof/>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45" w:history="1">
        <w:r w:rsidRPr="00D23DA5">
          <w:rPr>
            <w:rStyle w:val="Hyperlink"/>
            <w:noProof/>
          </w:rPr>
          <w:t>4.3.</w:t>
        </w:r>
        <w:r>
          <w:rPr>
            <w:rFonts w:eastAsiaTheme="minorEastAsia"/>
            <w:b w:val="0"/>
            <w:bCs w:val="0"/>
            <w:noProof/>
            <w:sz w:val="22"/>
            <w:szCs w:val="22"/>
            <w:lang w:eastAsia="de-DE"/>
          </w:rPr>
          <w:tab/>
        </w:r>
        <w:r w:rsidRPr="00D23DA5">
          <w:rPr>
            <w:rStyle w:val="Hyperlink"/>
            <w:noProof/>
          </w:rPr>
          <w:t>Implementierung der Features</w:t>
        </w:r>
        <w:r>
          <w:rPr>
            <w:noProof/>
            <w:webHidden/>
          </w:rPr>
          <w:tab/>
        </w:r>
        <w:r>
          <w:rPr>
            <w:noProof/>
            <w:webHidden/>
          </w:rPr>
          <w:fldChar w:fldCharType="begin"/>
        </w:r>
        <w:r>
          <w:rPr>
            <w:noProof/>
            <w:webHidden/>
          </w:rPr>
          <w:instrText xml:space="preserve"> PAGEREF _Toc476722445 \h </w:instrText>
        </w:r>
        <w:r>
          <w:rPr>
            <w:noProof/>
            <w:webHidden/>
          </w:rPr>
        </w:r>
        <w:r>
          <w:rPr>
            <w:noProof/>
            <w:webHidden/>
          </w:rPr>
          <w:fldChar w:fldCharType="separate"/>
        </w:r>
        <w:r w:rsidR="007533F1">
          <w:rPr>
            <w:noProof/>
            <w:webHidden/>
          </w:rPr>
          <w:t>47</w:t>
        </w:r>
        <w:r>
          <w:rPr>
            <w:noProof/>
            <w:webHidden/>
          </w:rPr>
          <w:fldChar w:fldCharType="end"/>
        </w:r>
      </w:hyperlink>
    </w:p>
    <w:p w:rsidR="00B21EAF" w:rsidRDefault="00B21EAF">
      <w:pPr>
        <w:pStyle w:val="Verzeichnis3"/>
        <w:rPr>
          <w:rFonts w:eastAsiaTheme="minorEastAsia"/>
          <w:b w:val="0"/>
          <w:sz w:val="22"/>
          <w:szCs w:val="22"/>
          <w:lang w:eastAsia="de-DE"/>
        </w:rPr>
      </w:pPr>
      <w:hyperlink w:anchor="_Toc476722446" w:history="1">
        <w:r w:rsidRPr="00D23DA5">
          <w:rPr>
            <w:rStyle w:val="Hyperlink"/>
          </w:rPr>
          <w:t>4.3.1.</w:t>
        </w:r>
        <w:r>
          <w:rPr>
            <w:rFonts w:eastAsiaTheme="minorEastAsia"/>
            <w:b w:val="0"/>
            <w:sz w:val="22"/>
            <w:szCs w:val="22"/>
            <w:lang w:eastAsia="de-DE"/>
          </w:rPr>
          <w:tab/>
        </w:r>
        <w:r w:rsidRPr="00D23DA5">
          <w:rPr>
            <w:rStyle w:val="Hyperlink"/>
          </w:rPr>
          <w:t>Allgemeine Umsetzung der Features</w:t>
        </w:r>
        <w:r>
          <w:rPr>
            <w:webHidden/>
          </w:rPr>
          <w:tab/>
        </w:r>
        <w:r>
          <w:rPr>
            <w:webHidden/>
          </w:rPr>
          <w:fldChar w:fldCharType="begin"/>
        </w:r>
        <w:r>
          <w:rPr>
            <w:webHidden/>
          </w:rPr>
          <w:instrText xml:space="preserve"> PAGEREF _Toc476722446 \h </w:instrText>
        </w:r>
        <w:r>
          <w:rPr>
            <w:webHidden/>
          </w:rPr>
        </w:r>
        <w:r>
          <w:rPr>
            <w:webHidden/>
          </w:rPr>
          <w:fldChar w:fldCharType="separate"/>
        </w:r>
        <w:r w:rsidR="007533F1">
          <w:rPr>
            <w:webHidden/>
          </w:rPr>
          <w:t>47</w:t>
        </w:r>
        <w:r>
          <w:rPr>
            <w:webHidden/>
          </w:rPr>
          <w:fldChar w:fldCharType="end"/>
        </w:r>
      </w:hyperlink>
    </w:p>
    <w:p w:rsidR="00B21EAF" w:rsidRDefault="00B21EAF">
      <w:pPr>
        <w:pStyle w:val="Verzeichnis3"/>
        <w:rPr>
          <w:rFonts w:eastAsiaTheme="minorEastAsia"/>
          <w:b w:val="0"/>
          <w:sz w:val="22"/>
          <w:szCs w:val="22"/>
          <w:lang w:eastAsia="de-DE"/>
        </w:rPr>
      </w:pPr>
      <w:hyperlink w:anchor="_Toc476722447" w:history="1">
        <w:r w:rsidRPr="00D23DA5">
          <w:rPr>
            <w:rStyle w:val="Hyperlink"/>
          </w:rPr>
          <w:t>4.3.2.</w:t>
        </w:r>
        <w:r>
          <w:rPr>
            <w:rFonts w:eastAsiaTheme="minorEastAsia"/>
            <w:b w:val="0"/>
            <w:sz w:val="22"/>
            <w:szCs w:val="22"/>
            <w:lang w:eastAsia="de-DE"/>
          </w:rPr>
          <w:tab/>
        </w:r>
        <w:r w:rsidRPr="00D23DA5">
          <w:rPr>
            <w:rStyle w:val="Hyperlink"/>
          </w:rPr>
          <w:t>Inner Distance Shape Context</w:t>
        </w:r>
        <w:r>
          <w:rPr>
            <w:webHidden/>
          </w:rPr>
          <w:tab/>
        </w:r>
        <w:r>
          <w:rPr>
            <w:webHidden/>
          </w:rPr>
          <w:fldChar w:fldCharType="begin"/>
        </w:r>
        <w:r>
          <w:rPr>
            <w:webHidden/>
          </w:rPr>
          <w:instrText xml:space="preserve"> PAGEREF _Toc476722447 \h </w:instrText>
        </w:r>
        <w:r>
          <w:rPr>
            <w:webHidden/>
          </w:rPr>
        </w:r>
        <w:r>
          <w:rPr>
            <w:webHidden/>
          </w:rPr>
          <w:fldChar w:fldCharType="separate"/>
        </w:r>
        <w:r w:rsidR="007533F1">
          <w:rPr>
            <w:webHidden/>
          </w:rPr>
          <w:t>48</w:t>
        </w:r>
        <w:r>
          <w:rPr>
            <w:webHidden/>
          </w:rPr>
          <w:fldChar w:fldCharType="end"/>
        </w:r>
      </w:hyperlink>
    </w:p>
    <w:p w:rsidR="00B21EAF" w:rsidRDefault="00B21EAF">
      <w:pPr>
        <w:pStyle w:val="Verzeichnis3"/>
        <w:rPr>
          <w:rFonts w:eastAsiaTheme="minorEastAsia"/>
          <w:b w:val="0"/>
          <w:sz w:val="22"/>
          <w:szCs w:val="22"/>
          <w:lang w:eastAsia="de-DE"/>
        </w:rPr>
      </w:pPr>
      <w:hyperlink w:anchor="_Toc476722448" w:history="1">
        <w:r w:rsidRPr="00D23DA5">
          <w:rPr>
            <w:rStyle w:val="Hyperlink"/>
          </w:rPr>
          <w:t>4.3.3.</w:t>
        </w:r>
        <w:r>
          <w:rPr>
            <w:rFonts w:eastAsiaTheme="minorEastAsia"/>
            <w:b w:val="0"/>
            <w:sz w:val="22"/>
            <w:szCs w:val="22"/>
            <w:lang w:eastAsia="de-DE"/>
          </w:rPr>
          <w:tab/>
        </w:r>
        <w:r w:rsidRPr="00D23DA5">
          <w:rPr>
            <w:rStyle w:val="Hyperlink"/>
          </w:rPr>
          <w:t>Multilevel Inner Distance Shape Context</w:t>
        </w:r>
        <w:r>
          <w:rPr>
            <w:webHidden/>
          </w:rPr>
          <w:tab/>
        </w:r>
        <w:r>
          <w:rPr>
            <w:webHidden/>
          </w:rPr>
          <w:fldChar w:fldCharType="begin"/>
        </w:r>
        <w:r>
          <w:rPr>
            <w:webHidden/>
          </w:rPr>
          <w:instrText xml:space="preserve"> PAGEREF _Toc476722448 \h </w:instrText>
        </w:r>
        <w:r>
          <w:rPr>
            <w:webHidden/>
          </w:rPr>
        </w:r>
        <w:r>
          <w:rPr>
            <w:webHidden/>
          </w:rPr>
          <w:fldChar w:fldCharType="separate"/>
        </w:r>
        <w:r w:rsidR="007533F1">
          <w:rPr>
            <w:webHidden/>
          </w:rPr>
          <w:t>50</w:t>
        </w:r>
        <w:r>
          <w:rPr>
            <w:webHidden/>
          </w:rPr>
          <w:fldChar w:fldCharType="end"/>
        </w:r>
      </w:hyperlink>
    </w:p>
    <w:p w:rsidR="00B21EAF" w:rsidRDefault="00B21EAF">
      <w:pPr>
        <w:pStyle w:val="Verzeichnis3"/>
        <w:rPr>
          <w:rFonts w:eastAsiaTheme="minorEastAsia"/>
          <w:b w:val="0"/>
          <w:sz w:val="22"/>
          <w:szCs w:val="22"/>
          <w:lang w:eastAsia="de-DE"/>
        </w:rPr>
      </w:pPr>
      <w:hyperlink w:anchor="_Toc476722449" w:history="1">
        <w:r w:rsidRPr="00D23DA5">
          <w:rPr>
            <w:rStyle w:val="Hyperlink"/>
          </w:rPr>
          <w:t>4.3.4.</w:t>
        </w:r>
        <w:r>
          <w:rPr>
            <w:rFonts w:eastAsiaTheme="minorEastAsia"/>
            <w:b w:val="0"/>
            <w:sz w:val="22"/>
            <w:szCs w:val="22"/>
            <w:lang w:eastAsia="de-DE"/>
          </w:rPr>
          <w:tab/>
        </w:r>
        <w:r w:rsidRPr="00D23DA5">
          <w:rPr>
            <w:rStyle w:val="Hyperlink"/>
          </w:rPr>
          <w:t>Freistellung und Beschreibung der Blattnervatur</w:t>
        </w:r>
        <w:r>
          <w:rPr>
            <w:webHidden/>
          </w:rPr>
          <w:tab/>
        </w:r>
        <w:r>
          <w:rPr>
            <w:webHidden/>
          </w:rPr>
          <w:fldChar w:fldCharType="begin"/>
        </w:r>
        <w:r>
          <w:rPr>
            <w:webHidden/>
          </w:rPr>
          <w:instrText xml:space="preserve"> PAGEREF _Toc476722449 \h </w:instrText>
        </w:r>
        <w:r>
          <w:rPr>
            <w:webHidden/>
          </w:rPr>
        </w:r>
        <w:r>
          <w:rPr>
            <w:webHidden/>
          </w:rPr>
          <w:fldChar w:fldCharType="separate"/>
        </w:r>
        <w:r w:rsidR="007533F1">
          <w:rPr>
            <w:webHidden/>
          </w:rPr>
          <w:t>52</w:t>
        </w:r>
        <w:r>
          <w:rPr>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50" w:history="1">
        <w:r w:rsidRPr="00D23DA5">
          <w:rPr>
            <w:rStyle w:val="Hyperlink"/>
            <w:noProof/>
          </w:rPr>
          <w:t>4.4.</w:t>
        </w:r>
        <w:r>
          <w:rPr>
            <w:rFonts w:eastAsiaTheme="minorEastAsia"/>
            <w:b w:val="0"/>
            <w:bCs w:val="0"/>
            <w:noProof/>
            <w:sz w:val="22"/>
            <w:szCs w:val="22"/>
            <w:lang w:eastAsia="de-DE"/>
          </w:rPr>
          <w:tab/>
        </w:r>
        <w:r w:rsidRPr="00D23DA5">
          <w:rPr>
            <w:rStyle w:val="Hyperlink"/>
            <w:noProof/>
          </w:rPr>
          <w:t>Umgesetzte Codebücher</w:t>
        </w:r>
        <w:r>
          <w:rPr>
            <w:noProof/>
            <w:webHidden/>
          </w:rPr>
          <w:tab/>
        </w:r>
        <w:r>
          <w:rPr>
            <w:noProof/>
            <w:webHidden/>
          </w:rPr>
          <w:fldChar w:fldCharType="begin"/>
        </w:r>
        <w:r>
          <w:rPr>
            <w:noProof/>
            <w:webHidden/>
          </w:rPr>
          <w:instrText xml:space="preserve"> PAGEREF _Toc476722450 \h </w:instrText>
        </w:r>
        <w:r>
          <w:rPr>
            <w:noProof/>
            <w:webHidden/>
          </w:rPr>
        </w:r>
        <w:r>
          <w:rPr>
            <w:noProof/>
            <w:webHidden/>
          </w:rPr>
          <w:fldChar w:fldCharType="separate"/>
        </w:r>
        <w:r w:rsidR="007533F1">
          <w:rPr>
            <w:noProof/>
            <w:webHidden/>
          </w:rPr>
          <w:t>55</w:t>
        </w:r>
        <w:r>
          <w:rPr>
            <w:noProof/>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51" w:history="1">
        <w:r w:rsidRPr="00D23DA5">
          <w:rPr>
            <w:rStyle w:val="Hyperlink"/>
            <w:noProof/>
          </w:rPr>
          <w:t>4.5.</w:t>
        </w:r>
        <w:r>
          <w:rPr>
            <w:rFonts w:eastAsiaTheme="minorEastAsia"/>
            <w:b w:val="0"/>
            <w:bCs w:val="0"/>
            <w:noProof/>
            <w:sz w:val="22"/>
            <w:szCs w:val="22"/>
            <w:lang w:eastAsia="de-DE"/>
          </w:rPr>
          <w:tab/>
        </w:r>
        <w:r w:rsidRPr="00D23DA5">
          <w:rPr>
            <w:rStyle w:val="Hyperlink"/>
            <w:noProof/>
          </w:rPr>
          <w:t>Umgesetzte Klassifizierer</w:t>
        </w:r>
        <w:r>
          <w:rPr>
            <w:noProof/>
            <w:webHidden/>
          </w:rPr>
          <w:tab/>
        </w:r>
        <w:r>
          <w:rPr>
            <w:noProof/>
            <w:webHidden/>
          </w:rPr>
          <w:fldChar w:fldCharType="begin"/>
        </w:r>
        <w:r>
          <w:rPr>
            <w:noProof/>
            <w:webHidden/>
          </w:rPr>
          <w:instrText xml:space="preserve"> PAGEREF _Toc476722451 \h </w:instrText>
        </w:r>
        <w:r>
          <w:rPr>
            <w:noProof/>
            <w:webHidden/>
          </w:rPr>
        </w:r>
        <w:r>
          <w:rPr>
            <w:noProof/>
            <w:webHidden/>
          </w:rPr>
          <w:fldChar w:fldCharType="separate"/>
        </w:r>
        <w:r w:rsidR="007533F1">
          <w:rPr>
            <w:noProof/>
            <w:webHidden/>
          </w:rPr>
          <w:t>57</w:t>
        </w:r>
        <w:r>
          <w:rPr>
            <w:noProof/>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52" w:history="1">
        <w:r w:rsidRPr="00D23DA5">
          <w:rPr>
            <w:rStyle w:val="Hyperlink"/>
            <w:noProof/>
          </w:rPr>
          <w:t>4.6.</w:t>
        </w:r>
        <w:r>
          <w:rPr>
            <w:rFonts w:eastAsiaTheme="minorEastAsia"/>
            <w:b w:val="0"/>
            <w:bCs w:val="0"/>
            <w:noProof/>
            <w:sz w:val="22"/>
            <w:szCs w:val="22"/>
            <w:lang w:eastAsia="de-DE"/>
          </w:rPr>
          <w:tab/>
        </w:r>
        <w:r w:rsidRPr="00D23DA5">
          <w:rPr>
            <w:rStyle w:val="Hyperlink"/>
            <w:noProof/>
          </w:rPr>
          <w:t>Struktur der Datenhaltung</w:t>
        </w:r>
        <w:r>
          <w:rPr>
            <w:noProof/>
            <w:webHidden/>
          </w:rPr>
          <w:tab/>
        </w:r>
        <w:r>
          <w:rPr>
            <w:noProof/>
            <w:webHidden/>
          </w:rPr>
          <w:fldChar w:fldCharType="begin"/>
        </w:r>
        <w:r>
          <w:rPr>
            <w:noProof/>
            <w:webHidden/>
          </w:rPr>
          <w:instrText xml:space="preserve"> PAGEREF _Toc476722452 \h </w:instrText>
        </w:r>
        <w:r>
          <w:rPr>
            <w:noProof/>
            <w:webHidden/>
          </w:rPr>
        </w:r>
        <w:r>
          <w:rPr>
            <w:noProof/>
            <w:webHidden/>
          </w:rPr>
          <w:fldChar w:fldCharType="separate"/>
        </w:r>
        <w:r w:rsidR="007533F1">
          <w:rPr>
            <w:noProof/>
            <w:webHidden/>
          </w:rPr>
          <w:t>59</w:t>
        </w:r>
        <w:r>
          <w:rPr>
            <w:noProof/>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53" w:history="1">
        <w:r w:rsidRPr="00D23DA5">
          <w:rPr>
            <w:rStyle w:val="Hyperlink"/>
            <w:noProof/>
          </w:rPr>
          <w:t>4.7.</w:t>
        </w:r>
        <w:r>
          <w:rPr>
            <w:rFonts w:eastAsiaTheme="minorEastAsia"/>
            <w:b w:val="0"/>
            <w:bCs w:val="0"/>
            <w:noProof/>
            <w:sz w:val="22"/>
            <w:szCs w:val="22"/>
            <w:lang w:eastAsia="de-DE"/>
          </w:rPr>
          <w:tab/>
        </w:r>
        <w:r w:rsidRPr="00D23DA5">
          <w:rPr>
            <w:rStyle w:val="Hyperlink"/>
            <w:noProof/>
          </w:rPr>
          <w:t>Aufbau der Oberfläche</w:t>
        </w:r>
        <w:r>
          <w:rPr>
            <w:noProof/>
            <w:webHidden/>
          </w:rPr>
          <w:tab/>
        </w:r>
        <w:r>
          <w:rPr>
            <w:noProof/>
            <w:webHidden/>
          </w:rPr>
          <w:fldChar w:fldCharType="begin"/>
        </w:r>
        <w:r>
          <w:rPr>
            <w:noProof/>
            <w:webHidden/>
          </w:rPr>
          <w:instrText xml:space="preserve"> PAGEREF _Toc476722453 \h </w:instrText>
        </w:r>
        <w:r>
          <w:rPr>
            <w:noProof/>
            <w:webHidden/>
          </w:rPr>
        </w:r>
        <w:r>
          <w:rPr>
            <w:noProof/>
            <w:webHidden/>
          </w:rPr>
          <w:fldChar w:fldCharType="separate"/>
        </w:r>
        <w:r w:rsidR="007533F1">
          <w:rPr>
            <w:noProof/>
            <w:webHidden/>
          </w:rPr>
          <w:t>61</w:t>
        </w:r>
        <w:r>
          <w:rPr>
            <w:noProof/>
            <w:webHidden/>
          </w:rPr>
          <w:fldChar w:fldCharType="end"/>
        </w:r>
      </w:hyperlink>
    </w:p>
    <w:p w:rsidR="00B21EAF" w:rsidRDefault="00B21EAF">
      <w:pPr>
        <w:pStyle w:val="Verzeichnis1"/>
        <w:rPr>
          <w:rFonts w:asciiTheme="minorHAnsi" w:eastAsiaTheme="minorEastAsia" w:hAnsiTheme="minorHAnsi"/>
          <w:b w:val="0"/>
          <w:bCs w:val="0"/>
          <w:caps w:val="0"/>
          <w:noProof/>
          <w:sz w:val="22"/>
          <w:szCs w:val="22"/>
          <w:lang w:eastAsia="de-DE"/>
        </w:rPr>
      </w:pPr>
      <w:hyperlink w:anchor="_Toc476722454" w:history="1">
        <w:r w:rsidRPr="00D23DA5">
          <w:rPr>
            <w:rStyle w:val="Hyperlink"/>
            <w:rFonts w:ascii="Tahoma" w:hAnsi="Tahoma" w:cs="Tahoma"/>
            <w:noProof/>
          </w:rPr>
          <w:t>5.</w:t>
        </w:r>
        <w:r>
          <w:rPr>
            <w:rFonts w:asciiTheme="minorHAnsi" w:eastAsiaTheme="minorEastAsia" w:hAnsiTheme="minorHAnsi"/>
            <w:b w:val="0"/>
            <w:bCs w:val="0"/>
            <w:caps w:val="0"/>
            <w:noProof/>
            <w:sz w:val="22"/>
            <w:szCs w:val="22"/>
            <w:lang w:eastAsia="de-DE"/>
          </w:rPr>
          <w:tab/>
        </w:r>
        <w:r w:rsidRPr="00D23DA5">
          <w:rPr>
            <w:rStyle w:val="Hyperlink"/>
            <w:noProof/>
          </w:rPr>
          <w:t>Evaluierung des Systems</w:t>
        </w:r>
        <w:r>
          <w:rPr>
            <w:noProof/>
            <w:webHidden/>
          </w:rPr>
          <w:tab/>
        </w:r>
        <w:r>
          <w:rPr>
            <w:noProof/>
            <w:webHidden/>
          </w:rPr>
          <w:fldChar w:fldCharType="begin"/>
        </w:r>
        <w:r>
          <w:rPr>
            <w:noProof/>
            <w:webHidden/>
          </w:rPr>
          <w:instrText xml:space="preserve"> PAGEREF _Toc476722454 \h </w:instrText>
        </w:r>
        <w:r>
          <w:rPr>
            <w:noProof/>
            <w:webHidden/>
          </w:rPr>
        </w:r>
        <w:r>
          <w:rPr>
            <w:noProof/>
            <w:webHidden/>
          </w:rPr>
          <w:fldChar w:fldCharType="separate"/>
        </w:r>
        <w:r w:rsidR="007533F1">
          <w:rPr>
            <w:noProof/>
            <w:webHidden/>
          </w:rPr>
          <w:t>63</w:t>
        </w:r>
        <w:r>
          <w:rPr>
            <w:noProof/>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55" w:history="1">
        <w:r w:rsidRPr="00D23DA5">
          <w:rPr>
            <w:rStyle w:val="Hyperlink"/>
            <w:noProof/>
          </w:rPr>
          <w:t>5.1.</w:t>
        </w:r>
        <w:r>
          <w:rPr>
            <w:rFonts w:eastAsiaTheme="minorEastAsia"/>
            <w:b w:val="0"/>
            <w:bCs w:val="0"/>
            <w:noProof/>
            <w:sz w:val="22"/>
            <w:szCs w:val="22"/>
            <w:lang w:eastAsia="de-DE"/>
          </w:rPr>
          <w:tab/>
        </w:r>
        <w:r w:rsidRPr="00D23DA5">
          <w:rPr>
            <w:rStyle w:val="Hyperlink"/>
            <w:noProof/>
          </w:rPr>
          <w:t>Testumgebung</w:t>
        </w:r>
        <w:r>
          <w:rPr>
            <w:noProof/>
            <w:webHidden/>
          </w:rPr>
          <w:tab/>
        </w:r>
        <w:r>
          <w:rPr>
            <w:noProof/>
            <w:webHidden/>
          </w:rPr>
          <w:fldChar w:fldCharType="begin"/>
        </w:r>
        <w:r>
          <w:rPr>
            <w:noProof/>
            <w:webHidden/>
          </w:rPr>
          <w:instrText xml:space="preserve"> PAGEREF _Toc476722455 \h </w:instrText>
        </w:r>
        <w:r>
          <w:rPr>
            <w:noProof/>
            <w:webHidden/>
          </w:rPr>
        </w:r>
        <w:r>
          <w:rPr>
            <w:noProof/>
            <w:webHidden/>
          </w:rPr>
          <w:fldChar w:fldCharType="separate"/>
        </w:r>
        <w:r w:rsidR="007533F1">
          <w:rPr>
            <w:noProof/>
            <w:webHidden/>
          </w:rPr>
          <w:t>63</w:t>
        </w:r>
        <w:r>
          <w:rPr>
            <w:noProof/>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56" w:history="1">
        <w:r w:rsidRPr="00D23DA5">
          <w:rPr>
            <w:rStyle w:val="Hyperlink"/>
            <w:noProof/>
          </w:rPr>
          <w:t>5.2.</w:t>
        </w:r>
        <w:r>
          <w:rPr>
            <w:rFonts w:eastAsiaTheme="minorEastAsia"/>
            <w:b w:val="0"/>
            <w:bCs w:val="0"/>
            <w:noProof/>
            <w:sz w:val="22"/>
            <w:szCs w:val="22"/>
            <w:lang w:eastAsia="de-DE"/>
          </w:rPr>
          <w:tab/>
        </w:r>
        <w:r w:rsidRPr="00D23DA5">
          <w:rPr>
            <w:rStyle w:val="Hyperlink"/>
            <w:noProof/>
          </w:rPr>
          <w:t>Evaluierung der Codebücher</w:t>
        </w:r>
        <w:r>
          <w:rPr>
            <w:noProof/>
            <w:webHidden/>
          </w:rPr>
          <w:tab/>
        </w:r>
        <w:r>
          <w:rPr>
            <w:noProof/>
            <w:webHidden/>
          </w:rPr>
          <w:fldChar w:fldCharType="begin"/>
        </w:r>
        <w:r>
          <w:rPr>
            <w:noProof/>
            <w:webHidden/>
          </w:rPr>
          <w:instrText xml:space="preserve"> PAGEREF _Toc476722456 \h </w:instrText>
        </w:r>
        <w:r>
          <w:rPr>
            <w:noProof/>
            <w:webHidden/>
          </w:rPr>
        </w:r>
        <w:r>
          <w:rPr>
            <w:noProof/>
            <w:webHidden/>
          </w:rPr>
          <w:fldChar w:fldCharType="separate"/>
        </w:r>
        <w:r w:rsidR="007533F1">
          <w:rPr>
            <w:noProof/>
            <w:webHidden/>
          </w:rPr>
          <w:t>63</w:t>
        </w:r>
        <w:r>
          <w:rPr>
            <w:noProof/>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57" w:history="1">
        <w:r w:rsidRPr="00D23DA5">
          <w:rPr>
            <w:rStyle w:val="Hyperlink"/>
            <w:noProof/>
          </w:rPr>
          <w:t>5.3.</w:t>
        </w:r>
        <w:r>
          <w:rPr>
            <w:rFonts w:eastAsiaTheme="minorEastAsia"/>
            <w:b w:val="0"/>
            <w:bCs w:val="0"/>
            <w:noProof/>
            <w:sz w:val="22"/>
            <w:szCs w:val="22"/>
            <w:lang w:eastAsia="de-DE"/>
          </w:rPr>
          <w:tab/>
        </w:r>
        <w:r w:rsidRPr="00D23DA5">
          <w:rPr>
            <w:rStyle w:val="Hyperlink"/>
            <w:noProof/>
          </w:rPr>
          <w:t>Optimierung des Klassifizierers</w:t>
        </w:r>
        <w:r>
          <w:rPr>
            <w:noProof/>
            <w:webHidden/>
          </w:rPr>
          <w:tab/>
        </w:r>
        <w:r>
          <w:rPr>
            <w:noProof/>
            <w:webHidden/>
          </w:rPr>
          <w:fldChar w:fldCharType="begin"/>
        </w:r>
        <w:r>
          <w:rPr>
            <w:noProof/>
            <w:webHidden/>
          </w:rPr>
          <w:instrText xml:space="preserve"> PAGEREF _Toc476722457 \h </w:instrText>
        </w:r>
        <w:r>
          <w:rPr>
            <w:noProof/>
            <w:webHidden/>
          </w:rPr>
        </w:r>
        <w:r>
          <w:rPr>
            <w:noProof/>
            <w:webHidden/>
          </w:rPr>
          <w:fldChar w:fldCharType="separate"/>
        </w:r>
        <w:r w:rsidR="007533F1">
          <w:rPr>
            <w:noProof/>
            <w:webHidden/>
          </w:rPr>
          <w:t>65</w:t>
        </w:r>
        <w:r>
          <w:rPr>
            <w:noProof/>
            <w:webHidden/>
          </w:rPr>
          <w:fldChar w:fldCharType="end"/>
        </w:r>
      </w:hyperlink>
    </w:p>
    <w:p w:rsidR="00B21EAF" w:rsidRDefault="00B21EAF">
      <w:pPr>
        <w:pStyle w:val="Verzeichnis3"/>
        <w:rPr>
          <w:rFonts w:eastAsiaTheme="minorEastAsia"/>
          <w:b w:val="0"/>
          <w:sz w:val="22"/>
          <w:szCs w:val="22"/>
          <w:lang w:eastAsia="de-DE"/>
        </w:rPr>
      </w:pPr>
      <w:hyperlink w:anchor="_Toc476722458" w:history="1">
        <w:r w:rsidRPr="00D23DA5">
          <w:rPr>
            <w:rStyle w:val="Hyperlink"/>
          </w:rPr>
          <w:t>5.3.1.</w:t>
        </w:r>
        <w:r>
          <w:rPr>
            <w:rFonts w:eastAsiaTheme="minorEastAsia"/>
            <w:b w:val="0"/>
            <w:sz w:val="22"/>
            <w:szCs w:val="22"/>
            <w:lang w:eastAsia="de-DE"/>
          </w:rPr>
          <w:tab/>
        </w:r>
        <w:r w:rsidRPr="00D23DA5">
          <w:rPr>
            <w:rStyle w:val="Hyperlink"/>
          </w:rPr>
          <w:t>Vermeidung von Überanpassung</w:t>
        </w:r>
        <w:r>
          <w:rPr>
            <w:webHidden/>
          </w:rPr>
          <w:tab/>
        </w:r>
        <w:r>
          <w:rPr>
            <w:webHidden/>
          </w:rPr>
          <w:fldChar w:fldCharType="begin"/>
        </w:r>
        <w:r>
          <w:rPr>
            <w:webHidden/>
          </w:rPr>
          <w:instrText xml:space="preserve"> PAGEREF _Toc476722458 \h </w:instrText>
        </w:r>
        <w:r>
          <w:rPr>
            <w:webHidden/>
          </w:rPr>
        </w:r>
        <w:r>
          <w:rPr>
            <w:webHidden/>
          </w:rPr>
          <w:fldChar w:fldCharType="separate"/>
        </w:r>
        <w:r w:rsidR="007533F1">
          <w:rPr>
            <w:webHidden/>
          </w:rPr>
          <w:t>65</w:t>
        </w:r>
        <w:r>
          <w:rPr>
            <w:webHidden/>
          </w:rPr>
          <w:fldChar w:fldCharType="end"/>
        </w:r>
      </w:hyperlink>
    </w:p>
    <w:p w:rsidR="00B21EAF" w:rsidRDefault="00B21EAF">
      <w:pPr>
        <w:pStyle w:val="Verzeichnis3"/>
        <w:rPr>
          <w:rFonts w:eastAsiaTheme="minorEastAsia"/>
          <w:b w:val="0"/>
          <w:sz w:val="22"/>
          <w:szCs w:val="22"/>
          <w:lang w:eastAsia="de-DE"/>
        </w:rPr>
      </w:pPr>
      <w:hyperlink w:anchor="_Toc476722459" w:history="1">
        <w:r w:rsidRPr="00D23DA5">
          <w:rPr>
            <w:rStyle w:val="Hyperlink"/>
          </w:rPr>
          <w:t>5.3.2.</w:t>
        </w:r>
        <w:r>
          <w:rPr>
            <w:rFonts w:eastAsiaTheme="minorEastAsia"/>
            <w:b w:val="0"/>
            <w:sz w:val="22"/>
            <w:szCs w:val="22"/>
            <w:lang w:eastAsia="de-DE"/>
          </w:rPr>
          <w:tab/>
        </w:r>
        <w:r w:rsidRPr="00D23DA5">
          <w:rPr>
            <w:rStyle w:val="Hyperlink"/>
          </w:rPr>
          <w:t>Parametrisierung des Netzes</w:t>
        </w:r>
        <w:r>
          <w:rPr>
            <w:webHidden/>
          </w:rPr>
          <w:tab/>
        </w:r>
        <w:r>
          <w:rPr>
            <w:webHidden/>
          </w:rPr>
          <w:fldChar w:fldCharType="begin"/>
        </w:r>
        <w:r>
          <w:rPr>
            <w:webHidden/>
          </w:rPr>
          <w:instrText xml:space="preserve"> PAGEREF _Toc476722459 \h </w:instrText>
        </w:r>
        <w:r>
          <w:rPr>
            <w:webHidden/>
          </w:rPr>
        </w:r>
        <w:r>
          <w:rPr>
            <w:webHidden/>
          </w:rPr>
          <w:fldChar w:fldCharType="separate"/>
        </w:r>
        <w:r w:rsidR="007533F1">
          <w:rPr>
            <w:webHidden/>
          </w:rPr>
          <w:t>68</w:t>
        </w:r>
        <w:r>
          <w:rPr>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60" w:history="1">
        <w:r w:rsidRPr="00D23DA5">
          <w:rPr>
            <w:rStyle w:val="Hyperlink"/>
            <w:noProof/>
          </w:rPr>
          <w:t>5.4.</w:t>
        </w:r>
        <w:r>
          <w:rPr>
            <w:rFonts w:eastAsiaTheme="minorEastAsia"/>
            <w:b w:val="0"/>
            <w:bCs w:val="0"/>
            <w:noProof/>
            <w:sz w:val="22"/>
            <w:szCs w:val="22"/>
            <w:lang w:eastAsia="de-DE"/>
          </w:rPr>
          <w:tab/>
        </w:r>
        <w:r w:rsidRPr="00D23DA5">
          <w:rPr>
            <w:rStyle w:val="Hyperlink"/>
            <w:noProof/>
          </w:rPr>
          <w:t>Evaluation der deskriptiven Leistung der Features</w:t>
        </w:r>
        <w:r>
          <w:rPr>
            <w:noProof/>
            <w:webHidden/>
          </w:rPr>
          <w:tab/>
        </w:r>
        <w:r>
          <w:rPr>
            <w:noProof/>
            <w:webHidden/>
          </w:rPr>
          <w:fldChar w:fldCharType="begin"/>
        </w:r>
        <w:r>
          <w:rPr>
            <w:noProof/>
            <w:webHidden/>
          </w:rPr>
          <w:instrText xml:space="preserve"> PAGEREF _Toc476722460 \h </w:instrText>
        </w:r>
        <w:r>
          <w:rPr>
            <w:noProof/>
            <w:webHidden/>
          </w:rPr>
        </w:r>
        <w:r>
          <w:rPr>
            <w:noProof/>
            <w:webHidden/>
          </w:rPr>
          <w:fldChar w:fldCharType="separate"/>
        </w:r>
        <w:r w:rsidR="007533F1">
          <w:rPr>
            <w:noProof/>
            <w:webHidden/>
          </w:rPr>
          <w:t>70</w:t>
        </w:r>
        <w:r>
          <w:rPr>
            <w:noProof/>
            <w:webHidden/>
          </w:rPr>
          <w:fldChar w:fldCharType="end"/>
        </w:r>
      </w:hyperlink>
    </w:p>
    <w:p w:rsidR="00B21EAF" w:rsidRDefault="00B21EAF">
      <w:pPr>
        <w:pStyle w:val="Verzeichnis3"/>
        <w:rPr>
          <w:rFonts w:eastAsiaTheme="minorEastAsia"/>
          <w:b w:val="0"/>
          <w:sz w:val="22"/>
          <w:szCs w:val="22"/>
          <w:lang w:eastAsia="de-DE"/>
        </w:rPr>
      </w:pPr>
      <w:hyperlink w:anchor="_Toc476722461" w:history="1">
        <w:r w:rsidRPr="00D23DA5">
          <w:rPr>
            <w:rStyle w:val="Hyperlink"/>
          </w:rPr>
          <w:t>5.4.1.</w:t>
        </w:r>
        <w:r>
          <w:rPr>
            <w:rFonts w:eastAsiaTheme="minorEastAsia"/>
            <w:b w:val="0"/>
            <w:sz w:val="22"/>
            <w:szCs w:val="22"/>
            <w:lang w:eastAsia="de-DE"/>
          </w:rPr>
          <w:tab/>
        </w:r>
        <w:r w:rsidRPr="00D23DA5">
          <w:rPr>
            <w:rStyle w:val="Hyperlink"/>
          </w:rPr>
          <w:t>Formbeschreibende Features</w:t>
        </w:r>
        <w:r>
          <w:rPr>
            <w:webHidden/>
          </w:rPr>
          <w:tab/>
        </w:r>
        <w:r>
          <w:rPr>
            <w:webHidden/>
          </w:rPr>
          <w:fldChar w:fldCharType="begin"/>
        </w:r>
        <w:r>
          <w:rPr>
            <w:webHidden/>
          </w:rPr>
          <w:instrText xml:space="preserve"> PAGEREF _Toc476722461 \h </w:instrText>
        </w:r>
        <w:r>
          <w:rPr>
            <w:webHidden/>
          </w:rPr>
        </w:r>
        <w:r>
          <w:rPr>
            <w:webHidden/>
          </w:rPr>
          <w:fldChar w:fldCharType="separate"/>
        </w:r>
        <w:r w:rsidR="007533F1">
          <w:rPr>
            <w:webHidden/>
          </w:rPr>
          <w:t>70</w:t>
        </w:r>
        <w:r>
          <w:rPr>
            <w:webHidden/>
          </w:rPr>
          <w:fldChar w:fldCharType="end"/>
        </w:r>
      </w:hyperlink>
    </w:p>
    <w:p w:rsidR="00B21EAF" w:rsidRDefault="00B21EAF">
      <w:pPr>
        <w:pStyle w:val="Verzeichnis3"/>
        <w:rPr>
          <w:rFonts w:eastAsiaTheme="minorEastAsia"/>
          <w:b w:val="0"/>
          <w:sz w:val="22"/>
          <w:szCs w:val="22"/>
          <w:lang w:eastAsia="de-DE"/>
        </w:rPr>
      </w:pPr>
      <w:hyperlink w:anchor="_Toc476722462" w:history="1">
        <w:r w:rsidRPr="00D23DA5">
          <w:rPr>
            <w:rStyle w:val="Hyperlink"/>
          </w:rPr>
          <w:t>5.4.2.</w:t>
        </w:r>
        <w:r>
          <w:rPr>
            <w:rFonts w:eastAsiaTheme="minorEastAsia"/>
            <w:b w:val="0"/>
            <w:sz w:val="22"/>
            <w:szCs w:val="22"/>
            <w:lang w:eastAsia="de-DE"/>
          </w:rPr>
          <w:tab/>
        </w:r>
        <w:r w:rsidRPr="00D23DA5">
          <w:rPr>
            <w:rStyle w:val="Hyperlink"/>
          </w:rPr>
          <w:t>Texturbeschreibende Features</w:t>
        </w:r>
        <w:r>
          <w:rPr>
            <w:webHidden/>
          </w:rPr>
          <w:tab/>
        </w:r>
        <w:r>
          <w:rPr>
            <w:webHidden/>
          </w:rPr>
          <w:fldChar w:fldCharType="begin"/>
        </w:r>
        <w:r>
          <w:rPr>
            <w:webHidden/>
          </w:rPr>
          <w:instrText xml:space="preserve"> PAGEREF _Toc476722462 \h </w:instrText>
        </w:r>
        <w:r>
          <w:rPr>
            <w:webHidden/>
          </w:rPr>
        </w:r>
        <w:r>
          <w:rPr>
            <w:webHidden/>
          </w:rPr>
          <w:fldChar w:fldCharType="separate"/>
        </w:r>
        <w:r w:rsidR="007533F1">
          <w:rPr>
            <w:webHidden/>
          </w:rPr>
          <w:t>72</w:t>
        </w:r>
        <w:r>
          <w:rPr>
            <w:webHidden/>
          </w:rPr>
          <w:fldChar w:fldCharType="end"/>
        </w:r>
      </w:hyperlink>
    </w:p>
    <w:p w:rsidR="00B21EAF" w:rsidRDefault="00B21EAF">
      <w:pPr>
        <w:pStyle w:val="Verzeichnis3"/>
        <w:rPr>
          <w:rFonts w:eastAsiaTheme="minorEastAsia"/>
          <w:b w:val="0"/>
          <w:sz w:val="22"/>
          <w:szCs w:val="22"/>
          <w:lang w:eastAsia="de-DE"/>
        </w:rPr>
      </w:pPr>
      <w:hyperlink w:anchor="_Toc476722463" w:history="1">
        <w:r w:rsidRPr="00D23DA5">
          <w:rPr>
            <w:rStyle w:val="Hyperlink"/>
          </w:rPr>
          <w:t>5.4.3.</w:t>
        </w:r>
        <w:r>
          <w:rPr>
            <w:rFonts w:eastAsiaTheme="minorEastAsia"/>
            <w:b w:val="0"/>
            <w:sz w:val="22"/>
            <w:szCs w:val="22"/>
            <w:lang w:eastAsia="de-DE"/>
          </w:rPr>
          <w:tab/>
        </w:r>
        <w:r w:rsidRPr="00D23DA5">
          <w:rPr>
            <w:rStyle w:val="Hyperlink"/>
          </w:rPr>
          <w:t>Keypoint-Features</w:t>
        </w:r>
        <w:r>
          <w:rPr>
            <w:webHidden/>
          </w:rPr>
          <w:tab/>
        </w:r>
        <w:r>
          <w:rPr>
            <w:webHidden/>
          </w:rPr>
          <w:fldChar w:fldCharType="begin"/>
        </w:r>
        <w:r>
          <w:rPr>
            <w:webHidden/>
          </w:rPr>
          <w:instrText xml:space="preserve"> PAGEREF _Toc476722463 \h </w:instrText>
        </w:r>
        <w:r>
          <w:rPr>
            <w:webHidden/>
          </w:rPr>
        </w:r>
        <w:r>
          <w:rPr>
            <w:webHidden/>
          </w:rPr>
          <w:fldChar w:fldCharType="separate"/>
        </w:r>
        <w:r w:rsidR="007533F1">
          <w:rPr>
            <w:webHidden/>
          </w:rPr>
          <w:t>73</w:t>
        </w:r>
        <w:r>
          <w:rPr>
            <w:webHidden/>
          </w:rPr>
          <w:fldChar w:fldCharType="end"/>
        </w:r>
      </w:hyperlink>
    </w:p>
    <w:p w:rsidR="00B21EAF" w:rsidRDefault="00B21EAF">
      <w:pPr>
        <w:pStyle w:val="Verzeichnis3"/>
        <w:rPr>
          <w:rFonts w:eastAsiaTheme="minorEastAsia"/>
          <w:b w:val="0"/>
          <w:sz w:val="22"/>
          <w:szCs w:val="22"/>
          <w:lang w:eastAsia="de-DE"/>
        </w:rPr>
      </w:pPr>
      <w:hyperlink w:anchor="_Toc476722464" w:history="1">
        <w:r w:rsidRPr="00D23DA5">
          <w:rPr>
            <w:rStyle w:val="Hyperlink"/>
          </w:rPr>
          <w:t>5.4.4.</w:t>
        </w:r>
        <w:r>
          <w:rPr>
            <w:rFonts w:eastAsiaTheme="minorEastAsia"/>
            <w:b w:val="0"/>
            <w:sz w:val="22"/>
            <w:szCs w:val="22"/>
            <w:lang w:eastAsia="de-DE"/>
          </w:rPr>
          <w:tab/>
        </w:r>
        <w:r w:rsidRPr="00D23DA5">
          <w:rPr>
            <w:rStyle w:val="Hyperlink"/>
          </w:rPr>
          <w:t>Kombination von Features</w:t>
        </w:r>
        <w:r>
          <w:rPr>
            <w:webHidden/>
          </w:rPr>
          <w:tab/>
        </w:r>
        <w:r>
          <w:rPr>
            <w:webHidden/>
          </w:rPr>
          <w:fldChar w:fldCharType="begin"/>
        </w:r>
        <w:r>
          <w:rPr>
            <w:webHidden/>
          </w:rPr>
          <w:instrText xml:space="preserve"> PAGEREF _Toc476722464 \h </w:instrText>
        </w:r>
        <w:r>
          <w:rPr>
            <w:webHidden/>
          </w:rPr>
        </w:r>
        <w:r>
          <w:rPr>
            <w:webHidden/>
          </w:rPr>
          <w:fldChar w:fldCharType="separate"/>
        </w:r>
        <w:r w:rsidR="007533F1">
          <w:rPr>
            <w:webHidden/>
          </w:rPr>
          <w:t>75</w:t>
        </w:r>
        <w:r>
          <w:rPr>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65" w:history="1">
        <w:r w:rsidRPr="00D23DA5">
          <w:rPr>
            <w:rStyle w:val="Hyperlink"/>
            <w:noProof/>
          </w:rPr>
          <w:t>5.5.</w:t>
        </w:r>
        <w:r>
          <w:rPr>
            <w:rFonts w:eastAsiaTheme="minorEastAsia"/>
            <w:b w:val="0"/>
            <w:bCs w:val="0"/>
            <w:noProof/>
            <w:sz w:val="22"/>
            <w:szCs w:val="22"/>
            <w:lang w:eastAsia="de-DE"/>
          </w:rPr>
          <w:tab/>
        </w:r>
        <w:r w:rsidRPr="00D23DA5">
          <w:rPr>
            <w:rStyle w:val="Hyperlink"/>
            <w:noProof/>
          </w:rPr>
          <w:t>Laufzeitmessungen</w:t>
        </w:r>
        <w:r>
          <w:rPr>
            <w:noProof/>
            <w:webHidden/>
          </w:rPr>
          <w:tab/>
        </w:r>
        <w:r>
          <w:rPr>
            <w:noProof/>
            <w:webHidden/>
          </w:rPr>
          <w:fldChar w:fldCharType="begin"/>
        </w:r>
        <w:r>
          <w:rPr>
            <w:noProof/>
            <w:webHidden/>
          </w:rPr>
          <w:instrText xml:space="preserve"> PAGEREF _Toc476722465 \h </w:instrText>
        </w:r>
        <w:r>
          <w:rPr>
            <w:noProof/>
            <w:webHidden/>
          </w:rPr>
        </w:r>
        <w:r>
          <w:rPr>
            <w:noProof/>
            <w:webHidden/>
          </w:rPr>
          <w:fldChar w:fldCharType="separate"/>
        </w:r>
        <w:r w:rsidR="007533F1">
          <w:rPr>
            <w:noProof/>
            <w:webHidden/>
          </w:rPr>
          <w:t>76</w:t>
        </w:r>
        <w:r>
          <w:rPr>
            <w:noProof/>
            <w:webHidden/>
          </w:rPr>
          <w:fldChar w:fldCharType="end"/>
        </w:r>
      </w:hyperlink>
    </w:p>
    <w:p w:rsidR="00B21EAF" w:rsidRDefault="00B21EAF">
      <w:pPr>
        <w:pStyle w:val="Verzeichnis2"/>
        <w:rPr>
          <w:rStyle w:val="Hyperlink"/>
          <w:noProof/>
        </w:rPr>
      </w:pPr>
      <w:hyperlink w:anchor="_Toc476722466" w:history="1">
        <w:r w:rsidRPr="00D23DA5">
          <w:rPr>
            <w:rStyle w:val="Hyperlink"/>
            <w:noProof/>
          </w:rPr>
          <w:t>5.6.</w:t>
        </w:r>
        <w:r>
          <w:rPr>
            <w:rFonts w:eastAsiaTheme="minorEastAsia"/>
            <w:b w:val="0"/>
            <w:bCs w:val="0"/>
            <w:noProof/>
            <w:sz w:val="22"/>
            <w:szCs w:val="22"/>
            <w:lang w:eastAsia="de-DE"/>
          </w:rPr>
          <w:tab/>
        </w:r>
        <w:r w:rsidRPr="00D23DA5">
          <w:rPr>
            <w:rStyle w:val="Hyperlink"/>
            <w:noProof/>
          </w:rPr>
          <w:t>Vergleich mit anderen Arbeiten</w:t>
        </w:r>
        <w:r>
          <w:rPr>
            <w:noProof/>
            <w:webHidden/>
          </w:rPr>
          <w:tab/>
        </w:r>
        <w:r>
          <w:rPr>
            <w:noProof/>
            <w:webHidden/>
          </w:rPr>
          <w:fldChar w:fldCharType="begin"/>
        </w:r>
        <w:r>
          <w:rPr>
            <w:noProof/>
            <w:webHidden/>
          </w:rPr>
          <w:instrText xml:space="preserve"> PAGEREF _Toc476722466 \h </w:instrText>
        </w:r>
        <w:r>
          <w:rPr>
            <w:noProof/>
            <w:webHidden/>
          </w:rPr>
        </w:r>
        <w:r>
          <w:rPr>
            <w:noProof/>
            <w:webHidden/>
          </w:rPr>
          <w:fldChar w:fldCharType="separate"/>
        </w:r>
        <w:r w:rsidR="007533F1">
          <w:rPr>
            <w:noProof/>
            <w:webHidden/>
          </w:rPr>
          <w:t>77</w:t>
        </w:r>
        <w:r>
          <w:rPr>
            <w:noProof/>
            <w:webHidden/>
          </w:rPr>
          <w:fldChar w:fldCharType="end"/>
        </w:r>
      </w:hyperlink>
    </w:p>
    <w:p w:rsidR="00341D9C" w:rsidRPr="00341D9C" w:rsidRDefault="00341D9C" w:rsidP="00341D9C"/>
    <w:p w:rsidR="00B21EAF" w:rsidRDefault="00B21EAF">
      <w:pPr>
        <w:pStyle w:val="Verzeichnis1"/>
        <w:rPr>
          <w:rFonts w:asciiTheme="minorHAnsi" w:eastAsiaTheme="minorEastAsia" w:hAnsiTheme="minorHAnsi"/>
          <w:b w:val="0"/>
          <w:bCs w:val="0"/>
          <w:caps w:val="0"/>
          <w:noProof/>
          <w:sz w:val="22"/>
          <w:szCs w:val="22"/>
          <w:lang w:eastAsia="de-DE"/>
        </w:rPr>
      </w:pPr>
      <w:hyperlink w:anchor="_Toc476722467" w:history="1">
        <w:r w:rsidRPr="00D23DA5">
          <w:rPr>
            <w:rStyle w:val="Hyperlink"/>
            <w:rFonts w:ascii="Tahoma" w:hAnsi="Tahoma" w:cs="Tahoma"/>
            <w:noProof/>
          </w:rPr>
          <w:t>6.</w:t>
        </w:r>
        <w:r>
          <w:rPr>
            <w:rFonts w:asciiTheme="minorHAnsi" w:eastAsiaTheme="minorEastAsia" w:hAnsiTheme="minorHAnsi"/>
            <w:b w:val="0"/>
            <w:bCs w:val="0"/>
            <w:caps w:val="0"/>
            <w:noProof/>
            <w:sz w:val="22"/>
            <w:szCs w:val="22"/>
            <w:lang w:eastAsia="de-DE"/>
          </w:rPr>
          <w:tab/>
        </w:r>
        <w:r w:rsidRPr="00D23DA5">
          <w:rPr>
            <w:rStyle w:val="Hyperlink"/>
            <w:noProof/>
          </w:rPr>
          <w:t>Ergebnis</w:t>
        </w:r>
        <w:r>
          <w:rPr>
            <w:noProof/>
            <w:webHidden/>
          </w:rPr>
          <w:tab/>
        </w:r>
        <w:r>
          <w:rPr>
            <w:noProof/>
            <w:webHidden/>
          </w:rPr>
          <w:fldChar w:fldCharType="begin"/>
        </w:r>
        <w:r>
          <w:rPr>
            <w:noProof/>
            <w:webHidden/>
          </w:rPr>
          <w:instrText xml:space="preserve"> PAGEREF _Toc476722467 \h </w:instrText>
        </w:r>
        <w:r>
          <w:rPr>
            <w:noProof/>
            <w:webHidden/>
          </w:rPr>
        </w:r>
        <w:r>
          <w:rPr>
            <w:noProof/>
            <w:webHidden/>
          </w:rPr>
          <w:fldChar w:fldCharType="separate"/>
        </w:r>
        <w:r w:rsidR="007533F1">
          <w:rPr>
            <w:noProof/>
            <w:webHidden/>
          </w:rPr>
          <w:t>78</w:t>
        </w:r>
        <w:r>
          <w:rPr>
            <w:noProof/>
            <w:webHidden/>
          </w:rPr>
          <w:fldChar w:fldCharType="end"/>
        </w:r>
      </w:hyperlink>
    </w:p>
    <w:p w:rsidR="00B21EAF" w:rsidRDefault="00B21EAF">
      <w:pPr>
        <w:pStyle w:val="Verzeichnis1"/>
        <w:rPr>
          <w:rFonts w:asciiTheme="minorHAnsi" w:eastAsiaTheme="minorEastAsia" w:hAnsiTheme="minorHAnsi"/>
          <w:b w:val="0"/>
          <w:bCs w:val="0"/>
          <w:caps w:val="0"/>
          <w:noProof/>
          <w:sz w:val="22"/>
          <w:szCs w:val="22"/>
          <w:lang w:eastAsia="de-DE"/>
        </w:rPr>
      </w:pPr>
      <w:hyperlink w:anchor="_Toc476722468" w:history="1">
        <w:r w:rsidRPr="00D23DA5">
          <w:rPr>
            <w:rStyle w:val="Hyperlink"/>
            <w:rFonts w:ascii="Tahoma" w:hAnsi="Tahoma" w:cs="Tahoma"/>
            <w:noProof/>
          </w:rPr>
          <w:t>7.</w:t>
        </w:r>
        <w:r>
          <w:rPr>
            <w:rFonts w:asciiTheme="minorHAnsi" w:eastAsiaTheme="minorEastAsia" w:hAnsiTheme="minorHAnsi"/>
            <w:b w:val="0"/>
            <w:bCs w:val="0"/>
            <w:caps w:val="0"/>
            <w:noProof/>
            <w:sz w:val="22"/>
            <w:szCs w:val="22"/>
            <w:lang w:eastAsia="de-DE"/>
          </w:rPr>
          <w:tab/>
        </w:r>
        <w:r w:rsidRPr="00D23DA5">
          <w:rPr>
            <w:rStyle w:val="Hyperlink"/>
            <w:noProof/>
          </w:rPr>
          <w:t>Zusammenfassung</w:t>
        </w:r>
        <w:r>
          <w:rPr>
            <w:noProof/>
            <w:webHidden/>
          </w:rPr>
          <w:tab/>
        </w:r>
        <w:r>
          <w:rPr>
            <w:noProof/>
            <w:webHidden/>
          </w:rPr>
          <w:fldChar w:fldCharType="begin"/>
        </w:r>
        <w:r>
          <w:rPr>
            <w:noProof/>
            <w:webHidden/>
          </w:rPr>
          <w:instrText xml:space="preserve"> PAGEREF _Toc476722468 \h </w:instrText>
        </w:r>
        <w:r>
          <w:rPr>
            <w:noProof/>
            <w:webHidden/>
          </w:rPr>
        </w:r>
        <w:r>
          <w:rPr>
            <w:noProof/>
            <w:webHidden/>
          </w:rPr>
          <w:fldChar w:fldCharType="separate"/>
        </w:r>
        <w:r w:rsidR="007533F1">
          <w:rPr>
            <w:noProof/>
            <w:webHidden/>
          </w:rPr>
          <w:t>81</w:t>
        </w:r>
        <w:r>
          <w:rPr>
            <w:noProof/>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69" w:history="1">
        <w:r w:rsidRPr="00D23DA5">
          <w:rPr>
            <w:rStyle w:val="Hyperlink"/>
            <w:noProof/>
          </w:rPr>
          <w:t>7.1.</w:t>
        </w:r>
        <w:r>
          <w:rPr>
            <w:rFonts w:eastAsiaTheme="minorEastAsia"/>
            <w:b w:val="0"/>
            <w:bCs w:val="0"/>
            <w:noProof/>
            <w:sz w:val="22"/>
            <w:szCs w:val="22"/>
            <w:lang w:eastAsia="de-DE"/>
          </w:rPr>
          <w:tab/>
        </w:r>
        <w:r w:rsidRPr="00D23DA5">
          <w:rPr>
            <w:rStyle w:val="Hyperlink"/>
            <w:noProof/>
          </w:rPr>
          <w:t>Fazit</w:t>
        </w:r>
        <w:r>
          <w:rPr>
            <w:noProof/>
            <w:webHidden/>
          </w:rPr>
          <w:tab/>
        </w:r>
        <w:r>
          <w:rPr>
            <w:noProof/>
            <w:webHidden/>
          </w:rPr>
          <w:fldChar w:fldCharType="begin"/>
        </w:r>
        <w:r>
          <w:rPr>
            <w:noProof/>
            <w:webHidden/>
          </w:rPr>
          <w:instrText xml:space="preserve"> PAGEREF _Toc476722469 \h </w:instrText>
        </w:r>
        <w:r>
          <w:rPr>
            <w:noProof/>
            <w:webHidden/>
          </w:rPr>
        </w:r>
        <w:r>
          <w:rPr>
            <w:noProof/>
            <w:webHidden/>
          </w:rPr>
          <w:fldChar w:fldCharType="separate"/>
        </w:r>
        <w:r w:rsidR="007533F1">
          <w:rPr>
            <w:noProof/>
            <w:webHidden/>
          </w:rPr>
          <w:t>81</w:t>
        </w:r>
        <w:r>
          <w:rPr>
            <w:noProof/>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70" w:history="1">
        <w:r w:rsidRPr="00D23DA5">
          <w:rPr>
            <w:rStyle w:val="Hyperlink"/>
            <w:noProof/>
          </w:rPr>
          <w:t>7.2.</w:t>
        </w:r>
        <w:r>
          <w:rPr>
            <w:rFonts w:eastAsiaTheme="minorEastAsia"/>
            <w:b w:val="0"/>
            <w:bCs w:val="0"/>
            <w:noProof/>
            <w:sz w:val="22"/>
            <w:szCs w:val="22"/>
            <w:lang w:eastAsia="de-DE"/>
          </w:rPr>
          <w:tab/>
        </w:r>
        <w:r w:rsidRPr="00D23DA5">
          <w:rPr>
            <w:rStyle w:val="Hyperlink"/>
            <w:noProof/>
          </w:rPr>
          <w:t>Ausblick</w:t>
        </w:r>
        <w:r>
          <w:rPr>
            <w:noProof/>
            <w:webHidden/>
          </w:rPr>
          <w:tab/>
        </w:r>
        <w:r>
          <w:rPr>
            <w:noProof/>
            <w:webHidden/>
          </w:rPr>
          <w:fldChar w:fldCharType="begin"/>
        </w:r>
        <w:r>
          <w:rPr>
            <w:noProof/>
            <w:webHidden/>
          </w:rPr>
          <w:instrText xml:space="preserve"> PAGEREF _Toc476722470 \h </w:instrText>
        </w:r>
        <w:r>
          <w:rPr>
            <w:noProof/>
            <w:webHidden/>
          </w:rPr>
        </w:r>
        <w:r>
          <w:rPr>
            <w:noProof/>
            <w:webHidden/>
          </w:rPr>
          <w:fldChar w:fldCharType="separate"/>
        </w:r>
        <w:r w:rsidR="007533F1">
          <w:rPr>
            <w:noProof/>
            <w:webHidden/>
          </w:rPr>
          <w:t>83</w:t>
        </w:r>
        <w:r>
          <w:rPr>
            <w:noProof/>
            <w:webHidden/>
          </w:rPr>
          <w:fldChar w:fldCharType="end"/>
        </w:r>
      </w:hyperlink>
    </w:p>
    <w:p w:rsidR="00B21EAF" w:rsidRDefault="00B21EAF">
      <w:pPr>
        <w:pStyle w:val="Verzeichnis1"/>
        <w:rPr>
          <w:rFonts w:asciiTheme="minorHAnsi" w:eastAsiaTheme="minorEastAsia" w:hAnsiTheme="minorHAnsi"/>
          <w:b w:val="0"/>
          <w:bCs w:val="0"/>
          <w:caps w:val="0"/>
          <w:noProof/>
          <w:sz w:val="22"/>
          <w:szCs w:val="22"/>
          <w:lang w:eastAsia="de-DE"/>
        </w:rPr>
      </w:pPr>
      <w:hyperlink w:anchor="_Toc476722471" w:history="1">
        <w:r w:rsidRPr="00D23DA5">
          <w:rPr>
            <w:rStyle w:val="Hyperlink"/>
            <w:noProof/>
          </w:rPr>
          <w:t>I.</w:t>
        </w:r>
        <w:r>
          <w:rPr>
            <w:rFonts w:asciiTheme="minorHAnsi" w:eastAsiaTheme="minorEastAsia" w:hAnsiTheme="minorHAnsi"/>
            <w:b w:val="0"/>
            <w:bCs w:val="0"/>
            <w:caps w:val="0"/>
            <w:noProof/>
            <w:sz w:val="22"/>
            <w:szCs w:val="22"/>
            <w:lang w:eastAsia="de-DE"/>
          </w:rPr>
          <w:tab/>
        </w:r>
        <w:r w:rsidRPr="00D23DA5">
          <w:rPr>
            <w:rStyle w:val="Hyperlink"/>
            <w:noProof/>
          </w:rPr>
          <w:t>Abkürzungsverzeichnis</w:t>
        </w:r>
        <w:r>
          <w:rPr>
            <w:noProof/>
            <w:webHidden/>
          </w:rPr>
          <w:tab/>
        </w:r>
        <w:r>
          <w:rPr>
            <w:noProof/>
            <w:webHidden/>
          </w:rPr>
          <w:fldChar w:fldCharType="begin"/>
        </w:r>
        <w:r>
          <w:rPr>
            <w:noProof/>
            <w:webHidden/>
          </w:rPr>
          <w:instrText xml:space="preserve"> PAGEREF _Toc476722471 \h </w:instrText>
        </w:r>
        <w:r>
          <w:rPr>
            <w:noProof/>
            <w:webHidden/>
          </w:rPr>
        </w:r>
        <w:r>
          <w:rPr>
            <w:noProof/>
            <w:webHidden/>
          </w:rPr>
          <w:fldChar w:fldCharType="separate"/>
        </w:r>
        <w:r w:rsidR="007533F1">
          <w:rPr>
            <w:noProof/>
            <w:webHidden/>
          </w:rPr>
          <w:t>83</w:t>
        </w:r>
        <w:r>
          <w:rPr>
            <w:noProof/>
            <w:webHidden/>
          </w:rPr>
          <w:fldChar w:fldCharType="end"/>
        </w:r>
      </w:hyperlink>
    </w:p>
    <w:p w:rsidR="00B21EAF" w:rsidRDefault="00B21EAF">
      <w:pPr>
        <w:pStyle w:val="Verzeichnis1"/>
        <w:rPr>
          <w:rFonts w:asciiTheme="minorHAnsi" w:eastAsiaTheme="minorEastAsia" w:hAnsiTheme="minorHAnsi"/>
          <w:b w:val="0"/>
          <w:bCs w:val="0"/>
          <w:caps w:val="0"/>
          <w:noProof/>
          <w:sz w:val="22"/>
          <w:szCs w:val="22"/>
          <w:lang w:eastAsia="de-DE"/>
        </w:rPr>
      </w:pPr>
      <w:hyperlink w:anchor="_Toc476722472" w:history="1">
        <w:r w:rsidRPr="00D23DA5">
          <w:rPr>
            <w:rStyle w:val="Hyperlink"/>
            <w:noProof/>
          </w:rPr>
          <w:t>II.</w:t>
        </w:r>
        <w:r>
          <w:rPr>
            <w:rFonts w:asciiTheme="minorHAnsi" w:eastAsiaTheme="minorEastAsia" w:hAnsiTheme="minorHAnsi"/>
            <w:b w:val="0"/>
            <w:bCs w:val="0"/>
            <w:caps w:val="0"/>
            <w:noProof/>
            <w:sz w:val="22"/>
            <w:szCs w:val="22"/>
            <w:lang w:eastAsia="de-DE"/>
          </w:rPr>
          <w:tab/>
        </w:r>
        <w:r w:rsidRPr="00D23DA5">
          <w:rPr>
            <w:rStyle w:val="Hyperlink"/>
            <w:noProof/>
          </w:rPr>
          <w:t>Abbildungsverzeichnis</w:t>
        </w:r>
        <w:r>
          <w:rPr>
            <w:noProof/>
            <w:webHidden/>
          </w:rPr>
          <w:tab/>
        </w:r>
        <w:r>
          <w:rPr>
            <w:noProof/>
            <w:webHidden/>
          </w:rPr>
          <w:fldChar w:fldCharType="begin"/>
        </w:r>
        <w:r>
          <w:rPr>
            <w:noProof/>
            <w:webHidden/>
          </w:rPr>
          <w:instrText xml:space="preserve"> PAGEREF _Toc476722472 \h </w:instrText>
        </w:r>
        <w:r>
          <w:rPr>
            <w:noProof/>
            <w:webHidden/>
          </w:rPr>
        </w:r>
        <w:r>
          <w:rPr>
            <w:noProof/>
            <w:webHidden/>
          </w:rPr>
          <w:fldChar w:fldCharType="separate"/>
        </w:r>
        <w:r w:rsidR="007533F1">
          <w:rPr>
            <w:noProof/>
            <w:webHidden/>
          </w:rPr>
          <w:t>84</w:t>
        </w:r>
        <w:r>
          <w:rPr>
            <w:noProof/>
            <w:webHidden/>
          </w:rPr>
          <w:fldChar w:fldCharType="end"/>
        </w:r>
      </w:hyperlink>
    </w:p>
    <w:p w:rsidR="00B21EAF" w:rsidRDefault="00B21EAF">
      <w:pPr>
        <w:pStyle w:val="Verzeichnis1"/>
        <w:rPr>
          <w:rFonts w:asciiTheme="minorHAnsi" w:eastAsiaTheme="minorEastAsia" w:hAnsiTheme="minorHAnsi"/>
          <w:b w:val="0"/>
          <w:bCs w:val="0"/>
          <w:caps w:val="0"/>
          <w:noProof/>
          <w:sz w:val="22"/>
          <w:szCs w:val="22"/>
          <w:lang w:eastAsia="de-DE"/>
        </w:rPr>
      </w:pPr>
      <w:hyperlink w:anchor="_Toc476722473" w:history="1">
        <w:r w:rsidRPr="00D23DA5">
          <w:rPr>
            <w:rStyle w:val="Hyperlink"/>
            <w:noProof/>
          </w:rPr>
          <w:t>III.</w:t>
        </w:r>
        <w:r>
          <w:rPr>
            <w:rFonts w:asciiTheme="minorHAnsi" w:eastAsiaTheme="minorEastAsia" w:hAnsiTheme="minorHAnsi"/>
            <w:b w:val="0"/>
            <w:bCs w:val="0"/>
            <w:caps w:val="0"/>
            <w:noProof/>
            <w:sz w:val="22"/>
            <w:szCs w:val="22"/>
            <w:lang w:eastAsia="de-DE"/>
          </w:rPr>
          <w:tab/>
        </w:r>
        <w:r w:rsidRPr="00D23DA5">
          <w:rPr>
            <w:rStyle w:val="Hyperlink"/>
            <w:noProof/>
          </w:rPr>
          <w:t>Tabellenverzeichnis</w:t>
        </w:r>
        <w:r>
          <w:rPr>
            <w:noProof/>
            <w:webHidden/>
          </w:rPr>
          <w:tab/>
        </w:r>
        <w:r>
          <w:rPr>
            <w:noProof/>
            <w:webHidden/>
          </w:rPr>
          <w:fldChar w:fldCharType="begin"/>
        </w:r>
        <w:r>
          <w:rPr>
            <w:noProof/>
            <w:webHidden/>
          </w:rPr>
          <w:instrText xml:space="preserve"> PAGEREF _Toc476722473 \h </w:instrText>
        </w:r>
        <w:r>
          <w:rPr>
            <w:noProof/>
            <w:webHidden/>
          </w:rPr>
        </w:r>
        <w:r>
          <w:rPr>
            <w:noProof/>
            <w:webHidden/>
          </w:rPr>
          <w:fldChar w:fldCharType="separate"/>
        </w:r>
        <w:r w:rsidR="007533F1">
          <w:rPr>
            <w:noProof/>
            <w:webHidden/>
          </w:rPr>
          <w:t>88</w:t>
        </w:r>
        <w:r>
          <w:rPr>
            <w:noProof/>
            <w:webHidden/>
          </w:rPr>
          <w:fldChar w:fldCharType="end"/>
        </w:r>
      </w:hyperlink>
    </w:p>
    <w:p w:rsidR="00B21EAF" w:rsidRDefault="00B21EAF">
      <w:pPr>
        <w:pStyle w:val="Verzeichnis1"/>
        <w:rPr>
          <w:rFonts w:asciiTheme="minorHAnsi" w:eastAsiaTheme="minorEastAsia" w:hAnsiTheme="minorHAnsi"/>
          <w:b w:val="0"/>
          <w:bCs w:val="0"/>
          <w:caps w:val="0"/>
          <w:noProof/>
          <w:sz w:val="22"/>
          <w:szCs w:val="22"/>
          <w:lang w:eastAsia="de-DE"/>
        </w:rPr>
      </w:pPr>
      <w:hyperlink w:anchor="_Toc476722474" w:history="1">
        <w:r w:rsidRPr="00D23DA5">
          <w:rPr>
            <w:rStyle w:val="Hyperlink"/>
            <w:noProof/>
          </w:rPr>
          <w:t>IV.</w:t>
        </w:r>
        <w:r>
          <w:rPr>
            <w:rFonts w:asciiTheme="minorHAnsi" w:eastAsiaTheme="minorEastAsia" w:hAnsiTheme="minorHAnsi"/>
            <w:b w:val="0"/>
            <w:bCs w:val="0"/>
            <w:caps w:val="0"/>
            <w:noProof/>
            <w:sz w:val="22"/>
            <w:szCs w:val="22"/>
            <w:lang w:eastAsia="de-DE"/>
          </w:rPr>
          <w:tab/>
        </w:r>
        <w:r w:rsidRPr="00D23DA5">
          <w:rPr>
            <w:rStyle w:val="Hyperlink"/>
            <w:noProof/>
          </w:rPr>
          <w:t>Literaturverzeichnis</w:t>
        </w:r>
        <w:r>
          <w:rPr>
            <w:noProof/>
            <w:webHidden/>
          </w:rPr>
          <w:tab/>
        </w:r>
        <w:r>
          <w:rPr>
            <w:noProof/>
            <w:webHidden/>
          </w:rPr>
          <w:fldChar w:fldCharType="begin"/>
        </w:r>
        <w:r>
          <w:rPr>
            <w:noProof/>
            <w:webHidden/>
          </w:rPr>
          <w:instrText xml:space="preserve"> PAGEREF _Toc476722474 \h </w:instrText>
        </w:r>
        <w:r>
          <w:rPr>
            <w:noProof/>
            <w:webHidden/>
          </w:rPr>
        </w:r>
        <w:r>
          <w:rPr>
            <w:noProof/>
            <w:webHidden/>
          </w:rPr>
          <w:fldChar w:fldCharType="separate"/>
        </w:r>
        <w:r w:rsidR="007533F1">
          <w:rPr>
            <w:noProof/>
            <w:webHidden/>
          </w:rPr>
          <w:t>89</w:t>
        </w:r>
        <w:r>
          <w:rPr>
            <w:noProof/>
            <w:webHidden/>
          </w:rPr>
          <w:fldChar w:fldCharType="end"/>
        </w:r>
      </w:hyperlink>
    </w:p>
    <w:p w:rsidR="00B21EAF" w:rsidRDefault="00B21EAF">
      <w:pPr>
        <w:pStyle w:val="Verzeichnis1"/>
        <w:rPr>
          <w:rFonts w:asciiTheme="minorHAnsi" w:eastAsiaTheme="minorEastAsia" w:hAnsiTheme="minorHAnsi"/>
          <w:b w:val="0"/>
          <w:bCs w:val="0"/>
          <w:caps w:val="0"/>
          <w:noProof/>
          <w:sz w:val="22"/>
          <w:szCs w:val="22"/>
          <w:lang w:eastAsia="de-DE"/>
        </w:rPr>
      </w:pPr>
      <w:hyperlink w:anchor="_Toc476722475" w:history="1">
        <w:r w:rsidRPr="00D23DA5">
          <w:rPr>
            <w:rStyle w:val="Hyperlink"/>
            <w:noProof/>
          </w:rPr>
          <w:t>V.</w:t>
        </w:r>
        <w:r>
          <w:rPr>
            <w:rFonts w:asciiTheme="minorHAnsi" w:eastAsiaTheme="minorEastAsia" w:hAnsiTheme="minorHAnsi"/>
            <w:b w:val="0"/>
            <w:bCs w:val="0"/>
            <w:caps w:val="0"/>
            <w:noProof/>
            <w:sz w:val="22"/>
            <w:szCs w:val="22"/>
            <w:lang w:eastAsia="de-DE"/>
          </w:rPr>
          <w:tab/>
        </w:r>
        <w:r w:rsidRPr="00D23DA5">
          <w:rPr>
            <w:rStyle w:val="Hyperlink"/>
            <w:noProof/>
          </w:rPr>
          <w:t>Anhang</w:t>
        </w:r>
        <w:r>
          <w:rPr>
            <w:noProof/>
            <w:webHidden/>
          </w:rPr>
          <w:tab/>
        </w:r>
        <w:r>
          <w:rPr>
            <w:noProof/>
            <w:webHidden/>
          </w:rPr>
          <w:fldChar w:fldCharType="begin"/>
        </w:r>
        <w:r>
          <w:rPr>
            <w:noProof/>
            <w:webHidden/>
          </w:rPr>
          <w:instrText xml:space="preserve"> PAGEREF _Toc476722475 \h </w:instrText>
        </w:r>
        <w:r>
          <w:rPr>
            <w:noProof/>
            <w:webHidden/>
          </w:rPr>
        </w:r>
        <w:r>
          <w:rPr>
            <w:noProof/>
            <w:webHidden/>
          </w:rPr>
          <w:fldChar w:fldCharType="separate"/>
        </w:r>
        <w:r w:rsidR="007533F1">
          <w:rPr>
            <w:noProof/>
            <w:webHidden/>
          </w:rPr>
          <w:t>93</w:t>
        </w:r>
        <w:r>
          <w:rPr>
            <w:noProof/>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76" w:history="1">
        <w:r w:rsidRPr="00D23DA5">
          <w:rPr>
            <w:rStyle w:val="Hyperlink"/>
            <w:noProof/>
          </w:rPr>
          <w:t>a.</w:t>
        </w:r>
        <w:r>
          <w:rPr>
            <w:rFonts w:eastAsiaTheme="minorEastAsia"/>
            <w:b w:val="0"/>
            <w:bCs w:val="0"/>
            <w:noProof/>
            <w:sz w:val="22"/>
            <w:szCs w:val="22"/>
            <w:lang w:eastAsia="de-DE"/>
          </w:rPr>
          <w:tab/>
        </w:r>
        <w:r w:rsidRPr="00D23DA5">
          <w:rPr>
            <w:rStyle w:val="Hyperlink"/>
            <w:noProof/>
          </w:rPr>
          <w:t>Installationsanleitung</w:t>
        </w:r>
        <w:r>
          <w:rPr>
            <w:noProof/>
            <w:webHidden/>
          </w:rPr>
          <w:tab/>
        </w:r>
        <w:r>
          <w:rPr>
            <w:noProof/>
            <w:webHidden/>
          </w:rPr>
          <w:fldChar w:fldCharType="begin"/>
        </w:r>
        <w:r>
          <w:rPr>
            <w:noProof/>
            <w:webHidden/>
          </w:rPr>
          <w:instrText xml:space="preserve"> PAGEREF _Toc476722476 \h </w:instrText>
        </w:r>
        <w:r>
          <w:rPr>
            <w:noProof/>
            <w:webHidden/>
          </w:rPr>
        </w:r>
        <w:r>
          <w:rPr>
            <w:noProof/>
            <w:webHidden/>
          </w:rPr>
          <w:fldChar w:fldCharType="separate"/>
        </w:r>
        <w:r w:rsidR="007533F1">
          <w:rPr>
            <w:noProof/>
            <w:webHidden/>
          </w:rPr>
          <w:t>93</w:t>
        </w:r>
        <w:r>
          <w:rPr>
            <w:noProof/>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77" w:history="1">
        <w:r w:rsidRPr="00D23DA5">
          <w:rPr>
            <w:rStyle w:val="Hyperlink"/>
            <w:noProof/>
          </w:rPr>
          <w:t>b.</w:t>
        </w:r>
        <w:r>
          <w:rPr>
            <w:rFonts w:eastAsiaTheme="minorEastAsia"/>
            <w:b w:val="0"/>
            <w:bCs w:val="0"/>
            <w:noProof/>
            <w:sz w:val="22"/>
            <w:szCs w:val="22"/>
            <w:lang w:eastAsia="de-DE"/>
          </w:rPr>
          <w:tab/>
        </w:r>
        <w:r w:rsidRPr="00D23DA5">
          <w:rPr>
            <w:rStyle w:val="Hyperlink"/>
            <w:noProof/>
          </w:rPr>
          <w:t>Verwendete Bibliotheken und Lizenzen</w:t>
        </w:r>
        <w:r>
          <w:rPr>
            <w:noProof/>
            <w:webHidden/>
          </w:rPr>
          <w:tab/>
        </w:r>
        <w:r>
          <w:rPr>
            <w:noProof/>
            <w:webHidden/>
          </w:rPr>
          <w:fldChar w:fldCharType="begin"/>
        </w:r>
        <w:r>
          <w:rPr>
            <w:noProof/>
            <w:webHidden/>
          </w:rPr>
          <w:instrText xml:space="preserve"> PAGEREF _Toc476722477 \h </w:instrText>
        </w:r>
        <w:r>
          <w:rPr>
            <w:noProof/>
            <w:webHidden/>
          </w:rPr>
        </w:r>
        <w:r>
          <w:rPr>
            <w:noProof/>
            <w:webHidden/>
          </w:rPr>
          <w:fldChar w:fldCharType="separate"/>
        </w:r>
        <w:r w:rsidR="007533F1">
          <w:rPr>
            <w:noProof/>
            <w:webHidden/>
          </w:rPr>
          <w:t>94</w:t>
        </w:r>
        <w:r>
          <w:rPr>
            <w:noProof/>
            <w:webHidden/>
          </w:rPr>
          <w:fldChar w:fldCharType="end"/>
        </w:r>
      </w:hyperlink>
    </w:p>
    <w:p w:rsidR="00B21EAF" w:rsidRDefault="00B21EAF">
      <w:pPr>
        <w:pStyle w:val="Verzeichnis2"/>
        <w:rPr>
          <w:rFonts w:eastAsiaTheme="minorEastAsia"/>
          <w:b w:val="0"/>
          <w:bCs w:val="0"/>
          <w:noProof/>
          <w:sz w:val="22"/>
          <w:szCs w:val="22"/>
          <w:lang w:eastAsia="de-DE"/>
        </w:rPr>
      </w:pPr>
      <w:hyperlink w:anchor="_Toc476722478" w:history="1">
        <w:r w:rsidRPr="00D23DA5">
          <w:rPr>
            <w:rStyle w:val="Hyperlink"/>
            <w:noProof/>
          </w:rPr>
          <w:t>c.</w:t>
        </w:r>
        <w:r>
          <w:rPr>
            <w:rFonts w:eastAsiaTheme="minorEastAsia"/>
            <w:b w:val="0"/>
            <w:bCs w:val="0"/>
            <w:noProof/>
            <w:sz w:val="22"/>
            <w:szCs w:val="22"/>
            <w:lang w:eastAsia="de-DE"/>
          </w:rPr>
          <w:tab/>
        </w:r>
        <w:r w:rsidRPr="00D23DA5">
          <w:rPr>
            <w:rStyle w:val="Hyperlink"/>
            <w:noProof/>
          </w:rPr>
          <w:t>Eigener Datensatz mit Blattbildern</w:t>
        </w:r>
        <w:r>
          <w:rPr>
            <w:noProof/>
            <w:webHidden/>
          </w:rPr>
          <w:tab/>
        </w:r>
        <w:r>
          <w:rPr>
            <w:noProof/>
            <w:webHidden/>
          </w:rPr>
          <w:fldChar w:fldCharType="begin"/>
        </w:r>
        <w:r>
          <w:rPr>
            <w:noProof/>
            <w:webHidden/>
          </w:rPr>
          <w:instrText xml:space="preserve"> PAGEREF _Toc476722478 \h </w:instrText>
        </w:r>
        <w:r>
          <w:rPr>
            <w:noProof/>
            <w:webHidden/>
          </w:rPr>
        </w:r>
        <w:r>
          <w:rPr>
            <w:noProof/>
            <w:webHidden/>
          </w:rPr>
          <w:fldChar w:fldCharType="separate"/>
        </w:r>
        <w:r w:rsidR="007533F1">
          <w:rPr>
            <w:noProof/>
            <w:webHidden/>
          </w:rPr>
          <w:t>94</w:t>
        </w:r>
        <w:r>
          <w:rPr>
            <w:noProof/>
            <w:webHidden/>
          </w:rPr>
          <w:fldChar w:fldCharType="end"/>
        </w:r>
      </w:hyperlink>
    </w:p>
    <w:p w:rsidR="00B21EAF" w:rsidRPr="00CE6380" w:rsidRDefault="00CE6380" w:rsidP="00B21EAF">
      <w:pPr>
        <w:jc w:val="left"/>
        <w:sectPr w:rsidR="00B21EAF" w:rsidRPr="00CE6380" w:rsidSect="00B21EAF">
          <w:headerReference w:type="even" r:id="rId10"/>
          <w:footerReference w:type="even" r:id="rId11"/>
          <w:footerReference w:type="default" r:id="rId12"/>
          <w:type w:val="continuous"/>
          <w:pgSz w:w="11906" w:h="16838"/>
          <w:pgMar w:top="1440" w:right="1440" w:bottom="1440" w:left="2268" w:header="709" w:footer="709" w:gutter="0"/>
          <w:pgNumType w:fmt="numberInDash" w:start="1"/>
          <w:cols w:space="708"/>
          <w:docGrid w:linePitch="360"/>
        </w:sectPr>
      </w:pPr>
      <w:r w:rsidRPr="00CE6380">
        <w:rPr>
          <w:sz w:val="24"/>
          <w:szCs w:val="24"/>
        </w:rPr>
        <w:fldChar w:fldCharType="end"/>
      </w:r>
      <w:r w:rsidR="0065238E">
        <w:br w:type="page"/>
      </w:r>
      <w:bookmarkStart w:id="0" w:name="_Toc399695309"/>
      <w:bookmarkStart w:id="1" w:name="_Toc399695491"/>
      <w:bookmarkStart w:id="2" w:name="_Toc399695671"/>
      <w:bookmarkStart w:id="3" w:name="_Toc476722403"/>
      <w:r w:rsidR="00B21EAF">
        <w:lastRenderedPageBreak/>
        <w:br w:type="page"/>
      </w:r>
    </w:p>
    <w:p w:rsidR="00E4534B" w:rsidRPr="00B354DC" w:rsidRDefault="00E4534B" w:rsidP="00703463">
      <w:pPr>
        <w:pStyle w:val="berschrift1"/>
        <w:numPr>
          <w:ilvl w:val="0"/>
          <w:numId w:val="1"/>
        </w:numPr>
        <w:spacing w:before="0"/>
        <w:rPr>
          <w:b/>
        </w:rPr>
      </w:pPr>
      <w:r>
        <w:lastRenderedPageBreak/>
        <w:t>Einleit</w:t>
      </w:r>
      <w:r w:rsidRPr="00B354DC">
        <w:t>ung</w:t>
      </w:r>
      <w:bookmarkEnd w:id="3"/>
    </w:p>
    <w:bookmarkEnd w:id="0"/>
    <w:bookmarkEnd w:id="1"/>
    <w:bookmarkEnd w:id="2"/>
    <w:p w:rsidR="0052436D" w:rsidRDefault="007459B0" w:rsidP="000D2287">
      <w:pPr>
        <w:spacing w:before="240"/>
      </w:pPr>
      <w:r>
        <w:t xml:space="preserve">Pflanzen bilden die Grundlage allen Lebens auf der Erde. Sie versorgen den Menschen seit jeher mit Nahrung und Sauerstoff. Ihr Stellenwert </w:t>
      </w:r>
      <w:r w:rsidR="007B4431">
        <w:t>für den Menschen nahm</w:t>
      </w:r>
      <w:r>
        <w:t xml:space="preserve"> sogar noch </w:t>
      </w:r>
      <w:r w:rsidR="007B4431">
        <w:t>zu</w:t>
      </w:r>
      <w:r>
        <w:t xml:space="preserve">, als </w:t>
      </w:r>
      <w:r w:rsidR="007B4431">
        <w:t xml:space="preserve">er </w:t>
      </w:r>
      <w:r>
        <w:t xml:space="preserve">lernte, Pflanzen </w:t>
      </w:r>
      <w:r w:rsidR="00922F61">
        <w:t>als</w:t>
      </w:r>
      <w:r>
        <w:t xml:space="preserve"> Medizin, </w:t>
      </w:r>
      <w:r w:rsidR="00D74041">
        <w:t xml:space="preserve">als Baustoff und als erneuerbare </w:t>
      </w:r>
      <w:r>
        <w:t>Energiequelle zu nutzen.</w:t>
      </w:r>
      <w:r w:rsidR="0052436D">
        <w:t xml:space="preserve"> </w:t>
      </w:r>
      <w:r>
        <w:t xml:space="preserve">Dennoch hat das Wissen um </w:t>
      </w:r>
      <w:r w:rsidR="0052436D">
        <w:t xml:space="preserve">die Bedeutung und die Vielfalt der Pflanzenwelt </w:t>
      </w:r>
      <w:r w:rsidR="00922F61">
        <w:t>in der urbanen Gesellschaft</w:t>
      </w:r>
      <w:r w:rsidR="00754F52">
        <w:t xml:space="preserve"> abgenommen. </w:t>
      </w:r>
      <w:r w:rsidR="0052436D">
        <w:t xml:space="preserve">Eine breite Masse der Bevölkerung ist nicht mehr in  der Lage, Pflanzen anhand bestimmter Merkmale voneinander zu unterscheiden. </w:t>
      </w:r>
    </w:p>
    <w:p w:rsidR="00DC3814" w:rsidRDefault="000C2399" w:rsidP="00604201">
      <w:pPr>
        <w:spacing w:before="240"/>
      </w:pPr>
      <w:r>
        <w:t xml:space="preserve">Das </w:t>
      </w:r>
      <w:r w:rsidR="00060314">
        <w:t>mehr und mehr</w:t>
      </w:r>
      <w:r>
        <w:t xml:space="preserve"> erstark</w:t>
      </w:r>
      <w:r w:rsidR="00A308B2">
        <w:t>e</w:t>
      </w:r>
      <w:r w:rsidR="00060314">
        <w:t>nde</w:t>
      </w:r>
      <w:r>
        <w:t xml:space="preserve"> </w:t>
      </w:r>
      <w:r w:rsidR="00A512F2">
        <w:t>Umweltb</w:t>
      </w:r>
      <w:r>
        <w:t>ewusstsein</w:t>
      </w:r>
      <w:r w:rsidR="008D62A2">
        <w:t xml:space="preserve"> weckt </w:t>
      </w:r>
      <w:r w:rsidR="00060314">
        <w:t>jedoch</w:t>
      </w:r>
      <w:r w:rsidR="00754F52">
        <w:t xml:space="preserve"> </w:t>
      </w:r>
      <w:r w:rsidR="008D62A2">
        <w:t xml:space="preserve">in </w:t>
      </w:r>
      <w:r w:rsidR="00754F52">
        <w:t>V</w:t>
      </w:r>
      <w:r w:rsidR="008D62A2">
        <w:t>ielen das Bedürfnis, sich wieder eingehender mit der Natur zu b</w:t>
      </w:r>
      <w:r w:rsidR="006D38D5">
        <w:t>e</w:t>
      </w:r>
      <w:r w:rsidR="008D62A2">
        <w:t>schäftigen.</w:t>
      </w:r>
      <w:r w:rsidR="00922F61">
        <w:t xml:space="preserve"> In </w:t>
      </w:r>
      <w:r w:rsidR="00C05E5C">
        <w:t xml:space="preserve">einer </w:t>
      </w:r>
      <w:proofErr w:type="spellStart"/>
      <w:r w:rsidR="00C05E5C">
        <w:t>technologisierten</w:t>
      </w:r>
      <w:proofErr w:type="spellEnd"/>
      <w:r w:rsidR="00C05E5C">
        <w:t xml:space="preserve"> Welt </w:t>
      </w:r>
      <w:r w:rsidR="00D33787">
        <w:t>können elektronische Geräte</w:t>
      </w:r>
      <w:r w:rsidR="00C05E5C">
        <w:t xml:space="preserve"> die </w:t>
      </w:r>
      <w:r w:rsidR="00A80B25">
        <w:t>Einstiegsh</w:t>
      </w:r>
      <w:r w:rsidR="00922F61">
        <w:t xml:space="preserve">ürde </w:t>
      </w:r>
      <w:r w:rsidR="00676B5C">
        <w:t xml:space="preserve">für den Menschen </w:t>
      </w:r>
      <w:r w:rsidR="00C05E5C">
        <w:t>verringern</w:t>
      </w:r>
      <w:r w:rsidR="007307C5">
        <w:t xml:space="preserve"> und helfen</w:t>
      </w:r>
      <w:r w:rsidR="00C05E5C">
        <w:t xml:space="preserve">, </w:t>
      </w:r>
      <w:r w:rsidR="00676B5C">
        <w:t>die</w:t>
      </w:r>
      <w:r w:rsidR="00C05E5C">
        <w:t xml:space="preserve"> </w:t>
      </w:r>
      <w:r w:rsidR="00676B5C">
        <w:t>sie umgebende Flora</w:t>
      </w:r>
      <w:r w:rsidR="00C05E5C">
        <w:t xml:space="preserve"> </w:t>
      </w:r>
      <w:r w:rsidR="00676B5C">
        <w:t xml:space="preserve">neu </w:t>
      </w:r>
      <w:r w:rsidR="00D33787">
        <w:t>kennenzulernen</w:t>
      </w:r>
      <w:r w:rsidR="00A308B2">
        <w:t xml:space="preserve"> und ihre vielfältigen Arten zu bestimmen</w:t>
      </w:r>
      <w:r w:rsidR="00604201">
        <w:t>.</w:t>
      </w:r>
      <w:r w:rsidR="00A17D54">
        <w:t xml:space="preserve"> </w:t>
      </w:r>
    </w:p>
    <w:p w:rsidR="0080305A" w:rsidRDefault="008906B2" w:rsidP="00604201">
      <w:pPr>
        <w:spacing w:before="240"/>
      </w:pPr>
      <w:r>
        <w:t>Die automatisierte Erkennung von Pflanzen ist</w:t>
      </w:r>
      <w:r w:rsidR="00060314" w:rsidRPr="00060314">
        <w:rPr>
          <w:rFonts w:ascii="Times New Roman" w:eastAsia="Times New Roman" w:hAnsi="Times New Roman" w:cs="Times New Roman"/>
          <w:color w:val="000000"/>
          <w:sz w:val="24"/>
          <w:szCs w:val="24"/>
          <w:lang w:eastAsia="de-DE"/>
        </w:rPr>
        <w:t xml:space="preserve"> </w:t>
      </w:r>
      <w:r w:rsidR="00060314" w:rsidRPr="00060314">
        <w:t>daher für den interessierten Laien</w:t>
      </w:r>
      <w:r w:rsidR="00060314">
        <w:t>, aber</w:t>
      </w:r>
      <w:r>
        <w:t xml:space="preserve"> a</w:t>
      </w:r>
      <w:r w:rsidR="0080305A">
        <w:t xml:space="preserve">uch für Industrie und Landwirtschaft ein wichtiges </w:t>
      </w:r>
      <w:r w:rsidR="00F4519B">
        <w:t>Thema</w:t>
      </w:r>
      <w:r w:rsidR="0080305A">
        <w:t xml:space="preserve">. Sie stellt ein </w:t>
      </w:r>
      <w:r>
        <w:t xml:space="preserve">anhaltend </w:t>
      </w:r>
      <w:r w:rsidR="0080305A">
        <w:t>herausfo</w:t>
      </w:r>
      <w:r w:rsidR="0080305A">
        <w:t>r</w:t>
      </w:r>
      <w:r w:rsidR="0080305A">
        <w:t xml:space="preserve">derndes Problem für </w:t>
      </w:r>
      <w:r w:rsidR="00370555">
        <w:t>das</w:t>
      </w:r>
      <w:r w:rsidR="0080305A">
        <w:t xml:space="preserve"> </w:t>
      </w:r>
      <w:r w:rsidR="00370555">
        <w:t xml:space="preserve">Forschungsgebiet des </w:t>
      </w:r>
      <w:r w:rsidR="0080305A">
        <w:t>maschinel</w:t>
      </w:r>
      <w:r w:rsidR="00370555">
        <w:t>le</w:t>
      </w:r>
      <w:r w:rsidR="00F4519B">
        <w:t>n</w:t>
      </w:r>
      <w:r w:rsidR="0080305A">
        <w:t xml:space="preserve"> Sehen</w:t>
      </w:r>
      <w:r w:rsidR="00370555">
        <w:t>s</w:t>
      </w:r>
      <w:r w:rsidR="0080305A">
        <w:t xml:space="preserve"> dar. </w:t>
      </w:r>
    </w:p>
    <w:p w:rsidR="001C698C" w:rsidRDefault="00A17D54" w:rsidP="006750C0">
      <w:pPr>
        <w:spacing w:before="240"/>
      </w:pPr>
      <w:r>
        <w:t xml:space="preserve">Im Rahmen dieser Arbeit soll ein lernendes System </w:t>
      </w:r>
      <w:r w:rsidR="00550FBA">
        <w:t>ge</w:t>
      </w:r>
      <w:r>
        <w:t xml:space="preserve">schaffen werden, das Pflanzen automatisch an </w:t>
      </w:r>
      <w:r w:rsidR="00550FBA">
        <w:t>Form und</w:t>
      </w:r>
      <w:r>
        <w:t xml:space="preserve"> Gestalt ihrer Blätter erkennen kann. Dieses </w:t>
      </w:r>
      <w:r w:rsidR="001C698C">
        <w:t xml:space="preserve">Thema verknüpft </w:t>
      </w:r>
      <w:r>
        <w:t xml:space="preserve">dabei </w:t>
      </w:r>
      <w:r w:rsidR="001C698C">
        <w:t>Aspekte der Biologie, der Bildverarbeitung und des maschinellen Lernens</w:t>
      </w:r>
      <w:r w:rsidR="00DC3814">
        <w:t xml:space="preserve">. Es soll ergründet werden, welche Blattmerkmale für eine Differenzierung besonders geeignet sind, wie man sie mathematisch beschreiben kann und in welchem Ausmaß neuronale Netze </w:t>
      </w:r>
      <w:r w:rsidR="00A308B2">
        <w:t>be</w:t>
      </w:r>
      <w:r w:rsidR="00DC3814">
        <w:t>fähig</w:t>
      </w:r>
      <w:r w:rsidR="00A308B2">
        <w:t>t</w:t>
      </w:r>
      <w:r w:rsidR="00DC3814">
        <w:t xml:space="preserve"> sind</w:t>
      </w:r>
      <w:r w:rsidR="00970116">
        <w:t>,</w:t>
      </w:r>
      <w:r w:rsidR="00DC3814">
        <w:t xml:space="preserve"> zu lernen, Pflanzenarten anhand </w:t>
      </w:r>
      <w:r w:rsidR="0073066B">
        <w:t>dieser</w:t>
      </w:r>
      <w:r w:rsidR="00DC3814">
        <w:t xml:space="preserve"> Beschreibungen zu unterscheiden.</w:t>
      </w:r>
    </w:p>
    <w:p w:rsidR="00A17D54" w:rsidRDefault="00A17D54" w:rsidP="006750C0">
      <w:pPr>
        <w:spacing w:before="240"/>
      </w:pPr>
    </w:p>
    <w:p w:rsidR="00A17D54" w:rsidRDefault="00A17D54" w:rsidP="006750C0">
      <w:pPr>
        <w:spacing w:before="240"/>
      </w:pPr>
    </w:p>
    <w:p w:rsidR="00A17D54" w:rsidRDefault="00A17D54" w:rsidP="006750C0">
      <w:pPr>
        <w:spacing w:before="240"/>
      </w:pPr>
    </w:p>
    <w:p w:rsidR="00A17D54" w:rsidRDefault="00A17D54" w:rsidP="006750C0">
      <w:pPr>
        <w:spacing w:before="240"/>
      </w:pPr>
    </w:p>
    <w:p w:rsidR="002B6A85" w:rsidRDefault="006B2C97" w:rsidP="002F3874">
      <w:pPr>
        <w:pStyle w:val="berschrift1"/>
        <w:numPr>
          <w:ilvl w:val="0"/>
          <w:numId w:val="1"/>
        </w:numPr>
      </w:pPr>
      <w:bookmarkStart w:id="4" w:name="_Toc476722404"/>
      <w:r>
        <w:lastRenderedPageBreak/>
        <w:t>Grundlagen</w:t>
      </w:r>
      <w:bookmarkEnd w:id="4"/>
    </w:p>
    <w:p w:rsidR="00E405EE" w:rsidRPr="00E405EE" w:rsidRDefault="00E2211E" w:rsidP="00BD00B4">
      <w:pPr>
        <w:pStyle w:val="berschrift2"/>
        <w:numPr>
          <w:ilvl w:val="1"/>
          <w:numId w:val="1"/>
        </w:numPr>
        <w:spacing w:line="240" w:lineRule="auto"/>
        <w:ind w:left="567" w:hanging="567"/>
      </w:pPr>
      <w:bookmarkStart w:id="5" w:name="_Toc399695333"/>
      <w:bookmarkStart w:id="6" w:name="_Toc399695518"/>
      <w:bookmarkStart w:id="7" w:name="_Toc399695698"/>
      <w:bookmarkStart w:id="8" w:name="_Toc476722405"/>
      <w:r>
        <w:t>Morphologie von Pflanzen</w:t>
      </w:r>
      <w:bookmarkEnd w:id="8"/>
    </w:p>
    <w:p w:rsidR="00A60B07" w:rsidRDefault="001F1485" w:rsidP="00A60B07">
      <w:pPr>
        <w:pStyle w:val="berschrift3"/>
        <w:numPr>
          <w:ilvl w:val="2"/>
          <w:numId w:val="1"/>
        </w:numPr>
      </w:pPr>
      <w:bookmarkStart w:id="9" w:name="_Toc476722406"/>
      <w:r>
        <w:t>Bestimmungsm</w:t>
      </w:r>
      <w:r w:rsidR="001012D7">
        <w:t>erkmale höherer Pflanzen</w:t>
      </w:r>
      <w:bookmarkEnd w:id="9"/>
    </w:p>
    <w:p w:rsidR="00C86E3F" w:rsidRDefault="00920EF4" w:rsidP="00C86E3F">
      <w:r>
        <w:t>Die als Kormophyten bezeichneten h</w:t>
      </w:r>
      <w:r w:rsidR="001F3D7B">
        <w:t>öhere</w:t>
      </w:r>
      <w:r w:rsidR="00C15C27">
        <w:t>n</w:t>
      </w:r>
      <w:r w:rsidR="001F3D7B">
        <w:t xml:space="preserve"> Pflanzen</w:t>
      </w:r>
      <w:r w:rsidR="004D6AA8">
        <w:t xml:space="preserve"> weisen einen </w:t>
      </w:r>
      <w:r w:rsidR="00204567">
        <w:t xml:space="preserve">Kormus genannten </w:t>
      </w:r>
      <w:r w:rsidR="004D6AA8">
        <w:t>Pfla</w:t>
      </w:r>
      <w:r w:rsidR="00274732">
        <w:t>nzenkörper auf, der sich aus den</w:t>
      </w:r>
      <w:r w:rsidR="004D6AA8">
        <w:t xml:space="preserve"> Grundorganen </w:t>
      </w:r>
      <w:r w:rsidR="005D7F4B">
        <w:t>Laubb</w:t>
      </w:r>
      <w:r w:rsidR="00D0101A">
        <w:t>latt</w:t>
      </w:r>
      <w:r w:rsidR="004D6AA8">
        <w:t>, Wurzel und Sprossachse zusammensetzt</w:t>
      </w:r>
      <w:r w:rsidR="001F3D7B">
        <w:t xml:space="preserve">. </w:t>
      </w:r>
      <w:r w:rsidR="00C86E3F">
        <w:t xml:space="preserve">Die Gestalt der Organe steht in enger Wechselbeziehung mit ihrer Funktion. </w:t>
      </w:r>
      <w:r w:rsidR="00BF46B9">
        <w:fldChar w:fldCharType="begin" w:fldLock="1"/>
      </w:r>
      <w:r w:rsidR="00644C10">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6", "uris" : [ "http://www.mendeley.com/documents/?uuid=2caa7fb5-b3d5-479a-aa98-1eeca2ccbcc5" ] } ], "mendeley" : { "formattedCitation" : "(Welle, 2014, S. 16)", "plainTextFormattedCitation" : "(Welle, 2014, S. 16)", "previouslyFormattedCitation" : "(Welle, 2014, S. 16)" }, "properties" : { "noteIndex" : 0 }, "schema" : "https://github.com/citation-style-language/schema/raw/master/csl-citation.json" }</w:instrText>
      </w:r>
      <w:r w:rsidR="00BF46B9">
        <w:fldChar w:fldCharType="separate"/>
      </w:r>
      <w:r w:rsidR="00BF46B9" w:rsidRPr="00BF46B9">
        <w:rPr>
          <w:noProof/>
        </w:rPr>
        <w:t>(Welle, 2014, S. 16)</w:t>
      </w:r>
      <w:r w:rsidR="00BF46B9">
        <w:fldChar w:fldCharType="end"/>
      </w:r>
    </w:p>
    <w:p w:rsidR="00C86E3F" w:rsidRDefault="00D71EB4" w:rsidP="00C86E3F">
      <w:r>
        <w:t>Abhängig von den Lebensumständen des Organismus</w:t>
      </w:r>
      <w:r w:rsidR="00375EF0">
        <w:t>,</w:t>
      </w:r>
      <w:r>
        <w:t xml:space="preserve"> variiert d</w:t>
      </w:r>
      <w:r w:rsidR="00644C10">
        <w:t xml:space="preserve">ie Beschaffenheit </w:t>
      </w:r>
      <w:r w:rsidR="006B23F0">
        <w:t>der</w:t>
      </w:r>
      <w:r w:rsidR="001A6D54">
        <w:t xml:space="preserve"> Organe zwischen den Arten</w:t>
      </w:r>
      <w:r w:rsidR="00FD6F8E">
        <w:t xml:space="preserve">. </w:t>
      </w:r>
      <w:r w:rsidR="006B23F0">
        <w:t>A</w:t>
      </w:r>
      <w:r w:rsidR="001A6D54">
        <w:t xml:space="preserve">nhand </w:t>
      </w:r>
      <w:r w:rsidR="00311AEA">
        <w:t>des</w:t>
      </w:r>
      <w:r w:rsidR="00644C10">
        <w:t xml:space="preserve"> Erscheinungsbildes</w:t>
      </w:r>
      <w:r w:rsidR="00311AEA">
        <w:t xml:space="preserve"> </w:t>
      </w:r>
      <w:r w:rsidR="001C4696">
        <w:t>ihrer</w:t>
      </w:r>
      <w:r w:rsidR="00311AEA">
        <w:t xml:space="preserve"> Organe</w:t>
      </w:r>
      <w:r w:rsidR="005D7F4B">
        <w:t>,</w:t>
      </w:r>
      <w:r w:rsidR="006B23F0">
        <w:t xml:space="preserve"> können</w:t>
      </w:r>
      <w:r w:rsidR="001A6D54">
        <w:t xml:space="preserve"> Pflanzen bestimmt </w:t>
      </w:r>
      <w:r w:rsidR="00971EB1">
        <w:t xml:space="preserve">und zugeordnet </w:t>
      </w:r>
      <w:r w:rsidR="001A6D54">
        <w:t>werden</w:t>
      </w:r>
      <w:r w:rsidR="00D13F9C">
        <w:t>.</w:t>
      </w:r>
      <w:r w:rsidR="00BF46B9">
        <w:t xml:space="preserve"> Mit dieser Thematik beschäftigt sich die Morphologie, die Lehre von der äußeren Gestalt der Pflanzen.</w:t>
      </w:r>
      <w:r w:rsidR="00231A9C">
        <w:t xml:space="preserve"> </w:t>
      </w:r>
      <w:r w:rsidR="00BF46B9">
        <w:fldChar w:fldCharType="begin" w:fldLock="1"/>
      </w:r>
      <w:r w:rsidR="00644C10">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2", "uris" : [ "http://www.mendeley.com/documents/?uuid=2caa7fb5-b3d5-479a-aa98-1eeca2ccbcc5" ] } ], "mendeley" : { "formattedCitation" : "(Welle, 2014, S. 12)", "manualFormatting" : "(Welle, 2014, S. 13)", "plainTextFormattedCitation" : "(Welle, 2014, S. 12)", "previouslyFormattedCitation" : "(Welle, 2014, S. 12)" }, "properties" : { "noteIndex" : 0 }, "schema" : "https://github.com/citation-style-language/schema/raw/master/csl-citation.json" }</w:instrText>
      </w:r>
      <w:r w:rsidR="00BF46B9">
        <w:fldChar w:fldCharType="separate"/>
      </w:r>
      <w:r w:rsidR="00BF46B9">
        <w:rPr>
          <w:noProof/>
        </w:rPr>
        <w:t>(Welle, 2014, S. 13</w:t>
      </w:r>
      <w:r w:rsidR="00BF46B9" w:rsidRPr="00BF46B9">
        <w:rPr>
          <w:noProof/>
        </w:rPr>
        <w:t>)</w:t>
      </w:r>
      <w:r w:rsidR="00BF46B9">
        <w:fldChar w:fldCharType="end"/>
      </w:r>
      <w:r w:rsidR="00C86E3F" w:rsidRPr="00C86E3F">
        <w:t xml:space="preserve"> </w:t>
      </w:r>
    </w:p>
    <w:p w:rsidR="00F87DB7" w:rsidRDefault="003026F8" w:rsidP="00C86E3F">
      <w:r>
        <w:t xml:space="preserve">Die </w:t>
      </w:r>
      <w:r w:rsidR="00C86E3F">
        <w:t>Wurzel</w:t>
      </w:r>
      <w:r w:rsidR="00F87DB7">
        <w:t xml:space="preserve"> </w:t>
      </w:r>
      <w:r>
        <w:t>hat</w:t>
      </w:r>
      <w:r w:rsidR="00F87DB7">
        <w:t xml:space="preserve"> </w:t>
      </w:r>
      <w:r w:rsidR="001F1485">
        <w:t>die Befestigung der Pflanze im B</w:t>
      </w:r>
      <w:r w:rsidR="00F87DB7">
        <w:t>oden und die Au</w:t>
      </w:r>
      <w:r w:rsidR="001F1485">
        <w:t>fnahme von Wasser und Nährsalzen</w:t>
      </w:r>
      <w:r>
        <w:t xml:space="preserve"> zur Aufgabe</w:t>
      </w:r>
      <w:r w:rsidR="001F1485">
        <w:t>. Die Gestalt des Wurzelsystems</w:t>
      </w:r>
      <w:r w:rsidR="00CC23FD">
        <w:t xml:space="preserve"> wird durch Standortfakt</w:t>
      </w:r>
      <w:r w:rsidR="00920EF4">
        <w:t>oren</w:t>
      </w:r>
      <w:r w:rsidR="00CC23FD">
        <w:t xml:space="preserve"> wie die Bodenbeschaffenheit, bestimmt</w:t>
      </w:r>
      <w:r w:rsidR="001F7B05">
        <w:t xml:space="preserve"> </w:t>
      </w:r>
      <w:r w:rsidR="001F7B05">
        <w:fldChar w:fldCharType="begin" w:fldLock="1"/>
      </w:r>
      <w:r w:rsidR="001F7B05">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8", "uris" : [ "http://www.mendeley.com/documents/?uuid=2caa7fb5-b3d5-479a-aa98-1eeca2ccbcc5" ] } ], "mendeley" : { "formattedCitation" : "(Welle, 2014, S. 18)", "plainTextFormattedCitation" : "(Welle, 2014, S. 18)", "previouslyFormattedCitation" : "(Welle, 2014, S. 18)" }, "properties" : { "noteIndex" : 0 }, "schema" : "https://github.com/citation-style-language/schema/raw/master/csl-citation.json" }</w:instrText>
      </w:r>
      <w:r w:rsidR="001F7B05">
        <w:fldChar w:fldCharType="separate"/>
      </w:r>
      <w:r w:rsidR="001F7B05" w:rsidRPr="001F7B05">
        <w:rPr>
          <w:noProof/>
        </w:rPr>
        <w:t>(Welle, 2014, S. 18)</w:t>
      </w:r>
      <w:r w:rsidR="001F7B05">
        <w:fldChar w:fldCharType="end"/>
      </w:r>
      <w:r w:rsidR="00CC23FD">
        <w:t>.</w:t>
      </w:r>
      <w:r w:rsidR="001F7B05">
        <w:t xml:space="preserve"> Wurzeln können neben den ursprünglichen Aufgaben weitere Funktionen übernehmen, wie die Speicherung von Nährstoffen </w:t>
      </w:r>
      <w:r w:rsidR="00941D7B">
        <w:t>als Rüben oder Wurzelknollen</w:t>
      </w:r>
      <w:r w:rsidR="001F7B05">
        <w:t xml:space="preserve">. </w:t>
      </w:r>
      <w:r w:rsidR="001C4696">
        <w:t>Die</w:t>
      </w:r>
      <w:r w:rsidR="001F7B05">
        <w:t xml:space="preserve"> Anpassung an die zusätzliche Aufgabenste</w:t>
      </w:r>
      <w:r w:rsidR="001F7B05">
        <w:t>l</w:t>
      </w:r>
      <w:r w:rsidR="001C4696">
        <w:t>lung</w:t>
      </w:r>
      <w:r w:rsidR="001F7B05">
        <w:t xml:space="preserve"> </w:t>
      </w:r>
      <w:r w:rsidR="001C4696">
        <w:t>hat eine</w:t>
      </w:r>
      <w:r w:rsidR="001F7B05">
        <w:t xml:space="preserve"> </w:t>
      </w:r>
      <w:r w:rsidR="001C4696">
        <w:t>Veränderung der</w:t>
      </w:r>
      <w:r w:rsidR="001F7B05">
        <w:t xml:space="preserve"> Grundform, </w:t>
      </w:r>
      <w:r w:rsidR="00C81A8E">
        <w:t>das heiß</w:t>
      </w:r>
      <w:r w:rsidR="001C4696">
        <w:t>t</w:t>
      </w:r>
      <w:r w:rsidR="001F7B05">
        <w:t xml:space="preserve"> eine </w:t>
      </w:r>
      <w:r w:rsidR="00F87DB7">
        <w:t>Metamorphose</w:t>
      </w:r>
      <w:r w:rsidR="001F7B05">
        <w:t xml:space="preserve"> zur Folge </w:t>
      </w:r>
      <w:r w:rsidR="001F7B05">
        <w:fldChar w:fldCharType="begin" w:fldLock="1"/>
      </w:r>
      <w:r w:rsidR="0084191B">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42", "uris" : [ "http://www.mendeley.com/documents/?uuid=2caa7fb5-b3d5-479a-aa98-1eeca2ccbcc5" ] } ], "mendeley" : { "formattedCitation" : "(Welle, 2014, S. 42)", "plainTextFormattedCitation" : "(Welle, 2014, S. 42)", "previouslyFormattedCitation" : "(Welle, 2014, S. 42)" }, "properties" : { "noteIndex" : 0 }, "schema" : "https://github.com/citation-style-language/schema/raw/master/csl-citation.json" }</w:instrText>
      </w:r>
      <w:r w:rsidR="001F7B05">
        <w:fldChar w:fldCharType="separate"/>
      </w:r>
      <w:r w:rsidR="001F7B05" w:rsidRPr="001F7B05">
        <w:rPr>
          <w:noProof/>
        </w:rPr>
        <w:t>(Welle, 2014, S. 42)</w:t>
      </w:r>
      <w:r w:rsidR="001F7B05">
        <w:fldChar w:fldCharType="end"/>
      </w:r>
      <w:r w:rsidR="001F7B05">
        <w:t>.</w:t>
      </w:r>
    </w:p>
    <w:p w:rsidR="0037501A" w:rsidRDefault="0084191B" w:rsidP="001A6D54">
      <w:r>
        <w:t>Hauptaufgabe der</w:t>
      </w:r>
      <w:r w:rsidR="00AF2070">
        <w:t xml:space="preserve"> Sprossachse </w:t>
      </w:r>
      <w:r>
        <w:t>ist</w:t>
      </w:r>
      <w:r w:rsidR="00AF2070">
        <w:t xml:space="preserve"> die Laubblätter zu tragen und sie mit der Wurzel zu verbinden, um Wasser und Nährsalze zwischen diesen beiden Organen zu transportieren</w:t>
      </w:r>
      <w:r>
        <w:t xml:space="preserve"> </w:t>
      </w:r>
      <w:r>
        <w:fldChar w:fldCharType="begin" w:fldLock="1"/>
      </w:r>
      <w:r>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22", "uris" : [ "http://www.mendeley.com/documents/?uuid=2caa7fb5-b3d5-479a-aa98-1eeca2ccbcc5" ] } ], "mendeley" : { "formattedCitation" : "(Welle, 2014, S. 22)", "plainTextFormattedCitation" : "(Welle, 2014, S. 22)", "previouslyFormattedCitation" : "(Welle, 2014, S. 22)" }, "properties" : { "noteIndex" : 0 }, "schema" : "https://github.com/citation-style-language/schema/raw/master/csl-citation.json" }</w:instrText>
      </w:r>
      <w:r>
        <w:fldChar w:fldCharType="separate"/>
      </w:r>
      <w:r w:rsidRPr="0084191B">
        <w:rPr>
          <w:noProof/>
        </w:rPr>
        <w:t>(Welle, 2014, S. 22)</w:t>
      </w:r>
      <w:r>
        <w:fldChar w:fldCharType="end"/>
      </w:r>
      <w:r w:rsidR="00AF2070">
        <w:t>.</w:t>
      </w:r>
      <w:r>
        <w:t xml:space="preserve"> </w:t>
      </w:r>
      <w:r w:rsidR="00A04E89">
        <w:t xml:space="preserve">Wichtige </w:t>
      </w:r>
      <w:r>
        <w:t>Unterscheidungsmerkmale</w:t>
      </w:r>
      <w:r w:rsidR="00A04E89">
        <w:t xml:space="preserve"> von Sprossachsen</w:t>
      </w:r>
      <w:r>
        <w:t xml:space="preserve"> sind </w:t>
      </w:r>
      <w:r w:rsidR="00A04E89">
        <w:t>ihre</w:t>
      </w:r>
      <w:r>
        <w:t xml:space="preserve"> </w:t>
      </w:r>
      <w:r w:rsidR="00100678">
        <w:t>Stellung, ihre Beschaffenheit</w:t>
      </w:r>
      <w:r>
        <w:t xml:space="preserve"> und die Form ihres Achsenquerschnitts</w:t>
      </w:r>
      <w:r w:rsidR="00100678">
        <w:t xml:space="preserve"> </w:t>
      </w:r>
      <w:r w:rsidR="00100678">
        <w:fldChar w:fldCharType="begin" w:fldLock="1"/>
      </w:r>
      <w:r w:rsidR="00005792">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 "uris" : [ "http://www.mendeley.com/documents/?uuid=3a87552b-a90d-47d7-b710-07007c57a7e3" ] } ], "mendeley" : { "formattedCitation" : "(Rothmaler, 1967, S. X)", "plainTextFormattedCitation" : "(Rothmaler, 1967, S. X)", "previouslyFormattedCitation" : "(Rothmaler, 1967, S. X)" }, "properties" : { "noteIndex" : 0 }, "schema" : "https://github.com/citation-style-language/schema/raw/master/csl-citation.json" }</w:instrText>
      </w:r>
      <w:r w:rsidR="00100678">
        <w:fldChar w:fldCharType="separate"/>
      </w:r>
      <w:r w:rsidR="00100678" w:rsidRPr="00100678">
        <w:rPr>
          <w:noProof/>
        </w:rPr>
        <w:t>(Rothmaler, 1967, S. X)</w:t>
      </w:r>
      <w:r w:rsidR="00100678">
        <w:fldChar w:fldCharType="end"/>
      </w:r>
      <w:r>
        <w:t>. Metamorpho</w:t>
      </w:r>
      <w:r w:rsidR="00044DC0">
        <w:t>sen der Spross</w:t>
      </w:r>
      <w:r>
        <w:t>achse können</w:t>
      </w:r>
      <w:r w:rsidR="00D67CB1">
        <w:t>,</w:t>
      </w:r>
      <w:r>
        <w:t xml:space="preserve"> unter anderen</w:t>
      </w:r>
      <w:r w:rsidR="00D67CB1">
        <w:t>,</w:t>
      </w:r>
      <w:r>
        <w:t xml:space="preserve"> </w:t>
      </w:r>
      <w:r w:rsidR="00D67CB1">
        <w:t>Sprossd</w:t>
      </w:r>
      <w:r>
        <w:t>ornen,</w:t>
      </w:r>
      <w:r w:rsidR="00D67CB1">
        <w:t xml:space="preserve"> Knollen und Zwiebeln sein </w:t>
      </w:r>
      <w:r w:rsidR="00D67CB1">
        <w:fldChar w:fldCharType="begin" w:fldLock="1"/>
      </w:r>
      <w:r w:rsidR="005C64C1">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48, 50", "uris" : [ "http://www.mendeley.com/documents/?uuid=2caa7fb5-b3d5-479a-aa98-1eeca2ccbcc5" ] } ], "mendeley" : { "formattedCitation" : "(Welle, 2014, S. 48, 50)", "plainTextFormattedCitation" : "(Welle, 2014, S. 48, 50)", "previouslyFormattedCitation" : "(Welle, 2014, S. 48, 50)" }, "properties" : { "noteIndex" : 0 }, "schema" : "https://github.com/citation-style-language/schema/raw/master/csl-citation.json" }</w:instrText>
      </w:r>
      <w:r w:rsidR="00D67CB1">
        <w:fldChar w:fldCharType="separate"/>
      </w:r>
      <w:r w:rsidR="00D67CB1" w:rsidRPr="00D67CB1">
        <w:rPr>
          <w:noProof/>
        </w:rPr>
        <w:t>(Welle, 2014, S. 48, 50)</w:t>
      </w:r>
      <w:r w:rsidR="00D67CB1">
        <w:fldChar w:fldCharType="end"/>
      </w:r>
      <w:r w:rsidR="00D67CB1">
        <w:t>.</w:t>
      </w:r>
    </w:p>
    <w:p w:rsidR="002554FB" w:rsidRDefault="002554FB" w:rsidP="001A6D54">
      <w:r>
        <w:t xml:space="preserve">Bei Samenpflanzen </w:t>
      </w:r>
      <w:r w:rsidR="00383721">
        <w:t>können</w:t>
      </w:r>
      <w:r>
        <w:t xml:space="preserve"> zusätzlich </w:t>
      </w:r>
      <w:r w:rsidR="00383721">
        <w:t>Früchte und Samen</w:t>
      </w:r>
      <w:r>
        <w:t xml:space="preserve"> als Bestimmungsmerkmal dienen</w:t>
      </w:r>
      <w:r w:rsidR="000113D9">
        <w:t xml:space="preserve">. </w:t>
      </w:r>
      <w:r w:rsidR="00920EF4">
        <w:t>Diese</w:t>
      </w:r>
      <w:r w:rsidR="000113D9">
        <w:t xml:space="preserve"> bilden sich nach der Befruchtung aus dem Fruchtknoten mit der eingeschlossenen Samenanlage.</w:t>
      </w:r>
      <w:r w:rsidR="00DC02FC">
        <w:t xml:space="preserve"> </w:t>
      </w:r>
      <w:r w:rsidR="00DC02FC">
        <w:fldChar w:fldCharType="begin" w:fldLock="1"/>
      </w:r>
      <w:r w:rsidR="00233FFC">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40", "uris" : [ "http://www.mendeley.com/documents/?uuid=2caa7fb5-b3d5-479a-aa98-1eeca2ccbcc5" ] } ], "mendeley" : { "formattedCitation" : "(Welle, 2014, S. 140)", "plainTextFormattedCitation" : "(Welle, 2014, S. 140)", "previouslyFormattedCitation" : "(Welle, 2014, S. 140)" }, "properties" : { "noteIndex" : 0 }, "schema" : "https://github.com/citation-style-language/schema/raw/master/csl-citation.json" }</w:instrText>
      </w:r>
      <w:r w:rsidR="00DC02FC">
        <w:fldChar w:fldCharType="separate"/>
      </w:r>
      <w:r w:rsidR="00DC02FC" w:rsidRPr="00DC02FC">
        <w:rPr>
          <w:noProof/>
        </w:rPr>
        <w:t>(Welle, 2014, S. 140)</w:t>
      </w:r>
      <w:r w:rsidR="00DC02FC">
        <w:fldChar w:fldCharType="end"/>
      </w:r>
    </w:p>
    <w:p w:rsidR="00A60B07" w:rsidRDefault="009F1797" w:rsidP="00BD00B4">
      <w:pPr>
        <w:pStyle w:val="berschrift3"/>
        <w:numPr>
          <w:ilvl w:val="2"/>
          <w:numId w:val="1"/>
        </w:numPr>
        <w:spacing w:line="240" w:lineRule="auto"/>
      </w:pPr>
      <w:bookmarkStart w:id="10" w:name="_Ref476674187"/>
      <w:bookmarkStart w:id="11" w:name="_Toc476722407"/>
      <w:r>
        <w:lastRenderedPageBreak/>
        <w:t>Morphologie</w:t>
      </w:r>
      <w:r w:rsidR="00E456F3">
        <w:t xml:space="preserve"> </w:t>
      </w:r>
      <w:r w:rsidR="00C965C0">
        <w:t>des Blattes</w:t>
      </w:r>
      <w:bookmarkEnd w:id="10"/>
      <w:bookmarkEnd w:id="11"/>
    </w:p>
    <w:p w:rsidR="009F1797" w:rsidRDefault="009F1797" w:rsidP="009F1797">
      <w:pPr>
        <w:pStyle w:val="berschrift4"/>
        <w:numPr>
          <w:ilvl w:val="3"/>
          <w:numId w:val="1"/>
        </w:numPr>
        <w:ind w:left="851" w:hanging="851"/>
      </w:pPr>
      <w:bookmarkStart w:id="12" w:name="_Toc476722408"/>
      <w:r>
        <w:t>Funktion und Aufbau des Blattes</w:t>
      </w:r>
      <w:bookmarkEnd w:id="12"/>
    </w:p>
    <w:p w:rsidR="005C64C1" w:rsidRDefault="005C64C1" w:rsidP="00BC3EB1">
      <w:r>
        <w:t>Laubblätter haben</w:t>
      </w:r>
      <w:r w:rsidR="00C965C0">
        <w:t xml:space="preserve"> in ihrer Grundform</w:t>
      </w:r>
      <w:r>
        <w:t xml:space="preserve"> die </w:t>
      </w:r>
      <w:r w:rsidR="00BC3EAF">
        <w:t>F</w:t>
      </w:r>
      <w:r>
        <w:t>unktionen des Gasaustauschs, der Transpiration und der Photosynthese</w:t>
      </w:r>
      <w:r w:rsidR="00920EF4">
        <w:t xml:space="preserve"> inne</w:t>
      </w:r>
      <w:r>
        <w:t xml:space="preserve">. Die Photosynthese dient dem Aufbau von energiereichen Kohlenhydraten aus dem energieärmeren Kohlendioxid und Wasser unter dem Einfluss des Sonnenlichtes und der Anwesenheit von Chlorophyll. Die Konzentration von Letzterem bestimmt die Intensität </w:t>
      </w:r>
      <w:r w:rsidR="001E2C57">
        <w:t>der</w:t>
      </w:r>
      <w:r>
        <w:t xml:space="preserve"> Grünfärbung</w:t>
      </w:r>
      <w:r w:rsidR="00EA06DB">
        <w:t xml:space="preserve"> der Blätter</w:t>
      </w:r>
      <w:r>
        <w:t xml:space="preserve">. </w:t>
      </w:r>
      <w:r>
        <w:fldChar w:fldCharType="begin" w:fldLock="1"/>
      </w:r>
      <w:r w:rsidR="002554FB">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26", "uris" : [ "http://www.mendeley.com/documents/?uuid=2caa7fb5-b3d5-479a-aa98-1eeca2ccbcc5" ] } ], "mendeley" : { "formattedCitation" : "(Welle, 2014, S. 26)", "plainTextFormattedCitation" : "(Welle, 2014, S. 26)", "previouslyFormattedCitation" : "(Welle, 2014, S. 26)" }, "properties" : { "noteIndex" : 0 }, "schema" : "https://github.com/citation-style-language/schema/raw/master/csl-citation.json" }</w:instrText>
      </w:r>
      <w:r>
        <w:fldChar w:fldCharType="separate"/>
      </w:r>
      <w:r w:rsidRPr="005C64C1">
        <w:rPr>
          <w:noProof/>
        </w:rPr>
        <w:t>(Welle, 2014, S. 26)</w:t>
      </w:r>
      <w:r>
        <w:fldChar w:fldCharType="end"/>
      </w:r>
    </w:p>
    <w:p w:rsidR="005C64C1" w:rsidRDefault="005921B1" w:rsidP="00BC3EB1">
      <w:r>
        <w:t xml:space="preserve">In Anpassung an bestimmte Gegebenheiten können Blätter als Metamorphosen die Gestalt von Blattranken als Halte- und Kletterorgane, von Blattdornen </w:t>
      </w:r>
      <w:r w:rsidR="002554FB">
        <w:t>zum</w:t>
      </w:r>
      <w:r>
        <w:t xml:space="preserve"> Schutz vor </w:t>
      </w:r>
      <w:proofErr w:type="spellStart"/>
      <w:r>
        <w:t>Tierfraß</w:t>
      </w:r>
      <w:proofErr w:type="spellEnd"/>
      <w:r>
        <w:t xml:space="preserve"> und von Fangblättern bei fleischfressenden Pflanzen annehmen.</w:t>
      </w:r>
      <w:r w:rsidR="002554FB">
        <w:t xml:space="preserve"> </w:t>
      </w:r>
      <w:r w:rsidR="002554FB">
        <w:fldChar w:fldCharType="begin" w:fldLock="1"/>
      </w:r>
      <w:r w:rsidR="00DC02FC">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54", "uris" : [ "http://www.mendeley.com/documents/?uuid=2caa7fb5-b3d5-479a-aa98-1eeca2ccbcc5" ] } ], "mendeley" : { "formattedCitation" : "(Welle, 2014, S. 54)", "plainTextFormattedCitation" : "(Welle, 2014, S. 54)", "previouslyFormattedCitation" : "(Welle, 2014, S. 54)" }, "properties" : { "noteIndex" : 0 }, "schema" : "https://github.com/citation-style-language/schema/raw/master/csl-citation.json" }</w:instrText>
      </w:r>
      <w:r w:rsidR="002554FB">
        <w:fldChar w:fldCharType="separate"/>
      </w:r>
      <w:r w:rsidR="002554FB" w:rsidRPr="002554FB">
        <w:rPr>
          <w:noProof/>
        </w:rPr>
        <w:t>(Welle, 2014, S. 54)</w:t>
      </w:r>
      <w:r w:rsidR="002554FB">
        <w:fldChar w:fldCharType="end"/>
      </w:r>
    </w:p>
    <w:p w:rsidR="00561832" w:rsidRDefault="007A0C81" w:rsidP="00BC3EB1">
      <w:r>
        <w:t>Die sich aus</w:t>
      </w:r>
      <w:r w:rsidRPr="007A0C81">
        <w:t xml:space="preserve"> </w:t>
      </w:r>
      <w:proofErr w:type="spellStart"/>
      <w:r>
        <w:t>metaphorisierten</w:t>
      </w:r>
      <w:proofErr w:type="spellEnd"/>
      <w:r>
        <w:t xml:space="preserve"> Laubblättern zusammensetzenden </w:t>
      </w:r>
      <w:r w:rsidR="000113D9">
        <w:t xml:space="preserve">Blüten </w:t>
      </w:r>
      <w:r w:rsidR="00294CB8">
        <w:t xml:space="preserve">sind ein weiteres wichtiges Unterscheidungsmerkmal </w:t>
      </w:r>
      <w:r>
        <w:t>von</w:t>
      </w:r>
      <w:r w:rsidR="00E2211E">
        <w:t xml:space="preserve"> sich</w:t>
      </w:r>
      <w:r w:rsidR="00294CB8">
        <w:t xml:space="preserve"> geschlechtlich fortpflanzenden Samenpfla</w:t>
      </w:r>
      <w:r w:rsidR="00294CB8">
        <w:t>n</w:t>
      </w:r>
      <w:r w:rsidR="00294CB8">
        <w:t xml:space="preserve">zen. </w:t>
      </w:r>
      <w:r w:rsidR="00DC02FC">
        <w:t xml:space="preserve">Die Blütenhülle wird aus den </w:t>
      </w:r>
      <w:r w:rsidR="00561832">
        <w:t xml:space="preserve">umschließenden </w:t>
      </w:r>
      <w:r w:rsidR="00DC02FC">
        <w:t xml:space="preserve">schützenden </w:t>
      </w:r>
      <w:r w:rsidR="00561832">
        <w:t>Kelch</w:t>
      </w:r>
      <w:r w:rsidR="00DC02FC">
        <w:t>blättern und den gefärbten Blumen- oder Kronblättern gebildet. Die Staubblätter stellen das männliche und die Fruchtblätter das weibliche Geschlechtsorgan der Pflanze dar.</w:t>
      </w:r>
      <w:r w:rsidR="00233FFC">
        <w:t xml:space="preserve"> </w:t>
      </w:r>
      <w:r w:rsidR="00233FFC">
        <w:fldChar w:fldCharType="begin" w:fldLock="1"/>
      </w:r>
      <w:r w:rsidR="0016025F">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18", "uris" : [ "http://www.mendeley.com/documents/?uuid=2caa7fb5-b3d5-479a-aa98-1eeca2ccbcc5" ] } ], "mendeley" : { "formattedCitation" : "(Welle, 2014, S. 118)", "plainTextFormattedCitation" : "(Welle, 2014, S. 118)", "previouslyFormattedCitation" : "(Welle, 2014, S. 118)" }, "properties" : { "noteIndex" : 0 }, "schema" : "https://github.com/citation-style-language/schema/raw/master/csl-citation.json" }</w:instrText>
      </w:r>
      <w:r w:rsidR="00233FFC">
        <w:fldChar w:fldCharType="separate"/>
      </w:r>
      <w:r w:rsidR="00233FFC" w:rsidRPr="00233FFC">
        <w:rPr>
          <w:noProof/>
        </w:rPr>
        <w:t>(Welle, 2014, S. 118)</w:t>
      </w:r>
      <w:r w:rsidR="00233FFC">
        <w:fldChar w:fldCharType="end"/>
      </w:r>
    </w:p>
    <w:p w:rsidR="000F7722" w:rsidRDefault="007978C3" w:rsidP="007978C3">
      <w:pPr>
        <w:spacing w:after="0"/>
      </w:pPr>
      <w:r>
        <w:rPr>
          <w:noProof/>
          <w:lang w:eastAsia="de-DE"/>
        </w:rPr>
        <mc:AlternateContent>
          <mc:Choice Requires="wps">
            <w:drawing>
              <wp:anchor distT="0" distB="0" distL="114300" distR="114300" simplePos="0" relativeHeight="251755520" behindDoc="0" locked="0" layoutInCell="1" allowOverlap="1" wp14:anchorId="11BF19FC" wp14:editId="6B5491A4">
                <wp:simplePos x="0" y="0"/>
                <wp:positionH relativeFrom="column">
                  <wp:posOffset>2702781</wp:posOffset>
                </wp:positionH>
                <wp:positionV relativeFrom="paragraph">
                  <wp:posOffset>748307</wp:posOffset>
                </wp:positionV>
                <wp:extent cx="0" cy="771276"/>
                <wp:effectExtent l="0" t="0" r="19050" b="10160"/>
                <wp:wrapNone/>
                <wp:docPr id="343" name="Gerade Verbindung 343"/>
                <wp:cNvGraphicFramePr/>
                <a:graphic xmlns:a="http://schemas.openxmlformats.org/drawingml/2006/main">
                  <a:graphicData uri="http://schemas.microsoft.com/office/word/2010/wordprocessingShape">
                    <wps:wsp>
                      <wps:cNvCnPr/>
                      <wps:spPr>
                        <a:xfrm flipV="1">
                          <a:off x="0" y="0"/>
                          <a:ext cx="0" cy="771276"/>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43" o:spid="_x0000_s1026" style="position:absolute;flip:y;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2.8pt,58.9pt" to="212.8pt,1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" strokecolor="#5a5a5a [2109]" strokeweight="1pt"/>
            </w:pict>
          </mc:Fallback>
        </mc:AlternateContent>
      </w:r>
      <w:r>
        <w:rPr>
          <w:noProof/>
          <w:lang w:eastAsia="de-DE"/>
        </w:rPr>
        <mc:AlternateContent>
          <mc:Choice Requires="wps">
            <w:drawing>
              <wp:anchor distT="0" distB="0" distL="114300" distR="114300" simplePos="0" relativeHeight="251753472" behindDoc="0" locked="0" layoutInCell="1" allowOverlap="1" wp14:anchorId="26642A27" wp14:editId="6BB1F175">
                <wp:simplePos x="0" y="0"/>
                <wp:positionH relativeFrom="column">
                  <wp:posOffset>111456</wp:posOffset>
                </wp:positionH>
                <wp:positionV relativeFrom="paragraph">
                  <wp:posOffset>820420</wp:posOffset>
                </wp:positionV>
                <wp:extent cx="0" cy="707169"/>
                <wp:effectExtent l="0" t="0" r="19050" b="17145"/>
                <wp:wrapNone/>
                <wp:docPr id="342" name="Gerade Verbindung 342"/>
                <wp:cNvGraphicFramePr/>
                <a:graphic xmlns:a="http://schemas.openxmlformats.org/drawingml/2006/main">
                  <a:graphicData uri="http://schemas.microsoft.com/office/word/2010/wordprocessingShape">
                    <wps:wsp>
                      <wps:cNvCnPr/>
                      <wps:spPr>
                        <a:xfrm flipV="1">
                          <a:off x="0" y="0"/>
                          <a:ext cx="0" cy="707169"/>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42" o:spid="_x0000_s1026" style="position:absolute;flip: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pt,64.6pt" to="8.8pt,12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" strokecolor="#5a5a5a [2109]" strokeweight="1pt"/>
            </w:pict>
          </mc:Fallback>
        </mc:AlternateContent>
      </w:r>
      <w:r>
        <w:rPr>
          <w:noProof/>
          <w:lang w:eastAsia="de-DE"/>
        </w:rPr>
        <mc:AlternateContent>
          <mc:Choice Requires="wps">
            <w:drawing>
              <wp:anchor distT="0" distB="0" distL="114300" distR="114300" simplePos="0" relativeHeight="251751424" behindDoc="0" locked="0" layoutInCell="1" allowOverlap="1" wp14:anchorId="248906CC" wp14:editId="37D68C2A">
                <wp:simplePos x="0" y="0"/>
                <wp:positionH relativeFrom="column">
                  <wp:posOffset>404854</wp:posOffset>
                </wp:positionH>
                <wp:positionV relativeFrom="paragraph">
                  <wp:posOffset>811917</wp:posOffset>
                </wp:positionV>
                <wp:extent cx="0" cy="707169"/>
                <wp:effectExtent l="0" t="0" r="19050" b="17145"/>
                <wp:wrapNone/>
                <wp:docPr id="340" name="Gerade Verbindung 340"/>
                <wp:cNvGraphicFramePr/>
                <a:graphic xmlns:a="http://schemas.openxmlformats.org/drawingml/2006/main">
                  <a:graphicData uri="http://schemas.microsoft.com/office/word/2010/wordprocessingShape">
                    <wps:wsp>
                      <wps:cNvCnPr/>
                      <wps:spPr>
                        <a:xfrm flipV="1">
                          <a:off x="0" y="0"/>
                          <a:ext cx="0" cy="707169"/>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40" o:spid="_x0000_s1026" style="position:absolute;flip:y;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9pt,63.95pt" to="31.9pt,1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" strokecolor="#5a5a5a [2109]" strokeweight="1pt"/>
            </w:pict>
          </mc:Fallback>
        </mc:AlternateContent>
      </w:r>
      <w:r>
        <w:rPr>
          <w:noProof/>
          <w:lang w:eastAsia="de-DE"/>
        </w:rPr>
        <mc:AlternateContent>
          <mc:Choice Requires="wps">
            <w:drawing>
              <wp:anchor distT="0" distB="0" distL="114300" distR="114300" simplePos="0" relativeHeight="251749376" behindDoc="0" locked="0" layoutInCell="1" allowOverlap="1" wp14:anchorId="3CCBE8BF" wp14:editId="75ACB7C8">
                <wp:simplePos x="0" y="0"/>
                <wp:positionH relativeFrom="column">
                  <wp:posOffset>1311303</wp:posOffset>
                </wp:positionH>
                <wp:positionV relativeFrom="paragraph">
                  <wp:posOffset>1137920</wp:posOffset>
                </wp:positionV>
                <wp:extent cx="0" cy="389117"/>
                <wp:effectExtent l="0" t="0" r="19050" b="11430"/>
                <wp:wrapNone/>
                <wp:docPr id="339" name="Gerade Verbindung 339"/>
                <wp:cNvGraphicFramePr/>
                <a:graphic xmlns:a="http://schemas.openxmlformats.org/drawingml/2006/main">
                  <a:graphicData uri="http://schemas.microsoft.com/office/word/2010/wordprocessingShape">
                    <wps:wsp>
                      <wps:cNvCnPr/>
                      <wps:spPr>
                        <a:xfrm flipV="1">
                          <a:off x="0" y="0"/>
                          <a:ext cx="0" cy="389117"/>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39" o:spid="_x0000_s1026" style="position:absolute;flip:y;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3.25pt,89.6pt" to="103.25pt,1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" strokecolor="#5a5a5a [2109]" strokeweight="1pt"/>
            </w:pict>
          </mc:Fallback>
        </mc:AlternateContent>
      </w:r>
      <w:r>
        <w:rPr>
          <w:noProof/>
          <w:lang w:eastAsia="de-DE"/>
        </w:rPr>
        <mc:AlternateContent>
          <mc:Choice Requires="wps">
            <w:drawing>
              <wp:anchor distT="0" distB="0" distL="114300" distR="114300" simplePos="0" relativeHeight="251747328" behindDoc="0" locked="0" layoutInCell="1" allowOverlap="1" wp14:anchorId="7E137009" wp14:editId="4ABDF730">
                <wp:simplePos x="0" y="0"/>
                <wp:positionH relativeFrom="column">
                  <wp:posOffset>2240915</wp:posOffset>
                </wp:positionH>
                <wp:positionV relativeFrom="paragraph">
                  <wp:posOffset>1049324</wp:posOffset>
                </wp:positionV>
                <wp:extent cx="0" cy="468769"/>
                <wp:effectExtent l="0" t="0" r="19050" b="26670"/>
                <wp:wrapNone/>
                <wp:docPr id="337" name="Gerade Verbindung 337"/>
                <wp:cNvGraphicFramePr/>
                <a:graphic xmlns:a="http://schemas.openxmlformats.org/drawingml/2006/main">
                  <a:graphicData uri="http://schemas.microsoft.com/office/word/2010/wordprocessingShape">
                    <wps:wsp>
                      <wps:cNvCnPr/>
                      <wps:spPr>
                        <a:xfrm flipV="1">
                          <a:off x="0" y="0"/>
                          <a:ext cx="0" cy="468769"/>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37" o:spid="_x0000_s1026" style="position:absolute;flip:y;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6.45pt,82.6pt" to="176.45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" strokecolor="#5a5a5a [2109]" strokeweight="1pt"/>
            </w:pict>
          </mc:Fallback>
        </mc:AlternateContent>
      </w:r>
      <w:r w:rsidR="000F7722">
        <w:rPr>
          <w:noProof/>
          <w:lang w:eastAsia="de-DE"/>
        </w:rPr>
        <mc:AlternateContent>
          <mc:Choice Requires="wps">
            <w:drawing>
              <wp:anchor distT="0" distB="0" distL="114300" distR="114300" simplePos="0" relativeHeight="251745280" behindDoc="0" locked="0" layoutInCell="1" allowOverlap="1" wp14:anchorId="74C0D842" wp14:editId="2535446E">
                <wp:simplePos x="0" y="0"/>
                <wp:positionH relativeFrom="column">
                  <wp:posOffset>1955358</wp:posOffset>
                </wp:positionH>
                <wp:positionV relativeFrom="paragraph">
                  <wp:posOffset>955040</wp:posOffset>
                </wp:positionV>
                <wp:extent cx="7620" cy="572136"/>
                <wp:effectExtent l="0" t="0" r="30480" b="18415"/>
                <wp:wrapNone/>
                <wp:docPr id="336" name="Gerade Verbindung 336"/>
                <wp:cNvGraphicFramePr/>
                <a:graphic xmlns:a="http://schemas.openxmlformats.org/drawingml/2006/main">
                  <a:graphicData uri="http://schemas.microsoft.com/office/word/2010/wordprocessingShape">
                    <wps:wsp>
                      <wps:cNvCnPr/>
                      <wps:spPr>
                        <a:xfrm flipH="1" flipV="1">
                          <a:off x="0" y="0"/>
                          <a:ext cx="7620" cy="572136"/>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336" o:spid="_x0000_s1026" style="position:absolute;flip:x y;z-index:251745280;visibility:visible;mso-wrap-style:square;mso-wrap-distance-left:9pt;mso-wrap-distance-top:0;mso-wrap-distance-right:9pt;mso-wrap-distance-bottom:0;mso-position-horizontal:absolute;mso-position-horizontal-relative:text;mso-position-vertical:absolute;mso-position-vertical-relative:text" from="153.95pt,75.2pt" to="154.55pt,1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" strokecolor="#5a5a5a [2109]" strokeweight="1pt"/>
            </w:pict>
          </mc:Fallback>
        </mc:AlternateContent>
      </w:r>
      <w:r w:rsidR="000F7722">
        <w:rPr>
          <w:noProof/>
          <w:lang w:eastAsia="de-DE"/>
        </w:rPr>
        <mc:AlternateContent>
          <mc:Choice Requires="wps">
            <w:drawing>
              <wp:anchor distT="0" distB="0" distL="114300" distR="114300" simplePos="0" relativeHeight="251744256" behindDoc="0" locked="0" layoutInCell="1" allowOverlap="1" wp14:anchorId="078EEB62" wp14:editId="10E8C3A7">
                <wp:simplePos x="0" y="0"/>
                <wp:positionH relativeFrom="column">
                  <wp:posOffset>-7289</wp:posOffset>
                </wp:positionH>
                <wp:positionV relativeFrom="paragraph">
                  <wp:posOffset>1519555</wp:posOffset>
                </wp:positionV>
                <wp:extent cx="246380" cy="214630"/>
                <wp:effectExtent l="0" t="0" r="20320" b="13970"/>
                <wp:wrapNone/>
                <wp:docPr id="33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 cy="214630"/>
                        </a:xfrm>
                        <a:prstGeom prst="rect">
                          <a:avLst/>
                        </a:prstGeom>
                        <a:solidFill>
                          <a:srgbClr val="FFFFFF"/>
                        </a:solidFill>
                        <a:ln w="9525">
                          <a:solidFill>
                            <a:schemeClr val="tx1">
                              <a:lumMod val="50000"/>
                              <a:lumOff val="50000"/>
                            </a:schemeClr>
                          </a:solidFill>
                          <a:miter lim="800000"/>
                          <a:headEnd/>
                          <a:tailEnd/>
                        </a:ln>
                      </wps:spPr>
                      <wps:txbx>
                        <w:txbxContent>
                          <w:p w:rsidR="00156888" w:rsidRPr="000F7722" w:rsidRDefault="00156888" w:rsidP="000F7722">
                            <w:pPr>
                              <w:rPr>
                                <w:sz w:val="18"/>
                              </w:rPr>
                            </w:pPr>
                            <w:r>
                              <w:rPr>
                                <w:sz w:val="18"/>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2" o:spid="_x0000_s1026" type="#_x0000_t202" style="position:absolute;left:0;text-align:left;margin-left:-.55pt;margin-top:119.65pt;width:19.4pt;height:16.9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" strokecolor="gray [1629]">
                <v:textbox>
                  <w:txbxContent>
                    <w:p w:rsidR="00156888" w:rsidRPr="000F7722" w:rsidRDefault="00156888" w:rsidP="000F7722">
                      <w:pPr>
                        <w:rPr>
                          <w:sz w:val="18"/>
                        </w:rPr>
                      </w:pPr>
                      <w:r>
                        <w:rPr>
                          <w:sz w:val="18"/>
                        </w:rPr>
                        <w:t>6</w:t>
                      </w:r>
                    </w:p>
                  </w:txbxContent>
                </v:textbox>
              </v:shape>
            </w:pict>
          </mc:Fallback>
        </mc:AlternateContent>
      </w:r>
      <w:r w:rsidR="000F7722">
        <w:rPr>
          <w:noProof/>
          <w:lang w:eastAsia="de-DE"/>
        </w:rPr>
        <mc:AlternateContent>
          <mc:Choice Requires="wps">
            <w:drawing>
              <wp:anchor distT="0" distB="0" distL="114300" distR="114300" simplePos="0" relativeHeight="251742208" behindDoc="0" locked="0" layoutInCell="1" allowOverlap="1" wp14:anchorId="4CA6A839" wp14:editId="30906248">
                <wp:simplePos x="0" y="0"/>
                <wp:positionH relativeFrom="column">
                  <wp:posOffset>278130</wp:posOffset>
                </wp:positionH>
                <wp:positionV relativeFrom="paragraph">
                  <wp:posOffset>1519555</wp:posOffset>
                </wp:positionV>
                <wp:extent cx="246380" cy="214630"/>
                <wp:effectExtent l="0" t="0" r="20320" b="13970"/>
                <wp:wrapNone/>
                <wp:docPr id="32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 cy="214630"/>
                        </a:xfrm>
                        <a:prstGeom prst="rect">
                          <a:avLst/>
                        </a:prstGeom>
                        <a:solidFill>
                          <a:srgbClr val="FFFFFF"/>
                        </a:solidFill>
                        <a:ln w="9525">
                          <a:solidFill>
                            <a:schemeClr val="tx1">
                              <a:lumMod val="50000"/>
                              <a:lumOff val="50000"/>
                            </a:schemeClr>
                          </a:solidFill>
                          <a:miter lim="800000"/>
                          <a:headEnd/>
                          <a:tailEnd/>
                        </a:ln>
                      </wps:spPr>
                      <wps:txbx>
                        <w:txbxContent>
                          <w:p w:rsidR="00156888" w:rsidRPr="000F7722" w:rsidRDefault="00156888" w:rsidP="000F7722">
                            <w:pPr>
                              <w:rPr>
                                <w:sz w:val="18"/>
                              </w:rPr>
                            </w:pPr>
                            <w:r>
                              <w:rPr>
                                <w:sz w:val="18"/>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1.9pt;margin-top:119.65pt;width:19.4pt;height:16.9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" strokecolor="gray [1629]">
                <v:textbox>
                  <w:txbxContent>
                    <w:p w:rsidR="00156888" w:rsidRPr="000F7722" w:rsidRDefault="00156888" w:rsidP="000F7722">
                      <w:pPr>
                        <w:rPr>
                          <w:sz w:val="18"/>
                        </w:rPr>
                      </w:pPr>
                      <w:r>
                        <w:rPr>
                          <w:sz w:val="18"/>
                        </w:rPr>
                        <w:t>5</w:t>
                      </w:r>
                    </w:p>
                  </w:txbxContent>
                </v:textbox>
              </v:shape>
            </w:pict>
          </mc:Fallback>
        </mc:AlternateContent>
      </w:r>
      <w:r w:rsidR="000F7722">
        <w:rPr>
          <w:noProof/>
          <w:lang w:eastAsia="de-DE"/>
        </w:rPr>
        <mc:AlternateContent>
          <mc:Choice Requires="wps">
            <w:drawing>
              <wp:anchor distT="0" distB="0" distL="114300" distR="114300" simplePos="0" relativeHeight="251740160" behindDoc="0" locked="0" layoutInCell="1" allowOverlap="1" wp14:anchorId="2E173A40" wp14:editId="4C2277C6">
                <wp:simplePos x="0" y="0"/>
                <wp:positionH relativeFrom="column">
                  <wp:posOffset>1184275</wp:posOffset>
                </wp:positionH>
                <wp:positionV relativeFrom="paragraph">
                  <wp:posOffset>1519555</wp:posOffset>
                </wp:positionV>
                <wp:extent cx="246380" cy="214630"/>
                <wp:effectExtent l="0" t="0" r="20320" b="13970"/>
                <wp:wrapNone/>
                <wp:docPr id="32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 cy="214630"/>
                        </a:xfrm>
                        <a:prstGeom prst="rect">
                          <a:avLst/>
                        </a:prstGeom>
                        <a:solidFill>
                          <a:srgbClr val="FFFFFF"/>
                        </a:solidFill>
                        <a:ln w="9525">
                          <a:solidFill>
                            <a:schemeClr val="tx1">
                              <a:lumMod val="50000"/>
                              <a:lumOff val="50000"/>
                            </a:schemeClr>
                          </a:solidFill>
                          <a:miter lim="800000"/>
                          <a:headEnd/>
                          <a:tailEnd/>
                        </a:ln>
                      </wps:spPr>
                      <wps:txbx>
                        <w:txbxContent>
                          <w:p w:rsidR="00156888" w:rsidRPr="000F7722" w:rsidRDefault="00156888" w:rsidP="000F7722">
                            <w:pPr>
                              <w:rPr>
                                <w:sz w:val="18"/>
                              </w:rPr>
                            </w:pPr>
                            <w:r>
                              <w:rPr>
                                <w:sz w:val="18"/>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93.25pt;margin-top:119.65pt;width:19.4pt;height:16.9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" strokecolor="gray [1629]">
                <v:textbox>
                  <w:txbxContent>
                    <w:p w:rsidR="00156888" w:rsidRPr="000F7722" w:rsidRDefault="00156888" w:rsidP="000F7722">
                      <w:pPr>
                        <w:rPr>
                          <w:sz w:val="18"/>
                        </w:rPr>
                      </w:pPr>
                      <w:r>
                        <w:rPr>
                          <w:sz w:val="18"/>
                        </w:rPr>
                        <w:t>4</w:t>
                      </w:r>
                    </w:p>
                  </w:txbxContent>
                </v:textbox>
              </v:shape>
            </w:pict>
          </mc:Fallback>
        </mc:AlternateContent>
      </w:r>
      <w:r w:rsidR="000F7722">
        <w:rPr>
          <w:noProof/>
          <w:lang w:eastAsia="de-DE"/>
        </w:rPr>
        <mc:AlternateContent>
          <mc:Choice Requires="wps">
            <w:drawing>
              <wp:anchor distT="0" distB="0" distL="114300" distR="114300" simplePos="0" relativeHeight="251738112" behindDoc="0" locked="0" layoutInCell="1" allowOverlap="1" wp14:anchorId="6159CE8E" wp14:editId="4D55FF71">
                <wp:simplePos x="0" y="0"/>
                <wp:positionH relativeFrom="column">
                  <wp:posOffset>2576195</wp:posOffset>
                </wp:positionH>
                <wp:positionV relativeFrom="paragraph">
                  <wp:posOffset>1519555</wp:posOffset>
                </wp:positionV>
                <wp:extent cx="246380" cy="214630"/>
                <wp:effectExtent l="0" t="0" r="20320" b="13970"/>
                <wp:wrapNone/>
                <wp:docPr id="3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 cy="214630"/>
                        </a:xfrm>
                        <a:prstGeom prst="rect">
                          <a:avLst/>
                        </a:prstGeom>
                        <a:solidFill>
                          <a:srgbClr val="FFFFFF"/>
                        </a:solidFill>
                        <a:ln w="9525">
                          <a:solidFill>
                            <a:schemeClr val="tx1">
                              <a:lumMod val="50000"/>
                              <a:lumOff val="50000"/>
                            </a:schemeClr>
                          </a:solidFill>
                          <a:miter lim="800000"/>
                          <a:headEnd/>
                          <a:tailEnd/>
                        </a:ln>
                      </wps:spPr>
                      <wps:txbx>
                        <w:txbxContent>
                          <w:p w:rsidR="00156888" w:rsidRPr="000F7722" w:rsidRDefault="00156888" w:rsidP="000F7722">
                            <w:pPr>
                              <w:rPr>
                                <w:sz w:val="18"/>
                              </w:rPr>
                            </w:pPr>
                            <w:r>
                              <w:rPr>
                                <w:sz w:val="18"/>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202.85pt;margin-top:119.65pt;width:19.4pt;height:16.9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" strokecolor="gray [1629]">
                <v:textbox>
                  <w:txbxContent>
                    <w:p w:rsidR="00156888" w:rsidRPr="000F7722" w:rsidRDefault="00156888" w:rsidP="000F7722">
                      <w:pPr>
                        <w:rPr>
                          <w:sz w:val="18"/>
                        </w:rPr>
                      </w:pPr>
                      <w:r>
                        <w:rPr>
                          <w:sz w:val="18"/>
                        </w:rPr>
                        <w:t>3</w:t>
                      </w:r>
                    </w:p>
                  </w:txbxContent>
                </v:textbox>
              </v:shape>
            </w:pict>
          </mc:Fallback>
        </mc:AlternateContent>
      </w:r>
      <w:r w:rsidR="000F7722">
        <w:rPr>
          <w:noProof/>
          <w:lang w:eastAsia="de-DE"/>
        </w:rPr>
        <mc:AlternateContent>
          <mc:Choice Requires="wps">
            <w:drawing>
              <wp:anchor distT="0" distB="0" distL="114300" distR="114300" simplePos="0" relativeHeight="251736064" behindDoc="0" locked="0" layoutInCell="1" allowOverlap="1" wp14:anchorId="7735746E" wp14:editId="58C08CC1">
                <wp:simplePos x="0" y="0"/>
                <wp:positionH relativeFrom="column">
                  <wp:posOffset>2140585</wp:posOffset>
                </wp:positionH>
                <wp:positionV relativeFrom="paragraph">
                  <wp:posOffset>1521791</wp:posOffset>
                </wp:positionV>
                <wp:extent cx="246490" cy="214686"/>
                <wp:effectExtent l="0" t="0" r="20320" b="13970"/>
                <wp:wrapNone/>
                <wp:docPr id="31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490" cy="214686"/>
                        </a:xfrm>
                        <a:prstGeom prst="rect">
                          <a:avLst/>
                        </a:prstGeom>
                        <a:solidFill>
                          <a:srgbClr val="FFFFFF"/>
                        </a:solidFill>
                        <a:ln w="9525">
                          <a:solidFill>
                            <a:schemeClr val="tx1">
                              <a:lumMod val="50000"/>
                              <a:lumOff val="50000"/>
                            </a:schemeClr>
                          </a:solidFill>
                          <a:miter lim="800000"/>
                          <a:headEnd/>
                          <a:tailEnd/>
                        </a:ln>
                      </wps:spPr>
                      <wps:txbx>
                        <w:txbxContent>
                          <w:p w:rsidR="00156888" w:rsidRPr="000F7722" w:rsidRDefault="00156888" w:rsidP="000F7722">
                            <w:pPr>
                              <w:rPr>
                                <w:sz w:val="18"/>
                              </w:rPr>
                            </w:pPr>
                            <w:r>
                              <w:rPr>
                                <w:sz w:val="18"/>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168.55pt;margin-top:119.85pt;width:19.4pt;height:16.9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" strokecolor="gray [1629]">
                <v:textbox>
                  <w:txbxContent>
                    <w:p w:rsidR="00156888" w:rsidRPr="000F7722" w:rsidRDefault="00156888" w:rsidP="000F7722">
                      <w:pPr>
                        <w:rPr>
                          <w:sz w:val="18"/>
                        </w:rPr>
                      </w:pPr>
                      <w:r>
                        <w:rPr>
                          <w:sz w:val="18"/>
                        </w:rPr>
                        <w:t>2</w:t>
                      </w:r>
                    </w:p>
                  </w:txbxContent>
                </v:textbox>
              </v:shape>
            </w:pict>
          </mc:Fallback>
        </mc:AlternateContent>
      </w:r>
      <w:r w:rsidR="000F7722">
        <w:rPr>
          <w:noProof/>
          <w:lang w:eastAsia="de-DE"/>
        </w:rPr>
        <mc:AlternateContent>
          <mc:Choice Requires="wps">
            <w:drawing>
              <wp:anchor distT="0" distB="0" distL="114300" distR="114300" simplePos="0" relativeHeight="251734016" behindDoc="0" locked="0" layoutInCell="1" allowOverlap="1" wp14:anchorId="6DE4BE6C" wp14:editId="7B6A2E2A">
                <wp:simplePos x="0" y="0"/>
                <wp:positionH relativeFrom="column">
                  <wp:posOffset>1843737</wp:posOffset>
                </wp:positionH>
                <wp:positionV relativeFrom="paragraph">
                  <wp:posOffset>1518699</wp:posOffset>
                </wp:positionV>
                <wp:extent cx="246490" cy="214686"/>
                <wp:effectExtent l="0" t="0" r="20320" b="13970"/>
                <wp:wrapNone/>
                <wp:docPr id="31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490" cy="214686"/>
                        </a:xfrm>
                        <a:prstGeom prst="rect">
                          <a:avLst/>
                        </a:prstGeom>
                        <a:solidFill>
                          <a:srgbClr val="FFFFFF"/>
                        </a:solidFill>
                        <a:ln w="9525">
                          <a:solidFill>
                            <a:schemeClr val="tx1">
                              <a:lumMod val="50000"/>
                              <a:lumOff val="50000"/>
                            </a:schemeClr>
                          </a:solidFill>
                          <a:miter lim="800000"/>
                          <a:headEnd/>
                          <a:tailEnd/>
                        </a:ln>
                      </wps:spPr>
                      <wps:txbx>
                        <w:txbxContent>
                          <w:p w:rsidR="00156888" w:rsidRPr="000F7722" w:rsidRDefault="00156888" w:rsidP="000F7722">
                            <w:pPr>
                              <w:rPr>
                                <w:sz w:val="18"/>
                              </w:rPr>
                            </w:pPr>
                            <w:r w:rsidRPr="000F7722">
                              <w:rPr>
                                <w:sz w:val="18"/>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45.2pt;margin-top:119.6pt;width:19.4pt;height:16.9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" strokecolor="gray [1629]">
                <v:textbox>
                  <w:txbxContent>
                    <w:p w:rsidR="00156888" w:rsidRPr="000F7722" w:rsidRDefault="00156888" w:rsidP="000F7722">
                      <w:pPr>
                        <w:rPr>
                          <w:sz w:val="18"/>
                        </w:rPr>
                      </w:pPr>
                      <w:r w:rsidRPr="000F7722">
                        <w:rPr>
                          <w:sz w:val="18"/>
                        </w:rPr>
                        <w:t>1</w:t>
                      </w:r>
                    </w:p>
                  </w:txbxContent>
                </v:textbox>
              </v:shape>
            </w:pict>
          </mc:Fallback>
        </mc:AlternateContent>
      </w:r>
      <w:r w:rsidR="000F7722" w:rsidRPr="000F7722">
        <w:rPr>
          <w:noProof/>
          <w:lang w:eastAsia="de-DE"/>
        </w:rPr>
        <w:drawing>
          <wp:inline distT="0" distB="0" distL="0" distR="0" wp14:anchorId="337A07E8" wp14:editId="6B8E127D">
            <wp:extent cx="1924007" cy="2867025"/>
            <wp:effectExtent l="4445" t="0" r="5080" b="5080"/>
            <wp:docPr id="308" name="Grafik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Lst>
                    </a:blip>
                    <a:stretch>
                      <a:fillRect/>
                    </a:stretch>
                  </pic:blipFill>
                  <pic:spPr>
                    <a:xfrm rot="5400000">
                      <a:off x="0" y="0"/>
                      <a:ext cx="1924007" cy="2867025"/>
                    </a:xfrm>
                    <a:prstGeom prst="rect">
                      <a:avLst/>
                    </a:prstGeom>
                  </pic:spPr>
                </pic:pic>
              </a:graphicData>
            </a:graphic>
          </wp:inline>
        </w:drawing>
      </w:r>
    </w:p>
    <w:p w:rsidR="007978C3" w:rsidRDefault="007978C3" w:rsidP="007978C3">
      <w:pPr>
        <w:pStyle w:val="Beschriftung"/>
      </w:pPr>
      <w:bookmarkStart w:id="13" w:name="_Ref475888200"/>
      <w:bookmarkStart w:id="14" w:name="_Toc476722479"/>
      <w:r>
        <w:t xml:space="preserve">Abbildung </w:t>
      </w:r>
      <w:r w:rsidR="00C216BB">
        <w:fldChar w:fldCharType="begin"/>
      </w:r>
      <w:r w:rsidR="00C216BB">
        <w:instrText xml:space="preserve"> SEQ Abbildung \* ARABIC </w:instrText>
      </w:r>
      <w:r w:rsidR="00C216BB">
        <w:fldChar w:fldCharType="separate"/>
      </w:r>
      <w:r w:rsidR="007533F1">
        <w:rPr>
          <w:noProof/>
        </w:rPr>
        <w:t>1</w:t>
      </w:r>
      <w:r w:rsidR="00C216BB">
        <w:rPr>
          <w:noProof/>
        </w:rPr>
        <w:fldChar w:fldCharType="end"/>
      </w:r>
      <w:bookmarkEnd w:id="13"/>
      <w:r>
        <w:t xml:space="preserve"> - Bau des Laubblattes: Blattspreite (1), </w:t>
      </w:r>
      <w:r>
        <w:rPr>
          <w:noProof/>
        </w:rPr>
        <w:t xml:space="preserve"> Blattrand (2), Blattspitze (3), Blattnerv (4), Blattstiel (5), Blattgrund (6)</w:t>
      </w:r>
      <w:r w:rsidR="006D76D4">
        <w:rPr>
          <w:noProof/>
        </w:rPr>
        <w:t xml:space="preserve"> </w:t>
      </w:r>
      <w:r w:rsidR="006D76D4">
        <w:rPr>
          <w:noProof/>
        </w:rPr>
        <w:fldChar w:fldCharType="begin" w:fldLock="1"/>
      </w:r>
      <w:r w:rsidR="006D76D4">
        <w:rPr>
          <w:noProof/>
        </w:rPr>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27", "uris" : [ "http://www.mendeley.com/documents/?uuid=2caa7fb5-b3d5-479a-aa98-1eeca2ccbcc5" ] } ], "mendeley" : { "formattedCitation" : "(Welle, 2014, S. 27)", "manualFormatting" : "(nach Welle, 2014, S. 27)", "plainTextFormattedCitation" : "(Welle, 2014, S. 27)", "previouslyFormattedCitation" : "(Welle, 2014, S. 27)" }, "properties" : { "noteIndex" : 0 }, "schema" : "https://github.com/citation-style-language/schema/raw/master/csl-citation.json" }</w:instrText>
      </w:r>
      <w:r w:rsidR="006D76D4">
        <w:rPr>
          <w:noProof/>
        </w:rPr>
        <w:fldChar w:fldCharType="separate"/>
      </w:r>
      <w:r w:rsidR="006D76D4" w:rsidRPr="006D76D4">
        <w:rPr>
          <w:b w:val="0"/>
          <w:noProof/>
        </w:rPr>
        <w:t>(</w:t>
      </w:r>
      <w:r w:rsidR="006D76D4">
        <w:rPr>
          <w:b w:val="0"/>
          <w:noProof/>
        </w:rPr>
        <w:t xml:space="preserve">nach </w:t>
      </w:r>
      <w:r w:rsidR="006D76D4" w:rsidRPr="006D76D4">
        <w:rPr>
          <w:b w:val="0"/>
          <w:noProof/>
        </w:rPr>
        <w:t>Welle, 2014, S. 27)</w:t>
      </w:r>
      <w:bookmarkEnd w:id="14"/>
      <w:r w:rsidR="006D76D4">
        <w:rPr>
          <w:noProof/>
        </w:rPr>
        <w:fldChar w:fldCharType="end"/>
      </w:r>
    </w:p>
    <w:p w:rsidR="00377252" w:rsidRDefault="003722DE" w:rsidP="00377252">
      <w:r>
        <w:t xml:space="preserve">In </w:t>
      </w:r>
      <w:r>
        <w:fldChar w:fldCharType="begin"/>
      </w:r>
      <w:r>
        <w:instrText xml:space="preserve"> REF _Ref475888200 \h </w:instrText>
      </w:r>
      <w:r>
        <w:fldChar w:fldCharType="separate"/>
      </w:r>
      <w:r w:rsidR="007533F1">
        <w:t xml:space="preserve">Abbildung </w:t>
      </w:r>
      <w:r w:rsidR="007533F1">
        <w:rPr>
          <w:noProof/>
        </w:rPr>
        <w:t>1</w:t>
      </w:r>
      <w:r>
        <w:fldChar w:fldCharType="end"/>
      </w:r>
      <w:r>
        <w:t xml:space="preserve"> ist der grundsätzliche Aufbau eines Blattes dargestellt. </w:t>
      </w:r>
      <w:r w:rsidR="00920EF4">
        <w:t>Die Fläche des Laubblattes</w:t>
      </w:r>
      <w:r w:rsidR="00377252">
        <w:t xml:space="preserve"> </w:t>
      </w:r>
      <w:r w:rsidR="00920EF4">
        <w:t>wird</w:t>
      </w:r>
      <w:r w:rsidR="00377252">
        <w:t xml:space="preserve"> </w:t>
      </w:r>
      <w:r w:rsidR="00920EF4">
        <w:t>als</w:t>
      </w:r>
      <w:r w:rsidR="00377252">
        <w:t xml:space="preserve"> Blattspreite</w:t>
      </w:r>
      <w:r w:rsidR="00920EF4">
        <w:t xml:space="preserve"> bezeichnet</w:t>
      </w:r>
      <w:r w:rsidR="00377252">
        <w:t>. Das Ende des Blattes bezeichnet man als Blattspitze</w:t>
      </w:r>
      <w:r w:rsidR="00876806">
        <w:t xml:space="preserve">. Abgegrenzt wird </w:t>
      </w:r>
      <w:r w:rsidR="00005792">
        <w:t>das Blatt vom Blattrand</w:t>
      </w:r>
      <w:r w:rsidR="00876806">
        <w:t>. Die Blattfläche wird von Blattnerven durchzogen. Über den Blattstiel ist das Blatt mit der Sprossachse verbunden</w:t>
      </w:r>
      <w:r w:rsidR="006947E2">
        <w:t>. Der Blattgrund bezeichnet den direkt an die Sprossachse angrenzenden Teil des Blattes.</w:t>
      </w:r>
      <w:r w:rsidR="00005792">
        <w:t xml:space="preserve"> </w:t>
      </w:r>
      <w:r w:rsidR="00005792">
        <w:fldChar w:fldCharType="begin" w:fldLock="1"/>
      </w:r>
      <w:r w:rsidR="00944720">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26", "uris" : [ "http://www.mendeley.com/documents/?uuid=2caa7fb5-b3d5-479a-aa98-1eeca2ccbcc5" ] } ], "mendeley" : { "formattedCitation" : "(Welle, 2014, S. 26)", "plainTextFormattedCitation" : "(Welle, 2014, S. 26)", "previouslyFormattedCitation" : "(Welle, 2014, S. 26)" }, "properties" : { "noteIndex" : 0 }, "schema" : "https://github.com/citation-style-language/schema/raw/master/csl-citation.json" }</w:instrText>
      </w:r>
      <w:r w:rsidR="00005792">
        <w:fldChar w:fldCharType="separate"/>
      </w:r>
      <w:r w:rsidR="00005792" w:rsidRPr="00005792">
        <w:rPr>
          <w:noProof/>
        </w:rPr>
        <w:t>(Welle, 2014, S. 26)</w:t>
      </w:r>
      <w:r w:rsidR="00005792">
        <w:fldChar w:fldCharType="end"/>
      </w:r>
    </w:p>
    <w:p w:rsidR="00377252" w:rsidRDefault="00C82A36" w:rsidP="00BC3EB1">
      <w:r>
        <w:lastRenderedPageBreak/>
        <w:t xml:space="preserve">Im Folgenden wird betrachtet, anhand welcher Merkmale </w:t>
      </w:r>
      <w:r w:rsidR="00133F30">
        <w:t xml:space="preserve">man </w:t>
      </w:r>
      <w:r>
        <w:t>Laubblätter morphologisch unterscheiden kann.</w:t>
      </w:r>
    </w:p>
    <w:p w:rsidR="00A60B07" w:rsidRDefault="00A60B07" w:rsidP="00DD5852">
      <w:pPr>
        <w:pStyle w:val="berschrift4"/>
        <w:numPr>
          <w:ilvl w:val="3"/>
          <w:numId w:val="1"/>
        </w:numPr>
        <w:ind w:left="851" w:hanging="851"/>
      </w:pPr>
      <w:bookmarkStart w:id="15" w:name="_Ref471239884"/>
      <w:bookmarkStart w:id="16" w:name="_Ref476674022"/>
      <w:bookmarkStart w:id="17" w:name="_Ref476674184"/>
      <w:bookmarkStart w:id="18" w:name="_Toc476722409"/>
      <w:r>
        <w:t>Blattform</w:t>
      </w:r>
      <w:bookmarkEnd w:id="15"/>
      <w:r w:rsidR="005C64C1">
        <w:t>en</w:t>
      </w:r>
      <w:bookmarkEnd w:id="16"/>
      <w:bookmarkEnd w:id="17"/>
      <w:bookmarkEnd w:id="18"/>
    </w:p>
    <w:p w:rsidR="00805EA2" w:rsidRDefault="00805EA2" w:rsidP="003B1712">
      <w:r>
        <w:t>Die Form der Blattspreite ist sehr variantenreich und laut</w:t>
      </w:r>
      <w:r w:rsidR="00625015">
        <w:t xml:space="preserve"> </w:t>
      </w:r>
      <w:r w:rsidR="00625015">
        <w:fldChar w:fldCharType="begin" w:fldLock="1"/>
      </w:r>
      <w:r>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32", "uris" : [ "http://www.mendeley.com/documents/?uuid=2caa7fb5-b3d5-479a-aa98-1eeca2ccbcc5" ] } ], "mendeley" : { "formattedCitation" : "(Welle, 2014, S. 32)", "manualFormatting" : "Welle (2014, S. 32)", "plainTextFormattedCitation" : "(Welle, 2014, S. 32)", "previouslyFormattedCitation" : "(Welle, 2014, S. 32)" }, "properties" : { "noteIndex" : 0 }, "schema" : "https://github.com/citation-style-language/schema/raw/master/csl-citation.json" }</w:instrText>
      </w:r>
      <w:r w:rsidR="00625015">
        <w:fldChar w:fldCharType="separate"/>
      </w:r>
      <w:r>
        <w:rPr>
          <w:noProof/>
        </w:rPr>
        <w:t>Welle (</w:t>
      </w:r>
      <w:r w:rsidR="00625015" w:rsidRPr="00625015">
        <w:rPr>
          <w:noProof/>
        </w:rPr>
        <w:t>2014, S. 32)</w:t>
      </w:r>
      <w:r w:rsidR="00625015">
        <w:fldChar w:fldCharType="end"/>
      </w:r>
      <w:r w:rsidR="00625015">
        <w:t xml:space="preserve"> ein wichtiges Merkmal zur Bestimmung der Pflanzen. </w:t>
      </w:r>
      <w:r>
        <w:t xml:space="preserve">Ein Auszug </w:t>
      </w:r>
      <w:r w:rsidR="00397D53">
        <w:t>aus den</w:t>
      </w:r>
      <w:r>
        <w:t xml:space="preserve"> möglichen Formen ist in </w:t>
      </w:r>
      <w:r w:rsidR="00904CCE">
        <w:t xml:space="preserve">den Abbildungen 2, 3 und 4 </w:t>
      </w:r>
      <w:r>
        <w:t>zu sehen.</w:t>
      </w:r>
    </w:p>
    <w:p w:rsidR="00AB1E2E" w:rsidRDefault="00AB1E2E" w:rsidP="00196BE6">
      <w:pPr>
        <w:ind w:right="-285"/>
      </w:pPr>
      <w:r w:rsidRPr="00AB1E2E">
        <w:rPr>
          <w:noProof/>
          <w:lang w:eastAsia="de-DE"/>
        </w:rPr>
        <w:drawing>
          <wp:inline distT="0" distB="0" distL="0" distR="0" wp14:anchorId="446842FD" wp14:editId="6EDECE3B">
            <wp:extent cx="1076325" cy="576815"/>
            <wp:effectExtent l="0" t="0" r="0" b="0"/>
            <wp:docPr id="344" name="Grafik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Lst>
                    </a:blip>
                    <a:stretch>
                      <a:fillRect/>
                    </a:stretch>
                  </pic:blipFill>
                  <pic:spPr>
                    <a:xfrm>
                      <a:off x="0" y="0"/>
                      <a:ext cx="1078530" cy="577997"/>
                    </a:xfrm>
                    <a:prstGeom prst="rect">
                      <a:avLst/>
                    </a:prstGeom>
                  </pic:spPr>
                </pic:pic>
              </a:graphicData>
            </a:graphic>
          </wp:inline>
        </w:drawing>
      </w:r>
      <w:r>
        <w:t xml:space="preserve">  </w:t>
      </w:r>
      <w:r w:rsidRPr="00AB1E2E">
        <w:rPr>
          <w:noProof/>
          <w:lang w:eastAsia="de-DE"/>
        </w:rPr>
        <w:drawing>
          <wp:inline distT="0" distB="0" distL="0" distR="0" wp14:anchorId="749AA3F8" wp14:editId="6B914891">
            <wp:extent cx="2071912" cy="534389"/>
            <wp:effectExtent l="0" t="0" r="5080" b="0"/>
            <wp:docPr id="345" name="Grafik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Lst>
                    </a:blip>
                    <a:stretch>
                      <a:fillRect/>
                    </a:stretch>
                  </pic:blipFill>
                  <pic:spPr>
                    <a:xfrm>
                      <a:off x="0" y="0"/>
                      <a:ext cx="2086983" cy="538276"/>
                    </a:xfrm>
                    <a:prstGeom prst="rect">
                      <a:avLst/>
                    </a:prstGeom>
                  </pic:spPr>
                </pic:pic>
              </a:graphicData>
            </a:graphic>
          </wp:inline>
        </w:drawing>
      </w:r>
      <w:r w:rsidRPr="00AB1E2E">
        <w:rPr>
          <w:noProof/>
          <w:lang w:eastAsia="de-DE"/>
        </w:rPr>
        <w:drawing>
          <wp:inline distT="0" distB="0" distL="0" distR="0" wp14:anchorId="3F99DD09" wp14:editId="0CC16D93">
            <wp:extent cx="2066925" cy="459267"/>
            <wp:effectExtent l="0" t="0" r="0" b="0"/>
            <wp:docPr id="346" name="Grafik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087961" cy="463941"/>
                    </a:xfrm>
                    <a:prstGeom prst="rect">
                      <a:avLst/>
                    </a:prstGeom>
                  </pic:spPr>
                </pic:pic>
              </a:graphicData>
            </a:graphic>
          </wp:inline>
        </w:drawing>
      </w:r>
    </w:p>
    <w:p w:rsidR="00AB1E2E" w:rsidRDefault="00AB1E2E" w:rsidP="00AB1E2E">
      <w:pPr>
        <w:pStyle w:val="Beschriftung"/>
      </w:pPr>
      <w:bookmarkStart w:id="19" w:name="_Toc476722480"/>
      <w:r>
        <w:t xml:space="preserve">Abbildung </w:t>
      </w:r>
      <w:r w:rsidR="00C216BB">
        <w:fldChar w:fldCharType="begin"/>
      </w:r>
      <w:r w:rsidR="00C216BB">
        <w:instrText xml:space="preserve"> SEQ Abbildung \* ARABIC </w:instrText>
      </w:r>
      <w:r w:rsidR="00C216BB">
        <w:fldChar w:fldCharType="separate"/>
      </w:r>
      <w:r w:rsidR="007533F1">
        <w:rPr>
          <w:noProof/>
        </w:rPr>
        <w:t>2</w:t>
      </w:r>
      <w:r w:rsidR="00C216BB">
        <w:rPr>
          <w:noProof/>
        </w:rPr>
        <w:fldChar w:fldCharType="end"/>
      </w:r>
      <w:r>
        <w:t xml:space="preserve"> - </w:t>
      </w:r>
      <w:r w:rsidR="00695F35">
        <w:t xml:space="preserve">Beispiele </w:t>
      </w:r>
      <w:r>
        <w:t>mögliche</w:t>
      </w:r>
      <w:r w:rsidR="00695F35">
        <w:t>r</w:t>
      </w:r>
      <w:r>
        <w:t xml:space="preserve"> Formen einfacher ungeteilter Blätter, von links nach rechts: </w:t>
      </w:r>
      <w:proofErr w:type="spellStart"/>
      <w:r>
        <w:t>linealisch</w:t>
      </w:r>
      <w:proofErr w:type="spellEnd"/>
      <w:r>
        <w:t>, lanzettlich, elliptisch</w:t>
      </w:r>
      <w:r w:rsidR="00E938EB">
        <w:t>,</w:t>
      </w:r>
      <w:r>
        <w:t xml:space="preserve"> eiförmig, </w:t>
      </w:r>
      <w:r w:rsidR="00E938EB">
        <w:t xml:space="preserve">verkehrt eiförmig, kreisrund, </w:t>
      </w:r>
      <w:proofErr w:type="spellStart"/>
      <w:r w:rsidR="00E938EB">
        <w:t>keilig</w:t>
      </w:r>
      <w:proofErr w:type="spellEnd"/>
      <w:r w:rsidR="00E938EB">
        <w:t xml:space="preserve">, </w:t>
      </w:r>
      <w:proofErr w:type="spellStart"/>
      <w:r w:rsidR="00E938EB">
        <w:t>spatelig</w:t>
      </w:r>
      <w:proofErr w:type="spellEnd"/>
      <w:r w:rsidR="00E938EB">
        <w:t>, rautenförmig</w:t>
      </w:r>
      <w:r>
        <w:t>,</w:t>
      </w:r>
      <w:r w:rsidR="00E938EB">
        <w:t xml:space="preserve"> schildförmig, herzförmig, verkehrt herzförmig</w:t>
      </w:r>
      <w:r>
        <w:t xml:space="preserve"> </w:t>
      </w:r>
      <w:r w:rsidR="005322EA">
        <w:fldChar w:fldCharType="begin" w:fldLock="1"/>
      </w:r>
      <w:r w:rsidR="009A1FA1">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V, XVI", "uris" : [ "http://www.mendeley.com/documents/?uuid=3a87552b-a90d-47d7-b710-07007c57a7e3" ] } ], "mendeley" : { "formattedCitation" : "(Rothmaler, 1967, S. XV, XVI)", "plainTextFormattedCitation" : "(Rothmaler, 1967, S. XV, XVI)", "previouslyFormattedCitation" : "(Rothmaler, 1967, S. XV, XVI)" }, "properties" : { "noteIndex" : 0 }, "schema" : "https://github.com/citation-style-language/schema/raw/master/csl-citation.json" }</w:instrText>
      </w:r>
      <w:r w:rsidR="005322EA">
        <w:fldChar w:fldCharType="separate"/>
      </w:r>
      <w:r w:rsidR="005322EA" w:rsidRPr="005322EA">
        <w:rPr>
          <w:b w:val="0"/>
          <w:noProof/>
        </w:rPr>
        <w:t>(Rothmaler, 1967, S. XV, XVI)</w:t>
      </w:r>
      <w:bookmarkEnd w:id="19"/>
      <w:r w:rsidR="005322EA">
        <w:fldChar w:fldCharType="end"/>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5"/>
        <w:gridCol w:w="4521"/>
      </w:tblGrid>
      <w:tr w:rsidR="005322EA" w:rsidTr="00052DD0">
        <w:tc>
          <w:tcPr>
            <w:tcW w:w="4124" w:type="dxa"/>
          </w:tcPr>
          <w:p w:rsidR="005322EA" w:rsidRDefault="005322EA" w:rsidP="003B1712">
            <w:r w:rsidRPr="005322EA">
              <w:rPr>
                <w:noProof/>
                <w:lang w:eastAsia="de-DE"/>
              </w:rPr>
              <w:drawing>
                <wp:inline distT="0" distB="0" distL="0" distR="0" wp14:anchorId="739568EE" wp14:editId="45E76C12">
                  <wp:extent cx="2390775" cy="592991"/>
                  <wp:effectExtent l="0" t="0" r="0" b="0"/>
                  <wp:docPr id="348" name="Grafik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BEBA8EAE-BF5A-486C-A8C5-ECC9F3942E4B}">
                                <a14:imgProps xmlns:a14="http://schemas.microsoft.com/office/drawing/2010/main">
                                  <a14:imgLayer r:embed="rId21">
                                    <a14:imgEffect>
                                      <a14:sharpenSoften amount="50000"/>
                                    </a14:imgEffect>
                                  </a14:imgLayer>
                                </a14:imgProps>
                              </a:ext>
                            </a:extLst>
                          </a:blip>
                          <a:stretch>
                            <a:fillRect/>
                          </a:stretch>
                        </pic:blipFill>
                        <pic:spPr>
                          <a:xfrm>
                            <a:off x="0" y="0"/>
                            <a:ext cx="2425305" cy="601556"/>
                          </a:xfrm>
                          <a:prstGeom prst="rect">
                            <a:avLst/>
                          </a:prstGeom>
                        </pic:spPr>
                      </pic:pic>
                    </a:graphicData>
                  </a:graphic>
                </wp:inline>
              </w:drawing>
            </w:r>
          </w:p>
          <w:p w:rsidR="005322EA" w:rsidRDefault="005322EA" w:rsidP="001C3EAF">
            <w:pPr>
              <w:pStyle w:val="Beschriftung"/>
              <w:jc w:val="left"/>
            </w:pPr>
            <w:bookmarkStart w:id="20" w:name="_Toc476722481"/>
            <w:r>
              <w:t xml:space="preserve">Abbildung </w:t>
            </w:r>
            <w:r w:rsidR="00C216BB">
              <w:fldChar w:fldCharType="begin"/>
            </w:r>
            <w:r w:rsidR="00C216BB">
              <w:instrText xml:space="preserve"> SEQ Abbildung \* ARABIC </w:instrText>
            </w:r>
            <w:r w:rsidR="00C216BB">
              <w:fldChar w:fldCharType="separate"/>
            </w:r>
            <w:r w:rsidR="007533F1">
              <w:rPr>
                <w:noProof/>
              </w:rPr>
              <w:t>3</w:t>
            </w:r>
            <w:r w:rsidR="00C216BB">
              <w:rPr>
                <w:noProof/>
              </w:rPr>
              <w:fldChar w:fldCharType="end"/>
            </w:r>
            <w:r>
              <w:t xml:space="preserve"> - Beispiele geteilter </w:t>
            </w:r>
            <w:r w:rsidR="000A0F82">
              <w:t xml:space="preserve">und gespaltener </w:t>
            </w:r>
            <w:r>
              <w:t>Laubblätter, von links nach rechts: handförmig gespalten,</w:t>
            </w:r>
            <w:r w:rsidR="000A0F82">
              <w:t xml:space="preserve"> fiederförmig gespalten,</w:t>
            </w:r>
            <w:r>
              <w:t xml:space="preserve"> handförmig geteilt, fiederteilig</w:t>
            </w:r>
            <w:r w:rsidR="009A1FA1">
              <w:t xml:space="preserve"> </w:t>
            </w:r>
            <w:r w:rsidR="009A1FA1">
              <w:fldChar w:fldCharType="begin" w:fldLock="1"/>
            </w:r>
            <w:r w:rsidR="00C15C27">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V", "uris" : [ "http://www.mendeley.com/documents/?uuid=3a87552b-a90d-47d7-b710-07007c57a7e3" ] } ], "mendeley" : { "formattedCitation" : "(Rothmaler, 1967, S. XIV)", "plainTextFormattedCitation" : "(Rothmaler, 1967, S. XIV)", "previouslyFormattedCitation" : "(Rothmaler, 1967, S. XIV)" }, "properties" : { "noteIndex" : 0 }, "schema" : "https://github.com/citation-style-language/schema/raw/master/csl-citation.json" }</w:instrText>
            </w:r>
            <w:r w:rsidR="009A1FA1">
              <w:fldChar w:fldCharType="separate"/>
            </w:r>
            <w:r w:rsidR="009A1FA1" w:rsidRPr="009A1FA1">
              <w:rPr>
                <w:b w:val="0"/>
                <w:noProof/>
              </w:rPr>
              <w:t>(Rothmaler, 1967, S. XIV)</w:t>
            </w:r>
            <w:bookmarkEnd w:id="20"/>
            <w:r w:rsidR="009A1FA1">
              <w:fldChar w:fldCharType="end"/>
            </w:r>
          </w:p>
        </w:tc>
        <w:tc>
          <w:tcPr>
            <w:tcW w:w="4597" w:type="dxa"/>
          </w:tcPr>
          <w:p w:rsidR="005322EA" w:rsidRDefault="005322EA" w:rsidP="005322EA">
            <w:pPr>
              <w:keepNext/>
            </w:pPr>
            <w:r w:rsidRPr="005322EA">
              <w:rPr>
                <w:noProof/>
                <w:lang w:eastAsia="de-DE"/>
              </w:rPr>
              <w:drawing>
                <wp:inline distT="0" distB="0" distL="0" distR="0" wp14:anchorId="5A29C0E2" wp14:editId="0ED98FD9">
                  <wp:extent cx="2782364" cy="666750"/>
                  <wp:effectExtent l="0" t="0" r="0" b="0"/>
                  <wp:docPr id="347" name="Grafik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BEBA8EAE-BF5A-486C-A8C5-ECC9F3942E4B}">
                                <a14:imgProps xmlns:a14="http://schemas.microsoft.com/office/drawing/2010/main">
                                  <a14:imgLayer r:embed="rId23">
                                    <a14:imgEffect>
                                      <a14:sharpenSoften amount="50000"/>
                                    </a14:imgEffect>
                                  </a14:imgLayer>
                                </a14:imgProps>
                              </a:ext>
                            </a:extLst>
                          </a:blip>
                          <a:stretch>
                            <a:fillRect/>
                          </a:stretch>
                        </pic:blipFill>
                        <pic:spPr>
                          <a:xfrm>
                            <a:off x="0" y="0"/>
                            <a:ext cx="2783429" cy="667005"/>
                          </a:xfrm>
                          <a:prstGeom prst="rect">
                            <a:avLst/>
                          </a:prstGeom>
                        </pic:spPr>
                      </pic:pic>
                    </a:graphicData>
                  </a:graphic>
                </wp:inline>
              </w:drawing>
            </w:r>
          </w:p>
          <w:p w:rsidR="009A1FA1" w:rsidRDefault="009A1FA1" w:rsidP="009A1FA1">
            <w:pPr>
              <w:pStyle w:val="Beschriftung"/>
              <w:jc w:val="left"/>
            </w:pPr>
            <w:bookmarkStart w:id="21" w:name="_Toc476722482"/>
            <w:r>
              <w:t xml:space="preserve">Abbildung </w:t>
            </w:r>
            <w:r w:rsidR="00C216BB">
              <w:fldChar w:fldCharType="begin"/>
            </w:r>
            <w:r w:rsidR="00C216BB">
              <w:instrText xml:space="preserve"> SEQ Abbildung \* ARABIC </w:instrText>
            </w:r>
            <w:r w:rsidR="00C216BB">
              <w:fldChar w:fldCharType="separate"/>
            </w:r>
            <w:r w:rsidR="007533F1">
              <w:rPr>
                <w:noProof/>
              </w:rPr>
              <w:t>4</w:t>
            </w:r>
            <w:r w:rsidR="00C216BB">
              <w:rPr>
                <w:noProof/>
              </w:rPr>
              <w:fldChar w:fldCharType="end"/>
            </w:r>
            <w:r>
              <w:t xml:space="preserve"> - Beispiele zusammengesetzter Blätter, von links nach rechts: 3-zählig, 5-zählig, fußförmig, gefiedert, unpaarig gefiedert </w:t>
            </w:r>
            <w:r>
              <w:fldChar w:fldCharType="begin" w:fldLock="1"/>
            </w:r>
            <w:r w:rsidR="00C15C27">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V", "uris" : [ "http://www.mendeley.com/documents/?uuid=3a87552b-a90d-47d7-b710-07007c57a7e3" ] } ], "mendeley" : { "formattedCitation" : "(Rothmaler, 1967, S. XIV)", "plainTextFormattedCitation" : "(Rothmaler, 1967, S. XIV)", "previouslyFormattedCitation" : "(Rothmaler, 1967, S. XIV)" }, "properties" : { "noteIndex" : 0 }, "schema" : "https://github.com/citation-style-language/schema/raw/master/csl-citation.json" }</w:instrText>
            </w:r>
            <w:r>
              <w:fldChar w:fldCharType="separate"/>
            </w:r>
            <w:r w:rsidRPr="009A1FA1">
              <w:rPr>
                <w:b w:val="0"/>
                <w:noProof/>
              </w:rPr>
              <w:t>(Rothmaler, 1967, S. XIV)</w:t>
            </w:r>
            <w:bookmarkEnd w:id="21"/>
            <w:r>
              <w:fldChar w:fldCharType="end"/>
            </w:r>
          </w:p>
          <w:p w:rsidR="009A1FA1" w:rsidRDefault="009A1FA1" w:rsidP="009A1FA1">
            <w:pPr>
              <w:keepNext/>
            </w:pPr>
          </w:p>
        </w:tc>
      </w:tr>
    </w:tbl>
    <w:p w:rsidR="00EF4B6E" w:rsidRDefault="00625015" w:rsidP="003B1712">
      <w:r>
        <w:t xml:space="preserve">Grundsätzlich kann die </w:t>
      </w:r>
      <w:r w:rsidR="00805EA2">
        <w:t>Form</w:t>
      </w:r>
      <w:r>
        <w:t xml:space="preserve"> unterschieden werden in e</w:t>
      </w:r>
      <w:r w:rsidR="00F65235">
        <w:t>infache ungeteilte Blätter</w:t>
      </w:r>
      <w:r>
        <w:t>, bei denen der</w:t>
      </w:r>
      <w:r w:rsidR="00EF4B6E">
        <w:t xml:space="preserve"> Rand nicht oder nur leicht ein</w:t>
      </w:r>
      <w:r>
        <w:t>geschnitten oder gelappt ist</w:t>
      </w:r>
      <w:r w:rsidR="0064630F">
        <w:t xml:space="preserve"> (Abbildung 2)</w:t>
      </w:r>
      <w:r>
        <w:t>,</w:t>
      </w:r>
      <w:r w:rsidR="002142F8">
        <w:t xml:space="preserve"> und</w:t>
      </w:r>
      <w:r>
        <w:t xml:space="preserve"> </w:t>
      </w:r>
      <w:r w:rsidR="002142F8">
        <w:t xml:space="preserve">geteilte </w:t>
      </w:r>
      <w:r w:rsidR="005322EA">
        <w:t xml:space="preserve">oder gespaltene </w:t>
      </w:r>
      <w:r w:rsidR="002142F8">
        <w:t xml:space="preserve">Laubblätter </w:t>
      </w:r>
      <w:r w:rsidR="00F65235">
        <w:t>(Abbildung 3)</w:t>
      </w:r>
      <w:r w:rsidR="002142F8">
        <w:t xml:space="preserve">, deren Blattspreite durch mehr oder weniger tiefe Einschnitte geteilt sind </w:t>
      </w:r>
      <w:r w:rsidR="002142F8">
        <w:fldChar w:fldCharType="begin" w:fldLock="1"/>
      </w:r>
      <w:r w:rsidR="002142F8">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32, 34, 36", "uris" : [ "http://www.mendeley.com/documents/?uuid=2caa7fb5-b3d5-479a-aa98-1eeca2ccbcc5" ] } ], "mendeley" : { "formattedCitation" : "(Welle, 2014, S. 32, 34, 36)", "manualFormatting" : "(Welle, 2014, S. 32, 34)", "plainTextFormattedCitation" : "(Welle, 2014, S. 32, 34, 36)", "previouslyFormattedCitation" : "(Welle, 2014, S. 32, 34, 36)" }, "properties" : { "noteIndex" : 0 }, "schema" : "https://github.com/citation-style-language/schema/raw/master/csl-citation.json" }</w:instrText>
      </w:r>
      <w:r w:rsidR="002142F8">
        <w:fldChar w:fldCharType="separate"/>
      </w:r>
      <w:r w:rsidR="002142F8">
        <w:rPr>
          <w:noProof/>
        </w:rPr>
        <w:t>(Welle, 2014, S. 32, 34</w:t>
      </w:r>
      <w:r w:rsidR="002142F8" w:rsidRPr="002142F8">
        <w:rPr>
          <w:noProof/>
        </w:rPr>
        <w:t>)</w:t>
      </w:r>
      <w:r w:rsidR="002142F8">
        <w:fldChar w:fldCharType="end"/>
      </w:r>
      <w:r w:rsidR="002142F8">
        <w:t>. Besteht die Blattspreite aus mehreren selbstständigen Blattteilen, spricht man von zusammengesetzten Blättern</w:t>
      </w:r>
      <w:r w:rsidR="0056368F">
        <w:t xml:space="preserve"> </w:t>
      </w:r>
      <w:r w:rsidR="0056368F">
        <w:fldChar w:fldCharType="begin" w:fldLock="1"/>
      </w:r>
      <w:r w:rsidR="0056368F">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V", "uris" : [ "http://www.mendeley.com/documents/?uuid=3a87552b-a90d-47d7-b710-07007c57a7e3" ] } ], "mendeley" : { "formattedCitation" : "(Rothmaler, 1967, S. XIV)", "plainTextFormattedCitation" : "(Rothmaler, 1967, S. XIV)", "previouslyFormattedCitation" : "(Rothmaler, 1967, S. XIV)" }, "properties" : { "noteIndex" : 0 }, "schema" : "https://github.com/citation-style-language/schema/raw/master/csl-citation.json" }</w:instrText>
      </w:r>
      <w:r w:rsidR="0056368F">
        <w:fldChar w:fldCharType="separate"/>
      </w:r>
      <w:r w:rsidR="0056368F" w:rsidRPr="0056368F">
        <w:rPr>
          <w:noProof/>
        </w:rPr>
        <w:t>(Rothmaler, 1967, S. XIV)</w:t>
      </w:r>
      <w:r w:rsidR="0056368F">
        <w:fldChar w:fldCharType="end"/>
      </w:r>
      <w:r w:rsidR="002142F8">
        <w:t>. Die Anordnung der Blättchen genannten Teile ist eine weitere Möglichkeit der Differenzierung</w:t>
      </w:r>
      <w:r w:rsidR="00805EA2">
        <w:t xml:space="preserve"> </w:t>
      </w:r>
      <w:r w:rsidR="00F65235">
        <w:t>(Abbildung 4).</w:t>
      </w:r>
    </w:p>
    <w:p w:rsidR="00EF4B6E" w:rsidRDefault="00EF4B6E" w:rsidP="003B1712">
      <w:r>
        <w:t xml:space="preserve">Zur Variation innerhalb der Blattformen tragen auch die Form des </w:t>
      </w:r>
      <w:proofErr w:type="spellStart"/>
      <w:r>
        <w:t>Spreitengrundes</w:t>
      </w:r>
      <w:proofErr w:type="spellEnd"/>
      <w:r>
        <w:t xml:space="preserve">  und der </w:t>
      </w:r>
      <w:proofErr w:type="spellStart"/>
      <w:r>
        <w:t>Spreitenspitze</w:t>
      </w:r>
      <w:proofErr w:type="spellEnd"/>
      <w:r>
        <w:t xml:space="preserve"> bei, welche in </w:t>
      </w:r>
      <w:r w:rsidR="00E37657">
        <w:fldChar w:fldCharType="begin"/>
      </w:r>
      <w:r w:rsidR="00E37657">
        <w:instrText xml:space="preserve"> REF _Ref475891473 \h </w:instrText>
      </w:r>
      <w:r w:rsidR="00E37657">
        <w:fldChar w:fldCharType="separate"/>
      </w:r>
      <w:r w:rsidR="007533F1">
        <w:t xml:space="preserve">Abbildung </w:t>
      </w:r>
      <w:r w:rsidR="007533F1">
        <w:rPr>
          <w:noProof/>
        </w:rPr>
        <w:t>5</w:t>
      </w:r>
      <w:r w:rsidR="00E37657">
        <w:fldChar w:fldCharType="end"/>
      </w:r>
      <w:r w:rsidR="00E37657">
        <w:t xml:space="preserve"> </w:t>
      </w:r>
      <w:r>
        <w:t>zu sehen sind.</w:t>
      </w:r>
    </w:p>
    <w:p w:rsidR="008B75CF" w:rsidRPr="002C7F7E" w:rsidRDefault="008B75CF" w:rsidP="003B1712">
      <w:pPr>
        <w:rPr>
          <w:sz w:val="2"/>
        </w:rPr>
      </w:pPr>
    </w:p>
    <w:p w:rsidR="008B75CF" w:rsidRDefault="008B75CF" w:rsidP="003B1712">
      <w:r w:rsidRPr="008B75CF">
        <w:rPr>
          <w:noProof/>
          <w:lang w:eastAsia="de-DE"/>
        </w:rPr>
        <w:drawing>
          <wp:inline distT="0" distB="0" distL="0" distR="0" wp14:anchorId="4B7020F8" wp14:editId="27AD9938">
            <wp:extent cx="5400675" cy="914400"/>
            <wp:effectExtent l="0" t="0" r="9525" b="0"/>
            <wp:docPr id="351" name="Grafik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extLst>
                        <a:ext uri="{BEBA8EAE-BF5A-486C-A8C5-ECC9F3942E4B}">
                          <a14:imgProps xmlns:a14="http://schemas.microsoft.com/office/drawing/2010/main">
                            <a14:imgLayer r:embed="rId25">
                              <a14:imgEffect>
                                <a14:sharpenSoften amount="50000"/>
                              </a14:imgEffect>
                            </a14:imgLayer>
                          </a14:imgProps>
                        </a:ext>
                      </a:extLst>
                    </a:blip>
                    <a:srcRect b="11770"/>
                    <a:stretch/>
                  </pic:blipFill>
                  <pic:spPr bwMode="auto">
                    <a:xfrm>
                      <a:off x="0" y="0"/>
                      <a:ext cx="5400675" cy="914400"/>
                    </a:xfrm>
                    <a:prstGeom prst="rect">
                      <a:avLst/>
                    </a:prstGeom>
                    <a:ln>
                      <a:noFill/>
                    </a:ln>
                    <a:extLst>
                      <a:ext uri="{53640926-AAD7-44D8-BBD7-CCE9431645EC}">
                        <a14:shadowObscured xmlns:a14="http://schemas.microsoft.com/office/drawing/2010/main"/>
                      </a:ext>
                    </a:extLst>
                  </pic:spPr>
                </pic:pic>
              </a:graphicData>
            </a:graphic>
          </wp:inline>
        </w:drawing>
      </w:r>
    </w:p>
    <w:p w:rsidR="008B75CF" w:rsidRDefault="008B75CF" w:rsidP="008B75CF">
      <w:pPr>
        <w:pStyle w:val="Beschriftung"/>
      </w:pPr>
      <w:bookmarkStart w:id="22" w:name="_Ref475891473"/>
      <w:bookmarkStart w:id="23" w:name="_Toc476722483"/>
      <w:r>
        <w:t xml:space="preserve">Abbildung </w:t>
      </w:r>
      <w:r w:rsidR="00C216BB">
        <w:fldChar w:fldCharType="begin"/>
      </w:r>
      <w:r w:rsidR="00C216BB">
        <w:instrText xml:space="preserve"> SEQ Abbildung \* ARABIC </w:instrText>
      </w:r>
      <w:r w:rsidR="00C216BB">
        <w:fldChar w:fldCharType="separate"/>
      </w:r>
      <w:r w:rsidR="007533F1">
        <w:rPr>
          <w:noProof/>
        </w:rPr>
        <w:t>5</w:t>
      </w:r>
      <w:r w:rsidR="00C216BB">
        <w:rPr>
          <w:noProof/>
        </w:rPr>
        <w:fldChar w:fldCharType="end"/>
      </w:r>
      <w:bookmarkEnd w:id="22"/>
      <w:r>
        <w:t xml:space="preserve"> - Formen des </w:t>
      </w:r>
      <w:proofErr w:type="spellStart"/>
      <w:r>
        <w:t>Spreitengrundes</w:t>
      </w:r>
      <w:proofErr w:type="spellEnd"/>
      <w:r>
        <w:t xml:space="preserve"> und der </w:t>
      </w:r>
      <w:proofErr w:type="spellStart"/>
      <w:r>
        <w:t>Spreitenspitze</w:t>
      </w:r>
      <w:proofErr w:type="spellEnd"/>
      <w:r>
        <w:t xml:space="preserve">, </w:t>
      </w:r>
      <w:proofErr w:type="spellStart"/>
      <w:r>
        <w:t>Spreitengrund</w:t>
      </w:r>
      <w:proofErr w:type="spellEnd"/>
      <w:r>
        <w:t xml:space="preserve"> (1 bis 3) von links nach rechts: gestutzt, abgerundet, </w:t>
      </w:r>
      <w:proofErr w:type="spellStart"/>
      <w:r>
        <w:t>keilig</w:t>
      </w:r>
      <w:proofErr w:type="spellEnd"/>
      <w:r>
        <w:t xml:space="preserve">, | </w:t>
      </w:r>
      <w:proofErr w:type="spellStart"/>
      <w:r>
        <w:t>Spreitenspitze</w:t>
      </w:r>
      <w:proofErr w:type="spellEnd"/>
      <w:r>
        <w:t xml:space="preserve"> (4 bis 11) von links nach rechts: gestutzt, abgerundet, stumpf, spitz, zugespitzt, stachelspitz, </w:t>
      </w:r>
      <w:proofErr w:type="spellStart"/>
      <w:r>
        <w:t>bespitzt</w:t>
      </w:r>
      <w:proofErr w:type="spellEnd"/>
      <w:r>
        <w:t xml:space="preserve">, </w:t>
      </w:r>
      <w:proofErr w:type="spellStart"/>
      <w:r>
        <w:t>ausgerandet</w:t>
      </w:r>
      <w:proofErr w:type="spellEnd"/>
      <w:r w:rsidR="00C15C27">
        <w:t xml:space="preserve"> </w:t>
      </w:r>
      <w:r w:rsidR="00C15C27">
        <w:fldChar w:fldCharType="begin" w:fldLock="1"/>
      </w:r>
      <w:r w:rsidR="00D43DB4">
        <w:instrText>ADDIN CSL_CITATION { "citationItems" : [ { "id" : "ITEM-1", "itemData" : { "ISBN" : "978-3-8274-1606-3", "author" : [ { "dropping-particle" : "", "family" : "Rothmaler", "given" : "Werner", "non-dropping-particle" : "", "parse-names" : false, "suffix" : "" } ], "edition" : "20", "id" : "ITEM-1", "issued" : { "date-parts" : [ [ "2011" ] ] }, "publisher" : "Spektrum Akademischer Verlag", "publisher-place" : "Heidelberg", "title" : "Exkursionsflora von Deutschland - Gef\u00e4\u00dfpflanzen", "type" : "book" }, "locator" : "886", "uris" : [ "http://www.mendeley.com/documents/?uuid=d3510cd1-9b33-4cc1-b4df-101d363644e1" ] } ], "mendeley" : { "formattedCitation" : "(Rothmaler, 2011, S. 886)", "plainTextFormattedCitation" : "(Rothmaler, 2011, S. 886)", "previouslyFormattedCitation" : "(Rothmaler, 2011, S. 886)" }, "properties" : { "noteIndex" : 0 }, "schema" : "https://github.com/citation-style-language/schema/raw/master/csl-citation.json" }</w:instrText>
      </w:r>
      <w:r w:rsidR="00C15C27">
        <w:fldChar w:fldCharType="separate"/>
      </w:r>
      <w:r w:rsidR="00C15C27" w:rsidRPr="00C15C27">
        <w:rPr>
          <w:b w:val="0"/>
          <w:noProof/>
        </w:rPr>
        <w:t>(Rothmaler, 2011, S. 886)</w:t>
      </w:r>
      <w:bookmarkEnd w:id="23"/>
      <w:r w:rsidR="00C15C27">
        <w:fldChar w:fldCharType="end"/>
      </w:r>
    </w:p>
    <w:p w:rsidR="008478CA" w:rsidRDefault="0056368F" w:rsidP="003B1712">
      <w:r>
        <w:lastRenderedPageBreak/>
        <w:t xml:space="preserve">Der Blattrand kann als weiteres Unterscheidungsmerkmal dienen. Die Gliederung nach </w:t>
      </w:r>
      <w:r>
        <w:fldChar w:fldCharType="begin" w:fldLock="1"/>
      </w:r>
      <w:r>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uris" : [ "http://www.mendeley.com/documents/?uuid=3a87552b-a90d-47d7-b710-07007c57a7e3" ] } ], "mendeley" : { "formattedCitation" : "(Rothmaler, 1967)", "manualFormatting" : "Rothmaler (1967)", "plainTextFormattedCitation" : "(Rothmaler, 1967)", "previouslyFormattedCitation" : "(Rothmaler, 1967)" }, "properties" : { "noteIndex" : 0 }, "schema" : "https://github.com/citation-style-language/schema/raw/master/csl-citation.json" }</w:instrText>
      </w:r>
      <w:r>
        <w:fldChar w:fldCharType="separate"/>
      </w:r>
      <w:r>
        <w:rPr>
          <w:noProof/>
        </w:rPr>
        <w:t>Rothmaler</w:t>
      </w:r>
      <w:r w:rsidRPr="0056368F">
        <w:rPr>
          <w:noProof/>
        </w:rPr>
        <w:t xml:space="preserve"> </w:t>
      </w:r>
      <w:r>
        <w:rPr>
          <w:noProof/>
        </w:rPr>
        <w:t>(</w:t>
      </w:r>
      <w:r w:rsidRPr="0056368F">
        <w:rPr>
          <w:noProof/>
        </w:rPr>
        <w:t>1967)</w:t>
      </w:r>
      <w:r>
        <w:fldChar w:fldCharType="end"/>
      </w:r>
      <w:r>
        <w:t xml:space="preserve"> ist in </w:t>
      </w:r>
      <w:r w:rsidR="001C0A7C">
        <w:fldChar w:fldCharType="begin"/>
      </w:r>
      <w:r w:rsidR="001C0A7C">
        <w:instrText xml:space="preserve"> REF _Ref475890863 \h </w:instrText>
      </w:r>
      <w:r w:rsidR="001C0A7C">
        <w:fldChar w:fldCharType="separate"/>
      </w:r>
      <w:r w:rsidR="007533F1">
        <w:t xml:space="preserve">Abbildung </w:t>
      </w:r>
      <w:r w:rsidR="007533F1">
        <w:rPr>
          <w:noProof/>
        </w:rPr>
        <w:t>6</w:t>
      </w:r>
      <w:r w:rsidR="001C0A7C">
        <w:fldChar w:fldCharType="end"/>
      </w:r>
      <w:r w:rsidR="001C0A7C">
        <w:t xml:space="preserve"> </w:t>
      </w:r>
      <w:r>
        <w:t>dargestellt.</w:t>
      </w:r>
    </w:p>
    <w:p w:rsidR="00052DD0" w:rsidRDefault="00052DD0" w:rsidP="003B1712">
      <w:r w:rsidRPr="00052DD0">
        <w:rPr>
          <w:noProof/>
          <w:lang w:eastAsia="de-DE"/>
        </w:rPr>
        <w:drawing>
          <wp:inline distT="0" distB="0" distL="0" distR="0" wp14:anchorId="49DBCBFD" wp14:editId="102D902A">
            <wp:extent cx="1143000" cy="907366"/>
            <wp:effectExtent l="0" t="0" r="0" b="7620"/>
            <wp:docPr id="350" name="Grafik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1154211" cy="916265"/>
                    </a:xfrm>
                    <a:prstGeom prst="rect">
                      <a:avLst/>
                    </a:prstGeom>
                  </pic:spPr>
                </pic:pic>
              </a:graphicData>
            </a:graphic>
          </wp:inline>
        </w:drawing>
      </w:r>
      <w:r w:rsidRPr="00052DD0">
        <w:rPr>
          <w:noProof/>
          <w:lang w:eastAsia="de-DE"/>
        </w:rPr>
        <w:drawing>
          <wp:inline distT="0" distB="0" distL="0" distR="0" wp14:anchorId="3F005A46" wp14:editId="0B94000E">
            <wp:extent cx="3904244" cy="904875"/>
            <wp:effectExtent l="0" t="0" r="1270" b="0"/>
            <wp:docPr id="349" name="Grafik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Lst>
                    </a:blip>
                    <a:stretch>
                      <a:fillRect/>
                    </a:stretch>
                  </pic:blipFill>
                  <pic:spPr>
                    <a:xfrm>
                      <a:off x="0" y="0"/>
                      <a:ext cx="3942538" cy="913750"/>
                    </a:xfrm>
                    <a:prstGeom prst="rect">
                      <a:avLst/>
                    </a:prstGeom>
                  </pic:spPr>
                </pic:pic>
              </a:graphicData>
            </a:graphic>
          </wp:inline>
        </w:drawing>
      </w:r>
    </w:p>
    <w:p w:rsidR="00052DD0" w:rsidRDefault="00052DD0" w:rsidP="00052DD0">
      <w:pPr>
        <w:pStyle w:val="Beschriftung"/>
      </w:pPr>
      <w:bookmarkStart w:id="24" w:name="_Ref475890863"/>
      <w:bookmarkStart w:id="25" w:name="_Toc476722484"/>
      <w:r>
        <w:t xml:space="preserve">Abbildung </w:t>
      </w:r>
      <w:r w:rsidR="00C216BB">
        <w:fldChar w:fldCharType="begin"/>
      </w:r>
      <w:r w:rsidR="00C216BB">
        <w:instrText xml:space="preserve"> SEQ Abbildung \* ARABIC </w:instrText>
      </w:r>
      <w:r w:rsidR="00C216BB">
        <w:fldChar w:fldCharType="separate"/>
      </w:r>
      <w:r w:rsidR="007533F1">
        <w:rPr>
          <w:noProof/>
        </w:rPr>
        <w:t>6</w:t>
      </w:r>
      <w:r w:rsidR="00C216BB">
        <w:rPr>
          <w:noProof/>
        </w:rPr>
        <w:fldChar w:fldCharType="end"/>
      </w:r>
      <w:bookmarkEnd w:id="24"/>
      <w:r>
        <w:t xml:space="preserve"> - Formen von Blatträndern</w:t>
      </w:r>
      <w:r>
        <w:rPr>
          <w:noProof/>
        </w:rPr>
        <w:t>, von links nach rechts: ganzrandig, gesägt, doppelt gesägt</w:t>
      </w:r>
      <w:r w:rsidR="00D55988">
        <w:rPr>
          <w:noProof/>
        </w:rPr>
        <w:t>,</w:t>
      </w:r>
      <w:r>
        <w:rPr>
          <w:noProof/>
        </w:rPr>
        <w:t xml:space="preserve"> schrotsägeförmig, gezähnt, gekerbt, gebuchtet, geschweift</w:t>
      </w:r>
      <w:r w:rsidR="00D43DB4">
        <w:rPr>
          <w:noProof/>
        </w:rPr>
        <w:t xml:space="preserve"> </w:t>
      </w:r>
      <w:r w:rsidR="00D43DB4">
        <w:rPr>
          <w:noProof/>
        </w:rPr>
        <w:fldChar w:fldCharType="begin" w:fldLock="1"/>
      </w:r>
      <w:r w:rsidR="00914D79">
        <w:rPr>
          <w:noProof/>
        </w:rPr>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VI, XVII", "uris" : [ "http://www.mendeley.com/documents/?uuid=3a87552b-a90d-47d7-b710-07007c57a7e3" ] } ], "mendeley" : { "formattedCitation" : "(Rothmaler, 1967, S. XVI, XVII)", "plainTextFormattedCitation" : "(Rothmaler, 1967, S. XVI, XVII)", "previouslyFormattedCitation" : "(Rothmaler, 1967, S. XVI, XVII)" }, "properties" : { "noteIndex" : 0 }, "schema" : "https://github.com/citation-style-language/schema/raw/master/csl-citation.json" }</w:instrText>
      </w:r>
      <w:r w:rsidR="00D43DB4">
        <w:rPr>
          <w:noProof/>
        </w:rPr>
        <w:fldChar w:fldCharType="separate"/>
      </w:r>
      <w:r w:rsidR="00D43DB4" w:rsidRPr="00D43DB4">
        <w:rPr>
          <w:b w:val="0"/>
          <w:noProof/>
        </w:rPr>
        <w:t>(Rothmaler, 1967, S. XVI, XVII)</w:t>
      </w:r>
      <w:bookmarkEnd w:id="25"/>
      <w:r w:rsidR="00D43DB4">
        <w:rPr>
          <w:noProof/>
        </w:rPr>
        <w:fldChar w:fldCharType="end"/>
      </w:r>
    </w:p>
    <w:p w:rsidR="0056368F" w:rsidRDefault="0056368F" w:rsidP="0056368F">
      <w:r>
        <w:t xml:space="preserve">Nicht alle Blätter weisen, abhängig von der Art der Anheftung an die Sprossachse, einen Stiel auf. Bei </w:t>
      </w:r>
      <w:proofErr w:type="spellStart"/>
      <w:r>
        <w:t>gestielten</w:t>
      </w:r>
      <w:proofErr w:type="spellEnd"/>
      <w:r>
        <w:t xml:space="preserve"> Blättern ist der Blattstiel deutlich ausgebildet, während </w:t>
      </w:r>
      <w:proofErr w:type="spellStart"/>
      <w:r>
        <w:t>stengelu</w:t>
      </w:r>
      <w:r>
        <w:t>m</w:t>
      </w:r>
      <w:r>
        <w:t>fassende</w:t>
      </w:r>
      <w:proofErr w:type="spellEnd"/>
      <w:r>
        <w:t xml:space="preserve">, durchwachsene oder sitzende Blätter keinen Stiel ausbilden. </w:t>
      </w:r>
      <w:r>
        <w:fldChar w:fldCharType="begin" w:fldLock="1"/>
      </w:r>
      <w:r>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I", "uris" : [ "http://www.mendeley.com/documents/?uuid=3a87552b-a90d-47d7-b710-07007c57a7e3" ] } ], "mendeley" : { "formattedCitation" : "(Rothmaler, 1967, S. XII)", "plainTextFormattedCitation" : "(Rothmaler, 1967, S. XII)", "previouslyFormattedCitation" : "(Rothmaler, 1967, S. XII)" }, "properties" : { "noteIndex" : 0 }, "schema" : "https://github.com/citation-style-language/schema/raw/master/csl-citation.json" }</w:instrText>
      </w:r>
      <w:r>
        <w:fldChar w:fldCharType="separate"/>
      </w:r>
      <w:r w:rsidRPr="00613F22">
        <w:rPr>
          <w:noProof/>
        </w:rPr>
        <w:t>(Rothmaler, 1967, S. XII)</w:t>
      </w:r>
      <w:r>
        <w:fldChar w:fldCharType="end"/>
      </w:r>
    </w:p>
    <w:p w:rsidR="00495B83" w:rsidRDefault="0056368F" w:rsidP="0056368F">
      <w:r>
        <w:t xml:space="preserve">Weiter kann man Blätter anhand ihrer Anordnung an der Sprossachse </w:t>
      </w:r>
      <w:r w:rsidR="00EF4B6E">
        <w:t>in wechselständige, gegenständige, quirlständige und bodenständige Blätter differenzieren</w:t>
      </w:r>
      <w:r>
        <w:t xml:space="preserve"> </w:t>
      </w:r>
      <w:r>
        <w:fldChar w:fldCharType="begin" w:fldLock="1"/>
      </w:r>
      <w:r>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II", "uris" : [ "http://www.mendeley.com/documents/?uuid=3a87552b-a90d-47d7-b710-07007c57a7e3" ] } ], "mendeley" : { "formattedCitation" : "(Rothmaler, 1967, S. XIII)", "plainTextFormattedCitation" : "(Rothmaler, 1967, S. XIII)", "previouslyFormattedCitation" : "(Rothmaler, 1967, S. XIII)" }, "properties" : { "noteIndex" : 0 }, "schema" : "https://github.com/citation-style-language/schema/raw/master/csl-citation.json" }</w:instrText>
      </w:r>
      <w:r>
        <w:fldChar w:fldCharType="separate"/>
      </w:r>
      <w:r w:rsidRPr="008478CA">
        <w:rPr>
          <w:noProof/>
        </w:rPr>
        <w:t>(Rothmaler, 1967, S. XIII)</w:t>
      </w:r>
      <w:r>
        <w:fldChar w:fldCharType="end"/>
      </w:r>
      <w:r w:rsidR="00EF4B6E">
        <w:t>.</w:t>
      </w:r>
      <w:r w:rsidR="00152532">
        <w:t xml:space="preserve"> </w:t>
      </w:r>
      <w:r w:rsidR="00495B83">
        <w:t xml:space="preserve">Ferner dienen der Unterscheidung die Beschaffenheit des Blattes, die sich in ledrig, krautig, fleischig und häutig unterteilen lässt </w:t>
      </w:r>
      <w:r w:rsidR="00495B83">
        <w:fldChar w:fldCharType="begin" w:fldLock="1"/>
      </w:r>
      <w:r w:rsidR="00152532">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VII", "uris" : [ "http://www.mendeley.com/documents/?uuid=3a87552b-a90d-47d7-b710-07007c57a7e3" ] } ], "mendeley" : { "formattedCitation" : "(Rothmaler, 1967, S. XVII)", "plainTextFormattedCitation" : "(Rothmaler, 1967, S. XVII)", "previouslyFormattedCitation" : "(Rothmaler, 1967, S. XVII)" }, "properties" : { "noteIndex" : 0 }, "schema" : "https://github.com/citation-style-language/schema/raw/master/csl-citation.json" }</w:instrText>
      </w:r>
      <w:r w:rsidR="00495B83">
        <w:fldChar w:fldCharType="separate"/>
      </w:r>
      <w:r w:rsidR="00495B83" w:rsidRPr="00495B83">
        <w:rPr>
          <w:noProof/>
        </w:rPr>
        <w:t>(Rothmaler, 1967, S. XVII)</w:t>
      </w:r>
      <w:r w:rsidR="00495B83">
        <w:fldChar w:fldCharType="end"/>
      </w:r>
      <w:r w:rsidR="00495B83">
        <w:t xml:space="preserve"> und der </w:t>
      </w:r>
      <w:proofErr w:type="spellStart"/>
      <w:r w:rsidR="00495B83">
        <w:t>Spreite</w:t>
      </w:r>
      <w:r w:rsidR="00495B83">
        <w:t>n</w:t>
      </w:r>
      <w:r w:rsidR="00495B83">
        <w:t>querschnitt</w:t>
      </w:r>
      <w:proofErr w:type="spellEnd"/>
      <w:r w:rsidR="00152532">
        <w:t xml:space="preserve">, der die Art der Rollung oder Faltung des Blattes beschreibt </w:t>
      </w:r>
      <w:r w:rsidR="00152532">
        <w:fldChar w:fldCharType="begin" w:fldLock="1"/>
      </w:r>
      <w:r w:rsidR="00331321">
        <w:instrText>ADDIN CSL_CITATION { "citationItems" : [ { "id" : "ITEM-1", "itemData" : { "ISBN" : "978-3-8274-1606-3", "author" : [ { "dropping-particle" : "", "family" : "Rothmaler", "given" : "Werner", "non-dropping-particle" : "", "parse-names" : false, "suffix" : "" } ], "edition" : "20", "id" : "ITEM-1", "issued" : { "date-parts" : [ [ "2011" ] ] }, "publisher" : "Spektrum Akademischer Verlag", "publisher-place" : "Heidelberg", "title" : "Exkursionsflora von Deutschland - Gef\u00e4\u00dfpflanzen", "type" : "book" }, "locator" : "887", "uris" : [ "http://www.mendeley.com/documents/?uuid=d3510cd1-9b33-4cc1-b4df-101d363644e1" ] } ], "mendeley" : { "formattedCitation" : "(Rothmaler, 2011, S. 887)", "plainTextFormattedCitation" : "(Rothmaler, 2011, S. 887)", "previouslyFormattedCitation" : "(Rothmaler, 2011, S. 887)" }, "properties" : { "noteIndex" : 0 }, "schema" : "https://github.com/citation-style-language/schema/raw/master/csl-citation.json" }</w:instrText>
      </w:r>
      <w:r w:rsidR="00152532">
        <w:fldChar w:fldCharType="separate"/>
      </w:r>
      <w:r w:rsidR="00152532" w:rsidRPr="00152532">
        <w:rPr>
          <w:noProof/>
        </w:rPr>
        <w:t>(Rothmaler, 2011, S. 887)</w:t>
      </w:r>
      <w:r w:rsidR="00152532">
        <w:fldChar w:fldCharType="end"/>
      </w:r>
      <w:r w:rsidR="00495B83">
        <w:t xml:space="preserve">. </w:t>
      </w:r>
    </w:p>
    <w:p w:rsidR="00A61A47" w:rsidRDefault="00A61A47" w:rsidP="00DD5852">
      <w:pPr>
        <w:pStyle w:val="berschrift4"/>
        <w:numPr>
          <w:ilvl w:val="3"/>
          <w:numId w:val="1"/>
        </w:numPr>
        <w:ind w:left="851" w:hanging="851"/>
      </w:pPr>
      <w:bookmarkStart w:id="26" w:name="_Toc476722410"/>
      <w:r>
        <w:t>Blatt</w:t>
      </w:r>
      <w:r w:rsidR="00882F9D">
        <w:t>nerv</w:t>
      </w:r>
      <w:r w:rsidR="00685D61">
        <w:t>atur</w:t>
      </w:r>
      <w:bookmarkEnd w:id="26"/>
    </w:p>
    <w:p w:rsidR="00A02E44" w:rsidRDefault="00A02E44" w:rsidP="00A61A47">
      <w:r>
        <w:t>Die Blattnerven, oder synonym Blattadern, sind das Blatt durchziehende Leitbündel. Ihre Aufgabe ist der Transport von Stoffen und die</w:t>
      </w:r>
      <w:r w:rsidR="007B71C8">
        <w:t xml:space="preserve"> Wahrung der</w:t>
      </w:r>
      <w:r>
        <w:t xml:space="preserve"> Festigkeit der Blattspreite</w:t>
      </w:r>
      <w:r w:rsidR="00331321">
        <w:t xml:space="preserve"> </w:t>
      </w:r>
      <w:r w:rsidR="00331321">
        <w:fldChar w:fldCharType="begin" w:fldLock="1"/>
      </w:r>
      <w:r w:rsidR="006547EA">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86", "uris" : [ "http://www.mendeley.com/documents/?uuid=2caa7fb5-b3d5-479a-aa98-1eeca2ccbcc5" ] } ], "mendeley" : { "formattedCitation" : "(Welle, 2014, S. 86)", "plainTextFormattedCitation" : "(Welle, 2014, S. 86)", "previouslyFormattedCitation" : "(Welle, 2014, S. 86)" }, "properties" : { "noteIndex" : 0 }, "schema" : "https://github.com/citation-style-language/schema/raw/master/csl-citation.json" }</w:instrText>
      </w:r>
      <w:r w:rsidR="00331321">
        <w:fldChar w:fldCharType="separate"/>
      </w:r>
      <w:r w:rsidR="00331321" w:rsidRPr="00331321">
        <w:rPr>
          <w:noProof/>
        </w:rPr>
        <w:t>(Welle, 2014, S. 86)</w:t>
      </w:r>
      <w:r w:rsidR="00331321">
        <w:fldChar w:fldCharType="end"/>
      </w:r>
      <w:r>
        <w:t>. Die Anordnung der Nerven kann zwischen den Arten variieren.</w:t>
      </w:r>
    </w:p>
    <w:p w:rsidR="0064350A" w:rsidRPr="00A61A47" w:rsidRDefault="0064350A" w:rsidP="00A61A47">
      <w:r>
        <w:t>Nach</w:t>
      </w:r>
      <w:r w:rsidR="0016025F">
        <w:t xml:space="preserve"> </w:t>
      </w:r>
      <w:r w:rsidR="0016025F">
        <w:fldChar w:fldCharType="begin" w:fldLock="1"/>
      </w:r>
      <w:r w:rsidR="00F22D7A">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II", "uris" : [ "http://www.mendeley.com/documents/?uuid=3a87552b-a90d-47d7-b710-07007c57a7e3" ] } ], "mendeley" : { "formattedCitation" : "(Rothmaler, 1967, S. XIII)", "manualFormatting" : "Rothmaler (1967, S. XIII)", "plainTextFormattedCitation" : "(Rothmaler, 1967, S. XIII)", "previouslyFormattedCitation" : "(Rothmaler, 1967, S. XIII)" }, "properties" : { "noteIndex" : 0 }, "schema" : "https://github.com/citation-style-language/schema/raw/master/csl-citation.json" }</w:instrText>
      </w:r>
      <w:r w:rsidR="0016025F">
        <w:fldChar w:fldCharType="separate"/>
      </w:r>
      <w:r w:rsidR="0016025F">
        <w:rPr>
          <w:noProof/>
        </w:rPr>
        <w:t>Rothmaler</w:t>
      </w:r>
      <w:r w:rsidR="006547EA">
        <w:rPr>
          <w:noProof/>
        </w:rPr>
        <w:t xml:space="preserve"> </w:t>
      </w:r>
      <w:r w:rsidR="0016025F">
        <w:rPr>
          <w:noProof/>
        </w:rPr>
        <w:t>(</w:t>
      </w:r>
      <w:r w:rsidR="0016025F" w:rsidRPr="0016025F">
        <w:rPr>
          <w:noProof/>
        </w:rPr>
        <w:t>1967, S. XIII)</w:t>
      </w:r>
      <w:r w:rsidR="0016025F">
        <w:fldChar w:fldCharType="end"/>
      </w:r>
      <w:r w:rsidR="0016025F">
        <w:t xml:space="preserve"> unterscheidet</w:t>
      </w:r>
      <w:r w:rsidR="00D037FF">
        <w:t xml:space="preserve"> </w:t>
      </w:r>
      <w:r w:rsidR="00593B15">
        <w:t xml:space="preserve">man </w:t>
      </w:r>
      <w:r w:rsidR="00D037FF">
        <w:t>nach dem Verlauf der Blattnerven</w:t>
      </w:r>
      <w:r w:rsidR="00593B15">
        <w:t xml:space="preserve"> Blätter in</w:t>
      </w:r>
      <w:r w:rsidR="00D037FF">
        <w:t xml:space="preserve">: </w:t>
      </w:r>
    </w:p>
    <w:p w:rsidR="00F90739" w:rsidRDefault="00A828CA" w:rsidP="00497041">
      <w:pPr>
        <w:pStyle w:val="Listenabsatz"/>
        <w:numPr>
          <w:ilvl w:val="0"/>
          <w:numId w:val="5"/>
        </w:numPr>
        <w:jc w:val="left"/>
      </w:pPr>
      <w:r w:rsidRPr="00711FF3">
        <w:rPr>
          <w:u w:val="single"/>
        </w:rPr>
        <w:t>streifennervig</w:t>
      </w:r>
      <w:r>
        <w:t>: gleich starke Nerven</w:t>
      </w:r>
      <w:r w:rsidR="004C1084">
        <w:t xml:space="preserve"> verlaufen vom</w:t>
      </w:r>
      <w:r w:rsidR="0064350A">
        <w:t xml:space="preserve"> Blattgrund ohne Verzweigun</w:t>
      </w:r>
      <w:r w:rsidR="004C1084">
        <w:t>g nebeneinander zur Blattspitze</w:t>
      </w:r>
    </w:p>
    <w:p w:rsidR="004C1084" w:rsidRDefault="004C1084" w:rsidP="00497041">
      <w:pPr>
        <w:pStyle w:val="Listenabsatz"/>
        <w:numPr>
          <w:ilvl w:val="0"/>
          <w:numId w:val="5"/>
        </w:numPr>
        <w:jc w:val="left"/>
      </w:pPr>
      <w:r w:rsidRPr="00711FF3">
        <w:rPr>
          <w:u w:val="single"/>
        </w:rPr>
        <w:t>netznervig</w:t>
      </w:r>
      <w:r w:rsidR="00173F5E">
        <w:t xml:space="preserve">: von einer oder mehreren Hauptnerven gehen kleinere Seitennerven ab, die in ein engmaschiges </w:t>
      </w:r>
      <w:proofErr w:type="spellStart"/>
      <w:r w:rsidR="00173F5E">
        <w:t>Adernetz</w:t>
      </w:r>
      <w:proofErr w:type="spellEnd"/>
      <w:r w:rsidR="00173F5E">
        <w:t xml:space="preserve"> übergehen</w:t>
      </w:r>
      <w:r w:rsidR="00951CF6">
        <w:t xml:space="preserve">. </w:t>
      </w:r>
      <w:r w:rsidR="0016025F">
        <w:t>Weiter untergliedert</w:t>
      </w:r>
      <w:r w:rsidR="00951CF6">
        <w:t xml:space="preserve"> man</w:t>
      </w:r>
      <w:r w:rsidR="0016025F">
        <w:t xml:space="preserve"> netznerv</w:t>
      </w:r>
      <w:r w:rsidR="0016025F">
        <w:t>i</w:t>
      </w:r>
      <w:r w:rsidR="0016025F">
        <w:t>ge Blätter in</w:t>
      </w:r>
      <w:r w:rsidR="00951CF6">
        <w:t>:</w:t>
      </w:r>
    </w:p>
    <w:p w:rsidR="00173F5E" w:rsidRDefault="00951CF6" w:rsidP="00497041">
      <w:pPr>
        <w:pStyle w:val="Listenabsatz"/>
        <w:numPr>
          <w:ilvl w:val="1"/>
          <w:numId w:val="5"/>
        </w:numPr>
        <w:jc w:val="left"/>
      </w:pPr>
      <w:r w:rsidRPr="00711FF3">
        <w:rPr>
          <w:u w:val="single"/>
        </w:rPr>
        <w:t>fiedernervig</w:t>
      </w:r>
      <w:r>
        <w:t xml:space="preserve">: die Seitennerven </w:t>
      </w:r>
      <w:r w:rsidR="00540252">
        <w:t>gehen</w:t>
      </w:r>
      <w:r>
        <w:t xml:space="preserve"> zu beiden Seiten </w:t>
      </w:r>
      <w:r w:rsidR="00540252">
        <w:t xml:space="preserve">von </w:t>
      </w:r>
      <w:r>
        <w:t>einem Haup</w:t>
      </w:r>
      <w:r>
        <w:t>t</w:t>
      </w:r>
      <w:r>
        <w:t>nerv</w:t>
      </w:r>
      <w:r w:rsidR="00540252">
        <w:t xml:space="preserve"> ab</w:t>
      </w:r>
    </w:p>
    <w:p w:rsidR="00951CF6" w:rsidRDefault="00951CF6" w:rsidP="00497041">
      <w:pPr>
        <w:pStyle w:val="Listenabsatz"/>
        <w:numPr>
          <w:ilvl w:val="1"/>
          <w:numId w:val="5"/>
        </w:numPr>
        <w:jc w:val="left"/>
      </w:pPr>
      <w:r w:rsidRPr="00711FF3">
        <w:rPr>
          <w:u w:val="single"/>
        </w:rPr>
        <w:t>fingernervig</w:t>
      </w:r>
      <w:r>
        <w:t>: die größeren Nerven gehen strahlenförmig vom Blattstiel aus</w:t>
      </w:r>
    </w:p>
    <w:p w:rsidR="005D1723" w:rsidRDefault="005D1723" w:rsidP="003017D6">
      <w:r>
        <w:lastRenderedPageBreak/>
        <w:t xml:space="preserve">Beispiele von Blättern, unterschieden in der Art des Verlaufs ihrer Blattnerven, sind in </w:t>
      </w:r>
      <w:r>
        <w:fldChar w:fldCharType="begin"/>
      </w:r>
      <w:r>
        <w:instrText xml:space="preserve"> REF _Ref475891852 \h </w:instrText>
      </w:r>
      <w:r w:rsidR="003017D6">
        <w:instrText xml:space="preserve"> \* MERGEFORMAT </w:instrText>
      </w:r>
      <w:r>
        <w:fldChar w:fldCharType="separate"/>
      </w:r>
      <w:r w:rsidR="007533F1">
        <w:t xml:space="preserve">Abbildung </w:t>
      </w:r>
      <w:r w:rsidR="007533F1">
        <w:rPr>
          <w:noProof/>
        </w:rPr>
        <w:t>7</w:t>
      </w:r>
      <w:r>
        <w:fldChar w:fldCharType="end"/>
      </w:r>
      <w:r>
        <w:t xml:space="preserve"> aufgeführt.</w:t>
      </w:r>
    </w:p>
    <w:p w:rsidR="00A6013E" w:rsidRDefault="005D1723" w:rsidP="00A6013E">
      <w:pPr>
        <w:pStyle w:val="Listenabsatz"/>
        <w:jc w:val="left"/>
        <w:rPr>
          <w:noProof/>
          <w:lang w:eastAsia="de-DE"/>
        </w:rPr>
      </w:pPr>
      <w:r w:rsidRPr="005D1723">
        <w:rPr>
          <w:noProof/>
          <w:lang w:eastAsia="de-DE"/>
        </w:rPr>
        <w:drawing>
          <wp:inline distT="0" distB="0" distL="0" distR="0" wp14:anchorId="47D2DDA5" wp14:editId="7F8DE47F">
            <wp:extent cx="2695575" cy="1458782"/>
            <wp:effectExtent l="0" t="0" r="0" b="8255"/>
            <wp:docPr id="352" name="Grafik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695575" cy="1458782"/>
                    </a:xfrm>
                    <a:prstGeom prst="rect">
                      <a:avLst/>
                    </a:prstGeom>
                  </pic:spPr>
                </pic:pic>
              </a:graphicData>
            </a:graphic>
          </wp:inline>
        </w:drawing>
      </w:r>
      <w:r w:rsidRPr="005D1723">
        <w:rPr>
          <w:noProof/>
          <w:lang w:eastAsia="de-DE"/>
        </w:rPr>
        <w:t xml:space="preserve"> </w:t>
      </w:r>
      <w:r w:rsidRPr="005D1723">
        <w:rPr>
          <w:noProof/>
          <w:lang w:eastAsia="de-DE"/>
        </w:rPr>
        <w:drawing>
          <wp:inline distT="0" distB="0" distL="0" distR="0" wp14:anchorId="0183C903" wp14:editId="37C328B8">
            <wp:extent cx="1591688" cy="1466850"/>
            <wp:effectExtent l="0" t="0" r="8890" b="0"/>
            <wp:docPr id="353" name="Grafik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1591688" cy="1466850"/>
                    </a:xfrm>
                    <a:prstGeom prst="rect">
                      <a:avLst/>
                    </a:prstGeom>
                  </pic:spPr>
                </pic:pic>
              </a:graphicData>
            </a:graphic>
          </wp:inline>
        </w:drawing>
      </w:r>
    </w:p>
    <w:p w:rsidR="005D1723" w:rsidRDefault="005D1723" w:rsidP="005D1723">
      <w:pPr>
        <w:pStyle w:val="Beschriftung"/>
      </w:pPr>
      <w:bookmarkStart w:id="27" w:name="_Ref475891852"/>
      <w:bookmarkStart w:id="28" w:name="_Toc476722485"/>
      <w:r>
        <w:t xml:space="preserve">Abbildung </w:t>
      </w:r>
      <w:r w:rsidR="00C216BB">
        <w:fldChar w:fldCharType="begin"/>
      </w:r>
      <w:r w:rsidR="00C216BB">
        <w:instrText xml:space="preserve"> SEQ Abbildung \* ARABIC </w:instrText>
      </w:r>
      <w:r w:rsidR="00C216BB">
        <w:fldChar w:fldCharType="separate"/>
      </w:r>
      <w:r w:rsidR="007533F1">
        <w:rPr>
          <w:noProof/>
        </w:rPr>
        <w:t>7</w:t>
      </w:r>
      <w:r w:rsidR="00C216BB">
        <w:rPr>
          <w:noProof/>
        </w:rPr>
        <w:fldChar w:fldCharType="end"/>
      </w:r>
      <w:bookmarkEnd w:id="27"/>
      <w:r>
        <w:t xml:space="preserve"> - mögliche Verläufe der Blattnerven in Laubblättern, von links nach rechts: </w:t>
      </w:r>
      <w:r w:rsidR="00DA653A">
        <w:t>streifennervig, netz</w:t>
      </w:r>
      <w:r w:rsidR="001E3CCB">
        <w:t>n</w:t>
      </w:r>
      <w:r w:rsidR="00DA653A">
        <w:t>ervig, fiedernervig, fingernervig</w:t>
      </w:r>
      <w:bookmarkEnd w:id="28"/>
    </w:p>
    <w:p w:rsidR="009C789B" w:rsidRDefault="001F4C8D" w:rsidP="00BD00B4">
      <w:pPr>
        <w:pStyle w:val="berschrift2"/>
        <w:numPr>
          <w:ilvl w:val="1"/>
          <w:numId w:val="1"/>
        </w:numPr>
        <w:spacing w:line="240" w:lineRule="auto"/>
        <w:ind w:left="567" w:hanging="567"/>
        <w:jc w:val="left"/>
      </w:pPr>
      <w:bookmarkStart w:id="29" w:name="_Toc476722411"/>
      <w:r>
        <w:t xml:space="preserve">Digitale </w:t>
      </w:r>
      <w:r w:rsidR="0094472E">
        <w:t>Bildverarbeitung</w:t>
      </w:r>
      <w:bookmarkEnd w:id="29"/>
    </w:p>
    <w:p w:rsidR="00AF224C" w:rsidRDefault="00112635" w:rsidP="00AF224C">
      <w:pPr>
        <w:pStyle w:val="berschrift3"/>
        <w:numPr>
          <w:ilvl w:val="2"/>
          <w:numId w:val="1"/>
        </w:numPr>
        <w:jc w:val="left"/>
      </w:pPr>
      <w:bookmarkStart w:id="30" w:name="_Toc476722412"/>
      <w:r>
        <w:t>Diskrete Bildrepräsentation</w:t>
      </w:r>
      <w:bookmarkEnd w:id="30"/>
    </w:p>
    <w:p w:rsidR="00AF224C" w:rsidRDefault="00046CB7" w:rsidP="00AF224C">
      <w:r>
        <w:t xml:space="preserve">Da Computer keine kontinuierlichen analogen </w:t>
      </w:r>
      <w:r w:rsidR="00196E2A">
        <w:t>Bilder</w:t>
      </w:r>
      <w:r>
        <w:t xml:space="preserve"> verarbeiten können</w:t>
      </w:r>
      <w:r w:rsidR="0082162F">
        <w:t xml:space="preserve">, werden </w:t>
      </w:r>
      <w:r w:rsidR="00CD6323">
        <w:t>diese im einfachsten Fall in</w:t>
      </w:r>
      <w:r w:rsidR="00FE714C">
        <w:t xml:space="preserve"> ein</w:t>
      </w:r>
      <w:r w:rsidR="0082162F">
        <w:t xml:space="preserve"> </w:t>
      </w:r>
      <w:r w:rsidR="00FE714C">
        <w:t>zweidimensionales</w:t>
      </w:r>
      <w:r w:rsidR="0082162F">
        <w:t xml:space="preserve"> Gitter </w:t>
      </w:r>
      <w:r w:rsidR="00EB239A">
        <w:t>überführt</w:t>
      </w:r>
      <w:r w:rsidR="0082162F">
        <w:t xml:space="preserve">. </w:t>
      </w:r>
      <w:r w:rsidR="00A016E0">
        <w:t xml:space="preserve">Die </w:t>
      </w:r>
      <w:r w:rsidR="00955F32">
        <w:t>meist mit der Matrixnotat</w:t>
      </w:r>
      <w:r w:rsidR="00955F32">
        <w:t>i</w:t>
      </w:r>
      <w:r w:rsidR="00955F32">
        <w:t xml:space="preserve">on angegebene </w:t>
      </w:r>
      <w:r w:rsidR="00A016E0">
        <w:t>Position</w:t>
      </w:r>
      <w:r w:rsidR="00EB239A">
        <w:t xml:space="preserve"> innerhalb des Gitters</w:t>
      </w:r>
      <w:r w:rsidR="00A016E0">
        <w:t xml:space="preserve"> </w:t>
      </w:r>
      <w:r w:rsidR="00267728">
        <w:t>deckt eine</w:t>
      </w:r>
      <w:r w:rsidR="00277587">
        <w:t xml:space="preserve"> </w:t>
      </w:r>
      <w:r w:rsidR="00EB239A">
        <w:t>rechteckige Region des Bildes</w:t>
      </w:r>
      <w:r w:rsidR="00267728" w:rsidRPr="00267728">
        <w:t xml:space="preserve"> </w:t>
      </w:r>
      <w:r w:rsidR="00267728">
        <w:t>ab</w:t>
      </w:r>
      <w:r w:rsidR="00277587">
        <w:t>, die</w:t>
      </w:r>
      <w:r w:rsidR="00267728">
        <w:t xml:space="preserve"> von einem Pixel repräsentiert wird</w:t>
      </w:r>
      <w:r w:rsidR="00D50F64">
        <w:t>.</w:t>
      </w:r>
      <w:r w:rsidR="00EB239A">
        <w:t xml:space="preserve"> Der Wert des Pixels gibt die mittlere </w:t>
      </w:r>
      <w:r w:rsidR="00CD00B6">
        <w:t xml:space="preserve">Intensität der Bestrahlung </w:t>
      </w:r>
      <w:r w:rsidR="00B9037B">
        <w:t xml:space="preserve">in </w:t>
      </w:r>
      <w:r w:rsidR="00267728">
        <w:t>dieser</w:t>
      </w:r>
      <w:r w:rsidR="00EB239A">
        <w:t xml:space="preserve"> </w:t>
      </w:r>
      <w:r w:rsidR="00341D38">
        <w:t>Bildr</w:t>
      </w:r>
      <w:r w:rsidR="00EB239A">
        <w:t>egion wieder.</w:t>
      </w:r>
      <w:r w:rsidR="006547EA">
        <w:t xml:space="preserve"> </w:t>
      </w:r>
      <w:r w:rsidR="006547EA">
        <w:fldChar w:fldCharType="begin" w:fldLock="1"/>
      </w:r>
      <w:r w:rsidR="00F22D7A">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110", "uris" : [ "http://www.mendeley.com/documents/?uuid=636f0d26-5b4e-4358-bc56-863cf0a9798e" ] } ], "mendeley" : { "formattedCitation" : "(J\u00e4hne, 2012, S. 110)", "plainTextFormattedCitation" : "(J\u00e4hne, 2012, S. 110)", "previouslyFormattedCitation" : "(J\u00e4hne, 2012, S. 110)" }, "properties" : { "noteIndex" : 0 }, "schema" : "https://github.com/citation-style-language/schema/raw/master/csl-citation.json" }</w:instrText>
      </w:r>
      <w:r w:rsidR="006547EA">
        <w:fldChar w:fldCharType="separate"/>
      </w:r>
      <w:r w:rsidR="006547EA" w:rsidRPr="006547EA">
        <w:rPr>
          <w:noProof/>
        </w:rPr>
        <w:t>(Jähne, 2012, S. 110)</w:t>
      </w:r>
      <w:r w:rsidR="006547EA">
        <w:fldChar w:fldCharType="end"/>
      </w:r>
      <w:r w:rsidR="00D65E6D">
        <w:t xml:space="preserve"> </w:t>
      </w:r>
      <w:bookmarkStart w:id="31" w:name="_GoBack"/>
      <w:bookmarkEnd w:id="31"/>
    </w:p>
    <w:p w:rsidR="00831281" w:rsidRDefault="00CC2CC3" w:rsidP="00CC2CC3">
      <w:r>
        <w:t>Die Auflösung des diskreten Bildes</w:t>
      </w:r>
      <w:r w:rsidR="00EF697B">
        <w:t xml:space="preserve"> bestimmt die Anzahl der Pixel und somit den Detailgrad der Darstellung</w:t>
      </w:r>
      <w:r>
        <w:t xml:space="preserve">. Laut </w:t>
      </w:r>
      <w:r>
        <w:fldChar w:fldCharType="begin" w:fldLock="1"/>
      </w:r>
      <w:r>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111", "uris" : [ "http://www.mendeley.com/documents/?uuid=636f0d26-5b4e-4358-bc56-863cf0a9798e" ] } ], "mendeley" : { "formattedCitation" : "(J\u00e4hne, 2012, S. 111)", "manualFormatting" : "J\u00e4hne (2012, S. 111)", "plainTextFormattedCitation" : "(J\u00e4hne, 2012, S. 111)", "previouslyFormattedCitation" : "(J\u00e4hne, 2012, S. 111)" }, "properties" : { "noteIndex" : 0 }, "schema" : "https://github.com/citation-style-language/schema/raw/master/csl-citation.json" }</w:instrText>
      </w:r>
      <w:r>
        <w:fldChar w:fldCharType="separate"/>
      </w:r>
      <w:r>
        <w:rPr>
          <w:noProof/>
        </w:rPr>
        <w:t>Jähne (</w:t>
      </w:r>
      <w:r w:rsidRPr="00CC2CC3">
        <w:rPr>
          <w:noProof/>
        </w:rPr>
        <w:t>2012, S. 111)</w:t>
      </w:r>
      <w:r>
        <w:fldChar w:fldCharType="end"/>
      </w:r>
      <w:r>
        <w:t xml:space="preserve"> „sollte die Pixelgröße kleiner sein als die kleinsten Objekte, die untersucht werden sollen“.</w:t>
      </w:r>
      <w:r w:rsidR="00EF697B">
        <w:t xml:space="preserve"> Dagegen steht, dass der Aufwand der </w:t>
      </w:r>
      <w:r w:rsidR="00DF261D">
        <w:t>Bildv</w:t>
      </w:r>
      <w:r w:rsidR="00EF697B">
        <w:t>e</w:t>
      </w:r>
      <w:r w:rsidR="00DF261D">
        <w:t>r</w:t>
      </w:r>
      <w:r w:rsidR="00EF697B">
        <w:t>arbe</w:t>
      </w:r>
      <w:r w:rsidR="00EF697B">
        <w:t>i</w:t>
      </w:r>
      <w:r w:rsidR="00EF697B">
        <w:t xml:space="preserve">tung </w:t>
      </w:r>
      <w:r w:rsidR="00DF261D">
        <w:t xml:space="preserve">mit </w:t>
      </w:r>
      <w:r w:rsidR="00EF697B">
        <w:t xml:space="preserve">steigender Pixelzahl zunimmt </w:t>
      </w:r>
      <w:r w:rsidR="00EF697B">
        <w:fldChar w:fldCharType="begin" w:fldLock="1"/>
      </w:r>
      <w:r w:rsidR="00634006">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111", "uris" : [ "http://www.mendeley.com/documents/?uuid=636f0d26-5b4e-4358-bc56-863cf0a9798e" ] } ], "mendeley" : { "formattedCitation" : "(J\u00e4hne, 2012, S. 111)", "plainTextFormattedCitation" : "(J\u00e4hne, 2012, S. 111)", "previouslyFormattedCitation" : "(J\u00e4hne, 2012, S. 111)" }, "properties" : { "noteIndex" : 0 }, "schema" : "https://github.com/citation-style-language/schema/raw/master/csl-citation.json" }</w:instrText>
      </w:r>
      <w:r w:rsidR="00EF697B">
        <w:fldChar w:fldCharType="separate"/>
      </w:r>
      <w:r w:rsidR="00EF697B" w:rsidRPr="00EF697B">
        <w:rPr>
          <w:noProof/>
        </w:rPr>
        <w:t>(Jähne, 2012, S. 111)</w:t>
      </w:r>
      <w:r w:rsidR="00EF697B">
        <w:fldChar w:fldCharType="end"/>
      </w:r>
      <w:r w:rsidR="00EF697B">
        <w:t>.</w:t>
      </w:r>
    </w:p>
    <w:p w:rsidR="00E41D1B" w:rsidRDefault="00CD00B6" w:rsidP="00CC2CC3">
      <w:r>
        <w:t>Ein weiterer Aspekt der Auflösung ist die Tiefe</w:t>
      </w:r>
      <w:r w:rsidR="00634006">
        <w:t>.</w:t>
      </w:r>
      <w:r>
        <w:t xml:space="preserve"> Diese bezieht sich auf die Anzahl </w:t>
      </w:r>
      <w:r w:rsidR="001124FE">
        <w:t>der</w:t>
      </w:r>
      <w:r>
        <w:t xml:space="preserve"> Bits</w:t>
      </w:r>
      <w:r w:rsidR="001623F9">
        <w:t>,</w:t>
      </w:r>
      <w:r>
        <w:t xml:space="preserve"> die</w:t>
      </w:r>
      <w:r w:rsidR="00634006">
        <w:t xml:space="preserve"> </w:t>
      </w:r>
      <w:r>
        <w:t>einem Pixel zur Verfügung stehen, um den</w:t>
      </w:r>
      <w:r w:rsidR="00E41D1B">
        <w:t xml:space="preserve"> Intensitätswert zu speichern</w:t>
      </w:r>
      <w:r w:rsidR="00CD6323">
        <w:t xml:space="preserve">. </w:t>
      </w:r>
      <w:r w:rsidR="00566C5F">
        <w:t>Bei 8-Bit Tiefe lassen sich beispielsweise 2</w:t>
      </w:r>
      <w:r w:rsidR="00566C5F">
        <w:rPr>
          <w:vertAlign w:val="superscript"/>
        </w:rPr>
        <w:t>8</w:t>
      </w:r>
      <w:r w:rsidR="00566C5F">
        <w:t xml:space="preserve"> = 256 verschiedene </w:t>
      </w:r>
      <w:r w:rsidR="00176075">
        <w:t>Intensitäts- oder Farbw</w:t>
      </w:r>
      <w:r w:rsidR="00566C5F">
        <w:t xml:space="preserve">erte </w:t>
      </w:r>
      <w:r w:rsidR="005A2A43">
        <w:t>abbilden</w:t>
      </w:r>
      <w:r w:rsidR="00566C5F">
        <w:t xml:space="preserve">. </w:t>
      </w:r>
      <w:r w:rsidR="00CD6323">
        <w:fldChar w:fldCharType="begin" w:fldLock="1"/>
      </w:r>
      <w:r w:rsidR="00D06EB8">
        <w:instrText>ADDIN CSL_CITATION { "citationItems" : [ { "id" : "ITEM-1", "itemData" : { "ISBN" : "0-07-913059-3", "author" : [ { "dropping-particle" : "", "family" : "Burdick", "given" : "Howard E.", "non-dropping-particle" : "", "parse-names" : false, "suffix" : "" } ], "id" : "ITEM-1", "issued" : { "date-parts" : [ [ "1997" ] ] }, "publisher" : "McGraw-Hill", "publisher-place" : "New York", "title" : "Digital Imaging- Theory and Applications", "type" : "book" }, "locator" : "17", "uris" : [ "http://www.mendeley.com/documents/?uuid=85629ffb-455c-432e-9e06-e3193b048680" ] } ], "mendeley" : { "formattedCitation" : "(Burdick, 1997, S. 17)", "plainTextFormattedCitation" : "(Burdick, 1997, S. 17)", "previouslyFormattedCitation" : "(Burdick, 1997, S. 17)" }, "properties" : { "noteIndex" : 0 }, "schema" : "https://github.com/citation-style-language/schema/raw/master/csl-citation.json" }</w:instrText>
      </w:r>
      <w:r w:rsidR="00CD6323">
        <w:fldChar w:fldCharType="separate"/>
      </w:r>
      <w:r w:rsidR="00CD6323" w:rsidRPr="00CD6323">
        <w:rPr>
          <w:noProof/>
        </w:rPr>
        <w:t>(Burdick, 1997, S. 17)</w:t>
      </w:r>
      <w:r w:rsidR="00CD6323">
        <w:fldChar w:fldCharType="end"/>
      </w:r>
    </w:p>
    <w:p w:rsidR="00634006" w:rsidRDefault="00936EC1" w:rsidP="00CC2CC3">
      <w:r>
        <w:t xml:space="preserve">Mit einem Wert je Pixel </w:t>
      </w:r>
      <w:r w:rsidR="00566C5F">
        <w:t>k</w:t>
      </w:r>
      <w:r>
        <w:t>önnen</w:t>
      </w:r>
      <w:r w:rsidR="00566C5F">
        <w:t xml:space="preserve"> lediglich Graustufen </w:t>
      </w:r>
      <w:r>
        <w:t>dargestellt werden</w:t>
      </w:r>
      <w:r w:rsidR="00566C5F">
        <w:t>. Für die Repräse</w:t>
      </w:r>
      <w:r w:rsidR="00566C5F">
        <w:t>n</w:t>
      </w:r>
      <w:r w:rsidR="00566C5F">
        <w:t>tation von Farben werden</w:t>
      </w:r>
      <w:r w:rsidR="00F14A40">
        <w:t xml:space="preserve"> jedoch</w:t>
      </w:r>
      <w:r w:rsidR="00566C5F">
        <w:t xml:space="preserve"> mehr </w:t>
      </w:r>
      <w:r>
        <w:t>Dimensionen</w:t>
      </w:r>
      <w:r w:rsidR="00566C5F">
        <w:t xml:space="preserve"> benötigt</w:t>
      </w:r>
      <w:r w:rsidR="002B4926">
        <w:t>.</w:t>
      </w:r>
      <w:r w:rsidR="00E67EA2">
        <w:t xml:space="preserve"> </w:t>
      </w:r>
      <w:r w:rsidR="00F4217E">
        <w:t xml:space="preserve">Bei den Farbräumen handelt es sich um </w:t>
      </w:r>
      <w:r w:rsidR="00634006">
        <w:t>dreidimensiona</w:t>
      </w:r>
      <w:r w:rsidR="00F4217E">
        <w:t xml:space="preserve">le </w:t>
      </w:r>
      <w:r w:rsidR="00634006">
        <w:t>orthogona</w:t>
      </w:r>
      <w:r w:rsidR="00F4217E">
        <w:t>le</w:t>
      </w:r>
      <w:r w:rsidR="002B4926">
        <w:t xml:space="preserve"> Rä</w:t>
      </w:r>
      <w:r w:rsidR="00634006">
        <w:t>um</w:t>
      </w:r>
      <w:r w:rsidR="002B4926">
        <w:t>e</w:t>
      </w:r>
      <w:r w:rsidR="00F4217E">
        <w:t>, deren Achsen senkrecht zueinander stehen</w:t>
      </w:r>
      <w:r w:rsidR="00634006">
        <w:t>.</w:t>
      </w:r>
      <w:r w:rsidR="00F4217E">
        <w:t xml:space="preserve"> Im Falle des RGB-Farbraums </w:t>
      </w:r>
      <w:r w:rsidR="00C35775">
        <w:t>bilden die Achsen die Intensitäten der Farben Rot</w:t>
      </w:r>
      <w:r w:rsidR="00F14A40">
        <w:t>, Grün und Blau</w:t>
      </w:r>
      <w:r w:rsidR="00C35775">
        <w:t>.</w:t>
      </w:r>
      <w:r w:rsidR="00D06EB8">
        <w:t xml:space="preserve"> Der RGB</w:t>
      </w:r>
      <w:r w:rsidR="00952EC0">
        <w:t>-Farbraum ist additiv, das heiß</w:t>
      </w:r>
      <w:r w:rsidR="00D06EB8">
        <w:t xml:space="preserve">t alle Farben </w:t>
      </w:r>
      <w:r w:rsidR="00842806">
        <w:t xml:space="preserve">werden </w:t>
      </w:r>
      <w:r w:rsidR="00D06EB8">
        <w:t>durch Addition der einzelnen Farbwerte abgeleitet</w:t>
      </w:r>
      <w:r w:rsidR="00842806">
        <w:t>, beginnend bei Schwarz, wenn kein Farbwert gesetzt ist</w:t>
      </w:r>
      <w:r w:rsidR="00D06EB8">
        <w:t>.</w:t>
      </w:r>
      <w:r w:rsidR="00C35775">
        <w:t xml:space="preserve"> </w:t>
      </w:r>
      <w:r w:rsidR="00F64AE8">
        <w:lastRenderedPageBreak/>
        <w:t>In der Bildverarbeitung w</w:t>
      </w:r>
      <w:r w:rsidR="00173910">
        <w:t>e</w:t>
      </w:r>
      <w:r w:rsidR="00F64AE8">
        <w:t>rd</w:t>
      </w:r>
      <w:r w:rsidR="00173910">
        <w:t>en</w:t>
      </w:r>
      <w:r w:rsidR="00F64AE8">
        <w:t xml:space="preserve"> häufig RGB</w:t>
      </w:r>
      <w:r w:rsidR="00173910">
        <w:t>-</w:t>
      </w:r>
      <w:r w:rsidR="009654A9">
        <w:t>Bilder</w:t>
      </w:r>
      <w:r w:rsidR="00173910">
        <w:t xml:space="preserve"> verwendet</w:t>
      </w:r>
      <w:r w:rsidR="00F64AE8">
        <w:t xml:space="preserve">, da Computermonitore ihre Darstellung nativ, also direkt unterstützen. </w:t>
      </w:r>
      <w:r w:rsidR="00D06EB8">
        <w:fldChar w:fldCharType="begin" w:fldLock="1"/>
      </w:r>
      <w:r w:rsidR="00061823">
        <w:instrText>ADDIN CSL_CITATION { "citationItems" : [ { "id" : "ITEM-1", "itemData" : { "ISBN" : "0-07-913059-3", "author" : [ { "dropping-particle" : "", "family" : "Burdick", "given" : "Howard E.", "non-dropping-particle" : "", "parse-names" : false, "suffix" : "" } ], "id" : "ITEM-1", "issued" : { "date-parts" : [ [ "1997" ] ] }, "publisher" : "McGraw-Hill", "publisher-place" : "New York", "title" : "Digital Imaging- Theory and Applications", "type" : "book" }, "locator" : "22", "uris" : [ "http://www.mendeley.com/documents/?uuid=85629ffb-455c-432e-9e06-e3193b048680" ] } ], "mendeley" : { "formattedCitation" : "(Burdick, 1997, S. 22)", "plainTextFormattedCitation" : "(Burdick, 1997, S. 22)", "previouslyFormattedCitation" : "(Burdick, 1997, S. 22)" }, "properties" : { "noteIndex" : 0 }, "schema" : "https://github.com/citation-style-language/schema/raw/master/csl-citation.json" }</w:instrText>
      </w:r>
      <w:r w:rsidR="00D06EB8">
        <w:fldChar w:fldCharType="separate"/>
      </w:r>
      <w:r w:rsidR="00D06EB8" w:rsidRPr="00D06EB8">
        <w:rPr>
          <w:noProof/>
        </w:rPr>
        <w:t>(Burdick, 1997, S. 22)</w:t>
      </w:r>
      <w:r w:rsidR="00D06EB8">
        <w:fldChar w:fldCharType="end"/>
      </w:r>
    </w:p>
    <w:p w:rsidR="002975B6" w:rsidRDefault="00C40DAA" w:rsidP="00CC2CC3">
      <w:r>
        <w:rPr>
          <w:noProof/>
          <w:lang w:eastAsia="de-DE"/>
        </w:rPr>
        <mc:AlternateContent>
          <mc:Choice Requires="wps">
            <w:drawing>
              <wp:anchor distT="0" distB="0" distL="114300" distR="114300" simplePos="0" relativeHeight="251761664" behindDoc="0" locked="0" layoutInCell="1" allowOverlap="1" wp14:anchorId="54FDF043" wp14:editId="2CF72258">
                <wp:simplePos x="0" y="0"/>
                <wp:positionH relativeFrom="column">
                  <wp:posOffset>395444</wp:posOffset>
                </wp:positionH>
                <wp:positionV relativeFrom="paragraph">
                  <wp:posOffset>274320</wp:posOffset>
                </wp:positionV>
                <wp:extent cx="242570" cy="252095"/>
                <wp:effectExtent l="0" t="0" r="0" b="0"/>
                <wp:wrapNone/>
                <wp:docPr id="34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 cy="252095"/>
                        </a:xfrm>
                        <a:prstGeom prst="rect">
                          <a:avLst/>
                        </a:prstGeom>
                        <a:noFill/>
                        <a:ln w="9525">
                          <a:noFill/>
                          <a:miter lim="800000"/>
                          <a:headEnd/>
                          <a:tailEnd/>
                        </a:ln>
                      </wps:spPr>
                      <wps:txbx>
                        <w:txbxContent>
                          <w:p w:rsidR="00156888" w:rsidRPr="00873318" w:rsidRDefault="00156888" w:rsidP="00C40DAA">
                            <w:pPr>
                              <w:rPr>
                                <w:sz w:val="18"/>
                              </w:rPr>
                            </w:pPr>
                            <w:r>
                              <w:rPr>
                                <w:sz w:val="1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31.15pt;margin-top:21.6pt;width:19.1pt;height:19.8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" filled="f" stroked="f">
                <v:textbox>
                  <w:txbxContent>
                    <w:p w:rsidR="00156888" w:rsidRPr="00873318" w:rsidRDefault="00156888" w:rsidP="00C40DAA">
                      <w:pPr>
                        <w:rPr>
                          <w:sz w:val="18"/>
                        </w:rPr>
                      </w:pPr>
                      <w:r>
                        <w:rPr>
                          <w:sz w:val="18"/>
                        </w:rPr>
                        <w:t>B</w:t>
                      </w:r>
                    </w:p>
                  </w:txbxContent>
                </v:textbox>
              </v:shape>
            </w:pict>
          </mc:Fallback>
        </mc:AlternateConten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5"/>
        <w:gridCol w:w="4601"/>
      </w:tblGrid>
      <w:tr w:rsidR="002975B6" w:rsidTr="00A14D9F">
        <w:tc>
          <w:tcPr>
            <w:tcW w:w="4181" w:type="dxa"/>
          </w:tcPr>
          <w:p w:rsidR="00A14D9F" w:rsidRDefault="00C40DAA" w:rsidP="00A14D9F">
            <w:pPr>
              <w:pStyle w:val="Beschriftung"/>
              <w:spacing w:after="0"/>
            </w:pPr>
            <w:r>
              <w:rPr>
                <w:noProof/>
                <w:lang w:eastAsia="de-DE"/>
              </w:rPr>
              <mc:AlternateContent>
                <mc:Choice Requires="wps">
                  <w:drawing>
                    <wp:anchor distT="0" distB="0" distL="114300" distR="114300" simplePos="0" relativeHeight="251757055" behindDoc="0" locked="0" layoutInCell="1" allowOverlap="1" wp14:anchorId="1FED41F1" wp14:editId="6C078853">
                      <wp:simplePos x="0" y="0"/>
                      <wp:positionH relativeFrom="column">
                        <wp:posOffset>448945</wp:posOffset>
                      </wp:positionH>
                      <wp:positionV relativeFrom="paragraph">
                        <wp:posOffset>28736</wp:posOffset>
                      </wp:positionV>
                      <wp:extent cx="108585" cy="67945"/>
                      <wp:effectExtent l="0" t="0" r="24765" b="27305"/>
                      <wp:wrapNone/>
                      <wp:docPr id="356" name="Rechteck 356"/>
                      <wp:cNvGraphicFramePr/>
                      <a:graphic xmlns:a="http://schemas.openxmlformats.org/drawingml/2006/main">
                        <a:graphicData uri="http://schemas.microsoft.com/office/word/2010/wordprocessingShape">
                          <wps:wsp>
                            <wps:cNvSpPr/>
                            <wps:spPr>
                              <a:xfrm>
                                <a:off x="0" y="0"/>
                                <a:ext cx="108585" cy="6794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hteck 356" o:spid="_x0000_s1026" style="position:absolute;margin-left:35.35pt;margin-top:2.25pt;width:8.55pt;height:5.35pt;z-index:25175705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" fillcolor="white [3212]" strokecolor="white [3212]" strokeweight="2pt"/>
                  </w:pict>
                </mc:Fallback>
              </mc:AlternateContent>
            </w:r>
            <w:r>
              <w:rPr>
                <w:noProof/>
                <w:lang w:eastAsia="de-DE"/>
              </w:rPr>
              <mc:AlternateContent>
                <mc:Choice Requires="wps">
                  <w:drawing>
                    <wp:anchor distT="0" distB="0" distL="114300" distR="114300" simplePos="0" relativeHeight="251756543" behindDoc="0" locked="0" layoutInCell="1" allowOverlap="1" wp14:anchorId="7805C6D1" wp14:editId="10A94B12">
                      <wp:simplePos x="0" y="0"/>
                      <wp:positionH relativeFrom="column">
                        <wp:posOffset>1975485</wp:posOffset>
                      </wp:positionH>
                      <wp:positionV relativeFrom="paragraph">
                        <wp:posOffset>1400336</wp:posOffset>
                      </wp:positionV>
                      <wp:extent cx="108585" cy="67945"/>
                      <wp:effectExtent l="0" t="0" r="24765" b="27305"/>
                      <wp:wrapNone/>
                      <wp:docPr id="355" name="Rechteck 355"/>
                      <wp:cNvGraphicFramePr/>
                      <a:graphic xmlns:a="http://schemas.openxmlformats.org/drawingml/2006/main">
                        <a:graphicData uri="http://schemas.microsoft.com/office/word/2010/wordprocessingShape">
                          <wps:wsp>
                            <wps:cNvSpPr/>
                            <wps:spPr>
                              <a:xfrm>
                                <a:off x="0" y="0"/>
                                <a:ext cx="108585" cy="6794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hteck 355" o:spid="_x0000_s1026" style="position:absolute;margin-left:155.55pt;margin-top:110.25pt;width:8.55pt;height:5.35pt;z-index:25175654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" fillcolor="white [3212]" strokecolor="white [3212]" strokeweight="2pt"/>
                  </w:pict>
                </mc:Fallback>
              </mc:AlternateContent>
            </w:r>
            <w:r>
              <w:rPr>
                <w:noProof/>
                <w:lang w:eastAsia="de-DE"/>
              </w:rPr>
              <mc:AlternateContent>
                <mc:Choice Requires="wps">
                  <w:drawing>
                    <wp:anchor distT="0" distB="0" distL="114300" distR="114300" simplePos="0" relativeHeight="251754495" behindDoc="0" locked="0" layoutInCell="1" allowOverlap="1" wp14:anchorId="49B1B0DA" wp14:editId="40DA87B1">
                      <wp:simplePos x="0" y="0"/>
                      <wp:positionH relativeFrom="column">
                        <wp:posOffset>-30954</wp:posOffset>
                      </wp:positionH>
                      <wp:positionV relativeFrom="paragraph">
                        <wp:posOffset>1971675</wp:posOffset>
                      </wp:positionV>
                      <wp:extent cx="109182" cy="68239"/>
                      <wp:effectExtent l="0" t="0" r="24765" b="27305"/>
                      <wp:wrapNone/>
                      <wp:docPr id="354" name="Rechteck 354"/>
                      <wp:cNvGraphicFramePr/>
                      <a:graphic xmlns:a="http://schemas.openxmlformats.org/drawingml/2006/main">
                        <a:graphicData uri="http://schemas.microsoft.com/office/word/2010/wordprocessingShape">
                          <wps:wsp>
                            <wps:cNvSpPr/>
                            <wps:spPr>
                              <a:xfrm>
                                <a:off x="0" y="0"/>
                                <a:ext cx="109182" cy="6823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hteck 354" o:spid="_x0000_s1026" style="position:absolute;margin-left:-2.45pt;margin-top:155.25pt;width:8.6pt;height:5.35pt;z-index:25175449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" fillcolor="white [3212]" strokecolor="white [3212]" strokeweight="2pt"/>
                  </w:pict>
                </mc:Fallback>
              </mc:AlternateContent>
            </w:r>
            <w:r w:rsidR="00873318">
              <w:rPr>
                <w:noProof/>
                <w:lang w:eastAsia="de-DE"/>
              </w:rPr>
              <mc:AlternateContent>
                <mc:Choice Requires="wps">
                  <w:drawing>
                    <wp:anchor distT="0" distB="0" distL="114300" distR="114300" simplePos="0" relativeHeight="251759616" behindDoc="0" locked="0" layoutInCell="1" allowOverlap="1" wp14:anchorId="1A946BBE" wp14:editId="4AF614B7">
                      <wp:simplePos x="0" y="0"/>
                      <wp:positionH relativeFrom="column">
                        <wp:posOffset>1868805</wp:posOffset>
                      </wp:positionH>
                      <wp:positionV relativeFrom="paragraph">
                        <wp:posOffset>1319369</wp:posOffset>
                      </wp:positionV>
                      <wp:extent cx="242570" cy="252095"/>
                      <wp:effectExtent l="0" t="0" r="0" b="0"/>
                      <wp:wrapNone/>
                      <wp:docPr id="33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 cy="252095"/>
                              </a:xfrm>
                              <a:prstGeom prst="rect">
                                <a:avLst/>
                              </a:prstGeom>
                              <a:noFill/>
                              <a:ln w="9525">
                                <a:noFill/>
                                <a:miter lim="800000"/>
                                <a:headEnd/>
                                <a:tailEnd/>
                              </a:ln>
                            </wps:spPr>
                            <wps:txbx>
                              <w:txbxContent>
                                <w:p w:rsidR="00156888" w:rsidRPr="00873318" w:rsidRDefault="00156888" w:rsidP="00873318">
                                  <w:pPr>
                                    <w:rPr>
                                      <w:sz w:val="18"/>
                                    </w:rPr>
                                  </w:pPr>
                                  <w:r>
                                    <w:rPr>
                                      <w:sz w:val="18"/>
                                    </w:rPr>
                                    <w:t>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147.15pt;margin-top:103.9pt;width:19.1pt;height:19.8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" filled="f" stroked="f">
                      <v:textbox>
                        <w:txbxContent>
                          <w:p w:rsidR="00156888" w:rsidRPr="00873318" w:rsidRDefault="00156888" w:rsidP="00873318">
                            <w:pPr>
                              <w:rPr>
                                <w:sz w:val="18"/>
                              </w:rPr>
                            </w:pPr>
                            <w:r>
                              <w:rPr>
                                <w:sz w:val="18"/>
                              </w:rPr>
                              <w:t>G</w:t>
                            </w:r>
                          </w:p>
                        </w:txbxContent>
                      </v:textbox>
                    </v:shape>
                  </w:pict>
                </mc:Fallback>
              </mc:AlternateContent>
            </w:r>
            <w:r w:rsidR="00873318">
              <w:rPr>
                <w:noProof/>
                <w:lang w:eastAsia="de-DE"/>
              </w:rPr>
              <mc:AlternateContent>
                <mc:Choice Requires="wps">
                  <w:drawing>
                    <wp:anchor distT="0" distB="0" distL="114300" distR="114300" simplePos="0" relativeHeight="251757568" behindDoc="0" locked="0" layoutInCell="1" allowOverlap="1" wp14:anchorId="5D858F43" wp14:editId="67D5F4EC">
                      <wp:simplePos x="0" y="0"/>
                      <wp:positionH relativeFrom="column">
                        <wp:posOffset>-86995</wp:posOffset>
                      </wp:positionH>
                      <wp:positionV relativeFrom="paragraph">
                        <wp:posOffset>1898176</wp:posOffset>
                      </wp:positionV>
                      <wp:extent cx="242854" cy="252483"/>
                      <wp:effectExtent l="0" t="0" r="0" b="0"/>
                      <wp:wrapNone/>
                      <wp:docPr id="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54" cy="252483"/>
                              </a:xfrm>
                              <a:prstGeom prst="rect">
                                <a:avLst/>
                              </a:prstGeom>
                              <a:noFill/>
                              <a:ln w="9525">
                                <a:noFill/>
                                <a:miter lim="800000"/>
                                <a:headEnd/>
                                <a:tailEnd/>
                              </a:ln>
                            </wps:spPr>
                            <wps:txbx>
                              <w:txbxContent>
                                <w:p w:rsidR="00156888" w:rsidRPr="00873318" w:rsidRDefault="00156888">
                                  <w:pPr>
                                    <w:rPr>
                                      <w:sz w:val="18"/>
                                    </w:rPr>
                                  </w:pPr>
                                  <w:r w:rsidRPr="00873318">
                                    <w:rPr>
                                      <w:sz w:val="18"/>
                                    </w:rPr>
                                    <w:t>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6.85pt;margin-top:149.45pt;width:19.1pt;height:19.9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" filled="f" stroked="f">
                      <v:textbox>
                        <w:txbxContent>
                          <w:p w:rsidR="00156888" w:rsidRPr="00873318" w:rsidRDefault="00156888">
                            <w:pPr>
                              <w:rPr>
                                <w:sz w:val="18"/>
                              </w:rPr>
                            </w:pPr>
                            <w:r w:rsidRPr="00873318">
                              <w:rPr>
                                <w:sz w:val="18"/>
                              </w:rPr>
                              <w:t>R</w:t>
                            </w:r>
                          </w:p>
                        </w:txbxContent>
                      </v:textbox>
                    </v:shape>
                  </w:pict>
                </mc:Fallback>
              </mc:AlternateContent>
            </w:r>
            <w:r w:rsidR="00A14D9F" w:rsidRPr="00A14D9F">
              <w:rPr>
                <w:noProof/>
                <w:lang w:eastAsia="de-DE"/>
              </w:rPr>
              <w:drawing>
                <wp:inline distT="0" distB="0" distL="0" distR="0" wp14:anchorId="1621FE0B" wp14:editId="311BAC96">
                  <wp:extent cx="2104774" cy="2085975"/>
                  <wp:effectExtent l="0" t="0" r="0" b="0"/>
                  <wp:docPr id="305" name="Grafik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113376" cy="2094500"/>
                          </a:xfrm>
                          <a:prstGeom prst="rect">
                            <a:avLst/>
                          </a:prstGeom>
                        </pic:spPr>
                      </pic:pic>
                    </a:graphicData>
                  </a:graphic>
                </wp:inline>
              </w:drawing>
            </w:r>
          </w:p>
          <w:p w:rsidR="002975B6" w:rsidRDefault="002975B6" w:rsidP="00344872">
            <w:pPr>
              <w:pStyle w:val="Beschriftung"/>
              <w:jc w:val="left"/>
            </w:pPr>
            <w:bookmarkStart w:id="32" w:name="_Toc476722486"/>
            <w:r>
              <w:t xml:space="preserve">Abbildung </w:t>
            </w:r>
            <w:r w:rsidR="00C216BB">
              <w:fldChar w:fldCharType="begin"/>
            </w:r>
            <w:r w:rsidR="00C216BB">
              <w:instrText xml:space="preserve"> SEQ Abbildung \* ARABIC </w:instrText>
            </w:r>
            <w:r w:rsidR="00C216BB">
              <w:fldChar w:fldCharType="separate"/>
            </w:r>
            <w:r w:rsidR="007533F1">
              <w:rPr>
                <w:noProof/>
              </w:rPr>
              <w:t>8</w:t>
            </w:r>
            <w:r w:rsidR="00C216BB">
              <w:rPr>
                <w:noProof/>
              </w:rPr>
              <w:fldChar w:fldCharType="end"/>
            </w:r>
            <w:r>
              <w:t xml:space="preserve"> - </w:t>
            </w:r>
            <w:r w:rsidR="007D251A">
              <w:t xml:space="preserve">dreidimensionaler </w:t>
            </w:r>
            <w:r>
              <w:t>RGB-Farbraum</w:t>
            </w:r>
            <w:r w:rsidR="00A14D9F">
              <w:t xml:space="preserve"> </w:t>
            </w:r>
            <w:r w:rsidR="00B33741">
              <w:t xml:space="preserve">mit den Achsen R (Rot), G (Grün) und B (Blau) </w:t>
            </w:r>
            <w:r w:rsidR="00A14D9F">
              <w:fldChar w:fldCharType="begin" w:fldLock="1"/>
            </w:r>
            <w:r w:rsidR="001B0902">
              <w:instrText>ADDIN CSL_CITATION { "citationItems" : [ { "id" : "ITEM-1", "itemData" : { "ISBN" : "0-07-913059-3", "author" : [ { "dropping-particle" : "", "family" : "Burdick", "given" : "Howard E.", "non-dropping-particle" : "", "parse-names" : false, "suffix" : "" } ], "id" : "ITEM-1", "issued" : { "date-parts" : [ [ "1997" ] ] }, "publisher" : "McGraw-Hill", "publisher-place" : "New York", "title" : "Digital Imaging- Theory and Applications", "type" : "book" }, "locator" : "23", "uris" : [ "http://www.mendeley.com/documents/?uuid=85629ffb-455c-432e-9e06-e3193b048680" ] } ], "mendeley" : { "formattedCitation" : "(Burdick, 1997, S. 23)", "plainTextFormattedCitation" : "(Burdick, 1997, S. 23)", "previouslyFormattedCitation" : "(Burdick, 1997, S. 23)" }, "properties" : { "noteIndex" : 0 }, "schema" : "https://github.com/citation-style-language/schema/raw/master/csl-citation.json" }</w:instrText>
            </w:r>
            <w:r w:rsidR="00A14D9F">
              <w:fldChar w:fldCharType="separate"/>
            </w:r>
            <w:r w:rsidR="00914D79" w:rsidRPr="00914D79">
              <w:rPr>
                <w:b w:val="0"/>
                <w:noProof/>
              </w:rPr>
              <w:t>(Burdick, 1997, S. 23)</w:t>
            </w:r>
            <w:bookmarkEnd w:id="32"/>
            <w:r w:rsidR="00A14D9F">
              <w:fldChar w:fldCharType="end"/>
            </w:r>
            <w:r w:rsidR="00C40DAA">
              <w:rPr>
                <w:noProof/>
                <w:lang w:eastAsia="de-DE"/>
              </w:rPr>
              <w:t xml:space="preserve"> </w:t>
            </w:r>
          </w:p>
        </w:tc>
        <w:tc>
          <w:tcPr>
            <w:tcW w:w="4181" w:type="dxa"/>
          </w:tcPr>
          <w:p w:rsidR="002975B6" w:rsidRDefault="002975B6" w:rsidP="00CC2CC3">
            <w:r>
              <w:rPr>
                <w:noProof/>
                <w:lang w:eastAsia="de-DE"/>
              </w:rPr>
              <w:drawing>
                <wp:inline distT="0" distB="0" distL="0" distR="0" wp14:anchorId="0DB8C000" wp14:editId="03AA7ABF">
                  <wp:extent cx="2784580" cy="2085975"/>
                  <wp:effectExtent l="0" t="0" r="0" b="0"/>
                  <wp:docPr id="4" name="Grafik 4" descr="C:\Users\chris\AppData\Local\Microsoft\Windows\INetCache\Content.Word\1280px-HSV_color_solid_cylinder_alpha_lowgam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 descr="C:\Users\chris\AppData\Local\Microsoft\Windows\INetCache\Content.Word\1280px-HSV_color_solid_cylinder_alpha_lowgamma.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84580" cy="2085975"/>
                          </a:xfrm>
                          <a:prstGeom prst="rect">
                            <a:avLst/>
                          </a:prstGeom>
                          <a:noFill/>
                          <a:ln>
                            <a:noFill/>
                          </a:ln>
                        </pic:spPr>
                      </pic:pic>
                    </a:graphicData>
                  </a:graphic>
                </wp:inline>
              </w:drawing>
            </w:r>
          </w:p>
          <w:p w:rsidR="002975B6" w:rsidRDefault="002975B6" w:rsidP="00E3179B">
            <w:pPr>
              <w:pStyle w:val="Beschriftung"/>
              <w:keepNext/>
              <w:jc w:val="left"/>
            </w:pPr>
            <w:bookmarkStart w:id="33" w:name="_Ref475557592"/>
            <w:bookmarkStart w:id="34" w:name="_Toc476722487"/>
            <w:r>
              <w:t xml:space="preserve">Abbildung </w:t>
            </w:r>
            <w:r w:rsidR="00C216BB">
              <w:fldChar w:fldCharType="begin"/>
            </w:r>
            <w:r w:rsidR="00C216BB">
              <w:instrText xml:space="preserve"> SEQ Abbildung \* ARABIC </w:instrText>
            </w:r>
            <w:r w:rsidR="00C216BB">
              <w:fldChar w:fldCharType="separate"/>
            </w:r>
            <w:r w:rsidR="007533F1">
              <w:rPr>
                <w:noProof/>
              </w:rPr>
              <w:t>9</w:t>
            </w:r>
            <w:r w:rsidR="00C216BB">
              <w:rPr>
                <w:noProof/>
              </w:rPr>
              <w:fldChar w:fldCharType="end"/>
            </w:r>
            <w:bookmarkEnd w:id="33"/>
            <w:r>
              <w:t xml:space="preserve"> - </w:t>
            </w:r>
            <w:r w:rsidR="00344872">
              <w:t xml:space="preserve">dreidimensionaler </w:t>
            </w:r>
            <w:r>
              <w:t>HSV-Farbraum</w:t>
            </w:r>
            <w:r w:rsidR="00344872">
              <w:t>, dargestellt</w:t>
            </w:r>
            <w:r>
              <w:t xml:space="preserve"> </w:t>
            </w:r>
            <w:r w:rsidR="000910AE">
              <w:t>in</w:t>
            </w:r>
            <w:r>
              <w:rPr>
                <w:noProof/>
              </w:rPr>
              <w:t xml:space="preserve"> </w:t>
            </w:r>
            <w:r w:rsidR="000910AE">
              <w:rPr>
                <w:noProof/>
              </w:rPr>
              <w:t>z</w:t>
            </w:r>
            <w:r>
              <w:rPr>
                <w:noProof/>
              </w:rPr>
              <w:t>ylind</w:t>
            </w:r>
            <w:r w:rsidR="000910AE">
              <w:rPr>
                <w:noProof/>
              </w:rPr>
              <w:t>rischer Form</w:t>
            </w:r>
            <w:r>
              <w:rPr>
                <w:noProof/>
              </w:rPr>
              <w:t xml:space="preserve"> </w:t>
            </w:r>
            <w:r>
              <w:rPr>
                <w:noProof/>
              </w:rPr>
              <w:fldChar w:fldCharType="begin" w:fldLock="1"/>
            </w:r>
            <w:r w:rsidR="00182B24">
              <w:rPr>
                <w:noProof/>
              </w:rPr>
              <w:instrText>ADDIN CSL_CITATION { "citationItems" : [ { "id" : "ITEM-1", "itemData" : { "URL" : "https://en.wikipedia.org/w/index.php?title=HSL_and_HSV&amp;oldid=765756890#/media/File:HSV_color_solid_cylinder_alpha_lowgamma.png", "accessed" : { "date-parts" : [ [ "2017", "2", "22" ] ] }, "author" : [ { "dropping-particle" : "", "family" : "Wikipedia", "given" : "Contributors", "non-dropping-particle" : "", "parse-names" : false, "suffix" : "" } ], "id" : "ITEM-1", "issued" : { "date-parts" : [ [ "2017" ] ] }, "title" : "HSL and HSV", "type" : "webpage" }, "uris" : [ "http://www.mendeley.com/documents/?uuid=6dfcc6f0-6163-484c-9aea-d71eaa4e5b06" ] } ], "mendeley" : { "formattedCitation" : "(Wikipedia, 2017)", "plainTextFormattedCitation" : "(Wikipedia, 2017)", "previouslyFormattedCitation" : "(Wikipedia, 2017)" }, "properties" : { "noteIndex" : 0 }, "schema" : "https://github.com/citation-style-language/schema/raw/master/csl-citation.json" }</w:instrText>
            </w:r>
            <w:r>
              <w:rPr>
                <w:noProof/>
              </w:rPr>
              <w:fldChar w:fldCharType="separate"/>
            </w:r>
            <w:r w:rsidRPr="00CD6323">
              <w:rPr>
                <w:b w:val="0"/>
                <w:noProof/>
              </w:rPr>
              <w:t>(Wikipedia, 2017)</w:t>
            </w:r>
            <w:bookmarkEnd w:id="34"/>
            <w:r>
              <w:rPr>
                <w:noProof/>
              </w:rPr>
              <w:fldChar w:fldCharType="end"/>
            </w:r>
          </w:p>
        </w:tc>
      </w:tr>
    </w:tbl>
    <w:p w:rsidR="00863F41" w:rsidRDefault="00061823" w:rsidP="00CC2CC3">
      <w:r>
        <w:t xml:space="preserve">Das RGB-System entspricht </w:t>
      </w:r>
      <w:r w:rsidR="00173910">
        <w:t xml:space="preserve">allerdings </w:t>
      </w:r>
      <w:r w:rsidR="00FD595A">
        <w:t>nicht</w:t>
      </w:r>
      <w:r>
        <w:t xml:space="preserve"> der menschlichen Farb</w:t>
      </w:r>
      <w:r w:rsidR="00AD25E2">
        <w:t>wahrnehmung</w:t>
      </w:r>
      <w:r w:rsidR="00173910">
        <w:t>.</w:t>
      </w:r>
      <w:r>
        <w:t xml:space="preserve"> </w:t>
      </w:r>
      <w:r w:rsidR="00173910">
        <w:t>E</w:t>
      </w:r>
      <w:r>
        <w:t xml:space="preserve">ine natürlichere Beschreibung </w:t>
      </w:r>
      <w:r w:rsidR="00327EC7">
        <w:t>von Farben ergibt sich durch</w:t>
      </w:r>
      <w:r w:rsidR="00AD25E2">
        <w:t xml:space="preserve"> ihre</w:t>
      </w:r>
      <w:r>
        <w:t xml:space="preserve"> Unterteilung in</w:t>
      </w:r>
      <w:r w:rsidR="007C1ECA">
        <w:t xml:space="preserve"> </w:t>
      </w:r>
      <w:r w:rsidR="00327EC7">
        <w:t>Farb</w:t>
      </w:r>
      <w:r w:rsidR="006937F6">
        <w:t>t</w:t>
      </w:r>
      <w:r w:rsidR="007C1ECA">
        <w:t>on</w:t>
      </w:r>
      <w:r w:rsidR="00F704FD">
        <w:t xml:space="preserve"> (</w:t>
      </w:r>
      <w:proofErr w:type="spellStart"/>
      <w:r w:rsidR="004B2861">
        <w:rPr>
          <w:u w:val="single"/>
        </w:rPr>
        <w:t>H</w:t>
      </w:r>
      <w:r w:rsidR="00F704FD">
        <w:t>ue</w:t>
      </w:r>
      <w:proofErr w:type="spellEnd"/>
      <w:r w:rsidR="00F704FD">
        <w:t>),</w:t>
      </w:r>
      <w:r w:rsidR="007C1ECA">
        <w:t xml:space="preserve"> Sättigung</w:t>
      </w:r>
      <w:r w:rsidR="00F704FD">
        <w:t xml:space="preserve"> (</w:t>
      </w:r>
      <w:r w:rsidR="004B2861">
        <w:rPr>
          <w:u w:val="single"/>
        </w:rPr>
        <w:t>S</w:t>
      </w:r>
      <w:r w:rsidR="00F704FD">
        <w:t>aturation) und Intensität (</w:t>
      </w:r>
      <w:proofErr w:type="spellStart"/>
      <w:r w:rsidR="004B2861">
        <w:rPr>
          <w:u w:val="single"/>
        </w:rPr>
        <w:t>I</w:t>
      </w:r>
      <w:r w:rsidR="00F704FD">
        <w:t>ntensity</w:t>
      </w:r>
      <w:proofErr w:type="spellEnd"/>
      <w:r w:rsidR="00F704FD">
        <w:t>) im sogenannten HSI-Raum</w:t>
      </w:r>
      <w:r w:rsidR="00AD361B">
        <w:t>, der ein Polarkoordinatensystem verwendet</w:t>
      </w:r>
      <w:r w:rsidR="00AD25E2">
        <w:t>.</w:t>
      </w:r>
      <w:r w:rsidR="007C1ECA">
        <w:t xml:space="preserve"> </w:t>
      </w:r>
      <w:r w:rsidR="00327EC7">
        <w:fldChar w:fldCharType="begin" w:fldLock="1"/>
      </w:r>
      <w:r w:rsidR="00D65E6D">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4", "uris" : [ "http://www.mendeley.com/documents/?uuid=636f0d26-5b4e-4358-bc56-863cf0a9798e" ] } ], "mendeley" : { "formattedCitation" : "(J\u00e4hne, 2012, S. 54)", "plainTextFormattedCitation" : "(J\u00e4hne, 2012, S. 54)", "previouslyFormattedCitation" : "(J\u00e4hne, 2012, S. 54)" }, "properties" : { "noteIndex" : 0 }, "schema" : "https://github.com/citation-style-language/schema/raw/master/csl-citation.json" }</w:instrText>
      </w:r>
      <w:r w:rsidR="00327EC7">
        <w:fldChar w:fldCharType="separate"/>
      </w:r>
      <w:r w:rsidR="00327EC7" w:rsidRPr="00327EC7">
        <w:rPr>
          <w:noProof/>
        </w:rPr>
        <w:t>(Jähne, 2012, S. 54)</w:t>
      </w:r>
      <w:r w:rsidR="00327EC7">
        <w:fldChar w:fldCharType="end"/>
      </w:r>
    </w:p>
    <w:p w:rsidR="009654A9" w:rsidRDefault="00F704FD" w:rsidP="00CC2CC3">
      <w:r>
        <w:t xml:space="preserve">Es gibt </w:t>
      </w:r>
      <w:r w:rsidR="007827A2">
        <w:t>diverse</w:t>
      </w:r>
      <w:r>
        <w:t xml:space="preserve"> Methoden, um Bilder vo</w:t>
      </w:r>
      <w:r w:rsidR="00AD361B">
        <w:t>m</w:t>
      </w:r>
      <w:r>
        <w:t xml:space="preserve"> RGB</w:t>
      </w:r>
      <w:r w:rsidR="00AD361B">
        <w:t>-Raum</w:t>
      </w:r>
      <w:r>
        <w:t xml:space="preserve"> </w:t>
      </w:r>
      <w:r w:rsidR="00AD361B">
        <w:t>in den</w:t>
      </w:r>
      <w:r>
        <w:t xml:space="preserve"> HSI</w:t>
      </w:r>
      <w:r w:rsidR="00AD361B">
        <w:t>-Raum</w:t>
      </w:r>
      <w:r>
        <w:t xml:space="preserve"> und zurück zu transformieren. Eine </w:t>
      </w:r>
      <w:r w:rsidR="004B2861">
        <w:t>spezielle Implementierung</w:t>
      </w:r>
      <w:r>
        <w:t xml:space="preserve"> ist das HSV-</w:t>
      </w:r>
      <w:r w:rsidR="0047484C">
        <w:t>Farbm</w:t>
      </w:r>
      <w:r>
        <w:t xml:space="preserve">odell, dessen Farbraum in </w:t>
      </w:r>
      <w:r>
        <w:fldChar w:fldCharType="begin"/>
      </w:r>
      <w:r>
        <w:instrText xml:space="preserve"> REF _Ref475557592 \h </w:instrText>
      </w:r>
      <w:r>
        <w:fldChar w:fldCharType="separate"/>
      </w:r>
      <w:r w:rsidR="007533F1">
        <w:t xml:space="preserve">Abbildung </w:t>
      </w:r>
      <w:r w:rsidR="007533F1">
        <w:rPr>
          <w:noProof/>
        </w:rPr>
        <w:t>9</w:t>
      </w:r>
      <w:r>
        <w:fldChar w:fldCharType="end"/>
      </w:r>
      <w:r>
        <w:t xml:space="preserve"> </w:t>
      </w:r>
      <w:r w:rsidR="00AD361B">
        <w:t>zylindrisch</w:t>
      </w:r>
      <w:r>
        <w:t xml:space="preserve"> dargestellt ist. </w:t>
      </w:r>
      <w:r w:rsidR="004B2861">
        <w:t xml:space="preserve">Das Modell generiert </w:t>
      </w:r>
      <w:r w:rsidR="00AD361B">
        <w:t>den</w:t>
      </w:r>
      <w:r w:rsidR="004B2861">
        <w:t xml:space="preserve"> </w:t>
      </w:r>
      <w:r w:rsidR="00AD361B">
        <w:t>Farbton</w:t>
      </w:r>
      <w:r w:rsidR="004B2861">
        <w:t xml:space="preserve"> </w:t>
      </w:r>
      <w:r w:rsidR="00AD361B">
        <w:t>zwischen</w:t>
      </w:r>
      <w:r w:rsidR="004B2861">
        <w:t xml:space="preserve"> </w:t>
      </w:r>
      <w:r w:rsidR="00AD361B">
        <w:t>0</w:t>
      </w:r>
      <w:r w:rsidR="009754E0">
        <w:t>°</w:t>
      </w:r>
      <w:r w:rsidR="00AD361B">
        <w:t xml:space="preserve"> und 360°, beginnend mit Rot. Die Sättigung liegt im Wertebereich von 0 bis 1, wobei 0 die Abwesenheit von Farbe codiert</w:t>
      </w:r>
      <w:r w:rsidR="00054A8F">
        <w:t>, also Grau</w:t>
      </w:r>
      <w:r w:rsidR="00AD361B">
        <w:t xml:space="preserve">, </w:t>
      </w:r>
      <w:r w:rsidR="00054A8F">
        <w:t xml:space="preserve">in </w:t>
      </w:r>
      <w:r w:rsidR="00054A8F">
        <w:fldChar w:fldCharType="begin"/>
      </w:r>
      <w:r w:rsidR="00054A8F">
        <w:instrText xml:space="preserve"> REF _Ref475557592 \h </w:instrText>
      </w:r>
      <w:r w:rsidR="00054A8F">
        <w:fldChar w:fldCharType="separate"/>
      </w:r>
      <w:r w:rsidR="007533F1">
        <w:t xml:space="preserve">Abbildung </w:t>
      </w:r>
      <w:r w:rsidR="007533F1">
        <w:rPr>
          <w:noProof/>
        </w:rPr>
        <w:t>9</w:t>
      </w:r>
      <w:r w:rsidR="00054A8F">
        <w:fldChar w:fldCharType="end"/>
      </w:r>
      <w:r w:rsidR="00054A8F">
        <w:t xml:space="preserve"> </w:t>
      </w:r>
      <w:r w:rsidR="00AD361B">
        <w:t>entlang der zentralen Achse</w:t>
      </w:r>
      <w:r w:rsidR="007A3E18">
        <w:t xml:space="preserve"> zu sehen</w:t>
      </w:r>
      <w:r w:rsidR="00AD361B">
        <w:t>. Der Value ist eine Variation der Intensität und liegt zwischen 0 (schwarz) und 1 (weiß).</w:t>
      </w:r>
      <w:r w:rsidR="00D65E6D">
        <w:t xml:space="preserve"> </w:t>
      </w:r>
      <w:r w:rsidR="00D65E6D">
        <w:fldChar w:fldCharType="begin" w:fldLock="1"/>
      </w:r>
      <w:r w:rsidR="00CE0F2F">
        <w:instrText>ADDIN CSL_CITATION { "citationItems" : [ { "id" : "ITEM-1", "itemData" : { "ISBN" : "0-07-913059-3", "author" : [ { "dropping-particle" : "", "family" : "Burdick", "given" : "Howard E.", "non-dropping-particle" : "", "parse-names" : false, "suffix" : "" } ], "id" : "ITEM-1", "issued" : { "date-parts" : [ [ "1997" ] ] }, "publisher" : "McGraw-Hill", "publisher-place" : "New York", "title" : "Digital Imaging- Theory and Applications", "type" : "book" }, "locator" : "29", "uris" : [ "http://www.mendeley.com/documents/?uuid=85629ffb-455c-432e-9e06-e3193b048680" ] } ], "mendeley" : { "formattedCitation" : "(Burdick, 1997, S. 29)", "plainTextFormattedCitation" : "(Burdick, 1997, S. 29)", "previouslyFormattedCitation" : "(Burdick, 1997, S. 29)" }, "properties" : { "noteIndex" : 0 }, "schema" : "https://github.com/citation-style-language/schema/raw/master/csl-citation.json" }</w:instrText>
      </w:r>
      <w:r w:rsidR="00D65E6D">
        <w:fldChar w:fldCharType="separate"/>
      </w:r>
      <w:r w:rsidR="00D65E6D" w:rsidRPr="00D65E6D">
        <w:rPr>
          <w:noProof/>
        </w:rPr>
        <w:t>(Burdick, 1997, S. 29)</w:t>
      </w:r>
      <w:r w:rsidR="00D65E6D">
        <w:fldChar w:fldCharType="end"/>
      </w:r>
    </w:p>
    <w:p w:rsidR="004700E8" w:rsidRDefault="004700E8" w:rsidP="004700E8">
      <w:pPr>
        <w:pStyle w:val="berschrift3"/>
        <w:numPr>
          <w:ilvl w:val="2"/>
          <w:numId w:val="1"/>
        </w:numPr>
        <w:jc w:val="left"/>
      </w:pPr>
      <w:bookmarkStart w:id="35" w:name="_Toc476722413"/>
      <w:proofErr w:type="spellStart"/>
      <w:r>
        <w:t>Binarisierung</w:t>
      </w:r>
      <w:bookmarkEnd w:id="35"/>
      <w:proofErr w:type="spellEnd"/>
    </w:p>
    <w:p w:rsidR="00B47512" w:rsidRDefault="0012754A" w:rsidP="00CC2CC3">
      <w:r w:rsidRPr="0012754A">
        <w:t xml:space="preserve">Binärbilder </w:t>
      </w:r>
      <w:r w:rsidR="00B47512">
        <w:t xml:space="preserve">sind Bilder </w:t>
      </w:r>
      <w:r w:rsidRPr="0012754A">
        <w:t xml:space="preserve">mit </w:t>
      </w:r>
      <w:r w:rsidR="00B47512">
        <w:t xml:space="preserve">nur </w:t>
      </w:r>
      <w:r w:rsidRPr="0012754A">
        <w:t xml:space="preserve">einem Bit </w:t>
      </w:r>
      <w:r w:rsidR="00B47512">
        <w:t>je</w:t>
      </w:r>
      <w:r w:rsidRPr="0012754A">
        <w:t xml:space="preserve"> Pixel. </w:t>
      </w:r>
      <w:r w:rsidR="00B47512">
        <w:t xml:space="preserve">Jeder Pixel kann </w:t>
      </w:r>
      <w:r w:rsidR="003D6A91">
        <w:t xml:space="preserve">folglich </w:t>
      </w:r>
      <w:r w:rsidR="00B47512">
        <w:t xml:space="preserve">nur einen von zwei Werten </w:t>
      </w:r>
      <w:r w:rsidR="00EF1654">
        <w:t>an</w:t>
      </w:r>
      <w:r w:rsidR="00B47512">
        <w:t xml:space="preserve">nehmen, schwarz oder weiß. In der Bildverarbeitung werden die beiden Werte </w:t>
      </w:r>
      <w:r w:rsidR="00B00B83">
        <w:t xml:space="preserve">auch </w:t>
      </w:r>
      <w:r w:rsidR="00B47512">
        <w:t xml:space="preserve">häufig als Vorder- beziehungsweise Hintergrund bezeichnet. </w:t>
      </w:r>
      <w:r w:rsidR="00B47512">
        <w:fldChar w:fldCharType="begin" w:fldLock="1"/>
      </w:r>
      <w:r w:rsidR="00FB3418">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23", "uris" : [ "http://www.mendeley.com/documents/?uuid=ea0d026e-97ce-47be-9ada-573a4cfa0ae4" ] } ], "mendeley" : { "formattedCitation" : "(Burger &amp; Burge, 2015, S. 223)", "plainTextFormattedCitation" : "(Burger &amp; Burge, 2015, S. 223)", "previouslyFormattedCitation" : "(Burger &amp; Burge, 2015, S. 223)" }, "properties" : { "noteIndex" : 0 }, "schema" : "https://github.com/citation-style-language/schema/raw/master/csl-citation.json" }</w:instrText>
      </w:r>
      <w:r w:rsidR="00B47512">
        <w:fldChar w:fldCharType="separate"/>
      </w:r>
      <w:r w:rsidR="00B47512" w:rsidRPr="00B47512">
        <w:rPr>
          <w:noProof/>
        </w:rPr>
        <w:t>(Burger &amp; Burge, 2015, S. 223)</w:t>
      </w:r>
      <w:r w:rsidR="00B47512">
        <w:fldChar w:fldCharType="end"/>
      </w:r>
    </w:p>
    <w:p w:rsidR="004700E8" w:rsidRDefault="008C4429" w:rsidP="00B47512">
      <w:r>
        <w:t xml:space="preserve">Die Trennung von Vorder- und Hintergrund bezeichnet man als </w:t>
      </w:r>
      <w:proofErr w:type="spellStart"/>
      <w:r>
        <w:t>Binarisierung</w:t>
      </w:r>
      <w:proofErr w:type="spellEnd"/>
      <w:r>
        <w:t xml:space="preserve">, oder auch Segmentierung, und kann zur Freistellung von Bildobjekten dienen </w:t>
      </w:r>
      <w:r>
        <w:fldChar w:fldCharType="begin" w:fldLock="1"/>
      </w:r>
      <w:r w:rsidR="003D6600">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41", "uris" : [ "http://www.mendeley.com/documents/?uuid=636f0d26-5b4e-4358-bc56-863cf0a9798e" ] } ], "mendeley" : { "formattedCitation" : "(J\u00e4hne, 2012, S. 541)", "plainTextFormattedCitation" : "(J\u00e4hne, 2012, S. 541)", "previouslyFormattedCitation" : "(J\u00e4hne, 2012, S. 541)" }, "properties" : { "noteIndex" : 0 }, "schema" : "https://github.com/citation-style-language/schema/raw/master/csl-citation.json" }</w:instrText>
      </w:r>
      <w:r>
        <w:fldChar w:fldCharType="separate"/>
      </w:r>
      <w:r w:rsidRPr="008C4429">
        <w:rPr>
          <w:noProof/>
        </w:rPr>
        <w:t>(Jähne, 2012, S. 541)</w:t>
      </w:r>
      <w:r>
        <w:fldChar w:fldCharType="end"/>
      </w:r>
      <w:r>
        <w:t xml:space="preserve">. </w:t>
      </w:r>
      <w:r w:rsidR="00B47512">
        <w:lastRenderedPageBreak/>
        <w:t xml:space="preserve">Anwendung finden </w:t>
      </w:r>
      <w:r w:rsidR="007B2C58">
        <w:t xml:space="preserve">die resultierenden </w:t>
      </w:r>
      <w:r w:rsidR="00B47512">
        <w:t xml:space="preserve">Binärbilder bei morphologischen Filtern (Abschnitt </w:t>
      </w:r>
      <w:r w:rsidR="00B47512">
        <w:fldChar w:fldCharType="begin"/>
      </w:r>
      <w:r w:rsidR="00B47512">
        <w:instrText xml:space="preserve"> REF _Ref475650584 \r \h </w:instrText>
      </w:r>
      <w:r w:rsidR="00B47512">
        <w:fldChar w:fldCharType="separate"/>
      </w:r>
      <w:r w:rsidR="007533F1">
        <w:t>2.2.3.3</w:t>
      </w:r>
      <w:r w:rsidR="00B47512">
        <w:fldChar w:fldCharType="end"/>
      </w:r>
      <w:r w:rsidR="00B47512">
        <w:t>)</w:t>
      </w:r>
      <w:r w:rsidR="00A912F0">
        <w:t>,</w:t>
      </w:r>
      <w:r w:rsidR="009A3B03" w:rsidRPr="009A3B03">
        <w:t xml:space="preserve"> </w:t>
      </w:r>
      <w:r w:rsidR="009A3B03">
        <w:t xml:space="preserve">zur Extraktion von Konturen im Bild </w:t>
      </w:r>
      <w:r w:rsidR="00B74DFE" w:rsidRPr="00BE62B9">
        <w:t>und</w:t>
      </w:r>
      <w:r w:rsidR="00A912F0" w:rsidRPr="00BE62B9">
        <w:t xml:space="preserve"> </w:t>
      </w:r>
      <w:r w:rsidR="00EF1654" w:rsidRPr="00BE62B9">
        <w:t>zur Bestimmung momentbasierter geometrischer Eigenschaften</w:t>
      </w:r>
      <w:r w:rsidR="002C5C4E" w:rsidRPr="00BE62B9">
        <w:t xml:space="preserve"> von </w:t>
      </w:r>
      <w:r w:rsidR="000F5EDC" w:rsidRPr="00BE62B9">
        <w:t xml:space="preserve">segmentierten </w:t>
      </w:r>
      <w:r w:rsidR="002C5C4E" w:rsidRPr="00BE62B9">
        <w:t>Objekt</w:t>
      </w:r>
      <w:r w:rsidR="00BE62B9" w:rsidRPr="00BE62B9">
        <w:t>en</w:t>
      </w:r>
      <w:r w:rsidR="00B47512" w:rsidRPr="00BE62B9">
        <w:t>.</w:t>
      </w:r>
    </w:p>
    <w:p w:rsidR="00B00B83" w:rsidRDefault="00CA4F5C" w:rsidP="00B47512">
      <w:r>
        <w:t xml:space="preserve">Um </w:t>
      </w:r>
      <w:r w:rsidR="0006656D">
        <w:t>ein</w:t>
      </w:r>
      <w:r>
        <w:t xml:space="preserve"> Bild, meist </w:t>
      </w:r>
      <w:r w:rsidR="0006656D">
        <w:t>ein</w:t>
      </w:r>
      <w:r>
        <w:t xml:space="preserve"> Graustufenbild,</w:t>
      </w:r>
      <w:r w:rsidR="0006656D">
        <w:t xml:space="preserve"> zu </w:t>
      </w:r>
      <w:proofErr w:type="spellStart"/>
      <w:r w:rsidR="00155C79">
        <w:t>binarisieren</w:t>
      </w:r>
      <w:proofErr w:type="spellEnd"/>
      <w:r w:rsidR="002E1F4C">
        <w:t>,</w:t>
      </w:r>
      <w:r w:rsidR="0006656D">
        <w:t xml:space="preserve"> wendet man Schwellwertoperati</w:t>
      </w:r>
      <w:r w:rsidR="0006656D">
        <w:t>o</w:t>
      </w:r>
      <w:r w:rsidR="0006656D">
        <w:t>nen an. Die Pixel werden</w:t>
      </w:r>
      <w:r w:rsidR="00FB3418">
        <w:t>, anhand ihrer Intensität</w:t>
      </w:r>
      <w:r w:rsidR="00595BBE">
        <w:t xml:space="preserve"> </w:t>
      </w:r>
      <w:r w:rsidR="00595BBE" w:rsidRPr="00595BBE">
        <w:rPr>
          <w:i/>
        </w:rPr>
        <w:t>α</w:t>
      </w:r>
      <w:r w:rsidR="00FB3418">
        <w:t>,</w:t>
      </w:r>
      <w:r w:rsidR="0006656D">
        <w:t xml:space="preserve"> in einer Punktoperation</w:t>
      </w:r>
      <w:r w:rsidR="00907888">
        <w:t xml:space="preserve"> in zwei Klassen unterteilt. Die Klasse dient der Zuweisung von </w:t>
      </w:r>
      <w:r w:rsidR="008355F0">
        <w:t xml:space="preserve"> einem von zwei </w:t>
      </w:r>
      <w:r w:rsidR="00FB3418">
        <w:t xml:space="preserve">festen </w:t>
      </w:r>
      <w:r w:rsidR="008355F0">
        <w:t>Werten</w:t>
      </w:r>
      <w:r w:rsidR="00FB3418">
        <w:t>, α</w:t>
      </w:r>
      <w:r w:rsidR="00FB3418" w:rsidRPr="00FB3418">
        <w:rPr>
          <w:vertAlign w:val="subscript"/>
        </w:rPr>
        <w:t>0</w:t>
      </w:r>
      <w:r w:rsidR="00FB3418">
        <w:t xml:space="preserve"> und α</w:t>
      </w:r>
      <w:r w:rsidR="00FB3418">
        <w:rPr>
          <w:vertAlign w:val="subscript"/>
        </w:rPr>
        <w:t>1</w:t>
      </w:r>
      <w:r w:rsidR="008355F0">
        <w:t>. Das heißt,</w:t>
      </w:r>
      <w:r w:rsidR="00CC30DF">
        <w:t xml:space="preserve"> dass</w:t>
      </w:r>
      <w:r w:rsidR="008355F0">
        <w:t xml:space="preserve"> </w:t>
      </w:r>
      <w:r w:rsidR="00CC30DF">
        <w:t>Pixel mit einer Intensität unter</w:t>
      </w:r>
      <w:r w:rsidR="00FB3418">
        <w:t>halb</w:t>
      </w:r>
      <w:r w:rsidR="00CC30DF">
        <w:t xml:space="preserve"> eine</w:t>
      </w:r>
      <w:r w:rsidR="00FB3418">
        <w:t>s</w:t>
      </w:r>
      <w:r w:rsidR="00CC30DF">
        <w:t xml:space="preserve"> </w:t>
      </w:r>
      <w:r w:rsidR="00FB3418">
        <w:t xml:space="preserve">gewählten </w:t>
      </w:r>
      <w:r w:rsidR="00CC30DF">
        <w:t>Schwellwert</w:t>
      </w:r>
      <w:r w:rsidR="00FB3418">
        <w:t>es</w:t>
      </w:r>
      <w:r w:rsidR="008355F0" w:rsidRPr="002518BF">
        <w:rPr>
          <w:i/>
        </w:rPr>
        <w:t xml:space="preserve"> q</w:t>
      </w:r>
      <w:r w:rsidR="00CC30DF">
        <w:t xml:space="preserve"> den Wert </w:t>
      </w:r>
      <w:r w:rsidR="00FB3418">
        <w:t xml:space="preserve">von </w:t>
      </w:r>
      <w:r w:rsidR="00FB3418" w:rsidRPr="002518BF">
        <w:rPr>
          <w:i/>
        </w:rPr>
        <w:t>α</w:t>
      </w:r>
      <w:r w:rsidR="00FB3418" w:rsidRPr="002518BF">
        <w:rPr>
          <w:i/>
          <w:vertAlign w:val="subscript"/>
        </w:rPr>
        <w:t>0</w:t>
      </w:r>
      <w:r w:rsidR="00CC30DF" w:rsidRPr="002518BF">
        <w:rPr>
          <w:i/>
        </w:rPr>
        <w:t xml:space="preserve"> </w:t>
      </w:r>
      <w:r w:rsidR="00CC30DF">
        <w:t xml:space="preserve">erhalten, darüber den Wert </w:t>
      </w:r>
      <w:r w:rsidR="00FB3418" w:rsidRPr="002518BF">
        <w:rPr>
          <w:i/>
        </w:rPr>
        <w:t>α</w:t>
      </w:r>
      <w:r w:rsidR="00FB3418" w:rsidRPr="002518BF">
        <w:rPr>
          <w:i/>
          <w:vertAlign w:val="subscript"/>
        </w:rPr>
        <w:t>1</w:t>
      </w:r>
      <w:r w:rsidR="00595BBE">
        <w:t xml:space="preserve"> </w:t>
      </w:r>
      <w:r w:rsidR="00FB3418">
        <w:fldChar w:fldCharType="begin" w:fldLock="1"/>
      </w:r>
      <w:r w:rsidR="00FB3418">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1", "uris" : [ "http://www.mendeley.com/documents/?uuid=ea0d026e-97ce-47be-9ada-573a4cfa0ae4" ] } ], "mendeley" : { "formattedCitation" : "(Burger &amp; Burge, 2015, S. 101)", "manualFormatting" : "(Burger &amp; Burge, 2015, S. 61)", "plainTextFormattedCitation" : "(Burger &amp; Burge, 2015, S. 101)", "previouslyFormattedCitation" : "(Burger &amp; Burge, 2015, S. 101)" }, "properties" : { "noteIndex" : 0 }, "schema" : "https://github.com/citation-style-language/schema/raw/master/csl-citation.json" }</w:instrText>
      </w:r>
      <w:r w:rsidR="00FB3418">
        <w:fldChar w:fldCharType="separate"/>
      </w:r>
      <w:r w:rsidR="00FB3418">
        <w:rPr>
          <w:noProof/>
        </w:rPr>
        <w:t>(Burger &amp; Burge, 2015, S. 6</w:t>
      </w:r>
      <w:r w:rsidR="00FB3418" w:rsidRPr="00FB3418">
        <w:rPr>
          <w:noProof/>
        </w:rPr>
        <w:t>1)</w:t>
      </w:r>
      <w:r w:rsidR="00FB3418">
        <w:fldChar w:fldCharType="end"/>
      </w:r>
      <w:r w:rsidR="00595BBE">
        <w:t>:</w:t>
      </w:r>
    </w:p>
    <w:p w:rsidR="00BE62B9" w:rsidRDefault="00BE62B9" w:rsidP="00B47512"/>
    <w:p w:rsidR="00595BBE" w:rsidRDefault="00595BBE" w:rsidP="00595BBE">
      <w:pPr>
        <w:jc w:val="right"/>
        <w:rPr>
          <w:rFonts w:eastAsiaTheme="minorEastAsia"/>
        </w:rPr>
      </w:pPr>
      <m:oMath>
        <m:r>
          <w:rPr>
            <w:rFonts w:ascii="Cambria Math" w:hAnsi="Cambria Math"/>
          </w:rPr>
          <m:t>f</m:t>
        </m:r>
        <m:d>
          <m:dPr>
            <m:ctrlPr>
              <w:rPr>
                <w:rFonts w:ascii="Cambria Math" w:hAnsi="Cambria Math"/>
                <w:i/>
              </w:rPr>
            </m:ctrlPr>
          </m:dPr>
          <m:e>
            <m:r>
              <w:rPr>
                <w:rFonts w:ascii="Cambria Math" w:hAnsi="Cambria Math"/>
              </w:rPr>
              <m:t>α</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vertAlign w:val="subscript"/>
                      </w:rPr>
                    </m:ctrlPr>
                  </m:sSubPr>
                  <m:e>
                    <m:r>
                      <m:rPr>
                        <m:sty m:val="p"/>
                      </m:rPr>
                      <w:rPr>
                        <w:rFonts w:ascii="Cambria Math" w:hAnsi="Cambria Math"/>
                      </w:rPr>
                      <m:t xml:space="preserve"> </m:t>
                    </m:r>
                    <m:r>
                      <w:rPr>
                        <w:rFonts w:ascii="Cambria Math" w:hAnsi="Cambria Math"/>
                      </w:rPr>
                      <m:t>α</m:t>
                    </m:r>
                  </m:e>
                  <m:sub>
                    <m:r>
                      <w:rPr>
                        <w:rFonts w:ascii="Cambria Math" w:hAnsi="Cambria Math"/>
                        <w:vertAlign w:val="subscript"/>
                      </w:rPr>
                      <m:t>0</m:t>
                    </m:r>
                  </m:sub>
                </m:sSub>
                <m:r>
                  <m:rPr>
                    <m:sty m:val="p"/>
                  </m:rPr>
                  <w:rPr>
                    <w:rFonts w:ascii="Cambria Math" w:hAnsi="Cambria Math"/>
                    <w:vertAlign w:val="subscript"/>
                  </w:rPr>
                  <m:t xml:space="preserve">   für</m:t>
                </m:r>
                <m:r>
                  <w:rPr>
                    <w:rFonts w:ascii="Cambria Math" w:hAnsi="Cambria Math"/>
                    <w:vertAlign w:val="subscript"/>
                  </w:rPr>
                  <m:t xml:space="preserve"> α&lt;q</m:t>
                </m:r>
              </m:e>
              <m:e>
                <m:r>
                  <w:rPr>
                    <w:rFonts w:ascii="Cambria Math" w:hAnsi="Cambria Math"/>
                  </w:rPr>
                  <m:t xml:space="preserve"> </m:t>
                </m:r>
                <m:sSub>
                  <m:sSubPr>
                    <m:ctrlPr>
                      <w:rPr>
                        <w:rFonts w:ascii="Cambria Math" w:hAnsi="Cambria Math"/>
                        <w:vertAlign w:val="subscript"/>
                      </w:rPr>
                    </m:ctrlPr>
                  </m:sSubPr>
                  <m:e>
                    <m:r>
                      <w:rPr>
                        <w:rFonts w:ascii="Cambria Math" w:hAnsi="Cambria Math"/>
                      </w:rPr>
                      <m:t>α</m:t>
                    </m:r>
                  </m:e>
                  <m:sub>
                    <m:r>
                      <w:rPr>
                        <w:rFonts w:ascii="Cambria Math" w:hAnsi="Cambria Math"/>
                        <w:vertAlign w:val="subscript"/>
                      </w:rPr>
                      <m:t>1</m:t>
                    </m:r>
                  </m:sub>
                </m:sSub>
                <m:r>
                  <w:rPr>
                    <w:rFonts w:ascii="Cambria Math" w:hAnsi="Cambria Math"/>
                    <w:vertAlign w:val="subscript"/>
                  </w:rPr>
                  <m:t xml:space="preserve">   </m:t>
                </m:r>
                <m:r>
                  <m:rPr>
                    <m:sty m:val="p"/>
                  </m:rPr>
                  <w:rPr>
                    <w:rFonts w:ascii="Cambria Math" w:hAnsi="Cambria Math"/>
                    <w:vertAlign w:val="subscript"/>
                  </w:rPr>
                  <m:t>für</m:t>
                </m:r>
                <m:r>
                  <w:rPr>
                    <w:rFonts w:ascii="Cambria Math" w:hAnsi="Cambria Math"/>
                    <w:vertAlign w:val="subscript"/>
                  </w:rPr>
                  <m:t xml:space="preserve"> α≥q</m:t>
                </m:r>
              </m:e>
            </m:eqArr>
          </m:e>
        </m:d>
      </m:oMath>
      <w:r w:rsidR="00FB299C">
        <w:rPr>
          <w:rFonts w:eastAsiaTheme="minorEastAsia"/>
        </w:rPr>
        <w:t xml:space="preserve"> </w:t>
      </w:r>
      <w:r w:rsidR="00FB299C">
        <w:rPr>
          <w:rFonts w:eastAsiaTheme="minorEastAsia"/>
        </w:rPr>
        <w:tab/>
      </w:r>
      <w:r w:rsidR="00FB299C">
        <w:rPr>
          <w:rFonts w:eastAsiaTheme="minorEastAsia"/>
        </w:rPr>
        <w:tab/>
      </w:r>
      <w:r w:rsidR="00FB299C">
        <w:rPr>
          <w:rFonts w:eastAsiaTheme="minorEastAsia"/>
        </w:rPr>
        <w:tab/>
      </w:r>
      <w:r w:rsidR="00FB299C">
        <w:rPr>
          <w:rFonts w:eastAsiaTheme="minorEastAsia"/>
        </w:rPr>
        <w:tab/>
      </w:r>
      <w:r>
        <w:rPr>
          <w:rFonts w:eastAsiaTheme="minorEastAsia"/>
        </w:rPr>
        <w:t>(</w:t>
      </w:r>
      <w:r w:rsidR="005B1A43">
        <w:rPr>
          <w:rFonts w:eastAsiaTheme="minorEastAsia"/>
        </w:rPr>
        <w:t>1</w:t>
      </w:r>
      <w:r>
        <w:rPr>
          <w:rFonts w:eastAsiaTheme="minorEastAsia"/>
        </w:rPr>
        <w:t>)</w:t>
      </w:r>
      <w:r w:rsidR="00FB299C">
        <w:rPr>
          <w:rFonts w:eastAsiaTheme="minorEastAsia"/>
        </w:rPr>
        <w:tab/>
      </w:r>
    </w:p>
    <w:p w:rsidR="00EF1654" w:rsidRDefault="008D74F8" w:rsidP="008D74F8">
      <w:pPr>
        <w:spacing w:after="0" w:line="240" w:lineRule="auto"/>
        <w:ind w:left="142" w:hanging="142"/>
        <w:jc w:val="left"/>
      </w:pPr>
      <w:r>
        <w:rPr>
          <w:noProof/>
          <w:lang w:eastAsia="de-DE"/>
        </w:rPr>
        <w:drawing>
          <wp:inline distT="0" distB="0" distL="0" distR="0" wp14:anchorId="3E33B473" wp14:editId="609E690E">
            <wp:extent cx="5095875" cy="3356954"/>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95875" cy="3356954"/>
                    </a:xfrm>
                    <a:prstGeom prst="rect">
                      <a:avLst/>
                    </a:prstGeom>
                    <a:noFill/>
                    <a:ln>
                      <a:noFill/>
                    </a:ln>
                  </pic:spPr>
                </pic:pic>
              </a:graphicData>
            </a:graphic>
          </wp:inline>
        </w:drawing>
      </w:r>
    </w:p>
    <w:p w:rsidR="008C1ACE" w:rsidRPr="008C1ACE" w:rsidRDefault="00090A64" w:rsidP="008C1ACE">
      <w:pPr>
        <w:pStyle w:val="Beschriftung"/>
        <w:jc w:val="left"/>
      </w:pPr>
      <w:bookmarkStart w:id="36" w:name="_Ref475656337"/>
      <w:bookmarkStart w:id="37" w:name="_Toc476722488"/>
      <w:r>
        <w:t xml:space="preserve">Abbildung </w:t>
      </w:r>
      <w:r w:rsidR="00C216BB">
        <w:fldChar w:fldCharType="begin"/>
      </w:r>
      <w:r w:rsidR="00C216BB">
        <w:instrText xml:space="preserve"> SEQ Abbildung \* ARABIC </w:instrText>
      </w:r>
      <w:r w:rsidR="00C216BB">
        <w:fldChar w:fldCharType="separate"/>
      </w:r>
      <w:r w:rsidR="007533F1">
        <w:rPr>
          <w:noProof/>
        </w:rPr>
        <w:t>10</w:t>
      </w:r>
      <w:r w:rsidR="00C216BB">
        <w:rPr>
          <w:noProof/>
        </w:rPr>
        <w:fldChar w:fldCharType="end"/>
      </w:r>
      <w:bookmarkEnd w:id="36"/>
      <w:r>
        <w:t xml:space="preserve"> - </w:t>
      </w:r>
      <w:r w:rsidR="00D64A4B">
        <w:t xml:space="preserve">Graustufenbild (links oben) </w:t>
      </w:r>
      <w:r w:rsidR="00CF30A3">
        <w:t>mit seinem</w:t>
      </w:r>
      <w:r w:rsidR="008D74F8">
        <w:t xml:space="preserve"> Histogramm (rechts oben)</w:t>
      </w:r>
      <w:r w:rsidR="00804256">
        <w:t>,</w:t>
      </w:r>
      <w:r w:rsidR="008D74F8">
        <w:t xml:space="preserve"> </w:t>
      </w:r>
      <w:proofErr w:type="spellStart"/>
      <w:r w:rsidR="00CF30A3">
        <w:t>Binarisierung</w:t>
      </w:r>
      <w:proofErr w:type="spellEnd"/>
      <w:r w:rsidR="00CF30A3">
        <w:t xml:space="preserve"> mit globalen Schwellwerten von 110, 147 und 185</w:t>
      </w:r>
      <w:r>
        <w:t xml:space="preserve"> (</w:t>
      </w:r>
      <w:r w:rsidR="00CF30A3">
        <w:t xml:space="preserve">unten, von links nach rechts) </w:t>
      </w:r>
      <w:r w:rsidR="008D74F8">
        <w:fldChar w:fldCharType="begin" w:fldLock="1"/>
      </w:r>
      <w:r w:rsidR="008C4429">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43", "uris" : [ "http://www.mendeley.com/documents/?uuid=636f0d26-5b4e-4358-bc56-863cf0a9798e" ] } ], "mendeley" : { "formattedCitation" : "(J\u00e4hne, 2012, S. 543)", "plainTextFormattedCitation" : "(J\u00e4hne, 2012, S. 543)", "previouslyFormattedCitation" : "(J\u00e4hne, 2012, S. 543)" }, "properties" : { "noteIndex" : 0 }, "schema" : "https://github.com/citation-style-language/schema/raw/master/csl-citation.json" }</w:instrText>
      </w:r>
      <w:r w:rsidR="008D74F8">
        <w:fldChar w:fldCharType="separate"/>
      </w:r>
      <w:r w:rsidR="008D74F8" w:rsidRPr="008D74F8">
        <w:rPr>
          <w:b w:val="0"/>
          <w:noProof/>
        </w:rPr>
        <w:t>(Jähne, 2012, S. 543)</w:t>
      </w:r>
      <w:bookmarkEnd w:id="37"/>
      <w:r w:rsidR="008D74F8">
        <w:fldChar w:fldCharType="end"/>
      </w:r>
    </w:p>
    <w:p w:rsidR="00384DFB" w:rsidRDefault="007253EE" w:rsidP="00B47512">
      <w:r>
        <w:t>Die Ermittlung</w:t>
      </w:r>
      <w:r w:rsidR="00384DFB">
        <w:t xml:space="preserve"> eines geeigneten Schwellwertes</w:t>
      </w:r>
      <w:r w:rsidR="008E4C2D">
        <w:t xml:space="preserve"> </w:t>
      </w:r>
      <w:r w:rsidR="00384DFB">
        <w:t>ist die Aufgabe von automatischen Schwellwertoperationen.</w:t>
      </w:r>
      <w:r w:rsidR="008B2059">
        <w:t xml:space="preserve"> Viele Verfahren zur Schwellwertberechnung werten </w:t>
      </w:r>
      <w:r w:rsidR="00D83F61">
        <w:t xml:space="preserve">dazu </w:t>
      </w:r>
      <w:r w:rsidR="00377AC9">
        <w:t xml:space="preserve">die </w:t>
      </w:r>
      <w:r w:rsidR="008B2059">
        <w:t xml:space="preserve">Histogramme </w:t>
      </w:r>
      <w:r w:rsidR="005F119A">
        <w:t>des Ausgangsbildes aus</w:t>
      </w:r>
      <w:r w:rsidR="008B2059">
        <w:t>.</w:t>
      </w:r>
      <w:r w:rsidR="008B2059" w:rsidRPr="008B2059">
        <w:t xml:space="preserve"> Histogramme sind</w:t>
      </w:r>
      <w:r w:rsidR="008B2059">
        <w:t xml:space="preserve"> Darstellungen von</w:t>
      </w:r>
      <w:r w:rsidR="008B2059" w:rsidRPr="008B2059">
        <w:t xml:space="preserve"> Häufigkeitsve</w:t>
      </w:r>
      <w:r w:rsidR="008B2059" w:rsidRPr="008B2059">
        <w:t>r</w:t>
      </w:r>
      <w:r w:rsidR="008B2059" w:rsidRPr="008B2059">
        <w:t>teilunge</w:t>
      </w:r>
      <w:r w:rsidR="008B2059">
        <w:t>n bestimmter Merkmale. Im Falle von Bildern zeigen Histogramme die Häufigkeit der auftretenden Intensitätswerte an</w:t>
      </w:r>
      <w:r w:rsidR="00716A11">
        <w:t xml:space="preserve"> </w:t>
      </w:r>
      <w:r w:rsidR="00716A11">
        <w:fldChar w:fldCharType="begin" w:fldLock="1"/>
      </w:r>
      <w:r w:rsidR="006A281F">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42", "uris" : [ "http://www.mendeley.com/documents/?uuid=ea0d026e-97ce-47be-9ada-573a4cfa0ae4" ] } ], "mendeley" : { "formattedCitation" : "(Burger &amp; Burge, 2015, S. 42)", "plainTextFormattedCitation" : "(Burger &amp; Burge, 2015, S. 42)", "previouslyFormattedCitation" : "(Burger &amp; Burge, 2015, S. 42)" }, "properties" : { "noteIndex" : 0 }, "schema" : "https://github.com/citation-style-language/schema/raw/master/csl-citation.json" }</w:instrText>
      </w:r>
      <w:r w:rsidR="00716A11">
        <w:fldChar w:fldCharType="separate"/>
      </w:r>
      <w:r w:rsidR="00716A11" w:rsidRPr="00716A11">
        <w:rPr>
          <w:noProof/>
        </w:rPr>
        <w:t>(Burger &amp; Burge, 2015, S. 42)</w:t>
      </w:r>
      <w:r w:rsidR="00716A11">
        <w:fldChar w:fldCharType="end"/>
      </w:r>
      <w:r w:rsidR="008B2059">
        <w:t>.</w:t>
      </w:r>
      <w:r w:rsidR="005F119A">
        <w:t xml:space="preserve"> </w:t>
      </w:r>
    </w:p>
    <w:p w:rsidR="008A09AC" w:rsidRDefault="00502384" w:rsidP="00B47512">
      <w:r>
        <w:t>Bei Verfahren zur automatischen Schwellwertbestimmung wird zwischen globalen und adaptiven Methoden</w:t>
      </w:r>
      <w:r w:rsidR="006A281F">
        <w:t xml:space="preserve"> unterschieden</w:t>
      </w:r>
      <w:r>
        <w:t>.</w:t>
      </w:r>
      <w:r w:rsidR="006A281F">
        <w:t xml:space="preserve"> </w:t>
      </w:r>
      <w:r w:rsidR="00804256">
        <w:t xml:space="preserve">In </w:t>
      </w:r>
      <w:r w:rsidR="00804256">
        <w:fldChar w:fldCharType="begin"/>
      </w:r>
      <w:r w:rsidR="00804256">
        <w:instrText xml:space="preserve"> REF _Ref475656337 \h </w:instrText>
      </w:r>
      <w:r w:rsidR="00804256">
        <w:fldChar w:fldCharType="separate"/>
      </w:r>
      <w:r w:rsidR="007533F1">
        <w:t xml:space="preserve">Abbildung </w:t>
      </w:r>
      <w:r w:rsidR="007533F1">
        <w:rPr>
          <w:noProof/>
        </w:rPr>
        <w:t>10</w:t>
      </w:r>
      <w:r w:rsidR="00804256">
        <w:fldChar w:fldCharType="end"/>
      </w:r>
      <w:r w:rsidR="00804256">
        <w:t xml:space="preserve"> ist ein 8-Bit Graustufenbild (links </w:t>
      </w:r>
      <w:r w:rsidR="00804256">
        <w:lastRenderedPageBreak/>
        <w:t>oben) mit zugehörigem Histogramm (rechts oben) und die aus globalen Schwellwertoper</w:t>
      </w:r>
      <w:r w:rsidR="00804256">
        <w:t>a</w:t>
      </w:r>
      <w:r w:rsidR="00804256">
        <w:t xml:space="preserve">tionen resultierenden Binärbilder (unten) zu sehen. </w:t>
      </w:r>
      <w:r w:rsidR="006A281F">
        <w:t xml:space="preserve">Globale Schwellwertmethoden bestimmen für ein Graustufenbild </w:t>
      </w:r>
      <w:r w:rsidR="006A281F" w:rsidRPr="006A281F">
        <w:t>ei</w:t>
      </w:r>
      <w:r w:rsidR="006A281F">
        <w:t xml:space="preserve">nen einzigen </w:t>
      </w:r>
      <w:r w:rsidR="006A281F" w:rsidRPr="006A281F">
        <w:t>optima</w:t>
      </w:r>
      <w:r w:rsidR="006A281F">
        <w:t xml:space="preserve">len Schwellwert, anhand dessen die Pixel </w:t>
      </w:r>
      <w:r w:rsidR="00D27690">
        <w:t xml:space="preserve">dem </w:t>
      </w:r>
      <w:r w:rsidR="006A281F">
        <w:t xml:space="preserve">Vorder- oder Hintergrund zugeordnet werden </w:t>
      </w:r>
      <w:r w:rsidR="006A281F">
        <w:fldChar w:fldCharType="begin" w:fldLock="1"/>
      </w:r>
      <w:r w:rsidR="006A281F">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68", "uris" : [ "http://www.mendeley.com/documents/?uuid=ea0d026e-97ce-47be-9ada-573a4cfa0ae4" ] } ], "mendeley" : { "formattedCitation" : "(Burger &amp; Burge, 2015, S. 268)", "plainTextFormattedCitation" : "(Burger &amp; Burge, 2015, S. 268)", "previouslyFormattedCitation" : "(Burger &amp; Burge, 2015, S. 268)" }, "properties" : { "noteIndex" : 0 }, "schema" : "https://github.com/citation-style-language/schema/raw/master/csl-citation.json" }</w:instrText>
      </w:r>
      <w:r w:rsidR="006A281F">
        <w:fldChar w:fldCharType="separate"/>
      </w:r>
      <w:r w:rsidR="006A281F" w:rsidRPr="006A281F">
        <w:rPr>
          <w:noProof/>
        </w:rPr>
        <w:t>(Burger &amp; Burge, 2015, S. 268)</w:t>
      </w:r>
      <w:r w:rsidR="006A281F">
        <w:fldChar w:fldCharType="end"/>
      </w:r>
      <w:r w:rsidR="006A281F">
        <w:t xml:space="preserve">. Globale Schwellwerte können bei </w:t>
      </w:r>
      <w:r w:rsidR="006A281F" w:rsidRPr="006A281F">
        <w:t xml:space="preserve">ungleichmäßiger Beleuchtung </w:t>
      </w:r>
      <w:r w:rsidR="006A281F">
        <w:t>im Bild unerwünschte Ergebnisse erzielen</w:t>
      </w:r>
      <w:r w:rsidR="006A281F" w:rsidRPr="006A281F">
        <w:t xml:space="preserve">. </w:t>
      </w:r>
      <w:r w:rsidR="006A281F">
        <w:t xml:space="preserve">Bei adaptiven Methoden wird </w:t>
      </w:r>
      <w:r w:rsidR="00BA0648">
        <w:t>daher</w:t>
      </w:r>
      <w:r w:rsidR="006A281F">
        <w:t xml:space="preserve"> für jeden einzelnen Bildpunkt ein angepasster Schwellwert bestimmt </w:t>
      </w:r>
      <w:r w:rsidR="006A281F">
        <w:fldChar w:fldCharType="begin" w:fldLock="1"/>
      </w:r>
      <w:r w:rsidR="00907888">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91", "uris" : [ "http://www.mendeley.com/documents/?uuid=ea0d026e-97ce-47be-9ada-573a4cfa0ae4" ] } ], "mendeley" : { "formattedCitation" : "(Burger &amp; Burge, 2015, S. 291)", "plainTextFormattedCitation" : "(Burger &amp; Burge, 2015, S. 291)", "previouslyFormattedCitation" : "(Burger &amp; Burge, 2015, S. 291)" }, "properties" : { "noteIndex" : 0 }, "schema" : "https://github.com/citation-style-language/schema/raw/master/csl-citation.json" }</w:instrText>
      </w:r>
      <w:r w:rsidR="006A281F">
        <w:fldChar w:fldCharType="separate"/>
      </w:r>
      <w:r w:rsidR="006A281F" w:rsidRPr="006A281F">
        <w:rPr>
          <w:noProof/>
        </w:rPr>
        <w:t>(Burger &amp; Burge, 2015, S. 291)</w:t>
      </w:r>
      <w:r w:rsidR="006A281F">
        <w:fldChar w:fldCharType="end"/>
      </w:r>
      <w:r w:rsidR="006A281F">
        <w:t>.</w:t>
      </w:r>
    </w:p>
    <w:p w:rsidR="00907888" w:rsidRDefault="004C6187" w:rsidP="00907888">
      <w:r>
        <w:t xml:space="preserve">Otsu ist ein Beispiel für </w:t>
      </w:r>
      <w:r w:rsidR="00502384">
        <w:t xml:space="preserve">eine </w:t>
      </w:r>
      <w:r w:rsidR="001136A9">
        <w:t>globale</w:t>
      </w:r>
      <w:r>
        <w:t xml:space="preserve"> </w:t>
      </w:r>
      <w:proofErr w:type="spellStart"/>
      <w:r>
        <w:t>histogrammbasierte</w:t>
      </w:r>
      <w:proofErr w:type="spellEnd"/>
      <w:r w:rsidR="00502384">
        <w:t xml:space="preserve"> Schwellwertbestimmung.</w:t>
      </w:r>
      <w:r w:rsidR="00907888">
        <w:t xml:space="preserve"> Das Verfahren versucht die Varianz, also die Streuung der Grauwerte, innerhalb der beiden zu bildenden Klassen zu minimieren. Die Varianz kann direkt aus dem Histogramm des Bildes abgeleitet werden. Gleichzeitig </w:t>
      </w:r>
      <w:r w:rsidR="00B979CE">
        <w:t>wird sichergestellt, dass</w:t>
      </w:r>
      <w:r w:rsidR="00907888">
        <w:t xml:space="preserve"> die Trennung zwischen den Klassen möglichst groß </w:t>
      </w:r>
      <w:r w:rsidR="00B979CE">
        <w:t>ist.</w:t>
      </w:r>
      <w:r w:rsidR="00907888">
        <w:t xml:space="preserve"> Dazu müssen ihre Mittelwerte </w:t>
      </w:r>
      <w:r w:rsidR="00907888" w:rsidRPr="00907888">
        <w:t>möglichst weit auseinander liegen</w:t>
      </w:r>
      <w:r w:rsidR="00907888">
        <w:t xml:space="preserve">. </w:t>
      </w:r>
      <w:r w:rsidR="00907888">
        <w:fldChar w:fldCharType="begin" w:fldLock="1"/>
      </w:r>
      <w:r w:rsidR="00907888">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75", "uris" : [ "http://www.mendeley.com/documents/?uuid=ea0d026e-97ce-47be-9ada-573a4cfa0ae4" ] } ], "mendeley" : { "formattedCitation" : "(Burger &amp; Burge, 2015, S. 275)", "plainTextFormattedCitation" : "(Burger &amp; Burge, 2015, S. 275)", "previouslyFormattedCitation" : "(Burger &amp; Burge, 2015, S. 275)" }, "properties" : { "noteIndex" : 0 }, "schema" : "https://github.com/citation-style-language/schema/raw/master/csl-citation.json" }</w:instrText>
      </w:r>
      <w:r w:rsidR="00907888">
        <w:fldChar w:fldCharType="separate"/>
      </w:r>
      <w:r w:rsidR="00907888" w:rsidRPr="00907888">
        <w:rPr>
          <w:noProof/>
        </w:rPr>
        <w:t>(Burger &amp; Burge, 2015, S. 275)</w:t>
      </w:r>
      <w:r w:rsidR="00907888">
        <w:fldChar w:fldCharType="end"/>
      </w:r>
    </w:p>
    <w:p w:rsidR="000A27C1" w:rsidRDefault="00540024" w:rsidP="00BD00B4">
      <w:pPr>
        <w:pStyle w:val="berschrift3"/>
        <w:numPr>
          <w:ilvl w:val="2"/>
          <w:numId w:val="1"/>
        </w:numPr>
        <w:spacing w:line="240" w:lineRule="auto"/>
        <w:jc w:val="left"/>
      </w:pPr>
      <w:bookmarkStart w:id="38" w:name="_Toc476722414"/>
      <w:r>
        <w:t>Filter</w:t>
      </w:r>
      <w:bookmarkEnd w:id="38"/>
    </w:p>
    <w:p w:rsidR="0012460B" w:rsidRPr="0012460B" w:rsidRDefault="0012460B" w:rsidP="0012460B">
      <w:pPr>
        <w:pStyle w:val="berschrift4"/>
        <w:numPr>
          <w:ilvl w:val="3"/>
          <w:numId w:val="1"/>
        </w:numPr>
        <w:ind w:left="851" w:hanging="851"/>
        <w:jc w:val="left"/>
      </w:pPr>
      <w:bookmarkStart w:id="39" w:name="_Toc476722415"/>
      <w:r>
        <w:t>Allgemeine Definition</w:t>
      </w:r>
      <w:bookmarkEnd w:id="39"/>
    </w:p>
    <w:p w:rsidR="00CE0F2F" w:rsidRDefault="00E2300C" w:rsidP="00E2300C">
      <w:r>
        <w:t xml:space="preserve">Filter, auch Nachbarschaftsoperationen genannt, </w:t>
      </w:r>
      <w:r w:rsidR="0006656D">
        <w:t>betrachten, im Gegensatz zu Punktoper</w:t>
      </w:r>
      <w:r w:rsidR="0006656D">
        <w:t>a</w:t>
      </w:r>
      <w:r w:rsidR="0006656D">
        <w:t xml:space="preserve">tionen, nicht nur </w:t>
      </w:r>
      <w:r w:rsidR="0068637D">
        <w:t>den einzelnen</w:t>
      </w:r>
      <w:r w:rsidR="00C8254A">
        <w:t xml:space="preserve"> </w:t>
      </w:r>
      <w:r w:rsidR="00CE0F2F">
        <w:t>Pixel</w:t>
      </w:r>
      <w:r w:rsidR="0006656D">
        <w:t xml:space="preserve">, sondern auch </w:t>
      </w:r>
      <w:r w:rsidR="00C8254A">
        <w:t>eine kleine</w:t>
      </w:r>
      <w:r w:rsidR="009144FC" w:rsidRPr="009144FC">
        <w:t xml:space="preserve"> </w:t>
      </w:r>
      <w:r w:rsidR="00C8254A">
        <w:t>Region um ihn herum</w:t>
      </w:r>
      <w:r w:rsidR="0006656D">
        <w:t>, die Nachbarschaft</w:t>
      </w:r>
      <w:r w:rsidR="009144FC">
        <w:t xml:space="preserve">. Sie </w:t>
      </w:r>
      <w:r>
        <w:t>kombinieren</w:t>
      </w:r>
      <w:r w:rsidR="00CE0F2F">
        <w:t xml:space="preserve"> die</w:t>
      </w:r>
      <w:r>
        <w:t xml:space="preserve"> benachbarte</w:t>
      </w:r>
      <w:r w:rsidR="00CE0F2F">
        <w:t>n</w:t>
      </w:r>
      <w:r>
        <w:t xml:space="preserve"> Pixel in einer bestimmten Weise und liefern so ein geändertes Bild</w:t>
      </w:r>
      <w:r w:rsidR="00CE0F2F">
        <w:t>. Wichtige Aufgaben, die Filter übernehmen</w:t>
      </w:r>
      <w:r w:rsidR="0012460B">
        <w:t xml:space="preserve"> können</w:t>
      </w:r>
      <w:r w:rsidR="00CE0F2F">
        <w:t>, sind beispielsweise die Unterdrückung von Rauschen, die Korrektur von Störungen oder die Detektion und Unterscheidung lokaler Strukturen im Bild, wie Kanten oder Linien.</w:t>
      </w:r>
      <w:r w:rsidR="007D687F" w:rsidRPr="007D687F">
        <w:t xml:space="preserve"> </w:t>
      </w:r>
      <w:r w:rsidR="007D687F">
        <w:fldChar w:fldCharType="begin" w:fldLock="1"/>
      </w:r>
      <w:r w:rsidR="0012460B">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296", "uris" : [ "http://www.mendeley.com/documents/?uuid=636f0d26-5b4e-4358-bc56-863cf0a9798e" ] } ], "mendeley" : { "formattedCitation" : "(J\u00e4hne, 2012, S. 296)", "manualFormatting" : "(J\u00e4hne, 2012, S. 296, 297)", "plainTextFormattedCitation" : "(J\u00e4hne, 2012, S. 296)", "previouslyFormattedCitation" : "(J\u00e4hne, 2012, S. 296)" }, "properties" : { "noteIndex" : 0 }, "schema" : "https://github.com/citation-style-language/schema/raw/master/csl-citation.json" }</w:instrText>
      </w:r>
      <w:r w:rsidR="007D687F">
        <w:fldChar w:fldCharType="separate"/>
      </w:r>
      <w:r w:rsidR="007D687F" w:rsidRPr="00CE0F2F">
        <w:rPr>
          <w:noProof/>
        </w:rPr>
        <w:t>(Jähne, 2012, S. 296</w:t>
      </w:r>
      <w:r w:rsidR="007D687F">
        <w:rPr>
          <w:noProof/>
        </w:rPr>
        <w:t>, 297</w:t>
      </w:r>
      <w:r w:rsidR="007D687F" w:rsidRPr="00CE0F2F">
        <w:rPr>
          <w:noProof/>
        </w:rPr>
        <w:t>)</w:t>
      </w:r>
      <w:r w:rsidR="007D687F">
        <w:fldChar w:fldCharType="end"/>
      </w:r>
    </w:p>
    <w:p w:rsidR="000F6BC8" w:rsidRDefault="000F6BC8" w:rsidP="000F6BC8">
      <w:r>
        <w:t xml:space="preserve">Die Größe der Filterregion, also </w:t>
      </w:r>
      <w:r w:rsidR="00723106">
        <w:t>die Größe der</w:t>
      </w:r>
      <w:r>
        <w:t xml:space="preserve"> Nachbarschaft, ist ein wichtiger Parameter </w:t>
      </w:r>
      <w:r w:rsidR="00723106">
        <w:t>des</w:t>
      </w:r>
      <w:r>
        <w:t xml:space="preserve"> Filters.</w:t>
      </w:r>
      <w:r w:rsidR="00132A74">
        <w:t xml:space="preserve"> Sie bestimmt, wie viele umgebende Pixel zur Berechnung des neuen Wertes für den betrachteten Pixel herangezogen werden. Mit unterschiedlichen Größen erzielt man unter Umständen auch unterschiedlich starke Effekte. </w:t>
      </w:r>
      <w:r w:rsidR="00132A74">
        <w:fldChar w:fldCharType="begin" w:fldLock="1"/>
      </w:r>
      <w:r w:rsidR="004B6C06">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94", "uris" : [ "http://www.mendeley.com/documents/?uuid=ea0d026e-97ce-47be-9ada-573a4cfa0ae4" ] } ], "mendeley" : { "formattedCitation" : "(Burger &amp; Burge, 2015, S. 94)", "plainTextFormattedCitation" : "(Burger &amp; Burge, 2015, S. 94)", "previouslyFormattedCitation" : "(Burger &amp; Burge, 2015, S. 94)" }, "properties" : { "noteIndex" : 0 }, "schema" : "https://github.com/citation-style-language/schema/raw/master/csl-citation.json" }</w:instrText>
      </w:r>
      <w:r w:rsidR="00132A74">
        <w:fldChar w:fldCharType="separate"/>
      </w:r>
      <w:r w:rsidR="00132A74" w:rsidRPr="00132A74">
        <w:rPr>
          <w:noProof/>
        </w:rPr>
        <w:t>(Burger &amp; Burge, 2015, S. 94)</w:t>
      </w:r>
      <w:r w:rsidR="00132A74">
        <w:fldChar w:fldCharType="end"/>
      </w:r>
    </w:p>
    <w:p w:rsidR="004B6C06" w:rsidRDefault="004B6C06" w:rsidP="000F6BC8">
      <w:r>
        <w:t xml:space="preserve">Die Anwendung des Filters </w:t>
      </w:r>
      <w:r w:rsidR="00E90696">
        <w:t>erfolgt für jeden Bildpunkt</w:t>
      </w:r>
      <w:r>
        <w:t xml:space="preserve">, </w:t>
      </w:r>
      <w:r w:rsidR="00E90696">
        <w:t>beispielsweise</w:t>
      </w:r>
      <w:r w:rsidR="0068637D">
        <w:t xml:space="preserve"> durch</w:t>
      </w:r>
      <w:r w:rsidR="00E90696">
        <w:t xml:space="preserve"> </w:t>
      </w:r>
      <w:r>
        <w:t>zeilenwei</w:t>
      </w:r>
      <w:r w:rsidR="00E90696">
        <w:t xml:space="preserve">ses Ablaufen des Bildes, wie in </w:t>
      </w:r>
      <w:r w:rsidR="000C60CE">
        <w:fldChar w:fldCharType="begin"/>
      </w:r>
      <w:r w:rsidR="000C60CE">
        <w:instrText xml:space="preserve"> REF _Ref475643769 \h </w:instrText>
      </w:r>
      <w:r w:rsidR="000C60CE">
        <w:fldChar w:fldCharType="separate"/>
      </w:r>
      <w:r w:rsidR="007533F1">
        <w:t xml:space="preserve">Abbildung </w:t>
      </w:r>
      <w:r w:rsidR="007533F1">
        <w:rPr>
          <w:noProof/>
        </w:rPr>
        <w:t>11</w:t>
      </w:r>
      <w:r w:rsidR="000C60CE">
        <w:fldChar w:fldCharType="end"/>
      </w:r>
      <w:r w:rsidR="00E90696">
        <w:t xml:space="preserve"> zu sehen</w:t>
      </w:r>
      <w:r w:rsidR="0068637D">
        <w:t xml:space="preserve"> ist</w:t>
      </w:r>
      <w:r>
        <w:t xml:space="preserve">. Die grauen Bereiche in der Abbildung stellen bereits betrachtete und geänderte Pixel dar. Wichtig ist, dass für die Betrachtung der Umgebung </w:t>
      </w:r>
      <w:r w:rsidR="0068637D">
        <w:t xml:space="preserve">nur </w:t>
      </w:r>
      <w:r>
        <w:t>die ursprünglichen Werte</w:t>
      </w:r>
      <w:r w:rsidR="00252F2A">
        <w:t xml:space="preserve"> des Bildes </w:t>
      </w:r>
      <w:r w:rsidR="00D966C7" w:rsidRPr="001E46F4">
        <w:rPr>
          <w:rFonts w:ascii="Times" w:hAnsi="Times"/>
          <w:i/>
        </w:rPr>
        <w:t>I</w:t>
      </w:r>
      <w:r>
        <w:t xml:space="preserve"> herangezogen werden</w:t>
      </w:r>
      <w:r w:rsidR="007D14DE">
        <w:t>.</w:t>
      </w:r>
      <w:r>
        <w:t xml:space="preserve"> </w:t>
      </w:r>
      <w:r w:rsidR="007D14DE">
        <w:t>D</w:t>
      </w:r>
      <w:r>
        <w:t xml:space="preserve">ie </w:t>
      </w:r>
      <w:r>
        <w:lastRenderedPageBreak/>
        <w:t xml:space="preserve">Änderungen </w:t>
      </w:r>
      <w:r w:rsidR="00252F2A">
        <w:t>werden</w:t>
      </w:r>
      <w:r>
        <w:t xml:space="preserve"> </w:t>
      </w:r>
      <w:r w:rsidR="00CF7D0D">
        <w:t>deshalb</w:t>
      </w:r>
      <w:r>
        <w:t xml:space="preserve"> separat </w:t>
      </w:r>
      <w:r w:rsidR="00252F2A">
        <w:t xml:space="preserve">in einem </w:t>
      </w:r>
      <w:r w:rsidR="00364F46">
        <w:t xml:space="preserve">Ergebnisbild </w:t>
      </w:r>
      <w:r w:rsidR="00252F2A">
        <w:t xml:space="preserve"> </w:t>
      </w:r>
      <w:r w:rsidR="00252F2A" w:rsidRPr="001E46F4">
        <w:rPr>
          <w:rFonts w:ascii="Times" w:hAnsi="Times"/>
          <w:i/>
        </w:rPr>
        <w:t>I</w:t>
      </w:r>
      <w:r w:rsidR="00252F2A" w:rsidRPr="001E46F4">
        <w:rPr>
          <w:i/>
        </w:rPr>
        <w:t>‘</w:t>
      </w:r>
      <w:r w:rsidR="00252F2A">
        <w:t xml:space="preserve"> </w:t>
      </w:r>
      <w:r>
        <w:t>gespeichert werden.</w:t>
      </w:r>
      <w:r w:rsidR="007D14DE">
        <w:t xml:space="preserve"> </w:t>
      </w:r>
      <w:r w:rsidR="007D14DE">
        <w:fldChar w:fldCharType="begin" w:fldLock="1"/>
      </w:r>
      <w:r w:rsidR="00C9030F">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303", "uris" : [ "http://www.mendeley.com/documents/?uuid=636f0d26-5b4e-4358-bc56-863cf0a9798e" ] } ], "mendeley" : { "formattedCitation" : "(J\u00e4hne, 2012, S. 303)", "plainTextFormattedCitation" : "(J\u00e4hne, 2012, S. 303)", "previouslyFormattedCitation" : "(J\u00e4hne, 2012, S. 303)" }, "properties" : { "noteIndex" : 0 }, "schema" : "https://github.com/citation-style-language/schema/raw/master/csl-citation.json" }</w:instrText>
      </w:r>
      <w:r w:rsidR="007D14DE">
        <w:fldChar w:fldCharType="separate"/>
      </w:r>
      <w:r w:rsidR="007D14DE" w:rsidRPr="007D14DE">
        <w:rPr>
          <w:noProof/>
        </w:rPr>
        <w:t>(Jähne, 2012, S. 303)</w:t>
      </w:r>
      <w:r w:rsidR="007D14DE">
        <w:fldChar w:fldCharType="end"/>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1"/>
        <w:gridCol w:w="4181"/>
      </w:tblGrid>
      <w:tr w:rsidR="005D61EC" w:rsidTr="005D61EC">
        <w:tc>
          <w:tcPr>
            <w:tcW w:w="4181" w:type="dxa"/>
          </w:tcPr>
          <w:p w:rsidR="005D61EC" w:rsidRDefault="005D61EC" w:rsidP="000F6BC8">
            <w:r>
              <w:rPr>
                <w:noProof/>
                <w:lang w:eastAsia="de-DE"/>
              </w:rPr>
              <w:drawing>
                <wp:inline distT="0" distB="0" distL="0" distR="0" wp14:anchorId="383130A7" wp14:editId="52244617">
                  <wp:extent cx="2295525" cy="1857375"/>
                  <wp:effectExtent l="0" t="0" r="9525" b="952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95525" cy="1857375"/>
                          </a:xfrm>
                          <a:prstGeom prst="rect">
                            <a:avLst/>
                          </a:prstGeom>
                          <a:noFill/>
                          <a:ln>
                            <a:noFill/>
                          </a:ln>
                        </pic:spPr>
                      </pic:pic>
                    </a:graphicData>
                  </a:graphic>
                </wp:inline>
              </w:drawing>
            </w:r>
          </w:p>
          <w:p w:rsidR="00356CA8" w:rsidRPr="00356CA8" w:rsidRDefault="005D61EC" w:rsidP="00BE62B9">
            <w:pPr>
              <w:pStyle w:val="Beschriftung"/>
              <w:jc w:val="left"/>
            </w:pPr>
            <w:bookmarkStart w:id="40" w:name="_Ref475643769"/>
            <w:bookmarkStart w:id="41" w:name="_Toc476722489"/>
            <w:r>
              <w:t xml:space="preserve">Abbildung </w:t>
            </w:r>
            <w:r w:rsidR="00C216BB">
              <w:fldChar w:fldCharType="begin"/>
            </w:r>
            <w:r w:rsidR="00C216BB">
              <w:instrText xml:space="preserve"> SEQ Abbildung \* ARABIC </w:instrText>
            </w:r>
            <w:r w:rsidR="00C216BB">
              <w:fldChar w:fldCharType="separate"/>
            </w:r>
            <w:r w:rsidR="007533F1">
              <w:rPr>
                <w:noProof/>
              </w:rPr>
              <w:t>11</w:t>
            </w:r>
            <w:r w:rsidR="00C216BB">
              <w:rPr>
                <w:noProof/>
              </w:rPr>
              <w:fldChar w:fldCharType="end"/>
            </w:r>
            <w:bookmarkEnd w:id="40"/>
            <w:r>
              <w:t xml:space="preserve"> - Anwendung eines Filters durch zeilenwei</w:t>
            </w:r>
            <w:r w:rsidR="0017150F">
              <w:t>ses Verschieben der Filtermaske</w:t>
            </w:r>
            <w:r w:rsidR="00A00492">
              <w:t xml:space="preserve"> in Pfeilrichtung</w:t>
            </w:r>
            <w:r w:rsidR="0017150F">
              <w:t xml:space="preserve">, graue Zellen sind bereits bearbeitet </w:t>
            </w:r>
            <w:r>
              <w:fldChar w:fldCharType="begin" w:fldLock="1"/>
            </w:r>
            <w:r>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303", "uris" : [ "http://www.mendeley.com/documents/?uuid=636f0d26-5b4e-4358-bc56-863cf0a9798e" ] } ], "mendeley" : { "formattedCitation" : "(J\u00e4hne, 2012, S. 303)", "plainTextFormattedCitation" : "(J\u00e4hne, 2012, S. 303)", "previouslyFormattedCitation" : "(J\u00e4hne, 2012, S. 303)" }, "properties" : { "noteIndex" : 0 }, "schema" : "https://github.com/citation-style-language/schema/raw/master/csl-citation.json" }</w:instrText>
            </w:r>
            <w:r>
              <w:fldChar w:fldCharType="separate"/>
            </w:r>
            <w:r w:rsidRPr="004B6C06">
              <w:rPr>
                <w:b w:val="0"/>
                <w:noProof/>
              </w:rPr>
              <w:t>(Jähne, 2012, S. 303)</w:t>
            </w:r>
            <w:bookmarkEnd w:id="41"/>
            <w:r>
              <w:fldChar w:fldCharType="end"/>
            </w:r>
          </w:p>
        </w:tc>
        <w:tc>
          <w:tcPr>
            <w:tcW w:w="4181" w:type="dxa"/>
          </w:tcPr>
          <w:p w:rsidR="005D61EC" w:rsidRDefault="005D61EC" w:rsidP="005D61EC">
            <w:pPr>
              <w:keepNext/>
            </w:pPr>
            <w:r>
              <w:rPr>
                <w:noProof/>
                <w:lang w:eastAsia="de-DE"/>
              </w:rPr>
              <w:drawing>
                <wp:inline distT="0" distB="0" distL="0" distR="0" wp14:anchorId="54A1CEE0" wp14:editId="5E8A3E24">
                  <wp:extent cx="2162175" cy="1695450"/>
                  <wp:effectExtent l="0" t="0" r="9525"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35">
                            <a:extLst>
                              <a:ext uri="{28A0092B-C50C-407E-A947-70E740481C1C}">
                                <a14:useLocalDpi xmlns:a14="http://schemas.microsoft.com/office/drawing/2010/main" val="0"/>
                              </a:ext>
                            </a:extLst>
                          </a:blip>
                          <a:srcRect l="14332" r="13376" b="6806"/>
                          <a:stretch/>
                        </pic:blipFill>
                        <pic:spPr bwMode="auto">
                          <a:xfrm>
                            <a:off x="0" y="0"/>
                            <a:ext cx="2162175" cy="1695450"/>
                          </a:xfrm>
                          <a:prstGeom prst="rect">
                            <a:avLst/>
                          </a:prstGeom>
                          <a:noFill/>
                          <a:ln>
                            <a:noFill/>
                          </a:ln>
                          <a:extLst>
                            <a:ext uri="{53640926-AAD7-44D8-BBD7-CCE9431645EC}">
                              <a14:shadowObscured xmlns:a14="http://schemas.microsoft.com/office/drawing/2010/main"/>
                            </a:ext>
                          </a:extLst>
                        </pic:spPr>
                      </pic:pic>
                    </a:graphicData>
                  </a:graphic>
                </wp:inline>
              </w:drawing>
            </w:r>
          </w:p>
          <w:p w:rsidR="005D61EC" w:rsidRDefault="005D61EC" w:rsidP="005D61EC">
            <w:pPr>
              <w:keepNext/>
            </w:pPr>
          </w:p>
          <w:p w:rsidR="005D61EC" w:rsidRDefault="005D61EC" w:rsidP="005D61EC">
            <w:pPr>
              <w:pStyle w:val="Beschriftung"/>
              <w:jc w:val="left"/>
            </w:pPr>
            <w:bookmarkStart w:id="42" w:name="_Ref475643770"/>
            <w:bookmarkStart w:id="43" w:name="_Toc476722490"/>
            <w:r>
              <w:t xml:space="preserve">Abbildung </w:t>
            </w:r>
            <w:r w:rsidR="00C216BB">
              <w:fldChar w:fldCharType="begin"/>
            </w:r>
            <w:r w:rsidR="00C216BB">
              <w:instrText xml:space="preserve"> SEQ Abbildung \* ARABIC </w:instrText>
            </w:r>
            <w:r w:rsidR="00C216BB">
              <w:fldChar w:fldCharType="separate"/>
            </w:r>
            <w:r w:rsidR="007533F1">
              <w:rPr>
                <w:noProof/>
              </w:rPr>
              <w:t>12</w:t>
            </w:r>
            <w:r w:rsidR="00C216BB">
              <w:rPr>
                <w:noProof/>
              </w:rPr>
              <w:fldChar w:fldCharType="end"/>
            </w:r>
            <w:bookmarkEnd w:id="42"/>
            <w:r>
              <w:t xml:space="preserve"> - Koordinatensystem der Filtermatrix </w:t>
            </w:r>
            <w:r w:rsidRPr="007610DA">
              <w:rPr>
                <w:rFonts w:asciiTheme="majorHAnsi" w:hAnsiTheme="majorHAnsi"/>
                <w:i/>
              </w:rPr>
              <w:t xml:space="preserve">H </w:t>
            </w:r>
            <w:r>
              <w:t xml:space="preserve">mit „Hot Spot“ genanntem Ursprung in der Mitte </w:t>
            </w:r>
            <w:r w:rsidR="00F75B9A">
              <w:t xml:space="preserve">(rot markiert) </w:t>
            </w:r>
            <w:r>
              <w:fldChar w:fldCharType="begin" w:fldLock="1"/>
            </w:r>
            <w:r>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96", "uris" : [ "http://www.mendeley.com/documents/?uuid=ea0d026e-97ce-47be-9ada-573a4cfa0ae4" ] } ], "mendeley" : { "formattedCitation" : "(Burger &amp; Burge, 2015, S. 96)", "plainTextFormattedCitation" : "(Burger &amp; Burge, 2015, S. 96)", "previouslyFormattedCitation" : "(Burger &amp; Burge, 2015, S. 96)" }, "properties" : { "noteIndex" : 0 }, "schema" : "https://github.com/citation-style-language/schema/raw/master/csl-citation.json" }</w:instrText>
            </w:r>
            <w:r>
              <w:fldChar w:fldCharType="separate"/>
            </w:r>
            <w:r w:rsidRPr="00685F7E">
              <w:rPr>
                <w:b w:val="0"/>
                <w:noProof/>
              </w:rPr>
              <w:t>(Burger &amp; Burge, 2015, S. 96)</w:t>
            </w:r>
            <w:bookmarkEnd w:id="43"/>
            <w:r>
              <w:fldChar w:fldCharType="end"/>
            </w:r>
          </w:p>
          <w:p w:rsidR="005D61EC" w:rsidRDefault="005D61EC" w:rsidP="005D61EC">
            <w:pPr>
              <w:keepNext/>
            </w:pPr>
          </w:p>
        </w:tc>
      </w:tr>
    </w:tbl>
    <w:p w:rsidR="004B6C06" w:rsidRDefault="004B6C06" w:rsidP="007E2F72">
      <w:pPr>
        <w:pStyle w:val="berschrift4"/>
        <w:numPr>
          <w:ilvl w:val="3"/>
          <w:numId w:val="1"/>
        </w:numPr>
        <w:ind w:left="851" w:hanging="851"/>
        <w:jc w:val="left"/>
      </w:pPr>
      <w:bookmarkStart w:id="44" w:name="_Ref475647513"/>
      <w:bookmarkStart w:id="45" w:name="_Toc476722416"/>
      <w:r>
        <w:t>Lineare Filter</w:t>
      </w:r>
      <w:bookmarkEnd w:id="44"/>
      <w:bookmarkEnd w:id="45"/>
    </w:p>
    <w:p w:rsidR="004B6C06" w:rsidRDefault="00C9030F" w:rsidP="00FC49DE">
      <w:r>
        <w:t>Lineare Filter verknüpfen die Werte der Pixel in der Umgebung in linearer Form durch eine gewichtete Summation. Die Filter</w:t>
      </w:r>
      <w:r w:rsidR="00705497">
        <w:t>funktion</w:t>
      </w:r>
      <w:r>
        <w:t xml:space="preserve"> wird durch eine Matrix </w:t>
      </w:r>
      <w:r w:rsidR="001C1A96">
        <w:t>ab</w:t>
      </w:r>
      <w:r>
        <w:t xml:space="preserve">gebildet, in der die Gewichtungen der Pixelwerte der Umgebung gespeichert sind. Die Dimension der Matrix gibt die Größe der betrachteten Umgebung an. </w:t>
      </w:r>
      <w:r>
        <w:fldChar w:fldCharType="begin" w:fldLock="1"/>
      </w:r>
      <w:r w:rsidR="00B97B53">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95", "uris" : [ "http://www.mendeley.com/documents/?uuid=ea0d026e-97ce-47be-9ada-573a4cfa0ae4" ] } ], "mendeley" : { "formattedCitation" : "(Burger &amp; Burge, 2015, S. 95)", "plainTextFormattedCitation" : "(Burger &amp; Burge, 2015, S. 95)", "previouslyFormattedCitation" : "(Burger &amp; Burge, 2015, S. 95)" }, "properties" : { "noteIndex" : 0 }, "schema" : "https://github.com/citation-style-language/schema/raw/master/csl-citation.json" }</w:instrText>
      </w:r>
      <w:r>
        <w:fldChar w:fldCharType="separate"/>
      </w:r>
      <w:r w:rsidRPr="00C9030F">
        <w:rPr>
          <w:noProof/>
        </w:rPr>
        <w:t>(Burger &amp; Burge, 2015, S. 95)</w:t>
      </w:r>
      <w:r>
        <w:fldChar w:fldCharType="end"/>
      </w:r>
      <w:r>
        <w:t xml:space="preserve"> </w:t>
      </w:r>
    </w:p>
    <w:p w:rsidR="00F8611A" w:rsidRDefault="00E90696" w:rsidP="004B6C06">
      <w:r>
        <w:t>Die Filtermatrix</w:t>
      </w:r>
      <w:r w:rsidR="00A57A57">
        <w:t xml:space="preserve">, auch </w:t>
      </w:r>
      <w:proofErr w:type="spellStart"/>
      <w:r w:rsidR="00A57A57">
        <w:t>Filterkernel</w:t>
      </w:r>
      <w:proofErr w:type="spellEnd"/>
      <w:r w:rsidR="00A57A57">
        <w:t xml:space="preserve"> genannt,</w:t>
      </w:r>
      <w:r>
        <w:t xml:space="preserve"> besitzt ein eigenes Koordinatensystem</w:t>
      </w:r>
      <w:r w:rsidR="007A6691">
        <w:t>,</w:t>
      </w:r>
      <w:r w:rsidR="00FC49DE">
        <w:t xml:space="preserve"> </w:t>
      </w:r>
      <w:r>
        <w:t xml:space="preserve">dessen Ursprung üblicherweise </w:t>
      </w:r>
      <w:r w:rsidR="00685F7E">
        <w:t>in ihrer Mitte liegt</w:t>
      </w:r>
      <w:r w:rsidR="007A6691">
        <w:t xml:space="preserve"> (</w:t>
      </w:r>
      <w:r w:rsidR="007A6691">
        <w:fldChar w:fldCharType="begin"/>
      </w:r>
      <w:r w:rsidR="007A6691">
        <w:instrText xml:space="preserve"> REF _Ref475643770 \h </w:instrText>
      </w:r>
      <w:r w:rsidR="007A6691">
        <w:fldChar w:fldCharType="separate"/>
      </w:r>
      <w:r w:rsidR="007533F1">
        <w:t xml:space="preserve">Abbildung </w:t>
      </w:r>
      <w:r w:rsidR="007533F1">
        <w:rPr>
          <w:noProof/>
        </w:rPr>
        <w:t>12</w:t>
      </w:r>
      <w:r w:rsidR="007A6691">
        <w:fldChar w:fldCharType="end"/>
      </w:r>
      <w:r w:rsidR="007A6691">
        <w:t>)</w:t>
      </w:r>
      <w:r w:rsidR="00AA259C">
        <w:t xml:space="preserve">. </w:t>
      </w:r>
      <w:r w:rsidR="008C7D48">
        <w:t xml:space="preserve">Bei Anwendung der Filtermatrix </w:t>
      </w:r>
      <w:r w:rsidR="008C7D48" w:rsidRPr="007610DA">
        <w:rPr>
          <w:rFonts w:asciiTheme="majorHAnsi" w:hAnsiTheme="majorHAnsi"/>
          <w:i/>
        </w:rPr>
        <w:t>H</w:t>
      </w:r>
      <w:r w:rsidR="008C7D48">
        <w:t>,</w:t>
      </w:r>
      <w:r w:rsidR="00AA259C">
        <w:t xml:space="preserve"> wird </w:t>
      </w:r>
      <w:r w:rsidR="005D61EC">
        <w:t xml:space="preserve">sie mit ihrem Ursprung </w:t>
      </w:r>
      <w:r w:rsidR="00D97B08">
        <w:t>über</w:t>
      </w:r>
      <w:r w:rsidR="004A4609">
        <w:t xml:space="preserve"> </w:t>
      </w:r>
      <w:r w:rsidR="009E3527">
        <w:t>de</w:t>
      </w:r>
      <w:r w:rsidR="00D77A05">
        <w:t>m</w:t>
      </w:r>
      <w:r w:rsidR="009E3527">
        <w:t xml:space="preserve"> aktuell betrachteten </w:t>
      </w:r>
      <w:r w:rsidR="00E3424C">
        <w:t>Pixel</w:t>
      </w:r>
      <w:r w:rsidR="004A4609">
        <w:t xml:space="preserve"> </w:t>
      </w:r>
      <w:r w:rsidR="004A4609" w:rsidRPr="007610DA">
        <w:rPr>
          <w:rFonts w:asciiTheme="majorHAnsi" w:hAnsiTheme="majorHAnsi"/>
          <w:i/>
        </w:rPr>
        <w:t>I</w:t>
      </w:r>
      <w:r w:rsidR="00A63BDA">
        <w:rPr>
          <w:i/>
        </w:rPr>
        <w:t>(u,</w:t>
      </w:r>
      <w:r w:rsidR="002911CE">
        <w:rPr>
          <w:i/>
        </w:rPr>
        <w:t xml:space="preserve"> </w:t>
      </w:r>
      <w:r w:rsidR="004A4609" w:rsidRPr="001E46F4">
        <w:rPr>
          <w:i/>
        </w:rPr>
        <w:t>v)</w:t>
      </w:r>
      <w:r w:rsidR="004A4609" w:rsidRPr="004A4609">
        <w:t xml:space="preserve"> </w:t>
      </w:r>
      <w:r w:rsidR="005D61EC">
        <w:t xml:space="preserve">positioniert. </w:t>
      </w:r>
      <w:r w:rsidR="00051B57">
        <w:t>Darauf folgt eine Multiplikation aller gewichteten Elemente</w:t>
      </w:r>
      <w:r w:rsidR="00F861BD">
        <w:t xml:space="preserve"> </w:t>
      </w:r>
      <w:r w:rsidR="00F861BD" w:rsidRPr="007610DA">
        <w:rPr>
          <w:rFonts w:asciiTheme="majorHAnsi" w:hAnsiTheme="majorHAnsi"/>
          <w:i/>
        </w:rPr>
        <w:t>H</w:t>
      </w:r>
      <w:r w:rsidR="00F861BD" w:rsidRPr="00F861BD">
        <w:rPr>
          <w:i/>
        </w:rPr>
        <w:t>(i, j)</w:t>
      </w:r>
      <w:r w:rsidR="00051B57">
        <w:t xml:space="preserve"> innerhalb der Matrix</w:t>
      </w:r>
      <w:r w:rsidR="00C125BD">
        <w:t>reg</w:t>
      </w:r>
      <w:r w:rsidR="00C125BD">
        <w:t>i</w:t>
      </w:r>
      <w:r w:rsidR="00C125BD">
        <w:t xml:space="preserve">on </w:t>
      </w:r>
      <w:r w:rsidR="00C125BD" w:rsidRPr="007610DA">
        <w:rPr>
          <w:rFonts w:asciiTheme="majorHAnsi" w:hAnsiTheme="majorHAnsi" w:cs="Times"/>
          <w:i/>
        </w:rPr>
        <w:t>R</w:t>
      </w:r>
      <w:r w:rsidR="00051B57">
        <w:t xml:space="preserve"> mit de</w:t>
      </w:r>
      <w:r w:rsidR="004D3241">
        <w:t>n</w:t>
      </w:r>
      <w:r w:rsidR="00051B57">
        <w:t xml:space="preserve"> darunter</w:t>
      </w:r>
      <w:r w:rsidR="004D3241">
        <w:t xml:space="preserve"> </w:t>
      </w:r>
      <w:r w:rsidR="00051B57">
        <w:t>liegenden Bildpunkt</w:t>
      </w:r>
      <w:r w:rsidR="0043417C">
        <w:t>en</w:t>
      </w:r>
      <w:r w:rsidR="003D33E8">
        <w:t xml:space="preserve"> </w:t>
      </w:r>
      <w:r w:rsidR="003D33E8" w:rsidRPr="007610DA">
        <w:rPr>
          <w:rFonts w:asciiTheme="majorHAnsi" w:hAnsiTheme="majorHAnsi"/>
          <w:i/>
        </w:rPr>
        <w:t>I</w:t>
      </w:r>
      <w:r w:rsidR="003D33E8" w:rsidRPr="003D33E8">
        <w:rPr>
          <w:i/>
        </w:rPr>
        <w:t>(</w:t>
      </w:r>
      <w:proofErr w:type="spellStart"/>
      <w:r w:rsidR="003D33E8" w:rsidRPr="003D33E8">
        <w:rPr>
          <w:i/>
        </w:rPr>
        <w:t>u+i</w:t>
      </w:r>
      <w:proofErr w:type="spellEnd"/>
      <w:r w:rsidR="003D33E8" w:rsidRPr="003D33E8">
        <w:rPr>
          <w:i/>
        </w:rPr>
        <w:t xml:space="preserve">, </w:t>
      </w:r>
      <w:proofErr w:type="spellStart"/>
      <w:r w:rsidR="003D33E8" w:rsidRPr="003D33E8">
        <w:rPr>
          <w:i/>
        </w:rPr>
        <w:t>v+j</w:t>
      </w:r>
      <w:proofErr w:type="spellEnd"/>
      <w:r w:rsidR="003D33E8" w:rsidRPr="003D33E8">
        <w:rPr>
          <w:i/>
        </w:rPr>
        <w:t>)</w:t>
      </w:r>
      <w:r w:rsidR="004D3241">
        <w:t xml:space="preserve"> und </w:t>
      </w:r>
      <w:r w:rsidR="00C376E5">
        <w:t>eine anschließende Summation aller Produkte</w:t>
      </w:r>
      <w:r w:rsidR="004D3241">
        <w:t>.</w:t>
      </w:r>
      <w:r w:rsidR="00364F46">
        <w:t xml:space="preserve"> Das Ergebnis wird</w:t>
      </w:r>
      <w:r w:rsidR="00C66483" w:rsidRPr="00C66483">
        <w:t xml:space="preserve"> </w:t>
      </w:r>
      <w:r w:rsidR="00C66483">
        <w:t xml:space="preserve">im Ergebnisbild  </w:t>
      </w:r>
      <w:r w:rsidR="00C66483" w:rsidRPr="007610DA">
        <w:rPr>
          <w:rFonts w:asciiTheme="majorHAnsi" w:hAnsiTheme="majorHAnsi"/>
          <w:i/>
        </w:rPr>
        <w:t>I</w:t>
      </w:r>
      <w:r w:rsidR="00C66483" w:rsidRPr="001E46F4">
        <w:rPr>
          <w:i/>
        </w:rPr>
        <w:t>‘</w:t>
      </w:r>
      <w:r w:rsidR="00C66483">
        <w:rPr>
          <w:i/>
        </w:rPr>
        <w:t>(u, v)</w:t>
      </w:r>
      <w:r w:rsidR="00364F46">
        <w:t xml:space="preserve"> </w:t>
      </w:r>
      <w:r w:rsidR="00C66483" w:rsidRPr="00F8611A">
        <w:t>gespeichert</w:t>
      </w:r>
      <w:r w:rsidR="00C66483">
        <w:t xml:space="preserve">, </w:t>
      </w:r>
      <w:r w:rsidR="00364F46">
        <w:t>an derselben Position</w:t>
      </w:r>
      <w:r w:rsidR="00C66483">
        <w:t xml:space="preserve"> wie im Ausgangsbild </w:t>
      </w:r>
      <w:r w:rsidR="00C66483" w:rsidRPr="007610DA">
        <w:rPr>
          <w:rFonts w:asciiTheme="majorHAnsi" w:hAnsiTheme="majorHAnsi"/>
          <w:i/>
        </w:rPr>
        <w:t>I</w:t>
      </w:r>
      <w:r w:rsidR="00C66483">
        <w:rPr>
          <w:i/>
        </w:rPr>
        <w:t xml:space="preserve">(u, </w:t>
      </w:r>
      <w:r w:rsidR="00C66483" w:rsidRPr="001E46F4">
        <w:rPr>
          <w:i/>
        </w:rPr>
        <w:t>v)</w:t>
      </w:r>
      <w:r w:rsidR="00F8611A">
        <w:t xml:space="preserve">. </w:t>
      </w:r>
      <w:r w:rsidR="00F8611A">
        <w:fldChar w:fldCharType="begin" w:fldLock="1"/>
      </w:r>
      <w:r w:rsidR="00FD0629">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96", "uris" : [ "http://www.mendeley.com/documents/?uuid=ea0d026e-97ce-47be-9ada-573a4cfa0ae4" ] } ], "mendeley" : { "formattedCitation" : "(Burger &amp; Burge, 2015, S. 96)", "plainTextFormattedCitation" : "(Burger &amp; Burge, 2015, S. 96)", "previouslyFormattedCitation" : "(Burger &amp; Burge, 2015, S. 96)" }, "properties" : { "noteIndex" : 0 }, "schema" : "https://github.com/citation-style-language/schema/raw/master/csl-citation.json" }</w:instrText>
      </w:r>
      <w:r w:rsidR="00F8611A">
        <w:fldChar w:fldCharType="separate"/>
      </w:r>
      <w:r w:rsidR="00F8611A" w:rsidRPr="005D61EC">
        <w:rPr>
          <w:noProof/>
        </w:rPr>
        <w:t>(Burger &amp; Burge, 2015, S. 96)</w:t>
      </w:r>
      <w:r w:rsidR="00F8611A">
        <w:fldChar w:fldCharType="end"/>
      </w:r>
    </w:p>
    <w:p w:rsidR="00E90696" w:rsidRDefault="00F8611A" w:rsidP="00CA6CC1">
      <w:r>
        <w:t xml:space="preserve">Auf alle Bildpunkte angewendet, lässt sich die Operation wie folgt formulier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024"/>
      </w:tblGrid>
      <w:tr w:rsidR="00445007" w:rsidTr="00445007">
        <w:tc>
          <w:tcPr>
            <w:tcW w:w="7338" w:type="dxa"/>
            <w:vAlign w:val="center"/>
          </w:tcPr>
          <w:p w:rsidR="00445007" w:rsidRDefault="00445007" w:rsidP="00445007">
            <w:pPr>
              <w:jc w:val="center"/>
            </w:pPr>
            <m:oMathPara>
              <m:oMath>
                <m:r>
                  <w:rPr>
                    <w:rFonts w:ascii="Cambria Math" w:hAnsi="Cambria Math"/>
                  </w:rPr>
                  <m:t>I'</m:t>
                </m:r>
                <m:d>
                  <m:dPr>
                    <m:ctrlPr>
                      <w:rPr>
                        <w:rFonts w:ascii="Cambria Math" w:hAnsi="Cambria Math"/>
                      </w:rPr>
                    </m:ctrlPr>
                  </m:dPr>
                  <m:e>
                    <m:r>
                      <w:rPr>
                        <w:rFonts w:ascii="Cambria Math" w:hAnsi="Cambria Math"/>
                      </w:rPr>
                      <m:t>u, v</m:t>
                    </m:r>
                  </m:e>
                </m:d>
                <m:r>
                  <w:rPr>
                    <w:rFonts w:ascii="Cambria Math" w:hAnsi="Cambria Math"/>
                  </w:rPr>
                  <m:t>=</m:t>
                </m:r>
                <m:nary>
                  <m:naryPr>
                    <m:chr m:val="∑"/>
                    <m:limLoc m:val="undOvr"/>
                    <m:supHide m:val="1"/>
                    <m:ctrlPr>
                      <w:rPr>
                        <w:rFonts w:ascii="Cambria Math" w:hAnsi="Cambria Math"/>
                        <w:i/>
                      </w:rPr>
                    </m:ctrlPr>
                  </m:naryPr>
                  <m:sub>
                    <m:d>
                      <m:dPr>
                        <m:ctrlPr>
                          <w:rPr>
                            <w:rFonts w:ascii="Cambria Math" w:hAnsi="Cambria Math"/>
                            <w:i/>
                          </w:rPr>
                        </m:ctrlPr>
                      </m:dPr>
                      <m:e>
                        <m:r>
                          <w:rPr>
                            <w:rFonts w:ascii="Cambria Math" w:hAnsi="Cambria Math"/>
                          </w:rPr>
                          <m:t>i, j</m:t>
                        </m:r>
                      </m:e>
                    </m:d>
                    <m:r>
                      <w:rPr>
                        <w:rFonts w:ascii="Cambria Math" w:hAnsi="Cambria Math"/>
                      </w:rPr>
                      <m:t>∈R</m:t>
                    </m:r>
                  </m:sub>
                  <m:sup/>
                  <m:e>
                    <m:r>
                      <w:rPr>
                        <w:rFonts w:ascii="Cambria Math" w:hAnsi="Cambria Math"/>
                      </w:rPr>
                      <m:t>I</m:t>
                    </m:r>
                    <m:d>
                      <m:dPr>
                        <m:ctrlPr>
                          <w:rPr>
                            <w:rFonts w:ascii="Cambria Math" w:hAnsi="Cambria Math"/>
                          </w:rPr>
                        </m:ctrlPr>
                      </m:dPr>
                      <m:e>
                        <m:r>
                          <w:rPr>
                            <w:rFonts w:ascii="Cambria Math" w:hAnsi="Cambria Math"/>
                          </w:rPr>
                          <m:t>u+i, v+j</m:t>
                        </m:r>
                      </m:e>
                    </m:d>
                    <m:r>
                      <w:rPr>
                        <w:rFonts w:ascii="Cambria Math" w:hAnsi="Cambria Math"/>
                      </w:rPr>
                      <m:t xml:space="preserve"> ∙H(i, j)</m:t>
                    </m:r>
                  </m:e>
                </m:nary>
                <m:r>
                  <m:rPr>
                    <m:sty m:val="p"/>
                  </m:rPr>
                  <w:rPr>
                    <w:rFonts w:eastAsiaTheme="minorEastAsia"/>
                  </w:rPr>
                  <w:br/>
                </m:r>
              </m:oMath>
            </m:oMathPara>
          </w:p>
        </w:tc>
        <w:tc>
          <w:tcPr>
            <w:tcW w:w="1024" w:type="dxa"/>
            <w:vAlign w:val="center"/>
          </w:tcPr>
          <w:p w:rsidR="00445007" w:rsidRDefault="005B1A43" w:rsidP="00445007">
            <w:pPr>
              <w:jc w:val="center"/>
            </w:pPr>
            <w:r>
              <w:rPr>
                <w:rFonts w:eastAsiaTheme="minorEastAsia"/>
              </w:rPr>
              <w:t>(2</w:t>
            </w:r>
            <w:r w:rsidR="00445007">
              <w:rPr>
                <w:rFonts w:eastAsiaTheme="minorEastAsia"/>
              </w:rPr>
              <w:t>)</w:t>
            </w:r>
          </w:p>
        </w:tc>
      </w:tr>
    </w:tbl>
    <w:p w:rsidR="00C9030F" w:rsidRDefault="003E464E" w:rsidP="004B6C06">
      <w:r>
        <w:t xml:space="preserve">Die </w:t>
      </w:r>
      <w:r w:rsidR="00D1686B">
        <w:t xml:space="preserve">durchgeführte </w:t>
      </w:r>
      <w:r>
        <w:t xml:space="preserve">Operation entspricht </w:t>
      </w:r>
      <w:r w:rsidR="00CB7DC4">
        <w:t>einer Faltung</w:t>
      </w:r>
      <w:r w:rsidR="009D66A5" w:rsidRPr="00522F6E">
        <w:rPr>
          <w:rFonts w:asciiTheme="majorHAnsi" w:hAnsiTheme="majorHAnsi"/>
        </w:rPr>
        <w:t xml:space="preserve"> </w:t>
      </w:r>
      <w:r w:rsidR="009D66A5" w:rsidRPr="00522F6E">
        <w:rPr>
          <w:rFonts w:asciiTheme="majorHAnsi" w:hAnsiTheme="majorHAnsi" w:cs="Times"/>
          <w:i/>
        </w:rPr>
        <w:t xml:space="preserve">I‘ = I </w:t>
      </w:r>
      <w:r w:rsidR="00522F6E">
        <w:rPr>
          <w:rFonts w:asciiTheme="majorHAnsi" w:hAnsiTheme="majorHAnsi" w:cs="Times"/>
          <w:i/>
        </w:rPr>
        <w:t>*</w:t>
      </w:r>
      <w:r w:rsidR="009D66A5" w:rsidRPr="00522F6E">
        <w:rPr>
          <w:rFonts w:asciiTheme="majorHAnsi" w:hAnsiTheme="majorHAnsi" w:cs="Times"/>
          <w:i/>
        </w:rPr>
        <w:t xml:space="preserve"> H</w:t>
      </w:r>
      <w:r w:rsidR="009D66A5">
        <w:rPr>
          <w:rFonts w:ascii="Times" w:hAnsi="Times" w:cs="Times"/>
          <w:i/>
        </w:rPr>
        <w:t xml:space="preserve"> </w:t>
      </w:r>
      <w:r w:rsidR="009D66A5" w:rsidRPr="009D66A5">
        <w:rPr>
          <w:rFonts w:cs="Times"/>
        </w:rPr>
        <w:t>mit dem Faltungsoperator (*)</w:t>
      </w:r>
      <w:r w:rsidR="00A13F68">
        <w:t xml:space="preserve">. </w:t>
      </w:r>
      <w:r w:rsidR="008138B8">
        <w:t xml:space="preserve">In der Mathematik beschreibt </w:t>
      </w:r>
      <w:r w:rsidR="00B97B53">
        <w:t>die</w:t>
      </w:r>
      <w:r w:rsidR="008138B8">
        <w:t xml:space="preserve"> Faltung eine</w:t>
      </w:r>
      <w:r w:rsidR="004F2F26">
        <w:t>n</w:t>
      </w:r>
      <w:r w:rsidR="008138B8">
        <w:t xml:space="preserve"> Operat</w:t>
      </w:r>
      <w:r w:rsidR="004F2F26">
        <w:t>or</w:t>
      </w:r>
      <w:r w:rsidR="008138B8">
        <w:t xml:space="preserve">, </w:t>
      </w:r>
      <w:r w:rsidR="004F2F26">
        <w:t>der</w:t>
      </w:r>
      <w:r w:rsidR="00AF05F7">
        <w:t xml:space="preserve"> zwei Funktionen gleicher Dimension miteinander verknüpft</w:t>
      </w:r>
      <w:r>
        <w:t xml:space="preserve">. </w:t>
      </w:r>
      <w:r w:rsidR="00B97B53">
        <w:fldChar w:fldCharType="begin" w:fldLock="1"/>
      </w:r>
      <w:r w:rsidR="00B97B53">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1", "uris" : [ "http://www.mendeley.com/documents/?uuid=ea0d026e-97ce-47be-9ada-573a4cfa0ae4" ] } ], "mendeley" : { "formattedCitation" : "(Burger &amp; Burge, 2015, S. 101)", "manualFormatting" : "(Burger &amp; Burge, 2015, S. 105)", "plainTextFormattedCitation" : "(Burger &amp; Burge, 2015, S. 101)", "previouslyFormattedCitation" : "(Burger &amp; Burge, 2015, S. 101)" }, "properties" : { "noteIndex" : 0 }, "schema" : "https://github.com/citation-style-language/schema/raw/master/csl-citation.json" }</w:instrText>
      </w:r>
      <w:r w:rsidR="00B97B53">
        <w:fldChar w:fldCharType="separate"/>
      </w:r>
      <w:r w:rsidR="00B97B53">
        <w:rPr>
          <w:noProof/>
        </w:rPr>
        <w:t>(Burger &amp; Burge, 2015, S. 105</w:t>
      </w:r>
      <w:r w:rsidR="00B97B53" w:rsidRPr="00B97B53">
        <w:rPr>
          <w:noProof/>
        </w:rPr>
        <w:t>)</w:t>
      </w:r>
      <w:r w:rsidR="00B97B53">
        <w:fldChar w:fldCharType="end"/>
      </w:r>
    </w:p>
    <w:p w:rsidR="007610DA" w:rsidRDefault="004249B1" w:rsidP="004B6C06">
      <w:r>
        <w:lastRenderedPageBreak/>
        <w:t xml:space="preserve">Wichtige mathematische Eigenschaften von </w:t>
      </w:r>
      <w:r w:rsidR="00BF0357">
        <w:t>linearen Faltungen</w:t>
      </w:r>
      <w:r>
        <w:t xml:space="preserve"> sind die </w:t>
      </w:r>
      <w:proofErr w:type="spellStart"/>
      <w:r>
        <w:t>Kommutativität</w:t>
      </w:r>
      <w:proofErr w:type="spellEnd"/>
      <w:r w:rsidR="00F445B2">
        <w:t xml:space="preserve"> </w:t>
      </w:r>
      <w:r w:rsidR="007501FA">
        <w:t xml:space="preserve">            </w:t>
      </w:r>
      <w:r w:rsidR="00F445B2">
        <w:t xml:space="preserve"> </w:t>
      </w:r>
      <w:r w:rsidR="00F445B2" w:rsidRPr="00F445B2">
        <w:rPr>
          <w:rFonts w:asciiTheme="majorHAnsi" w:hAnsiTheme="majorHAnsi"/>
          <w:i/>
        </w:rPr>
        <w:t xml:space="preserve">I </w:t>
      </w:r>
      <w:r w:rsidR="00F445B2">
        <w:rPr>
          <w:rFonts w:asciiTheme="majorHAnsi" w:hAnsiTheme="majorHAnsi"/>
          <w:i/>
        </w:rPr>
        <w:t>*</w:t>
      </w:r>
      <w:r w:rsidR="00F445B2" w:rsidRPr="00F445B2">
        <w:rPr>
          <w:rFonts w:asciiTheme="majorHAnsi" w:hAnsiTheme="majorHAnsi" w:cs="Cambria Math"/>
          <w:i/>
        </w:rPr>
        <w:t xml:space="preserve"> </w:t>
      </w:r>
      <w:r w:rsidR="00F445B2" w:rsidRPr="00F445B2">
        <w:rPr>
          <w:rFonts w:asciiTheme="majorHAnsi" w:hAnsiTheme="majorHAnsi"/>
          <w:i/>
        </w:rPr>
        <w:t xml:space="preserve">H = H </w:t>
      </w:r>
      <w:r w:rsidR="00F445B2">
        <w:rPr>
          <w:rFonts w:asciiTheme="majorHAnsi" w:hAnsiTheme="majorHAnsi"/>
          <w:i/>
        </w:rPr>
        <w:t>*</w:t>
      </w:r>
      <w:r w:rsidR="00F445B2" w:rsidRPr="00F445B2">
        <w:rPr>
          <w:rFonts w:asciiTheme="majorHAnsi" w:hAnsiTheme="majorHAnsi"/>
          <w:i/>
        </w:rPr>
        <w:t xml:space="preserve"> I</w:t>
      </w:r>
      <w:r w:rsidR="00725567">
        <w:rPr>
          <w:rFonts w:asciiTheme="majorHAnsi" w:hAnsiTheme="majorHAnsi"/>
          <w:i/>
        </w:rPr>
        <w:t>,</w:t>
      </w:r>
      <w:r>
        <w:t xml:space="preserve"> </w:t>
      </w:r>
      <w:r w:rsidR="00725567">
        <w:t>also die Vertauschbarkeit der Argumente,</w:t>
      </w:r>
      <w:r w:rsidR="006C1AB6">
        <w:t xml:space="preserve"> </w:t>
      </w:r>
      <w:r>
        <w:t xml:space="preserve">die Linearität und die </w:t>
      </w:r>
      <w:proofErr w:type="spellStart"/>
      <w:r>
        <w:t>Assoziativität</w:t>
      </w:r>
      <w:proofErr w:type="spellEnd"/>
      <w:r w:rsidR="00F445B2">
        <w:t xml:space="preserve"> </w:t>
      </w:r>
      <w:r w:rsidR="00725567">
        <w:t xml:space="preserve">  </w:t>
      </w:r>
      <w:r w:rsidR="00F445B2" w:rsidRPr="00F445B2">
        <w:rPr>
          <w:rFonts w:asciiTheme="majorHAnsi" w:hAnsiTheme="majorHAnsi"/>
          <w:i/>
        </w:rPr>
        <w:t>(I</w:t>
      </w:r>
      <w:r w:rsidR="00F445B2">
        <w:rPr>
          <w:rFonts w:asciiTheme="majorHAnsi" w:hAnsiTheme="majorHAnsi"/>
          <w:i/>
        </w:rPr>
        <w:t xml:space="preserve"> * </w:t>
      </w:r>
      <w:r w:rsidR="00F445B2" w:rsidRPr="00F445B2">
        <w:rPr>
          <w:rFonts w:asciiTheme="majorHAnsi" w:hAnsiTheme="majorHAnsi"/>
          <w:i/>
        </w:rPr>
        <w:t>H</w:t>
      </w:r>
      <w:r w:rsidR="00F445B2" w:rsidRPr="00F445B2">
        <w:rPr>
          <w:rFonts w:asciiTheme="majorHAnsi" w:hAnsiTheme="majorHAnsi"/>
          <w:i/>
          <w:vertAlign w:val="subscript"/>
        </w:rPr>
        <w:t>1</w:t>
      </w:r>
      <w:r w:rsidR="00F445B2" w:rsidRPr="00F445B2">
        <w:rPr>
          <w:rFonts w:asciiTheme="majorHAnsi" w:hAnsiTheme="majorHAnsi"/>
          <w:i/>
        </w:rPr>
        <w:t>)</w:t>
      </w:r>
      <w:r w:rsidR="00F445B2">
        <w:rPr>
          <w:rFonts w:asciiTheme="majorHAnsi" w:hAnsiTheme="majorHAnsi"/>
          <w:i/>
        </w:rPr>
        <w:t xml:space="preserve"> * </w:t>
      </w:r>
      <w:r w:rsidR="00F445B2" w:rsidRPr="00F445B2">
        <w:rPr>
          <w:rFonts w:asciiTheme="majorHAnsi" w:hAnsiTheme="majorHAnsi"/>
          <w:i/>
        </w:rPr>
        <w:t>H</w:t>
      </w:r>
      <w:r w:rsidR="00F445B2" w:rsidRPr="00F445B2">
        <w:rPr>
          <w:rFonts w:asciiTheme="majorHAnsi" w:hAnsiTheme="majorHAnsi"/>
          <w:i/>
          <w:vertAlign w:val="subscript"/>
        </w:rPr>
        <w:t>2</w:t>
      </w:r>
      <w:r w:rsidR="00F445B2" w:rsidRPr="00F445B2">
        <w:rPr>
          <w:rFonts w:asciiTheme="majorHAnsi" w:hAnsiTheme="majorHAnsi"/>
          <w:i/>
        </w:rPr>
        <w:t xml:space="preserve"> = I </w:t>
      </w:r>
      <w:r w:rsidR="00F445B2">
        <w:rPr>
          <w:rFonts w:asciiTheme="majorHAnsi" w:hAnsiTheme="majorHAnsi"/>
          <w:i/>
        </w:rPr>
        <w:t>*</w:t>
      </w:r>
      <w:r w:rsidR="00F445B2" w:rsidRPr="00F445B2">
        <w:rPr>
          <w:rFonts w:asciiTheme="majorHAnsi" w:hAnsiTheme="majorHAnsi"/>
          <w:i/>
        </w:rPr>
        <w:t xml:space="preserve"> (H</w:t>
      </w:r>
      <w:r w:rsidR="00F445B2" w:rsidRPr="00F445B2">
        <w:rPr>
          <w:rFonts w:asciiTheme="majorHAnsi" w:hAnsiTheme="majorHAnsi"/>
          <w:i/>
          <w:vertAlign w:val="subscript"/>
        </w:rPr>
        <w:t>1</w:t>
      </w:r>
      <w:r w:rsidR="00F445B2" w:rsidRPr="00F445B2">
        <w:rPr>
          <w:rFonts w:asciiTheme="majorHAnsi" w:hAnsiTheme="majorHAnsi"/>
          <w:i/>
        </w:rPr>
        <w:t xml:space="preserve"> </w:t>
      </w:r>
      <w:r w:rsidR="00F445B2">
        <w:rPr>
          <w:rFonts w:asciiTheme="majorHAnsi" w:hAnsiTheme="majorHAnsi"/>
          <w:i/>
        </w:rPr>
        <w:t xml:space="preserve">* </w:t>
      </w:r>
      <w:r w:rsidR="00F445B2" w:rsidRPr="00F445B2">
        <w:rPr>
          <w:rFonts w:asciiTheme="majorHAnsi" w:hAnsiTheme="majorHAnsi"/>
          <w:i/>
        </w:rPr>
        <w:t>H</w:t>
      </w:r>
      <w:r w:rsidR="00F445B2" w:rsidRPr="00F445B2">
        <w:rPr>
          <w:rFonts w:asciiTheme="majorHAnsi" w:hAnsiTheme="majorHAnsi"/>
          <w:i/>
          <w:vertAlign w:val="subscript"/>
        </w:rPr>
        <w:t>2</w:t>
      </w:r>
      <w:r w:rsidR="00F445B2" w:rsidRPr="00F445B2">
        <w:rPr>
          <w:rFonts w:asciiTheme="majorHAnsi" w:hAnsiTheme="majorHAnsi"/>
          <w:i/>
        </w:rPr>
        <w:t>)</w:t>
      </w:r>
      <w:r>
        <w:t xml:space="preserve">. Auf Filter bezogen bedeutet die </w:t>
      </w:r>
      <w:proofErr w:type="spellStart"/>
      <w:r>
        <w:t>Assoziativität</w:t>
      </w:r>
      <w:proofErr w:type="spellEnd"/>
      <w:r>
        <w:t>, dass</w:t>
      </w:r>
      <w:r w:rsidR="009F2AC2">
        <w:t xml:space="preserve"> man</w:t>
      </w:r>
      <w:r w:rsidR="00417354">
        <w:t xml:space="preserve"> </w:t>
      </w:r>
      <w:r w:rsidR="00642B0F">
        <w:t xml:space="preserve">das gleiche  Ergebnisbild erhält, auch wenn </w:t>
      </w:r>
      <w:r>
        <w:t xml:space="preserve">die Reihenfolge der Anwendung verschiedener Filter </w:t>
      </w:r>
      <w:r w:rsidR="00642B0F">
        <w:t xml:space="preserve">verändert </w:t>
      </w:r>
      <w:r w:rsidR="00E20B8C">
        <w:t xml:space="preserve">wird, </w:t>
      </w:r>
      <w:r w:rsidR="00642B0F">
        <w:t>oder sie zu durch paarweise Faltung zu neuen Filtern zusammen</w:t>
      </w:r>
      <w:r w:rsidR="00E20B8C">
        <w:t>g</w:t>
      </w:r>
      <w:r w:rsidR="00E20B8C">
        <w:t>e</w:t>
      </w:r>
      <w:r w:rsidR="00642B0F">
        <w:t>fasst</w:t>
      </w:r>
      <w:r w:rsidR="00E20B8C">
        <w:t xml:space="preserve"> werden</w:t>
      </w:r>
      <w:r>
        <w:t>.</w:t>
      </w:r>
      <w:r w:rsidR="00FD0629">
        <w:t xml:space="preserve"> </w:t>
      </w:r>
      <w:r w:rsidR="00FD0629">
        <w:fldChar w:fldCharType="begin" w:fldLock="1"/>
      </w:r>
      <w:r w:rsidR="00FE62A6">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7", "uris" : [ "http://www.mendeley.com/documents/?uuid=ea0d026e-97ce-47be-9ada-573a4cfa0ae4" ] } ], "mendeley" : { "formattedCitation" : "(Burger &amp; Burge, 2015, S. 107)", "plainTextFormattedCitation" : "(Burger &amp; Burge, 2015, S. 107)", "previouslyFormattedCitation" : "(Burger &amp; Burge, 2015, S. 107)" }, "properties" : { "noteIndex" : 0 }, "schema" : "https://github.com/citation-style-language/schema/raw/master/csl-citation.json" }</w:instrText>
      </w:r>
      <w:r w:rsidR="00FD0629">
        <w:fldChar w:fldCharType="separate"/>
      </w:r>
      <w:r w:rsidR="00FD0629" w:rsidRPr="00FD0629">
        <w:rPr>
          <w:noProof/>
        </w:rPr>
        <w:t>(Burger &amp; Burge, 2015, S. 107)</w:t>
      </w:r>
      <w:r w:rsidR="00FD0629">
        <w:fldChar w:fldCharType="end"/>
      </w:r>
    </w:p>
    <w:p w:rsidR="003E464E" w:rsidRDefault="00A479B7" w:rsidP="004B6C06">
      <w:r>
        <w:t xml:space="preserve">Aus der </w:t>
      </w:r>
      <w:proofErr w:type="spellStart"/>
      <w:r>
        <w:t>Assoziativität</w:t>
      </w:r>
      <w:proofErr w:type="spellEnd"/>
      <w:r>
        <w:t xml:space="preserve"> folgt auch die </w:t>
      </w:r>
      <w:proofErr w:type="spellStart"/>
      <w:r>
        <w:t>Separierbarkeit</w:t>
      </w:r>
      <w:proofErr w:type="spellEnd"/>
      <w:r>
        <w:t xml:space="preserve"> eines einzelnen Filters in kleinere Filter</w:t>
      </w:r>
      <w:r w:rsidR="00316289">
        <w:t>, die nacheinander ausgeführt werden können.</w:t>
      </w:r>
      <w:r>
        <w:t xml:space="preserve"> </w:t>
      </w:r>
      <w:r w:rsidR="00316289">
        <w:t>Voraussetzung ist, dass</w:t>
      </w:r>
      <w:r>
        <w:t xml:space="preserve"> sich der </w:t>
      </w:r>
      <w:r w:rsidR="00316289">
        <w:t>zweidime</w:t>
      </w:r>
      <w:r w:rsidR="00316289">
        <w:t>n</w:t>
      </w:r>
      <w:r w:rsidR="00316289">
        <w:t xml:space="preserve">sionale </w:t>
      </w:r>
      <w:r>
        <w:t>Filter als Produkt von zwei eindimensionalen Filtern darstellen lässt.</w:t>
      </w:r>
      <w:r w:rsidR="00FE62A6">
        <w:t xml:space="preserve"> </w:t>
      </w:r>
      <w:r w:rsidR="002335DE">
        <w:t xml:space="preserve">Die Zerlegung ist dahingehend relevant, dass sich der Berechnungsaufwand </w:t>
      </w:r>
      <w:r w:rsidR="00483505">
        <w:t>mit</w:t>
      </w:r>
      <w:r w:rsidR="002335DE">
        <w:t xml:space="preserve"> aus einer großen Filtermatrix separierten </w:t>
      </w:r>
      <w:r w:rsidR="00483505">
        <w:t xml:space="preserve">einzelnen </w:t>
      </w:r>
      <w:r w:rsidR="002335DE">
        <w:t>Filtern reduzieren lä</w:t>
      </w:r>
      <w:r w:rsidR="00483505">
        <w:t>ss</w:t>
      </w:r>
      <w:r w:rsidR="002335DE">
        <w:t xml:space="preserve">t. </w:t>
      </w:r>
      <w:r w:rsidR="00FE62A6">
        <w:fldChar w:fldCharType="begin" w:fldLock="1"/>
      </w:r>
      <w:r w:rsidR="00FE62A6">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7", "uris" : [ "http://www.mendeley.com/documents/?uuid=ea0d026e-97ce-47be-9ada-573a4cfa0ae4" ] } ], "mendeley" : { "formattedCitation" : "(Burger &amp; Burge, 2015, S. 107)", "manualFormatting" : "(Burger &amp; Burge, 2015, S. 108)", "plainTextFormattedCitation" : "(Burger &amp; Burge, 2015, S. 107)", "previouslyFormattedCitation" : "(Burger &amp; Burge, 2015, S. 107)" }, "properties" : { "noteIndex" : 0 }, "schema" : "https://github.com/citation-style-language/schema/raw/master/csl-citation.json" }</w:instrText>
      </w:r>
      <w:r w:rsidR="00FE62A6">
        <w:fldChar w:fldCharType="separate"/>
      </w:r>
      <w:r w:rsidR="00FE62A6">
        <w:rPr>
          <w:noProof/>
        </w:rPr>
        <w:t>(Burger &amp; Burge, 2015, S. 108</w:t>
      </w:r>
      <w:r w:rsidR="00FE62A6" w:rsidRPr="00FD0629">
        <w:rPr>
          <w:noProof/>
        </w:rPr>
        <w:t>)</w:t>
      </w:r>
      <w:r w:rsidR="00FE62A6">
        <w:fldChar w:fldCharType="end"/>
      </w:r>
    </w:p>
    <w:p w:rsidR="003621A9" w:rsidRDefault="008D5DCE" w:rsidP="00E23978">
      <w:pPr>
        <w:spacing w:after="0"/>
      </w:pPr>
      <w:r>
        <w:t xml:space="preserve">Ein Beispiel für einen solchen </w:t>
      </w:r>
      <w:proofErr w:type="spellStart"/>
      <w:r>
        <w:t>separierbaren</w:t>
      </w:r>
      <w:proofErr w:type="spellEnd"/>
      <w:r>
        <w:t xml:space="preserve"> Filter ist der Gaußfilter</w:t>
      </w:r>
      <w:r w:rsidR="007C1833">
        <w:t xml:space="preserve"> </w:t>
      </w:r>
      <w:proofErr w:type="spellStart"/>
      <w:r w:rsidR="007C1833" w:rsidRPr="004D5ABF">
        <w:rPr>
          <w:i/>
        </w:rPr>
        <w:t>G</w:t>
      </w:r>
      <w:r w:rsidR="007C1833" w:rsidRPr="004D5ABF">
        <w:rPr>
          <w:i/>
          <w:vertAlign w:val="subscript"/>
        </w:rPr>
        <w:t>σ</w:t>
      </w:r>
      <w:proofErr w:type="spellEnd"/>
      <w:r w:rsidR="007C1833" w:rsidRPr="004D5ABF">
        <w:rPr>
          <w:i/>
        </w:rPr>
        <w:t>(x, y)</w:t>
      </w:r>
      <w:r w:rsidR="00644090">
        <w:t xml:space="preserve">, der </w:t>
      </w:r>
      <w:r w:rsidR="00E37214">
        <w:t>in zwei ei</w:t>
      </w:r>
      <w:r w:rsidR="003C4D52">
        <w:t xml:space="preserve">nzelne Funktionen </w:t>
      </w:r>
      <w:r w:rsidR="00271C01">
        <w:t>zerlegt</w:t>
      </w:r>
      <w:r w:rsidR="003C4D52">
        <w:t xml:space="preserve"> </w:t>
      </w:r>
      <w:r w:rsidR="00271C01">
        <w:t>we</w:t>
      </w:r>
      <w:r w:rsidR="003A3723">
        <w:t>r</w:t>
      </w:r>
      <w:r w:rsidR="00271C01">
        <w:t>den kann</w:t>
      </w:r>
      <w:r w:rsidR="00FE62A6">
        <w:t xml:space="preserve"> </w:t>
      </w:r>
      <w:r w:rsidR="00FE62A6">
        <w:fldChar w:fldCharType="begin" w:fldLock="1"/>
      </w:r>
      <w:r w:rsidR="00FE62A6">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7", "uris" : [ "http://www.mendeley.com/documents/?uuid=ea0d026e-97ce-47be-9ada-573a4cfa0ae4" ] } ], "mendeley" : { "formattedCitation" : "(Burger &amp; Burge, 2015, S. 107)", "manualFormatting" : "(Burger &amp; Burge, 2015, S. 109)", "plainTextFormattedCitation" : "(Burger &amp; Burge, 2015, S. 107)", "previouslyFormattedCitation" : "(Burger &amp; Burge, 2015, S. 107)" }, "properties" : { "noteIndex" : 0 }, "schema" : "https://github.com/citation-style-language/schema/raw/master/csl-citation.json" }</w:instrText>
      </w:r>
      <w:r w:rsidR="00FE62A6">
        <w:fldChar w:fldCharType="separate"/>
      </w:r>
      <w:r w:rsidR="00FE62A6">
        <w:rPr>
          <w:noProof/>
        </w:rPr>
        <w:t>(Burger &amp; Burge, 2015, S. 109</w:t>
      </w:r>
      <w:r w:rsidR="00FE62A6" w:rsidRPr="00FD0629">
        <w:rPr>
          <w:noProof/>
        </w:rPr>
        <w:t>)</w:t>
      </w:r>
      <w:r w:rsidR="00FE62A6">
        <w:fldChar w:fldCharType="end"/>
      </w:r>
      <w:r w:rsidR="00FE62A6">
        <w:t>:</w:t>
      </w:r>
    </w:p>
    <w:p w:rsidR="002C7F7E" w:rsidRPr="002C7F7E" w:rsidRDefault="002C7F7E" w:rsidP="00E23978">
      <w:pPr>
        <w:spacing w:after="0"/>
        <w:rPr>
          <w:sz w:val="10"/>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024"/>
      </w:tblGrid>
      <w:tr w:rsidR="009C18F0" w:rsidTr="009C18F0">
        <w:trPr>
          <w:trHeight w:val="976"/>
        </w:trPr>
        <w:tc>
          <w:tcPr>
            <w:tcW w:w="7338" w:type="dxa"/>
            <w:vAlign w:val="center"/>
          </w:tcPr>
          <w:p w:rsidR="009C18F0" w:rsidRDefault="00C216BB" w:rsidP="00E32075">
            <w:pPr>
              <w:spacing w:line="480" w:lineRule="auto"/>
              <w:ind w:right="-391"/>
              <w:jc w:val="center"/>
            </w:pPr>
            <m:oMathPara>
              <m:oMath>
                <m:sSub>
                  <m:sSubPr>
                    <m:ctrlPr>
                      <w:rPr>
                        <w:rFonts w:ascii="Cambria Math" w:hAnsi="Cambria Math"/>
                        <w:i/>
                        <w:vertAlign w:val="subscript"/>
                      </w:rPr>
                    </m:ctrlPr>
                  </m:sSubPr>
                  <m:e>
                    <m:r>
                      <w:rPr>
                        <w:rFonts w:ascii="Cambria Math" w:hAnsi="Cambria Math"/>
                        <w:vertAlign w:val="subscript"/>
                      </w:rPr>
                      <m:t>G</m:t>
                    </m:r>
                  </m:e>
                  <m:sub>
                    <m:r>
                      <w:rPr>
                        <w:rFonts w:ascii="Cambria Math" w:hAnsi="Cambria Math"/>
                        <w:vertAlign w:val="subscript"/>
                      </w:rPr>
                      <m:t>σ</m:t>
                    </m:r>
                  </m:sub>
                </m:sSub>
                <m:d>
                  <m:dPr>
                    <m:ctrlPr>
                      <w:rPr>
                        <w:rFonts w:ascii="Cambria Math" w:hAnsi="Cambria Math"/>
                        <w:i/>
                      </w:rPr>
                    </m:ctrlPr>
                  </m:dPr>
                  <m:e>
                    <m:r>
                      <w:rPr>
                        <w:rFonts w:ascii="Cambria Math" w:hAnsi="Cambria Math"/>
                      </w:rPr>
                      <m:t>x, y</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σ</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σ</m:t>
                    </m:r>
                  </m:sub>
                </m:sSub>
                <m:d>
                  <m:dPr>
                    <m:ctrlPr>
                      <w:rPr>
                        <w:rFonts w:ascii="Cambria Math" w:hAnsi="Cambria Math"/>
                        <w:i/>
                      </w:rPr>
                    </m:ctrlPr>
                  </m:dPr>
                  <m:e>
                    <m:r>
                      <w:rPr>
                        <w:rFonts w:ascii="Cambria Math" w:hAnsi="Cambria Math"/>
                      </w:rPr>
                      <m:t>y</m:t>
                    </m:r>
                  </m:e>
                </m:d>
              </m:oMath>
            </m:oMathPara>
          </w:p>
        </w:tc>
        <w:tc>
          <w:tcPr>
            <w:tcW w:w="1024" w:type="dxa"/>
            <w:vAlign w:val="center"/>
          </w:tcPr>
          <w:p w:rsidR="009C18F0" w:rsidRDefault="009C18F0" w:rsidP="005B1A43">
            <w:pPr>
              <w:spacing w:line="480" w:lineRule="auto"/>
              <w:jc w:val="center"/>
            </w:pPr>
            <w:r>
              <w:rPr>
                <w:rFonts w:eastAsiaTheme="minorEastAsia"/>
              </w:rPr>
              <w:t>(</w:t>
            </w:r>
            <w:r w:rsidR="005B1A43">
              <w:rPr>
                <w:rFonts w:eastAsiaTheme="minorEastAsia"/>
              </w:rPr>
              <w:t>3</w:t>
            </w:r>
            <w:r>
              <w:rPr>
                <w:rFonts w:eastAsiaTheme="minorEastAsia"/>
              </w:rPr>
              <w:t>)</w:t>
            </w:r>
          </w:p>
        </w:tc>
      </w:tr>
    </w:tbl>
    <w:p w:rsidR="00AD1AAF" w:rsidRDefault="009C18F0" w:rsidP="00BE62B9">
      <w:pPr>
        <w:spacing w:before="240"/>
        <w:rPr>
          <w:rFonts w:eastAsiaTheme="minorEastAsia"/>
        </w:rPr>
      </w:pPr>
      <w:r>
        <w:rPr>
          <w:rFonts w:eastAsiaTheme="minorEastAsia"/>
        </w:rPr>
        <w:t>D</w:t>
      </w:r>
      <w:r w:rsidR="00AD1AAF">
        <w:rPr>
          <w:rFonts w:eastAsiaTheme="minorEastAsia"/>
        </w:rPr>
        <w:t>ie Gaußfunktion ist glockenförmig</w:t>
      </w:r>
      <w:r w:rsidR="00E374DB">
        <w:rPr>
          <w:rFonts w:eastAsiaTheme="minorEastAsia"/>
        </w:rPr>
        <w:t xml:space="preserve">, dargestellt in </w:t>
      </w:r>
      <w:r w:rsidR="00AD1AAF">
        <w:rPr>
          <w:rFonts w:eastAsiaTheme="minorEastAsia"/>
        </w:rPr>
        <w:fldChar w:fldCharType="begin"/>
      </w:r>
      <w:r w:rsidR="00AD1AAF">
        <w:rPr>
          <w:rFonts w:eastAsiaTheme="minorEastAsia"/>
        </w:rPr>
        <w:instrText xml:space="preserve"> REF _Ref475646841 \h </w:instrText>
      </w:r>
      <w:r w:rsidR="00AD1AAF">
        <w:rPr>
          <w:rFonts w:eastAsiaTheme="minorEastAsia"/>
        </w:rPr>
      </w:r>
      <w:r w:rsidR="00AD1AAF">
        <w:rPr>
          <w:rFonts w:eastAsiaTheme="minorEastAsia"/>
        </w:rPr>
        <w:fldChar w:fldCharType="separate"/>
      </w:r>
      <w:r w:rsidR="007533F1">
        <w:t xml:space="preserve">Abbildung </w:t>
      </w:r>
      <w:r w:rsidR="007533F1">
        <w:rPr>
          <w:noProof/>
        </w:rPr>
        <w:t>13</w:t>
      </w:r>
      <w:r w:rsidR="00AD1AAF">
        <w:rPr>
          <w:rFonts w:eastAsiaTheme="minorEastAsia"/>
        </w:rPr>
        <w:fldChar w:fldCharType="end"/>
      </w:r>
      <w:r w:rsidR="00AD1AAF">
        <w:rPr>
          <w:rFonts w:eastAsiaTheme="minorEastAsia"/>
        </w:rPr>
        <w:t xml:space="preserve"> links</w:t>
      </w:r>
      <w:r w:rsidR="00AD1AAF" w:rsidRPr="00AD1AAF">
        <w:rPr>
          <w:rFonts w:eastAsiaTheme="minorEastAsia"/>
        </w:rPr>
        <w:t xml:space="preserve">. </w:t>
      </w:r>
      <w:r w:rsidR="00AD1AAF">
        <w:rPr>
          <w:rFonts w:eastAsiaTheme="minorEastAsia"/>
        </w:rPr>
        <w:t>Die Standardabwe</w:t>
      </w:r>
      <w:r w:rsidR="00AD1AAF">
        <w:rPr>
          <w:rFonts w:eastAsiaTheme="minorEastAsia"/>
        </w:rPr>
        <w:t>i</w:t>
      </w:r>
      <w:r w:rsidR="00AD1AAF">
        <w:rPr>
          <w:rFonts w:eastAsiaTheme="minorEastAsia"/>
        </w:rPr>
        <w:t xml:space="preserve">chung σ bestimmt </w:t>
      </w:r>
      <w:r w:rsidR="0014592F">
        <w:rPr>
          <w:rFonts w:eastAsiaTheme="minorEastAsia"/>
        </w:rPr>
        <w:t>den</w:t>
      </w:r>
      <w:r w:rsidR="00AD1AAF">
        <w:rPr>
          <w:rFonts w:eastAsiaTheme="minorEastAsia"/>
        </w:rPr>
        <w:t xml:space="preserve"> Radius und somit auch die Größe der Filtermatrix. Der Ursprung der Matrix erhält </w:t>
      </w:r>
      <w:r w:rsidR="00FE5976">
        <w:rPr>
          <w:rFonts w:eastAsiaTheme="minorEastAsia"/>
        </w:rPr>
        <w:t>das maximale Gewicht, die Größe der übrigen Koeffizienten nimmt zu den Rändern hin kontinuierlich ab</w:t>
      </w:r>
      <w:r w:rsidR="00E8767F">
        <w:rPr>
          <w:rFonts w:eastAsiaTheme="minorEastAsia"/>
        </w:rPr>
        <w:t xml:space="preserve"> (</w:t>
      </w:r>
      <w:r w:rsidR="00E8767F">
        <w:rPr>
          <w:rFonts w:eastAsiaTheme="minorEastAsia"/>
        </w:rPr>
        <w:fldChar w:fldCharType="begin"/>
      </w:r>
      <w:r w:rsidR="00E8767F">
        <w:rPr>
          <w:rFonts w:eastAsiaTheme="minorEastAsia"/>
        </w:rPr>
        <w:instrText xml:space="preserve"> REF _Ref475646841 \h </w:instrText>
      </w:r>
      <w:r w:rsidR="00E8767F">
        <w:rPr>
          <w:rFonts w:eastAsiaTheme="minorEastAsia"/>
        </w:rPr>
      </w:r>
      <w:r w:rsidR="00E8767F">
        <w:rPr>
          <w:rFonts w:eastAsiaTheme="minorEastAsia"/>
        </w:rPr>
        <w:fldChar w:fldCharType="separate"/>
      </w:r>
      <w:r w:rsidR="007533F1">
        <w:t xml:space="preserve">Abbildung </w:t>
      </w:r>
      <w:r w:rsidR="007533F1">
        <w:rPr>
          <w:noProof/>
        </w:rPr>
        <w:t>13</w:t>
      </w:r>
      <w:r w:rsidR="00E8767F">
        <w:rPr>
          <w:rFonts w:eastAsiaTheme="minorEastAsia"/>
        </w:rPr>
        <w:fldChar w:fldCharType="end"/>
      </w:r>
      <w:r w:rsidR="00E8767F">
        <w:rPr>
          <w:rFonts w:eastAsiaTheme="minorEastAsia"/>
        </w:rPr>
        <w:t xml:space="preserve"> rechts)</w:t>
      </w:r>
      <w:r w:rsidR="00FE5976">
        <w:rPr>
          <w:rFonts w:eastAsiaTheme="minorEastAsia"/>
        </w:rPr>
        <w:t>.</w:t>
      </w:r>
      <w:r w:rsidR="00AD1AAF">
        <w:rPr>
          <w:rFonts w:eastAsiaTheme="minorEastAsia"/>
        </w:rPr>
        <w:t xml:space="preserve"> </w:t>
      </w:r>
    </w:p>
    <w:p w:rsidR="00C37655" w:rsidRDefault="00C37655" w:rsidP="009D380D">
      <w:pPr>
        <w:jc w:val="left"/>
      </w:pPr>
      <w:r>
        <w:rPr>
          <w:noProof/>
          <w:lang w:eastAsia="de-DE"/>
        </w:rPr>
        <w:drawing>
          <wp:inline distT="0" distB="0" distL="0" distR="0" wp14:anchorId="787ED1F4" wp14:editId="3449668B">
            <wp:extent cx="1990725" cy="120015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990725" cy="1200150"/>
                    </a:xfrm>
                    <a:prstGeom prst="rect">
                      <a:avLst/>
                    </a:prstGeom>
                    <a:noFill/>
                    <a:ln>
                      <a:noFill/>
                    </a:ln>
                  </pic:spPr>
                </pic:pic>
              </a:graphicData>
            </a:graphic>
          </wp:inline>
        </w:drawing>
      </w:r>
      <w:r>
        <w:t xml:space="preserve">     </w:t>
      </w:r>
      <w:r>
        <w:rPr>
          <w:noProof/>
          <w:lang w:eastAsia="de-DE"/>
        </w:rPr>
        <w:drawing>
          <wp:inline distT="0" distB="0" distL="0" distR="0" wp14:anchorId="7EEFA15B" wp14:editId="4A0E2F79">
            <wp:extent cx="1905000" cy="1172829"/>
            <wp:effectExtent l="0" t="0" r="0" b="889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911277" cy="1176694"/>
                    </a:xfrm>
                    <a:prstGeom prst="rect">
                      <a:avLst/>
                    </a:prstGeom>
                    <a:noFill/>
                    <a:ln>
                      <a:noFill/>
                    </a:ln>
                  </pic:spPr>
                </pic:pic>
              </a:graphicData>
            </a:graphic>
          </wp:inline>
        </w:drawing>
      </w:r>
    </w:p>
    <w:p w:rsidR="00C37655" w:rsidRDefault="00C37655" w:rsidP="00C37655">
      <w:pPr>
        <w:pStyle w:val="Beschriftung"/>
      </w:pPr>
      <w:bookmarkStart w:id="46" w:name="_Ref475646841"/>
      <w:bookmarkStart w:id="47" w:name="_Toc476722491"/>
      <w:r>
        <w:t xml:space="preserve">Abbildung </w:t>
      </w:r>
      <w:r w:rsidR="00C216BB">
        <w:fldChar w:fldCharType="begin"/>
      </w:r>
      <w:r w:rsidR="00C216BB">
        <w:instrText xml:space="preserve"> SEQ Abbildung \* ARABIC </w:instrText>
      </w:r>
      <w:r w:rsidR="00C216BB">
        <w:fldChar w:fldCharType="separate"/>
      </w:r>
      <w:r w:rsidR="007533F1">
        <w:rPr>
          <w:noProof/>
        </w:rPr>
        <w:t>13</w:t>
      </w:r>
      <w:r w:rsidR="00C216BB">
        <w:rPr>
          <w:noProof/>
        </w:rPr>
        <w:fldChar w:fldCharType="end"/>
      </w:r>
      <w:bookmarkEnd w:id="46"/>
      <w:r>
        <w:t xml:space="preserve"> - Beispiel für einen Gaußfilter, Darstellung der Filterfunktion </w:t>
      </w:r>
      <w:r w:rsidRPr="00622104">
        <w:rPr>
          <w:rFonts w:asciiTheme="majorHAnsi" w:hAnsiTheme="majorHAnsi"/>
          <w:i/>
        </w:rPr>
        <w:t>H</w:t>
      </w:r>
      <w:r>
        <w:t xml:space="preserve"> als 3D-Plot (links) und als Filtermatrix (rechts) </w:t>
      </w:r>
      <w:r>
        <w:fldChar w:fldCharType="begin" w:fldLock="1"/>
      </w:r>
      <w:r w:rsidR="00157451">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3", "uris" : [ "http://www.mendeley.com/documents/?uuid=ea0d026e-97ce-47be-9ada-573a4cfa0ae4" ] } ], "mendeley" : { "formattedCitation" : "(Burger &amp; Burge, 2015, S. 103)", "plainTextFormattedCitation" : "(Burger &amp; Burge, 2015, S. 103)", "previouslyFormattedCitation" : "(Burger &amp; Burge, 2015, S. 103)" }, "properties" : { "noteIndex" : 0 }, "schema" : "https://github.com/citation-style-language/schema/raw/master/csl-citation.json" }</w:instrText>
      </w:r>
      <w:r>
        <w:fldChar w:fldCharType="separate"/>
      </w:r>
      <w:r w:rsidRPr="00C37655">
        <w:rPr>
          <w:b w:val="0"/>
          <w:noProof/>
        </w:rPr>
        <w:t>(Burger &amp; Burge, 2015, S. 103)</w:t>
      </w:r>
      <w:bookmarkEnd w:id="47"/>
      <w:r>
        <w:fldChar w:fldCharType="end"/>
      </w:r>
    </w:p>
    <w:p w:rsidR="00157451" w:rsidRPr="00157451" w:rsidRDefault="00AD1AAF" w:rsidP="00B021ED">
      <w:pPr>
        <w:rPr>
          <w:rFonts w:eastAsiaTheme="minorEastAsia"/>
          <w:color w:val="FF0000"/>
        </w:rPr>
      </w:pPr>
      <w:r>
        <w:rPr>
          <w:rFonts w:eastAsiaTheme="minorEastAsia"/>
        </w:rPr>
        <w:t>Der Gaußfilter ist ein sogenannter Glättungsfilter</w:t>
      </w:r>
      <w:r w:rsidR="00BE3264">
        <w:rPr>
          <w:rFonts w:eastAsiaTheme="minorEastAsia"/>
        </w:rPr>
        <w:t>, oder auch Tiefpassfilter</w:t>
      </w:r>
      <w:r>
        <w:rPr>
          <w:rFonts w:eastAsiaTheme="minorEastAsia"/>
        </w:rPr>
        <w:t xml:space="preserve">. </w:t>
      </w:r>
      <w:r w:rsidR="0067702F">
        <w:rPr>
          <w:rFonts w:eastAsiaTheme="minorEastAsia"/>
        </w:rPr>
        <w:t>In der Bildvera</w:t>
      </w:r>
      <w:r w:rsidR="0067702F">
        <w:rPr>
          <w:rFonts w:eastAsiaTheme="minorEastAsia"/>
        </w:rPr>
        <w:t>r</w:t>
      </w:r>
      <w:r w:rsidR="0067702F">
        <w:rPr>
          <w:rFonts w:eastAsiaTheme="minorEastAsia"/>
        </w:rPr>
        <w:t>beitung werden d</w:t>
      </w:r>
      <w:r>
        <w:rPr>
          <w:rFonts w:eastAsiaTheme="minorEastAsia"/>
        </w:rPr>
        <w:t xml:space="preserve">urch Glättung die </w:t>
      </w:r>
      <w:r w:rsidR="009E3504">
        <w:rPr>
          <w:rFonts w:eastAsiaTheme="minorEastAsia"/>
        </w:rPr>
        <w:t>Intensität</w:t>
      </w:r>
      <w:r>
        <w:rPr>
          <w:rFonts w:eastAsiaTheme="minorEastAsia"/>
        </w:rPr>
        <w:t>sunterschiede benachbarter Bildelemente verrin</w:t>
      </w:r>
      <w:r w:rsidR="00E118C4">
        <w:rPr>
          <w:rFonts w:eastAsiaTheme="minorEastAsia"/>
        </w:rPr>
        <w:t xml:space="preserve">gert. </w:t>
      </w:r>
      <w:r w:rsidR="008D74F8">
        <w:rPr>
          <w:rFonts w:eastAsiaTheme="minorEastAsia"/>
        </w:rPr>
        <w:t>Die Unterdrückung hoher Signale führt zu einem Verwischen von Kanten</w:t>
      </w:r>
      <w:r w:rsidR="00341880">
        <w:rPr>
          <w:rFonts w:eastAsiaTheme="minorEastAsia"/>
        </w:rPr>
        <w:t>, der Filter ist somit nicht kantenerhaltend</w:t>
      </w:r>
      <w:r w:rsidR="008D74F8">
        <w:rPr>
          <w:rFonts w:eastAsiaTheme="minorEastAsia"/>
        </w:rPr>
        <w:t xml:space="preserve">. </w:t>
      </w:r>
      <w:r w:rsidR="00E118C4">
        <w:rPr>
          <w:rFonts w:eastAsiaTheme="minorEastAsia"/>
        </w:rPr>
        <w:t>In der menschlichen Wahrnehmung wirken</w:t>
      </w:r>
      <w:r>
        <w:rPr>
          <w:rFonts w:eastAsiaTheme="minorEastAsia"/>
        </w:rPr>
        <w:t xml:space="preserve"> Bilder </w:t>
      </w:r>
      <w:r w:rsidR="00E118C4">
        <w:rPr>
          <w:rFonts w:eastAsiaTheme="minorEastAsia"/>
        </w:rPr>
        <w:t>dadurch</w:t>
      </w:r>
      <w:r>
        <w:rPr>
          <w:rFonts w:eastAsiaTheme="minorEastAsia"/>
        </w:rPr>
        <w:t xml:space="preserve"> unschärfer.</w:t>
      </w:r>
      <w:r w:rsidRPr="00163CD9">
        <w:rPr>
          <w:rFonts w:eastAsiaTheme="minorEastAsia"/>
        </w:rPr>
        <w:t xml:space="preserve"> </w:t>
      </w:r>
      <w:r w:rsidR="00157451">
        <w:rPr>
          <w:rFonts w:eastAsiaTheme="minorEastAsia"/>
        </w:rPr>
        <w:fldChar w:fldCharType="begin" w:fldLock="1"/>
      </w:r>
      <w:r w:rsidR="00B47512">
        <w:rPr>
          <w:rFonts w:eastAsiaTheme="minorEastAsia"/>
        </w:rPr>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04", "uris" : [ "http://www.mendeley.com/documents/?uuid=ea0d026e-97ce-47be-9ada-573a4cfa0ae4" ] } ], "mendeley" : { "formattedCitation" : "(Burger &amp; Burge, 2015, S. 104)", "plainTextFormattedCitation" : "(Burger &amp; Burge, 2015, S. 104)", "previouslyFormattedCitation" : "(Burger &amp; Burge, 2015, S. 104)" }, "properties" : { "noteIndex" : 0 }, "schema" : "https://github.com/citation-style-language/schema/raw/master/csl-citation.json" }</w:instrText>
      </w:r>
      <w:r w:rsidR="00157451">
        <w:rPr>
          <w:rFonts w:eastAsiaTheme="minorEastAsia"/>
        </w:rPr>
        <w:fldChar w:fldCharType="separate"/>
      </w:r>
      <w:r w:rsidR="00157451" w:rsidRPr="00157451">
        <w:rPr>
          <w:rFonts w:eastAsiaTheme="minorEastAsia"/>
          <w:noProof/>
        </w:rPr>
        <w:t>(Burger &amp; Burge, 2015, S. 104)</w:t>
      </w:r>
      <w:r w:rsidR="00157451">
        <w:rPr>
          <w:rFonts w:eastAsiaTheme="minorEastAsia"/>
        </w:rPr>
        <w:fldChar w:fldCharType="end"/>
      </w:r>
    </w:p>
    <w:p w:rsidR="007E2F72" w:rsidRDefault="007E2F72" w:rsidP="007E2F72">
      <w:pPr>
        <w:pStyle w:val="berschrift4"/>
        <w:numPr>
          <w:ilvl w:val="3"/>
          <w:numId w:val="1"/>
        </w:numPr>
        <w:ind w:left="851" w:hanging="851"/>
        <w:jc w:val="left"/>
      </w:pPr>
      <w:bookmarkStart w:id="48" w:name="_Ref475650584"/>
      <w:bookmarkStart w:id="49" w:name="_Toc476722417"/>
      <w:r>
        <w:lastRenderedPageBreak/>
        <w:t>Morphologische Filter</w:t>
      </w:r>
      <w:bookmarkEnd w:id="48"/>
      <w:bookmarkEnd w:id="49"/>
    </w:p>
    <w:p w:rsidR="00EF697B" w:rsidRDefault="003D6600" w:rsidP="00CC2CC3">
      <w:r>
        <w:t xml:space="preserve">Mit morphologischen Filtern </w:t>
      </w:r>
      <w:r w:rsidR="007C105C">
        <w:t>können</w:t>
      </w:r>
      <w:r w:rsidR="00102E13">
        <w:t xml:space="preserve"> </w:t>
      </w:r>
      <w:r>
        <w:t xml:space="preserve">gezielt </w:t>
      </w:r>
      <w:r w:rsidR="00102E13">
        <w:t>Struktur</w:t>
      </w:r>
      <w:r w:rsidR="007C105C">
        <w:t>en</w:t>
      </w:r>
      <w:r>
        <w:t xml:space="preserve"> von Bildern veränder</w:t>
      </w:r>
      <w:r w:rsidR="007C105C">
        <w:t>t werden</w:t>
      </w:r>
      <w:r>
        <w:t xml:space="preserve"> </w:t>
      </w:r>
      <w:r>
        <w:fldChar w:fldCharType="begin" w:fldLock="1"/>
      </w:r>
      <w:r w:rsidR="007B2C58">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1", "uris" : [ "http://www.mendeley.com/documents/?uuid=ea0d026e-97ce-47be-9ada-573a4cfa0ae4" ] } ], "mendeley" : { "formattedCitation" : "(Burger &amp; Burge, 2015, S. 191)", "plainTextFormattedCitation" : "(Burger &amp; Burge, 2015, S. 191)", "previouslyFormattedCitation" : "(Burger &amp; Burge, 2015, S. 191)" }, "properties" : { "noteIndex" : 0 }, "schema" : "https://github.com/citation-style-language/schema/raw/master/csl-citation.json" }</w:instrText>
      </w:r>
      <w:r>
        <w:fldChar w:fldCharType="separate"/>
      </w:r>
      <w:r w:rsidRPr="003D6600">
        <w:rPr>
          <w:noProof/>
        </w:rPr>
        <w:t>(Burger &amp; Burge, 2015, S. 191)</w:t>
      </w:r>
      <w:r>
        <w:fldChar w:fldCharType="end"/>
      </w:r>
      <w:r w:rsidR="00102E13">
        <w:t xml:space="preserve">. </w:t>
      </w:r>
      <w:r w:rsidR="007C105C">
        <w:t>Mit ihnen</w:t>
      </w:r>
      <w:r w:rsidR="009B05BF">
        <w:t xml:space="preserve"> lassen sich d</w:t>
      </w:r>
      <w:r w:rsidR="007B2C58">
        <w:t xml:space="preserve">ie Formen der durch </w:t>
      </w:r>
      <w:proofErr w:type="spellStart"/>
      <w:r w:rsidR="007B2C58">
        <w:t>Binarisierung</w:t>
      </w:r>
      <w:proofErr w:type="spellEnd"/>
      <w:r w:rsidR="007B2C58">
        <w:t xml:space="preserve"> vom Hintergrund getrennten Objekte ändern, indem </w:t>
      </w:r>
      <w:r w:rsidR="009B05BF">
        <w:t>diesen</w:t>
      </w:r>
      <w:r w:rsidR="00C634B6">
        <w:t xml:space="preserve"> </w:t>
      </w:r>
      <w:r w:rsidR="007B2C58">
        <w:t xml:space="preserve">Bildpunkte hinzugefügt oder aus ihnen gelöscht werden </w:t>
      </w:r>
      <w:r w:rsidR="007B2C58">
        <w:fldChar w:fldCharType="begin" w:fldLock="1"/>
      </w:r>
      <w:r w:rsidR="00817405">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56", "uris" : [ "http://www.mendeley.com/documents/?uuid=636f0d26-5b4e-4358-bc56-863cf0a9798e" ] } ], "mendeley" : { "formattedCitation" : "(J\u00e4hne, 2012, S. 556)", "plainTextFormattedCitation" : "(J\u00e4hne, 2012, S. 556)", "previouslyFormattedCitation" : "(J\u00e4hne, 2012, S. 556)" }, "properties" : { "noteIndex" : 0 }, "schema" : "https://github.com/citation-style-language/schema/raw/master/csl-citation.json" }</w:instrText>
      </w:r>
      <w:r w:rsidR="007B2C58">
        <w:fldChar w:fldCharType="separate"/>
      </w:r>
      <w:r w:rsidR="007B2C58" w:rsidRPr="007B2C58">
        <w:rPr>
          <w:noProof/>
        </w:rPr>
        <w:t>(Jähne, 2012, S. 556)</w:t>
      </w:r>
      <w:r w:rsidR="007B2C58">
        <w:fldChar w:fldCharType="end"/>
      </w:r>
      <w:r w:rsidR="007B2C58">
        <w:t>.</w:t>
      </w:r>
    </w:p>
    <w:p w:rsidR="00C634B6" w:rsidRDefault="007C105C" w:rsidP="00CC2CC3">
      <w:r>
        <w:t xml:space="preserve">Das Verhalten eines morphologischen Filters wird durch eine Matrix bestimmt, ähnlich der Filtermatrix bei linearen Filtern. Die Matrix wird hier als Strukturelement </w:t>
      </w:r>
      <w:r w:rsidRPr="007C105C">
        <w:rPr>
          <w:rFonts w:asciiTheme="majorHAnsi" w:hAnsiTheme="majorHAnsi"/>
          <w:i/>
        </w:rPr>
        <w:t>H</w:t>
      </w:r>
      <w:r>
        <w:rPr>
          <w:rFonts w:asciiTheme="majorHAnsi" w:hAnsiTheme="majorHAnsi"/>
          <w:i/>
        </w:rPr>
        <w:t xml:space="preserve"> </w:t>
      </w:r>
      <w:r>
        <w:t>bezeichnet</w:t>
      </w:r>
      <w:r w:rsidR="007A4BD8">
        <w:t xml:space="preserve"> (</w:t>
      </w:r>
      <w:r w:rsidR="007A4BD8">
        <w:fldChar w:fldCharType="begin"/>
      </w:r>
      <w:r w:rsidR="007A4BD8">
        <w:instrText xml:space="preserve"> REF _Ref475706306 \h </w:instrText>
      </w:r>
      <w:r w:rsidR="007A4BD8">
        <w:fldChar w:fldCharType="separate"/>
      </w:r>
      <w:r w:rsidR="007533F1">
        <w:t xml:space="preserve">Abbildung </w:t>
      </w:r>
      <w:r w:rsidR="007533F1">
        <w:rPr>
          <w:noProof/>
        </w:rPr>
        <w:t>14</w:t>
      </w:r>
      <w:r w:rsidR="007A4BD8">
        <w:fldChar w:fldCharType="end"/>
      </w:r>
      <w:r w:rsidR="007A4BD8">
        <w:t>, Mitte)</w:t>
      </w:r>
      <w:r>
        <w:t xml:space="preserve">. </w:t>
      </w:r>
      <w:r w:rsidR="00817405">
        <w:fldChar w:fldCharType="begin" w:fldLock="1"/>
      </w:r>
      <w:r w:rsidR="00817405">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4", "uris" : [ "http://www.mendeley.com/documents/?uuid=ea0d026e-97ce-47be-9ada-573a4cfa0ae4" ] } ], "mendeley" : { "formattedCitation" : "(Burger &amp; Burge, 2015, S. 194)", "plainTextFormattedCitation" : "(Burger &amp; Burge, 2015, S. 194)", "previouslyFormattedCitation" : "(Burger &amp; Burge, 2015, S. 194)" }, "properties" : { "noteIndex" : 0 }, "schema" : "https://github.com/citation-style-language/schema/raw/master/csl-citation.json" }</w:instrText>
      </w:r>
      <w:r w:rsidR="00817405">
        <w:fldChar w:fldCharType="separate"/>
      </w:r>
      <w:r w:rsidR="00817405" w:rsidRPr="00817405">
        <w:rPr>
          <w:noProof/>
        </w:rPr>
        <w:t>(Burger &amp; Burge, 2015, S. 194)</w:t>
      </w:r>
      <w:r w:rsidR="00817405">
        <w:fldChar w:fldCharType="end"/>
      </w:r>
    </w:p>
    <w:p w:rsidR="00EB3315" w:rsidRDefault="00EB3315" w:rsidP="00CC2CC3">
      <w:r>
        <w:rPr>
          <w:noProof/>
          <w:lang w:eastAsia="de-DE"/>
        </w:rPr>
        <w:drawing>
          <wp:inline distT="0" distB="0" distL="0" distR="0" wp14:anchorId="1D4001C3" wp14:editId="3B905049">
            <wp:extent cx="3771900" cy="1369723"/>
            <wp:effectExtent l="0" t="0" r="0" b="190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71900" cy="1369723"/>
                    </a:xfrm>
                    <a:prstGeom prst="rect">
                      <a:avLst/>
                    </a:prstGeom>
                    <a:noFill/>
                    <a:ln>
                      <a:noFill/>
                    </a:ln>
                  </pic:spPr>
                </pic:pic>
              </a:graphicData>
            </a:graphic>
          </wp:inline>
        </w:drawing>
      </w:r>
    </w:p>
    <w:p w:rsidR="005A6D71" w:rsidRDefault="005A6D71" w:rsidP="005A6D71">
      <w:pPr>
        <w:pStyle w:val="Beschriftung"/>
      </w:pPr>
      <w:bookmarkStart w:id="50" w:name="_Ref475706306"/>
      <w:bookmarkStart w:id="51" w:name="_Toc476722492"/>
      <w:r>
        <w:t xml:space="preserve">Abbildung </w:t>
      </w:r>
      <w:r w:rsidR="00C216BB">
        <w:fldChar w:fldCharType="begin"/>
      </w:r>
      <w:r w:rsidR="00C216BB">
        <w:instrText xml:space="preserve"> SEQ Abbildung \* ARABIC </w:instrText>
      </w:r>
      <w:r w:rsidR="00C216BB">
        <w:fldChar w:fldCharType="separate"/>
      </w:r>
      <w:r w:rsidR="007533F1">
        <w:rPr>
          <w:noProof/>
        </w:rPr>
        <w:t>14</w:t>
      </w:r>
      <w:r w:rsidR="00C216BB">
        <w:rPr>
          <w:noProof/>
        </w:rPr>
        <w:fldChar w:fldCharType="end"/>
      </w:r>
      <w:bookmarkEnd w:id="50"/>
      <w:r>
        <w:t xml:space="preserve"> - Beispiel einer Dilation auf Binärbild </w:t>
      </w:r>
      <w:r w:rsidRPr="005A6D71">
        <w:rPr>
          <w:rFonts w:asciiTheme="majorHAnsi" w:hAnsiTheme="majorHAnsi"/>
          <w:i/>
        </w:rPr>
        <w:t>I</w:t>
      </w:r>
      <w:r>
        <w:t xml:space="preserve"> mit Strukturelement </w:t>
      </w:r>
      <w:r w:rsidRPr="005A6D71">
        <w:rPr>
          <w:rFonts w:asciiTheme="majorHAnsi" w:hAnsiTheme="majorHAnsi"/>
          <w:i/>
        </w:rPr>
        <w:t>H</w:t>
      </w:r>
      <w:r>
        <w:t xml:space="preserve"> (Mitte) </w:t>
      </w:r>
      <w:r>
        <w:rPr>
          <w:noProof/>
        </w:rPr>
        <w:t>und dem Ergebnis</w:t>
      </w:r>
      <w:r w:rsidR="00422E91">
        <w:rPr>
          <w:noProof/>
        </w:rPr>
        <w:t>bild</w:t>
      </w:r>
      <w:r w:rsidR="0017543E">
        <w:rPr>
          <w:noProof/>
        </w:rPr>
        <w:t xml:space="preserve"> </w:t>
      </w:r>
      <w:r w:rsidR="00FE30A0" w:rsidRPr="00FE30A0">
        <w:rPr>
          <w:rFonts w:asciiTheme="majorHAnsi" w:hAnsiTheme="majorHAnsi"/>
          <w:i/>
          <w:noProof/>
        </w:rPr>
        <w:t>I</w:t>
      </w:r>
      <w:r w:rsidR="00FE30A0">
        <w:rPr>
          <w:rFonts w:asciiTheme="majorHAnsi" w:hAnsiTheme="majorHAnsi"/>
          <w:i/>
          <w:noProof/>
        </w:rPr>
        <w:t xml:space="preserve"> </w:t>
      </w:r>
      <w:r w:rsidR="00FE30A0">
        <w:rPr>
          <w:rFonts w:ascii="Cambria Math" w:hAnsi="Cambria Math" w:cs="Cambria Math"/>
          <w:b w:val="0"/>
          <w:bCs w:val="0"/>
          <w:color w:val="252525"/>
          <w:sz w:val="21"/>
          <w:szCs w:val="21"/>
          <w:shd w:val="clear" w:color="auto" w:fill="FFFFFF"/>
        </w:rPr>
        <w:t>⊕</w:t>
      </w:r>
      <w:r w:rsidR="00FE30A0" w:rsidRPr="00FE30A0">
        <w:rPr>
          <w:rFonts w:asciiTheme="majorHAnsi" w:hAnsiTheme="majorHAnsi"/>
          <w:i/>
          <w:noProof/>
        </w:rPr>
        <w:t xml:space="preserve"> H</w:t>
      </w:r>
      <w:r>
        <w:rPr>
          <w:noProof/>
        </w:rPr>
        <w:t xml:space="preserve"> (rechts), </w:t>
      </w:r>
      <w:r w:rsidR="00C40D96">
        <w:rPr>
          <w:noProof/>
        </w:rPr>
        <w:t xml:space="preserve">Elemente mit dem Wert 1 sind mit • markiert, </w:t>
      </w:r>
      <w:r>
        <w:rPr>
          <w:noProof/>
        </w:rPr>
        <w:t>die Ursprünge der jeweiligen Koordinatensysteme sind rot markiert.</w:t>
      </w:r>
      <w:r w:rsidR="006D6007">
        <w:rPr>
          <w:noProof/>
        </w:rPr>
        <w:t xml:space="preserve"> </w:t>
      </w:r>
      <w:r w:rsidR="006D6007">
        <w:rPr>
          <w:noProof/>
        </w:rPr>
        <w:fldChar w:fldCharType="begin" w:fldLock="1"/>
      </w:r>
      <w:r w:rsidR="00844234">
        <w:rPr>
          <w:noProof/>
        </w:rPr>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6", "uris" : [ "http://www.mendeley.com/documents/?uuid=ea0d026e-97ce-47be-9ada-573a4cfa0ae4" ] } ], "mendeley" : { "formattedCitation" : "(Burger &amp; Burge, 2015, S. 196)", "plainTextFormattedCitation" : "(Burger &amp; Burge, 2015, S. 196)", "previouslyFormattedCitation" : "(Burger &amp; Burge, 2015, S. 196)" }, "properties" : { "noteIndex" : 0 }, "schema" : "https://github.com/citation-style-language/schema/raw/master/csl-citation.json" }</w:instrText>
      </w:r>
      <w:r w:rsidR="006D6007">
        <w:rPr>
          <w:noProof/>
        </w:rPr>
        <w:fldChar w:fldCharType="separate"/>
      </w:r>
      <w:r w:rsidR="006D6007" w:rsidRPr="006D6007">
        <w:rPr>
          <w:b w:val="0"/>
          <w:noProof/>
        </w:rPr>
        <w:t>(Burger &amp; Burge, 2015, S. 196)</w:t>
      </w:r>
      <w:bookmarkEnd w:id="51"/>
      <w:r w:rsidR="006D6007">
        <w:rPr>
          <w:noProof/>
        </w:rPr>
        <w:fldChar w:fldCharType="end"/>
      </w:r>
    </w:p>
    <w:p w:rsidR="005A6D71" w:rsidRDefault="005A6D71" w:rsidP="00CC2CC3">
      <w:r>
        <w:t xml:space="preserve">Die grundlegenden Operationen der morphologischen Filter sind Dilation („Wachsen“) und Erosion („Schrumpfen“) </w:t>
      </w:r>
      <w:r>
        <w:fldChar w:fldCharType="begin" w:fldLock="1"/>
      </w:r>
      <w:r>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4", "uris" : [ "http://www.mendeley.com/documents/?uuid=ea0d026e-97ce-47be-9ada-573a4cfa0ae4" ] } ], "mendeley" : { "formattedCitation" : "(Burger &amp; Burge, 2015, S. 194)", "manualFormatting" : "(Burger &amp; Burge, 2015, S. 193)", "plainTextFormattedCitation" : "(Burger &amp; Burge, 2015, S. 194)", "previouslyFormattedCitation" : "(Burger &amp; Burge, 2015, S. 194)" }, "properties" : { "noteIndex" : 0 }, "schema" : "https://github.com/citation-style-language/schema/raw/master/csl-citation.json" }</w:instrText>
      </w:r>
      <w:r>
        <w:fldChar w:fldCharType="separate"/>
      </w:r>
      <w:r>
        <w:rPr>
          <w:noProof/>
        </w:rPr>
        <w:t>(Burger &amp; Burge, 2015, S. 193</w:t>
      </w:r>
      <w:r w:rsidRPr="005A6D71">
        <w:rPr>
          <w:noProof/>
        </w:rPr>
        <w:t>)</w:t>
      </w:r>
      <w:r>
        <w:fldChar w:fldCharType="end"/>
      </w:r>
      <w:r>
        <w:t>.</w:t>
      </w:r>
    </w:p>
    <w:p w:rsidR="00837DDD" w:rsidRDefault="00837DDD" w:rsidP="00837DDD">
      <w:r>
        <w:t>In der Mengennotation ausgedrückt, entspricht die Dilation der Summe aller Kombinati</w:t>
      </w:r>
      <w:r>
        <w:t>o</w:t>
      </w:r>
      <w:r>
        <w:t xml:space="preserve">nen von Koordinatenpaaren aus den </w:t>
      </w:r>
      <w:r w:rsidR="006A3959">
        <w:t>M</w:t>
      </w:r>
      <w:r>
        <w:t xml:space="preserve">engen </w:t>
      </w:r>
      <w:r w:rsidR="006A3959">
        <w:t>der Punkte des Binärbildes</w:t>
      </w:r>
      <w:r>
        <w:t xml:space="preserve"> </w:t>
      </w:r>
      <w:r w:rsidRPr="00837DDD">
        <w:rPr>
          <w:rFonts w:asciiTheme="majorHAnsi" w:hAnsiTheme="majorHAnsi"/>
          <w:i/>
        </w:rPr>
        <w:t>Q</w:t>
      </w:r>
      <w:r w:rsidRPr="00837DDD">
        <w:rPr>
          <w:rFonts w:asciiTheme="majorHAnsi" w:hAnsiTheme="majorHAnsi"/>
          <w:i/>
          <w:vertAlign w:val="subscript"/>
        </w:rPr>
        <w:t>I</w:t>
      </w:r>
      <w:r w:rsidRPr="00837DDD">
        <w:rPr>
          <w:vertAlign w:val="subscript"/>
        </w:rPr>
        <w:t xml:space="preserve"> </w:t>
      </w:r>
      <w:r>
        <w:t xml:space="preserve">und </w:t>
      </w:r>
      <w:r w:rsidR="006A3959">
        <w:t>der Punkte des Strukturelementes</w:t>
      </w:r>
      <w:r>
        <w:t xml:space="preserve"> </w:t>
      </w:r>
      <w:r w:rsidRPr="00837DDD">
        <w:rPr>
          <w:rFonts w:asciiTheme="majorHAnsi" w:hAnsiTheme="majorHAnsi"/>
          <w:i/>
        </w:rPr>
        <w:t>Q</w:t>
      </w:r>
      <w:r w:rsidRPr="00837DDD">
        <w:rPr>
          <w:rFonts w:asciiTheme="majorHAnsi" w:hAnsiTheme="majorHAnsi"/>
          <w:i/>
          <w:vertAlign w:val="subscript"/>
        </w:rPr>
        <w:t>H</w:t>
      </w:r>
      <w:r w:rsidR="00685772">
        <w:rPr>
          <w:rFonts w:asciiTheme="majorHAnsi" w:hAnsiTheme="majorHAnsi"/>
        </w:rPr>
        <w:t xml:space="preserve"> </w:t>
      </w:r>
      <w:r w:rsidR="00685772" w:rsidRPr="00685772">
        <w:fldChar w:fldCharType="begin" w:fldLock="1"/>
      </w:r>
      <w:r w:rsidR="006D6007">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6", "uris" : [ "http://www.mendeley.com/documents/?uuid=ea0d026e-97ce-47be-9ada-573a4cfa0ae4" ] } ], "mendeley" : { "formattedCitation" : "(Burger &amp; Burge, 2015, S. 196)", "plainTextFormattedCitation" : "(Burger &amp; Burge, 2015, S. 196)", "previouslyFormattedCitation" : "(Burger &amp; Burge, 2015, S. 196)" }, "properties" : { "noteIndex" : 0 }, "schema" : "https://github.com/citation-style-language/schema/raw/master/csl-citation.json" }</w:instrText>
      </w:r>
      <w:r w:rsidR="00685772" w:rsidRPr="00685772">
        <w:fldChar w:fldCharType="separate"/>
      </w:r>
      <w:r w:rsidR="00685772" w:rsidRPr="00685772">
        <w:rPr>
          <w:noProof/>
        </w:rPr>
        <w:t>(Burger &amp; Burge, 2015, S. 196)</w:t>
      </w:r>
      <w:r w:rsidR="00685772" w:rsidRPr="00685772">
        <w:fldChar w:fldCharType="end"/>
      </w:r>
      <w:r w:rsidR="00685772">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883"/>
      </w:tblGrid>
      <w:tr w:rsidR="00685772" w:rsidTr="00685772">
        <w:tc>
          <w:tcPr>
            <w:tcW w:w="7479" w:type="dxa"/>
          </w:tcPr>
          <w:p w:rsidR="00685772" w:rsidRPr="00685772" w:rsidRDefault="00685772" w:rsidP="00685772">
            <m:oMathPara>
              <m:oMath>
                <m:r>
                  <w:rPr>
                    <w:rFonts w:ascii="Cambria Math" w:hAnsi="Cambria Math"/>
                  </w:rPr>
                  <m:t xml:space="preserve">I </m:t>
                </m:r>
                <m:r>
                  <m:rPr>
                    <m:sty m:val="b"/>
                  </m:rPr>
                  <w:rPr>
                    <w:rFonts w:ascii="Cambria Math" w:hAnsi="Cambria Math" w:cs="Cambria Math"/>
                    <w:color w:val="252525"/>
                    <w:sz w:val="21"/>
                    <w:szCs w:val="21"/>
                    <w:shd w:val="clear" w:color="auto" w:fill="FFFFFF"/>
                  </w:rPr>
                  <m:t xml:space="preserve">⊕ </m:t>
                </m:r>
                <m:r>
                  <w:rPr>
                    <w:rFonts w:ascii="Cambria Math" w:hAnsi="Cambria Math"/>
                  </w:rPr>
                  <m:t>H=</m:t>
                </m:r>
                <m:d>
                  <m:dPr>
                    <m:begChr m:val="{"/>
                    <m:endChr m:val="|"/>
                    <m:ctrlPr>
                      <w:rPr>
                        <w:rFonts w:ascii="Cambria Math" w:hAnsi="Cambria Math"/>
                        <w:i/>
                      </w:rPr>
                    </m:ctrlPr>
                  </m:dPr>
                  <m:e>
                    <m:r>
                      <w:rPr>
                        <w:rFonts w:ascii="Cambria Math" w:hAnsi="Cambria Math"/>
                      </w:rPr>
                      <m:t xml:space="preserve">(p+q) </m:t>
                    </m:r>
                  </m:e>
                </m:d>
                <m:r>
                  <m:rPr>
                    <m:sty m:val="p"/>
                  </m:rPr>
                  <w:rPr>
                    <w:rFonts w:ascii="Cambria Math" w:hAnsi="Cambria Math"/>
                  </w:rPr>
                  <m:t xml:space="preserve"> für alle</m:t>
                </m:r>
                <m:r>
                  <w:rPr>
                    <w:rFonts w:ascii="Cambria Math" w:hAnsi="Cambria Math"/>
                  </w:rPr>
                  <m:t xml:space="preserve"> p∈I </m:t>
                </m:r>
                <m:r>
                  <m:rPr>
                    <m:sty m:val="p"/>
                  </m:rPr>
                  <w:rPr>
                    <w:rFonts w:ascii="Cambria Math" w:hAnsi="Cambria Math"/>
                  </w:rPr>
                  <m:t>und</m:t>
                </m:r>
                <m:r>
                  <w:rPr>
                    <w:rFonts w:ascii="Cambria Math" w:hAnsi="Cambria Math"/>
                  </w:rPr>
                  <m:t xml:space="preserve"> q∈H}</m:t>
                </m:r>
              </m:oMath>
            </m:oMathPara>
          </w:p>
          <w:p w:rsidR="00685772" w:rsidRDefault="00685772" w:rsidP="00837DDD"/>
        </w:tc>
        <w:tc>
          <w:tcPr>
            <w:tcW w:w="883" w:type="dxa"/>
          </w:tcPr>
          <w:p w:rsidR="00685772" w:rsidRDefault="00685772" w:rsidP="00EE009C">
            <w:r>
              <w:t>(</w:t>
            </w:r>
            <w:r w:rsidR="00EE009C">
              <w:t>4</w:t>
            </w:r>
            <w:r>
              <w:t>)</w:t>
            </w:r>
          </w:p>
        </w:tc>
      </w:tr>
    </w:tbl>
    <w:p w:rsidR="00685772" w:rsidRDefault="00844234" w:rsidP="00837DDD">
      <w:r>
        <w:t xml:space="preserve">Laut  </w:t>
      </w:r>
      <w:r>
        <w:fldChar w:fldCharType="begin" w:fldLock="1"/>
      </w:r>
      <w:r w:rsidR="00242897">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6", "uris" : [ "http://www.mendeley.com/documents/?uuid=ea0d026e-97ce-47be-9ada-573a4cfa0ae4" ] } ], "mendeley" : { "formattedCitation" : "(Burger &amp; Burge, 2015, S. 196)", "manualFormatting" : "Burger &amp; Burge (2015, S. 196)", "plainTextFormattedCitation" : "(Burger &amp; Burge, 2015, S. 196)", "previouslyFormattedCitation" : "(Burger &amp; Burge, 2015, S. 196)" }, "properties" : { "noteIndex" : 0 }, "schema" : "https://github.com/citation-style-language/schema/raw/master/csl-citation.json" }</w:instrText>
      </w:r>
      <w:r>
        <w:fldChar w:fldCharType="separate"/>
      </w:r>
      <w:r w:rsidR="00242897">
        <w:rPr>
          <w:noProof/>
        </w:rPr>
        <w:t>Burger &amp; Burge (</w:t>
      </w:r>
      <w:r w:rsidRPr="00844234">
        <w:rPr>
          <w:noProof/>
        </w:rPr>
        <w:t>2015, S. 196)</w:t>
      </w:r>
      <w:r>
        <w:fldChar w:fldCharType="end"/>
      </w:r>
      <w:r>
        <w:t xml:space="preserve"> </w:t>
      </w:r>
      <w:r w:rsidR="00E30DB7">
        <w:t xml:space="preserve">kann man </w:t>
      </w:r>
      <w:r w:rsidR="00E30DB7" w:rsidRPr="00A00EE6">
        <w:rPr>
          <w:i/>
        </w:rPr>
        <w:t>„</w:t>
      </w:r>
      <w:r w:rsidRPr="00A00EE6">
        <w:rPr>
          <w:i/>
        </w:rPr>
        <w:t xml:space="preserve">die Operation auch so interpretieren, dass das Strukturelement </w:t>
      </w:r>
      <w:r w:rsidRPr="00A00EE6">
        <w:rPr>
          <w:rFonts w:asciiTheme="majorHAnsi" w:hAnsiTheme="majorHAnsi"/>
          <w:i/>
        </w:rPr>
        <w:t>H</w:t>
      </w:r>
      <w:r w:rsidRPr="00A00EE6">
        <w:rPr>
          <w:i/>
        </w:rPr>
        <w:t xml:space="preserve"> an jedem Vordergrundpunkt des Bilds </w:t>
      </w:r>
      <w:r w:rsidRPr="00A00EE6">
        <w:rPr>
          <w:rFonts w:asciiTheme="majorHAnsi" w:hAnsiTheme="majorHAnsi"/>
          <w:i/>
        </w:rPr>
        <w:t>I</w:t>
      </w:r>
      <w:r w:rsidRPr="00A00EE6">
        <w:rPr>
          <w:i/>
        </w:rPr>
        <w:t xml:space="preserve"> repliziert wird“</w:t>
      </w:r>
      <w:r w:rsidRPr="00844234">
        <w:t>.</w:t>
      </w:r>
      <w:r>
        <w:t xml:space="preserve"> </w:t>
      </w:r>
      <w:r w:rsidR="00FB299C">
        <w:t xml:space="preserve">Eine Dilation auf einem Binärbild </w:t>
      </w:r>
      <w:r w:rsidR="00FB299C" w:rsidRPr="00FB299C">
        <w:rPr>
          <w:rFonts w:asciiTheme="majorHAnsi" w:hAnsiTheme="majorHAnsi"/>
          <w:i/>
        </w:rPr>
        <w:t xml:space="preserve">I </w:t>
      </w:r>
      <w:r w:rsidR="00FB299C">
        <w:t xml:space="preserve">mit dem Strukturelement </w:t>
      </w:r>
      <w:r w:rsidR="00FB299C" w:rsidRPr="00FB299C">
        <w:rPr>
          <w:rFonts w:asciiTheme="majorHAnsi" w:hAnsiTheme="majorHAnsi"/>
          <w:i/>
        </w:rPr>
        <w:t>H</w:t>
      </w:r>
      <w:r w:rsidR="00FB299C">
        <w:t xml:space="preserve"> ist beispielhaft in </w:t>
      </w:r>
      <w:r w:rsidR="00FB299C">
        <w:fldChar w:fldCharType="begin"/>
      </w:r>
      <w:r w:rsidR="00FB299C">
        <w:instrText xml:space="preserve"> REF _Ref475706306 \h </w:instrText>
      </w:r>
      <w:r w:rsidR="00FB299C">
        <w:fldChar w:fldCharType="separate"/>
      </w:r>
      <w:r w:rsidR="007533F1">
        <w:t xml:space="preserve">Abbildung </w:t>
      </w:r>
      <w:r w:rsidR="007533F1">
        <w:rPr>
          <w:noProof/>
        </w:rPr>
        <w:t>14</w:t>
      </w:r>
      <w:r w:rsidR="00FB299C">
        <w:fldChar w:fldCharType="end"/>
      </w:r>
      <w:r w:rsidR="00FB299C">
        <w:t xml:space="preserve"> </w:t>
      </w:r>
      <w:r w:rsidR="006B5EEB">
        <w:t>illustriert</w:t>
      </w:r>
      <w:r w:rsidR="00FB299C">
        <w:t>.</w:t>
      </w:r>
    </w:p>
    <w:p w:rsidR="00844234" w:rsidRDefault="00844234" w:rsidP="00837DDD">
      <w:r>
        <w:t xml:space="preserve">Die Erosion ist in Mengennotation definiert als </w:t>
      </w:r>
      <w:r>
        <w:fldChar w:fldCharType="begin" w:fldLock="1"/>
      </w:r>
      <w:r w:rsidR="001376FE">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7", "uris" : [ "http://www.mendeley.com/documents/?uuid=ea0d026e-97ce-47be-9ada-573a4cfa0ae4" ] } ], "mendeley" : { "formattedCitation" : "(Burger &amp; Burge, 2015, S. 197)", "manualFormatting" : "(Burger &amp; Burge, 2015, S. 196)", "plainTextFormattedCitation" : "(Burger &amp; Burge, 2015, S. 197)", "previouslyFormattedCitation" : "(Burger &amp; Burge, 2015, S. 197)" }, "properties" : { "noteIndex" : 0 }, "schema" : "https://github.com/citation-style-language/schema/raw/master/csl-citation.json" }</w:instrText>
      </w:r>
      <w:r>
        <w:fldChar w:fldCharType="separate"/>
      </w:r>
      <w:r w:rsidRPr="00844234">
        <w:rPr>
          <w:noProof/>
        </w:rPr>
        <w:t>(Burger &amp; Burge, 2015, S. 19</w:t>
      </w:r>
      <w:r>
        <w:rPr>
          <w:noProof/>
        </w:rPr>
        <w:t>6</w:t>
      </w:r>
      <w:r w:rsidRPr="00844234">
        <w:rPr>
          <w:noProof/>
        </w:rPr>
        <w:t>)</w:t>
      </w:r>
      <w:r>
        <w:fldChar w:fldCharType="end"/>
      </w:r>
      <w:r>
        <w:t>:</w:t>
      </w:r>
      <w:r w:rsidR="00162BF2" w:rsidRPr="00162BF2">
        <w:rPr>
          <w:rFonts w:ascii="Cambria Math" w:hAnsi="Cambria Math" w:cs="Cambria Math"/>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883"/>
      </w:tblGrid>
      <w:tr w:rsidR="001376FE" w:rsidTr="00B176C3">
        <w:tc>
          <w:tcPr>
            <w:tcW w:w="7479" w:type="dxa"/>
          </w:tcPr>
          <w:p w:rsidR="001376FE" w:rsidRPr="00685772" w:rsidRDefault="001376FE" w:rsidP="00B176C3">
            <m:oMathPara>
              <m:oMath>
                <m:r>
                  <w:rPr>
                    <w:rFonts w:ascii="Cambria Math" w:hAnsi="Cambria Math"/>
                  </w:rPr>
                  <m:t xml:space="preserve">I </m:t>
                </m:r>
                <m:r>
                  <m:rPr>
                    <m:sty m:val="b"/>
                  </m:rPr>
                  <w:rPr>
                    <w:rFonts w:ascii="Cambria Math" w:hAnsi="Cambria Math" w:cs="Cambria Math"/>
                    <w:color w:val="252525"/>
                    <w:sz w:val="21"/>
                    <w:szCs w:val="21"/>
                    <w:shd w:val="clear" w:color="auto" w:fill="FFFFFF"/>
                  </w:rPr>
                  <m:t xml:space="preserve">⊖ </m:t>
                </m:r>
                <m:r>
                  <w:rPr>
                    <w:rFonts w:ascii="Cambria Math" w:hAnsi="Cambria Math"/>
                  </w:rPr>
                  <m:t>H=</m:t>
                </m:r>
                <m:d>
                  <m:dPr>
                    <m:begChr m:val="{"/>
                    <m:endChr m:val="|"/>
                    <m:ctrlPr>
                      <w:rPr>
                        <w:rFonts w:ascii="Cambria Math" w:hAnsi="Cambria Math"/>
                        <w:i/>
                      </w:rPr>
                    </m:ctrlPr>
                  </m:dPr>
                  <m:e>
                    <m:r>
                      <w:rPr>
                        <w:rFonts w:ascii="Cambria Math" w:hAnsi="Cambria Math"/>
                      </w:rPr>
                      <m:t xml:space="preserve"> p ∈  </m:t>
                    </m:r>
                    <m:sSup>
                      <m:sSupPr>
                        <m:ctrlPr>
                          <w:rPr>
                            <w:rFonts w:ascii="Cambria Math" w:hAnsi="Cambria Math" w:cs="Cambria Math"/>
                          </w:rPr>
                        </m:ctrlPr>
                      </m:sSupPr>
                      <m:e>
                        <m:r>
                          <m:rPr>
                            <m:scr m:val="double-struck"/>
                            <m:sty m:val="p"/>
                          </m:rPr>
                          <w:rPr>
                            <w:rFonts w:ascii="Cambria Math" w:hAnsi="Cambria Math" w:cs="Cambria Math"/>
                          </w:rPr>
                          <m:t>Z</m:t>
                        </m:r>
                      </m:e>
                      <m:sup>
                        <m:r>
                          <w:rPr>
                            <w:rFonts w:ascii="Cambria Math" w:hAnsi="Cambria Math" w:cs="Cambria Math"/>
                          </w:rPr>
                          <m:t>2</m:t>
                        </m:r>
                      </m:sup>
                    </m:sSup>
                    <m:r>
                      <w:rPr>
                        <w:rFonts w:ascii="Cambria Math" w:hAnsi="Cambria Math" w:cs="Cambria Math"/>
                      </w:rPr>
                      <m:t xml:space="preserve"> </m:t>
                    </m:r>
                  </m:e>
                </m:d>
                <m:r>
                  <m:rPr>
                    <m:sty m:val="p"/>
                  </m:rPr>
                  <w:rPr>
                    <w:rFonts w:ascii="Cambria Math" w:hAnsi="Cambria Math"/>
                  </w:rPr>
                  <m:t xml:space="preserve"> </m:t>
                </m:r>
                <m:d>
                  <m:dPr>
                    <m:ctrlPr>
                      <w:rPr>
                        <w:rFonts w:ascii="Cambria Math" w:hAnsi="Cambria Math"/>
                      </w:rPr>
                    </m:ctrlPr>
                  </m:dPr>
                  <m:e>
                    <m:r>
                      <w:rPr>
                        <w:rFonts w:ascii="Cambria Math" w:hAnsi="Cambria Math"/>
                      </w:rPr>
                      <m:t>p+q</m:t>
                    </m:r>
                    <m:ctrlPr>
                      <w:rPr>
                        <w:rFonts w:ascii="Cambria Math" w:hAnsi="Cambria Math"/>
                        <w:i/>
                      </w:rPr>
                    </m:ctrlPr>
                  </m:e>
                </m:d>
                <m:r>
                  <w:rPr>
                    <w:rFonts w:ascii="Cambria Math" w:hAnsi="Cambria Math"/>
                  </w:rPr>
                  <m:t>∈I</m:t>
                </m:r>
                <m:r>
                  <m:rPr>
                    <m:sty m:val="p"/>
                  </m:rPr>
                  <w:rPr>
                    <w:rFonts w:ascii="Cambria Math" w:hAnsi="Cambria Math"/>
                  </w:rPr>
                  <m:t>, für alle</m:t>
                </m:r>
                <m:r>
                  <w:rPr>
                    <w:rFonts w:ascii="Cambria Math" w:hAnsi="Cambria Math"/>
                  </w:rPr>
                  <m:t xml:space="preserve"> q∈H}</m:t>
                </m:r>
              </m:oMath>
            </m:oMathPara>
          </w:p>
          <w:p w:rsidR="001376FE" w:rsidRDefault="001376FE" w:rsidP="00B176C3"/>
        </w:tc>
        <w:tc>
          <w:tcPr>
            <w:tcW w:w="883" w:type="dxa"/>
          </w:tcPr>
          <w:p w:rsidR="001376FE" w:rsidRDefault="001376FE" w:rsidP="00B176C3">
            <w:r>
              <w:t>(5)</w:t>
            </w:r>
          </w:p>
        </w:tc>
      </w:tr>
    </w:tbl>
    <w:p w:rsidR="001376FE" w:rsidRDefault="00242897" w:rsidP="00242897">
      <w:r>
        <w:t xml:space="preserve">Nach </w:t>
      </w:r>
      <w:r>
        <w:fldChar w:fldCharType="begin" w:fldLock="1"/>
      </w:r>
      <w:r>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196", "uris" : [ "http://www.mendeley.com/documents/?uuid=ea0d026e-97ce-47be-9ada-573a4cfa0ae4" ] } ], "mendeley" : { "formattedCitation" : "(Burger &amp; Burge, 2015, S. 196)", "manualFormatting" : "Burger &amp; Burge (2015, S. 196)", "plainTextFormattedCitation" : "(Burger &amp; Burge, 2015, S. 196)", "previouslyFormattedCitation" : "(Burger &amp; Burge, 2015, S. 196)" }, "properties" : { "noteIndex" : 0 }, "schema" : "https://github.com/citation-style-language/schema/raw/master/csl-citation.json" }</w:instrText>
      </w:r>
      <w:r>
        <w:fldChar w:fldCharType="separate"/>
      </w:r>
      <w:r>
        <w:rPr>
          <w:noProof/>
        </w:rPr>
        <w:t>Burger &amp; Burge</w:t>
      </w:r>
      <w:r w:rsidRPr="00242897">
        <w:rPr>
          <w:noProof/>
        </w:rPr>
        <w:t xml:space="preserve"> </w:t>
      </w:r>
      <w:r>
        <w:rPr>
          <w:noProof/>
        </w:rPr>
        <w:t>(</w:t>
      </w:r>
      <w:r w:rsidRPr="00242897">
        <w:rPr>
          <w:noProof/>
        </w:rPr>
        <w:t>2015, S. 196)</w:t>
      </w:r>
      <w:r>
        <w:fldChar w:fldCharType="end"/>
      </w:r>
      <w:r>
        <w:t xml:space="preserve"> lässt sich die Erosion </w:t>
      </w:r>
      <w:r w:rsidR="00BB5381">
        <w:t>folgendermaßen</w:t>
      </w:r>
      <w:r>
        <w:t xml:space="preserve"> interpretieren</w:t>
      </w:r>
      <w:r w:rsidR="00BB5381">
        <w:t>:</w:t>
      </w:r>
      <w:r>
        <w:t xml:space="preserve"> </w:t>
      </w:r>
      <w:r w:rsidRPr="00A00EE6">
        <w:rPr>
          <w:i/>
        </w:rPr>
        <w:t xml:space="preserve">„Eine Position p ist im Ergebnis </w:t>
      </w:r>
      <w:r w:rsidRPr="00A00EE6">
        <w:rPr>
          <w:rFonts w:asciiTheme="majorHAnsi" w:hAnsiTheme="majorHAnsi"/>
          <w:i/>
        </w:rPr>
        <w:t>I</w:t>
      </w:r>
      <w:r w:rsidR="004F0624" w:rsidRPr="00A00EE6">
        <w:rPr>
          <w:rFonts w:asciiTheme="majorHAnsi" w:hAnsiTheme="majorHAnsi"/>
          <w:i/>
        </w:rPr>
        <w:t xml:space="preserve"> </w:t>
      </w:r>
      <w:r w:rsidR="004F0624" w:rsidRPr="0026503F">
        <w:rPr>
          <w:rFonts w:ascii="Cambria Math" w:hAnsi="Cambria Math" w:cs="Cambria Math"/>
        </w:rPr>
        <w:t>⊖</w:t>
      </w:r>
      <w:r w:rsidR="004A20C4" w:rsidRPr="00A00EE6">
        <w:rPr>
          <w:rFonts w:ascii="Cambria Math" w:hAnsi="Cambria Math" w:cs="Cambria Math"/>
          <w:i/>
        </w:rPr>
        <w:t xml:space="preserve"> </w:t>
      </w:r>
      <w:r w:rsidR="004A20C4" w:rsidRPr="00A00EE6">
        <w:rPr>
          <w:rFonts w:asciiTheme="majorHAnsi" w:hAnsiTheme="majorHAnsi"/>
          <w:i/>
        </w:rPr>
        <w:t>H</w:t>
      </w:r>
      <w:r w:rsidR="004A20C4" w:rsidRPr="00A00EE6">
        <w:rPr>
          <w:i/>
        </w:rPr>
        <w:t xml:space="preserve"> </w:t>
      </w:r>
      <w:r w:rsidRPr="00A00EE6">
        <w:rPr>
          <w:i/>
        </w:rPr>
        <w:t>dann (und nur dann) enthalten, wenn das Strukt</w:t>
      </w:r>
      <w:r w:rsidRPr="00A00EE6">
        <w:rPr>
          <w:i/>
        </w:rPr>
        <w:t>u</w:t>
      </w:r>
      <w:r w:rsidRPr="00A00EE6">
        <w:rPr>
          <w:i/>
        </w:rPr>
        <w:t xml:space="preserve">relement </w:t>
      </w:r>
      <w:r w:rsidR="004A20C4" w:rsidRPr="00A00EE6">
        <w:rPr>
          <w:rFonts w:asciiTheme="majorHAnsi" w:hAnsiTheme="majorHAnsi"/>
          <w:i/>
        </w:rPr>
        <w:t>H</w:t>
      </w:r>
      <w:r w:rsidRPr="00A00EE6">
        <w:rPr>
          <w:i/>
        </w:rPr>
        <w:t xml:space="preserve"> – mit seinem Ursprung positioniert an der Position p – vollständig im ursprüngl</w:t>
      </w:r>
      <w:r w:rsidRPr="00A00EE6">
        <w:rPr>
          <w:i/>
        </w:rPr>
        <w:t>i</w:t>
      </w:r>
      <w:r w:rsidRPr="00A00EE6">
        <w:rPr>
          <w:i/>
        </w:rPr>
        <w:lastRenderedPageBreak/>
        <w:t xml:space="preserve">chen Bild eingebettet ist, d. h., wo sich für jedes Element in </w:t>
      </w:r>
      <w:r w:rsidR="004A20C4" w:rsidRPr="00A00EE6">
        <w:rPr>
          <w:rFonts w:asciiTheme="majorHAnsi" w:hAnsiTheme="majorHAnsi"/>
          <w:i/>
        </w:rPr>
        <w:t>H</w:t>
      </w:r>
      <w:r w:rsidRPr="00A00EE6">
        <w:rPr>
          <w:i/>
        </w:rPr>
        <w:t xml:space="preserve"> auch ein entsprechendes Element in </w:t>
      </w:r>
      <w:r w:rsidR="004A20C4" w:rsidRPr="00A00EE6">
        <w:rPr>
          <w:rFonts w:asciiTheme="majorHAnsi" w:hAnsiTheme="majorHAnsi"/>
          <w:i/>
        </w:rPr>
        <w:t>I</w:t>
      </w:r>
      <w:r w:rsidRPr="00A00EE6">
        <w:rPr>
          <w:i/>
        </w:rPr>
        <w:t xml:space="preserve"> findet“</w:t>
      </w:r>
      <w:r>
        <w:t>.</w:t>
      </w:r>
    </w:p>
    <w:p w:rsidR="0002298A" w:rsidRDefault="0002298A" w:rsidP="00242897">
      <w:r>
        <w:t>Morphologische Filter teilen viele, aber nicht alle Eigenschaften mit den linearen Filtern. So sind</w:t>
      </w:r>
      <w:r w:rsidR="00F02A51">
        <w:t xml:space="preserve"> morphologische Operationen, im Allgemeinen nicht kommutativ</w:t>
      </w:r>
      <w:r w:rsidR="00D92D0E">
        <w:t xml:space="preserve">. </w:t>
      </w:r>
      <w:r w:rsidR="00F02A51">
        <w:t>Im Speziellen ist die Erosion, im Gegensatz zur Dilation, nicht kommutativ</w:t>
      </w:r>
      <w:r w:rsidR="002335DE">
        <w:t>:</w:t>
      </w:r>
      <w:r w:rsidR="00F02A51">
        <w:t xml:space="preserve"> </w:t>
      </w:r>
      <w:r w:rsidR="00F02A51">
        <w:rPr>
          <w:rFonts w:asciiTheme="majorHAnsi" w:hAnsiTheme="majorHAnsi"/>
          <w:i/>
        </w:rPr>
        <w:t xml:space="preserve">I </w:t>
      </w:r>
      <w:r w:rsidR="00F02A51" w:rsidRPr="0026503F">
        <w:rPr>
          <w:rFonts w:ascii="Cambria Math" w:hAnsi="Cambria Math" w:cs="Cambria Math"/>
        </w:rPr>
        <w:t>⊖</w:t>
      </w:r>
      <w:r w:rsidR="00F02A51">
        <w:rPr>
          <w:rFonts w:ascii="Cambria Math" w:hAnsi="Cambria Math" w:cs="Cambria Math"/>
        </w:rPr>
        <w:t xml:space="preserve"> </w:t>
      </w:r>
      <w:r w:rsidR="00F02A51">
        <w:rPr>
          <w:rFonts w:asciiTheme="majorHAnsi" w:hAnsiTheme="majorHAnsi"/>
          <w:i/>
        </w:rPr>
        <w:t>H ≠</w:t>
      </w:r>
      <w:r w:rsidR="00F02A51" w:rsidRPr="00F02A51">
        <w:rPr>
          <w:rFonts w:asciiTheme="majorHAnsi" w:hAnsiTheme="majorHAnsi"/>
          <w:i/>
        </w:rPr>
        <w:t xml:space="preserve"> H </w:t>
      </w:r>
      <w:r w:rsidR="00F02A51" w:rsidRPr="0026503F">
        <w:rPr>
          <w:rFonts w:ascii="Cambria Math" w:hAnsi="Cambria Math" w:cs="Cambria Math"/>
        </w:rPr>
        <w:t>⊖</w:t>
      </w:r>
      <w:r w:rsidR="00F02A51">
        <w:rPr>
          <w:rFonts w:ascii="Cambria Math" w:hAnsi="Cambria Math" w:cs="Cambria Math"/>
        </w:rPr>
        <w:t xml:space="preserve"> </w:t>
      </w:r>
      <w:r w:rsidR="00F02A51" w:rsidRPr="00F02A51">
        <w:rPr>
          <w:rFonts w:asciiTheme="majorHAnsi" w:hAnsiTheme="majorHAnsi"/>
          <w:i/>
        </w:rPr>
        <w:t>I</w:t>
      </w:r>
      <w:r w:rsidR="00B52E5F">
        <w:rPr>
          <w:rFonts w:asciiTheme="majorHAnsi" w:hAnsiTheme="majorHAnsi"/>
        </w:rPr>
        <w:t>.</w:t>
      </w:r>
      <w:r w:rsidR="00D50880">
        <w:rPr>
          <w:rFonts w:asciiTheme="majorHAnsi" w:hAnsiTheme="majorHAnsi"/>
        </w:rPr>
        <w:t xml:space="preserve"> </w:t>
      </w:r>
      <w:r w:rsidR="002335DE">
        <w:t xml:space="preserve">Es </w:t>
      </w:r>
      <w:r w:rsidR="00916E66">
        <w:t>gelten</w:t>
      </w:r>
      <w:r w:rsidR="002335DE">
        <w:t xml:space="preserve"> aber bei aufeinanderfolgender Ausführung von Erosion und Dilation</w:t>
      </w:r>
      <w:r w:rsidR="00B5574B">
        <w:t xml:space="preserve"> auf das gleiche Bild</w:t>
      </w:r>
      <w:r w:rsidR="00916E66">
        <w:t xml:space="preserve"> folgende Regeln</w:t>
      </w:r>
      <w:r w:rsidR="00B5574B">
        <w:t xml:space="preserve">: </w:t>
      </w:r>
      <w:r w:rsidR="002335DE">
        <w:t xml:space="preserve"> </w:t>
      </w:r>
      <w:r w:rsidR="00B5574B">
        <w:rPr>
          <w:rFonts w:asciiTheme="majorHAnsi" w:hAnsiTheme="majorHAnsi"/>
          <w:i/>
        </w:rPr>
        <w:t xml:space="preserve">(I </w:t>
      </w:r>
      <w:r w:rsidR="00B5574B" w:rsidRPr="0026503F">
        <w:rPr>
          <w:rFonts w:ascii="Cambria Math" w:hAnsi="Cambria Math" w:cs="Cambria Math"/>
        </w:rPr>
        <w:t>⊖</w:t>
      </w:r>
      <w:r w:rsidR="00B5574B">
        <w:rPr>
          <w:rFonts w:ascii="Cambria Math" w:hAnsi="Cambria Math" w:cs="Cambria Math"/>
        </w:rPr>
        <w:t xml:space="preserve"> </w:t>
      </w:r>
      <w:r w:rsidR="00B5574B">
        <w:rPr>
          <w:rFonts w:asciiTheme="majorHAnsi" w:hAnsiTheme="majorHAnsi"/>
          <w:i/>
        </w:rPr>
        <w:t>H</w:t>
      </w:r>
      <w:r w:rsidR="00B5574B" w:rsidRPr="00B5574B">
        <w:rPr>
          <w:rFonts w:asciiTheme="majorHAnsi" w:hAnsiTheme="majorHAnsi"/>
          <w:i/>
          <w:vertAlign w:val="subscript"/>
        </w:rPr>
        <w:t>1</w:t>
      </w:r>
      <w:r w:rsidR="00B5574B">
        <w:rPr>
          <w:rFonts w:asciiTheme="majorHAnsi" w:hAnsiTheme="majorHAnsi"/>
          <w:i/>
        </w:rPr>
        <w:t>)</w:t>
      </w:r>
      <w:r w:rsidR="00B5574B" w:rsidRPr="0026503F">
        <w:rPr>
          <w:rFonts w:ascii="Cambria Math" w:hAnsi="Cambria Math" w:cs="Cambria Math"/>
        </w:rPr>
        <w:t xml:space="preserve"> ⊖</w:t>
      </w:r>
      <w:r w:rsidR="00B5574B" w:rsidRPr="00B5574B">
        <w:rPr>
          <w:rFonts w:asciiTheme="majorHAnsi" w:hAnsiTheme="majorHAnsi"/>
          <w:i/>
        </w:rPr>
        <w:t xml:space="preserve"> </w:t>
      </w:r>
      <w:r w:rsidR="00B5574B">
        <w:rPr>
          <w:rFonts w:asciiTheme="majorHAnsi" w:hAnsiTheme="majorHAnsi"/>
          <w:i/>
        </w:rPr>
        <w:t>H</w:t>
      </w:r>
      <w:r w:rsidR="00B5574B">
        <w:rPr>
          <w:rFonts w:asciiTheme="majorHAnsi" w:hAnsiTheme="majorHAnsi"/>
          <w:i/>
          <w:vertAlign w:val="subscript"/>
        </w:rPr>
        <w:t>2</w:t>
      </w:r>
      <w:r w:rsidR="00B5574B">
        <w:rPr>
          <w:rFonts w:ascii="Cambria Math" w:hAnsi="Cambria Math" w:cs="Cambria Math"/>
        </w:rPr>
        <w:t xml:space="preserve"> </w:t>
      </w:r>
      <w:r w:rsidR="00B5574B">
        <w:rPr>
          <w:rFonts w:asciiTheme="majorHAnsi" w:hAnsiTheme="majorHAnsi"/>
          <w:i/>
        </w:rPr>
        <w:t xml:space="preserve">= </w:t>
      </w:r>
      <w:r w:rsidR="00387182">
        <w:rPr>
          <w:rFonts w:asciiTheme="majorHAnsi" w:hAnsiTheme="majorHAnsi"/>
          <w:i/>
        </w:rPr>
        <w:t xml:space="preserve">I </w:t>
      </w:r>
      <w:r w:rsidR="00387182" w:rsidRPr="0026503F">
        <w:rPr>
          <w:rFonts w:ascii="Cambria Math" w:hAnsi="Cambria Math" w:cs="Cambria Math"/>
        </w:rPr>
        <w:t>⊖</w:t>
      </w:r>
      <w:r w:rsidR="00387182">
        <w:rPr>
          <w:rFonts w:ascii="Cambria Math" w:hAnsi="Cambria Math" w:cs="Cambria Math"/>
        </w:rPr>
        <w:t xml:space="preserve"> </w:t>
      </w:r>
      <w:r w:rsidR="00387182">
        <w:rPr>
          <w:rFonts w:asciiTheme="majorHAnsi" w:hAnsiTheme="majorHAnsi"/>
          <w:i/>
        </w:rPr>
        <w:t>(H</w:t>
      </w:r>
      <w:r w:rsidR="00387182" w:rsidRPr="00B5574B">
        <w:rPr>
          <w:rFonts w:asciiTheme="majorHAnsi" w:hAnsiTheme="majorHAnsi"/>
          <w:i/>
          <w:vertAlign w:val="subscript"/>
        </w:rPr>
        <w:t>1</w:t>
      </w:r>
      <w:r w:rsidR="00387182" w:rsidRPr="0026503F">
        <w:rPr>
          <w:rFonts w:ascii="Cambria Math" w:hAnsi="Cambria Math" w:cs="Cambria Math"/>
        </w:rPr>
        <w:t xml:space="preserve"> </w:t>
      </w:r>
      <w:r w:rsidR="00387182" w:rsidRPr="00387182">
        <w:rPr>
          <w:rFonts w:ascii="Cambria Math" w:hAnsi="Cambria Math" w:cs="Cambria Math"/>
        </w:rPr>
        <w:t>⊕</w:t>
      </w:r>
      <w:r w:rsidR="00387182" w:rsidRPr="00B5574B">
        <w:rPr>
          <w:rFonts w:asciiTheme="majorHAnsi" w:hAnsiTheme="majorHAnsi"/>
          <w:i/>
        </w:rPr>
        <w:t xml:space="preserve"> </w:t>
      </w:r>
      <w:r w:rsidR="00387182">
        <w:rPr>
          <w:rFonts w:asciiTheme="majorHAnsi" w:hAnsiTheme="majorHAnsi"/>
          <w:i/>
        </w:rPr>
        <w:t>H</w:t>
      </w:r>
      <w:r w:rsidR="00387182">
        <w:rPr>
          <w:rFonts w:asciiTheme="majorHAnsi" w:hAnsiTheme="majorHAnsi"/>
          <w:i/>
          <w:vertAlign w:val="subscript"/>
        </w:rPr>
        <w:t>2</w:t>
      </w:r>
      <w:r w:rsidR="00387182">
        <w:rPr>
          <w:rFonts w:asciiTheme="majorHAnsi" w:hAnsiTheme="majorHAnsi"/>
          <w:i/>
        </w:rPr>
        <w:t>)</w:t>
      </w:r>
      <w:r w:rsidR="00916E66">
        <w:rPr>
          <w:rFonts w:asciiTheme="majorHAnsi" w:hAnsiTheme="majorHAnsi"/>
          <w:i/>
        </w:rPr>
        <w:t xml:space="preserve"> </w:t>
      </w:r>
      <w:r w:rsidR="00916E66" w:rsidRPr="00916E66">
        <w:t>und</w:t>
      </w:r>
      <w:r w:rsidR="00916E66">
        <w:t xml:space="preserve"> </w:t>
      </w:r>
      <w:r w:rsidR="00916E66">
        <w:rPr>
          <w:rFonts w:asciiTheme="majorHAnsi" w:hAnsiTheme="majorHAnsi"/>
          <w:i/>
        </w:rPr>
        <w:t xml:space="preserve">(I </w:t>
      </w:r>
      <w:r w:rsidR="00916E66" w:rsidRPr="00387182">
        <w:rPr>
          <w:rFonts w:ascii="Cambria Math" w:hAnsi="Cambria Math" w:cs="Cambria Math"/>
        </w:rPr>
        <w:t>⊕</w:t>
      </w:r>
      <w:r w:rsidR="00916E66">
        <w:rPr>
          <w:rFonts w:ascii="Cambria Math" w:hAnsi="Cambria Math" w:cs="Cambria Math"/>
        </w:rPr>
        <w:t xml:space="preserve"> </w:t>
      </w:r>
      <w:r w:rsidR="00916E66">
        <w:rPr>
          <w:rFonts w:asciiTheme="majorHAnsi" w:hAnsiTheme="majorHAnsi"/>
          <w:i/>
        </w:rPr>
        <w:t>H</w:t>
      </w:r>
      <w:r w:rsidR="00916E66" w:rsidRPr="00B5574B">
        <w:rPr>
          <w:rFonts w:asciiTheme="majorHAnsi" w:hAnsiTheme="majorHAnsi"/>
          <w:i/>
          <w:vertAlign w:val="subscript"/>
        </w:rPr>
        <w:t>1</w:t>
      </w:r>
      <w:r w:rsidR="00916E66">
        <w:rPr>
          <w:rFonts w:asciiTheme="majorHAnsi" w:hAnsiTheme="majorHAnsi"/>
          <w:i/>
        </w:rPr>
        <w:t>)</w:t>
      </w:r>
      <w:r w:rsidR="00916E66" w:rsidRPr="0026503F">
        <w:rPr>
          <w:rFonts w:ascii="Cambria Math" w:hAnsi="Cambria Math" w:cs="Cambria Math"/>
        </w:rPr>
        <w:t xml:space="preserve"> </w:t>
      </w:r>
      <w:r w:rsidR="00916E66" w:rsidRPr="00387182">
        <w:rPr>
          <w:rFonts w:ascii="Cambria Math" w:hAnsi="Cambria Math" w:cs="Cambria Math"/>
        </w:rPr>
        <w:t>⊕</w:t>
      </w:r>
      <w:r w:rsidR="00916E66" w:rsidRPr="00B5574B">
        <w:rPr>
          <w:rFonts w:asciiTheme="majorHAnsi" w:hAnsiTheme="majorHAnsi"/>
          <w:i/>
        </w:rPr>
        <w:t xml:space="preserve"> </w:t>
      </w:r>
      <w:r w:rsidR="00916E66">
        <w:rPr>
          <w:rFonts w:asciiTheme="majorHAnsi" w:hAnsiTheme="majorHAnsi"/>
          <w:i/>
        </w:rPr>
        <w:t>H</w:t>
      </w:r>
      <w:r w:rsidR="00916E66">
        <w:rPr>
          <w:rFonts w:asciiTheme="majorHAnsi" w:hAnsiTheme="majorHAnsi"/>
          <w:i/>
          <w:vertAlign w:val="subscript"/>
        </w:rPr>
        <w:t>2</w:t>
      </w:r>
      <w:r w:rsidR="00916E66">
        <w:rPr>
          <w:rFonts w:ascii="Cambria Math" w:hAnsi="Cambria Math" w:cs="Cambria Math"/>
        </w:rPr>
        <w:t xml:space="preserve"> </w:t>
      </w:r>
      <w:r w:rsidR="00916E66">
        <w:rPr>
          <w:rFonts w:asciiTheme="majorHAnsi" w:hAnsiTheme="majorHAnsi"/>
          <w:i/>
        </w:rPr>
        <w:t xml:space="preserve">= I </w:t>
      </w:r>
      <w:r w:rsidR="00916E66" w:rsidRPr="00387182">
        <w:rPr>
          <w:rFonts w:ascii="Cambria Math" w:hAnsi="Cambria Math" w:cs="Cambria Math"/>
        </w:rPr>
        <w:t>⊕</w:t>
      </w:r>
      <w:r w:rsidR="00916E66">
        <w:rPr>
          <w:rFonts w:ascii="Cambria Math" w:hAnsi="Cambria Math" w:cs="Cambria Math"/>
        </w:rPr>
        <w:t xml:space="preserve"> </w:t>
      </w:r>
      <w:r w:rsidR="00916E66">
        <w:rPr>
          <w:rFonts w:asciiTheme="majorHAnsi" w:hAnsiTheme="majorHAnsi"/>
          <w:i/>
        </w:rPr>
        <w:t>(H</w:t>
      </w:r>
      <w:r w:rsidR="00916E66" w:rsidRPr="00B5574B">
        <w:rPr>
          <w:rFonts w:asciiTheme="majorHAnsi" w:hAnsiTheme="majorHAnsi"/>
          <w:i/>
          <w:vertAlign w:val="subscript"/>
        </w:rPr>
        <w:t>1</w:t>
      </w:r>
      <w:r w:rsidR="00916E66" w:rsidRPr="0026503F">
        <w:rPr>
          <w:rFonts w:ascii="Cambria Math" w:hAnsi="Cambria Math" w:cs="Cambria Math"/>
        </w:rPr>
        <w:t xml:space="preserve"> </w:t>
      </w:r>
      <w:r w:rsidR="00916E66" w:rsidRPr="00387182">
        <w:rPr>
          <w:rFonts w:ascii="Cambria Math" w:hAnsi="Cambria Math" w:cs="Cambria Math"/>
        </w:rPr>
        <w:t>⊕</w:t>
      </w:r>
      <w:r w:rsidR="00916E66" w:rsidRPr="00B5574B">
        <w:rPr>
          <w:rFonts w:asciiTheme="majorHAnsi" w:hAnsiTheme="majorHAnsi"/>
          <w:i/>
        </w:rPr>
        <w:t xml:space="preserve"> </w:t>
      </w:r>
      <w:r w:rsidR="00916E66">
        <w:rPr>
          <w:rFonts w:asciiTheme="majorHAnsi" w:hAnsiTheme="majorHAnsi"/>
          <w:i/>
        </w:rPr>
        <w:t>H</w:t>
      </w:r>
      <w:r w:rsidR="00916E66">
        <w:rPr>
          <w:rFonts w:asciiTheme="majorHAnsi" w:hAnsiTheme="majorHAnsi"/>
          <w:i/>
          <w:vertAlign w:val="subscript"/>
        </w:rPr>
        <w:t>2</w:t>
      </w:r>
      <w:r w:rsidR="00916E66">
        <w:rPr>
          <w:rFonts w:asciiTheme="majorHAnsi" w:hAnsiTheme="majorHAnsi"/>
          <w:i/>
        </w:rPr>
        <w:t>)</w:t>
      </w:r>
      <w:r w:rsidR="00387182">
        <w:t>.</w:t>
      </w:r>
      <w:r w:rsidR="003D7545">
        <w:t xml:space="preserve"> Wie auch lineare </w:t>
      </w:r>
      <w:r w:rsidR="00C50061">
        <w:t xml:space="preserve">Filter, </w:t>
      </w:r>
      <w:r w:rsidR="003D7545">
        <w:t xml:space="preserve">lassen sich </w:t>
      </w:r>
      <w:r w:rsidR="00C50061">
        <w:t xml:space="preserve">morphologische </w:t>
      </w:r>
      <w:r w:rsidR="003D7545">
        <w:t xml:space="preserve">Filter </w:t>
      </w:r>
      <w:r w:rsidR="00B56260">
        <w:t xml:space="preserve">zu neuen Filtern </w:t>
      </w:r>
      <w:r w:rsidR="003D7545">
        <w:t xml:space="preserve">zusammenfassen oder auch </w:t>
      </w:r>
      <w:r w:rsidR="0069538F">
        <w:t xml:space="preserve">in einzelne Filter </w:t>
      </w:r>
      <w:r w:rsidR="003D7545">
        <w:t>separieren.</w:t>
      </w:r>
      <w:r w:rsidR="00D92D0E" w:rsidRPr="00D92D0E">
        <w:t xml:space="preserve"> </w:t>
      </w:r>
      <w:r w:rsidR="00D92D0E">
        <w:t xml:space="preserve"> </w:t>
      </w:r>
      <w:r w:rsidR="00D92D0E">
        <w:fldChar w:fldCharType="begin" w:fldLock="1"/>
      </w:r>
      <w:r w:rsidR="00756F7F">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59", "uris" : [ "http://www.mendeley.com/documents/?uuid=636f0d26-5b4e-4358-bc56-863cf0a9798e" ] } ], "mendeley" : { "formattedCitation" : "(J\u00e4hne, 2012, S. 559)", "plainTextFormattedCitation" : "(J\u00e4hne, 2012, S. 559)", "previouslyFormattedCitation" : "(J\u00e4hne, 2012, S. 559)" }, "properties" : { "noteIndex" : 0 }, "schema" : "https://github.com/citation-style-language/schema/raw/master/csl-citation.json" }</w:instrText>
      </w:r>
      <w:r w:rsidR="00D92D0E">
        <w:fldChar w:fldCharType="separate"/>
      </w:r>
      <w:r w:rsidR="00D92D0E" w:rsidRPr="00F02A51">
        <w:rPr>
          <w:noProof/>
        </w:rPr>
        <w:t>(Jähne, 2012, S. 559)</w:t>
      </w:r>
      <w:r w:rsidR="00D92D0E">
        <w:fldChar w:fldCharType="end"/>
      </w:r>
    </w:p>
    <w:p w:rsidR="00D92D0E" w:rsidRDefault="000E042B" w:rsidP="00242897">
      <w:r>
        <w:t>Die elementaren Filter</w:t>
      </w:r>
      <w:r w:rsidR="00D92D0E">
        <w:t xml:space="preserve"> Dilation und Erosion lass</w:t>
      </w:r>
      <w:r>
        <w:t xml:space="preserve">en sich zu verschiedenen Operationen kombinieren. </w:t>
      </w:r>
      <w:r w:rsidR="00E2495B">
        <w:t>Die Operation des Öffnens (</w:t>
      </w:r>
      <w:proofErr w:type="spellStart"/>
      <w:r w:rsidR="00E2495B">
        <w:t>Opening</w:t>
      </w:r>
      <w:proofErr w:type="spellEnd"/>
      <w:r w:rsidR="00E2495B">
        <w:t xml:space="preserve">) führt eine Erosion zur Entfernung kleiner Strukturen durch, gefolgt von einer Dilation </w:t>
      </w:r>
      <w:r w:rsidR="00B93719">
        <w:t>zum</w:t>
      </w:r>
      <w:r w:rsidR="00E2495B">
        <w:t xml:space="preserve"> Ausgleich der durch die Erosion bewirkten Verkleinerung der Objekte: </w:t>
      </w:r>
      <w:r w:rsidR="00756F7F">
        <w:rPr>
          <w:rFonts w:asciiTheme="majorHAnsi" w:hAnsiTheme="majorHAnsi"/>
          <w:i/>
        </w:rPr>
        <w:t xml:space="preserve">I </w:t>
      </w:r>
      <w:r w:rsidR="00756F7F" w:rsidRPr="00756F7F">
        <w:rPr>
          <w:rFonts w:ascii="Cambria Math" w:hAnsi="Cambria Math" w:cs="Cambria Math"/>
        </w:rPr>
        <w:t>∘</w:t>
      </w:r>
      <w:r w:rsidR="00756F7F">
        <w:t xml:space="preserve"> </w:t>
      </w:r>
      <w:r w:rsidR="00756F7F">
        <w:rPr>
          <w:rFonts w:asciiTheme="majorHAnsi" w:hAnsiTheme="majorHAnsi"/>
          <w:i/>
        </w:rPr>
        <w:t xml:space="preserve">H  = (I </w:t>
      </w:r>
      <w:r w:rsidR="00756F7F" w:rsidRPr="0026503F">
        <w:rPr>
          <w:rFonts w:ascii="Cambria Math" w:hAnsi="Cambria Math" w:cs="Cambria Math"/>
        </w:rPr>
        <w:t>⊖</w:t>
      </w:r>
      <w:r w:rsidR="00756F7F">
        <w:rPr>
          <w:rFonts w:ascii="Cambria Math" w:hAnsi="Cambria Math" w:cs="Cambria Math"/>
        </w:rPr>
        <w:t xml:space="preserve"> </w:t>
      </w:r>
      <w:r w:rsidR="00756F7F">
        <w:rPr>
          <w:rFonts w:asciiTheme="majorHAnsi" w:hAnsiTheme="majorHAnsi"/>
          <w:i/>
        </w:rPr>
        <w:t>H)</w:t>
      </w:r>
      <w:r w:rsidR="00756F7F" w:rsidRPr="0026503F">
        <w:rPr>
          <w:rFonts w:ascii="Cambria Math" w:hAnsi="Cambria Math" w:cs="Cambria Math"/>
        </w:rPr>
        <w:t xml:space="preserve"> </w:t>
      </w:r>
      <w:r w:rsidR="00756F7F" w:rsidRPr="00387182">
        <w:rPr>
          <w:rFonts w:ascii="Cambria Math" w:hAnsi="Cambria Math" w:cs="Cambria Math"/>
        </w:rPr>
        <w:t>⊕</w:t>
      </w:r>
      <w:r w:rsidR="00756F7F" w:rsidRPr="00B5574B">
        <w:rPr>
          <w:rFonts w:asciiTheme="majorHAnsi" w:hAnsiTheme="majorHAnsi"/>
          <w:i/>
        </w:rPr>
        <w:t xml:space="preserve"> </w:t>
      </w:r>
      <w:r w:rsidR="00756F7F">
        <w:rPr>
          <w:rFonts w:asciiTheme="majorHAnsi" w:hAnsiTheme="majorHAnsi"/>
          <w:i/>
        </w:rPr>
        <w:t>H</w:t>
      </w:r>
      <w:r w:rsidR="00E2495B">
        <w:rPr>
          <w:rFonts w:asciiTheme="majorHAnsi" w:hAnsiTheme="majorHAnsi"/>
        </w:rPr>
        <w:t xml:space="preserve"> (</w:t>
      </w:r>
      <w:r w:rsidR="00E2495B">
        <w:rPr>
          <w:rFonts w:asciiTheme="majorHAnsi" w:hAnsiTheme="majorHAnsi"/>
        </w:rPr>
        <w:fldChar w:fldCharType="begin"/>
      </w:r>
      <w:r w:rsidR="00E2495B">
        <w:rPr>
          <w:rFonts w:asciiTheme="majorHAnsi" w:hAnsiTheme="majorHAnsi"/>
        </w:rPr>
        <w:instrText xml:space="preserve"> REF _Ref475714566 \h </w:instrText>
      </w:r>
      <w:r w:rsidR="00E2495B">
        <w:rPr>
          <w:rFonts w:asciiTheme="majorHAnsi" w:hAnsiTheme="majorHAnsi"/>
        </w:rPr>
      </w:r>
      <w:r w:rsidR="00E2495B">
        <w:rPr>
          <w:rFonts w:asciiTheme="majorHAnsi" w:hAnsiTheme="majorHAnsi"/>
        </w:rPr>
        <w:fldChar w:fldCharType="separate"/>
      </w:r>
      <w:r w:rsidR="007533F1">
        <w:t xml:space="preserve">Abbildung </w:t>
      </w:r>
      <w:r w:rsidR="007533F1">
        <w:rPr>
          <w:noProof/>
        </w:rPr>
        <w:t>15</w:t>
      </w:r>
      <w:r w:rsidR="00E2495B">
        <w:rPr>
          <w:rFonts w:asciiTheme="majorHAnsi" w:hAnsiTheme="majorHAnsi"/>
        </w:rPr>
        <w:fldChar w:fldCharType="end"/>
      </w:r>
      <w:r w:rsidR="00E2495B" w:rsidRPr="00E2495B">
        <w:t>, Mitte</w:t>
      </w:r>
      <w:r w:rsidR="00E2495B">
        <w:t xml:space="preserve">). </w:t>
      </w:r>
      <w:r w:rsidR="00E2495B">
        <w:fldChar w:fldCharType="begin" w:fldLock="1"/>
      </w:r>
      <w:r w:rsidR="002806AA">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61", "uris" : [ "http://www.mendeley.com/documents/?uuid=636f0d26-5b4e-4358-bc56-863cf0a9798e" ] } ], "mendeley" : { "formattedCitation" : "(J\u00e4hne, 2012, S. 561)", "plainTextFormattedCitation" : "(J\u00e4hne, 2012, S. 561)", "previouslyFormattedCitation" : "(J\u00e4hne, 2012, S. 561)" }, "properties" : { "noteIndex" : 0 }, "schema" : "https://github.com/citation-style-language/schema/raw/master/csl-citation.json" }</w:instrText>
      </w:r>
      <w:r w:rsidR="00E2495B">
        <w:fldChar w:fldCharType="separate"/>
      </w:r>
      <w:r w:rsidR="00E2495B" w:rsidRPr="00E2495B">
        <w:rPr>
          <w:noProof/>
        </w:rPr>
        <w:t>(Jähne, 2012, S. 561)</w:t>
      </w:r>
      <w:r w:rsidR="00E2495B">
        <w:fldChar w:fldCharType="end"/>
      </w:r>
    </w:p>
    <w:p w:rsidR="006B5EEB" w:rsidRDefault="00DE37FB" w:rsidP="00242897">
      <w:r>
        <w:t>Bei der Operation des Schließens (</w:t>
      </w:r>
      <w:proofErr w:type="spellStart"/>
      <w:r>
        <w:t>Closing</w:t>
      </w:r>
      <w:proofErr w:type="spellEnd"/>
      <w:r>
        <w:t>) folgt auf eine Dilation zur Schließung kleiner Löcher, eine Erosion, die die Vergrößerung der Objekte</w:t>
      </w:r>
      <w:r w:rsidR="00E46FCD">
        <w:t>,</w:t>
      </w:r>
      <w:r>
        <w:t xml:space="preserve"> als Folge der Dilation, durch Schrumpfung</w:t>
      </w:r>
      <w:r w:rsidR="00E46FCD">
        <w:t xml:space="preserve"> wieder</w:t>
      </w:r>
      <w:r>
        <w:t xml:space="preserve"> ausgleicht</w:t>
      </w:r>
      <w:r w:rsidR="00062006">
        <w:t xml:space="preserve"> </w:t>
      </w:r>
      <w:r w:rsidR="00062006">
        <w:rPr>
          <w:rFonts w:asciiTheme="majorHAnsi" w:hAnsiTheme="majorHAnsi"/>
        </w:rPr>
        <w:t>(</w:t>
      </w:r>
      <w:r w:rsidR="00062006">
        <w:rPr>
          <w:rFonts w:asciiTheme="majorHAnsi" w:hAnsiTheme="majorHAnsi"/>
        </w:rPr>
        <w:fldChar w:fldCharType="begin"/>
      </w:r>
      <w:r w:rsidR="00062006">
        <w:rPr>
          <w:rFonts w:asciiTheme="majorHAnsi" w:hAnsiTheme="majorHAnsi"/>
        </w:rPr>
        <w:instrText xml:space="preserve"> REF _Ref475714566 \h </w:instrText>
      </w:r>
      <w:r w:rsidR="00062006">
        <w:rPr>
          <w:rFonts w:asciiTheme="majorHAnsi" w:hAnsiTheme="majorHAnsi"/>
        </w:rPr>
      </w:r>
      <w:r w:rsidR="00062006">
        <w:rPr>
          <w:rFonts w:asciiTheme="majorHAnsi" w:hAnsiTheme="majorHAnsi"/>
        </w:rPr>
        <w:fldChar w:fldCharType="separate"/>
      </w:r>
      <w:r w:rsidR="007533F1">
        <w:t xml:space="preserve">Abbildung </w:t>
      </w:r>
      <w:r w:rsidR="007533F1">
        <w:rPr>
          <w:noProof/>
        </w:rPr>
        <w:t>15</w:t>
      </w:r>
      <w:r w:rsidR="00062006">
        <w:rPr>
          <w:rFonts w:asciiTheme="majorHAnsi" w:hAnsiTheme="majorHAnsi"/>
        </w:rPr>
        <w:fldChar w:fldCharType="end"/>
      </w:r>
      <w:r w:rsidR="00062006" w:rsidRPr="00E2495B">
        <w:t xml:space="preserve">, </w:t>
      </w:r>
      <w:r w:rsidR="00062006">
        <w:t>rechts)</w:t>
      </w:r>
      <w:r>
        <w:t>.</w:t>
      </w:r>
      <w:r w:rsidR="002806AA" w:rsidRPr="002806AA">
        <w:t xml:space="preserve"> </w:t>
      </w:r>
      <w:r w:rsidR="002806AA">
        <w:fldChar w:fldCharType="begin" w:fldLock="1"/>
      </w:r>
      <w:r w:rsidR="002806AA">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61", "uris" : [ "http://www.mendeley.com/documents/?uuid=636f0d26-5b4e-4358-bc56-863cf0a9798e" ] } ], "mendeley" : { "formattedCitation" : "(J\u00e4hne, 2012, S. 561)", "manualFormatting" : "(J\u00e4hne, 2012, S. 562)", "plainTextFormattedCitation" : "(J\u00e4hne, 2012, S. 561)", "previouslyFormattedCitation" : "(J\u00e4hne, 2012, S. 561)" }, "properties" : { "noteIndex" : 0 }, "schema" : "https://github.com/citation-style-language/schema/raw/master/csl-citation.json" }</w:instrText>
      </w:r>
      <w:r w:rsidR="002806AA">
        <w:fldChar w:fldCharType="separate"/>
      </w:r>
      <w:r w:rsidR="002806AA">
        <w:rPr>
          <w:noProof/>
        </w:rPr>
        <w:t>(Jähne, 2012, S. 562</w:t>
      </w:r>
      <w:r w:rsidR="002806AA" w:rsidRPr="00E2495B">
        <w:rPr>
          <w:noProof/>
        </w:rPr>
        <w:t>)</w:t>
      </w:r>
      <w:r w:rsidR="002806AA">
        <w:fldChar w:fldCharType="end"/>
      </w:r>
    </w:p>
    <w:p w:rsidR="00FE3420" w:rsidRPr="00FE3420" w:rsidRDefault="00FE3420" w:rsidP="00242897">
      <w:pPr>
        <w:rPr>
          <w:sz w:val="8"/>
        </w:rPr>
      </w:pPr>
    </w:p>
    <w:p w:rsidR="00B176C3" w:rsidRDefault="00B176C3" w:rsidP="00707897">
      <w:pPr>
        <w:ind w:left="-142" w:right="-283"/>
        <w:rPr>
          <w:noProof/>
          <w:lang w:eastAsia="de-DE"/>
        </w:rPr>
      </w:pPr>
      <w:r>
        <w:rPr>
          <w:noProof/>
          <w:lang w:eastAsia="de-DE"/>
        </w:rPr>
        <w:drawing>
          <wp:inline distT="0" distB="0" distL="0" distR="0" wp14:anchorId="2A64CE12" wp14:editId="7842624D">
            <wp:extent cx="1714500" cy="1553766"/>
            <wp:effectExtent l="0" t="0" r="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pic:cNvPicPr>
                      <a:picLocks noChangeAspect="1" noChangeArrowheads="1"/>
                    </pic:cNvPicPr>
                  </pic:nvPicPr>
                  <pic:blipFill rotWithShape="1">
                    <a:blip r:embed="rId39">
                      <a:extLst>
                        <a:ext uri="{28A0092B-C50C-407E-A947-70E740481C1C}">
                          <a14:useLocalDpi xmlns:a14="http://schemas.microsoft.com/office/drawing/2010/main" val="0"/>
                        </a:ext>
                      </a:extLst>
                    </a:blip>
                    <a:srcRect r="31590" b="17143"/>
                    <a:stretch/>
                  </pic:blipFill>
                  <pic:spPr bwMode="auto">
                    <a:xfrm>
                      <a:off x="0" y="0"/>
                      <a:ext cx="1714500" cy="1553766"/>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de-DE"/>
        </w:rPr>
        <w:t xml:space="preserve">   </w:t>
      </w:r>
      <w:r>
        <w:rPr>
          <w:noProof/>
          <w:lang w:eastAsia="de-DE"/>
        </w:rPr>
        <w:drawing>
          <wp:inline distT="0" distB="0" distL="0" distR="0" wp14:anchorId="25C2150B" wp14:editId="21ADFE38">
            <wp:extent cx="1676400" cy="156893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5"/>
                    <pic:cNvPicPr>
                      <a:picLocks noChangeAspect="1" noChangeArrowheads="1"/>
                    </pic:cNvPicPr>
                  </pic:nvPicPr>
                  <pic:blipFill rotWithShape="1">
                    <a:blip r:embed="rId40">
                      <a:extLst>
                        <a:ext uri="{28A0092B-C50C-407E-A947-70E740481C1C}">
                          <a14:useLocalDpi xmlns:a14="http://schemas.microsoft.com/office/drawing/2010/main" val="0"/>
                        </a:ext>
                      </a:extLst>
                    </a:blip>
                    <a:srcRect r="32290" b="16763"/>
                    <a:stretch/>
                  </pic:blipFill>
                  <pic:spPr bwMode="auto">
                    <a:xfrm>
                      <a:off x="0" y="0"/>
                      <a:ext cx="1676400" cy="1568939"/>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de-DE"/>
        </w:rPr>
        <w:t xml:space="preserve">   </w:t>
      </w:r>
      <w:r>
        <w:rPr>
          <w:noProof/>
          <w:lang w:eastAsia="de-DE"/>
        </w:rPr>
        <w:drawing>
          <wp:inline distT="0" distB="0" distL="0" distR="0" wp14:anchorId="2AFE7F2A" wp14:editId="0061396A">
            <wp:extent cx="1734206" cy="157162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pic:cNvPicPr>
                      <a:picLocks noChangeAspect="1" noChangeArrowheads="1"/>
                    </pic:cNvPicPr>
                  </pic:nvPicPr>
                  <pic:blipFill rotWithShape="1">
                    <a:blip r:embed="rId41">
                      <a:extLst>
                        <a:ext uri="{28A0092B-C50C-407E-A947-70E740481C1C}">
                          <a14:useLocalDpi xmlns:a14="http://schemas.microsoft.com/office/drawing/2010/main" val="0"/>
                        </a:ext>
                      </a:extLst>
                    </a:blip>
                    <a:srcRect r="31577" b="17614"/>
                    <a:stretch/>
                  </pic:blipFill>
                  <pic:spPr bwMode="auto">
                    <a:xfrm>
                      <a:off x="0" y="0"/>
                      <a:ext cx="1735390" cy="1572698"/>
                    </a:xfrm>
                    <a:prstGeom prst="rect">
                      <a:avLst/>
                    </a:prstGeom>
                    <a:noFill/>
                    <a:ln>
                      <a:noFill/>
                    </a:ln>
                    <a:extLst>
                      <a:ext uri="{53640926-AAD7-44D8-BBD7-CCE9431645EC}">
                        <a14:shadowObscured xmlns:a14="http://schemas.microsoft.com/office/drawing/2010/main"/>
                      </a:ext>
                    </a:extLst>
                  </pic:spPr>
                </pic:pic>
              </a:graphicData>
            </a:graphic>
          </wp:inline>
        </w:drawing>
      </w:r>
    </w:p>
    <w:p w:rsidR="000F74CF" w:rsidRDefault="00707897" w:rsidP="000F74CF">
      <w:pPr>
        <w:pStyle w:val="Beschriftung"/>
      </w:pPr>
      <w:bookmarkStart w:id="52" w:name="_Ref475714566"/>
      <w:bookmarkStart w:id="53" w:name="_Toc476722493"/>
      <w:r>
        <w:t xml:space="preserve">Abbildung </w:t>
      </w:r>
      <w:r w:rsidR="00C216BB">
        <w:fldChar w:fldCharType="begin"/>
      </w:r>
      <w:r w:rsidR="00C216BB">
        <w:instrText xml:space="preserve"> SEQ Abbildung \* ARABIC </w:instrText>
      </w:r>
      <w:r w:rsidR="00C216BB">
        <w:fldChar w:fldCharType="separate"/>
      </w:r>
      <w:r w:rsidR="007533F1">
        <w:rPr>
          <w:noProof/>
        </w:rPr>
        <w:t>15</w:t>
      </w:r>
      <w:r w:rsidR="00C216BB">
        <w:rPr>
          <w:noProof/>
        </w:rPr>
        <w:fldChar w:fldCharType="end"/>
      </w:r>
      <w:bookmarkEnd w:id="52"/>
      <w:r>
        <w:t xml:space="preserve"> - Originalbild (links) nach Ausführung von </w:t>
      </w:r>
      <w:proofErr w:type="spellStart"/>
      <w:r>
        <w:t>Opening</w:t>
      </w:r>
      <w:proofErr w:type="spellEnd"/>
      <w:r>
        <w:t xml:space="preserve"> (Mitte) beziehungsweise </w:t>
      </w:r>
      <w:proofErr w:type="spellStart"/>
      <w:r>
        <w:t>Closing</w:t>
      </w:r>
      <w:proofErr w:type="spellEnd"/>
      <w:r>
        <w:t xml:space="preserve"> (rechts)</w:t>
      </w:r>
      <w:r w:rsidR="00756F7F">
        <w:t xml:space="preserve"> mit Strukturelementen der Dimension 3 x 3 </w:t>
      </w:r>
      <w:r w:rsidR="00756F7F">
        <w:fldChar w:fldCharType="begin" w:fldLock="1"/>
      </w:r>
      <w:r w:rsidR="00756F7F">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61, 562", "uris" : [ "http://www.mendeley.com/documents/?uuid=636f0d26-5b4e-4358-bc56-863cf0a9798e" ] } ], "mendeley" : { "formattedCitation" : "(J\u00e4hne, 2012, S. 561, 562)", "manualFormatting" : "(nach J\u00e4hne, 2012, S. 561, 562)", "plainTextFormattedCitation" : "(J\u00e4hne, 2012, S. 561, 562)", "previouslyFormattedCitation" : "(J\u00e4hne, 2012, S. 561, 562)" }, "properties" : { "noteIndex" : 0 }, "schema" : "https://github.com/citation-style-language/schema/raw/master/csl-citation.json" }</w:instrText>
      </w:r>
      <w:r w:rsidR="00756F7F">
        <w:fldChar w:fldCharType="separate"/>
      </w:r>
      <w:r w:rsidR="00756F7F" w:rsidRPr="00756F7F">
        <w:rPr>
          <w:b w:val="0"/>
          <w:noProof/>
        </w:rPr>
        <w:t>(</w:t>
      </w:r>
      <w:r w:rsidR="00756F7F">
        <w:rPr>
          <w:b w:val="0"/>
          <w:noProof/>
        </w:rPr>
        <w:t xml:space="preserve">nach </w:t>
      </w:r>
      <w:r w:rsidR="00756F7F" w:rsidRPr="00756F7F">
        <w:rPr>
          <w:b w:val="0"/>
          <w:noProof/>
        </w:rPr>
        <w:t>Jähne, 2012, S. 561, 562)</w:t>
      </w:r>
      <w:bookmarkEnd w:id="53"/>
      <w:r w:rsidR="00756F7F">
        <w:fldChar w:fldCharType="end"/>
      </w:r>
    </w:p>
    <w:p w:rsidR="000F74CF" w:rsidRPr="000F74CF" w:rsidRDefault="000F74CF" w:rsidP="000F74CF"/>
    <w:p w:rsidR="00C47698" w:rsidRDefault="00EA5EE8" w:rsidP="00BD00B4">
      <w:pPr>
        <w:pStyle w:val="berschrift2"/>
        <w:numPr>
          <w:ilvl w:val="1"/>
          <w:numId w:val="1"/>
        </w:numPr>
        <w:spacing w:line="240" w:lineRule="auto"/>
        <w:ind w:left="567" w:hanging="567"/>
        <w:jc w:val="left"/>
      </w:pPr>
      <w:bookmarkStart w:id="54" w:name="_Toc476722418"/>
      <w:r>
        <w:lastRenderedPageBreak/>
        <w:t>Maschinelles Lernen</w:t>
      </w:r>
      <w:bookmarkEnd w:id="54"/>
    </w:p>
    <w:p w:rsidR="003D72AF" w:rsidRDefault="00833DEC" w:rsidP="00323D81">
      <w:pPr>
        <w:pStyle w:val="berschrift3"/>
        <w:numPr>
          <w:ilvl w:val="2"/>
          <w:numId w:val="1"/>
        </w:numPr>
        <w:jc w:val="left"/>
      </w:pPr>
      <w:bookmarkStart w:id="55" w:name="_Ref475975562"/>
      <w:bookmarkStart w:id="56" w:name="_Toc476722419"/>
      <w:r>
        <w:t>M</w:t>
      </w:r>
      <w:r w:rsidR="00EB616D">
        <w:t>aschinelle</w:t>
      </w:r>
      <w:r w:rsidR="00323D81">
        <w:t xml:space="preserve"> Lernverfahren</w:t>
      </w:r>
      <w:bookmarkEnd w:id="55"/>
      <w:bookmarkEnd w:id="56"/>
    </w:p>
    <w:p w:rsidR="006636A6" w:rsidRDefault="007D58CC" w:rsidP="00447A31">
      <w:r>
        <w:t>Die Entwicklung</w:t>
      </w:r>
      <w:r w:rsidR="00424720">
        <w:t xml:space="preserve"> maschinelle</w:t>
      </w:r>
      <w:r>
        <w:t>r</w:t>
      </w:r>
      <w:r w:rsidR="00424720">
        <w:t xml:space="preserve"> Lern</w:t>
      </w:r>
      <w:r>
        <w:t>verfahren</w:t>
      </w:r>
      <w:r w:rsidR="00424720">
        <w:t xml:space="preserve"> ist ein wichtiger Teilbereich der künstlichen Intelligenz</w:t>
      </w:r>
      <w:r>
        <w:t xml:space="preserve"> </w:t>
      </w:r>
      <w:r>
        <w:fldChar w:fldCharType="begin" w:fldLock="1"/>
      </w:r>
      <w:r w:rsidR="00397473">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191", "uris" : [ "http://www.mendeley.com/documents/?uuid=0227ae83-821e-43fc-b296-e367db7fd495" ] } ], "mendeley" : { "formattedCitation" : "(Ertel, 2016, S. 191)", "plainTextFormattedCitation" : "(Ertel, 2016, S. 191)", "previouslyFormattedCitation" : "(Ertel, 2016, S. 191)" }, "properties" : { "noteIndex" : 0 }, "schema" : "https://github.com/citation-style-language/schema/raw/master/csl-citation.json" }</w:instrText>
      </w:r>
      <w:r>
        <w:fldChar w:fldCharType="separate"/>
      </w:r>
      <w:r w:rsidRPr="007D58CC">
        <w:rPr>
          <w:noProof/>
        </w:rPr>
        <w:t>(Ertel, 2016, S. 191)</w:t>
      </w:r>
      <w:r>
        <w:fldChar w:fldCharType="end"/>
      </w:r>
      <w:r w:rsidR="00424720">
        <w:t>.</w:t>
      </w:r>
      <w:r w:rsidR="006636A6">
        <w:t xml:space="preserve"> </w:t>
      </w:r>
      <w:r w:rsidR="00397473">
        <w:t xml:space="preserve">Es handelt sich beim maschinellen Lernen nicht um simples Auswendiglernen, sondern um die Generalisierung gelernter Beispiele, um das Gelernte auf theoretisch unendlich viele neue ungesehene Beispiele anwenden zu können. </w:t>
      </w:r>
      <w:r w:rsidR="006636A6">
        <w:fldChar w:fldCharType="begin" w:fldLock="1"/>
      </w:r>
      <w:r w:rsidR="006636A6">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192-194", "uris" : [ "http://www.mendeley.com/documents/?uuid=0227ae83-821e-43fc-b296-e367db7fd495" ] } ], "mendeley" : { "formattedCitation" : "(Ertel, 2016, S. 192\u2013194)", "manualFormatting" : "(Ertel, 2016, S. 192)", "plainTextFormattedCitation" : "(Ertel, 2016, S. 192\u2013194)", "previouslyFormattedCitation" : "(Ertel, 2016, S. 192\u2013194)" }, "properties" : { "noteIndex" : 0 }, "schema" : "https://github.com/citation-style-language/schema/raw/master/csl-citation.json" }</w:instrText>
      </w:r>
      <w:r w:rsidR="006636A6">
        <w:fldChar w:fldCharType="separate"/>
      </w:r>
      <w:r w:rsidR="006636A6" w:rsidRPr="00397473">
        <w:rPr>
          <w:noProof/>
        </w:rPr>
        <w:t>(Ertel, 2016, S. 192)</w:t>
      </w:r>
      <w:r w:rsidR="006636A6">
        <w:fldChar w:fldCharType="end"/>
      </w:r>
    </w:p>
    <w:p w:rsidR="00854B33" w:rsidRDefault="0029604D" w:rsidP="00447A31">
      <w:r>
        <w:t xml:space="preserve">Beim maschinellen Lernen unterscheidet man zwischen überwachtem und </w:t>
      </w:r>
      <w:proofErr w:type="spellStart"/>
      <w:r>
        <w:t>unüberwachtem</w:t>
      </w:r>
      <w:proofErr w:type="spellEnd"/>
      <w:r>
        <w:t xml:space="preserve"> Lernen. </w:t>
      </w:r>
      <w:r w:rsidR="00E00DFE">
        <w:t xml:space="preserve">Bei </w:t>
      </w:r>
      <w:proofErr w:type="spellStart"/>
      <w:r w:rsidR="00F86496">
        <w:t>unüberwachten</w:t>
      </w:r>
      <w:proofErr w:type="spellEnd"/>
      <w:r w:rsidR="00F86496">
        <w:t xml:space="preserve"> Lernverfahren</w:t>
      </w:r>
      <w:r w:rsidR="00E00DFE">
        <w:t xml:space="preserve"> sind</w:t>
      </w:r>
      <w:r w:rsidR="00F86496">
        <w:t xml:space="preserve"> zu den </w:t>
      </w:r>
      <w:r w:rsidR="00E00DFE">
        <w:t>Trainings</w:t>
      </w:r>
      <w:r w:rsidR="00F86496">
        <w:t>daten</w:t>
      </w:r>
      <w:r w:rsidR="002A23C9">
        <w:t xml:space="preserve"> </w:t>
      </w:r>
      <w:r w:rsidR="00F86496">
        <w:t xml:space="preserve">keine Zieldaten </w:t>
      </w:r>
      <w:r w:rsidR="0095697E">
        <w:t>verfügbar</w:t>
      </w:r>
      <w:r w:rsidR="00F86496">
        <w:t xml:space="preserve">. Ziel von </w:t>
      </w:r>
      <w:proofErr w:type="spellStart"/>
      <w:r w:rsidR="00F86496">
        <w:t>unüberwachtem</w:t>
      </w:r>
      <w:proofErr w:type="spellEnd"/>
      <w:r w:rsidR="00F86496">
        <w:t xml:space="preserve"> Lernen kann unter a</w:t>
      </w:r>
      <w:r w:rsidR="00E00DFE">
        <w:t>n</w:t>
      </w:r>
      <w:r w:rsidR="00F86496">
        <w:t>dere</w:t>
      </w:r>
      <w:r w:rsidR="005344E1">
        <w:t>m</w:t>
      </w:r>
      <w:r w:rsidR="00F86496">
        <w:t xml:space="preserve"> sein</w:t>
      </w:r>
      <w:r w:rsidR="002A23C9">
        <w:t xml:space="preserve">, </w:t>
      </w:r>
      <w:r w:rsidR="00F86496">
        <w:t>in den Daten Gruppen von ähnlichen Strukturen mittels Clustering (Kapitel</w:t>
      </w:r>
      <w:r w:rsidR="009E22DD">
        <w:t xml:space="preserve"> </w:t>
      </w:r>
      <w:r w:rsidR="009E22DD">
        <w:fldChar w:fldCharType="begin"/>
      </w:r>
      <w:r w:rsidR="009E22DD">
        <w:instrText xml:space="preserve"> REF _Ref475734984 \r \h </w:instrText>
      </w:r>
      <w:r w:rsidR="009E22DD">
        <w:fldChar w:fldCharType="separate"/>
      </w:r>
      <w:r w:rsidR="007533F1">
        <w:t>2.3.5</w:t>
      </w:r>
      <w:r w:rsidR="009E22DD">
        <w:fldChar w:fldCharType="end"/>
      </w:r>
      <w:r w:rsidR="00F86496">
        <w:t xml:space="preserve">) zu finden </w:t>
      </w:r>
      <w:r w:rsidR="00F86496" w:rsidRPr="00D6585A">
        <w:t>oder ho</w:t>
      </w:r>
      <w:r w:rsidR="00EB616D">
        <w:t>chdimensionale Daten auf wenige</w:t>
      </w:r>
      <w:r w:rsidR="00F86496" w:rsidRPr="00D6585A">
        <w:t xml:space="preserve"> Dimensionen zu projizieren</w:t>
      </w:r>
      <w:r w:rsidR="00496EE2">
        <w:t>.</w:t>
      </w:r>
      <w:r w:rsidR="0095697E" w:rsidRPr="0095697E">
        <w:t xml:space="preserve"> </w:t>
      </w:r>
      <w:r w:rsidR="0095697E">
        <w:t>Dagegen ist bei übe</w:t>
      </w:r>
      <w:r w:rsidR="0095697E">
        <w:t>r</w:t>
      </w:r>
      <w:r w:rsidR="0095697E">
        <w:t>wachtem Lernen zu den zu trainierenden Beispielen als Eingabe die zugehörige Ausgabe bereits bekannt.</w:t>
      </w:r>
      <w:r w:rsidR="00B53B59">
        <w:t xml:space="preserve"> </w:t>
      </w:r>
      <w:r w:rsidR="0095697E">
        <w:t>Zum überwachten Lernen zählen Klassifizierungsprobleme</w:t>
      </w:r>
      <w:r w:rsidR="009A6CB4">
        <w:t xml:space="preserve"> (Kapitel </w:t>
      </w:r>
      <w:r w:rsidR="009A6CB4">
        <w:fldChar w:fldCharType="begin"/>
      </w:r>
      <w:r w:rsidR="009A6CB4">
        <w:instrText xml:space="preserve"> REF _Ref475793751 \r \h </w:instrText>
      </w:r>
      <w:r w:rsidR="009A6CB4">
        <w:fldChar w:fldCharType="separate"/>
      </w:r>
      <w:r w:rsidR="007533F1">
        <w:t>2.3.2</w:t>
      </w:r>
      <w:r w:rsidR="009A6CB4">
        <w:fldChar w:fldCharType="end"/>
      </w:r>
      <w:r w:rsidR="009A6CB4">
        <w:t>)</w:t>
      </w:r>
      <w:r w:rsidR="0095697E">
        <w:t xml:space="preserve">. </w:t>
      </w:r>
      <w:r w:rsidR="002A23C9">
        <w:fldChar w:fldCharType="begin" w:fldLock="1"/>
      </w:r>
      <w:r w:rsidR="0015403A">
        <w:instrText>ADDIN CSL_CITATION { "citationItems" : [ { "id" : "ITEM-1", "itemData" : { "ISBN" : "978-0387-31073-2",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ishop", "given" : "Christopher M", "non-dropping-particle" : "", "parse-names" : false, "suffix" : "" } ], "id" : "ITEM-1", "issued" : { "date-parts" : [ [ "2006" ] ] }, "publisher" : "Springer Science+Business Media", "publisher-place" : "New York", "title" : "Pattern Recognition and Machine Learning", "type" : "book" }, "locator" : "3", "uris" : [ "http://www.mendeley.com/documents/?uuid=4cfed990-295a-4453-8749-9cb41f27b2e2" ] } ], "mendeley" : { "formattedCitation" : "(Bishop, 2006, S. 3)", "plainTextFormattedCitation" : "(Bishop, 2006, S. 3)", "previouslyFormattedCitation" : "(Bishop, 2006, S. 3)" }, "properties" : { "noteIndex" : 0 }, "schema" : "https://github.com/citation-style-language/schema/raw/master/csl-citation.json" }</w:instrText>
      </w:r>
      <w:r w:rsidR="002A23C9">
        <w:fldChar w:fldCharType="separate"/>
      </w:r>
      <w:r w:rsidR="0015403A" w:rsidRPr="0015403A">
        <w:rPr>
          <w:noProof/>
        </w:rPr>
        <w:t>(Bishop, 2006, S. 3)</w:t>
      </w:r>
      <w:r w:rsidR="002A23C9">
        <w:fldChar w:fldCharType="end"/>
      </w:r>
    </w:p>
    <w:p w:rsidR="00854B33" w:rsidRDefault="00017733" w:rsidP="00854B33">
      <w:pPr>
        <w:pStyle w:val="berschrift3"/>
        <w:numPr>
          <w:ilvl w:val="2"/>
          <w:numId w:val="1"/>
        </w:numPr>
        <w:jc w:val="left"/>
      </w:pPr>
      <w:bookmarkStart w:id="57" w:name="_Ref475731054"/>
      <w:bookmarkStart w:id="58" w:name="_Ref475793751"/>
      <w:bookmarkStart w:id="59" w:name="_Ref475975690"/>
      <w:bookmarkStart w:id="60" w:name="_Toc476722420"/>
      <w:r>
        <w:t xml:space="preserve">Systeme zur </w:t>
      </w:r>
      <w:r w:rsidR="00854B33">
        <w:t>Klassif</w:t>
      </w:r>
      <w:bookmarkEnd w:id="57"/>
      <w:r w:rsidR="00854B33">
        <w:t>izier</w:t>
      </w:r>
      <w:bookmarkEnd w:id="58"/>
      <w:r w:rsidR="00CD0C2D">
        <w:t>ung</w:t>
      </w:r>
      <w:bookmarkEnd w:id="59"/>
      <w:bookmarkEnd w:id="60"/>
    </w:p>
    <w:p w:rsidR="00854B33" w:rsidRDefault="00854B33" w:rsidP="00854B33">
      <w:r>
        <w:t xml:space="preserve">Bei der Klassifizierung wird aus </w:t>
      </w:r>
      <w:r w:rsidR="00F83A94">
        <w:t xml:space="preserve">bereits klassifizierten </w:t>
      </w:r>
      <w:r>
        <w:t>Trainingsdaten, eine Funktion generiert, die die Klasse eines neuen Objektes anhand seiner Merkmale berechnen kann</w:t>
      </w:r>
      <w:r w:rsidR="006715C4">
        <w:t xml:space="preserve"> </w:t>
      </w:r>
      <w:r>
        <w:fldChar w:fldCharType="begin" w:fldLock="1"/>
      </w:r>
      <w:r>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192-194", "uris" : [ "http://www.mendeley.com/documents/?uuid=0227ae83-821e-43fc-b296-e367db7fd495" ] } ], "mendeley" : { "formattedCitation" : "(Ertel, 2016, S. 192\u2013194)", "manualFormatting" : "(Ertel, 2016, S. 193)", "plainTextFormattedCitation" : "(Ertel, 2016, S. 192\u2013194)", "previouslyFormattedCitation" : "(Ertel, 2016, S. 192\u2013194)" }, "properties" : { "noteIndex" : 0 }, "schema" : "https://github.com/citation-style-language/schema/raw/master/csl-citation.json" }</w:instrText>
      </w:r>
      <w:r>
        <w:fldChar w:fldCharType="separate"/>
      </w:r>
      <w:r w:rsidRPr="00397473">
        <w:rPr>
          <w:noProof/>
        </w:rPr>
        <w:t>(Ertel, 2016, S. 19</w:t>
      </w:r>
      <w:r>
        <w:rPr>
          <w:noProof/>
        </w:rPr>
        <w:t>3</w:t>
      </w:r>
      <w:r w:rsidRPr="00397473">
        <w:rPr>
          <w:noProof/>
        </w:rPr>
        <w:t>)</w:t>
      </w:r>
      <w:r>
        <w:fldChar w:fldCharType="end"/>
      </w:r>
      <w:r w:rsidR="00B96351">
        <w:t xml:space="preserve">. </w:t>
      </w:r>
      <w:r>
        <w:t xml:space="preserve">Die  Aufgabe sowohl des Trainings, als auch der Abbildung eines Merkmalsvektors auf einen Klassenwert, übernimmt ein </w:t>
      </w:r>
      <w:proofErr w:type="spellStart"/>
      <w:r>
        <w:t>Klassifizierer</w:t>
      </w:r>
      <w:proofErr w:type="spellEnd"/>
      <w:r>
        <w:t xml:space="preserve">, schematisch in </w:t>
      </w:r>
      <w:r>
        <w:fldChar w:fldCharType="begin"/>
      </w:r>
      <w:r>
        <w:instrText xml:space="preserve"> REF _Ref475730060 \h </w:instrText>
      </w:r>
      <w:r>
        <w:fldChar w:fldCharType="separate"/>
      </w:r>
      <w:r w:rsidR="007533F1">
        <w:t xml:space="preserve">Abbildung </w:t>
      </w:r>
      <w:r w:rsidR="007533F1">
        <w:rPr>
          <w:noProof/>
        </w:rPr>
        <w:t>16</w:t>
      </w:r>
      <w:r>
        <w:fldChar w:fldCharType="end"/>
      </w:r>
      <w:r>
        <w:t xml:space="preserve"> dargestellt.</w:t>
      </w:r>
      <w:r w:rsidR="00DA3153">
        <w:t xml:space="preserve"> Die Merkmal</w:t>
      </w:r>
      <w:r w:rsidR="0044316D">
        <w:t>svektoren</w:t>
      </w:r>
      <w:r>
        <w:t xml:space="preserve"> werden im Folgenden auch Features genannt</w:t>
      </w:r>
      <w:r w:rsidR="00832F10">
        <w:t xml:space="preserve">. </w:t>
      </w:r>
    </w:p>
    <w:p w:rsidR="00854B33" w:rsidRDefault="000D4F50" w:rsidP="00854B33">
      <w:r>
        <w:rPr>
          <w:noProof/>
          <w:lang w:eastAsia="de-DE"/>
        </w:rPr>
        <mc:AlternateContent>
          <mc:Choice Requires="wps">
            <w:drawing>
              <wp:anchor distT="0" distB="0" distL="114300" distR="114300" simplePos="0" relativeHeight="251664384" behindDoc="0" locked="0" layoutInCell="1" allowOverlap="1" wp14:anchorId="2CE4521A" wp14:editId="4E2E8AEF">
                <wp:simplePos x="0" y="0"/>
                <wp:positionH relativeFrom="column">
                  <wp:posOffset>741984</wp:posOffset>
                </wp:positionH>
                <wp:positionV relativeFrom="paragraph">
                  <wp:posOffset>269875</wp:posOffset>
                </wp:positionV>
                <wp:extent cx="838200" cy="295275"/>
                <wp:effectExtent l="0" t="0" r="0" b="0"/>
                <wp:wrapNone/>
                <wp:docPr id="2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95275"/>
                        </a:xfrm>
                        <a:prstGeom prst="rect">
                          <a:avLst/>
                        </a:prstGeom>
                        <a:noFill/>
                        <a:ln w="9525">
                          <a:noFill/>
                          <a:miter lim="800000"/>
                          <a:headEnd/>
                          <a:tailEnd/>
                        </a:ln>
                      </wps:spPr>
                      <wps:txbx>
                        <w:txbxContent>
                          <w:p w:rsidR="00156888" w:rsidRPr="006E643C" w:rsidRDefault="00156888" w:rsidP="00854B33">
                            <w:pPr>
                              <w:rPr>
                                <w:b/>
                              </w:rPr>
                            </w:pPr>
                            <w:r w:rsidRPr="006073A8">
                              <w:rPr>
                                <w:b/>
                                <w:sz w:val="18"/>
                              </w:rPr>
                              <w:t>Merkmal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58.4pt;margin-top:21.25pt;width:66pt;height:2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" filled="f" stroked="f">
                <v:textbox>
                  <w:txbxContent>
                    <w:p w:rsidR="00156888" w:rsidRPr="006E643C" w:rsidRDefault="00156888" w:rsidP="00854B33">
                      <w:pPr>
                        <w:rPr>
                          <w:b/>
                        </w:rPr>
                      </w:pPr>
                      <w:r w:rsidRPr="006073A8">
                        <w:rPr>
                          <w:b/>
                          <w:sz w:val="18"/>
                        </w:rPr>
                        <w:t>Merkmal 1</w:t>
                      </w:r>
                    </w:p>
                  </w:txbxContent>
                </v:textbox>
              </v:shape>
            </w:pict>
          </mc:Fallback>
        </mc:AlternateContent>
      </w:r>
      <w:r w:rsidR="00854B33">
        <w:rPr>
          <w:noProof/>
          <w:lang w:eastAsia="de-DE"/>
        </w:rPr>
        <mc:AlternateContent>
          <mc:Choice Requires="wps">
            <w:drawing>
              <wp:anchor distT="0" distB="0" distL="114300" distR="114300" simplePos="0" relativeHeight="251659264" behindDoc="0" locked="0" layoutInCell="1" allowOverlap="1" wp14:anchorId="6A94D2BB" wp14:editId="6A653CF4">
                <wp:simplePos x="0" y="0"/>
                <wp:positionH relativeFrom="column">
                  <wp:posOffset>2230424</wp:posOffset>
                </wp:positionH>
                <wp:positionV relativeFrom="paragraph">
                  <wp:posOffset>197485</wp:posOffset>
                </wp:positionV>
                <wp:extent cx="1047750" cy="789305"/>
                <wp:effectExtent l="0" t="0" r="19050" b="10795"/>
                <wp:wrapNone/>
                <wp:docPr id="19" name="Rechteck 19"/>
                <wp:cNvGraphicFramePr/>
                <a:graphic xmlns:a="http://schemas.openxmlformats.org/drawingml/2006/main">
                  <a:graphicData uri="http://schemas.microsoft.com/office/word/2010/wordprocessingShape">
                    <wps:wsp>
                      <wps:cNvSpPr/>
                      <wps:spPr>
                        <a:xfrm>
                          <a:off x="0" y="0"/>
                          <a:ext cx="1047750" cy="78930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19" o:spid="_x0000_s1026" style="position:absolute;margin-left:175.6pt;margin-top:15.55pt;width:82.5pt;height:62.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" fillcolor="white [3201]" strokecolor="black [3200]" strokeweight="1pt"/>
            </w:pict>
          </mc:Fallback>
        </mc:AlternateContent>
      </w:r>
    </w:p>
    <w:p w:rsidR="00854B33" w:rsidRDefault="000D4F50" w:rsidP="00854B33">
      <w:r>
        <w:rPr>
          <w:noProof/>
          <w:lang w:eastAsia="de-DE"/>
        </w:rPr>
        <mc:AlternateContent>
          <mc:Choice Requires="wps">
            <w:drawing>
              <wp:anchor distT="0" distB="0" distL="114300" distR="114300" simplePos="0" relativeHeight="251665408" behindDoc="0" locked="0" layoutInCell="1" allowOverlap="1" wp14:anchorId="48E0417E" wp14:editId="5E3D6B58">
                <wp:simplePos x="0" y="0"/>
                <wp:positionH relativeFrom="column">
                  <wp:posOffset>742950</wp:posOffset>
                </wp:positionH>
                <wp:positionV relativeFrom="paragraph">
                  <wp:posOffset>311481</wp:posOffset>
                </wp:positionV>
                <wp:extent cx="838200" cy="295275"/>
                <wp:effectExtent l="0" t="0" r="0" b="0"/>
                <wp:wrapNone/>
                <wp:docPr id="2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95275"/>
                        </a:xfrm>
                        <a:prstGeom prst="rect">
                          <a:avLst/>
                        </a:prstGeom>
                        <a:noFill/>
                        <a:ln w="9525">
                          <a:noFill/>
                          <a:miter lim="800000"/>
                          <a:headEnd/>
                          <a:tailEnd/>
                        </a:ln>
                      </wps:spPr>
                      <wps:txbx>
                        <w:txbxContent>
                          <w:p w:rsidR="00156888" w:rsidRPr="006073A8" w:rsidRDefault="00156888" w:rsidP="00854B33">
                            <w:pPr>
                              <w:rPr>
                                <w:b/>
                                <w:sz w:val="18"/>
                              </w:rPr>
                            </w:pPr>
                            <w:r w:rsidRPr="006073A8">
                              <w:rPr>
                                <w:b/>
                                <w:sz w:val="18"/>
                              </w:rPr>
                              <w:t>Merkmal 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58.5pt;margin-top:24.55pt;width:66pt;height:23.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" filled="f" stroked="f">
                <v:textbox>
                  <w:txbxContent>
                    <w:p w:rsidR="00156888" w:rsidRPr="006073A8" w:rsidRDefault="00156888" w:rsidP="00854B33">
                      <w:pPr>
                        <w:rPr>
                          <w:b/>
                          <w:sz w:val="18"/>
                        </w:rPr>
                      </w:pPr>
                      <w:r w:rsidRPr="006073A8">
                        <w:rPr>
                          <w:b/>
                          <w:sz w:val="18"/>
                        </w:rPr>
                        <w:t>Merkmal n</w:t>
                      </w:r>
                    </w:p>
                  </w:txbxContent>
                </v:textbox>
              </v:shape>
            </w:pict>
          </mc:Fallback>
        </mc:AlternateContent>
      </w:r>
      <w:r>
        <w:rPr>
          <w:noProof/>
          <w:lang w:eastAsia="de-DE"/>
        </w:rPr>
        <mc:AlternateContent>
          <mc:Choice Requires="wps">
            <w:drawing>
              <wp:anchor distT="0" distB="0" distL="114300" distR="114300" simplePos="0" relativeHeight="251663360" behindDoc="0" locked="0" layoutInCell="1" allowOverlap="1" wp14:anchorId="754BF05F" wp14:editId="7D5171CE">
                <wp:simplePos x="0" y="0"/>
                <wp:positionH relativeFrom="column">
                  <wp:posOffset>3942411</wp:posOffset>
                </wp:positionH>
                <wp:positionV relativeFrom="paragraph">
                  <wp:posOffset>138430</wp:posOffset>
                </wp:positionV>
                <wp:extent cx="666750" cy="295275"/>
                <wp:effectExtent l="0" t="0" r="0" b="0"/>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295275"/>
                        </a:xfrm>
                        <a:prstGeom prst="rect">
                          <a:avLst/>
                        </a:prstGeom>
                        <a:noFill/>
                        <a:ln w="9525">
                          <a:noFill/>
                          <a:miter lim="800000"/>
                          <a:headEnd/>
                          <a:tailEnd/>
                        </a:ln>
                      </wps:spPr>
                      <wps:txbx>
                        <w:txbxContent>
                          <w:p w:rsidR="00156888" w:rsidRPr="006073A8" w:rsidRDefault="00156888" w:rsidP="00854B33">
                            <w:pPr>
                              <w:rPr>
                                <w:b/>
                                <w:sz w:val="18"/>
                              </w:rPr>
                            </w:pPr>
                            <w:r w:rsidRPr="006073A8">
                              <w:rPr>
                                <w:b/>
                                <w:sz w:val="18"/>
                              </w:rPr>
                              <w:t>Klas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310.45pt;margin-top:10.9pt;width:52.5pt;height:2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" filled="f" stroked="f">
                <v:textbox>
                  <w:txbxContent>
                    <w:p w:rsidR="00156888" w:rsidRPr="006073A8" w:rsidRDefault="00156888" w:rsidP="00854B33">
                      <w:pPr>
                        <w:rPr>
                          <w:b/>
                          <w:sz w:val="18"/>
                        </w:rPr>
                      </w:pPr>
                      <w:r w:rsidRPr="006073A8">
                        <w:rPr>
                          <w:b/>
                          <w:sz w:val="18"/>
                        </w:rPr>
                        <w:t>Klasse</w:t>
                      </w:r>
                    </w:p>
                  </w:txbxContent>
                </v:textbox>
              </v:shape>
            </w:pict>
          </mc:Fallback>
        </mc:AlternateContent>
      </w:r>
      <w:r>
        <w:rPr>
          <w:noProof/>
          <w:lang w:eastAsia="de-DE"/>
        </w:rPr>
        <mc:AlternateContent>
          <mc:Choice Requires="wps">
            <w:drawing>
              <wp:anchor distT="0" distB="0" distL="114300" distR="114300" simplePos="0" relativeHeight="251667456" behindDoc="0" locked="0" layoutInCell="1" allowOverlap="1" wp14:anchorId="3887F16F" wp14:editId="52460411">
                <wp:simplePos x="0" y="0"/>
                <wp:positionH relativeFrom="column">
                  <wp:posOffset>2285061</wp:posOffset>
                </wp:positionH>
                <wp:positionV relativeFrom="paragraph">
                  <wp:posOffset>137795</wp:posOffset>
                </wp:positionV>
                <wp:extent cx="952500" cy="295275"/>
                <wp:effectExtent l="0" t="0" r="0" b="0"/>
                <wp:wrapNone/>
                <wp:docPr id="2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0" cy="295275"/>
                        </a:xfrm>
                        <a:prstGeom prst="rect">
                          <a:avLst/>
                        </a:prstGeom>
                        <a:noFill/>
                        <a:ln w="9525">
                          <a:noFill/>
                          <a:miter lim="800000"/>
                          <a:headEnd/>
                          <a:tailEnd/>
                        </a:ln>
                      </wps:spPr>
                      <wps:txbx>
                        <w:txbxContent>
                          <w:p w:rsidR="00156888" w:rsidRPr="00597DF3" w:rsidRDefault="00156888" w:rsidP="00854B33">
                            <w:pPr>
                              <w:rPr>
                                <w:b/>
                                <w:sz w:val="18"/>
                              </w:rPr>
                            </w:pPr>
                            <w:proofErr w:type="spellStart"/>
                            <w:r w:rsidRPr="00597DF3">
                              <w:t>Klassifizierer</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179.95pt;margin-top:10.85pt;width:75pt;height:2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" filled="f" stroked="f">
                <v:textbox>
                  <w:txbxContent>
                    <w:p w:rsidR="00156888" w:rsidRPr="00597DF3" w:rsidRDefault="00156888" w:rsidP="00854B33">
                      <w:pPr>
                        <w:rPr>
                          <w:b/>
                          <w:sz w:val="18"/>
                        </w:rPr>
                      </w:pPr>
                      <w:proofErr w:type="spellStart"/>
                      <w:r w:rsidRPr="00597DF3">
                        <w:t>Klassifizierer</w:t>
                      </w:r>
                      <w:proofErr w:type="spellEnd"/>
                    </w:p>
                  </w:txbxContent>
                </v:textbox>
              </v:shape>
            </w:pict>
          </mc:Fallback>
        </mc:AlternateContent>
      </w:r>
      <w:r>
        <w:rPr>
          <w:noProof/>
          <w:lang w:eastAsia="de-DE"/>
        </w:rPr>
        <mc:AlternateContent>
          <mc:Choice Requires="wps">
            <w:drawing>
              <wp:anchor distT="0" distB="0" distL="114300" distR="114300" simplePos="0" relativeHeight="251666432" behindDoc="0" locked="0" layoutInCell="1" allowOverlap="1" wp14:anchorId="6316EAB9" wp14:editId="0137A04A">
                <wp:simplePos x="0" y="0"/>
                <wp:positionH relativeFrom="column">
                  <wp:posOffset>643255</wp:posOffset>
                </wp:positionH>
                <wp:positionV relativeFrom="paragraph">
                  <wp:posOffset>55880</wp:posOffset>
                </wp:positionV>
                <wp:extent cx="838200" cy="295275"/>
                <wp:effectExtent l="0" t="0" r="0" b="0"/>
                <wp:wrapNone/>
                <wp:docPr id="2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95275"/>
                        </a:xfrm>
                        <a:prstGeom prst="rect">
                          <a:avLst/>
                        </a:prstGeom>
                        <a:noFill/>
                        <a:ln w="9525">
                          <a:noFill/>
                          <a:miter lim="800000"/>
                          <a:headEnd/>
                          <a:tailEnd/>
                        </a:ln>
                      </wps:spPr>
                      <wps:txbx>
                        <w:txbxContent>
                          <w:p w:rsidR="00156888" w:rsidRPr="006E643C" w:rsidRDefault="00156888" w:rsidP="00854B33">
                            <w:pPr>
                              <w:jc w:val="center"/>
                              <w:rPr>
                                <w:b/>
                              </w:rPr>
                            </w:pPr>
                            <w:r>
                              <w:rPr>
                                <w: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50.65pt;margin-top:4.4pt;width:66pt;height:23.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" filled="f" stroked="f">
                <v:textbox>
                  <w:txbxContent>
                    <w:p w:rsidR="00156888" w:rsidRPr="006E643C" w:rsidRDefault="00156888" w:rsidP="00854B33">
                      <w:pPr>
                        <w:jc w:val="center"/>
                        <w:rPr>
                          <w:b/>
                        </w:rPr>
                      </w:pPr>
                      <w:r>
                        <w:rPr>
                          <w:b/>
                        </w:rPr>
                        <w:t>…</w:t>
                      </w:r>
                    </w:p>
                  </w:txbxContent>
                </v:textbox>
              </v:shape>
            </w:pict>
          </mc:Fallback>
        </mc:AlternateContent>
      </w:r>
      <w:r>
        <w:rPr>
          <w:noProof/>
          <w:lang w:eastAsia="de-DE"/>
        </w:rPr>
        <mc:AlternateContent>
          <mc:Choice Requires="wps">
            <w:drawing>
              <wp:anchor distT="0" distB="0" distL="114300" distR="114300" simplePos="0" relativeHeight="251662336" behindDoc="0" locked="0" layoutInCell="1" allowOverlap="1" wp14:anchorId="4E0CEBA2" wp14:editId="60B87AE5">
                <wp:simplePos x="0" y="0"/>
                <wp:positionH relativeFrom="column">
                  <wp:posOffset>3277870</wp:posOffset>
                </wp:positionH>
                <wp:positionV relativeFrom="paragraph">
                  <wp:posOffset>246380</wp:posOffset>
                </wp:positionV>
                <wp:extent cx="723900" cy="0"/>
                <wp:effectExtent l="0" t="76200" r="19050" b="152400"/>
                <wp:wrapNone/>
                <wp:docPr id="22" name="Gerade Verbindung mit Pfeil 22"/>
                <wp:cNvGraphicFramePr/>
                <a:graphic xmlns:a="http://schemas.openxmlformats.org/drawingml/2006/main">
                  <a:graphicData uri="http://schemas.microsoft.com/office/word/2010/wordprocessingShape">
                    <wps:wsp>
                      <wps:cNvCnPr/>
                      <wps:spPr>
                        <a:xfrm>
                          <a:off x="0" y="0"/>
                          <a:ext cx="723900" cy="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Gerade Verbindung mit Pfeil 22" o:spid="_x0000_s1026" type="#_x0000_t32" style="position:absolute;margin-left:258.1pt;margin-top:19.4pt;width:57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" strokecolor="black [3200]" strokeweight="1pt">
                <v:stroke endarrow="open"/>
                <v:shadow on="t" color="black" opacity="24903f" origin=",.5" offset="0,.55556mm"/>
              </v:shape>
            </w:pict>
          </mc:Fallback>
        </mc:AlternateContent>
      </w:r>
      <w:r>
        <w:rPr>
          <w:noProof/>
          <w:lang w:eastAsia="de-DE"/>
        </w:rPr>
        <mc:AlternateContent>
          <mc:Choice Requires="wps">
            <w:drawing>
              <wp:anchor distT="0" distB="0" distL="114300" distR="114300" simplePos="0" relativeHeight="251660288" behindDoc="0" locked="0" layoutInCell="1" allowOverlap="1" wp14:anchorId="204F8EB7" wp14:editId="2722CF0F">
                <wp:simplePos x="0" y="0"/>
                <wp:positionH relativeFrom="column">
                  <wp:posOffset>1487474</wp:posOffset>
                </wp:positionH>
                <wp:positionV relativeFrom="paragraph">
                  <wp:posOffset>46355</wp:posOffset>
                </wp:positionV>
                <wp:extent cx="723900" cy="0"/>
                <wp:effectExtent l="0" t="76200" r="19050" b="152400"/>
                <wp:wrapNone/>
                <wp:docPr id="20" name="Gerade Verbindung mit Pfeil 20"/>
                <wp:cNvGraphicFramePr/>
                <a:graphic xmlns:a="http://schemas.openxmlformats.org/drawingml/2006/main">
                  <a:graphicData uri="http://schemas.microsoft.com/office/word/2010/wordprocessingShape">
                    <wps:wsp>
                      <wps:cNvCnPr/>
                      <wps:spPr>
                        <a:xfrm>
                          <a:off x="0" y="0"/>
                          <a:ext cx="723900" cy="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0" o:spid="_x0000_s1026" type="#_x0000_t32" style="position:absolute;margin-left:117.1pt;margin-top:3.65pt;width:57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" strokecolor="black [3200]" strokeweight="1pt">
                <v:stroke endarrow="open"/>
                <v:shadow on="t" color="black" opacity="24903f" origin=",.5" offset="0,.55556mm"/>
              </v:shape>
            </w:pict>
          </mc:Fallback>
        </mc:AlternateContent>
      </w:r>
    </w:p>
    <w:p w:rsidR="00854B33" w:rsidRDefault="00854B33" w:rsidP="00854B33">
      <w:r>
        <w:rPr>
          <w:noProof/>
          <w:lang w:eastAsia="de-DE"/>
        </w:rPr>
        <mc:AlternateContent>
          <mc:Choice Requires="wps">
            <w:drawing>
              <wp:anchor distT="0" distB="0" distL="114300" distR="114300" simplePos="0" relativeHeight="251661312" behindDoc="0" locked="0" layoutInCell="1" allowOverlap="1" wp14:anchorId="7D6E3E59" wp14:editId="095ADC9D">
                <wp:simplePos x="0" y="0"/>
                <wp:positionH relativeFrom="column">
                  <wp:posOffset>1487474</wp:posOffset>
                </wp:positionH>
                <wp:positionV relativeFrom="paragraph">
                  <wp:posOffset>95250</wp:posOffset>
                </wp:positionV>
                <wp:extent cx="723900" cy="0"/>
                <wp:effectExtent l="0" t="76200" r="19050" b="152400"/>
                <wp:wrapNone/>
                <wp:docPr id="21" name="Gerade Verbindung mit Pfeil 21"/>
                <wp:cNvGraphicFramePr/>
                <a:graphic xmlns:a="http://schemas.openxmlformats.org/drawingml/2006/main">
                  <a:graphicData uri="http://schemas.microsoft.com/office/word/2010/wordprocessingShape">
                    <wps:wsp>
                      <wps:cNvCnPr/>
                      <wps:spPr>
                        <a:xfrm>
                          <a:off x="0" y="0"/>
                          <a:ext cx="723900" cy="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1" o:spid="_x0000_s1026" type="#_x0000_t32" style="position:absolute;margin-left:117.1pt;margin-top:7.5pt;width:57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" strokecolor="black [3200]" strokeweight="1pt">
                <v:stroke endarrow="open"/>
                <v:shadow on="t" color="black" opacity="24903f" origin=",.5" offset="0,.55556mm"/>
              </v:shape>
            </w:pict>
          </mc:Fallback>
        </mc:AlternateContent>
      </w:r>
    </w:p>
    <w:p w:rsidR="00854B33" w:rsidRDefault="000D4F50" w:rsidP="00854B33">
      <w:r>
        <w:rPr>
          <w:noProof/>
          <w:lang w:eastAsia="de-DE"/>
        </w:rPr>
        <mc:AlternateContent>
          <mc:Choice Requires="wps">
            <w:drawing>
              <wp:anchor distT="0" distB="0" distL="114300" distR="114300" simplePos="0" relativeHeight="251668480" behindDoc="0" locked="0" layoutInCell="1" allowOverlap="1" wp14:anchorId="7DCE254F" wp14:editId="687A4354">
                <wp:simplePos x="0" y="0"/>
                <wp:positionH relativeFrom="column">
                  <wp:posOffset>2769870</wp:posOffset>
                </wp:positionH>
                <wp:positionV relativeFrom="paragraph">
                  <wp:posOffset>20320</wp:posOffset>
                </wp:positionV>
                <wp:extent cx="0" cy="275590"/>
                <wp:effectExtent l="114300" t="38100" r="76200" b="86360"/>
                <wp:wrapNone/>
                <wp:docPr id="28" name="Gerade Verbindung mit Pfeil 28"/>
                <wp:cNvGraphicFramePr/>
                <a:graphic xmlns:a="http://schemas.openxmlformats.org/drawingml/2006/main">
                  <a:graphicData uri="http://schemas.microsoft.com/office/word/2010/wordprocessingShape">
                    <wps:wsp>
                      <wps:cNvCnPr/>
                      <wps:spPr>
                        <a:xfrm flipV="1">
                          <a:off x="0" y="0"/>
                          <a:ext cx="0" cy="275590"/>
                        </a:xfrm>
                        <a:prstGeom prst="straightConnector1">
                          <a:avLst/>
                        </a:prstGeom>
                        <a:ln w="12700">
                          <a:solidFill>
                            <a:schemeClr val="tx1">
                              <a:lumMod val="75000"/>
                              <a:lumOff val="25000"/>
                            </a:schemeClr>
                          </a:solidFill>
                          <a:prstDash val="lgDash"/>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8" o:spid="_x0000_s1026" type="#_x0000_t32" style="position:absolute;margin-left:218.1pt;margin-top:1.6pt;width:0;height:21.7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" strokecolor="#404040 [2429]" strokeweight="1pt">
                <v:stroke dashstyle="longDash" endarrow="open"/>
                <v:shadow on="t" color="black" opacity="24903f" origin=",.5" offset="0,.55556mm"/>
              </v:shape>
            </w:pict>
          </mc:Fallback>
        </mc:AlternateContent>
      </w:r>
      <w:r>
        <w:rPr>
          <w:noProof/>
          <w:lang w:eastAsia="de-DE"/>
        </w:rPr>
        <mc:AlternateContent>
          <mc:Choice Requires="wps">
            <w:drawing>
              <wp:anchor distT="0" distB="0" distL="114300" distR="114300" simplePos="0" relativeHeight="251669504" behindDoc="0" locked="0" layoutInCell="1" allowOverlap="1" wp14:anchorId="3575E27B" wp14:editId="067E50EB">
                <wp:simplePos x="0" y="0"/>
                <wp:positionH relativeFrom="column">
                  <wp:posOffset>1902791</wp:posOffset>
                </wp:positionH>
                <wp:positionV relativeFrom="paragraph">
                  <wp:posOffset>300990</wp:posOffset>
                </wp:positionV>
                <wp:extent cx="1762125" cy="657225"/>
                <wp:effectExtent l="0" t="0" r="0" b="0"/>
                <wp:wrapNone/>
                <wp:docPr id="2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657225"/>
                        </a:xfrm>
                        <a:prstGeom prst="rect">
                          <a:avLst/>
                        </a:prstGeom>
                        <a:noFill/>
                        <a:ln w="9525">
                          <a:noFill/>
                          <a:miter lim="800000"/>
                          <a:headEnd/>
                          <a:tailEnd/>
                        </a:ln>
                      </wps:spPr>
                      <wps:txbx>
                        <w:txbxContent>
                          <w:p w:rsidR="00156888" w:rsidRPr="006073A8" w:rsidRDefault="00156888" w:rsidP="00854B33">
                            <w:pPr>
                              <w:spacing w:after="0" w:line="240" w:lineRule="auto"/>
                              <w:jc w:val="center"/>
                              <w:rPr>
                                <w:b/>
                                <w:color w:val="404040" w:themeColor="text1" w:themeTint="BF"/>
                                <w:sz w:val="18"/>
                              </w:rPr>
                            </w:pPr>
                            <w:r>
                              <w:rPr>
                                <w:b/>
                                <w:color w:val="404040" w:themeColor="text1" w:themeTint="BF"/>
                                <w:sz w:val="18"/>
                              </w:rPr>
                              <w:t xml:space="preserve">klassifizierte </w:t>
                            </w:r>
                            <w:r w:rsidRPr="006073A8">
                              <w:rPr>
                                <w:b/>
                                <w:color w:val="404040" w:themeColor="text1" w:themeTint="BF"/>
                                <w:sz w:val="18"/>
                              </w:rPr>
                              <w:t>Trainingsdaten</w:t>
                            </w:r>
                          </w:p>
                          <w:p w:rsidR="00156888" w:rsidRPr="006073A8" w:rsidRDefault="00156888" w:rsidP="00854B33">
                            <w:pPr>
                              <w:jc w:val="center"/>
                              <w:rPr>
                                <w:b/>
                                <w:color w:val="404040" w:themeColor="text1" w:themeTint="BF"/>
                                <w:sz w:val="18"/>
                              </w:rPr>
                            </w:pPr>
                            <w:r w:rsidRPr="006073A8">
                              <w:rPr>
                                <w:b/>
                                <w:color w:val="404040" w:themeColor="text1" w:themeTint="BF"/>
                                <w:sz w:val="18"/>
                              </w:rPr>
                              <w:t>(</w:t>
                            </w:r>
                            <w:r>
                              <w:rPr>
                                <w:b/>
                                <w:color w:val="404040" w:themeColor="text1" w:themeTint="BF"/>
                                <w:sz w:val="18"/>
                              </w:rPr>
                              <w:t>Trainingsphase</w:t>
                            </w:r>
                            <w:r w:rsidRPr="006073A8">
                              <w:rPr>
                                <w:b/>
                                <w:color w:val="404040" w:themeColor="text1" w:themeTint="BF"/>
                                <w:sz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left:0;text-align:left;margin-left:149.85pt;margin-top:23.7pt;width:138.75pt;height:51.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" filled="f" stroked="f">
                <v:textbox>
                  <w:txbxContent>
                    <w:p w:rsidR="00156888" w:rsidRPr="006073A8" w:rsidRDefault="00156888" w:rsidP="00854B33">
                      <w:pPr>
                        <w:spacing w:after="0" w:line="240" w:lineRule="auto"/>
                        <w:jc w:val="center"/>
                        <w:rPr>
                          <w:b/>
                          <w:color w:val="404040" w:themeColor="text1" w:themeTint="BF"/>
                          <w:sz w:val="18"/>
                        </w:rPr>
                      </w:pPr>
                      <w:r>
                        <w:rPr>
                          <w:b/>
                          <w:color w:val="404040" w:themeColor="text1" w:themeTint="BF"/>
                          <w:sz w:val="18"/>
                        </w:rPr>
                        <w:t xml:space="preserve">klassifizierte </w:t>
                      </w:r>
                      <w:r w:rsidRPr="006073A8">
                        <w:rPr>
                          <w:b/>
                          <w:color w:val="404040" w:themeColor="text1" w:themeTint="BF"/>
                          <w:sz w:val="18"/>
                        </w:rPr>
                        <w:t>Trainingsdaten</w:t>
                      </w:r>
                    </w:p>
                    <w:p w:rsidR="00156888" w:rsidRPr="006073A8" w:rsidRDefault="00156888" w:rsidP="00854B33">
                      <w:pPr>
                        <w:jc w:val="center"/>
                        <w:rPr>
                          <w:b/>
                          <w:color w:val="404040" w:themeColor="text1" w:themeTint="BF"/>
                          <w:sz w:val="18"/>
                        </w:rPr>
                      </w:pPr>
                      <w:r w:rsidRPr="006073A8">
                        <w:rPr>
                          <w:b/>
                          <w:color w:val="404040" w:themeColor="text1" w:themeTint="BF"/>
                          <w:sz w:val="18"/>
                        </w:rPr>
                        <w:t>(</w:t>
                      </w:r>
                      <w:r>
                        <w:rPr>
                          <w:b/>
                          <w:color w:val="404040" w:themeColor="text1" w:themeTint="BF"/>
                          <w:sz w:val="18"/>
                        </w:rPr>
                        <w:t>Trainingsphase</w:t>
                      </w:r>
                      <w:r w:rsidRPr="006073A8">
                        <w:rPr>
                          <w:b/>
                          <w:color w:val="404040" w:themeColor="text1" w:themeTint="BF"/>
                          <w:sz w:val="18"/>
                        </w:rPr>
                        <w:t>)</w:t>
                      </w:r>
                    </w:p>
                  </w:txbxContent>
                </v:textbox>
              </v:shape>
            </w:pict>
          </mc:Fallback>
        </mc:AlternateContent>
      </w:r>
    </w:p>
    <w:p w:rsidR="00854B33" w:rsidRDefault="00854B33" w:rsidP="00854B33"/>
    <w:p w:rsidR="00854B33" w:rsidRDefault="00854B33" w:rsidP="00F83A94">
      <w:pPr>
        <w:pStyle w:val="Beschriftung"/>
        <w:jc w:val="center"/>
        <w:rPr>
          <w:noProof/>
        </w:rPr>
      </w:pPr>
      <w:bookmarkStart w:id="61" w:name="_Ref475730060"/>
      <w:bookmarkStart w:id="62" w:name="_Toc476722494"/>
      <w:r>
        <w:t xml:space="preserve">Abbildung </w:t>
      </w:r>
      <w:r w:rsidR="00C216BB">
        <w:fldChar w:fldCharType="begin"/>
      </w:r>
      <w:r w:rsidR="00C216BB">
        <w:instrText xml:space="preserve"> SEQ Abbildung \* ARABIC </w:instrText>
      </w:r>
      <w:r w:rsidR="00C216BB">
        <w:fldChar w:fldCharType="separate"/>
      </w:r>
      <w:r w:rsidR="007533F1">
        <w:rPr>
          <w:noProof/>
        </w:rPr>
        <w:t>16</w:t>
      </w:r>
      <w:r w:rsidR="00C216BB">
        <w:rPr>
          <w:noProof/>
        </w:rPr>
        <w:fldChar w:fldCharType="end"/>
      </w:r>
      <w:bookmarkEnd w:id="61"/>
      <w:r>
        <w:t xml:space="preserve"> - funktionale Struktur eines </w:t>
      </w:r>
      <w:proofErr w:type="spellStart"/>
      <w:r>
        <w:t>Klassifikator</w:t>
      </w:r>
      <w:r>
        <w:rPr>
          <w:noProof/>
        </w:rPr>
        <w:t>s</w:t>
      </w:r>
      <w:proofErr w:type="spellEnd"/>
      <w:r>
        <w:rPr>
          <w:noProof/>
        </w:rPr>
        <w:t xml:space="preserve"> </w:t>
      </w:r>
      <w:r>
        <w:rPr>
          <w:noProof/>
        </w:rPr>
        <w:fldChar w:fldCharType="begin" w:fldLock="1"/>
      </w:r>
      <w:r>
        <w:rPr>
          <w:noProof/>
        </w:rPr>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194", "uris" : [ "http://www.mendeley.com/documents/?uuid=0227ae83-821e-43fc-b296-e367db7fd495" ] } ], "mendeley" : { "formattedCitation" : "(Ertel, 2016, S. 194)", "manualFormatting" : "(nach Ertel, 2016, S. 194)", "plainTextFormattedCitation" : "(Ertel, 2016, S. 194)", "previouslyFormattedCitation" : "(Ertel, 2016, S. 194)" }, "properties" : { "noteIndex" : 0 }, "schema" : "https://github.com/citation-style-language/schema/raw/master/csl-citation.json" }</w:instrText>
      </w:r>
      <w:r>
        <w:rPr>
          <w:noProof/>
        </w:rPr>
        <w:fldChar w:fldCharType="separate"/>
      </w:r>
      <w:r w:rsidRPr="00397473">
        <w:rPr>
          <w:b w:val="0"/>
          <w:noProof/>
        </w:rPr>
        <w:t>(</w:t>
      </w:r>
      <w:r>
        <w:rPr>
          <w:b w:val="0"/>
          <w:noProof/>
        </w:rPr>
        <w:t xml:space="preserve">nach </w:t>
      </w:r>
      <w:r w:rsidRPr="00397473">
        <w:rPr>
          <w:b w:val="0"/>
          <w:noProof/>
        </w:rPr>
        <w:t>Ertel, 2016, S. 194)</w:t>
      </w:r>
      <w:bookmarkEnd w:id="62"/>
      <w:r>
        <w:rPr>
          <w:noProof/>
        </w:rPr>
        <w:fldChar w:fldCharType="end"/>
      </w:r>
    </w:p>
    <w:p w:rsidR="000F74CF" w:rsidRPr="000F74CF" w:rsidRDefault="000F74CF" w:rsidP="000F74CF">
      <w:pPr>
        <w:rPr>
          <w:sz w:val="16"/>
        </w:rPr>
      </w:pPr>
    </w:p>
    <w:p w:rsidR="00E72BDB" w:rsidRDefault="00E72BDB" w:rsidP="00E72BDB">
      <w:r>
        <w:lastRenderedPageBreak/>
        <w:t xml:space="preserve">Bei der Klassifizierung können </w:t>
      </w:r>
      <w:r w:rsidR="00EC0FC9">
        <w:t xml:space="preserve">Fehlentscheidungen </w:t>
      </w:r>
      <w:r>
        <w:t xml:space="preserve">auftreten, wenn </w:t>
      </w:r>
      <w:r w:rsidR="00EC0FC9">
        <w:t>ei</w:t>
      </w:r>
      <w:r w:rsidR="009F4028">
        <w:t>n Objekt der falschen Klasse zu</w:t>
      </w:r>
      <w:r w:rsidR="00EC0FC9">
        <w:t>geordnet wird.</w:t>
      </w:r>
      <w:r>
        <w:t xml:space="preserve"> Die Summe</w:t>
      </w:r>
      <w:r w:rsidR="00EC0FC9">
        <w:t>n</w:t>
      </w:r>
      <w:r>
        <w:t xml:space="preserve"> </w:t>
      </w:r>
      <w:r w:rsidR="00EC0FC9">
        <w:t>der</w:t>
      </w:r>
      <w:r>
        <w:t xml:space="preserve"> gewichteten Fehler </w:t>
      </w:r>
      <w:r w:rsidR="00EC0FC9">
        <w:t>bezeichnet man als</w:t>
      </w:r>
      <w:r>
        <w:t xml:space="preserve"> Kosten. Ziel </w:t>
      </w:r>
      <w:r w:rsidR="00FD1865">
        <w:t xml:space="preserve">beim Training </w:t>
      </w:r>
      <w:r>
        <w:t xml:space="preserve">des </w:t>
      </w:r>
      <w:proofErr w:type="spellStart"/>
      <w:r>
        <w:t>Klassifizierers</w:t>
      </w:r>
      <w:proofErr w:type="spellEnd"/>
      <w:r>
        <w:t xml:space="preserve"> ist es, die aus den Fehlentscheidungen entstehenden</w:t>
      </w:r>
      <w:r w:rsidR="00A720C5">
        <w:t xml:space="preserve"> Kosten</w:t>
      </w:r>
      <w:r>
        <w:t xml:space="preserve"> zu minimieren. </w:t>
      </w:r>
      <w:r>
        <w:fldChar w:fldCharType="begin" w:fldLock="1"/>
      </w:r>
      <w:r w:rsidR="00FD1865">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0", "uris" : [ "http://www.mendeley.com/documents/?uuid=0227ae83-821e-43fc-b296-e367db7fd495" ] } ], "mendeley" : { "formattedCitation" : "(Ertel, 2016, S. 20)", "plainTextFormattedCitation" : "(Ertel, 2016, S. 20)", "previouslyFormattedCitation" : "(Ertel, 2016, S. 20)" }, "properties" : { "noteIndex" : 0 }, "schema" : "https://github.com/citation-style-language/schema/raw/master/csl-citation.json" }</w:instrText>
      </w:r>
      <w:r>
        <w:fldChar w:fldCharType="separate"/>
      </w:r>
      <w:r w:rsidRPr="00E72BDB">
        <w:rPr>
          <w:noProof/>
        </w:rPr>
        <w:t>(Ertel, 2016, S. 20)</w:t>
      </w:r>
      <w:r>
        <w:fldChar w:fldCharType="end"/>
      </w:r>
    </w:p>
    <w:p w:rsidR="00846637" w:rsidRDefault="00846637" w:rsidP="00E72BDB">
      <w:r>
        <w:t xml:space="preserve">Zur Minimierung der Kosten lassen sich Entscheidungsregeln definieren </w:t>
      </w:r>
      <w:r w:rsidR="00F83A94">
        <w:t xml:space="preserve">und variieren </w:t>
      </w:r>
      <w:r>
        <w:fldChar w:fldCharType="begin" w:fldLock="1"/>
      </w:r>
      <w:r w:rsidR="006955D1">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4", "uris" : [ "http://www.mendeley.com/documents/?uuid=6e58d0e2-8dad-436b-ba0d-bfd0a9e7fab1" ] } ], "mendeley" : { "formattedCitation" : "(Duda, Hart, &amp; Stork, 2001, S. 4)", "plainTextFormattedCitation" : "(Duda, Hart, &amp; Stork, 2001, S. 4)", "previouslyFormattedCitation" : "(Duda, Hart, &amp; Stork, 2001, S. 4)" }, "properties" : { "noteIndex" : 0 }, "schema" : "https://github.com/citation-style-language/schema/raw/master/csl-citation.json" }</w:instrText>
      </w:r>
      <w:r>
        <w:fldChar w:fldCharType="separate"/>
      </w:r>
      <w:r w:rsidR="002421A3" w:rsidRPr="002421A3">
        <w:rPr>
          <w:noProof/>
        </w:rPr>
        <w:t>(Duda, Hart, &amp; Stork, 2001, S. 4)</w:t>
      </w:r>
      <w:r>
        <w:fldChar w:fldCharType="end"/>
      </w:r>
      <w:r>
        <w:t>. Sie lassen sich veranschaulichen, indem man die verschi</w:t>
      </w:r>
      <w:r>
        <w:t>e</w:t>
      </w:r>
      <w:r>
        <w:t>denen Eingangsmerkmale in Relation zueinander setzt. Es spannt sich ein mehrdimension</w:t>
      </w:r>
      <w:r>
        <w:t>a</w:t>
      </w:r>
      <w:r>
        <w:t xml:space="preserve">ler </w:t>
      </w:r>
      <w:proofErr w:type="spellStart"/>
      <w:r>
        <w:t>Featureraum</w:t>
      </w:r>
      <w:proofErr w:type="spellEnd"/>
      <w:r>
        <w:t xml:space="preserve"> auf, der anhand der Entscheidungsregel so partitioniert werden kann, dass ausreichend viele Punkte einer partitionierten Region nur einer einzelnen Klasse zugeor</w:t>
      </w:r>
      <w:r>
        <w:t>d</w:t>
      </w:r>
      <w:r>
        <w:t xml:space="preserve">net werden können. </w:t>
      </w:r>
    </w:p>
    <w:p w:rsidR="002C7F7E" w:rsidRPr="002C7F7E" w:rsidRDefault="002C7F7E" w:rsidP="00E72BDB">
      <w:pPr>
        <w:rPr>
          <w:sz w:val="6"/>
        </w:rPr>
      </w:pPr>
    </w:p>
    <w:p w:rsidR="001B7754" w:rsidRDefault="001B7754" w:rsidP="00BB51D0">
      <w:pPr>
        <w:ind w:left="-284" w:right="-426"/>
        <w:jc w:val="left"/>
        <w:rPr>
          <w:noProof/>
          <w:lang w:eastAsia="de-DE"/>
        </w:rPr>
      </w:pPr>
      <w:r w:rsidRPr="001B7754">
        <w:rPr>
          <w:noProof/>
          <w:lang w:eastAsia="de-DE"/>
        </w:rPr>
        <w:drawing>
          <wp:inline distT="0" distB="0" distL="0" distR="0" wp14:anchorId="36F2FEBE" wp14:editId="2323A1C8">
            <wp:extent cx="1826914" cy="1414130"/>
            <wp:effectExtent l="0" t="0" r="1905" b="0"/>
            <wp:docPr id="309" name="Grafik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extLst>
                        <a:ext uri="{BEBA8EAE-BF5A-486C-A8C5-ECC9F3942E4B}">
                          <a14:imgProps xmlns:a14="http://schemas.microsoft.com/office/drawing/2010/main">
                            <a14:imgLayer r:embed="rId43">
                              <a14:imgEffect>
                                <a14:saturation sat="400000"/>
                              </a14:imgEffect>
                            </a14:imgLayer>
                          </a14:imgProps>
                        </a:ext>
                      </a:extLst>
                    </a:blip>
                    <a:stretch>
                      <a:fillRect/>
                    </a:stretch>
                  </pic:blipFill>
                  <pic:spPr>
                    <a:xfrm>
                      <a:off x="0" y="0"/>
                      <a:ext cx="1828867" cy="1415642"/>
                    </a:xfrm>
                    <a:prstGeom prst="rect">
                      <a:avLst/>
                    </a:prstGeom>
                  </pic:spPr>
                </pic:pic>
              </a:graphicData>
            </a:graphic>
          </wp:inline>
        </w:drawing>
      </w:r>
      <w:r w:rsidRPr="001B7754">
        <w:rPr>
          <w:noProof/>
          <w:lang w:eastAsia="de-DE"/>
        </w:rPr>
        <w:t xml:space="preserve"> </w:t>
      </w:r>
      <w:r w:rsidRPr="001B7754">
        <w:rPr>
          <w:noProof/>
          <w:lang w:eastAsia="de-DE"/>
        </w:rPr>
        <w:drawing>
          <wp:inline distT="0" distB="0" distL="0" distR="0" wp14:anchorId="29023892" wp14:editId="5540F462">
            <wp:extent cx="1839433" cy="1418110"/>
            <wp:effectExtent l="0" t="0" r="8890" b="0"/>
            <wp:docPr id="310" name="Grafik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extLst>
                        <a:ext uri="{BEBA8EAE-BF5A-486C-A8C5-ECC9F3942E4B}">
                          <a14:imgProps xmlns:a14="http://schemas.microsoft.com/office/drawing/2010/main">
                            <a14:imgLayer r:embed="rId45">
                              <a14:imgEffect>
                                <a14:saturation sat="400000"/>
                              </a14:imgEffect>
                            </a14:imgLayer>
                          </a14:imgProps>
                        </a:ext>
                      </a:extLst>
                    </a:blip>
                    <a:stretch>
                      <a:fillRect/>
                    </a:stretch>
                  </pic:blipFill>
                  <pic:spPr>
                    <a:xfrm>
                      <a:off x="0" y="0"/>
                      <a:ext cx="1842176" cy="1420225"/>
                    </a:xfrm>
                    <a:prstGeom prst="rect">
                      <a:avLst/>
                    </a:prstGeom>
                  </pic:spPr>
                </pic:pic>
              </a:graphicData>
            </a:graphic>
          </wp:inline>
        </w:drawing>
      </w:r>
      <w:r w:rsidR="00D67010" w:rsidRPr="00D67010">
        <w:rPr>
          <w:noProof/>
          <w:lang w:eastAsia="de-DE"/>
        </w:rPr>
        <w:t xml:space="preserve"> </w:t>
      </w:r>
      <w:r w:rsidR="00D67010" w:rsidRPr="00D67010">
        <w:rPr>
          <w:noProof/>
          <w:lang w:eastAsia="de-DE"/>
        </w:rPr>
        <w:drawing>
          <wp:inline distT="0" distB="0" distL="0" distR="0" wp14:anchorId="37EC280C" wp14:editId="79C92308">
            <wp:extent cx="1804216" cy="1429183"/>
            <wp:effectExtent l="0" t="0" r="5715" b="0"/>
            <wp:docPr id="311" name="Grafik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extLst>
                        <a:ext uri="{BEBA8EAE-BF5A-486C-A8C5-ECC9F3942E4B}">
                          <a14:imgProps xmlns:a14="http://schemas.microsoft.com/office/drawing/2010/main">
                            <a14:imgLayer r:embed="rId47">
                              <a14:imgEffect>
                                <a14:saturation sat="400000"/>
                              </a14:imgEffect>
                            </a14:imgLayer>
                          </a14:imgProps>
                        </a:ext>
                      </a:extLst>
                    </a:blip>
                    <a:stretch>
                      <a:fillRect/>
                    </a:stretch>
                  </pic:blipFill>
                  <pic:spPr>
                    <a:xfrm>
                      <a:off x="0" y="0"/>
                      <a:ext cx="1809128" cy="1433074"/>
                    </a:xfrm>
                    <a:prstGeom prst="rect">
                      <a:avLst/>
                    </a:prstGeom>
                  </pic:spPr>
                </pic:pic>
              </a:graphicData>
            </a:graphic>
          </wp:inline>
        </w:drawing>
      </w:r>
    </w:p>
    <w:p w:rsidR="00FD1865" w:rsidRDefault="00FD1865" w:rsidP="00FD1865">
      <w:pPr>
        <w:pStyle w:val="Beschriftung"/>
        <w:rPr>
          <w:b w:val="0"/>
        </w:rPr>
      </w:pPr>
      <w:bookmarkStart w:id="63" w:name="_Ref475803574"/>
      <w:bookmarkStart w:id="64" w:name="_Toc476722495"/>
      <w:r w:rsidRPr="00DA53E2">
        <w:t xml:space="preserve">Abbildung </w:t>
      </w:r>
      <w:r w:rsidR="00C216BB">
        <w:fldChar w:fldCharType="begin"/>
      </w:r>
      <w:r w:rsidR="00C216BB">
        <w:instrText xml:space="preserve"> SEQ Abbildung \* ARABIC </w:instrText>
      </w:r>
      <w:r w:rsidR="00C216BB">
        <w:fldChar w:fldCharType="separate"/>
      </w:r>
      <w:r w:rsidR="007533F1">
        <w:rPr>
          <w:noProof/>
        </w:rPr>
        <w:t>17</w:t>
      </w:r>
      <w:r w:rsidR="00C216BB">
        <w:rPr>
          <w:noProof/>
        </w:rPr>
        <w:fldChar w:fldCharType="end"/>
      </w:r>
      <w:bookmarkEnd w:id="63"/>
      <w:r w:rsidRPr="00DA53E2">
        <w:t xml:space="preserve"> - </w:t>
      </w:r>
      <w:r w:rsidR="00922C69" w:rsidRPr="00DA53E2">
        <w:t>verschieden komplexe</w:t>
      </w:r>
      <w:r w:rsidR="00AC44C2" w:rsidRPr="00DA53E2">
        <w:t xml:space="preserve"> Entscheidungsgrenzen i</w:t>
      </w:r>
      <w:r w:rsidR="00E6226B" w:rsidRPr="00DA53E2">
        <w:t>n eine</w:t>
      </w:r>
      <w:r w:rsidR="00AC44C2" w:rsidRPr="00DA53E2">
        <w:t xml:space="preserve">m </w:t>
      </w:r>
      <w:r w:rsidR="0025473F" w:rsidRPr="00DA53E2">
        <w:t xml:space="preserve">zweidimensionalen </w:t>
      </w:r>
      <w:proofErr w:type="spellStart"/>
      <w:r w:rsidR="00AC44C2" w:rsidRPr="00DA53E2">
        <w:t>Featureraum</w:t>
      </w:r>
      <w:proofErr w:type="spellEnd"/>
      <w:r w:rsidR="00AC44C2" w:rsidRPr="00DA53E2">
        <w:t xml:space="preserve"> </w:t>
      </w:r>
      <w:r w:rsidR="00922C69" w:rsidRPr="00DA53E2">
        <w:t xml:space="preserve">zur Unterscheidung </w:t>
      </w:r>
      <w:r w:rsidR="00DA53E2" w:rsidRPr="00DA53E2">
        <w:t>zwischen</w:t>
      </w:r>
      <w:r w:rsidR="00AC44C2" w:rsidRPr="00DA53E2">
        <w:t xml:space="preserve"> zwei Klassen - Lachs („</w:t>
      </w:r>
      <w:proofErr w:type="spellStart"/>
      <w:r w:rsidR="00AC44C2" w:rsidRPr="00DA53E2">
        <w:t>salmon</w:t>
      </w:r>
      <w:proofErr w:type="spellEnd"/>
      <w:r w:rsidR="00AC44C2" w:rsidRPr="00DA53E2">
        <w:t>“, schwarze Punkte) und Wolfsbarsch („</w:t>
      </w:r>
      <w:proofErr w:type="spellStart"/>
      <w:r w:rsidR="00AC44C2" w:rsidRPr="00DA53E2">
        <w:t>sea</w:t>
      </w:r>
      <w:proofErr w:type="spellEnd"/>
      <w:r w:rsidR="00AC44C2" w:rsidRPr="00DA53E2">
        <w:t xml:space="preserve"> bass“, rote Punkte) - anhand zweier gegenübergestellter Merkmale - Breite („</w:t>
      </w:r>
      <w:proofErr w:type="spellStart"/>
      <w:r w:rsidR="00AC44C2" w:rsidRPr="00DA53E2">
        <w:t>width</w:t>
      </w:r>
      <w:proofErr w:type="spellEnd"/>
      <w:r w:rsidR="00AC44C2" w:rsidRPr="00DA53E2">
        <w:t>“) und Helligkeit („</w:t>
      </w:r>
      <w:proofErr w:type="spellStart"/>
      <w:r w:rsidR="00AC44C2" w:rsidRPr="00DA53E2">
        <w:t>lightness</w:t>
      </w:r>
      <w:proofErr w:type="spellEnd"/>
      <w:r w:rsidR="00AC44C2" w:rsidRPr="00DA53E2">
        <w:t>“)</w:t>
      </w:r>
      <w:r w:rsidR="00A45EB7" w:rsidRPr="00DA53E2">
        <w:t xml:space="preserve"> </w:t>
      </w:r>
      <w:r w:rsidRPr="00506E71">
        <w:rPr>
          <w:b w:val="0"/>
        </w:rPr>
        <w:fldChar w:fldCharType="begin" w:fldLock="1"/>
      </w:r>
      <w:r w:rsidR="001B0902">
        <w:rPr>
          <w:b w:val="0"/>
        </w:rPr>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5, 6", "uris" : [ "http://www.mendeley.com/documents/?uuid=6e58d0e2-8dad-436b-ba0d-bfd0a9e7fab1" ] } ], "mendeley" : { "formattedCitation" : "(Duda et\u00a0al., 2001, S. 5, 6)", "manualFormatting" : "(nach Duda, Hart, &amp; Stork, 2001, S. 5, 6)", "plainTextFormattedCitation" : "(Duda et\u00a0al., 2001, S. 5, 6)", "previouslyFormattedCitation" : "(Duda et\u00a0al., 2001, S. 5, 6)" }, "properties" : { "noteIndex" : 0 }, "schema" : "https://github.com/citation-style-language/schema/raw/master/csl-citation.json" }</w:instrText>
      </w:r>
      <w:r w:rsidRPr="00506E71">
        <w:rPr>
          <w:b w:val="0"/>
        </w:rPr>
        <w:fldChar w:fldCharType="separate"/>
      </w:r>
      <w:r w:rsidRPr="00506E71">
        <w:rPr>
          <w:b w:val="0"/>
          <w:noProof/>
        </w:rPr>
        <w:t>(nach Duda, Hart, &amp; Stork, 2001, S. 5, 6)</w:t>
      </w:r>
      <w:bookmarkEnd w:id="64"/>
      <w:r w:rsidRPr="00506E71">
        <w:rPr>
          <w:b w:val="0"/>
        </w:rPr>
        <w:fldChar w:fldCharType="end"/>
      </w:r>
    </w:p>
    <w:p w:rsidR="00312FF9" w:rsidRPr="002C7F7E" w:rsidRDefault="00312FF9" w:rsidP="00312FF9">
      <w:pPr>
        <w:rPr>
          <w:sz w:val="6"/>
        </w:rPr>
      </w:pPr>
    </w:p>
    <w:p w:rsidR="00AD6094" w:rsidRDefault="00E566FB" w:rsidP="00AD6094">
      <w:r>
        <w:t xml:space="preserve">Ein zweidimensionaler </w:t>
      </w:r>
      <w:proofErr w:type="spellStart"/>
      <w:r>
        <w:t>Featureraum</w:t>
      </w:r>
      <w:proofErr w:type="spellEnd"/>
      <w:r>
        <w:t xml:space="preserve"> ist in </w:t>
      </w:r>
      <w:r w:rsidR="00AD6094">
        <w:fldChar w:fldCharType="begin"/>
      </w:r>
      <w:r w:rsidR="00AD6094">
        <w:instrText xml:space="preserve"> REF _Ref475803574 \h </w:instrText>
      </w:r>
      <w:r w:rsidR="00AD6094">
        <w:fldChar w:fldCharType="separate"/>
      </w:r>
      <w:r w:rsidR="007533F1" w:rsidRPr="00DA53E2">
        <w:t xml:space="preserve">Abbildung </w:t>
      </w:r>
      <w:r w:rsidR="007533F1">
        <w:rPr>
          <w:noProof/>
        </w:rPr>
        <w:t>17</w:t>
      </w:r>
      <w:r w:rsidR="00AD6094">
        <w:fldChar w:fldCharType="end"/>
      </w:r>
      <w:r w:rsidR="00AD6094">
        <w:t xml:space="preserve"> </w:t>
      </w:r>
      <w:r>
        <w:t xml:space="preserve">illustriert. </w:t>
      </w:r>
      <w:r w:rsidR="008B0162">
        <w:t>Hier</w:t>
      </w:r>
      <w:r>
        <w:t xml:space="preserve"> </w:t>
      </w:r>
      <w:r w:rsidR="008B0162">
        <w:t>wird</w:t>
      </w:r>
      <w:r>
        <w:t xml:space="preserve"> beispielhaft</w:t>
      </w:r>
      <w:r w:rsidR="004C7D8D">
        <w:t xml:space="preserve"> zwischen zwei Klassen anhand von zwei Merkmalen unterschieden</w:t>
      </w:r>
      <w:r>
        <w:t>.</w:t>
      </w:r>
      <w:r w:rsidR="008B0162">
        <w:t xml:space="preserve"> Als Entscheidungsregel dient eine Entscheidungsgrenze, die den </w:t>
      </w:r>
      <w:proofErr w:type="spellStart"/>
      <w:r w:rsidR="008B0162">
        <w:t>Featureraum</w:t>
      </w:r>
      <w:proofErr w:type="spellEnd"/>
      <w:r w:rsidR="008B0162">
        <w:t xml:space="preserve"> in</w:t>
      </w:r>
      <w:r w:rsidR="00E334A9">
        <w:t xml:space="preserve"> die</w:t>
      </w:r>
      <w:r w:rsidR="008B0162">
        <w:t xml:space="preserve"> zwei</w:t>
      </w:r>
      <w:r w:rsidR="00E334A9">
        <w:t xml:space="preserve"> zu unterscheiden</w:t>
      </w:r>
      <w:r w:rsidR="008B0162">
        <w:t xml:space="preserve"> Klassen teilt. </w:t>
      </w:r>
      <w:r w:rsidR="00B97463">
        <w:t xml:space="preserve">Dargestellt ist </w:t>
      </w:r>
      <w:r w:rsidR="00F83A94">
        <w:t xml:space="preserve">auch </w:t>
      </w:r>
      <w:r w:rsidR="00B97463">
        <w:t>die Problematik, eine geeignete Komplexität des Modells</w:t>
      </w:r>
      <w:r w:rsidR="00EF28BE">
        <w:t xml:space="preserve"> </w:t>
      </w:r>
      <w:r w:rsidR="00B97463">
        <w:t>zu wählen</w:t>
      </w:r>
      <w:r w:rsidR="00AD6094">
        <w:t xml:space="preserve">. Die lineare Grenze in </w:t>
      </w:r>
      <w:r w:rsidR="00AD6094">
        <w:fldChar w:fldCharType="begin"/>
      </w:r>
      <w:r w:rsidR="00AD6094">
        <w:instrText xml:space="preserve"> REF _Ref475803574 \h </w:instrText>
      </w:r>
      <w:r w:rsidR="00AD6094">
        <w:fldChar w:fldCharType="separate"/>
      </w:r>
      <w:r w:rsidR="007533F1" w:rsidRPr="00DA53E2">
        <w:t xml:space="preserve">Abbildung </w:t>
      </w:r>
      <w:r w:rsidR="007533F1">
        <w:rPr>
          <w:noProof/>
        </w:rPr>
        <w:t>17</w:t>
      </w:r>
      <w:r w:rsidR="00AD6094">
        <w:fldChar w:fldCharType="end"/>
      </w:r>
      <w:r w:rsidR="007447CB">
        <w:t xml:space="preserve"> (</w:t>
      </w:r>
      <w:r w:rsidR="00AD6094">
        <w:t>links)</w:t>
      </w:r>
      <w:r w:rsidR="00B97463">
        <w:t xml:space="preserve"> </w:t>
      </w:r>
      <w:r w:rsidR="009A753C">
        <w:t>lässt noch relativ viele Fehler zu</w:t>
      </w:r>
      <w:r w:rsidR="00DF3C68">
        <w:t>, zu beiden Seiten finden sich</w:t>
      </w:r>
      <w:r w:rsidR="00F83A94">
        <w:t xml:space="preserve"> auch</w:t>
      </w:r>
      <w:r w:rsidR="00DF3C68">
        <w:t xml:space="preserve"> Punkte der </w:t>
      </w:r>
      <w:r w:rsidR="00F83A94">
        <w:t xml:space="preserve">jeweils </w:t>
      </w:r>
      <w:r w:rsidR="00DF3C68">
        <w:t>anderen Klasse</w:t>
      </w:r>
      <w:r w:rsidR="00B97463">
        <w:t xml:space="preserve">. Während in der </w:t>
      </w:r>
      <w:r w:rsidR="00AD6094">
        <w:t xml:space="preserve">Mitte </w:t>
      </w:r>
      <w:r w:rsidR="00B97463">
        <w:t xml:space="preserve">die Entscheidungsgrenze so gestaltet ist, dass die </w:t>
      </w:r>
      <w:r w:rsidR="00F92A5E">
        <w:t>Grenze d</w:t>
      </w:r>
      <w:r w:rsidR="00DD09C2">
        <w:t>ie</w:t>
      </w:r>
      <w:r w:rsidR="00F92A5E">
        <w:t xml:space="preserve"> Klassen </w:t>
      </w:r>
      <w:r w:rsidR="00DD09C2">
        <w:t>perfekt trennt</w:t>
      </w:r>
      <w:r w:rsidR="00F92A5E">
        <w:t>,</w:t>
      </w:r>
      <w:r w:rsidR="00B97463">
        <w:t xml:space="preserve"> erscheint diese Trennung zu </w:t>
      </w:r>
      <w:r w:rsidR="00AD6094">
        <w:t xml:space="preserve">stark an </w:t>
      </w:r>
      <w:r w:rsidR="00F92A5E">
        <w:t xml:space="preserve">die </w:t>
      </w:r>
      <w:r w:rsidR="00AD6094">
        <w:t>Trainingsdaten ange</w:t>
      </w:r>
      <w:r w:rsidR="00B97463">
        <w:t>passt.</w:t>
      </w:r>
      <w:r w:rsidR="00AD6094">
        <w:t xml:space="preserve"> </w:t>
      </w:r>
      <w:r w:rsidR="00F92A5E">
        <w:t>E</w:t>
      </w:r>
      <w:r w:rsidR="00AD6094">
        <w:t>s könnte sich</w:t>
      </w:r>
      <w:r w:rsidR="00A76B21">
        <w:t xml:space="preserve"> das</w:t>
      </w:r>
      <w:r w:rsidR="00AD6094">
        <w:t xml:space="preserve"> Problem ergeben, dass</w:t>
      </w:r>
      <w:r w:rsidR="00F92A5E">
        <w:t xml:space="preserve"> die</w:t>
      </w:r>
      <w:r w:rsidR="00B97463">
        <w:t xml:space="preserve"> Klassifizierung </w:t>
      </w:r>
      <w:r w:rsidR="007447CB">
        <w:t xml:space="preserve">zwar </w:t>
      </w:r>
      <w:r w:rsidR="00F92A5E">
        <w:t>auf den</w:t>
      </w:r>
      <w:r w:rsidR="00B97463">
        <w:t xml:space="preserve"> Trainingsdaten </w:t>
      </w:r>
      <w:r w:rsidR="00F92A5E">
        <w:t xml:space="preserve">zu 100 Prozent korrekt ist, neu hinzukommende </w:t>
      </w:r>
      <w:r w:rsidR="007447CB">
        <w:t xml:space="preserve">ungesehene </w:t>
      </w:r>
      <w:r w:rsidR="00F92A5E">
        <w:t>Objekte a</w:t>
      </w:r>
      <w:r w:rsidR="007447CB">
        <w:t>ber falsch klassifiziert werden</w:t>
      </w:r>
      <w:r w:rsidR="00F83A94">
        <w:t>.</w:t>
      </w:r>
      <w:r w:rsidR="00146885">
        <w:t xml:space="preserve"> </w:t>
      </w:r>
      <w:r w:rsidR="00F83A94">
        <w:t>M</w:t>
      </w:r>
      <w:r w:rsidR="00146885">
        <w:t>an spricht auch von „</w:t>
      </w:r>
      <w:proofErr w:type="spellStart"/>
      <w:r w:rsidR="00146885">
        <w:t>Overfitting</w:t>
      </w:r>
      <w:proofErr w:type="spellEnd"/>
      <w:r w:rsidR="00146885">
        <w:t>“ oder Überanpassung</w:t>
      </w:r>
      <w:r w:rsidR="00A76B21">
        <w:t>.</w:t>
      </w:r>
      <w:r w:rsidR="007447CB">
        <w:t xml:space="preserve"> </w:t>
      </w:r>
      <w:r w:rsidR="00A76B21">
        <w:t>D</w:t>
      </w:r>
      <w:r w:rsidR="007447CB">
        <w:t>as</w:t>
      </w:r>
      <w:r w:rsidR="00B97463">
        <w:t xml:space="preserve"> </w:t>
      </w:r>
      <w:r w:rsidR="00AD6094" w:rsidRPr="00AD6094">
        <w:t xml:space="preserve"> </w:t>
      </w:r>
      <w:r w:rsidR="00A76B21">
        <w:t xml:space="preserve">widerspricht </w:t>
      </w:r>
      <w:r w:rsidR="007447CB">
        <w:t>der gewünschten</w:t>
      </w:r>
      <w:r w:rsidR="00AD6094">
        <w:t xml:space="preserve"> General</w:t>
      </w:r>
      <w:r w:rsidR="00AD6094">
        <w:t>i</w:t>
      </w:r>
      <w:r w:rsidR="00AD6094">
        <w:t xml:space="preserve">sierung </w:t>
      </w:r>
      <w:r w:rsidR="007447CB">
        <w:t xml:space="preserve">des Erlernten. Die rechte Entscheidungsgrenze in </w:t>
      </w:r>
      <w:r w:rsidR="007447CB">
        <w:fldChar w:fldCharType="begin"/>
      </w:r>
      <w:r w:rsidR="007447CB">
        <w:instrText xml:space="preserve"> REF _Ref475803574 \h </w:instrText>
      </w:r>
      <w:r w:rsidR="007447CB">
        <w:fldChar w:fldCharType="separate"/>
      </w:r>
      <w:r w:rsidR="007533F1" w:rsidRPr="00DA53E2">
        <w:t xml:space="preserve">Abbildung </w:t>
      </w:r>
      <w:r w:rsidR="007533F1">
        <w:rPr>
          <w:noProof/>
        </w:rPr>
        <w:t>17</w:t>
      </w:r>
      <w:r w:rsidR="007447CB">
        <w:fldChar w:fldCharType="end"/>
      </w:r>
      <w:r w:rsidR="007447CB">
        <w:t xml:space="preserve"> bildet </w:t>
      </w:r>
      <w:r w:rsidR="00F1236E">
        <w:t>se</w:t>
      </w:r>
      <w:r w:rsidR="007447CB">
        <w:t xml:space="preserve">inen Kompromiss aus den beiden vorangegangenen Grenzen. </w:t>
      </w:r>
    </w:p>
    <w:p w:rsidR="00351591" w:rsidRDefault="002D4D13" w:rsidP="002D4D13">
      <w:pPr>
        <w:spacing w:after="0"/>
      </w:pPr>
      <w:r>
        <w:lastRenderedPageBreak/>
        <w:t xml:space="preserve">Die Wahl </w:t>
      </w:r>
      <w:r w:rsidR="00000C24">
        <w:t>eines geeigneten</w:t>
      </w:r>
      <w:r>
        <w:t xml:space="preserve"> Modells ist </w:t>
      </w:r>
      <w:r w:rsidR="00FA0875">
        <w:t xml:space="preserve">nur </w:t>
      </w:r>
      <w:r>
        <w:t xml:space="preserve">ein </w:t>
      </w:r>
      <w:r w:rsidR="00FA0875">
        <w:t>Teil</w:t>
      </w:r>
      <w:r>
        <w:t xml:space="preserve"> im Entwurf </w:t>
      </w:r>
      <w:r w:rsidR="00A849C3">
        <w:t>eines</w:t>
      </w:r>
      <w:r w:rsidR="00FA0875">
        <w:t xml:space="preserve"> </w:t>
      </w:r>
      <w:r>
        <w:t>Systems, das anhand von Merkmalen Muster erkenn</w:t>
      </w:r>
      <w:r w:rsidR="002F20DA">
        <w:t>en</w:t>
      </w:r>
      <w:r>
        <w:t xml:space="preserve"> und Entscheidungen zur Klassifizierung </w:t>
      </w:r>
      <w:r w:rsidR="002F20DA">
        <w:t>treffen soll</w:t>
      </w:r>
      <w:r>
        <w:t xml:space="preserve">. </w:t>
      </w:r>
      <w:r w:rsidR="00351591">
        <w:t xml:space="preserve">Nach </w:t>
      </w:r>
      <w:r w:rsidR="0015403A">
        <w:fldChar w:fldCharType="begin" w:fldLock="1"/>
      </w:r>
      <w:r w:rsidR="001B0902">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14", "uris" : [ "http://www.mendeley.com/documents/?uuid=6e58d0e2-8dad-436b-ba0d-bfd0a9e7fab1" ] } ], "mendeley" : { "formattedCitation" : "(Duda et\u00a0al., 2001, S. 14)", "manualFormatting" : "Duda, Hart, &amp; Stork (2001, S. 14)", "plainTextFormattedCitation" : "(Duda et\u00a0al., 2001, S. 14)", "previouslyFormattedCitation" : "(Duda et\u00a0al., 2001, S. 14)" }, "properties" : { "noteIndex" : 0 }, "schema" : "https://github.com/citation-style-language/schema/raw/master/csl-citation.json" }</w:instrText>
      </w:r>
      <w:r w:rsidR="0015403A">
        <w:fldChar w:fldCharType="separate"/>
      </w:r>
      <w:r w:rsidR="0015403A">
        <w:rPr>
          <w:noProof/>
        </w:rPr>
        <w:t>Duda, Hart, &amp; Stork (</w:t>
      </w:r>
      <w:r w:rsidR="0015403A" w:rsidRPr="0015403A">
        <w:rPr>
          <w:noProof/>
        </w:rPr>
        <w:t>2001, S. 14)</w:t>
      </w:r>
      <w:r w:rsidR="0015403A">
        <w:fldChar w:fldCharType="end"/>
      </w:r>
      <w:r w:rsidR="0015403A">
        <w:t xml:space="preserve"> </w:t>
      </w:r>
      <w:r w:rsidR="004B4C53">
        <w:t xml:space="preserve">lässt sich </w:t>
      </w:r>
      <w:r w:rsidR="006868AB">
        <w:t>der Prozess des Entwerfens</w:t>
      </w:r>
      <w:r w:rsidR="004B4C53">
        <w:t>, in fünf Schritte unterteilen</w:t>
      </w:r>
      <w:r w:rsidR="00F83A94">
        <w:t xml:space="preserve">, dargestellt in </w:t>
      </w:r>
      <w:r w:rsidR="00F83A94">
        <w:fldChar w:fldCharType="begin"/>
      </w:r>
      <w:r w:rsidR="00F83A94">
        <w:instrText xml:space="preserve"> REF _Ref475794338 \h </w:instrText>
      </w:r>
      <w:r w:rsidR="00F83A94">
        <w:fldChar w:fldCharType="separate"/>
      </w:r>
      <w:r w:rsidR="007533F1">
        <w:t xml:space="preserve">Abbildung </w:t>
      </w:r>
      <w:r w:rsidR="007533F1">
        <w:rPr>
          <w:noProof/>
        </w:rPr>
        <w:t>18</w:t>
      </w:r>
      <w:r w:rsidR="00F83A94">
        <w:fldChar w:fldCharType="end"/>
      </w:r>
      <w:r w:rsidR="00351591">
        <w:t>.</w:t>
      </w:r>
    </w:p>
    <w:p w:rsidR="00B66DE4" w:rsidRDefault="00B66DE4" w:rsidP="002D4D13">
      <w:pPr>
        <w:spacing w:after="0"/>
      </w:pPr>
    </w:p>
    <w:p w:rsidR="00E04411" w:rsidRDefault="00251546" w:rsidP="00351591">
      <w:r>
        <w:rPr>
          <w:noProof/>
          <w:lang w:eastAsia="de-DE"/>
        </w:rPr>
        <mc:AlternateContent>
          <mc:Choice Requires="wps">
            <w:drawing>
              <wp:anchor distT="0" distB="0" distL="114300" distR="114300" simplePos="0" relativeHeight="251689984" behindDoc="0" locked="0" layoutInCell="1" allowOverlap="1" wp14:anchorId="3451DF78" wp14:editId="43F6D848">
                <wp:simplePos x="0" y="0"/>
                <wp:positionH relativeFrom="column">
                  <wp:posOffset>2375866</wp:posOffset>
                </wp:positionH>
                <wp:positionV relativeFrom="paragraph">
                  <wp:posOffset>80645</wp:posOffset>
                </wp:positionV>
                <wp:extent cx="466725" cy="247650"/>
                <wp:effectExtent l="0" t="0" r="0" b="0"/>
                <wp:wrapNone/>
                <wp:docPr id="29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247650"/>
                        </a:xfrm>
                        <a:prstGeom prst="rect">
                          <a:avLst/>
                        </a:prstGeom>
                        <a:noFill/>
                        <a:ln w="9525">
                          <a:noFill/>
                          <a:miter lim="800000"/>
                          <a:headEnd/>
                          <a:tailEnd/>
                        </a:ln>
                      </wps:spPr>
                      <wps:txbx>
                        <w:txbxContent>
                          <w:p w:rsidR="00156888" w:rsidRPr="00E04411" w:rsidRDefault="00156888">
                            <w:pPr>
                              <w:rPr>
                                <w:sz w:val="18"/>
                              </w:rPr>
                            </w:pPr>
                            <w:r w:rsidRPr="00E04411">
                              <w:rPr>
                                <w:sz w:val="18"/>
                              </w:rPr>
                              <w:t>St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left:0;text-align:left;margin-left:187.1pt;margin-top:6.35pt;width:36.75pt;height:1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" filled="f" stroked="f">
                <v:textbox>
                  <w:txbxContent>
                    <w:p w:rsidR="00156888" w:rsidRPr="00E04411" w:rsidRDefault="00156888">
                      <w:pPr>
                        <w:rPr>
                          <w:sz w:val="18"/>
                        </w:rPr>
                      </w:pPr>
                      <w:r w:rsidRPr="00E04411">
                        <w:rPr>
                          <w:sz w:val="18"/>
                        </w:rPr>
                        <w:t>Start</w:t>
                      </w:r>
                    </w:p>
                  </w:txbxContent>
                </v:textbox>
              </v:shape>
            </w:pict>
          </mc:Fallback>
        </mc:AlternateContent>
      </w:r>
      <w:r>
        <w:rPr>
          <w:noProof/>
          <w:lang w:eastAsia="de-DE"/>
        </w:rPr>
        <mc:AlternateContent>
          <mc:Choice Requires="wps">
            <w:drawing>
              <wp:anchor distT="0" distB="0" distL="114300" distR="114300" simplePos="0" relativeHeight="251687936" behindDoc="0" locked="0" layoutInCell="1" allowOverlap="1" wp14:anchorId="6FD42C41" wp14:editId="39B29B3F">
                <wp:simplePos x="0" y="0"/>
                <wp:positionH relativeFrom="column">
                  <wp:posOffset>2575560</wp:posOffset>
                </wp:positionH>
                <wp:positionV relativeFrom="paragraph">
                  <wp:posOffset>271145</wp:posOffset>
                </wp:positionV>
                <wp:extent cx="0" cy="190500"/>
                <wp:effectExtent l="95250" t="19050" r="76200" b="95250"/>
                <wp:wrapNone/>
                <wp:docPr id="291" name="Gerade Verbindung mit Pfeil 291"/>
                <wp:cNvGraphicFramePr/>
                <a:graphic xmlns:a="http://schemas.openxmlformats.org/drawingml/2006/main">
                  <a:graphicData uri="http://schemas.microsoft.com/office/word/2010/wordprocessingShape">
                    <wps:wsp>
                      <wps:cNvCnPr/>
                      <wps:spPr>
                        <a:xfrm>
                          <a:off x="0" y="0"/>
                          <a:ext cx="0" cy="19050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91" o:spid="_x0000_s1026" type="#_x0000_t32" style="position:absolute;margin-left:202.8pt;margin-top:21.35pt;width:0;height: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" strokecolor="black [3200]" strokeweight="1pt">
                <v:stroke endarrow="open"/>
                <v:shadow on="t" color="black" opacity="24903f" origin=",.5" offset="0,.55556mm"/>
              </v:shape>
            </w:pict>
          </mc:Fallback>
        </mc:AlternateContent>
      </w:r>
      <w:r>
        <w:rPr>
          <w:noProof/>
          <w:lang w:eastAsia="de-DE"/>
        </w:rPr>
        <mc:AlternateContent>
          <mc:Choice Requires="wps">
            <w:drawing>
              <wp:anchor distT="0" distB="0" distL="114300" distR="114300" simplePos="0" relativeHeight="251681792" behindDoc="0" locked="0" layoutInCell="1" allowOverlap="1" wp14:anchorId="13FA8D71" wp14:editId="0E10DB74">
                <wp:simplePos x="0" y="0"/>
                <wp:positionH relativeFrom="column">
                  <wp:posOffset>2585085</wp:posOffset>
                </wp:positionH>
                <wp:positionV relativeFrom="paragraph">
                  <wp:posOffset>622300</wp:posOffset>
                </wp:positionV>
                <wp:extent cx="0" cy="247650"/>
                <wp:effectExtent l="95250" t="19050" r="76200" b="95250"/>
                <wp:wrapNone/>
                <wp:docPr id="31" name="Gerade Verbindung mit Pfeil 31"/>
                <wp:cNvGraphicFramePr/>
                <a:graphic xmlns:a="http://schemas.openxmlformats.org/drawingml/2006/main">
                  <a:graphicData uri="http://schemas.microsoft.com/office/word/2010/wordprocessingShape">
                    <wps:wsp>
                      <wps:cNvCnPr/>
                      <wps:spPr>
                        <a:xfrm>
                          <a:off x="0" y="0"/>
                          <a:ext cx="0" cy="24765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31" o:spid="_x0000_s1026" type="#_x0000_t32" style="position:absolute;margin-left:203.55pt;margin-top:49pt;width:0;height:19.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" strokecolor="black [3200]" strokeweight="1pt">
                <v:stroke endarrow="open"/>
                <v:shadow on="t" color="black" opacity="24903f" origin=",.5" offset="0,.55556mm"/>
              </v:shape>
            </w:pict>
          </mc:Fallback>
        </mc:AlternateContent>
      </w:r>
      <w:r>
        <w:rPr>
          <w:noProof/>
          <w:lang w:eastAsia="de-DE"/>
        </w:rPr>
        <mc:AlternateContent>
          <mc:Choice Requires="wps">
            <w:drawing>
              <wp:anchor distT="0" distB="0" distL="114300" distR="114300" simplePos="0" relativeHeight="251667967" behindDoc="0" locked="0" layoutInCell="1" allowOverlap="1" wp14:anchorId="37BFBBD8" wp14:editId="51962AFA">
                <wp:simplePos x="0" y="0"/>
                <wp:positionH relativeFrom="column">
                  <wp:posOffset>2585085</wp:posOffset>
                </wp:positionH>
                <wp:positionV relativeFrom="paragraph">
                  <wp:posOffset>1488440</wp:posOffset>
                </wp:positionV>
                <wp:extent cx="0" cy="238125"/>
                <wp:effectExtent l="114300" t="19050" r="76200" b="85725"/>
                <wp:wrapNone/>
                <wp:docPr id="289" name="Gerade Verbindung mit Pfeil 289"/>
                <wp:cNvGraphicFramePr/>
                <a:graphic xmlns:a="http://schemas.openxmlformats.org/drawingml/2006/main">
                  <a:graphicData uri="http://schemas.microsoft.com/office/word/2010/wordprocessingShape">
                    <wps:wsp>
                      <wps:cNvCnPr/>
                      <wps:spPr>
                        <a:xfrm>
                          <a:off x="0" y="0"/>
                          <a:ext cx="0" cy="238125"/>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89" o:spid="_x0000_s1026" type="#_x0000_t32" style="position:absolute;margin-left:203.55pt;margin-top:117.2pt;width:0;height:18.75pt;z-index:2516679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" strokecolor="black [3200]" strokeweight="1pt">
                <v:stroke endarrow="open"/>
                <v:shadow on="t" color="black" opacity="24903f" origin=",.5" offset="0,.55556mm"/>
              </v:shape>
            </w:pict>
          </mc:Fallback>
        </mc:AlternateContent>
      </w:r>
    </w:p>
    <w:p w:rsidR="00351591" w:rsidRDefault="00A24BAB" w:rsidP="00351591">
      <w:r>
        <w:rPr>
          <w:noProof/>
          <w:lang w:eastAsia="de-DE"/>
        </w:rPr>
        <mc:AlternateContent>
          <mc:Choice Requires="wps">
            <w:drawing>
              <wp:anchor distT="0" distB="0" distL="114300" distR="114300" simplePos="0" relativeHeight="251709440" behindDoc="0" locked="0" layoutInCell="1" allowOverlap="1" wp14:anchorId="08FBAD0A" wp14:editId="3A2A018B">
                <wp:simplePos x="0" y="0"/>
                <wp:positionH relativeFrom="column">
                  <wp:posOffset>3703320</wp:posOffset>
                </wp:positionH>
                <wp:positionV relativeFrom="paragraph">
                  <wp:posOffset>235585</wp:posOffset>
                </wp:positionV>
                <wp:extent cx="0" cy="1714500"/>
                <wp:effectExtent l="57150" t="19050" r="76200" b="76200"/>
                <wp:wrapNone/>
                <wp:docPr id="304" name="Gerade Verbindung 304"/>
                <wp:cNvGraphicFramePr/>
                <a:graphic xmlns:a="http://schemas.openxmlformats.org/drawingml/2006/main">
                  <a:graphicData uri="http://schemas.microsoft.com/office/word/2010/wordprocessingShape">
                    <wps:wsp>
                      <wps:cNvCnPr/>
                      <wps:spPr>
                        <a:xfrm flipV="1">
                          <a:off x="0" y="0"/>
                          <a:ext cx="0" cy="171450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04" o:spid="_x0000_s1026" style="position:absolute;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1.6pt,18.55pt" to="291.6pt,15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" strokecolor="black [3200]" strokeweight="1pt">
                <v:shadow on="t" color="black" opacity="24903f" origin=",.5" offset="0,.55556mm"/>
              </v:line>
            </w:pict>
          </mc:Fallback>
        </mc:AlternateContent>
      </w:r>
      <w:r>
        <w:rPr>
          <w:noProof/>
          <w:lang w:eastAsia="de-DE"/>
        </w:rPr>
        <mc:AlternateContent>
          <mc:Choice Requires="wps">
            <w:drawing>
              <wp:anchor distT="0" distB="0" distL="114300" distR="114300" simplePos="0" relativeHeight="251706368" behindDoc="0" locked="0" layoutInCell="1" allowOverlap="1" wp14:anchorId="788A1213" wp14:editId="63E46846">
                <wp:simplePos x="0" y="0"/>
                <wp:positionH relativeFrom="column">
                  <wp:posOffset>3408045</wp:posOffset>
                </wp:positionH>
                <wp:positionV relativeFrom="paragraph">
                  <wp:posOffset>234315</wp:posOffset>
                </wp:positionV>
                <wp:extent cx="295275" cy="0"/>
                <wp:effectExtent l="57150" t="76200" r="0" b="152400"/>
                <wp:wrapNone/>
                <wp:docPr id="302" name="Gerade Verbindung mit Pfeil 302"/>
                <wp:cNvGraphicFramePr/>
                <a:graphic xmlns:a="http://schemas.openxmlformats.org/drawingml/2006/main">
                  <a:graphicData uri="http://schemas.microsoft.com/office/word/2010/wordprocessingShape">
                    <wps:wsp>
                      <wps:cNvCnPr/>
                      <wps:spPr>
                        <a:xfrm flipH="1">
                          <a:off x="0" y="0"/>
                          <a:ext cx="295275" cy="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302" o:spid="_x0000_s1026" type="#_x0000_t32" style="position:absolute;margin-left:268.35pt;margin-top:18.45pt;width:23.25pt;height:0;flip:x;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" strokecolor="black [3200]" strokeweight="1pt">
                <v:stroke endarrow="open"/>
                <v:shadow on="t" color="black" opacity="24903f" origin=",.5" offset="0,.55556mm"/>
              </v:shape>
            </w:pict>
          </mc:Fallback>
        </mc:AlternateContent>
      </w:r>
      <w:r>
        <w:rPr>
          <w:noProof/>
          <w:lang w:eastAsia="de-DE"/>
        </w:rPr>
        <mc:AlternateContent>
          <mc:Choice Requires="wps">
            <w:drawing>
              <wp:anchor distT="0" distB="0" distL="114300" distR="114300" simplePos="0" relativeHeight="251684864" behindDoc="0" locked="0" layoutInCell="1" allowOverlap="1" wp14:anchorId="4C812B8E" wp14:editId="1270D688">
                <wp:simplePos x="0" y="0"/>
                <wp:positionH relativeFrom="column">
                  <wp:posOffset>1798320</wp:posOffset>
                </wp:positionH>
                <wp:positionV relativeFrom="paragraph">
                  <wp:posOffset>128270</wp:posOffset>
                </wp:positionV>
                <wp:extent cx="1609725" cy="219075"/>
                <wp:effectExtent l="0" t="0" r="28575" b="28575"/>
                <wp:wrapNone/>
                <wp:docPr id="1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219075"/>
                        </a:xfrm>
                        <a:prstGeom prst="rect">
                          <a:avLst/>
                        </a:prstGeom>
                        <a:solidFill>
                          <a:schemeClr val="bg1"/>
                        </a:solidFill>
                        <a:ln w="9525">
                          <a:solidFill>
                            <a:schemeClr val="tx1"/>
                          </a:solidFill>
                          <a:miter lim="800000"/>
                          <a:headEnd/>
                          <a:tailEnd/>
                        </a:ln>
                      </wps:spPr>
                      <wps:txbx>
                        <w:txbxContent>
                          <w:p w:rsidR="00156888" w:rsidRPr="00351591" w:rsidRDefault="00156888" w:rsidP="00351591">
                            <w:pPr>
                              <w:jc w:val="center"/>
                              <w:rPr>
                                <w:sz w:val="18"/>
                              </w:rPr>
                            </w:pPr>
                            <w:r w:rsidRPr="00351591">
                              <w:rPr>
                                <w:sz w:val="18"/>
                              </w:rPr>
                              <w:t>Daten sammel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left:0;text-align:left;margin-left:141.6pt;margin-top:10.1pt;width:126.75pt;height:17.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" fillcolor="white [3212]" strokecolor="black [3213]">
                <v:textbox>
                  <w:txbxContent>
                    <w:p w:rsidR="00156888" w:rsidRPr="00351591" w:rsidRDefault="00156888" w:rsidP="00351591">
                      <w:pPr>
                        <w:jc w:val="center"/>
                        <w:rPr>
                          <w:sz w:val="18"/>
                        </w:rPr>
                      </w:pPr>
                      <w:r w:rsidRPr="00351591">
                        <w:rPr>
                          <w:sz w:val="18"/>
                        </w:rPr>
                        <w:t>Daten sammeln</w:t>
                      </w:r>
                    </w:p>
                  </w:txbxContent>
                </v:textbox>
              </v:shape>
            </w:pict>
          </mc:Fallback>
        </mc:AlternateContent>
      </w:r>
      <w:r w:rsidR="0068560C">
        <w:rPr>
          <w:noProof/>
          <w:lang w:eastAsia="de-DE"/>
        </w:rPr>
        <mc:AlternateContent>
          <mc:Choice Requires="wps">
            <w:drawing>
              <wp:anchor distT="0" distB="0" distL="114300" distR="114300" simplePos="0" relativeHeight="251700224" behindDoc="0" locked="0" layoutInCell="1" allowOverlap="1" wp14:anchorId="0DE2E11F" wp14:editId="53E32133">
                <wp:simplePos x="0" y="0"/>
                <wp:positionH relativeFrom="column">
                  <wp:posOffset>3408045</wp:posOffset>
                </wp:positionH>
                <wp:positionV relativeFrom="paragraph">
                  <wp:posOffset>1539240</wp:posOffset>
                </wp:positionV>
                <wp:extent cx="295275" cy="0"/>
                <wp:effectExtent l="57150" t="76200" r="0" b="152400"/>
                <wp:wrapNone/>
                <wp:docPr id="299" name="Gerade Verbindung mit Pfeil 299"/>
                <wp:cNvGraphicFramePr/>
                <a:graphic xmlns:a="http://schemas.openxmlformats.org/drawingml/2006/main">
                  <a:graphicData uri="http://schemas.microsoft.com/office/word/2010/wordprocessingShape">
                    <wps:wsp>
                      <wps:cNvCnPr/>
                      <wps:spPr>
                        <a:xfrm flipH="1">
                          <a:off x="0" y="0"/>
                          <a:ext cx="295275" cy="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99" o:spid="_x0000_s1026" type="#_x0000_t32" style="position:absolute;margin-left:268.35pt;margin-top:121.2pt;width:23.25pt;height:0;flip:x;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" strokecolor="black [3200]" strokeweight="1pt">
                <v:stroke endarrow="open"/>
                <v:shadow on="t" color="black" opacity="24903f" origin=",.5" offset="0,.55556mm"/>
              </v:shape>
            </w:pict>
          </mc:Fallback>
        </mc:AlternateContent>
      </w:r>
      <w:r w:rsidR="0068560C">
        <w:rPr>
          <w:noProof/>
          <w:lang w:eastAsia="de-DE"/>
        </w:rPr>
        <mc:AlternateContent>
          <mc:Choice Requires="wps">
            <w:drawing>
              <wp:anchor distT="0" distB="0" distL="114300" distR="114300" simplePos="0" relativeHeight="251707392" behindDoc="0" locked="0" layoutInCell="1" allowOverlap="1" wp14:anchorId="4B7D918B" wp14:editId="2B45708B">
                <wp:simplePos x="0" y="0"/>
                <wp:positionH relativeFrom="column">
                  <wp:posOffset>3408045</wp:posOffset>
                </wp:positionH>
                <wp:positionV relativeFrom="paragraph">
                  <wp:posOffset>1948815</wp:posOffset>
                </wp:positionV>
                <wp:extent cx="295275" cy="0"/>
                <wp:effectExtent l="38100" t="38100" r="66675" b="95250"/>
                <wp:wrapNone/>
                <wp:docPr id="303" name="Gerade Verbindung 303"/>
                <wp:cNvGraphicFramePr/>
                <a:graphic xmlns:a="http://schemas.openxmlformats.org/drawingml/2006/main">
                  <a:graphicData uri="http://schemas.microsoft.com/office/word/2010/wordprocessingShape">
                    <wps:wsp>
                      <wps:cNvCnPr/>
                      <wps:spPr>
                        <a:xfrm>
                          <a:off x="0" y="0"/>
                          <a:ext cx="295275" cy="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id="Gerade Verbindung 303" o:spid="_x0000_s1026" style="position:absolute;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68.35pt,153.45pt" to="291.6pt,15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" strokecolor="black [3200]" strokeweight="1pt">
                <v:shadow on="t" color="black" opacity="24903f" origin=",.5" offset="0,.55556mm"/>
              </v:line>
            </w:pict>
          </mc:Fallback>
        </mc:AlternateContent>
      </w:r>
    </w:p>
    <w:p w:rsidR="00351591" w:rsidRDefault="00251546" w:rsidP="00351591">
      <w:r>
        <w:rPr>
          <w:noProof/>
          <w:lang w:eastAsia="de-DE"/>
        </w:rPr>
        <mc:AlternateContent>
          <mc:Choice Requires="wps">
            <w:drawing>
              <wp:anchor distT="0" distB="0" distL="114300" distR="114300" simplePos="0" relativeHeight="251704320" behindDoc="0" locked="0" layoutInCell="1" allowOverlap="1" wp14:anchorId="21FB3F51" wp14:editId="3EB8D075">
                <wp:simplePos x="0" y="0"/>
                <wp:positionH relativeFrom="column">
                  <wp:posOffset>3408045</wp:posOffset>
                </wp:positionH>
                <wp:positionV relativeFrom="paragraph">
                  <wp:posOffset>325120</wp:posOffset>
                </wp:positionV>
                <wp:extent cx="295275" cy="0"/>
                <wp:effectExtent l="57150" t="76200" r="0" b="152400"/>
                <wp:wrapNone/>
                <wp:docPr id="301" name="Gerade Verbindung mit Pfeil 301"/>
                <wp:cNvGraphicFramePr/>
                <a:graphic xmlns:a="http://schemas.openxmlformats.org/drawingml/2006/main">
                  <a:graphicData uri="http://schemas.microsoft.com/office/word/2010/wordprocessingShape">
                    <wps:wsp>
                      <wps:cNvCnPr/>
                      <wps:spPr>
                        <a:xfrm flipH="1">
                          <a:off x="0" y="0"/>
                          <a:ext cx="295275" cy="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301" o:spid="_x0000_s1026" type="#_x0000_t32" style="position:absolute;margin-left:268.35pt;margin-top:25.6pt;width:23.25pt;height:0;flip:x;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" strokecolor="black [3200]" strokeweight="1pt">
                <v:stroke endarrow="open"/>
                <v:shadow on="t" color="black" opacity="24903f" origin=",.5" offset="0,.55556mm"/>
              </v:shape>
            </w:pict>
          </mc:Fallback>
        </mc:AlternateContent>
      </w:r>
      <w:r w:rsidR="00C37997">
        <w:rPr>
          <w:noProof/>
          <w:lang w:eastAsia="de-DE"/>
        </w:rPr>
        <mc:AlternateContent>
          <mc:Choice Requires="wps">
            <w:drawing>
              <wp:anchor distT="0" distB="0" distL="114300" distR="114300" simplePos="0" relativeHeight="251711488" behindDoc="0" locked="0" layoutInCell="1" allowOverlap="1" wp14:anchorId="5321DDA9" wp14:editId="55418F55">
                <wp:simplePos x="0" y="0"/>
                <wp:positionH relativeFrom="column">
                  <wp:posOffset>1804035</wp:posOffset>
                </wp:positionH>
                <wp:positionV relativeFrom="paragraph">
                  <wp:posOffset>214326</wp:posOffset>
                </wp:positionV>
                <wp:extent cx="1609725" cy="228600"/>
                <wp:effectExtent l="0" t="0" r="28575" b="19050"/>
                <wp:wrapNone/>
                <wp:docPr id="30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228600"/>
                        </a:xfrm>
                        <a:prstGeom prst="rect">
                          <a:avLst/>
                        </a:prstGeom>
                        <a:solidFill>
                          <a:schemeClr val="bg1"/>
                        </a:solidFill>
                        <a:ln w="9525">
                          <a:solidFill>
                            <a:schemeClr val="tx1"/>
                          </a:solidFill>
                          <a:miter lim="800000"/>
                          <a:headEnd/>
                          <a:tailEnd/>
                        </a:ln>
                      </wps:spPr>
                      <wps:txbx>
                        <w:txbxContent>
                          <w:p w:rsidR="00156888" w:rsidRPr="00351591" w:rsidRDefault="00156888" w:rsidP="00C37997">
                            <w:pPr>
                              <w:jc w:val="center"/>
                              <w:rPr>
                                <w:sz w:val="18"/>
                              </w:rPr>
                            </w:pPr>
                            <w:r>
                              <w:rPr>
                                <w:sz w:val="18"/>
                              </w:rPr>
                              <w:t>Wahl der Features</w:t>
                            </w:r>
                          </w:p>
                          <w:p w:rsidR="00156888" w:rsidRDefault="00156888" w:rsidP="00C37997">
                            <w:pPr>
                              <w:jc w:val="center"/>
                            </w:pPr>
                            <w:r>
                              <w:rPr>
                                <w:noProof/>
                                <w:lang w:eastAsia="de-DE"/>
                              </w:rPr>
                              <w:drawing>
                                <wp:inline distT="0" distB="0" distL="0" distR="0" wp14:anchorId="60CADAC7" wp14:editId="6137EEC4">
                                  <wp:extent cx="1141730" cy="242921"/>
                                  <wp:effectExtent l="0" t="0" r="1270" b="5080"/>
                                  <wp:docPr id="522" name="Grafik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41730" cy="242921"/>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left:0;text-align:left;margin-left:142.05pt;margin-top:16.9pt;width:126.75pt;height:1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" fillcolor="white [3212]" strokecolor="black [3213]">
                <v:textbox>
                  <w:txbxContent>
                    <w:p w:rsidR="00156888" w:rsidRPr="00351591" w:rsidRDefault="00156888" w:rsidP="00C37997">
                      <w:pPr>
                        <w:jc w:val="center"/>
                        <w:rPr>
                          <w:sz w:val="18"/>
                        </w:rPr>
                      </w:pPr>
                      <w:r>
                        <w:rPr>
                          <w:sz w:val="18"/>
                        </w:rPr>
                        <w:t>Wahl der Features</w:t>
                      </w:r>
                    </w:p>
                    <w:p w:rsidR="00156888" w:rsidRDefault="00156888" w:rsidP="00C37997">
                      <w:pPr>
                        <w:jc w:val="center"/>
                      </w:pPr>
                      <w:r>
                        <w:rPr>
                          <w:noProof/>
                          <w:lang w:eastAsia="de-DE"/>
                        </w:rPr>
                        <w:drawing>
                          <wp:inline distT="0" distB="0" distL="0" distR="0" wp14:anchorId="60CADAC7" wp14:editId="6137EEC4">
                            <wp:extent cx="1141730" cy="242921"/>
                            <wp:effectExtent l="0" t="0" r="1270" b="5080"/>
                            <wp:docPr id="522" name="Grafik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41730" cy="242921"/>
                                    </a:xfrm>
                                    <a:prstGeom prst="rect">
                                      <a:avLst/>
                                    </a:prstGeom>
                                    <a:noFill/>
                                    <a:ln>
                                      <a:noFill/>
                                    </a:ln>
                                  </pic:spPr>
                                </pic:pic>
                              </a:graphicData>
                            </a:graphic>
                          </wp:inline>
                        </w:drawing>
                      </w:r>
                    </w:p>
                  </w:txbxContent>
                </v:textbox>
              </v:shape>
            </w:pict>
          </mc:Fallback>
        </mc:AlternateContent>
      </w:r>
    </w:p>
    <w:p w:rsidR="00351591" w:rsidRDefault="00251546" w:rsidP="00351591">
      <w:r>
        <w:rPr>
          <w:noProof/>
          <w:lang w:eastAsia="de-DE"/>
        </w:rPr>
        <mc:AlternateContent>
          <mc:Choice Requires="wps">
            <w:drawing>
              <wp:anchor distT="0" distB="0" distL="114300" distR="114300" simplePos="0" relativeHeight="251683840" behindDoc="0" locked="0" layoutInCell="1" allowOverlap="1" wp14:anchorId="4F24A225" wp14:editId="4B6D3F5B">
                <wp:simplePos x="0" y="0"/>
                <wp:positionH relativeFrom="column">
                  <wp:posOffset>2585416</wp:posOffset>
                </wp:positionH>
                <wp:positionV relativeFrom="paragraph">
                  <wp:posOffset>67310</wp:posOffset>
                </wp:positionV>
                <wp:extent cx="0" cy="238125"/>
                <wp:effectExtent l="114300" t="19050" r="76200" b="85725"/>
                <wp:wrapNone/>
                <wp:docPr id="288" name="Gerade Verbindung mit Pfeil 288"/>
                <wp:cNvGraphicFramePr/>
                <a:graphic xmlns:a="http://schemas.openxmlformats.org/drawingml/2006/main">
                  <a:graphicData uri="http://schemas.microsoft.com/office/word/2010/wordprocessingShape">
                    <wps:wsp>
                      <wps:cNvCnPr/>
                      <wps:spPr>
                        <a:xfrm>
                          <a:off x="0" y="0"/>
                          <a:ext cx="0" cy="238125"/>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88" o:spid="_x0000_s1026" type="#_x0000_t32" style="position:absolute;margin-left:203.6pt;margin-top:5.3pt;width:0;height:18.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" strokecolor="black [3200]" strokeweight="1pt">
                <v:stroke endarrow="open"/>
                <v:shadow on="t" color="black" opacity="24903f" origin=",.5" offset="0,.55556mm"/>
              </v:shape>
            </w:pict>
          </mc:Fallback>
        </mc:AlternateContent>
      </w:r>
      <w:r>
        <w:rPr>
          <w:noProof/>
          <w:lang w:eastAsia="de-DE"/>
        </w:rPr>
        <mc:AlternateContent>
          <mc:Choice Requires="wps">
            <w:drawing>
              <wp:anchor distT="0" distB="0" distL="114300" distR="114300" simplePos="0" relativeHeight="251675648" behindDoc="0" locked="0" layoutInCell="1" allowOverlap="1" wp14:anchorId="39245EB3" wp14:editId="4351CE4C">
                <wp:simplePos x="0" y="0"/>
                <wp:positionH relativeFrom="column">
                  <wp:posOffset>1798320</wp:posOffset>
                </wp:positionH>
                <wp:positionV relativeFrom="paragraph">
                  <wp:posOffset>316561</wp:posOffset>
                </wp:positionV>
                <wp:extent cx="1609725" cy="228600"/>
                <wp:effectExtent l="0" t="0" r="28575" b="19050"/>
                <wp:wrapNone/>
                <wp:docPr id="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228600"/>
                        </a:xfrm>
                        <a:prstGeom prst="rect">
                          <a:avLst/>
                        </a:prstGeom>
                        <a:solidFill>
                          <a:schemeClr val="bg1"/>
                        </a:solidFill>
                        <a:ln w="9525">
                          <a:solidFill>
                            <a:schemeClr val="tx1"/>
                          </a:solidFill>
                          <a:miter lim="800000"/>
                          <a:headEnd/>
                          <a:tailEnd/>
                        </a:ln>
                      </wps:spPr>
                      <wps:txbx>
                        <w:txbxContent>
                          <w:p w:rsidR="00156888" w:rsidRDefault="00156888" w:rsidP="00351591">
                            <w:pPr>
                              <w:jc w:val="center"/>
                            </w:pPr>
                            <w:r w:rsidRPr="00351591">
                              <w:rPr>
                                <w:sz w:val="18"/>
                              </w:rPr>
                              <w:t>Wahl des Modells</w:t>
                            </w:r>
                            <w:r>
                              <w:rPr>
                                <w:noProof/>
                                <w:lang w:eastAsia="de-DE"/>
                              </w:rPr>
                              <w:drawing>
                                <wp:inline distT="0" distB="0" distL="0" distR="0" wp14:anchorId="6C02AF47" wp14:editId="3E0B1A60">
                                  <wp:extent cx="1141730" cy="242921"/>
                                  <wp:effectExtent l="0" t="0" r="1270" b="5080"/>
                                  <wp:docPr id="523" name="Grafik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41730" cy="242921"/>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141.6pt;margin-top:24.95pt;width:126.75pt;height:1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" fillcolor="white [3212]" strokecolor="black [3213]">
                <v:textbox>
                  <w:txbxContent>
                    <w:p w:rsidR="00156888" w:rsidRDefault="00156888" w:rsidP="00351591">
                      <w:pPr>
                        <w:jc w:val="center"/>
                      </w:pPr>
                      <w:r w:rsidRPr="00351591">
                        <w:rPr>
                          <w:sz w:val="18"/>
                        </w:rPr>
                        <w:t>Wahl des Modells</w:t>
                      </w:r>
                      <w:r>
                        <w:rPr>
                          <w:noProof/>
                          <w:lang w:eastAsia="de-DE"/>
                        </w:rPr>
                        <w:drawing>
                          <wp:inline distT="0" distB="0" distL="0" distR="0" wp14:anchorId="6C02AF47" wp14:editId="3E0B1A60">
                            <wp:extent cx="1141730" cy="242921"/>
                            <wp:effectExtent l="0" t="0" r="1270" b="5080"/>
                            <wp:docPr id="523" name="Grafik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41730" cy="242921"/>
                                    </a:xfrm>
                                    <a:prstGeom prst="rect">
                                      <a:avLst/>
                                    </a:prstGeom>
                                    <a:noFill/>
                                    <a:ln>
                                      <a:noFill/>
                                    </a:ln>
                                  </pic:spPr>
                                </pic:pic>
                              </a:graphicData>
                            </a:graphic>
                          </wp:inline>
                        </w:drawing>
                      </w:r>
                    </w:p>
                  </w:txbxContent>
                </v:textbox>
              </v:shape>
            </w:pict>
          </mc:Fallback>
        </mc:AlternateContent>
      </w:r>
      <w:r w:rsidR="0068560C">
        <w:rPr>
          <w:noProof/>
          <w:lang w:eastAsia="de-DE"/>
        </w:rPr>
        <mc:AlternateContent>
          <mc:Choice Requires="wps">
            <w:drawing>
              <wp:anchor distT="0" distB="0" distL="114300" distR="114300" simplePos="0" relativeHeight="251698176" behindDoc="0" locked="0" layoutInCell="1" allowOverlap="1" wp14:anchorId="34640836" wp14:editId="7C9BC7D8">
                <wp:simplePos x="0" y="0"/>
                <wp:positionH relativeFrom="column">
                  <wp:posOffset>1264920</wp:posOffset>
                </wp:positionH>
                <wp:positionV relativeFrom="paragraph">
                  <wp:posOffset>236855</wp:posOffset>
                </wp:positionV>
                <wp:extent cx="485775" cy="161290"/>
                <wp:effectExtent l="38100" t="38100" r="47625" b="124460"/>
                <wp:wrapNone/>
                <wp:docPr id="298" name="Gerade Verbindung mit Pfeil 298"/>
                <wp:cNvGraphicFramePr/>
                <a:graphic xmlns:a="http://schemas.openxmlformats.org/drawingml/2006/main">
                  <a:graphicData uri="http://schemas.microsoft.com/office/word/2010/wordprocessingShape">
                    <wps:wsp>
                      <wps:cNvCnPr/>
                      <wps:spPr>
                        <a:xfrm>
                          <a:off x="0" y="0"/>
                          <a:ext cx="485775" cy="161290"/>
                        </a:xfrm>
                        <a:prstGeom prst="straightConnector1">
                          <a:avLst/>
                        </a:prstGeom>
                        <a:ln w="12700">
                          <a:prstDash val="dash"/>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98" o:spid="_x0000_s1026" type="#_x0000_t32" style="position:absolute;margin-left:99.6pt;margin-top:18.65pt;width:38.25pt;height:12.7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" strokecolor="black [3200]" strokeweight="1pt">
                <v:stroke dashstyle="dash" endarrow="open"/>
                <v:shadow on="t" color="black" opacity="24903f" origin=",.5" offset="0,.55556mm"/>
              </v:shape>
            </w:pict>
          </mc:Fallback>
        </mc:AlternateContent>
      </w:r>
      <w:r w:rsidR="0068560C">
        <w:rPr>
          <w:noProof/>
          <w:lang w:eastAsia="de-DE"/>
        </w:rPr>
        <mc:AlternateContent>
          <mc:Choice Requires="wps">
            <w:drawing>
              <wp:anchor distT="0" distB="0" distL="114300" distR="114300" simplePos="0" relativeHeight="251694080" behindDoc="0" locked="0" layoutInCell="1" allowOverlap="1" wp14:anchorId="7F4EAD90" wp14:editId="08657683">
                <wp:simplePos x="0" y="0"/>
                <wp:positionH relativeFrom="column">
                  <wp:posOffset>607695</wp:posOffset>
                </wp:positionH>
                <wp:positionV relativeFrom="paragraph">
                  <wp:posOffset>93980</wp:posOffset>
                </wp:positionV>
                <wp:extent cx="704850" cy="247650"/>
                <wp:effectExtent l="0" t="0" r="0" b="0"/>
                <wp:wrapNone/>
                <wp:docPr id="29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4850" cy="247650"/>
                        </a:xfrm>
                        <a:prstGeom prst="rect">
                          <a:avLst/>
                        </a:prstGeom>
                        <a:solidFill>
                          <a:srgbClr val="FFFFFF"/>
                        </a:solidFill>
                        <a:ln w="9525">
                          <a:noFill/>
                          <a:miter lim="800000"/>
                          <a:headEnd/>
                          <a:tailEnd/>
                        </a:ln>
                      </wps:spPr>
                      <wps:txbx>
                        <w:txbxContent>
                          <w:p w:rsidR="00156888" w:rsidRPr="00E04411" w:rsidRDefault="00156888" w:rsidP="00E04411">
                            <w:pPr>
                              <w:rPr>
                                <w:sz w:val="18"/>
                              </w:rPr>
                            </w:pPr>
                            <w:r>
                              <w:rPr>
                                <w:sz w:val="18"/>
                              </w:rPr>
                              <w:t>Vorwiss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5" type="#_x0000_t202" style="position:absolute;left:0;text-align:left;margin-left:47.85pt;margin-top:7.4pt;width:55.5pt;height:19.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" stroked="f">
                <v:textbox>
                  <w:txbxContent>
                    <w:p w:rsidR="00156888" w:rsidRPr="00E04411" w:rsidRDefault="00156888" w:rsidP="00E04411">
                      <w:pPr>
                        <w:rPr>
                          <w:sz w:val="18"/>
                        </w:rPr>
                      </w:pPr>
                      <w:r>
                        <w:rPr>
                          <w:sz w:val="18"/>
                        </w:rPr>
                        <w:t>Vorwissen</w:t>
                      </w:r>
                    </w:p>
                  </w:txbxContent>
                </v:textbox>
              </v:shape>
            </w:pict>
          </mc:Fallback>
        </mc:AlternateContent>
      </w:r>
      <w:r w:rsidR="0068560C">
        <w:rPr>
          <w:noProof/>
          <w:lang w:eastAsia="de-DE"/>
        </w:rPr>
        <mc:AlternateContent>
          <mc:Choice Requires="wps">
            <w:drawing>
              <wp:anchor distT="0" distB="0" distL="114300" distR="114300" simplePos="0" relativeHeight="251696128" behindDoc="0" locked="0" layoutInCell="1" allowOverlap="1" wp14:anchorId="3780232E" wp14:editId="49D28044">
                <wp:simplePos x="0" y="0"/>
                <wp:positionH relativeFrom="column">
                  <wp:posOffset>1264920</wp:posOffset>
                </wp:positionH>
                <wp:positionV relativeFrom="paragraph">
                  <wp:posOffset>36830</wp:posOffset>
                </wp:positionV>
                <wp:extent cx="504825" cy="142875"/>
                <wp:effectExtent l="38100" t="57150" r="9525" b="85725"/>
                <wp:wrapNone/>
                <wp:docPr id="297" name="Gerade Verbindung mit Pfeil 297"/>
                <wp:cNvGraphicFramePr/>
                <a:graphic xmlns:a="http://schemas.openxmlformats.org/drawingml/2006/main">
                  <a:graphicData uri="http://schemas.microsoft.com/office/word/2010/wordprocessingShape">
                    <wps:wsp>
                      <wps:cNvCnPr/>
                      <wps:spPr>
                        <a:xfrm flipV="1">
                          <a:off x="0" y="0"/>
                          <a:ext cx="504825" cy="142875"/>
                        </a:xfrm>
                        <a:prstGeom prst="straightConnector1">
                          <a:avLst/>
                        </a:prstGeom>
                        <a:ln w="12700">
                          <a:prstDash val="dash"/>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97" o:spid="_x0000_s1026" type="#_x0000_t32" style="position:absolute;margin-left:99.6pt;margin-top:2.9pt;width:39.75pt;height:11.25pt;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" strokecolor="black [3200]" strokeweight="1pt">
                <v:stroke dashstyle="dash" endarrow="open"/>
                <v:shadow on="t" color="black" opacity="24903f" origin=",.5" offset="0,.55556mm"/>
              </v:shape>
            </w:pict>
          </mc:Fallback>
        </mc:AlternateContent>
      </w:r>
    </w:p>
    <w:p w:rsidR="00351591" w:rsidRDefault="00A24BAB" w:rsidP="00351591">
      <w:r>
        <w:rPr>
          <w:noProof/>
          <w:lang w:eastAsia="de-DE"/>
        </w:rPr>
        <mc:AlternateContent>
          <mc:Choice Requires="wps">
            <w:drawing>
              <wp:anchor distT="0" distB="0" distL="114300" distR="114300" simplePos="0" relativeHeight="251702272" behindDoc="0" locked="0" layoutInCell="1" allowOverlap="1" wp14:anchorId="2B8F8167" wp14:editId="3B6417F2">
                <wp:simplePos x="0" y="0"/>
                <wp:positionH relativeFrom="column">
                  <wp:posOffset>3408045</wp:posOffset>
                </wp:positionH>
                <wp:positionV relativeFrom="paragraph">
                  <wp:posOffset>97459</wp:posOffset>
                </wp:positionV>
                <wp:extent cx="295275" cy="0"/>
                <wp:effectExtent l="57150" t="76200" r="0" b="152400"/>
                <wp:wrapNone/>
                <wp:docPr id="300" name="Gerade Verbindung mit Pfeil 300"/>
                <wp:cNvGraphicFramePr/>
                <a:graphic xmlns:a="http://schemas.openxmlformats.org/drawingml/2006/main">
                  <a:graphicData uri="http://schemas.microsoft.com/office/word/2010/wordprocessingShape">
                    <wps:wsp>
                      <wps:cNvCnPr/>
                      <wps:spPr>
                        <a:xfrm flipH="1">
                          <a:off x="0" y="0"/>
                          <a:ext cx="295275" cy="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300" o:spid="_x0000_s1026" type="#_x0000_t32" style="position:absolute;margin-left:268.35pt;margin-top:7.65pt;width:23.25pt;height:0;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" strokecolor="black [3200]" strokeweight="1pt">
                <v:stroke endarrow="open"/>
                <v:shadow on="t" color="black" opacity="24903f" origin=",.5" offset="0,.55556mm"/>
              </v:shape>
            </w:pict>
          </mc:Fallback>
        </mc:AlternateContent>
      </w:r>
    </w:p>
    <w:p w:rsidR="00351591" w:rsidRDefault="00A24BAB" w:rsidP="00351591">
      <w:r>
        <w:rPr>
          <w:noProof/>
          <w:lang w:eastAsia="de-DE"/>
        </w:rPr>
        <mc:AlternateContent>
          <mc:Choice Requires="wps">
            <w:drawing>
              <wp:anchor distT="0" distB="0" distL="114300" distR="114300" simplePos="0" relativeHeight="251668991" behindDoc="0" locked="0" layoutInCell="1" allowOverlap="1" wp14:anchorId="09F77C5A" wp14:editId="766A4F93">
                <wp:simplePos x="0" y="0"/>
                <wp:positionH relativeFrom="column">
                  <wp:posOffset>2585416</wp:posOffset>
                </wp:positionH>
                <wp:positionV relativeFrom="paragraph">
                  <wp:posOffset>257810</wp:posOffset>
                </wp:positionV>
                <wp:extent cx="0" cy="238125"/>
                <wp:effectExtent l="114300" t="19050" r="76200" b="85725"/>
                <wp:wrapNone/>
                <wp:docPr id="290" name="Gerade Verbindung mit Pfeil 290"/>
                <wp:cNvGraphicFramePr/>
                <a:graphic xmlns:a="http://schemas.openxmlformats.org/drawingml/2006/main">
                  <a:graphicData uri="http://schemas.microsoft.com/office/word/2010/wordprocessingShape">
                    <wps:wsp>
                      <wps:cNvCnPr/>
                      <wps:spPr>
                        <a:xfrm>
                          <a:off x="0" y="0"/>
                          <a:ext cx="0" cy="238125"/>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90" o:spid="_x0000_s1026" type="#_x0000_t32" style="position:absolute;margin-left:203.6pt;margin-top:20.3pt;width:0;height:18.75pt;z-index:2516689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" strokecolor="black [3200]" strokeweight="1pt">
                <v:stroke endarrow="open"/>
                <v:shadow on="t" color="black" opacity="24903f" origin=",.5" offset="0,.55556mm"/>
              </v:shape>
            </w:pict>
          </mc:Fallback>
        </mc:AlternateContent>
      </w:r>
      <w:r w:rsidR="00351591">
        <w:rPr>
          <w:noProof/>
          <w:lang w:eastAsia="de-DE"/>
        </w:rPr>
        <mc:AlternateContent>
          <mc:Choice Requires="wps">
            <w:drawing>
              <wp:anchor distT="0" distB="0" distL="114300" distR="114300" simplePos="0" relativeHeight="251677696" behindDoc="0" locked="0" layoutInCell="1" allowOverlap="1" wp14:anchorId="677BB429" wp14:editId="0FBB692E">
                <wp:simplePos x="0" y="0"/>
                <wp:positionH relativeFrom="column">
                  <wp:posOffset>1793875</wp:posOffset>
                </wp:positionH>
                <wp:positionV relativeFrom="paragraph">
                  <wp:posOffset>92236</wp:posOffset>
                </wp:positionV>
                <wp:extent cx="1609725" cy="225188"/>
                <wp:effectExtent l="0" t="0" r="28575" b="22860"/>
                <wp:wrapNone/>
                <wp:docPr id="2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225188"/>
                        </a:xfrm>
                        <a:prstGeom prst="rect">
                          <a:avLst/>
                        </a:prstGeom>
                        <a:solidFill>
                          <a:schemeClr val="bg1"/>
                        </a:solidFill>
                        <a:ln w="9525">
                          <a:solidFill>
                            <a:schemeClr val="tx1"/>
                          </a:solidFill>
                          <a:miter lim="800000"/>
                          <a:headEnd/>
                          <a:tailEnd/>
                        </a:ln>
                      </wps:spPr>
                      <wps:txbx>
                        <w:txbxContent>
                          <w:p w:rsidR="00156888" w:rsidRPr="00351591" w:rsidRDefault="00156888" w:rsidP="00351591">
                            <w:pPr>
                              <w:jc w:val="center"/>
                              <w:rPr>
                                <w:sz w:val="18"/>
                              </w:rPr>
                            </w:pPr>
                            <w:r w:rsidRPr="00351591">
                              <w:rPr>
                                <w:sz w:val="18"/>
                              </w:rPr>
                              <w:t xml:space="preserve">Training des </w:t>
                            </w:r>
                            <w:proofErr w:type="spellStart"/>
                            <w:r w:rsidRPr="00351591">
                              <w:rPr>
                                <w:sz w:val="18"/>
                              </w:rPr>
                              <w:t>Klassifizierer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left:0;text-align:left;margin-left:141.25pt;margin-top:7.25pt;width:126.75pt;height:17.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" fillcolor="white [3212]" strokecolor="black [3213]">
                <v:textbox>
                  <w:txbxContent>
                    <w:p w:rsidR="00156888" w:rsidRPr="00351591" w:rsidRDefault="00156888" w:rsidP="00351591">
                      <w:pPr>
                        <w:jc w:val="center"/>
                        <w:rPr>
                          <w:sz w:val="18"/>
                        </w:rPr>
                      </w:pPr>
                      <w:r w:rsidRPr="00351591">
                        <w:rPr>
                          <w:sz w:val="18"/>
                        </w:rPr>
                        <w:t xml:space="preserve">Training des </w:t>
                      </w:r>
                      <w:proofErr w:type="spellStart"/>
                      <w:r w:rsidRPr="00351591">
                        <w:rPr>
                          <w:sz w:val="18"/>
                        </w:rPr>
                        <w:t>Klassifizierers</w:t>
                      </w:r>
                      <w:proofErr w:type="spellEnd"/>
                    </w:p>
                  </w:txbxContent>
                </v:textbox>
              </v:shape>
            </w:pict>
          </mc:Fallback>
        </mc:AlternateContent>
      </w:r>
    </w:p>
    <w:p w:rsidR="00351591" w:rsidRDefault="00A24BAB" w:rsidP="00351591">
      <w:r>
        <w:rPr>
          <w:noProof/>
          <w:lang w:eastAsia="de-DE"/>
        </w:rPr>
        <mc:AlternateContent>
          <mc:Choice Requires="wps">
            <w:drawing>
              <wp:anchor distT="0" distB="0" distL="114300" distR="114300" simplePos="0" relativeHeight="251679744" behindDoc="0" locked="0" layoutInCell="1" allowOverlap="1" wp14:anchorId="23BECCD9" wp14:editId="69C57114">
                <wp:simplePos x="0" y="0"/>
                <wp:positionH relativeFrom="column">
                  <wp:posOffset>1798320</wp:posOffset>
                </wp:positionH>
                <wp:positionV relativeFrom="paragraph">
                  <wp:posOffset>163830</wp:posOffset>
                </wp:positionV>
                <wp:extent cx="1609725" cy="219075"/>
                <wp:effectExtent l="0" t="0" r="28575" b="28575"/>
                <wp:wrapNone/>
                <wp:docPr id="3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219075"/>
                        </a:xfrm>
                        <a:prstGeom prst="rect">
                          <a:avLst/>
                        </a:prstGeom>
                        <a:solidFill>
                          <a:schemeClr val="bg1"/>
                        </a:solidFill>
                        <a:ln w="9525">
                          <a:solidFill>
                            <a:schemeClr val="tx1"/>
                          </a:solidFill>
                          <a:miter lim="800000"/>
                          <a:headEnd/>
                          <a:tailEnd/>
                        </a:ln>
                      </wps:spPr>
                      <wps:txbx>
                        <w:txbxContent>
                          <w:p w:rsidR="00156888" w:rsidRPr="00351591" w:rsidRDefault="00156888" w:rsidP="00351591">
                            <w:pPr>
                              <w:jc w:val="center"/>
                              <w:rPr>
                                <w:sz w:val="18"/>
                              </w:rPr>
                            </w:pPr>
                            <w:r>
                              <w:rPr>
                                <w:sz w:val="18"/>
                              </w:rPr>
                              <w:t>Evaluation</w:t>
                            </w:r>
                            <w:r w:rsidRPr="00351591">
                              <w:rPr>
                                <w:sz w:val="18"/>
                              </w:rPr>
                              <w:t xml:space="preserve"> des </w:t>
                            </w:r>
                            <w:proofErr w:type="spellStart"/>
                            <w:r w:rsidRPr="00351591">
                              <w:rPr>
                                <w:sz w:val="18"/>
                              </w:rPr>
                              <w:t>Klassifizierer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left:0;text-align:left;margin-left:141.6pt;margin-top:12.9pt;width:126.75pt;height:17.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" fillcolor="white [3212]" strokecolor="black [3213]">
                <v:textbox>
                  <w:txbxContent>
                    <w:p w:rsidR="00156888" w:rsidRPr="00351591" w:rsidRDefault="00156888" w:rsidP="00351591">
                      <w:pPr>
                        <w:jc w:val="center"/>
                        <w:rPr>
                          <w:sz w:val="18"/>
                        </w:rPr>
                      </w:pPr>
                      <w:r>
                        <w:rPr>
                          <w:sz w:val="18"/>
                        </w:rPr>
                        <w:t>Evaluation</w:t>
                      </w:r>
                      <w:r w:rsidRPr="00351591">
                        <w:rPr>
                          <w:sz w:val="18"/>
                        </w:rPr>
                        <w:t xml:space="preserve"> des </w:t>
                      </w:r>
                      <w:proofErr w:type="spellStart"/>
                      <w:r w:rsidRPr="00351591">
                        <w:rPr>
                          <w:sz w:val="18"/>
                        </w:rPr>
                        <w:t>Klassifizierers</w:t>
                      </w:r>
                      <w:proofErr w:type="spellEnd"/>
                    </w:p>
                  </w:txbxContent>
                </v:textbox>
              </v:shape>
            </w:pict>
          </mc:Fallback>
        </mc:AlternateContent>
      </w:r>
    </w:p>
    <w:p w:rsidR="00351591" w:rsidRDefault="0044316D" w:rsidP="00351591">
      <w:r>
        <w:rPr>
          <w:noProof/>
          <w:lang w:eastAsia="de-DE"/>
        </w:rPr>
        <mc:AlternateContent>
          <mc:Choice Requires="wps">
            <w:drawing>
              <wp:anchor distT="0" distB="0" distL="114300" distR="114300" simplePos="0" relativeHeight="251672575" behindDoc="0" locked="0" layoutInCell="1" allowOverlap="1" wp14:anchorId="568FFAB5" wp14:editId="6C91E7EA">
                <wp:simplePos x="0" y="0"/>
                <wp:positionH relativeFrom="column">
                  <wp:posOffset>2585085</wp:posOffset>
                </wp:positionH>
                <wp:positionV relativeFrom="paragraph">
                  <wp:posOffset>-6350</wp:posOffset>
                </wp:positionV>
                <wp:extent cx="0" cy="247650"/>
                <wp:effectExtent l="95250" t="19050" r="76200" b="95250"/>
                <wp:wrapNone/>
                <wp:docPr id="293" name="Gerade Verbindung mit Pfeil 293"/>
                <wp:cNvGraphicFramePr/>
                <a:graphic xmlns:a="http://schemas.openxmlformats.org/drawingml/2006/main">
                  <a:graphicData uri="http://schemas.microsoft.com/office/word/2010/wordprocessingShape">
                    <wps:wsp>
                      <wps:cNvCnPr/>
                      <wps:spPr>
                        <a:xfrm>
                          <a:off x="0" y="0"/>
                          <a:ext cx="0" cy="247650"/>
                        </a:xfrm>
                        <a:prstGeom prst="straightConnector1">
                          <a:avLst/>
                        </a:prstGeom>
                        <a:ln w="1270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Gerade Verbindung mit Pfeil 293" o:spid="_x0000_s1026" type="#_x0000_t32" style="position:absolute;margin-left:203.55pt;margin-top:-.5pt;width:0;height:19.5pt;z-index:2516725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" strokecolor="black [3200]" strokeweight="1pt">
                <v:stroke endarrow="open"/>
                <v:shadow on="t" color="black" opacity="24903f" origin=",.5" offset="0,.55556mm"/>
              </v:shape>
            </w:pict>
          </mc:Fallback>
        </mc:AlternateContent>
      </w:r>
      <w:r w:rsidR="00A24BAB">
        <w:rPr>
          <w:noProof/>
          <w:lang w:eastAsia="de-DE"/>
        </w:rPr>
        <mc:AlternateContent>
          <mc:Choice Requires="wps">
            <w:drawing>
              <wp:anchor distT="0" distB="0" distL="114300" distR="114300" simplePos="0" relativeHeight="251692032" behindDoc="0" locked="0" layoutInCell="1" allowOverlap="1" wp14:anchorId="347AE702" wp14:editId="69FCF9E3">
                <wp:simplePos x="0" y="0"/>
                <wp:positionH relativeFrom="column">
                  <wp:posOffset>2394916</wp:posOffset>
                </wp:positionH>
                <wp:positionV relativeFrom="paragraph">
                  <wp:posOffset>223520</wp:posOffset>
                </wp:positionV>
                <wp:extent cx="466725" cy="247650"/>
                <wp:effectExtent l="0" t="0" r="0" b="0"/>
                <wp:wrapNone/>
                <wp:docPr id="29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247650"/>
                        </a:xfrm>
                        <a:prstGeom prst="rect">
                          <a:avLst/>
                        </a:prstGeom>
                        <a:noFill/>
                        <a:ln w="9525">
                          <a:noFill/>
                          <a:miter lim="800000"/>
                          <a:headEnd/>
                          <a:tailEnd/>
                        </a:ln>
                      </wps:spPr>
                      <wps:txbx>
                        <w:txbxContent>
                          <w:p w:rsidR="00156888" w:rsidRPr="00E04411" w:rsidRDefault="00156888" w:rsidP="00E04411">
                            <w:pPr>
                              <w:rPr>
                                <w:sz w:val="18"/>
                              </w:rPr>
                            </w:pPr>
                            <w:r>
                              <w:rPr>
                                <w:sz w:val="18"/>
                              </w:rPr>
                              <w:t>En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left:0;text-align:left;margin-left:188.6pt;margin-top:17.6pt;width:36.75pt;height:1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" filled="f" stroked="f">
                <v:textbox>
                  <w:txbxContent>
                    <w:p w:rsidR="00156888" w:rsidRPr="00E04411" w:rsidRDefault="00156888" w:rsidP="00E04411">
                      <w:pPr>
                        <w:rPr>
                          <w:sz w:val="18"/>
                        </w:rPr>
                      </w:pPr>
                      <w:r>
                        <w:rPr>
                          <w:sz w:val="18"/>
                        </w:rPr>
                        <w:t>Ende</w:t>
                      </w:r>
                    </w:p>
                  </w:txbxContent>
                </v:textbox>
              </v:shape>
            </w:pict>
          </mc:Fallback>
        </mc:AlternateContent>
      </w:r>
    </w:p>
    <w:p w:rsidR="00351591" w:rsidRPr="006327E7" w:rsidRDefault="00351591" w:rsidP="00351591">
      <w:pPr>
        <w:rPr>
          <w:sz w:val="4"/>
        </w:rPr>
      </w:pPr>
    </w:p>
    <w:p w:rsidR="00C51637" w:rsidRDefault="00597DF3" w:rsidP="00966E9A">
      <w:pPr>
        <w:pStyle w:val="Beschriftung"/>
        <w:ind w:left="426"/>
        <w:jc w:val="left"/>
      </w:pPr>
      <w:bookmarkStart w:id="65" w:name="_Ref475794338"/>
      <w:bookmarkStart w:id="66" w:name="_Toc476722496"/>
      <w:r>
        <w:t xml:space="preserve">Abbildung </w:t>
      </w:r>
      <w:r w:rsidR="00C216BB">
        <w:fldChar w:fldCharType="begin"/>
      </w:r>
      <w:r w:rsidR="00C216BB">
        <w:instrText xml:space="preserve"> SEQ Abbildung \* ARABIC </w:instrText>
      </w:r>
      <w:r w:rsidR="00C216BB">
        <w:fldChar w:fldCharType="separate"/>
      </w:r>
      <w:r w:rsidR="007533F1">
        <w:rPr>
          <w:noProof/>
        </w:rPr>
        <w:t>18</w:t>
      </w:r>
      <w:r w:rsidR="00C216BB">
        <w:rPr>
          <w:noProof/>
        </w:rPr>
        <w:fldChar w:fldCharType="end"/>
      </w:r>
      <w:bookmarkEnd w:id="65"/>
      <w:r>
        <w:t xml:space="preserve"> - </w:t>
      </w:r>
      <w:r w:rsidR="00966E9A">
        <w:t xml:space="preserve">Schema des </w:t>
      </w:r>
      <w:r>
        <w:t>Entw</w:t>
      </w:r>
      <w:r w:rsidR="00251B77">
        <w:t>e</w:t>
      </w:r>
      <w:r>
        <w:t>rf</w:t>
      </w:r>
      <w:r w:rsidR="00251B77">
        <w:t>en</w:t>
      </w:r>
      <w:r w:rsidR="00966E9A">
        <w:t>s</w:t>
      </w:r>
      <w:r>
        <w:t xml:space="preserve"> eines Systems zur Mustererkennung und Klassifizierung</w:t>
      </w:r>
      <w:r w:rsidR="00966E9A">
        <w:t xml:space="preserve">                          </w:t>
      </w:r>
      <w:r w:rsidR="00CC5571">
        <w:t xml:space="preserve"> </w:t>
      </w:r>
      <w:r w:rsidR="00CC5571">
        <w:fldChar w:fldCharType="begin" w:fldLock="1"/>
      </w:r>
      <w:r w:rsidR="00CD7A8F">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14", "uris" : [ "http://www.mendeley.com/documents/?uuid=6e58d0e2-8dad-436b-ba0d-bfd0a9e7fab1" ] } ], "mendeley" : { "formattedCitation" : "(Duda et\u00a0al., 2001, S. 14)", "manualFormatting" : "(nach Duda et\u00a0al., 2001, S. 14)", "plainTextFormattedCitation" : "(Duda et\u00a0al., 2001, S. 14)", "previouslyFormattedCitation" : "(Duda et\u00a0al., 2001, S. 14)" }, "properties" : { "noteIndex" : 0 }, "schema" : "https://github.com/citation-style-language/schema/raw/master/csl-citation.json" }</w:instrText>
      </w:r>
      <w:r w:rsidR="00CC5571">
        <w:fldChar w:fldCharType="separate"/>
      </w:r>
      <w:r w:rsidR="00CC5571" w:rsidRPr="00CC5571">
        <w:rPr>
          <w:b w:val="0"/>
          <w:noProof/>
        </w:rPr>
        <w:t>(</w:t>
      </w:r>
      <w:r w:rsidR="00CC5571">
        <w:rPr>
          <w:b w:val="0"/>
          <w:noProof/>
        </w:rPr>
        <w:t xml:space="preserve">nach </w:t>
      </w:r>
      <w:r w:rsidR="00CC5571" w:rsidRPr="00CC5571">
        <w:rPr>
          <w:b w:val="0"/>
          <w:noProof/>
        </w:rPr>
        <w:t xml:space="preserve">Duda </w:t>
      </w:r>
      <w:r w:rsidR="00CD7A8F">
        <w:rPr>
          <w:b w:val="0"/>
          <w:noProof/>
        </w:rPr>
        <w:t>et</w:t>
      </w:r>
      <w:r w:rsidR="00CC5571" w:rsidRPr="00CC5571">
        <w:rPr>
          <w:b w:val="0"/>
          <w:noProof/>
        </w:rPr>
        <w:t> a</w:t>
      </w:r>
      <w:r w:rsidR="00CD7A8F">
        <w:rPr>
          <w:b w:val="0"/>
          <w:noProof/>
        </w:rPr>
        <w:t>l</w:t>
      </w:r>
      <w:r w:rsidR="00CC5571" w:rsidRPr="00CC5571">
        <w:rPr>
          <w:b w:val="0"/>
          <w:noProof/>
        </w:rPr>
        <w:t>., 2001, S. 14)</w:t>
      </w:r>
      <w:bookmarkEnd w:id="66"/>
      <w:r w:rsidR="00CC5571">
        <w:fldChar w:fldCharType="end"/>
      </w:r>
    </w:p>
    <w:p w:rsidR="00B66DE4" w:rsidRPr="00B66DE4" w:rsidRDefault="00B66DE4" w:rsidP="00B66DE4">
      <w:pPr>
        <w:rPr>
          <w:sz w:val="8"/>
        </w:rPr>
      </w:pPr>
    </w:p>
    <w:p w:rsidR="00E67561" w:rsidRDefault="00207400" w:rsidP="00CC5571">
      <w:r>
        <w:t xml:space="preserve">Laut </w:t>
      </w:r>
      <w:r>
        <w:fldChar w:fldCharType="begin" w:fldLock="1"/>
      </w:r>
      <w:r w:rsidR="001B0902">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14", "uris" : [ "http://www.mendeley.com/documents/?uuid=6e58d0e2-8dad-436b-ba0d-bfd0a9e7fab1" ] } ], "mendeley" : { "formattedCitation" : "(Duda et\u00a0al., 2001, S. 14)", "manualFormatting" : "Duda, Hart, &amp; Stork (2001, S. 14)", "plainTextFormattedCitation" : "(Duda et\u00a0al., 2001, S. 14)", "previouslyFormattedCitation" : "(Duda et\u00a0al., 2001, S. 14)" }, "properties" : { "noteIndex" : 0 }, "schema" : "https://github.com/citation-style-language/schema/raw/master/csl-citation.json" }</w:instrText>
      </w:r>
      <w:r>
        <w:fldChar w:fldCharType="separate"/>
      </w:r>
      <w:r>
        <w:rPr>
          <w:noProof/>
        </w:rPr>
        <w:t>Duda, Hart, &amp; Stork (</w:t>
      </w:r>
      <w:r w:rsidRPr="0015403A">
        <w:rPr>
          <w:noProof/>
        </w:rPr>
        <w:t>2001, S. 14)</w:t>
      </w:r>
      <w:r>
        <w:fldChar w:fldCharType="end"/>
      </w:r>
      <w:r>
        <w:t xml:space="preserve"> ist die Wahl der Features ein kritischer Entwurf</w:t>
      </w:r>
      <w:r>
        <w:t>s</w:t>
      </w:r>
      <w:r>
        <w:t>schritt und hängt von der</w:t>
      </w:r>
      <w:r w:rsidR="00113E0F">
        <w:t xml:space="preserve"> Charakteristik der</w:t>
      </w:r>
      <w:r>
        <w:t xml:space="preserve"> zu untersuchenden Problematik ab. Vorwissen</w:t>
      </w:r>
      <w:r w:rsidR="00174FE5">
        <w:t xml:space="preserve"> </w:t>
      </w:r>
      <w:r>
        <w:t>über Merkmale, mit denen sich die Klassen möglicherweise gut differenzieren lassen, kann bei der Auswahl</w:t>
      </w:r>
      <w:r w:rsidR="00FD6405">
        <w:t xml:space="preserve"> </w:t>
      </w:r>
      <w:r w:rsidR="000D4F50">
        <w:t>helfen</w:t>
      </w:r>
      <w:r w:rsidR="001A342B">
        <w:t xml:space="preserve"> </w:t>
      </w:r>
      <w:r w:rsidR="00FD6405">
        <w:t xml:space="preserve">und fließt auch in die Wahl des </w:t>
      </w:r>
      <w:r w:rsidR="004668C4">
        <w:t>M</w:t>
      </w:r>
      <w:r w:rsidR="00FD6405">
        <w:t>odells</w:t>
      </w:r>
      <w:r w:rsidR="004668C4">
        <w:t xml:space="preserve"> </w:t>
      </w:r>
      <w:r w:rsidR="00FD6405">
        <w:t>mit ein</w:t>
      </w:r>
      <w:r>
        <w:t>.</w:t>
      </w:r>
      <w:r w:rsidR="00FD6405">
        <w:t xml:space="preserve"> </w:t>
      </w:r>
      <w:r w:rsidR="00966E9A">
        <w:t>Die Evaluation hat schließlich die Aufgabe, die Performanz des Systems zu überprüfen und Möglichkeiten der Verbesserungen des Systems aufzuzeigen</w:t>
      </w:r>
      <w:r w:rsidR="00A14350">
        <w:t>, was wiederum Anpassungen der vorherigen Schritte erfordert</w:t>
      </w:r>
      <w:r w:rsidR="00966E9A">
        <w:t>.</w:t>
      </w:r>
      <w:r w:rsidR="00113E0F">
        <w:t xml:space="preserve"> </w:t>
      </w:r>
      <w:r w:rsidR="00113E0F">
        <w:fldChar w:fldCharType="begin" w:fldLock="1"/>
      </w:r>
      <w:r w:rsidR="001B0902">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14, 15", "uris" : [ "http://www.mendeley.com/documents/?uuid=6e58d0e2-8dad-436b-ba0d-bfd0a9e7fab1" ] } ], "mendeley" : { "formattedCitation" : "(Duda et\u00a0al., 2001, S. 14, 15)", "plainTextFormattedCitation" : "(Duda et\u00a0al., 2001, S. 14, 15)", "previouslyFormattedCitation" : "(Duda et\u00a0al., 2001, S. 14, 15)" }, "properties" : { "noteIndex" : 0 }, "schema" : "https://github.com/citation-style-language/schema/raw/master/csl-citation.json" }</w:instrText>
      </w:r>
      <w:r w:rsidR="00113E0F">
        <w:fldChar w:fldCharType="separate"/>
      </w:r>
      <w:r w:rsidR="00914D79" w:rsidRPr="00914D79">
        <w:rPr>
          <w:noProof/>
        </w:rPr>
        <w:t>(Duda et al., 2001, S. 14, 15)</w:t>
      </w:r>
      <w:r w:rsidR="00113E0F">
        <w:fldChar w:fldCharType="end"/>
      </w:r>
    </w:p>
    <w:p w:rsidR="0064453D" w:rsidRDefault="00AE6973" w:rsidP="00CC5571">
      <w:r w:rsidRPr="000F5AE2">
        <w:t>Es gibt eine Vielzahl an Modellen, die Entscheidungen im Sinne einer Klassifizierung treffen können</w:t>
      </w:r>
      <w:r w:rsidR="000F5AE2">
        <w:t xml:space="preserve">. Anhand ihrer Komplexität kann man die zugrundeliegenden in </w:t>
      </w:r>
      <w:proofErr w:type="spellStart"/>
      <w:r w:rsidR="000F5AE2" w:rsidRPr="000F5AE2">
        <w:t>Lazy</w:t>
      </w:r>
      <w:proofErr w:type="spellEnd"/>
      <w:r w:rsidR="000F5AE2">
        <w:t>-</w:t>
      </w:r>
      <w:r w:rsidR="000F5AE2" w:rsidRPr="000F5AE2">
        <w:t xml:space="preserve">Learning (faules Lernen) </w:t>
      </w:r>
      <w:r w:rsidR="000F5AE2">
        <w:t xml:space="preserve">und </w:t>
      </w:r>
      <w:proofErr w:type="spellStart"/>
      <w:r w:rsidR="000F5AE2">
        <w:t>Eager</w:t>
      </w:r>
      <w:proofErr w:type="spellEnd"/>
      <w:r w:rsidR="000F5AE2">
        <w:t>-</w:t>
      </w:r>
      <w:r w:rsidR="000F5AE2" w:rsidRPr="000F5AE2">
        <w:t>Learning (eifriges Lernen</w:t>
      </w:r>
      <w:r w:rsidR="000F5AE2">
        <w:t>) unterteilen</w:t>
      </w:r>
      <w:r w:rsidR="000F5AE2" w:rsidRPr="000F5AE2">
        <w:t>.</w:t>
      </w:r>
      <w:r w:rsidR="000F5AE2">
        <w:t xml:space="preserve"> Beim </w:t>
      </w:r>
      <w:proofErr w:type="spellStart"/>
      <w:r w:rsidR="000F5AE2" w:rsidRPr="000F5AE2">
        <w:t>Lazy</w:t>
      </w:r>
      <w:proofErr w:type="spellEnd"/>
      <w:r w:rsidR="000F5AE2">
        <w:t>-</w:t>
      </w:r>
      <w:r w:rsidR="000F5AE2" w:rsidRPr="000F5AE2">
        <w:t>Learning</w:t>
      </w:r>
      <w:r w:rsidR="000F5AE2">
        <w:t xml:space="preserve"> liegt der größte Aufwand nicht in der Lernphase, sondern in der Anwendung</w:t>
      </w:r>
      <w:r w:rsidR="000F5AE2" w:rsidRPr="000F5AE2">
        <w:t xml:space="preserve"> </w:t>
      </w:r>
      <w:r w:rsidR="000F5AE2">
        <w:t xml:space="preserve">auf neue Beispiele. </w:t>
      </w:r>
      <w:proofErr w:type="spellStart"/>
      <w:r w:rsidR="000F5AE2">
        <w:t>Eager</w:t>
      </w:r>
      <w:proofErr w:type="spellEnd"/>
      <w:r w:rsidR="000F5AE2">
        <w:t>-Learning-Verfahren besitzen deutlich aufwändigere Lernphasen, aber eine effiziente Anwendung</w:t>
      </w:r>
      <w:r w:rsidR="0064453D">
        <w:t xml:space="preserve">. </w:t>
      </w:r>
      <w:r w:rsidR="0064453D">
        <w:fldChar w:fldCharType="begin" w:fldLock="1"/>
      </w:r>
      <w:r w:rsidR="009A1466">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14", "uris" : [ "http://www.mendeley.com/documents/?uuid=0227ae83-821e-43fc-b296-e367db7fd495" ] } ], "mendeley" : { "formattedCitation" : "(Ertel, 2016, S. 214)", "plainTextFormattedCitation" : "(Ertel, 2016, S. 214)", "previouslyFormattedCitation" : "(Ertel, 2016, S. 214)" }, "properties" : { "noteIndex" : 0 }, "schema" : "https://github.com/citation-style-language/schema/raw/master/csl-citation.json" }</w:instrText>
      </w:r>
      <w:r w:rsidR="0064453D">
        <w:fldChar w:fldCharType="separate"/>
      </w:r>
      <w:r w:rsidR="0064453D" w:rsidRPr="0064453D">
        <w:rPr>
          <w:noProof/>
        </w:rPr>
        <w:t>(Ertel, 2016, S. 214)</w:t>
      </w:r>
      <w:r w:rsidR="0064453D">
        <w:fldChar w:fldCharType="end"/>
      </w:r>
    </w:p>
    <w:p w:rsidR="0064453D" w:rsidRDefault="0064453D" w:rsidP="00CC5571">
      <w:r>
        <w:t xml:space="preserve">Beispiele für </w:t>
      </w:r>
      <w:proofErr w:type="spellStart"/>
      <w:r>
        <w:t>Lazy</w:t>
      </w:r>
      <w:proofErr w:type="spellEnd"/>
      <w:r>
        <w:t xml:space="preserve">-Learning sind die </w:t>
      </w:r>
      <w:r w:rsidRPr="0064453D">
        <w:t>k-</w:t>
      </w:r>
      <w:proofErr w:type="spellStart"/>
      <w:r w:rsidRPr="0064453D">
        <w:t>Nearest</w:t>
      </w:r>
      <w:proofErr w:type="spellEnd"/>
      <w:r w:rsidRPr="0064453D">
        <w:t>-</w:t>
      </w:r>
      <w:proofErr w:type="spellStart"/>
      <w:r w:rsidRPr="0064453D">
        <w:t>Neighbour</w:t>
      </w:r>
      <w:proofErr w:type="spellEnd"/>
      <w:r w:rsidRPr="0064453D">
        <w:t>-Methode</w:t>
      </w:r>
      <w:r>
        <w:t xml:space="preserve">, </w:t>
      </w:r>
      <w:r w:rsidRPr="0064453D">
        <w:t>lokal gewichtete Regression</w:t>
      </w:r>
      <w:r>
        <w:t xml:space="preserve"> oder fallbasiertes Lernen. Zu den Modellen mit </w:t>
      </w:r>
      <w:proofErr w:type="spellStart"/>
      <w:r>
        <w:t>Eager</w:t>
      </w:r>
      <w:proofErr w:type="spellEnd"/>
      <w:r>
        <w:t>-Learning zählen Entsche</w:t>
      </w:r>
      <w:r>
        <w:t>i</w:t>
      </w:r>
      <w:r>
        <w:lastRenderedPageBreak/>
        <w:t xml:space="preserve">dungsbäume, </w:t>
      </w:r>
      <w:proofErr w:type="spellStart"/>
      <w:r>
        <w:t>Bayes</w:t>
      </w:r>
      <w:proofErr w:type="spellEnd"/>
      <w:r>
        <w:t xml:space="preserve">-Netze, neuronale Netze und Support-Vektor-Maschinen. </w:t>
      </w:r>
      <w:r>
        <w:fldChar w:fldCharType="begin" w:fldLock="1"/>
      </w:r>
      <w:r>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58", "uris" : [ "http://www.mendeley.com/documents/?uuid=0227ae83-821e-43fc-b296-e367db7fd495" ] } ], "mendeley" : { "formattedCitation" : "(Ertel, 2016, S. 258)", "plainTextFormattedCitation" : "(Ertel, 2016, S. 258)", "previouslyFormattedCitation" : "(Ertel, 2016, S. 258)" }, "properties" : { "noteIndex" : 0 }, "schema" : "https://github.com/citation-style-language/schema/raw/master/csl-citation.json" }</w:instrText>
      </w:r>
      <w:r>
        <w:fldChar w:fldCharType="separate"/>
      </w:r>
      <w:r w:rsidRPr="0064453D">
        <w:rPr>
          <w:noProof/>
        </w:rPr>
        <w:t>(Ertel, 2016, S. 258)</w:t>
      </w:r>
      <w:r>
        <w:fldChar w:fldCharType="end"/>
      </w:r>
    </w:p>
    <w:p w:rsidR="00D132D9" w:rsidRDefault="0064453D" w:rsidP="00CC5571">
      <w:r>
        <w:t>Die beiden letztgenannten</w:t>
      </w:r>
      <w:r w:rsidR="001D3454">
        <w:t xml:space="preserve"> Modelle</w:t>
      </w:r>
      <w:r>
        <w:t xml:space="preserve"> werden in </w:t>
      </w:r>
      <w:r w:rsidR="00B529EB">
        <w:t xml:space="preserve">den folgenden </w:t>
      </w:r>
      <w:r>
        <w:t>Kapitel</w:t>
      </w:r>
      <w:r w:rsidR="00B529EB">
        <w:t>n</w:t>
      </w:r>
      <w:r>
        <w:t xml:space="preserve"> </w:t>
      </w:r>
      <w:r>
        <w:fldChar w:fldCharType="begin"/>
      </w:r>
      <w:r>
        <w:instrText xml:space="preserve"> REF _Ref475883310 \r \h </w:instrText>
      </w:r>
      <w:r>
        <w:fldChar w:fldCharType="separate"/>
      </w:r>
      <w:r w:rsidR="007533F1">
        <w:t>2.3.3</w:t>
      </w:r>
      <w:r>
        <w:fldChar w:fldCharType="end"/>
      </w:r>
      <w:r>
        <w:t xml:space="preserve"> beziehungswe</w:t>
      </w:r>
      <w:r>
        <w:t>i</w:t>
      </w:r>
      <w:r>
        <w:t xml:space="preserve">se </w:t>
      </w:r>
      <w:r>
        <w:fldChar w:fldCharType="begin"/>
      </w:r>
      <w:r>
        <w:instrText xml:space="preserve"> REF _Ref475883359 \r \h </w:instrText>
      </w:r>
      <w:r>
        <w:fldChar w:fldCharType="separate"/>
      </w:r>
      <w:r w:rsidR="007533F1">
        <w:t>2.3.4</w:t>
      </w:r>
      <w:r>
        <w:fldChar w:fldCharType="end"/>
      </w:r>
      <w:r>
        <w:t xml:space="preserve"> näher betrachtet</w:t>
      </w:r>
      <w:r w:rsidR="00B04F0A">
        <w:t>.</w:t>
      </w:r>
    </w:p>
    <w:p w:rsidR="00E67561" w:rsidRDefault="00272977" w:rsidP="00272977">
      <w:pPr>
        <w:pStyle w:val="berschrift3"/>
        <w:numPr>
          <w:ilvl w:val="2"/>
          <w:numId w:val="1"/>
        </w:numPr>
        <w:jc w:val="left"/>
      </w:pPr>
      <w:bookmarkStart w:id="67" w:name="_Ref475883310"/>
      <w:bookmarkStart w:id="68" w:name="_Toc476722421"/>
      <w:r>
        <w:t>Support-Vektor-Maschinen</w:t>
      </w:r>
      <w:bookmarkEnd w:id="67"/>
      <w:bookmarkEnd w:id="68"/>
    </w:p>
    <w:p w:rsidR="00CE3140" w:rsidRDefault="006347CA" w:rsidP="00CE3140">
      <w:r>
        <w:t>Support-Vektor-Maschinen basieren auf der Idee, dass sich Daten</w:t>
      </w:r>
      <w:r w:rsidR="005A717D">
        <w:t xml:space="preserve"> zweier Kategorien</w:t>
      </w:r>
      <w:r w:rsidR="002421A3">
        <w:t>,</w:t>
      </w:r>
      <w:r>
        <w:t xml:space="preserve"> </w:t>
      </w:r>
      <w:r w:rsidR="002421A3">
        <w:t>nach</w:t>
      </w:r>
      <w:r>
        <w:t xml:space="preserve"> eine</w:t>
      </w:r>
      <w:r w:rsidR="002421A3">
        <w:t>r</w:t>
      </w:r>
      <w:r>
        <w:t xml:space="preserve"> geeignete</w:t>
      </w:r>
      <w:r w:rsidR="005A717D">
        <w:t>n</w:t>
      </w:r>
      <w:r>
        <w:t xml:space="preserve"> nicht-lineare</w:t>
      </w:r>
      <w:r w:rsidR="005A717D">
        <w:t>n</w:t>
      </w:r>
      <w:r>
        <w:t xml:space="preserve">  Abbildung in einen Raum </w:t>
      </w:r>
      <w:r w:rsidR="000425FA">
        <w:t xml:space="preserve">mit </w:t>
      </w:r>
      <w:r>
        <w:t xml:space="preserve"> ausreichend groß</w:t>
      </w:r>
      <w:r w:rsidR="002421A3">
        <w:t>er</w:t>
      </w:r>
      <w:r>
        <w:t xml:space="preserve"> Dimension, </w:t>
      </w:r>
      <w:r w:rsidR="002421A3">
        <w:t xml:space="preserve">immer durch eine Hyperebene </w:t>
      </w:r>
      <w:r>
        <w:t xml:space="preserve">trennen lassen. </w:t>
      </w:r>
      <w:r w:rsidR="000425FA">
        <w:t xml:space="preserve">Die Dimension ist dabei typischerweise deutlich höher als die des originalen </w:t>
      </w:r>
      <w:proofErr w:type="spellStart"/>
      <w:r w:rsidR="000425FA">
        <w:t>Featureraumes</w:t>
      </w:r>
      <w:proofErr w:type="spellEnd"/>
      <w:r w:rsidR="000425FA">
        <w:t>.</w:t>
      </w:r>
      <w:r w:rsidR="002421A3">
        <w:t xml:space="preserve"> </w:t>
      </w:r>
      <w:r w:rsidR="002421A3">
        <w:fldChar w:fldCharType="begin" w:fldLock="1"/>
      </w:r>
      <w:r w:rsidR="001B0902">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259", "uris" : [ "http://www.mendeley.com/documents/?uuid=6e58d0e2-8dad-436b-ba0d-bfd0a9e7fab1" ] } ], "mendeley" : { "formattedCitation" : "(Duda et\u00a0al., 2001, S. 259)", "plainTextFormattedCitation" : "(Duda et\u00a0al., 2001, S. 259)", "previouslyFormattedCitation" : "(Duda et\u00a0al., 2001, S. 259)" }, "properties" : { "noteIndex" : 0 }, "schema" : "https://github.com/citation-style-language/schema/raw/master/csl-citation.json" }</w:instrText>
      </w:r>
      <w:r w:rsidR="002421A3">
        <w:fldChar w:fldCharType="separate"/>
      </w:r>
      <w:r w:rsidR="00914D79" w:rsidRPr="00914D79">
        <w:rPr>
          <w:noProof/>
        </w:rPr>
        <w:t>(Duda et al., 2001, S. 259)</w:t>
      </w:r>
      <w:r w:rsidR="002421A3">
        <w:fldChar w:fldCharType="end"/>
      </w:r>
    </w:p>
    <w:p w:rsidR="002E435B" w:rsidRDefault="006955D1" w:rsidP="00CE3140">
      <w:r>
        <w:t>Da</w:t>
      </w:r>
      <w:r w:rsidR="00CE3140" w:rsidRPr="00CE3140">
        <w:t xml:space="preserve"> es meist unendlich viele solcher Ebenen</w:t>
      </w:r>
      <w:r>
        <w:t xml:space="preserve"> gibt, wird die Hyperebene gesucht, „</w:t>
      </w:r>
      <w:r w:rsidRPr="006955D1">
        <w:rPr>
          <w:i/>
        </w:rPr>
        <w:t xml:space="preserve">die </w:t>
      </w:r>
      <w:r w:rsidR="00CE3140" w:rsidRPr="006955D1">
        <w:rPr>
          <w:i/>
        </w:rPr>
        <w:t>zu beiden Klassen einen möglichst großen minimalen Abstand hat</w:t>
      </w:r>
      <w:r>
        <w:t xml:space="preserve">“ </w:t>
      </w:r>
      <w:r>
        <w:fldChar w:fldCharType="begin" w:fldLock="1"/>
      </w:r>
      <w:r w:rsidR="002E435B">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98", "uris" : [ "http://www.mendeley.com/documents/?uuid=0227ae83-821e-43fc-b296-e367db7fd495" ] } ], "mendeley" : { "formattedCitation" : "(Ertel, 2016, S. 298)", "plainTextFormattedCitation" : "(Ertel, 2016, S. 298)", "previouslyFormattedCitation" : "(Ertel, 2016, S. 298)" }, "properties" : { "noteIndex" : 0 }, "schema" : "https://github.com/citation-style-language/schema/raw/master/csl-citation.json" }</w:instrText>
      </w:r>
      <w:r>
        <w:fldChar w:fldCharType="separate"/>
      </w:r>
      <w:r w:rsidRPr="006955D1">
        <w:rPr>
          <w:noProof/>
        </w:rPr>
        <w:t>(Ertel, 2016, S. 298)</w:t>
      </w:r>
      <w:r>
        <w:fldChar w:fldCharType="end"/>
      </w:r>
      <w:r w:rsidR="00CE3140" w:rsidRPr="00CE3140">
        <w:t>.</w:t>
      </w:r>
      <w:r>
        <w:t xml:space="preserve"> </w:t>
      </w:r>
      <w:r w:rsidR="00CE3140" w:rsidRPr="00CE3140">
        <w:t xml:space="preserve"> </w:t>
      </w:r>
      <w:r w:rsidR="002E435B">
        <w:t xml:space="preserve">Das bedeutet, dass die optimal trennende Hyperebene </w:t>
      </w:r>
      <w:r w:rsidR="0087251A">
        <w:t xml:space="preserve"> so gelegt wird, dass ihr parallel laufender Rand, oder auch Margin, möglichst groß ist</w:t>
      </w:r>
      <w:r w:rsidR="0050404F">
        <w:t>, ohne dass ein Punkt innerhalb des Randes liegt</w:t>
      </w:r>
      <w:r w:rsidR="00CF1F9F">
        <w:t xml:space="preserve"> (siehe </w:t>
      </w:r>
      <w:r w:rsidR="00CF1F9F">
        <w:fldChar w:fldCharType="begin"/>
      </w:r>
      <w:r w:rsidR="00CF1F9F">
        <w:instrText xml:space="preserve"> REF _Ref475814225 \h </w:instrText>
      </w:r>
      <w:r w:rsidR="00CF1F9F">
        <w:fldChar w:fldCharType="separate"/>
      </w:r>
      <w:r w:rsidR="007533F1">
        <w:t xml:space="preserve">Abbildung </w:t>
      </w:r>
      <w:r w:rsidR="007533F1">
        <w:rPr>
          <w:noProof/>
        </w:rPr>
        <w:t>19</w:t>
      </w:r>
      <w:r w:rsidR="00CF1F9F">
        <w:fldChar w:fldCharType="end"/>
      </w:r>
      <w:r w:rsidR="00CF1F9F">
        <w:t>)</w:t>
      </w:r>
      <w:r w:rsidR="0087251A">
        <w:t xml:space="preserve">. </w:t>
      </w:r>
      <w:r w:rsidR="00320796">
        <w:t>Je größer der Rand ist, desto besser ist die Generalisi</w:t>
      </w:r>
      <w:r w:rsidR="00320796">
        <w:t>e</w:t>
      </w:r>
      <w:r w:rsidR="00320796">
        <w:t xml:space="preserve">rung des </w:t>
      </w:r>
      <w:proofErr w:type="spellStart"/>
      <w:r w:rsidR="00320796">
        <w:t>Klassifizierers</w:t>
      </w:r>
      <w:proofErr w:type="spellEnd"/>
      <w:r w:rsidR="00320796">
        <w:t xml:space="preserve"> </w:t>
      </w:r>
      <w:r w:rsidR="00320796">
        <w:fldChar w:fldCharType="begin" w:fldLock="1"/>
      </w:r>
      <w:r w:rsidR="001B0902">
        <w:instrText>ADDIN CSL_CITATION { "citationItems" : [ { "id" : "ITEM-1", "itemData" : { "ISBN" : "978-0-471-05669-0",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 "id" : "ITEM-1", "issued" : { "date-parts" : [ [ "2001" ] ] }, "publisher" : "John Wiley &amp; Sons", "publisher-place" : "New York", "title" : "Pattern Classification", "type" : "book" }, "locator" : "262", "uris" : [ "http://www.mendeley.com/documents/?uuid=6e58d0e2-8dad-436b-ba0d-bfd0a9e7fab1" ] } ], "mendeley" : { "formattedCitation" : "(Duda et\u00a0al., 2001, S. 262)", "plainTextFormattedCitation" : "(Duda et\u00a0al., 2001, S. 262)", "previouslyFormattedCitation" : "(Duda et\u00a0al., 2001, S. 262)" }, "properties" : { "noteIndex" : 0 }, "schema" : "https://github.com/citation-style-language/schema/raw/master/csl-citation.json" }</w:instrText>
      </w:r>
      <w:r w:rsidR="00320796">
        <w:fldChar w:fldCharType="separate"/>
      </w:r>
      <w:r w:rsidR="00914D79" w:rsidRPr="00914D79">
        <w:rPr>
          <w:noProof/>
        </w:rPr>
        <w:t>(Duda et al., 2001, S. 262)</w:t>
      </w:r>
      <w:r w:rsidR="00320796">
        <w:fldChar w:fldCharType="end"/>
      </w:r>
      <w:r w:rsidR="00320796">
        <w:t xml:space="preserve">. </w:t>
      </w:r>
      <w:r w:rsidR="0087251A">
        <w:t>Die Punkte auf dem Rand</w:t>
      </w:r>
      <w:r w:rsidR="002E435B">
        <w:t xml:space="preserve"> nennt man </w:t>
      </w:r>
      <w:r w:rsidR="002E435B" w:rsidRPr="002E435B">
        <w:t>Support-Vektoren</w:t>
      </w:r>
      <w:r w:rsidR="001F4437">
        <w:t xml:space="preserve">. Sie parametrisieren die </w:t>
      </w:r>
      <w:r w:rsidR="00417891">
        <w:t xml:space="preserve">Hyperebene </w:t>
      </w:r>
      <w:r w:rsidR="001F4437">
        <w:t xml:space="preserve">und </w:t>
      </w:r>
      <w:r w:rsidR="002E435B">
        <w:t>hab</w:t>
      </w:r>
      <w:r w:rsidR="00417891">
        <w:t xml:space="preserve">en </w:t>
      </w:r>
      <w:r w:rsidR="00DA06A8">
        <w:t xml:space="preserve">aufgrund der Definition des </w:t>
      </w:r>
      <w:proofErr w:type="spellStart"/>
      <w:r w:rsidR="00DA06A8">
        <w:t>Margins</w:t>
      </w:r>
      <w:proofErr w:type="spellEnd"/>
      <w:r w:rsidR="00EF1375">
        <w:t xml:space="preserve"> </w:t>
      </w:r>
      <w:r w:rsidR="00417891">
        <w:t>alle den gleichen Abstand zu</w:t>
      </w:r>
      <w:r w:rsidR="00AB6E50">
        <w:t xml:space="preserve"> </w:t>
      </w:r>
      <w:r w:rsidR="00417891">
        <w:t>ihr</w:t>
      </w:r>
      <w:r w:rsidR="002E435B">
        <w:t xml:space="preserve"> </w:t>
      </w:r>
      <w:r w:rsidR="008678EB">
        <w:fldChar w:fldCharType="begin" w:fldLock="1"/>
      </w:r>
      <w:r w:rsidR="008678EB">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98", "uris" : [ "http://www.mendeley.com/documents/?uuid=0227ae83-821e-43fc-b296-e367db7fd495" ] } ], "mendeley" : { "formattedCitation" : "(Ertel, 2016, S. 298)", "plainTextFormattedCitation" : "(Ertel, 2016, S. 298)", "previouslyFormattedCitation" : "(Ertel, 2016, S. 298)" }, "properties" : { "noteIndex" : 0 }, "schema" : "https://github.com/citation-style-language/schema/raw/master/csl-citation.json" }</w:instrText>
      </w:r>
      <w:r w:rsidR="008678EB">
        <w:fldChar w:fldCharType="separate"/>
      </w:r>
      <w:r w:rsidR="008678EB" w:rsidRPr="006955D1">
        <w:rPr>
          <w:noProof/>
        </w:rPr>
        <w:t>(Ertel, 2016, S. 298)</w:t>
      </w:r>
      <w:r w:rsidR="008678EB">
        <w:fldChar w:fldCharType="end"/>
      </w:r>
      <w:r w:rsidR="002E435B">
        <w:t xml:space="preserve">. </w:t>
      </w:r>
    </w:p>
    <w:p w:rsidR="005010F6" w:rsidRPr="002C7F7E" w:rsidRDefault="005010F6" w:rsidP="00CE3140">
      <w:pPr>
        <w:rPr>
          <w:sz w:val="6"/>
        </w:rPr>
      </w:pPr>
    </w:p>
    <w:p w:rsidR="00E67561" w:rsidRDefault="002B170D" w:rsidP="00E67561">
      <w:r w:rsidRPr="002B170D">
        <w:rPr>
          <w:noProof/>
          <w:lang w:eastAsia="de-DE"/>
        </w:rPr>
        <w:drawing>
          <wp:inline distT="0" distB="0" distL="0" distR="0" wp14:anchorId="290B6237" wp14:editId="34C3AF46">
            <wp:extent cx="3209925" cy="2613738"/>
            <wp:effectExtent l="0" t="0" r="0" b="0"/>
            <wp:docPr id="315" name="Grafik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3214756" cy="2617672"/>
                    </a:xfrm>
                    <a:prstGeom prst="rect">
                      <a:avLst/>
                    </a:prstGeom>
                  </pic:spPr>
                </pic:pic>
              </a:graphicData>
            </a:graphic>
          </wp:inline>
        </w:drawing>
      </w:r>
    </w:p>
    <w:p w:rsidR="00882E70" w:rsidRDefault="002B170D" w:rsidP="00D3065C">
      <w:pPr>
        <w:pStyle w:val="Beschriftung"/>
        <w:ind w:right="2975"/>
      </w:pPr>
      <w:bookmarkStart w:id="69" w:name="_Ref475814225"/>
      <w:bookmarkStart w:id="70" w:name="_Toc476722497"/>
      <w:r>
        <w:t xml:space="preserve">Abbildung </w:t>
      </w:r>
      <w:r w:rsidR="00C216BB">
        <w:fldChar w:fldCharType="begin"/>
      </w:r>
      <w:r w:rsidR="00C216BB">
        <w:instrText xml:space="preserve"> SEQ Abbildung \* ARABIC </w:instrText>
      </w:r>
      <w:r w:rsidR="00C216BB">
        <w:fldChar w:fldCharType="separate"/>
      </w:r>
      <w:r w:rsidR="007533F1">
        <w:rPr>
          <w:noProof/>
        </w:rPr>
        <w:t>19</w:t>
      </w:r>
      <w:r w:rsidR="00C216BB">
        <w:rPr>
          <w:noProof/>
        </w:rPr>
        <w:fldChar w:fldCharType="end"/>
      </w:r>
      <w:bookmarkEnd w:id="69"/>
      <w:r>
        <w:t xml:space="preserve"> - </w:t>
      </w:r>
      <w:r w:rsidR="008C5A79">
        <w:t>die</w:t>
      </w:r>
      <w:r>
        <w:t xml:space="preserve"> </w:t>
      </w:r>
      <w:r w:rsidR="008C5A79">
        <w:t>zwei Klassen R</w:t>
      </w:r>
      <w:r w:rsidR="008C5A79" w:rsidRPr="008C5A79">
        <w:rPr>
          <w:vertAlign w:val="subscript"/>
        </w:rPr>
        <w:t>1</w:t>
      </w:r>
      <w:r w:rsidR="008C5A79">
        <w:t xml:space="preserve"> und R</w:t>
      </w:r>
      <w:r w:rsidR="008C5A79" w:rsidRPr="008C5A79">
        <w:rPr>
          <w:vertAlign w:val="subscript"/>
        </w:rPr>
        <w:t>2</w:t>
      </w:r>
      <w:r w:rsidR="008C5A79">
        <w:t xml:space="preserve"> trennende </w:t>
      </w:r>
      <w:r>
        <w:t>optimale Hyperebe</w:t>
      </w:r>
      <w:r w:rsidR="00095C5C">
        <w:t>ne</w:t>
      </w:r>
      <w:r>
        <w:t xml:space="preserve"> („hyper</w:t>
      </w:r>
      <w:r w:rsidR="009B2269">
        <w:t>p</w:t>
      </w:r>
      <w:r>
        <w:t>lane“) mit ihren Support-Vektoren (</w:t>
      </w:r>
      <w:r w:rsidR="004E4C45">
        <w:t>hervorg</w:t>
      </w:r>
      <w:r w:rsidR="004E4C45">
        <w:t>e</w:t>
      </w:r>
      <w:r w:rsidR="004E4C45">
        <w:t>hobene</w:t>
      </w:r>
      <w:r>
        <w:t xml:space="preserve"> Punkte) und dem Rand</w:t>
      </w:r>
      <w:r w:rsidR="008C5A79">
        <w:t xml:space="preserve"> </w:t>
      </w:r>
      <w:r w:rsidR="009D02BA">
        <w:t>(</w:t>
      </w:r>
      <w:r w:rsidR="00143C3E">
        <w:t>z</w:t>
      </w:r>
      <w:r w:rsidR="009D02BA">
        <w:t>w</w:t>
      </w:r>
      <w:r w:rsidR="00143C3E">
        <w:t>ischen Support-Vektoren und Hyperebene</w:t>
      </w:r>
      <w:r w:rsidR="009D02BA">
        <w:t>)</w:t>
      </w:r>
      <w:bookmarkEnd w:id="70"/>
    </w:p>
    <w:p w:rsidR="00AC2DBB" w:rsidRPr="00AC2DBB" w:rsidRDefault="00AC2DBB" w:rsidP="00AC2DBB">
      <w:pPr>
        <w:pStyle w:val="berschrift3"/>
        <w:numPr>
          <w:ilvl w:val="2"/>
          <w:numId w:val="1"/>
        </w:numPr>
        <w:jc w:val="left"/>
      </w:pPr>
      <w:bookmarkStart w:id="71" w:name="_Ref475883359"/>
      <w:bookmarkStart w:id="72" w:name="_Toc476722422"/>
      <w:r>
        <w:lastRenderedPageBreak/>
        <w:t>Künstliche Neuronale Netze</w:t>
      </w:r>
      <w:bookmarkEnd w:id="71"/>
      <w:bookmarkEnd w:id="72"/>
    </w:p>
    <w:p w:rsidR="000237C3" w:rsidRDefault="00EA372F" w:rsidP="000237C3">
      <w:pPr>
        <w:pStyle w:val="berschrift4"/>
        <w:numPr>
          <w:ilvl w:val="3"/>
          <w:numId w:val="1"/>
        </w:numPr>
        <w:ind w:left="851" w:hanging="851"/>
        <w:jc w:val="left"/>
      </w:pPr>
      <w:bookmarkStart w:id="73" w:name="_Toc476722423"/>
      <w:r>
        <w:t>Grund</w:t>
      </w:r>
      <w:r w:rsidR="002F2582">
        <w:t>struktur eines neuronalen Netzes</w:t>
      </w:r>
      <w:bookmarkEnd w:id="73"/>
    </w:p>
    <w:p w:rsidR="005E7D08" w:rsidRDefault="00D111CC" w:rsidP="00B22274">
      <w:r>
        <w:t xml:space="preserve">Künstliche neuronale Netze haben ihr Vorbild </w:t>
      </w:r>
      <w:r w:rsidR="00EB3CD9">
        <w:t xml:space="preserve">meist </w:t>
      </w:r>
      <w:r>
        <w:t>in der Natur.</w:t>
      </w:r>
      <w:r w:rsidR="007F4D0A">
        <w:t xml:space="preserve"> Künstliche</w:t>
      </w:r>
      <w:r w:rsidR="000127F4">
        <w:t xml:space="preserve"> Neuronen (</w:t>
      </w:r>
      <w:r w:rsidR="000127F4">
        <w:fldChar w:fldCharType="begin"/>
      </w:r>
      <w:r w:rsidR="000127F4">
        <w:instrText xml:space="preserve"> REF _Ref475818096 \h </w:instrText>
      </w:r>
      <w:r w:rsidR="000127F4">
        <w:fldChar w:fldCharType="separate"/>
      </w:r>
      <w:r w:rsidR="007533F1">
        <w:t xml:space="preserve">Abbildung </w:t>
      </w:r>
      <w:r w:rsidR="007533F1">
        <w:rPr>
          <w:noProof/>
        </w:rPr>
        <w:t>21</w:t>
      </w:r>
      <w:r w:rsidR="000127F4">
        <w:fldChar w:fldCharType="end"/>
      </w:r>
      <w:r w:rsidR="000127F4">
        <w:t>) bilden biologische Neuronen (</w:t>
      </w:r>
      <w:r w:rsidR="000127F4">
        <w:fldChar w:fldCharType="begin"/>
      </w:r>
      <w:r w:rsidR="000127F4">
        <w:instrText xml:space="preserve"> REF _Ref475818106 \h </w:instrText>
      </w:r>
      <w:r w:rsidR="000127F4">
        <w:fldChar w:fldCharType="separate"/>
      </w:r>
      <w:r w:rsidR="007533F1">
        <w:t xml:space="preserve">Abbildung </w:t>
      </w:r>
      <w:r w:rsidR="007533F1">
        <w:rPr>
          <w:noProof/>
        </w:rPr>
        <w:t>20</w:t>
      </w:r>
      <w:r w:rsidR="000127F4">
        <w:fldChar w:fldCharType="end"/>
      </w:r>
      <w:r w:rsidR="000127F4">
        <w:t xml:space="preserve">) ab. Sie sind allerdings nur äußerst simple Abstraktionen, realisiert </w:t>
      </w:r>
      <w:r w:rsidR="000C5168">
        <w:t>als Elemente von</w:t>
      </w:r>
      <w:r w:rsidR="000127F4">
        <w:t xml:space="preserve"> </w:t>
      </w:r>
      <w:r w:rsidR="000C5168">
        <w:t>Soft</w:t>
      </w:r>
      <w:r w:rsidR="00A11501">
        <w:t xml:space="preserve">- </w:t>
      </w:r>
      <w:r w:rsidR="000127F4">
        <w:t xml:space="preserve">oder </w:t>
      </w:r>
      <w:r w:rsidR="00A11501">
        <w:t>Hardware</w:t>
      </w:r>
      <w:r w:rsidR="000127F4">
        <w:t xml:space="preserve">.  </w:t>
      </w:r>
      <w:r w:rsidR="00CB3935">
        <w:fldChar w:fldCharType="begin" w:fldLock="1"/>
      </w:r>
      <w:r w:rsidR="009D215A">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8", "uris" : [ "http://www.mendeley.com/documents/?uuid=a9ac9505-7fd6-4ccc-9d59-e4dd1e8f92b3" ] } ], "mendeley" : { "formattedCitation" : "(Keller, Liu, &amp; Fogel, 2016, S. 8)", "manualFormatting" : "(Keller, Liu, &amp; Fogel, 2016, S. 8)", "plainTextFormattedCitation" : "(Keller, Liu, &amp; Fogel, 2016, S. 8)", "previouslyFormattedCitation" : "(Keller, Liu, &amp; Fogel, 2016, S. 8)" }, "properties" : { "noteIndex" : 0 }, "schema" : "https://github.com/citation-style-language/schema/raw/master/csl-citation.json" }</w:instrText>
      </w:r>
      <w:r w:rsidR="00CB3935">
        <w:fldChar w:fldCharType="separate"/>
      </w:r>
      <w:r w:rsidR="00CB3935" w:rsidRPr="00CB3935">
        <w:rPr>
          <w:noProof/>
        </w:rPr>
        <w:t>(Keller, Liu, &amp; Fogel, 2016,</w:t>
      </w:r>
      <w:r w:rsidR="00CB3935">
        <w:rPr>
          <w:noProof/>
        </w:rPr>
        <w:t xml:space="preserve"> </w:t>
      </w:r>
      <w:r w:rsidR="00CB3935" w:rsidRPr="00CB3935">
        <w:rPr>
          <w:noProof/>
        </w:rPr>
        <w:t>S. 8)</w:t>
      </w:r>
      <w:r w:rsidR="00CB3935">
        <w:fldChar w:fldCharType="end"/>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145"/>
      </w:tblGrid>
      <w:tr w:rsidR="007F4D0A" w:rsidTr="003D421F">
        <w:tc>
          <w:tcPr>
            <w:tcW w:w="4503" w:type="dxa"/>
          </w:tcPr>
          <w:p w:rsidR="007F4D0A" w:rsidRDefault="007F4D0A" w:rsidP="00B22274">
            <w:r>
              <w:rPr>
                <w:noProof/>
                <w:lang w:eastAsia="de-DE"/>
              </w:rPr>
              <mc:AlternateContent>
                <mc:Choice Requires="wps">
                  <w:drawing>
                    <wp:anchor distT="0" distB="0" distL="114300" distR="114300" simplePos="0" relativeHeight="251713536" behindDoc="0" locked="0" layoutInCell="1" allowOverlap="1" wp14:anchorId="5227DB5B" wp14:editId="5E172479">
                      <wp:simplePos x="0" y="0"/>
                      <wp:positionH relativeFrom="column">
                        <wp:posOffset>291465</wp:posOffset>
                      </wp:positionH>
                      <wp:positionV relativeFrom="paragraph">
                        <wp:posOffset>843915</wp:posOffset>
                      </wp:positionV>
                      <wp:extent cx="838200" cy="238125"/>
                      <wp:effectExtent l="0" t="0" r="0" b="0"/>
                      <wp:wrapNone/>
                      <wp:docPr id="3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156888" w:rsidRDefault="00156888">
                                  <w:r w:rsidRPr="00D111CC">
                                    <w:rPr>
                                      <w:sz w:val="18"/>
                                    </w:rPr>
                                    <w:t>Synap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22.95pt;margin-top:66.45pt;width:66pt;height:18.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" filled="f" stroked="f">
                      <v:textbox>
                        <w:txbxContent>
                          <w:p w:rsidR="00156888" w:rsidRDefault="00156888">
                            <w:r w:rsidRPr="00D111CC">
                              <w:rPr>
                                <w:sz w:val="18"/>
                              </w:rPr>
                              <w:t>Synapse</w:t>
                            </w:r>
                          </w:p>
                        </w:txbxContent>
                      </v:textbox>
                    </v:shape>
                  </w:pict>
                </mc:Fallback>
              </mc:AlternateContent>
            </w:r>
            <w:r>
              <w:rPr>
                <w:noProof/>
                <w:lang w:eastAsia="de-DE"/>
              </w:rPr>
              <mc:AlternateContent>
                <mc:Choice Requires="wps">
                  <w:drawing>
                    <wp:anchor distT="0" distB="0" distL="114300" distR="114300" simplePos="0" relativeHeight="251719680" behindDoc="0" locked="0" layoutInCell="1" allowOverlap="1" wp14:anchorId="38DF1DCF" wp14:editId="62875E98">
                      <wp:simplePos x="0" y="0"/>
                      <wp:positionH relativeFrom="column">
                        <wp:posOffset>1320165</wp:posOffset>
                      </wp:positionH>
                      <wp:positionV relativeFrom="paragraph">
                        <wp:posOffset>348615</wp:posOffset>
                      </wp:positionV>
                      <wp:extent cx="838200" cy="238125"/>
                      <wp:effectExtent l="0" t="0" r="0" b="0"/>
                      <wp:wrapNone/>
                      <wp:docPr id="32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156888" w:rsidRDefault="00156888" w:rsidP="005E7D08">
                                  <w:r>
                                    <w:rPr>
                                      <w:sz w:val="18"/>
                                    </w:rPr>
                                    <w:t>Ax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0" type="#_x0000_t202" style="position:absolute;left:0;text-align:left;margin-left:103.95pt;margin-top:27.45pt;width:66pt;height:18.7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" filled="f" stroked="f">
                      <v:textbox>
                        <w:txbxContent>
                          <w:p w:rsidR="00156888" w:rsidRDefault="00156888" w:rsidP="005E7D08">
                            <w:r>
                              <w:rPr>
                                <w:sz w:val="18"/>
                              </w:rPr>
                              <w:t>Axon</w:t>
                            </w:r>
                          </w:p>
                        </w:txbxContent>
                      </v:textbox>
                    </v:shape>
                  </w:pict>
                </mc:Fallback>
              </mc:AlternateContent>
            </w:r>
            <w:r>
              <w:rPr>
                <w:noProof/>
                <w:lang w:eastAsia="de-DE"/>
              </w:rPr>
              <mc:AlternateContent>
                <mc:Choice Requires="wps">
                  <w:drawing>
                    <wp:anchor distT="0" distB="0" distL="114300" distR="114300" simplePos="0" relativeHeight="251717632" behindDoc="0" locked="0" layoutInCell="1" allowOverlap="1" wp14:anchorId="7E44E999" wp14:editId="34C28081">
                      <wp:simplePos x="0" y="0"/>
                      <wp:positionH relativeFrom="column">
                        <wp:posOffset>739140</wp:posOffset>
                      </wp:positionH>
                      <wp:positionV relativeFrom="paragraph">
                        <wp:posOffset>501015</wp:posOffset>
                      </wp:positionV>
                      <wp:extent cx="838200" cy="238125"/>
                      <wp:effectExtent l="0" t="0" r="0" b="0"/>
                      <wp:wrapNone/>
                      <wp:docPr id="32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156888" w:rsidRDefault="00156888" w:rsidP="00D111CC">
                                  <w:r>
                                    <w:rPr>
                                      <w:sz w:val="18"/>
                                    </w:rPr>
                                    <w:t>Zellkörp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1" type="#_x0000_t202" style="position:absolute;left:0;text-align:left;margin-left:58.2pt;margin-top:39.45pt;width:66pt;height:18.7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" filled="f" stroked="f">
                      <v:textbox>
                        <w:txbxContent>
                          <w:p w:rsidR="00156888" w:rsidRDefault="00156888" w:rsidP="00D111CC">
                            <w:r>
                              <w:rPr>
                                <w:sz w:val="18"/>
                              </w:rPr>
                              <w:t>Zellkörper</w:t>
                            </w:r>
                          </w:p>
                        </w:txbxContent>
                      </v:textbox>
                    </v:shape>
                  </w:pict>
                </mc:Fallback>
              </mc:AlternateContent>
            </w:r>
            <w:r>
              <w:rPr>
                <w:noProof/>
                <w:lang w:eastAsia="de-DE"/>
              </w:rPr>
              <mc:AlternateContent>
                <mc:Choice Requires="wps">
                  <w:drawing>
                    <wp:anchor distT="0" distB="0" distL="114300" distR="114300" simplePos="0" relativeHeight="251715584" behindDoc="0" locked="0" layoutInCell="1" allowOverlap="1" wp14:anchorId="24C89A53" wp14:editId="3ED5243D">
                      <wp:simplePos x="0" y="0"/>
                      <wp:positionH relativeFrom="column">
                        <wp:posOffset>129540</wp:posOffset>
                      </wp:positionH>
                      <wp:positionV relativeFrom="paragraph">
                        <wp:posOffset>43815</wp:posOffset>
                      </wp:positionV>
                      <wp:extent cx="838200" cy="238125"/>
                      <wp:effectExtent l="0" t="0" r="0" b="0"/>
                      <wp:wrapNone/>
                      <wp:docPr id="32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156888" w:rsidRDefault="00156888" w:rsidP="00D111CC">
                                  <w:r>
                                    <w:rPr>
                                      <w:sz w:val="18"/>
                                    </w:rPr>
                                    <w:t>Dendrit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2" type="#_x0000_t202" style="position:absolute;left:0;text-align:left;margin-left:10.2pt;margin-top:3.45pt;width:66pt;height:18.7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" filled="f" stroked="f">
                      <v:textbox>
                        <w:txbxContent>
                          <w:p w:rsidR="00156888" w:rsidRDefault="00156888" w:rsidP="00D111CC">
                            <w:r>
                              <w:rPr>
                                <w:sz w:val="18"/>
                              </w:rPr>
                              <w:t>Dendriten</w:t>
                            </w:r>
                          </w:p>
                        </w:txbxContent>
                      </v:textbox>
                    </v:shape>
                  </w:pict>
                </mc:Fallback>
              </mc:AlternateContent>
            </w:r>
            <w:r w:rsidRPr="00D111CC">
              <w:rPr>
                <w:noProof/>
                <w:lang w:eastAsia="de-DE"/>
              </w:rPr>
              <w:drawing>
                <wp:inline distT="0" distB="0" distL="0" distR="0" wp14:anchorId="11DC19F2" wp14:editId="43DC0DF7">
                  <wp:extent cx="2195266" cy="1819275"/>
                  <wp:effectExtent l="0" t="0" r="0" b="0"/>
                  <wp:docPr id="319" name="Grafik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2195266" cy="1819275"/>
                          </a:xfrm>
                          <a:prstGeom prst="rect">
                            <a:avLst/>
                          </a:prstGeom>
                        </pic:spPr>
                      </pic:pic>
                    </a:graphicData>
                  </a:graphic>
                </wp:inline>
              </w:drawing>
            </w:r>
          </w:p>
          <w:p w:rsidR="007F4D0A" w:rsidRDefault="007F4D0A" w:rsidP="00A11501">
            <w:pPr>
              <w:pStyle w:val="Beschriftung"/>
              <w:ind w:right="176"/>
            </w:pPr>
            <w:bookmarkStart w:id="74" w:name="_Ref475818106"/>
            <w:bookmarkStart w:id="75" w:name="_Toc476722498"/>
            <w:r>
              <w:t xml:space="preserve">Abbildung </w:t>
            </w:r>
            <w:r w:rsidR="00C216BB">
              <w:fldChar w:fldCharType="begin"/>
            </w:r>
            <w:r w:rsidR="00C216BB">
              <w:instrText xml:space="preserve"> SEQ Abbildung \* ARABIC </w:instrText>
            </w:r>
            <w:r w:rsidR="00C216BB">
              <w:fldChar w:fldCharType="separate"/>
            </w:r>
            <w:r w:rsidR="007533F1">
              <w:rPr>
                <w:noProof/>
              </w:rPr>
              <w:t>20</w:t>
            </w:r>
            <w:r w:rsidR="00C216BB">
              <w:rPr>
                <w:noProof/>
              </w:rPr>
              <w:fldChar w:fldCharType="end"/>
            </w:r>
            <w:bookmarkEnd w:id="74"/>
            <w:r>
              <w:t xml:space="preserve"> - schematische Darstellung von zwei biologischen Neuronen </w:t>
            </w:r>
            <w:r w:rsidR="00A11501">
              <w:fldChar w:fldCharType="begin" w:fldLock="1"/>
            </w:r>
            <w:r w:rsidR="001B0902">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8", "uris" : [ "http://www.mendeley.com/documents/?uuid=a9ac9505-7fd6-4ccc-9d59-e4dd1e8f92b3" ] } ], "mendeley" : { "formattedCitation" : "(Keller et\u00a0al., 2016, S. 8)", "manualFormatting" : "(nach Keller, Liu, &amp; Fogel, 2016, S. 8)", "plainTextFormattedCitation" : "(Keller et\u00a0al., 2016, S. 8)", "previouslyFormattedCitation" : "(Keller et\u00a0al., 2016, S. 8)" }, "properties" : { "noteIndex" : 0 }, "schema" : "https://github.com/citation-style-language/schema/raw/master/csl-citation.json" }</w:instrText>
            </w:r>
            <w:r w:rsidR="00A11501">
              <w:fldChar w:fldCharType="separate"/>
            </w:r>
            <w:r w:rsidR="00A11501" w:rsidRPr="00A11501">
              <w:rPr>
                <w:b w:val="0"/>
                <w:noProof/>
              </w:rPr>
              <w:t>(</w:t>
            </w:r>
            <w:r w:rsidR="00A11501">
              <w:rPr>
                <w:b w:val="0"/>
                <w:noProof/>
              </w:rPr>
              <w:t xml:space="preserve">nach </w:t>
            </w:r>
            <w:r w:rsidR="00A11501" w:rsidRPr="00A11501">
              <w:rPr>
                <w:b w:val="0"/>
                <w:noProof/>
              </w:rPr>
              <w:t>Keller, Liu, &amp; Fogel, 2016, S. 8)</w:t>
            </w:r>
            <w:bookmarkEnd w:id="75"/>
            <w:r w:rsidR="00A11501">
              <w:fldChar w:fldCharType="end"/>
            </w:r>
          </w:p>
        </w:tc>
        <w:tc>
          <w:tcPr>
            <w:tcW w:w="4145" w:type="dxa"/>
            <w:vAlign w:val="center"/>
          </w:tcPr>
          <w:p w:rsidR="007F4D0A" w:rsidRDefault="007F4D0A" w:rsidP="003D421F">
            <w:pPr>
              <w:keepNext/>
              <w:jc w:val="center"/>
            </w:pPr>
            <w:r w:rsidRPr="005E7D08">
              <w:rPr>
                <w:noProof/>
                <w:lang w:eastAsia="de-DE"/>
              </w:rPr>
              <w:drawing>
                <wp:inline distT="0" distB="0" distL="0" distR="0" wp14:anchorId="6C108748" wp14:editId="5122CB18">
                  <wp:extent cx="2609850" cy="875133"/>
                  <wp:effectExtent l="0" t="0" r="0" b="1270"/>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a:srcRect r="5517"/>
                          <a:stretch/>
                        </pic:blipFill>
                        <pic:spPr bwMode="auto">
                          <a:xfrm>
                            <a:off x="0" y="0"/>
                            <a:ext cx="2618119" cy="877906"/>
                          </a:xfrm>
                          <a:prstGeom prst="rect">
                            <a:avLst/>
                          </a:prstGeom>
                          <a:ln>
                            <a:noFill/>
                          </a:ln>
                          <a:extLst>
                            <a:ext uri="{53640926-AAD7-44D8-BBD7-CCE9431645EC}">
                              <a14:shadowObscured xmlns:a14="http://schemas.microsoft.com/office/drawing/2010/main"/>
                            </a:ext>
                          </a:extLst>
                        </pic:spPr>
                      </pic:pic>
                    </a:graphicData>
                  </a:graphic>
                </wp:inline>
              </w:drawing>
            </w:r>
          </w:p>
          <w:p w:rsidR="007F4D0A" w:rsidRDefault="007F4D0A" w:rsidP="003D421F">
            <w:pPr>
              <w:pStyle w:val="Beschriftung"/>
              <w:jc w:val="center"/>
            </w:pPr>
            <w:bookmarkStart w:id="76" w:name="_Ref475818096"/>
            <w:bookmarkStart w:id="77" w:name="_Toc476722499"/>
            <w:r>
              <w:t xml:space="preserve">Abbildung </w:t>
            </w:r>
            <w:r w:rsidR="00C216BB">
              <w:fldChar w:fldCharType="begin"/>
            </w:r>
            <w:r w:rsidR="00C216BB">
              <w:instrText xml:space="preserve"> SEQ Abbildung \* ARABIC </w:instrText>
            </w:r>
            <w:r w:rsidR="00C216BB">
              <w:fldChar w:fldCharType="separate"/>
            </w:r>
            <w:r w:rsidR="007533F1">
              <w:rPr>
                <w:noProof/>
              </w:rPr>
              <w:t>21</w:t>
            </w:r>
            <w:r w:rsidR="00C216BB">
              <w:rPr>
                <w:noProof/>
              </w:rPr>
              <w:fldChar w:fldCharType="end"/>
            </w:r>
            <w:bookmarkEnd w:id="76"/>
            <w:r>
              <w:t xml:space="preserve"> - schematische Darstellung von zwei künstlichen Neuronen</w:t>
            </w:r>
            <w:r w:rsidR="000127F4">
              <w:t xml:space="preserve"> mit Eingabe- und Ausgab</w:t>
            </w:r>
            <w:r w:rsidR="000127F4">
              <w:t>e</w:t>
            </w:r>
            <w:r w:rsidR="000127F4">
              <w:t>signalen</w:t>
            </w:r>
            <w:r w:rsidR="00A11501">
              <w:t xml:space="preserve"> </w:t>
            </w:r>
            <w:r w:rsidR="00A11501">
              <w:fldChar w:fldCharType="begin" w:fldLock="1"/>
            </w:r>
            <w:r w:rsidR="001B0902">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8", "uris" : [ "http://www.mendeley.com/documents/?uuid=a9ac9505-7fd6-4ccc-9d59-e4dd1e8f92b3" ] } ], "mendeley" : { "formattedCitation" : "(Keller et\u00a0al., 2016, S. 8)", "plainTextFormattedCitation" : "(Keller et\u00a0al., 2016, S. 8)", "previouslyFormattedCitation" : "(Keller et\u00a0al., 2016, S. 8)" }, "properties" : { "noteIndex" : 0 }, "schema" : "https://github.com/citation-style-language/schema/raw/master/csl-citation.json" }</w:instrText>
            </w:r>
            <w:r w:rsidR="00A11501">
              <w:fldChar w:fldCharType="separate"/>
            </w:r>
            <w:r w:rsidR="00914D79" w:rsidRPr="00914D79">
              <w:rPr>
                <w:b w:val="0"/>
                <w:noProof/>
              </w:rPr>
              <w:t>(Keller et al., 2016, S. 8)</w:t>
            </w:r>
            <w:bookmarkEnd w:id="77"/>
            <w:r w:rsidR="00A11501">
              <w:fldChar w:fldCharType="end"/>
            </w:r>
          </w:p>
        </w:tc>
      </w:tr>
    </w:tbl>
    <w:p w:rsidR="00B66DE4" w:rsidRPr="00B66DE4" w:rsidRDefault="00B66DE4" w:rsidP="00EB3CD9">
      <w:pPr>
        <w:rPr>
          <w:sz w:val="6"/>
        </w:rPr>
      </w:pPr>
    </w:p>
    <w:p w:rsidR="00EB3CD9" w:rsidRDefault="00EB3CD9" w:rsidP="00EB3CD9">
      <w:r>
        <w:t>Die Zellkörper biologischer Neuronen können elektrische Spannung speichern. Die Spannung steigt, je mehr Impulse von anderen Neuronen ankommen. Ist ein bestimmte</w:t>
      </w:r>
      <w:r w:rsidR="0005188B">
        <w:t>r</w:t>
      </w:r>
      <w:r>
        <w:t xml:space="preserve"> </w:t>
      </w:r>
      <w:r w:rsidR="0005188B">
        <w:t>Schwellwert</w:t>
      </w:r>
      <w:r>
        <w:t xml:space="preserve"> überschritten</w:t>
      </w:r>
      <w:r w:rsidR="0005188B">
        <w:t xml:space="preserve">, feuert das Neuron und leitet einen Impuls über das Axon an andere verknüpfte Nervenzellen. </w:t>
      </w:r>
      <w:r w:rsidR="0005188B">
        <w:fldChar w:fldCharType="begin" w:fldLock="1"/>
      </w:r>
      <w:r w:rsidR="00874F05">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66", "uris" : [ "http://www.mendeley.com/documents/?uuid=0227ae83-821e-43fc-b296-e367db7fd495" ] } ], "mendeley" : { "formattedCitation" : "(Ertel, 2016, S. 266)", "plainTextFormattedCitation" : "(Ertel, 2016, S. 266)", "previouslyFormattedCitation" : "(Ertel, 2016, S. 266)" }, "properties" : { "noteIndex" : 0 }, "schema" : "https://github.com/citation-style-language/schema/raw/master/csl-citation.json" }</w:instrText>
      </w:r>
      <w:r w:rsidR="0005188B">
        <w:fldChar w:fldCharType="separate"/>
      </w:r>
      <w:r w:rsidR="0005188B" w:rsidRPr="0005188B">
        <w:rPr>
          <w:noProof/>
        </w:rPr>
        <w:t>(Ertel, 2016, S. 266)</w:t>
      </w:r>
      <w:r w:rsidR="0005188B">
        <w:fldChar w:fldCharType="end"/>
      </w:r>
    </w:p>
    <w:p w:rsidR="00B22274" w:rsidRDefault="00064037" w:rsidP="00B22274">
      <w:r>
        <w:t>Biologisch inspirierte</w:t>
      </w:r>
      <w:r w:rsidR="0005188B">
        <w:t xml:space="preserve"> künstliche</w:t>
      </w:r>
      <w:r>
        <w:t xml:space="preserve"> neuronale Netze</w:t>
      </w:r>
      <w:r w:rsidR="0005188B">
        <w:t xml:space="preserve"> bilden diesen Vorgang mit </w:t>
      </w:r>
      <w:r w:rsidR="002B4717">
        <w:t>einem</w:t>
      </w:r>
      <w:r w:rsidR="0005188B">
        <w:t xml:space="preserve"> Aktivierungspotential in einer diskreten Zeitskala ab. Das Aufladen des Potentials erfolgt durch gewichtete Summation aller eingehenden Verbindungen</w:t>
      </w:r>
      <w:r w:rsidR="00874F05">
        <w:t xml:space="preserve"> </w:t>
      </w:r>
      <w:r w:rsidR="00874F05" w:rsidRPr="00874F05">
        <w:rPr>
          <w:i/>
        </w:rPr>
        <w:t>x</w:t>
      </w:r>
      <w:r w:rsidR="00874F05" w:rsidRPr="00874F05">
        <w:rPr>
          <w:i/>
          <w:vertAlign w:val="subscript"/>
        </w:rPr>
        <w:t>1</w:t>
      </w:r>
      <w:r w:rsidR="00874F05" w:rsidRPr="00874F05">
        <w:rPr>
          <w:i/>
        </w:rPr>
        <w:t>,…</w:t>
      </w:r>
      <w:proofErr w:type="gramStart"/>
      <w:r w:rsidR="00B006C6">
        <w:rPr>
          <w:i/>
        </w:rPr>
        <w:t>,</w:t>
      </w:r>
      <w:proofErr w:type="spellStart"/>
      <w:r w:rsidR="00874F05" w:rsidRPr="00874F05">
        <w:rPr>
          <w:i/>
        </w:rPr>
        <w:t>x</w:t>
      </w:r>
      <w:r w:rsidR="00874F05" w:rsidRPr="00874F05">
        <w:rPr>
          <w:i/>
          <w:vertAlign w:val="subscript"/>
        </w:rPr>
        <w:t>n</w:t>
      </w:r>
      <w:proofErr w:type="spellEnd"/>
      <w:proofErr w:type="gramEnd"/>
      <w:r w:rsidR="0005188B">
        <w:t xml:space="preserve">. Für ein Neuron </w:t>
      </w:r>
      <w:r w:rsidR="0005188B" w:rsidRPr="0005188B">
        <w:rPr>
          <w:rFonts w:asciiTheme="majorHAnsi" w:hAnsiTheme="majorHAnsi"/>
          <w:i/>
        </w:rPr>
        <w:t>i</w:t>
      </w:r>
      <w:r w:rsidR="0005188B">
        <w:t xml:space="preserve"> </w:t>
      </w:r>
      <w:r w:rsidR="00874F05">
        <w:t xml:space="preserve">wird dies wie folgt formuliert </w:t>
      </w:r>
      <w:r w:rsidR="00874F05">
        <w:fldChar w:fldCharType="begin" w:fldLock="1"/>
      </w:r>
      <w:r w:rsidR="00874F05">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66", "uris" : [ "http://www.mendeley.com/documents/?uuid=0227ae83-821e-43fc-b296-e367db7fd495" ] } ], "mendeley" : { "formattedCitation" : "(Ertel, 2016, S. 266)", "manualFormatting" : "(Ertel, 2016, S. 269)", "plainTextFormattedCitation" : "(Ertel, 2016, S. 266)", "previouslyFormattedCitation" : "(Ertel, 2016, S. 266)" }, "properties" : { "noteIndex" : 0 }, "schema" : "https://github.com/citation-style-language/schema/raw/master/csl-citation.json" }</w:instrText>
      </w:r>
      <w:r w:rsidR="00874F05">
        <w:fldChar w:fldCharType="separate"/>
      </w:r>
      <w:r w:rsidR="00874F05" w:rsidRPr="0005188B">
        <w:rPr>
          <w:noProof/>
        </w:rPr>
        <w:t>(Ertel, 2016, S. 26</w:t>
      </w:r>
      <w:r w:rsidR="00874F05">
        <w:rPr>
          <w:noProof/>
        </w:rPr>
        <w:t>9</w:t>
      </w:r>
      <w:r w:rsidR="00874F05" w:rsidRPr="0005188B">
        <w:rPr>
          <w:noProof/>
        </w:rPr>
        <w:t>)</w:t>
      </w:r>
      <w:r w:rsidR="00874F05">
        <w:fldChar w:fldCharType="end"/>
      </w:r>
      <w:r w:rsidR="0005188B">
        <w:t>:</w:t>
      </w:r>
    </w:p>
    <w:p w:rsidR="00F2495F" w:rsidRPr="00F2495F" w:rsidRDefault="00F2495F" w:rsidP="00B22274">
      <w:pPr>
        <w:rPr>
          <w:sz w:val="12"/>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9"/>
        <w:gridCol w:w="1417"/>
      </w:tblGrid>
      <w:tr w:rsidR="0005188B" w:rsidTr="00862801">
        <w:tc>
          <w:tcPr>
            <w:tcW w:w="7196" w:type="dxa"/>
          </w:tcPr>
          <w:p w:rsidR="0005188B" w:rsidRPr="00874F05" w:rsidRDefault="00C216BB" w:rsidP="00874F05">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f</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j</m:t>
                            </m:r>
                          </m:sub>
                        </m:sSub>
                      </m:e>
                    </m:nary>
                  </m:e>
                </m:d>
              </m:oMath>
            </m:oMathPara>
          </w:p>
        </w:tc>
        <w:tc>
          <w:tcPr>
            <w:tcW w:w="1449" w:type="dxa"/>
            <w:vAlign w:val="center"/>
          </w:tcPr>
          <w:p w:rsidR="0005188B" w:rsidRDefault="00874F05" w:rsidP="00862801">
            <w:pPr>
              <w:jc w:val="center"/>
            </w:pPr>
            <w:r>
              <w:t>(6)</w:t>
            </w:r>
          </w:p>
        </w:tc>
      </w:tr>
    </w:tbl>
    <w:p w:rsidR="00F2495F" w:rsidRPr="00F2495F" w:rsidRDefault="00F2495F" w:rsidP="00874F05">
      <w:pPr>
        <w:spacing w:before="240"/>
        <w:rPr>
          <w:sz w:val="8"/>
        </w:rPr>
      </w:pPr>
    </w:p>
    <w:p w:rsidR="00DB534C" w:rsidRDefault="00874F05" w:rsidP="00874F05">
      <w:pPr>
        <w:spacing w:before="240"/>
      </w:pPr>
      <w:r>
        <w:t xml:space="preserve">wobei </w:t>
      </w:r>
      <w:proofErr w:type="spellStart"/>
      <w:r w:rsidRPr="00874F05">
        <w:rPr>
          <w:rFonts w:asciiTheme="majorHAnsi" w:hAnsiTheme="majorHAnsi"/>
          <w:i/>
        </w:rPr>
        <w:t>w</w:t>
      </w:r>
      <w:r w:rsidR="00ED4F27" w:rsidRPr="00ED4F27">
        <w:rPr>
          <w:rFonts w:asciiTheme="majorHAnsi" w:hAnsiTheme="majorHAnsi"/>
          <w:i/>
          <w:vertAlign w:val="subscript"/>
        </w:rPr>
        <w:t>ij</w:t>
      </w:r>
      <w:proofErr w:type="spellEnd"/>
      <w:r>
        <w:t xml:space="preserve"> die Gewichtung zwischen Neuron </w:t>
      </w:r>
      <w:r w:rsidRPr="00874F05">
        <w:rPr>
          <w:rFonts w:asciiTheme="majorHAnsi" w:hAnsiTheme="majorHAnsi"/>
          <w:i/>
        </w:rPr>
        <w:t>i</w:t>
      </w:r>
      <w:r>
        <w:t xml:space="preserve"> und dem am Eingang verknüpften Neuron </w:t>
      </w:r>
      <w:r w:rsidRPr="00874F05">
        <w:rPr>
          <w:rFonts w:asciiTheme="majorHAnsi" w:hAnsiTheme="majorHAnsi"/>
          <w:i/>
        </w:rPr>
        <w:t>j</w:t>
      </w:r>
      <w:r>
        <w:t xml:space="preserve"> ist. </w:t>
      </w:r>
      <w:r w:rsidR="00196B8F">
        <w:t xml:space="preserve">Die Aktivierungsfunktion </w:t>
      </w:r>
      <w:r w:rsidR="00196B8F" w:rsidRPr="002B4717">
        <w:rPr>
          <w:rFonts w:asciiTheme="majorHAnsi" w:hAnsiTheme="majorHAnsi"/>
          <w:i/>
        </w:rPr>
        <w:t>f</w:t>
      </w:r>
      <w:r w:rsidR="00196B8F">
        <w:t xml:space="preserve"> wird auf die gewichtete Summe angewandt und bestimmt welches Ergebnis </w:t>
      </w:r>
      <w:r w:rsidR="00196B8F" w:rsidRPr="00874F05">
        <w:rPr>
          <w:rFonts w:asciiTheme="majorHAnsi" w:hAnsiTheme="majorHAnsi"/>
          <w:i/>
        </w:rPr>
        <w:t>x</w:t>
      </w:r>
      <w:r w:rsidR="00196B8F" w:rsidRPr="00196B8F">
        <w:rPr>
          <w:rFonts w:asciiTheme="majorHAnsi" w:hAnsiTheme="majorHAnsi"/>
          <w:i/>
          <w:vertAlign w:val="subscript"/>
        </w:rPr>
        <w:t>i</w:t>
      </w:r>
      <w:r w:rsidR="00196B8F">
        <w:t xml:space="preserve"> als Ausgabe an die benachbarten Neuronen weitergeleitet</w:t>
      </w:r>
      <w:r w:rsidR="002C0AF9">
        <w:t xml:space="preserve"> wird</w:t>
      </w:r>
      <w:r w:rsidR="00196B8F">
        <w:t xml:space="preserve">. </w:t>
      </w:r>
    </w:p>
    <w:p w:rsidR="005E7D08" w:rsidRDefault="00862801" w:rsidP="00874F05">
      <w:pPr>
        <w:spacing w:before="240"/>
      </w:pPr>
      <w:r>
        <w:lastRenderedPageBreak/>
        <w:t xml:space="preserve">Ein </w:t>
      </w:r>
      <w:r w:rsidR="002C0AF9">
        <w:t xml:space="preserve">einfaches </w:t>
      </w:r>
      <w:r>
        <w:t>Beispiel</w:t>
      </w:r>
      <w:r w:rsidR="002C0AF9">
        <w:t xml:space="preserve"> für eine Aktivierungsfunktion</w:t>
      </w:r>
      <w:r w:rsidR="0006098B">
        <w:t xml:space="preserve">, </w:t>
      </w:r>
      <w:r w:rsidR="00DB534C">
        <w:t>die</w:t>
      </w:r>
      <w:r w:rsidR="0006098B">
        <w:t xml:space="preserve"> vor allem bei binären Neuronen sinnvoll ist,</w:t>
      </w:r>
      <w:r>
        <w:t xml:space="preserve"> ist die Schwellwert</w:t>
      </w:r>
      <w:r w:rsidR="002C0AF9">
        <w:t>- oder Stufen</w:t>
      </w:r>
      <w:r>
        <w:t>funktion</w:t>
      </w:r>
      <w:r w:rsidR="00864BEE">
        <w:t xml:space="preserve">, die in </w:t>
      </w:r>
      <w:r w:rsidR="00864BEE">
        <w:fldChar w:fldCharType="begin"/>
      </w:r>
      <w:r w:rsidR="00864BEE">
        <w:instrText xml:space="preserve"> REF _Ref475828086 \h </w:instrText>
      </w:r>
      <w:r w:rsidR="00864BEE">
        <w:fldChar w:fldCharType="separate"/>
      </w:r>
      <w:r w:rsidR="007533F1">
        <w:t xml:space="preserve">Abbildung </w:t>
      </w:r>
      <w:r w:rsidR="007533F1">
        <w:rPr>
          <w:noProof/>
        </w:rPr>
        <w:t>22</w:t>
      </w:r>
      <w:r w:rsidR="00864BEE">
        <w:fldChar w:fldCharType="end"/>
      </w:r>
      <w:r w:rsidR="00864BEE">
        <w:t xml:space="preserve"> links abgebildet</w:t>
      </w:r>
      <w:r w:rsidR="00F15FCF">
        <w:t xml:space="preserve"> ist</w:t>
      </w:r>
      <w:r>
        <w:t xml:space="preserve"> </w:t>
      </w:r>
      <w:r>
        <w:fldChar w:fldCharType="begin" w:fldLock="1"/>
      </w:r>
      <w:r>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66", "uris" : [ "http://www.mendeley.com/documents/?uuid=0227ae83-821e-43fc-b296-e367db7fd495" ] } ], "mendeley" : { "formattedCitation" : "(Ertel, 2016, S. 266)", "manualFormatting" : "(Ertel, 2016, S. 269)", "plainTextFormattedCitation" : "(Ertel, 2016, S. 266)", "previouslyFormattedCitation" : "(Ertel, 2016, S. 266)" }, "properties" : { "noteIndex" : 0 }, "schema" : "https://github.com/citation-style-language/schema/raw/master/csl-citation.json" }</w:instrText>
      </w:r>
      <w:r>
        <w:fldChar w:fldCharType="separate"/>
      </w:r>
      <w:r w:rsidRPr="0005188B">
        <w:rPr>
          <w:noProof/>
        </w:rPr>
        <w:t>(Ertel, 2016, S. 26</w:t>
      </w:r>
      <w:r>
        <w:rPr>
          <w:noProof/>
        </w:rPr>
        <w:t>9</w:t>
      </w:r>
      <w:r w:rsidRPr="0005188B">
        <w:rPr>
          <w:noProof/>
        </w:rPr>
        <w:t>)</w:t>
      </w:r>
      <w:r>
        <w:fldChar w:fldCharType="end"/>
      </w:r>
      <w:r>
        <w:t>:</w:t>
      </w:r>
      <w:r w:rsidR="002B4717">
        <w:t xml:space="preserve"> </w:t>
      </w:r>
    </w:p>
    <w:p w:rsidR="002C7F7E" w:rsidRPr="002C7F7E" w:rsidRDefault="002C7F7E" w:rsidP="00874F05">
      <w:pPr>
        <w:spacing w:before="240"/>
        <w:rPr>
          <w:sz w:val="2"/>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0"/>
        <w:gridCol w:w="1416"/>
      </w:tblGrid>
      <w:tr w:rsidR="00862801" w:rsidTr="00ED7439">
        <w:tc>
          <w:tcPr>
            <w:tcW w:w="7196" w:type="dxa"/>
          </w:tcPr>
          <w:p w:rsidR="00862801" w:rsidRPr="00874F05" w:rsidRDefault="00C216BB" w:rsidP="00862801">
            <m:oMathPara>
              <m:oMath>
                <m:sSub>
                  <m:sSubPr>
                    <m:ctrlPr>
                      <w:rPr>
                        <w:rFonts w:ascii="Cambria Math" w:hAnsi="Cambria Math"/>
                        <w:i/>
                      </w:rPr>
                    </m:ctrlPr>
                  </m:sSubPr>
                  <m:e>
                    <m:r>
                      <w:rPr>
                        <w:rFonts w:ascii="Cambria Math" w:hAnsi="Cambria Math"/>
                      </w:rPr>
                      <m:t>H</m:t>
                    </m:r>
                  </m:e>
                  <m:sub>
                    <m:r>
                      <m:rPr>
                        <m:sty m:val="p"/>
                      </m:rPr>
                      <w:rPr>
                        <w:rFonts w:ascii="Cambria Math" w:hAnsi="Cambria Math"/>
                      </w:rPr>
                      <m:t>Θ</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0   </m:t>
                        </m:r>
                        <m:r>
                          <m:rPr>
                            <m:sty m:val="p"/>
                          </m:rPr>
                          <w:rPr>
                            <w:rFonts w:ascii="Cambria Math" w:hAnsi="Cambria Math"/>
                          </w:rPr>
                          <m:t xml:space="preserve"> falls</m:t>
                        </m:r>
                        <m:r>
                          <w:rPr>
                            <w:rFonts w:ascii="Cambria Math" w:hAnsi="Cambria Math"/>
                          </w:rPr>
                          <m:t xml:space="preserve"> x&lt;</m:t>
                        </m:r>
                        <m:r>
                          <m:rPr>
                            <m:sty m:val="p"/>
                          </m:rPr>
                          <w:rPr>
                            <w:rFonts w:ascii="Cambria Math" w:hAnsi="Cambria Math"/>
                          </w:rPr>
                          <m:t>Θ</m:t>
                        </m:r>
                        <m:r>
                          <w:rPr>
                            <w:rFonts w:ascii="Cambria Math" w:hAnsi="Cambria Math"/>
                          </w:rPr>
                          <m:t xml:space="preserve"> </m:t>
                        </m:r>
                      </m:e>
                      <m:e>
                        <m:r>
                          <w:rPr>
                            <w:rFonts w:ascii="Cambria Math" w:hAnsi="Cambria Math"/>
                          </w:rPr>
                          <m:t xml:space="preserve"> 1    </m:t>
                        </m:r>
                        <m:r>
                          <m:rPr>
                            <m:sty m:val="p"/>
                          </m:rPr>
                          <w:rPr>
                            <w:rFonts w:ascii="Cambria Math" w:hAnsi="Cambria Math"/>
                          </w:rPr>
                          <m:t>sonst</m:t>
                        </m:r>
                        <m:r>
                          <w:rPr>
                            <w:rFonts w:ascii="Cambria Math" w:hAnsi="Cambria Math"/>
                          </w:rPr>
                          <m:t xml:space="preserve">           </m:t>
                        </m:r>
                      </m:e>
                    </m:eqArr>
                  </m:e>
                </m:d>
              </m:oMath>
            </m:oMathPara>
          </w:p>
        </w:tc>
        <w:tc>
          <w:tcPr>
            <w:tcW w:w="1449" w:type="dxa"/>
          </w:tcPr>
          <w:p w:rsidR="00862801" w:rsidRDefault="00862801" w:rsidP="00ED7439">
            <w:r>
              <w:t>(7)</w:t>
            </w:r>
          </w:p>
        </w:tc>
      </w:tr>
      <w:tr w:rsidR="0088021F" w:rsidTr="00ED7439">
        <w:tc>
          <w:tcPr>
            <w:tcW w:w="7196" w:type="dxa"/>
          </w:tcPr>
          <w:p w:rsidR="0088021F" w:rsidRDefault="0088021F" w:rsidP="00862801">
            <w:pPr>
              <w:rPr>
                <w:rFonts w:ascii="Calibri" w:eastAsia="Calibri" w:hAnsi="Calibri" w:cs="Times New Roman"/>
              </w:rPr>
            </w:pPr>
          </w:p>
          <w:p w:rsidR="0088021F" w:rsidRPr="002C7F7E" w:rsidRDefault="0088021F" w:rsidP="00862801">
            <w:pPr>
              <w:rPr>
                <w:rFonts w:ascii="Calibri" w:eastAsia="Calibri" w:hAnsi="Calibri" w:cs="Times New Roman"/>
                <w:sz w:val="6"/>
              </w:rPr>
            </w:pPr>
          </w:p>
        </w:tc>
        <w:tc>
          <w:tcPr>
            <w:tcW w:w="1449" w:type="dxa"/>
          </w:tcPr>
          <w:p w:rsidR="0088021F" w:rsidRDefault="0088021F" w:rsidP="00ED7439"/>
        </w:tc>
      </w:tr>
    </w:tbl>
    <w:p w:rsidR="00F2495F" w:rsidRDefault="00ED7439" w:rsidP="00874F05">
      <w:pPr>
        <w:spacing w:before="240"/>
      </w:pPr>
      <w:proofErr w:type="spellStart"/>
      <w:r>
        <w:t>Sigmoid</w:t>
      </w:r>
      <w:proofErr w:type="spellEnd"/>
      <w:r>
        <w:t xml:space="preserve">-Funktionen sind die am häufigsten eingesetzten Aktivierungsfunktionen in neuronalen Netzen. Sie halten </w:t>
      </w:r>
      <w:r w:rsidRPr="00F2750C">
        <w:rPr>
          <w:i/>
        </w:rPr>
        <w:t>„eine exzellente Balance zwischen linearem und nicht-linearem Verhalten“</w:t>
      </w:r>
      <w:r>
        <w:t xml:space="preserve"> </w:t>
      </w:r>
      <w:r>
        <w:fldChar w:fldCharType="begin" w:fldLock="1"/>
      </w:r>
      <w:r w:rsidR="001B0902">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29", "uris" : [ "http://www.mendeley.com/documents/?uuid=a9ac9505-7fd6-4ccc-9d59-e4dd1e8f92b3" ] } ], "mendeley" : { "formattedCitation" : "(Keller et\u00a0al., 2016, S. 29)", "manualFormatting" : "(nach Keller u.\u00a0a., 2016, S. 29)", "plainTextFormattedCitation" : "(Keller et\u00a0al., 2016, S. 29)", "previouslyFormattedCitation" : "(Keller et\u00a0al., 2016, S. 29)" }, "properties" : { "noteIndex" : 0 }, "schema" : "https://github.com/citation-style-language/schema/raw/master/csl-citation.json" }</w:instrText>
      </w:r>
      <w:r>
        <w:fldChar w:fldCharType="separate"/>
      </w:r>
      <w:r w:rsidRPr="00ED7439">
        <w:rPr>
          <w:noProof/>
        </w:rPr>
        <w:t>(</w:t>
      </w:r>
      <w:r>
        <w:rPr>
          <w:noProof/>
        </w:rPr>
        <w:t xml:space="preserve">nach </w:t>
      </w:r>
      <w:r w:rsidRPr="00ED7439">
        <w:rPr>
          <w:noProof/>
        </w:rPr>
        <w:t>Keller u. a., 2016, S. 29)</w:t>
      </w:r>
      <w:r>
        <w:fldChar w:fldCharType="end"/>
      </w:r>
      <w:r>
        <w:t xml:space="preserve">.  </w:t>
      </w:r>
      <w:r w:rsidR="002C0AF9">
        <w:t>Ein Beispie</w:t>
      </w:r>
      <w:r w:rsidR="009D215A">
        <w:t xml:space="preserve">l für eine </w:t>
      </w:r>
      <w:proofErr w:type="spellStart"/>
      <w:r w:rsidR="009D215A">
        <w:t>Sigmoid</w:t>
      </w:r>
      <w:proofErr w:type="spellEnd"/>
      <w:r w:rsidR="009D215A">
        <w:t>-Funktion</w:t>
      </w:r>
      <w:r w:rsidR="007E647E">
        <w:t xml:space="preserve">, wie in </w:t>
      </w:r>
      <w:r w:rsidR="007E647E">
        <w:fldChar w:fldCharType="begin"/>
      </w:r>
      <w:r w:rsidR="007E647E">
        <w:instrText xml:space="preserve"> REF _Ref475828086 \h </w:instrText>
      </w:r>
      <w:r w:rsidR="007E647E">
        <w:fldChar w:fldCharType="separate"/>
      </w:r>
      <w:r w:rsidR="007533F1">
        <w:t xml:space="preserve">Abbildung </w:t>
      </w:r>
      <w:r w:rsidR="007533F1">
        <w:rPr>
          <w:noProof/>
        </w:rPr>
        <w:t>22</w:t>
      </w:r>
      <w:r w:rsidR="007E647E">
        <w:fldChar w:fldCharType="end"/>
      </w:r>
      <w:r w:rsidR="007E647E">
        <w:t xml:space="preserve"> in der Mitte zu sehen,</w:t>
      </w:r>
      <w:r w:rsidR="000250B9">
        <w:t xml:space="preserve"> ist die logistische Funktion</w:t>
      </w:r>
      <w:r>
        <w:t>:</w:t>
      </w:r>
    </w:p>
    <w:p w:rsidR="00F2495F" w:rsidRPr="00F2495F" w:rsidRDefault="00F2495F" w:rsidP="00874F05">
      <w:pPr>
        <w:spacing w:before="240"/>
        <w:rPr>
          <w:sz w:val="10"/>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0"/>
        <w:gridCol w:w="2587"/>
        <w:gridCol w:w="1405"/>
        <w:gridCol w:w="1511"/>
        <w:gridCol w:w="63"/>
      </w:tblGrid>
      <w:tr w:rsidR="00ED7439" w:rsidTr="00742010">
        <w:trPr>
          <w:gridAfter w:val="1"/>
          <w:wAfter w:w="70" w:type="dxa"/>
        </w:trPr>
        <w:tc>
          <w:tcPr>
            <w:tcW w:w="7338" w:type="dxa"/>
            <w:gridSpan w:val="3"/>
          </w:tcPr>
          <w:p w:rsidR="00ED7439" w:rsidRPr="00874F05" w:rsidRDefault="00C039BB" w:rsidP="000250B9">
            <m:oMathPara>
              <m:oMath>
                <m:r>
                  <w:rPr>
                    <w:rFonts w:ascii="Cambria Math" w:hAnsi="Cambria Math" w:cs="Cambria Math"/>
                  </w:rPr>
                  <m:t>f(x)</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1</m:t>
                    </m:r>
                  </m:num>
                  <m:den>
                    <m:r>
                      <m:rPr>
                        <m:sty m:val="p"/>
                      </m:rPr>
                      <w:rPr>
                        <w:rFonts w:ascii="Cambria Math" w:hAnsi="Cambria Math" w:cs="Cambria Math"/>
                      </w:rPr>
                      <m:t xml:space="preserve">1+ </m:t>
                    </m:r>
                    <m:sSup>
                      <m:sSupPr>
                        <m:ctrlPr>
                          <w:rPr>
                            <w:rFonts w:ascii="Cambria Math" w:hAnsi="Cambria Math" w:cs="Cambria Math"/>
                          </w:rPr>
                        </m:ctrlPr>
                      </m:sSupPr>
                      <m:e>
                        <m:r>
                          <m:rPr>
                            <m:sty m:val="p"/>
                          </m:rPr>
                          <w:rPr>
                            <w:rFonts w:ascii="Cambria Math" w:hAnsi="Cambria Math" w:cs="Cambria Math"/>
                          </w:rPr>
                          <m:t>e</m:t>
                        </m:r>
                      </m:e>
                      <m:sup>
                        <m:r>
                          <m:rPr>
                            <m:sty m:val="p"/>
                          </m:rPr>
                          <w:rPr>
                            <w:rFonts w:ascii="Cambria Math" w:hAnsi="Cambria Math" w:cs="Cambria Math"/>
                          </w:rPr>
                          <m:t>-ax</m:t>
                        </m:r>
                      </m:sup>
                    </m:sSup>
                  </m:den>
                </m:f>
              </m:oMath>
            </m:oMathPara>
          </w:p>
        </w:tc>
        <w:tc>
          <w:tcPr>
            <w:tcW w:w="1313" w:type="dxa"/>
          </w:tcPr>
          <w:p w:rsidR="00ED7439" w:rsidRDefault="00742010" w:rsidP="00ED7439">
            <w:r>
              <w:t xml:space="preserve">  </w:t>
            </w:r>
            <w:r w:rsidR="00ED7439">
              <w:t>(8)</w:t>
            </w:r>
          </w:p>
          <w:p w:rsidR="001A3790" w:rsidRDefault="001A3790" w:rsidP="00ED7439"/>
          <w:p w:rsidR="001A3790" w:rsidRDefault="001A3790" w:rsidP="00ED7439"/>
        </w:tc>
      </w:tr>
      <w:tr w:rsidR="00F2495F" w:rsidTr="00742010">
        <w:trPr>
          <w:gridAfter w:val="1"/>
          <w:wAfter w:w="70" w:type="dxa"/>
        </w:trPr>
        <w:tc>
          <w:tcPr>
            <w:tcW w:w="7338" w:type="dxa"/>
            <w:gridSpan w:val="3"/>
          </w:tcPr>
          <w:p w:rsidR="00F2495F" w:rsidRDefault="00F2495F" w:rsidP="000250B9">
            <w:pPr>
              <w:rPr>
                <w:rFonts w:ascii="Calibri" w:eastAsia="Calibri" w:hAnsi="Calibri" w:cs="Times New Roman"/>
              </w:rPr>
            </w:pPr>
          </w:p>
        </w:tc>
        <w:tc>
          <w:tcPr>
            <w:tcW w:w="1313" w:type="dxa"/>
          </w:tcPr>
          <w:p w:rsidR="00F2495F" w:rsidRDefault="00F2495F" w:rsidP="00ED7439"/>
        </w:tc>
      </w:tr>
      <w:tr w:rsidR="00F70999" w:rsidTr="00742010">
        <w:trPr>
          <w:gridAfter w:val="1"/>
          <w:wAfter w:w="70" w:type="dxa"/>
        </w:trPr>
        <w:tc>
          <w:tcPr>
            <w:tcW w:w="7338" w:type="dxa"/>
            <w:gridSpan w:val="3"/>
          </w:tcPr>
          <w:p w:rsidR="00F2495F" w:rsidRDefault="00F70999" w:rsidP="002C7F7E">
            <w:pPr>
              <w:rPr>
                <w:rFonts w:ascii="Calibri" w:eastAsia="Calibri" w:hAnsi="Calibri" w:cs="Times New Roman"/>
              </w:rPr>
            </w:pPr>
            <w:r>
              <w:rPr>
                <w:rFonts w:ascii="Calibri" w:eastAsia="Calibri" w:hAnsi="Calibri" w:cs="Times New Roman"/>
              </w:rPr>
              <w:t xml:space="preserve">wobei a die Steigung der </w:t>
            </w:r>
            <w:proofErr w:type="spellStart"/>
            <w:r>
              <w:rPr>
                <w:rFonts w:ascii="Calibri" w:eastAsia="Calibri" w:hAnsi="Calibri" w:cs="Times New Roman"/>
              </w:rPr>
              <w:t>Sigmoid</w:t>
            </w:r>
            <w:proofErr w:type="spellEnd"/>
            <w:r>
              <w:rPr>
                <w:rFonts w:ascii="Calibri" w:eastAsia="Calibri" w:hAnsi="Calibri" w:cs="Times New Roman"/>
              </w:rPr>
              <w:t xml:space="preserve">-Funktion parametrisiert. </w:t>
            </w:r>
          </w:p>
          <w:p w:rsidR="002C7F7E" w:rsidRPr="002C7F7E" w:rsidRDefault="002C7F7E" w:rsidP="002C7F7E">
            <w:pPr>
              <w:rPr>
                <w:rFonts w:ascii="Calibri" w:eastAsia="Calibri" w:hAnsi="Calibri" w:cs="Times New Roman"/>
                <w:sz w:val="4"/>
              </w:rPr>
            </w:pPr>
          </w:p>
        </w:tc>
        <w:tc>
          <w:tcPr>
            <w:tcW w:w="1313" w:type="dxa"/>
          </w:tcPr>
          <w:p w:rsidR="00F70999" w:rsidRDefault="00F70999" w:rsidP="00ED7439"/>
        </w:tc>
      </w:tr>
      <w:tr w:rsidR="00F2495F" w:rsidTr="00742010">
        <w:trPr>
          <w:gridAfter w:val="1"/>
          <w:wAfter w:w="70" w:type="dxa"/>
        </w:trPr>
        <w:tc>
          <w:tcPr>
            <w:tcW w:w="7338" w:type="dxa"/>
            <w:gridSpan w:val="3"/>
          </w:tcPr>
          <w:p w:rsidR="00F2495F" w:rsidRDefault="00F2495F" w:rsidP="00F70999">
            <w:pPr>
              <w:rPr>
                <w:rFonts w:ascii="Calibri" w:eastAsia="Calibri" w:hAnsi="Calibri" w:cs="Times New Roman"/>
              </w:rPr>
            </w:pPr>
          </w:p>
          <w:p w:rsidR="00F2495F" w:rsidRDefault="00F2495F" w:rsidP="00F70999">
            <w:pPr>
              <w:rPr>
                <w:rFonts w:ascii="Calibri" w:eastAsia="Calibri" w:hAnsi="Calibri" w:cs="Times New Roman"/>
              </w:rPr>
            </w:pPr>
          </w:p>
        </w:tc>
        <w:tc>
          <w:tcPr>
            <w:tcW w:w="1313" w:type="dxa"/>
          </w:tcPr>
          <w:p w:rsidR="00F2495F" w:rsidRDefault="00F2495F" w:rsidP="00ED7439"/>
        </w:tc>
      </w:tr>
      <w:tr w:rsidR="001C675C" w:rsidTr="00742010">
        <w:tc>
          <w:tcPr>
            <w:tcW w:w="2996" w:type="dxa"/>
          </w:tcPr>
          <w:p w:rsidR="001C675C" w:rsidRDefault="001A3790" w:rsidP="00874F05">
            <w:pPr>
              <w:spacing w:before="240"/>
            </w:pPr>
            <w:r>
              <w:rPr>
                <w:noProof/>
                <w:lang w:eastAsia="de-DE"/>
              </w:rPr>
              <mc:AlternateContent>
                <mc:Choice Requires="wps">
                  <w:drawing>
                    <wp:anchor distT="0" distB="0" distL="114300" distR="114300" simplePos="0" relativeHeight="251723776" behindDoc="0" locked="0" layoutInCell="1" allowOverlap="1" wp14:anchorId="3ED62DD0" wp14:editId="39A85317">
                      <wp:simplePos x="0" y="0"/>
                      <wp:positionH relativeFrom="column">
                        <wp:posOffset>654050</wp:posOffset>
                      </wp:positionH>
                      <wp:positionV relativeFrom="paragraph">
                        <wp:posOffset>124460</wp:posOffset>
                      </wp:positionV>
                      <wp:extent cx="838200" cy="238125"/>
                      <wp:effectExtent l="0" t="0" r="0" b="0"/>
                      <wp:wrapNone/>
                      <wp:docPr id="32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156888" w:rsidRDefault="00156888" w:rsidP="001C675C">
                                  <w:r>
                                    <w:rPr>
                                      <w:sz w:val="18"/>
                                    </w:rPr>
                                    <w:t>f(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3" type="#_x0000_t202" style="position:absolute;left:0;text-align:left;margin-left:51.5pt;margin-top:9.8pt;width:66pt;height:18.7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" filled="f" stroked="f">
                      <v:textbox>
                        <w:txbxContent>
                          <w:p w:rsidR="00156888" w:rsidRDefault="00156888" w:rsidP="001C675C">
                            <w:r>
                              <w:rPr>
                                <w:sz w:val="18"/>
                              </w:rPr>
                              <w:t>f(x)</w:t>
                            </w:r>
                          </w:p>
                        </w:txbxContent>
                      </v:textbox>
                    </v:shape>
                  </w:pict>
                </mc:Fallback>
              </mc:AlternateContent>
            </w:r>
            <w:r>
              <w:rPr>
                <w:noProof/>
                <w:lang w:eastAsia="de-DE"/>
              </w:rPr>
              <mc:AlternateContent>
                <mc:Choice Requires="wps">
                  <w:drawing>
                    <wp:anchor distT="0" distB="0" distL="114300" distR="114300" simplePos="0" relativeHeight="251721728" behindDoc="0" locked="0" layoutInCell="1" allowOverlap="1" wp14:anchorId="09885A9F" wp14:editId="4F094141">
                      <wp:simplePos x="0" y="0"/>
                      <wp:positionH relativeFrom="column">
                        <wp:posOffset>1625600</wp:posOffset>
                      </wp:positionH>
                      <wp:positionV relativeFrom="paragraph">
                        <wp:posOffset>867410</wp:posOffset>
                      </wp:positionV>
                      <wp:extent cx="838200" cy="238125"/>
                      <wp:effectExtent l="0" t="0" r="0" b="0"/>
                      <wp:wrapNone/>
                      <wp:docPr id="32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156888" w:rsidRDefault="00156888" w:rsidP="001C675C">
                                  <w:r>
                                    <w:rPr>
                                      <w:sz w:val="18"/>
                                    </w:rPr>
                                    <w: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4" type="#_x0000_t202" style="position:absolute;left:0;text-align:left;margin-left:128pt;margin-top:68.3pt;width:66pt;height:18.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" filled="f" stroked="f">
                      <v:textbox>
                        <w:txbxContent>
                          <w:p w:rsidR="00156888" w:rsidRDefault="00156888" w:rsidP="001C675C">
                            <w:r>
                              <w:rPr>
                                <w:sz w:val="18"/>
                              </w:rPr>
                              <w:t>x</w:t>
                            </w:r>
                          </w:p>
                        </w:txbxContent>
                      </v:textbox>
                    </v:shape>
                  </w:pict>
                </mc:Fallback>
              </mc:AlternateContent>
            </w:r>
            <w:r w:rsidR="001C675C" w:rsidRPr="001C675C">
              <w:rPr>
                <w:noProof/>
                <w:lang w:eastAsia="de-DE"/>
              </w:rPr>
              <w:drawing>
                <wp:inline distT="0" distB="0" distL="0" distR="0" wp14:anchorId="31193CFF" wp14:editId="3045C912">
                  <wp:extent cx="1962150" cy="1053993"/>
                  <wp:effectExtent l="0" t="0" r="0" b="0"/>
                  <wp:docPr id="325" name="Grafik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1962150" cy="1053993"/>
                          </a:xfrm>
                          <a:prstGeom prst="rect">
                            <a:avLst/>
                          </a:prstGeom>
                        </pic:spPr>
                      </pic:pic>
                    </a:graphicData>
                  </a:graphic>
                </wp:inline>
              </w:drawing>
            </w:r>
          </w:p>
        </w:tc>
        <w:tc>
          <w:tcPr>
            <w:tcW w:w="2699" w:type="dxa"/>
          </w:tcPr>
          <w:p w:rsidR="001C675C" w:rsidRDefault="001A3790" w:rsidP="00874F05">
            <w:pPr>
              <w:spacing w:before="240"/>
            </w:pPr>
            <w:r>
              <w:rPr>
                <w:noProof/>
                <w:lang w:eastAsia="de-DE"/>
              </w:rPr>
              <mc:AlternateContent>
                <mc:Choice Requires="wps">
                  <w:drawing>
                    <wp:anchor distT="0" distB="0" distL="114300" distR="114300" simplePos="0" relativeHeight="251727872" behindDoc="0" locked="0" layoutInCell="1" allowOverlap="1" wp14:anchorId="003F877E" wp14:editId="203D98FC">
                      <wp:simplePos x="0" y="0"/>
                      <wp:positionH relativeFrom="column">
                        <wp:posOffset>1478915</wp:posOffset>
                      </wp:positionH>
                      <wp:positionV relativeFrom="paragraph">
                        <wp:posOffset>876935</wp:posOffset>
                      </wp:positionV>
                      <wp:extent cx="838200" cy="238125"/>
                      <wp:effectExtent l="0" t="0" r="0" b="0"/>
                      <wp:wrapNone/>
                      <wp:docPr id="33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156888" w:rsidRDefault="00156888" w:rsidP="001C675C">
                                  <w:r>
                                    <w:rPr>
                                      <w:sz w:val="18"/>
                                    </w:rPr>
                                    <w: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left:0;text-align:left;margin-left:116.45pt;margin-top:69.05pt;width:66pt;height:18.7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" filled="f" stroked="f">
                      <v:textbox>
                        <w:txbxContent>
                          <w:p w:rsidR="00156888" w:rsidRDefault="00156888" w:rsidP="001C675C">
                            <w:r>
                              <w:rPr>
                                <w:sz w:val="18"/>
                              </w:rPr>
                              <w:t>x</w:t>
                            </w:r>
                          </w:p>
                        </w:txbxContent>
                      </v:textbox>
                    </v:shape>
                  </w:pict>
                </mc:Fallback>
              </mc:AlternateContent>
            </w:r>
            <w:r>
              <w:rPr>
                <w:noProof/>
                <w:lang w:eastAsia="de-DE"/>
              </w:rPr>
              <mc:AlternateContent>
                <mc:Choice Requires="wps">
                  <w:drawing>
                    <wp:anchor distT="0" distB="0" distL="114300" distR="114300" simplePos="0" relativeHeight="251725824" behindDoc="0" locked="0" layoutInCell="1" allowOverlap="1" wp14:anchorId="7622B577" wp14:editId="2C988E1E">
                      <wp:simplePos x="0" y="0"/>
                      <wp:positionH relativeFrom="column">
                        <wp:posOffset>497840</wp:posOffset>
                      </wp:positionH>
                      <wp:positionV relativeFrom="paragraph">
                        <wp:posOffset>153035</wp:posOffset>
                      </wp:positionV>
                      <wp:extent cx="838200" cy="238125"/>
                      <wp:effectExtent l="0" t="0" r="0" b="0"/>
                      <wp:wrapNone/>
                      <wp:docPr id="33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156888" w:rsidRDefault="00156888" w:rsidP="001C675C">
                                  <w:r>
                                    <w:rPr>
                                      <w:sz w:val="18"/>
                                    </w:rPr>
                                    <w:t>f(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6" type="#_x0000_t202" style="position:absolute;left:0;text-align:left;margin-left:39.2pt;margin-top:12.05pt;width:66pt;height:18.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" filled="f" stroked="f">
                      <v:textbox>
                        <w:txbxContent>
                          <w:p w:rsidR="00156888" w:rsidRDefault="00156888" w:rsidP="001C675C">
                            <w:r>
                              <w:rPr>
                                <w:sz w:val="18"/>
                              </w:rPr>
                              <w:t>f(x)</w:t>
                            </w:r>
                          </w:p>
                        </w:txbxContent>
                      </v:textbox>
                    </v:shape>
                  </w:pict>
                </mc:Fallback>
              </mc:AlternateContent>
            </w:r>
            <w:r w:rsidR="001C675C" w:rsidRPr="001C675C">
              <w:rPr>
                <w:noProof/>
                <w:lang w:eastAsia="de-DE"/>
              </w:rPr>
              <w:drawing>
                <wp:inline distT="0" distB="0" distL="0" distR="0" wp14:anchorId="7390E059" wp14:editId="17FBB32A">
                  <wp:extent cx="1752600" cy="1358559"/>
                  <wp:effectExtent l="0" t="0" r="0" b="0"/>
                  <wp:docPr id="328" name="Grafik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1752600" cy="1358559"/>
                          </a:xfrm>
                          <a:prstGeom prst="rect">
                            <a:avLst/>
                          </a:prstGeom>
                        </pic:spPr>
                      </pic:pic>
                    </a:graphicData>
                  </a:graphic>
                </wp:inline>
              </w:drawing>
            </w:r>
          </w:p>
        </w:tc>
        <w:tc>
          <w:tcPr>
            <w:tcW w:w="3026" w:type="dxa"/>
            <w:gridSpan w:val="3"/>
          </w:tcPr>
          <w:p w:rsidR="001C675C" w:rsidRDefault="001A3790" w:rsidP="00874F05">
            <w:pPr>
              <w:spacing w:before="240"/>
            </w:pPr>
            <w:r>
              <w:rPr>
                <w:noProof/>
                <w:lang w:eastAsia="de-DE"/>
              </w:rPr>
              <mc:AlternateContent>
                <mc:Choice Requires="wps">
                  <w:drawing>
                    <wp:anchor distT="0" distB="0" distL="114300" distR="114300" simplePos="0" relativeHeight="251731968" behindDoc="0" locked="0" layoutInCell="1" allowOverlap="1" wp14:anchorId="2E151D43" wp14:editId="7B10665B">
                      <wp:simplePos x="0" y="0"/>
                      <wp:positionH relativeFrom="column">
                        <wp:posOffset>1612900</wp:posOffset>
                      </wp:positionH>
                      <wp:positionV relativeFrom="paragraph">
                        <wp:posOffset>876935</wp:posOffset>
                      </wp:positionV>
                      <wp:extent cx="838200" cy="238125"/>
                      <wp:effectExtent l="0" t="0" r="0" b="0"/>
                      <wp:wrapNone/>
                      <wp:docPr id="33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156888" w:rsidRDefault="00156888" w:rsidP="001A3790">
                                  <w:r>
                                    <w:rPr>
                                      <w:sz w:val="18"/>
                                    </w:rPr>
                                    <w: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7" type="#_x0000_t202" style="position:absolute;left:0;text-align:left;margin-left:127pt;margin-top:69.05pt;width:66pt;height:18.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" filled="f" stroked="f">
                      <v:textbox>
                        <w:txbxContent>
                          <w:p w:rsidR="00156888" w:rsidRDefault="00156888" w:rsidP="001A3790">
                            <w:r>
                              <w:rPr>
                                <w:sz w:val="18"/>
                              </w:rPr>
                              <w:t>x</w:t>
                            </w:r>
                          </w:p>
                        </w:txbxContent>
                      </v:textbox>
                    </v:shape>
                  </w:pict>
                </mc:Fallback>
              </mc:AlternateContent>
            </w:r>
            <w:r>
              <w:rPr>
                <w:noProof/>
                <w:lang w:eastAsia="de-DE"/>
              </w:rPr>
              <mc:AlternateContent>
                <mc:Choice Requires="wps">
                  <w:drawing>
                    <wp:anchor distT="0" distB="0" distL="114300" distR="114300" simplePos="0" relativeHeight="251729920" behindDoc="0" locked="0" layoutInCell="1" allowOverlap="1" wp14:anchorId="3F33BB27" wp14:editId="3E9F9804">
                      <wp:simplePos x="0" y="0"/>
                      <wp:positionH relativeFrom="column">
                        <wp:posOffset>593725</wp:posOffset>
                      </wp:positionH>
                      <wp:positionV relativeFrom="paragraph">
                        <wp:posOffset>181610</wp:posOffset>
                      </wp:positionV>
                      <wp:extent cx="838200" cy="238125"/>
                      <wp:effectExtent l="0" t="0" r="0" b="0"/>
                      <wp:wrapNone/>
                      <wp:docPr id="33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38125"/>
                              </a:xfrm>
                              <a:prstGeom prst="rect">
                                <a:avLst/>
                              </a:prstGeom>
                              <a:noFill/>
                              <a:ln w="9525">
                                <a:noFill/>
                                <a:miter lim="800000"/>
                                <a:headEnd/>
                                <a:tailEnd/>
                              </a:ln>
                            </wps:spPr>
                            <wps:txbx>
                              <w:txbxContent>
                                <w:p w:rsidR="00156888" w:rsidRDefault="00156888" w:rsidP="001A3790">
                                  <w:r>
                                    <w:rPr>
                                      <w:sz w:val="18"/>
                                    </w:rPr>
                                    <w:t>f(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8" type="#_x0000_t202" style="position:absolute;left:0;text-align:left;margin-left:46.75pt;margin-top:14.3pt;width:66pt;height:18.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" filled="f" stroked="f">
                      <v:textbox>
                        <w:txbxContent>
                          <w:p w:rsidR="00156888" w:rsidRDefault="00156888" w:rsidP="001A3790">
                            <w:r>
                              <w:rPr>
                                <w:sz w:val="18"/>
                              </w:rPr>
                              <w:t>f(x)</w:t>
                            </w:r>
                          </w:p>
                        </w:txbxContent>
                      </v:textbox>
                    </v:shape>
                  </w:pict>
                </mc:Fallback>
              </mc:AlternateContent>
            </w:r>
            <w:r w:rsidRPr="001A3790">
              <w:rPr>
                <w:noProof/>
                <w:lang w:eastAsia="de-DE"/>
              </w:rPr>
              <w:drawing>
                <wp:inline distT="0" distB="0" distL="0" distR="0" wp14:anchorId="0B97AAEC" wp14:editId="5484CE90">
                  <wp:extent cx="1969200" cy="1468800"/>
                  <wp:effectExtent l="19050" t="0" r="31115" b="17145"/>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l="-176" t="-3896" r="176" b="3896"/>
                          <a:stretch/>
                        </pic:blipFill>
                        <pic:spPr>
                          <a:xfrm rot="60000">
                            <a:off x="0" y="0"/>
                            <a:ext cx="1969200" cy="1468800"/>
                          </a:xfrm>
                          <a:prstGeom prst="rect">
                            <a:avLst/>
                          </a:prstGeom>
                        </pic:spPr>
                      </pic:pic>
                    </a:graphicData>
                  </a:graphic>
                </wp:inline>
              </w:drawing>
            </w:r>
          </w:p>
        </w:tc>
      </w:tr>
    </w:tbl>
    <w:p w:rsidR="001C675C" w:rsidRDefault="00F70999" w:rsidP="00F70999">
      <w:pPr>
        <w:pStyle w:val="Beschriftung"/>
      </w:pPr>
      <w:bookmarkStart w:id="78" w:name="_Ref475828086"/>
      <w:bookmarkStart w:id="79" w:name="_Toc476722500"/>
      <w:r>
        <w:t xml:space="preserve">Abbildung </w:t>
      </w:r>
      <w:r w:rsidR="00C216BB">
        <w:fldChar w:fldCharType="begin"/>
      </w:r>
      <w:r w:rsidR="00C216BB">
        <w:instrText xml:space="preserve"> SEQ Abbildung \* ARABIC </w:instrText>
      </w:r>
      <w:r w:rsidR="00C216BB">
        <w:fldChar w:fldCharType="separate"/>
      </w:r>
      <w:r w:rsidR="007533F1">
        <w:rPr>
          <w:noProof/>
        </w:rPr>
        <w:t>22</w:t>
      </w:r>
      <w:r w:rsidR="00C216BB">
        <w:rPr>
          <w:noProof/>
        </w:rPr>
        <w:fldChar w:fldCharType="end"/>
      </w:r>
      <w:bookmarkEnd w:id="78"/>
      <w:r>
        <w:t xml:space="preserve"> - Aktivierungsfunktionen von links nach rechts: Schwellwertfunktion, logistische Funktion, </w:t>
      </w:r>
      <w:proofErr w:type="spellStart"/>
      <w:r>
        <w:t>hyberbolische</w:t>
      </w:r>
      <w:r w:rsidR="002A1E46">
        <w:t>r</w:t>
      </w:r>
      <w:proofErr w:type="spellEnd"/>
      <w:r>
        <w:t xml:space="preserve"> Tangen</w:t>
      </w:r>
      <w:r w:rsidR="002A1E46">
        <w:t>s</w:t>
      </w:r>
      <w:r>
        <w:t xml:space="preserve"> </w:t>
      </w:r>
      <w:r>
        <w:fldChar w:fldCharType="begin" w:fldLock="1"/>
      </w:r>
      <w:r w:rsidR="001B0902">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28, 29, 30", "uris" : [ "http://www.mendeley.com/documents/?uuid=a9ac9505-7fd6-4ccc-9d59-e4dd1e8f92b3" ] } ], "mendeley" : { "formattedCitation" : "(Keller et\u00a0al., 2016, S. 28, 29, 30)", "manualFormatting" : "(nach Keller u.\u00a0a., 2016, S. 28, 29, 30)", "plainTextFormattedCitation" : "(Keller et\u00a0al., 2016, S. 28, 29, 30)", "previouslyFormattedCitation" : "(Keller et\u00a0al., 2016, S. 28, 29, 30)" }, "properties" : { "noteIndex" : 0 }, "schema" : "https://github.com/citation-style-language/schema/raw/master/csl-citation.json" }</w:instrText>
      </w:r>
      <w:r>
        <w:fldChar w:fldCharType="separate"/>
      </w:r>
      <w:r w:rsidRPr="00F70999">
        <w:rPr>
          <w:b w:val="0"/>
          <w:noProof/>
        </w:rPr>
        <w:t>(</w:t>
      </w:r>
      <w:r>
        <w:rPr>
          <w:b w:val="0"/>
          <w:noProof/>
        </w:rPr>
        <w:t xml:space="preserve">nach </w:t>
      </w:r>
      <w:r w:rsidRPr="00F70999">
        <w:rPr>
          <w:b w:val="0"/>
          <w:noProof/>
        </w:rPr>
        <w:t>Keller u. a., 2016, S. 28, 29, 30)</w:t>
      </w:r>
      <w:bookmarkEnd w:id="79"/>
      <w:r>
        <w:fldChar w:fldCharType="end"/>
      </w:r>
    </w:p>
    <w:p w:rsidR="00356CA8" w:rsidRDefault="00356CA8" w:rsidP="00356CA8"/>
    <w:p w:rsidR="00272977" w:rsidRDefault="004F369E" w:rsidP="00272977">
      <w:pPr>
        <w:pStyle w:val="berschrift4"/>
        <w:numPr>
          <w:ilvl w:val="3"/>
          <w:numId w:val="1"/>
        </w:numPr>
        <w:ind w:left="851" w:hanging="851"/>
        <w:jc w:val="left"/>
      </w:pPr>
      <w:bookmarkStart w:id="80" w:name="_Toc476722424"/>
      <w:proofErr w:type="spellStart"/>
      <w:r>
        <w:t>Multilayer</w:t>
      </w:r>
      <w:proofErr w:type="spellEnd"/>
      <w:r>
        <w:t xml:space="preserve"> </w:t>
      </w:r>
      <w:proofErr w:type="spellStart"/>
      <w:r>
        <w:t>Per</w:t>
      </w:r>
      <w:r w:rsidR="0087409B">
        <w:t>c</w:t>
      </w:r>
      <w:r w:rsidR="000E4667">
        <w:t>eptron</w:t>
      </w:r>
      <w:proofErr w:type="spellEnd"/>
      <w:r w:rsidR="006C4B30">
        <w:t xml:space="preserve"> und Backpropagation</w:t>
      </w:r>
      <w:bookmarkEnd w:id="80"/>
    </w:p>
    <w:p w:rsidR="00AB06E3" w:rsidRDefault="00AB06E3" w:rsidP="00AB06E3">
      <w:r>
        <w:t xml:space="preserve">Wie biologische Neuronen lassen sich auch künstliche Neuronen zu </w:t>
      </w:r>
      <w:r w:rsidR="00864BEE">
        <w:t xml:space="preserve">komplexen </w:t>
      </w:r>
      <w:r>
        <w:t xml:space="preserve">Netzwerken zusammenfügen, die einen hohen Grad der Verknüpfung vorweisen </w:t>
      </w:r>
      <w:r>
        <w:fldChar w:fldCharType="begin" w:fldLock="1"/>
      </w:r>
      <w:r w:rsidR="001B0902">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9", "uris" : [ "http://www.mendeley.com/documents/?uuid=a9ac9505-7fd6-4ccc-9d59-e4dd1e8f92b3" ] } ], "mendeley" : { "formattedCitation" : "(Keller et\u00a0al., 2016, S. 9)", "plainTextFormattedCitation" : "(Keller et\u00a0al., 2016, S. 9)", "previouslyFormattedCitation" : "(Keller et\u00a0al., 2016, S. 9)" }, "properties" : { "noteIndex" : 0 }, "schema" : "https://github.com/citation-style-language/schema/raw/master/csl-citation.json" }</w:instrText>
      </w:r>
      <w:r>
        <w:fldChar w:fldCharType="separate"/>
      </w:r>
      <w:r w:rsidR="00914D79" w:rsidRPr="00914D79">
        <w:rPr>
          <w:noProof/>
        </w:rPr>
        <w:t>(Keller et al., 2016, S. 9)</w:t>
      </w:r>
      <w:r>
        <w:fldChar w:fldCharType="end"/>
      </w:r>
      <w:r>
        <w:t>.</w:t>
      </w:r>
      <w:r w:rsidR="00767F19">
        <w:t xml:space="preserve"> Netze mit mindestens einer versteckten Schicht sind in der Lage, nicht-lineare Abbildu</w:t>
      </w:r>
      <w:r w:rsidR="00767F19">
        <w:t>n</w:t>
      </w:r>
      <w:r w:rsidR="00767F19">
        <w:t xml:space="preserve">gen zu erlernen </w:t>
      </w:r>
      <w:r w:rsidR="00767F19">
        <w:fldChar w:fldCharType="begin" w:fldLock="1"/>
      </w:r>
      <w:r w:rsidR="00767F19">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92", "uris" : [ "http://www.mendeley.com/documents/?uuid=0227ae83-821e-43fc-b296-e367db7fd495" ] } ], "mendeley" : { "formattedCitation" : "(Ertel, 2016, S. 292)", "manualFormatting" : "(Ertel, 2016, S. 293)", "plainTextFormattedCitation" : "(Ertel, 2016, S. 292)", "previouslyFormattedCitation" : "(Ertel, 2016, S. 292)" }, "properties" : { "noteIndex" : 0 }, "schema" : "https://github.com/citation-style-language/schema/raw/master/csl-citation.json" }</w:instrText>
      </w:r>
      <w:r w:rsidR="00767F19">
        <w:fldChar w:fldCharType="separate"/>
      </w:r>
      <w:r w:rsidR="00767F19" w:rsidRPr="006176C3">
        <w:rPr>
          <w:noProof/>
        </w:rPr>
        <w:t>(Ertel, 2016, S. 29</w:t>
      </w:r>
      <w:r w:rsidR="00767F19">
        <w:rPr>
          <w:noProof/>
        </w:rPr>
        <w:t>3</w:t>
      </w:r>
      <w:r w:rsidR="00767F19" w:rsidRPr="006176C3">
        <w:rPr>
          <w:noProof/>
        </w:rPr>
        <w:t>)</w:t>
      </w:r>
      <w:r w:rsidR="00767F19">
        <w:fldChar w:fldCharType="end"/>
      </w:r>
      <w:r w:rsidR="00767F19">
        <w:t>.</w:t>
      </w:r>
    </w:p>
    <w:p w:rsidR="002C7F7E" w:rsidRPr="000D74B8" w:rsidRDefault="002C7F7E" w:rsidP="00AB06E3">
      <w:pPr>
        <w:rPr>
          <w:sz w:val="6"/>
        </w:rPr>
      </w:pPr>
    </w:p>
    <w:p w:rsidR="001C675C" w:rsidRDefault="00767F19" w:rsidP="00874F05">
      <w:pPr>
        <w:spacing w:before="240"/>
      </w:pPr>
      <w:r>
        <w:lastRenderedPageBreak/>
        <w:t xml:space="preserve">Dazu zählen die </w:t>
      </w:r>
      <w:r w:rsidR="00510A90">
        <w:t xml:space="preserve">mehrlagigen </w:t>
      </w:r>
      <w:proofErr w:type="spellStart"/>
      <w:r w:rsidR="00DD056C">
        <w:t>P</w:t>
      </w:r>
      <w:r w:rsidR="004F369E">
        <w:t>erz</w:t>
      </w:r>
      <w:r w:rsidR="00582558">
        <w:t>eptrons</w:t>
      </w:r>
      <w:proofErr w:type="spellEnd"/>
      <w:r w:rsidR="00510A90">
        <w:t xml:space="preserve">, die </w:t>
      </w:r>
      <w:r w:rsidR="007914A3">
        <w:t xml:space="preserve">sogenannten </w:t>
      </w:r>
      <w:proofErr w:type="spellStart"/>
      <w:r w:rsidR="00510A90">
        <w:t>Multilayer</w:t>
      </w:r>
      <w:proofErr w:type="spellEnd"/>
      <w:r w:rsidR="00510A90">
        <w:t xml:space="preserve"> </w:t>
      </w:r>
      <w:proofErr w:type="spellStart"/>
      <w:r w:rsidR="00510A90">
        <w:t>Perceptrons</w:t>
      </w:r>
      <w:proofErr w:type="spellEnd"/>
      <w:r>
        <w:t xml:space="preserve">, schematisch in </w:t>
      </w:r>
      <w:r w:rsidR="00442D6E">
        <w:fldChar w:fldCharType="begin"/>
      </w:r>
      <w:r w:rsidR="00442D6E">
        <w:instrText xml:space="preserve"> REF _Ref475886443 \h </w:instrText>
      </w:r>
      <w:r w:rsidR="00442D6E">
        <w:fldChar w:fldCharType="separate"/>
      </w:r>
      <w:r w:rsidR="007533F1">
        <w:t xml:space="preserve">Abbildung </w:t>
      </w:r>
      <w:r w:rsidR="007533F1">
        <w:rPr>
          <w:noProof/>
        </w:rPr>
        <w:t>23</w:t>
      </w:r>
      <w:r w:rsidR="00442D6E">
        <w:fldChar w:fldCharType="end"/>
      </w:r>
      <w:r>
        <w:t xml:space="preserve"> dargestellt</w:t>
      </w:r>
      <w:r w:rsidR="00B371D5">
        <w:t>.</w:t>
      </w:r>
      <w:r w:rsidR="00582558">
        <w:t xml:space="preserve"> </w:t>
      </w:r>
      <w:r w:rsidR="00B371D5">
        <w:t>Ihre</w:t>
      </w:r>
      <w:r w:rsidR="00582558">
        <w:t xml:space="preserve"> Merkmale </w:t>
      </w:r>
      <w:r w:rsidR="00B371D5">
        <w:t xml:space="preserve">sind </w:t>
      </w:r>
      <w:r w:rsidR="00582558">
        <w:t>nach</w:t>
      </w:r>
      <w:r w:rsidR="00442D6E">
        <w:t xml:space="preserve"> </w:t>
      </w:r>
      <w:r w:rsidR="00442D6E">
        <w:fldChar w:fldCharType="begin" w:fldLock="1"/>
      </w:r>
      <w:r w:rsidR="007E7D50">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35", "uris" : [ "http://www.mendeley.com/documents/?uuid=a9ac9505-7fd6-4ccc-9d59-e4dd1e8f92b3" ] } ], "mendeley" : { "formattedCitation" : "(Keller et\u00a0al., 2016, S. 35)", "manualFormatting" : "Keller et\u00a0al. (2016, S. 35)", "plainTextFormattedCitation" : "(Keller et\u00a0al., 2016, S. 35)", "previouslyFormattedCitation" : "(Keller et\u00a0al., 2016, S. 35)" }, "properties" : { "noteIndex" : 0 }, "schema" : "https://github.com/citation-style-language/schema/raw/master/csl-citation.json" }</w:instrText>
      </w:r>
      <w:r w:rsidR="00442D6E">
        <w:fldChar w:fldCharType="separate"/>
      </w:r>
      <w:r w:rsidR="00442D6E">
        <w:rPr>
          <w:noProof/>
        </w:rPr>
        <w:t xml:space="preserve">Keller </w:t>
      </w:r>
      <w:r w:rsidR="007E7D50">
        <w:rPr>
          <w:noProof/>
        </w:rPr>
        <w:t>et</w:t>
      </w:r>
      <w:r w:rsidR="00442D6E">
        <w:rPr>
          <w:noProof/>
        </w:rPr>
        <w:t> a</w:t>
      </w:r>
      <w:r w:rsidR="007E7D50">
        <w:rPr>
          <w:noProof/>
        </w:rPr>
        <w:t>l</w:t>
      </w:r>
      <w:r w:rsidR="00442D6E">
        <w:rPr>
          <w:noProof/>
        </w:rPr>
        <w:t>.</w:t>
      </w:r>
      <w:r w:rsidR="00442D6E" w:rsidRPr="00442D6E">
        <w:rPr>
          <w:noProof/>
        </w:rPr>
        <w:t xml:space="preserve"> </w:t>
      </w:r>
      <w:r w:rsidR="00442D6E">
        <w:rPr>
          <w:noProof/>
        </w:rPr>
        <w:t>(</w:t>
      </w:r>
      <w:r w:rsidR="00442D6E" w:rsidRPr="00442D6E">
        <w:rPr>
          <w:noProof/>
        </w:rPr>
        <w:t>2016, S. 35)</w:t>
      </w:r>
      <w:r w:rsidR="00442D6E">
        <w:fldChar w:fldCharType="end"/>
      </w:r>
      <w:r w:rsidR="00CD4A7D">
        <w:t>:</w:t>
      </w:r>
    </w:p>
    <w:p w:rsidR="00026C89" w:rsidRDefault="00026C89" w:rsidP="00497041">
      <w:pPr>
        <w:pStyle w:val="Listenabsatz"/>
        <w:numPr>
          <w:ilvl w:val="0"/>
          <w:numId w:val="6"/>
        </w:numPr>
      </w:pPr>
      <w:r>
        <w:t xml:space="preserve">Jedes </w:t>
      </w:r>
      <w:proofErr w:type="spellStart"/>
      <w:r>
        <w:t>Neuronenmodell</w:t>
      </w:r>
      <w:proofErr w:type="spellEnd"/>
      <w:r>
        <w:t xml:space="preserve"> im Netzwerk beinhaltet eine nicht-lineare, differenzierbare Funktion</w:t>
      </w:r>
    </w:p>
    <w:p w:rsidR="00026C89" w:rsidRDefault="00026C89" w:rsidP="00497041">
      <w:pPr>
        <w:pStyle w:val="Listenabsatz"/>
        <w:numPr>
          <w:ilvl w:val="0"/>
          <w:numId w:val="6"/>
        </w:numPr>
      </w:pPr>
      <w:r>
        <w:t>Das Netzwerk enthält eine oder mehr Schichten, die versteckt sind vor den Ei</w:t>
      </w:r>
      <w:r>
        <w:t>n</w:t>
      </w:r>
      <w:r>
        <w:t>gangs- und Ausgangsmodi</w:t>
      </w:r>
    </w:p>
    <w:p w:rsidR="00026C89" w:rsidRDefault="00026C89" w:rsidP="00497041">
      <w:pPr>
        <w:pStyle w:val="Listenabsatz"/>
        <w:numPr>
          <w:ilvl w:val="0"/>
          <w:numId w:val="6"/>
        </w:numPr>
      </w:pPr>
      <w:r>
        <w:t xml:space="preserve">Das Netzwerk hat einen hohen Grad an </w:t>
      </w:r>
      <w:r w:rsidRPr="00712BE9">
        <w:t>Konnektivität</w:t>
      </w:r>
      <w:r>
        <w:t>, deren Umfang durch</w:t>
      </w:r>
      <w:r w:rsidR="00040ABE">
        <w:t xml:space="preserve"> die</w:t>
      </w:r>
      <w:r>
        <w:t xml:space="preserve"> synaptischen Gewichte des Netzwerks bestimmt wird</w:t>
      </w:r>
    </w:p>
    <w:p w:rsidR="00B66A3F" w:rsidRPr="00712BE9" w:rsidRDefault="00B66A3F" w:rsidP="00B66A3F"/>
    <w:p w:rsidR="00C51705" w:rsidRDefault="00C51705" w:rsidP="006938A2">
      <w:pPr>
        <w:spacing w:before="240"/>
      </w:pPr>
      <w:r w:rsidRPr="00C51705">
        <w:rPr>
          <w:noProof/>
          <w:lang w:eastAsia="de-DE"/>
        </w:rPr>
        <w:drawing>
          <wp:inline distT="0" distB="0" distL="0" distR="0" wp14:anchorId="05F55850" wp14:editId="30499B0D">
            <wp:extent cx="4986670" cy="2524614"/>
            <wp:effectExtent l="0" t="0" r="4445" b="9525"/>
            <wp:docPr id="294" name="Grafik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11351" cy="2537109"/>
                    </a:xfrm>
                    <a:prstGeom prst="rect">
                      <a:avLst/>
                    </a:prstGeom>
                  </pic:spPr>
                </pic:pic>
              </a:graphicData>
            </a:graphic>
          </wp:inline>
        </w:drawing>
      </w:r>
    </w:p>
    <w:p w:rsidR="00C51705" w:rsidRDefault="00C51705" w:rsidP="00C51705">
      <w:pPr>
        <w:pStyle w:val="Beschriftung"/>
      </w:pPr>
      <w:bookmarkStart w:id="81" w:name="_Ref475886443"/>
      <w:bookmarkStart w:id="82" w:name="_Toc476722501"/>
      <w:r>
        <w:t xml:space="preserve">Abbildung </w:t>
      </w:r>
      <w:r w:rsidR="00C216BB">
        <w:fldChar w:fldCharType="begin"/>
      </w:r>
      <w:r w:rsidR="00C216BB">
        <w:instrText xml:space="preserve"> SEQ Abbildung \* ARABIC </w:instrText>
      </w:r>
      <w:r w:rsidR="00C216BB">
        <w:fldChar w:fldCharType="separate"/>
      </w:r>
      <w:r w:rsidR="007533F1">
        <w:rPr>
          <w:noProof/>
        </w:rPr>
        <w:t>23</w:t>
      </w:r>
      <w:r w:rsidR="00C216BB">
        <w:rPr>
          <w:noProof/>
        </w:rPr>
        <w:fldChar w:fldCharType="end"/>
      </w:r>
      <w:bookmarkEnd w:id="81"/>
      <w:r>
        <w:t xml:space="preserve"> -Schema eines </w:t>
      </w:r>
      <w:proofErr w:type="spellStart"/>
      <w:r>
        <w:t>Multilayer-Perceptron</w:t>
      </w:r>
      <w:proofErr w:type="spellEnd"/>
      <w:r>
        <w:t xml:space="preserve"> mit zwei versteckten Schichten („</w:t>
      </w:r>
      <w:proofErr w:type="spellStart"/>
      <w:r>
        <w:t>hidden</w:t>
      </w:r>
      <w:proofErr w:type="spellEnd"/>
      <w:r>
        <w:t xml:space="preserve"> </w:t>
      </w:r>
      <w:proofErr w:type="spellStart"/>
      <w:r>
        <w:t>layer</w:t>
      </w:r>
      <w:proofErr w:type="spellEnd"/>
      <w:r>
        <w:t>“), der Eingabeschicht („</w:t>
      </w:r>
      <w:proofErr w:type="spellStart"/>
      <w:r>
        <w:t>input</w:t>
      </w:r>
      <w:proofErr w:type="spellEnd"/>
      <w:r>
        <w:t xml:space="preserve"> </w:t>
      </w:r>
      <w:proofErr w:type="spellStart"/>
      <w:r>
        <w:t>layer</w:t>
      </w:r>
      <w:proofErr w:type="spellEnd"/>
      <w:r>
        <w:t>“) und der Ausgabeschicht („</w:t>
      </w:r>
      <w:proofErr w:type="spellStart"/>
      <w:r>
        <w:t>output</w:t>
      </w:r>
      <w:proofErr w:type="spellEnd"/>
      <w:r>
        <w:t xml:space="preserve"> </w:t>
      </w:r>
      <w:proofErr w:type="spellStart"/>
      <w:r>
        <w:t>layer</w:t>
      </w:r>
      <w:proofErr w:type="spellEnd"/>
      <w:r>
        <w:t>“). Das Eingangssignal („</w:t>
      </w:r>
      <w:proofErr w:type="spellStart"/>
      <w:r>
        <w:t>input</w:t>
      </w:r>
      <w:proofErr w:type="spellEnd"/>
      <w:r>
        <w:t xml:space="preserve"> </w:t>
      </w:r>
      <w:proofErr w:type="spellStart"/>
      <w:r>
        <w:t>signal</w:t>
      </w:r>
      <w:proofErr w:type="spellEnd"/>
      <w:r>
        <w:t>“) wird vorwärts durch das Netz propagiert, mit dem  Ausgangssignal  („</w:t>
      </w:r>
      <w:proofErr w:type="spellStart"/>
      <w:r>
        <w:t>output</w:t>
      </w:r>
      <w:proofErr w:type="spellEnd"/>
      <w:r>
        <w:t xml:space="preserve"> </w:t>
      </w:r>
      <w:proofErr w:type="spellStart"/>
      <w:r>
        <w:t>signal</w:t>
      </w:r>
      <w:proofErr w:type="spellEnd"/>
      <w:r>
        <w:t xml:space="preserve">“) als Ergebnis </w:t>
      </w:r>
      <w:r>
        <w:fldChar w:fldCharType="begin" w:fldLock="1"/>
      </w:r>
      <w:r w:rsidR="001B0902">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36", "uris" : [ "http://www.mendeley.com/documents/?uuid=a9ac9505-7fd6-4ccc-9d59-e4dd1e8f92b3" ] } ], "mendeley" : { "formattedCitation" : "(Keller et\u00a0al., 2016, S. 36)", "plainTextFormattedCitation" : "(Keller et\u00a0al., 2016, S. 36)", "previouslyFormattedCitation" : "(Keller et\u00a0al., 2016, S. 36)" }, "properties" : { "noteIndex" : 0 }, "schema" : "https://github.com/citation-style-language/schema/raw/master/csl-citation.json" }</w:instrText>
      </w:r>
      <w:r>
        <w:fldChar w:fldCharType="separate"/>
      </w:r>
      <w:r w:rsidR="00914D79" w:rsidRPr="00914D79">
        <w:rPr>
          <w:b w:val="0"/>
          <w:noProof/>
        </w:rPr>
        <w:t>(Keller et al., 2016, S. 36)</w:t>
      </w:r>
      <w:bookmarkEnd w:id="82"/>
      <w:r>
        <w:fldChar w:fldCharType="end"/>
      </w:r>
    </w:p>
    <w:p w:rsidR="00B66A3F" w:rsidRDefault="0004773B" w:rsidP="006938A2">
      <w:pPr>
        <w:spacing w:before="240"/>
      </w:pPr>
      <w:r>
        <w:t xml:space="preserve">Üblicherweise erfolgt das Training von </w:t>
      </w:r>
      <w:proofErr w:type="spellStart"/>
      <w:r>
        <w:t>Multilayer</w:t>
      </w:r>
      <w:proofErr w:type="spellEnd"/>
      <w:r>
        <w:t xml:space="preserve"> </w:t>
      </w:r>
      <w:proofErr w:type="spellStart"/>
      <w:r>
        <w:t>Perceptrons</w:t>
      </w:r>
      <w:proofErr w:type="spellEnd"/>
      <w:r>
        <w:t xml:space="preserve"> mit der Backpropagation genannten Lernmethode.</w:t>
      </w:r>
      <w:r w:rsidR="00040ABE">
        <w:t xml:space="preserve"> </w:t>
      </w:r>
      <w:r w:rsidR="00AC2DBB">
        <w:t>Lerneffekt</w:t>
      </w:r>
      <w:r w:rsidR="006938A2">
        <w:t>e</w:t>
      </w:r>
      <w:r w:rsidR="00AC2DBB">
        <w:t xml:space="preserve"> </w:t>
      </w:r>
      <w:r w:rsidR="006938A2">
        <w:t>werden</w:t>
      </w:r>
      <w:r w:rsidR="00AC2DBB">
        <w:t xml:space="preserve"> </w:t>
      </w:r>
      <w:r w:rsidR="0094440A">
        <w:t xml:space="preserve">während des Trainings </w:t>
      </w:r>
      <w:r w:rsidR="00AC2DBB">
        <w:t xml:space="preserve">durch </w:t>
      </w:r>
      <w:r w:rsidR="0094440A">
        <w:t>Änderungen der Gewichtungen</w:t>
      </w:r>
      <w:r w:rsidR="006D201B">
        <w:t xml:space="preserve"> </w:t>
      </w:r>
      <w:r w:rsidR="006D201B" w:rsidRPr="00874F05">
        <w:rPr>
          <w:rFonts w:asciiTheme="majorHAnsi" w:hAnsiTheme="majorHAnsi"/>
          <w:i/>
        </w:rPr>
        <w:t>w</w:t>
      </w:r>
      <w:r w:rsidR="006D201B">
        <w:t xml:space="preserve"> zwischen</w:t>
      </w:r>
      <w:r w:rsidR="006938A2">
        <w:t xml:space="preserve"> </w:t>
      </w:r>
      <w:r w:rsidR="006D201B">
        <w:t>den Neuronen</w:t>
      </w:r>
      <w:r w:rsidR="00680914">
        <w:t xml:space="preserve"> erzielt</w:t>
      </w:r>
      <w:r w:rsidR="006176C3">
        <w:t>,</w:t>
      </w:r>
      <w:r w:rsidR="00E847D3">
        <w:t xml:space="preserve"> in Abhängigkeit </w:t>
      </w:r>
      <w:r w:rsidR="006176C3">
        <w:t>von</w:t>
      </w:r>
      <w:r w:rsidR="00E847D3">
        <w:t xml:space="preserve"> de</w:t>
      </w:r>
      <w:r w:rsidR="007B5242">
        <w:t>n</w:t>
      </w:r>
      <w:r w:rsidR="00E847D3">
        <w:t xml:space="preserve"> auftretenden</w:t>
      </w:r>
      <w:r w:rsidR="006938A2">
        <w:t xml:space="preserve"> </w:t>
      </w:r>
      <w:r w:rsidR="0094440A">
        <w:t>Fehle</w:t>
      </w:r>
      <w:r w:rsidR="007B5242">
        <w:t>r</w:t>
      </w:r>
      <w:r w:rsidR="003D7734">
        <w:t>n</w:t>
      </w:r>
      <w:r w:rsidR="00AC2DBB">
        <w:t>.</w:t>
      </w:r>
      <w:r w:rsidR="0094440A">
        <w:t xml:space="preserve"> </w:t>
      </w:r>
      <w:r w:rsidR="006176C3">
        <w:t xml:space="preserve">Die Fehlerrate wird anhand einer summierten quadratischen Fehlerfunktion ermittelt </w:t>
      </w:r>
      <w:r w:rsidR="006176C3">
        <w:fldChar w:fldCharType="begin" w:fldLock="1"/>
      </w:r>
      <w:r w:rsidR="00730EB2">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92", "uris" : [ "http://www.mendeley.com/documents/?uuid=0227ae83-821e-43fc-b296-e367db7fd495" ] } ], "mendeley" : { "formattedCitation" : "(Ertel, 2016, S. 292)", "plainTextFormattedCitation" : "(Ertel, 2016, S. 292)", "previouslyFormattedCitation" : "(Ertel, 2016, S. 292)" }, "properties" : { "noteIndex" : 0 }, "schema" : "https://github.com/citation-style-language/schema/raw/master/csl-citation.json" }</w:instrText>
      </w:r>
      <w:r w:rsidR="006176C3">
        <w:fldChar w:fldCharType="separate"/>
      </w:r>
      <w:r w:rsidR="006176C3" w:rsidRPr="006176C3">
        <w:rPr>
          <w:noProof/>
        </w:rPr>
        <w:t>(Ertel, 2016, S. 292)</w:t>
      </w:r>
      <w:r w:rsidR="006176C3">
        <w:fldChar w:fldCharType="end"/>
      </w:r>
      <w:r w:rsidR="006176C3">
        <w:t>:</w:t>
      </w:r>
    </w:p>
    <w:p w:rsidR="000D74B8" w:rsidRPr="000D74B8" w:rsidRDefault="000D74B8" w:rsidP="006938A2">
      <w:pPr>
        <w:spacing w:before="240"/>
        <w:rPr>
          <w:sz w:val="2"/>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0"/>
        <w:gridCol w:w="1416"/>
      </w:tblGrid>
      <w:tr w:rsidR="006176C3" w:rsidTr="006D249D">
        <w:tc>
          <w:tcPr>
            <w:tcW w:w="7196" w:type="dxa"/>
          </w:tcPr>
          <w:p w:rsidR="006176C3" w:rsidRPr="00874F05" w:rsidRDefault="00C216BB" w:rsidP="006176C3">
            <m:oMathPara>
              <m:oMath>
                <m:sSub>
                  <m:sSubPr>
                    <m:ctrlPr>
                      <w:rPr>
                        <w:rFonts w:ascii="Cambria Math" w:hAnsi="Cambria Math"/>
                        <w:i/>
                      </w:rPr>
                    </m:ctrlPr>
                  </m:sSubPr>
                  <m:e>
                    <m:r>
                      <w:rPr>
                        <w:rFonts w:ascii="Cambria Math" w:hAnsi="Cambria Math"/>
                      </w:rPr>
                      <m:t>E</m:t>
                    </m:r>
                  </m:e>
                  <m:sub>
                    <m:r>
                      <w:rPr>
                        <w:rFonts w:ascii="Cambria Math" w:hAnsi="Cambria Math"/>
                      </w:rPr>
                      <m:t>p</m:t>
                    </m:r>
                  </m:sub>
                </m:sSub>
                <m:r>
                  <w:rPr>
                    <w:rFonts w:ascii="Cambria Math" w:hAnsi="Cambria Math"/>
                  </w:rPr>
                  <m:t xml:space="preserve">(w)= </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k ∈Ausgabe</m:t>
                        </m:r>
                      </m:sub>
                      <m:sup/>
                      <m:e>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p</m:t>
                                </m:r>
                              </m:sup>
                            </m:sSubSup>
                            <m:r>
                              <w:rPr>
                                <w:rFonts w:ascii="Cambria Math" w:hAnsi="Cambria Math"/>
                              </w:rPr>
                              <m:t xml:space="preserve"> )</m:t>
                            </m:r>
                          </m:e>
                          <m:sup>
                            <m:r>
                              <w:rPr>
                                <w:rFonts w:ascii="Cambria Math" w:hAnsi="Cambria Math"/>
                              </w:rPr>
                              <m:t>2</m:t>
                            </m:r>
                          </m:sup>
                        </m:sSup>
                      </m:e>
                    </m:nary>
                  </m:e>
                </m:d>
              </m:oMath>
            </m:oMathPara>
          </w:p>
        </w:tc>
        <w:tc>
          <w:tcPr>
            <w:tcW w:w="1449" w:type="dxa"/>
            <w:vAlign w:val="center"/>
          </w:tcPr>
          <w:p w:rsidR="006176C3" w:rsidRDefault="006176C3" w:rsidP="006D249D">
            <w:pPr>
              <w:jc w:val="center"/>
            </w:pPr>
            <w:r>
              <w:t>(</w:t>
            </w:r>
            <w:r w:rsidR="00757C17">
              <w:t>9</w:t>
            </w:r>
            <w:r>
              <w:t>)</w:t>
            </w:r>
          </w:p>
        </w:tc>
      </w:tr>
    </w:tbl>
    <w:p w:rsidR="00730EB2" w:rsidRDefault="006176C3" w:rsidP="006938A2">
      <w:pPr>
        <w:spacing w:before="240"/>
      </w:pPr>
      <w:r>
        <w:t xml:space="preserve">wobei </w:t>
      </w:r>
      <w:proofErr w:type="spellStart"/>
      <w:r w:rsidRPr="00947C90">
        <w:rPr>
          <w:rFonts w:asciiTheme="majorHAnsi" w:hAnsiTheme="majorHAnsi"/>
          <w:i/>
        </w:rPr>
        <w:t>t</w:t>
      </w:r>
      <w:r w:rsidRPr="00947C90">
        <w:rPr>
          <w:rFonts w:asciiTheme="majorHAnsi" w:hAnsiTheme="majorHAnsi"/>
          <w:i/>
          <w:vertAlign w:val="superscript"/>
        </w:rPr>
        <w:t>p</w:t>
      </w:r>
      <w:proofErr w:type="spellEnd"/>
      <w:r>
        <w:t xml:space="preserve"> die gewünschte Antwort und </w:t>
      </w:r>
      <w:proofErr w:type="spellStart"/>
      <w:r w:rsidRPr="00947C90">
        <w:rPr>
          <w:rFonts w:asciiTheme="majorHAnsi" w:hAnsiTheme="majorHAnsi"/>
          <w:i/>
        </w:rPr>
        <w:t>x</w:t>
      </w:r>
      <w:r w:rsidRPr="00947C90">
        <w:rPr>
          <w:rFonts w:asciiTheme="majorHAnsi" w:hAnsiTheme="majorHAnsi"/>
          <w:i/>
          <w:vertAlign w:val="superscript"/>
        </w:rPr>
        <w:t>p</w:t>
      </w:r>
      <w:proofErr w:type="spellEnd"/>
      <w:r>
        <w:t xml:space="preserve"> die tatsächliche Antwort</w:t>
      </w:r>
      <w:r w:rsidR="00947C90">
        <w:t xml:space="preserve"> des Netzes</w:t>
      </w:r>
      <w:r w:rsidR="00730EB2">
        <w:t xml:space="preserve"> für ein Trainingsmuster </w:t>
      </w:r>
      <w:r w:rsidR="00730EB2" w:rsidRPr="00730EB2">
        <w:rPr>
          <w:rFonts w:asciiTheme="majorHAnsi" w:hAnsiTheme="majorHAnsi"/>
          <w:i/>
        </w:rPr>
        <w:t>p</w:t>
      </w:r>
      <w:r w:rsidR="00947C90">
        <w:t xml:space="preserve"> darstellt.</w:t>
      </w:r>
      <w:r w:rsidR="00CC2F1B">
        <w:t xml:space="preserve"> Ziel ist es den Wert der Fehlerfunktion zu minimieren.</w:t>
      </w:r>
      <w:r w:rsidR="00774153">
        <w:t xml:space="preserve"> </w:t>
      </w:r>
    </w:p>
    <w:p w:rsidR="00B66A3F" w:rsidRPr="00B66A3F" w:rsidRDefault="00730EB2" w:rsidP="006938A2">
      <w:pPr>
        <w:spacing w:before="240"/>
        <w:rPr>
          <w:sz w:val="2"/>
        </w:rPr>
      </w:pPr>
      <w:r>
        <w:lastRenderedPageBreak/>
        <w:t>Die Richtung</w:t>
      </w:r>
      <w:r w:rsidR="004115B1">
        <w:t xml:space="preserve"> des</w:t>
      </w:r>
      <w:r>
        <w:t xml:space="preserve"> </w:t>
      </w:r>
      <w:r w:rsidRPr="00730EB2">
        <w:t xml:space="preserve"> stärksten Anstiegs der Fehlerfunktion</w:t>
      </w:r>
      <w:r>
        <w:t xml:space="preserve"> wird mit einem Fehlergradienten angezeigt</w:t>
      </w:r>
      <w:r w:rsidRPr="00730EB2">
        <w:t xml:space="preserve">. </w:t>
      </w:r>
      <w:r>
        <w:t xml:space="preserve">Zur Bestimmung eines </w:t>
      </w:r>
      <w:r w:rsidRPr="00730EB2">
        <w:t>Minimum</w:t>
      </w:r>
      <w:r>
        <w:t>s</w:t>
      </w:r>
      <w:r w:rsidRPr="00730EB2">
        <w:t xml:space="preserve"> wir</w:t>
      </w:r>
      <w:r>
        <w:t>d</w:t>
      </w:r>
      <w:r w:rsidRPr="00730EB2">
        <w:t xml:space="preserve"> </w:t>
      </w:r>
      <w:r>
        <w:t>deshalb der</w:t>
      </w:r>
      <w:r w:rsidRPr="00730EB2">
        <w:t xml:space="preserve"> Richtung des </w:t>
      </w:r>
      <w:r>
        <w:t xml:space="preserve">negativen Gradienten gefolgt </w:t>
      </w:r>
      <w:r>
        <w:fldChar w:fldCharType="begin" w:fldLock="1"/>
      </w:r>
      <w:r w:rsidR="00C1529D">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89", "uris" : [ "http://www.mendeley.com/documents/?uuid=0227ae83-821e-43fc-b296-e367db7fd495" ] } ], "mendeley" : { "formattedCitation" : "(Ertel, 2016, S. 289)", "plainTextFormattedCitation" : "(Ertel, 2016, S. 289)", "previouslyFormattedCitation" : "(Ertel, 2016, S. 289)" }, "properties" : { "noteIndex" : 0 }, "schema" : "https://github.com/citation-style-language/schema/raw/master/csl-citation.json" }</w:instrText>
      </w:r>
      <w:r>
        <w:fldChar w:fldCharType="separate"/>
      </w:r>
      <w:r w:rsidRPr="00730EB2">
        <w:rPr>
          <w:noProof/>
        </w:rPr>
        <w:t>(Ertel, 2016, S. 289)</w:t>
      </w:r>
      <w:r>
        <w:fldChar w:fldCharType="end"/>
      </w:r>
      <w:r>
        <w:t>.</w:t>
      </w:r>
      <w:r w:rsidR="009642D6">
        <w:t xml:space="preserve"> Die Anpassung der Gewichte anhand des negativen</w:t>
      </w:r>
      <w:r w:rsidR="00B64260">
        <w:t xml:space="preserve"> Gradienten der Fehlerfunktion </w:t>
      </w:r>
      <w:proofErr w:type="spellStart"/>
      <w:r w:rsidR="00D7681B" w:rsidRPr="00D7681B">
        <w:rPr>
          <w:rFonts w:asciiTheme="majorHAnsi" w:hAnsiTheme="majorHAnsi"/>
          <w:i/>
        </w:rPr>
        <w:t>E</w:t>
      </w:r>
      <w:r w:rsidR="00D7681B" w:rsidRPr="00D7681B">
        <w:rPr>
          <w:rFonts w:asciiTheme="majorHAnsi" w:hAnsiTheme="majorHAnsi"/>
          <w:i/>
          <w:vertAlign w:val="subscript"/>
        </w:rPr>
        <w:t>p</w:t>
      </w:r>
      <w:proofErr w:type="spellEnd"/>
      <w:r w:rsidR="00D7681B" w:rsidRPr="00D7681B">
        <w:rPr>
          <w:vertAlign w:val="subscript"/>
        </w:rPr>
        <w:t xml:space="preserve"> </w:t>
      </w:r>
      <w:r w:rsidR="00B64260">
        <w:t xml:space="preserve">aus (9) wird folgendermaßen formuliert </w:t>
      </w:r>
      <w:r w:rsidR="00B64260">
        <w:fldChar w:fldCharType="begin" w:fldLock="1"/>
      </w:r>
      <w:r w:rsidR="00C1529D">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89", "uris" : [ "http://www.mendeley.com/documents/?uuid=0227ae83-821e-43fc-b296-e367db7fd495" ] } ], "mendeley" : { "formattedCitation" : "(Ertel, 2016, S. 289)", "manualFormatting" : "(Ertel, 2016, S. 292)", "plainTextFormattedCitation" : "(Ertel, 2016, S. 289)", "previouslyFormattedCitation" : "(Ertel, 2016, S. 289)" }, "properties" : { "noteIndex" : 0 }, "schema" : "https://github.com/citation-style-language/schema/raw/master/csl-citation.json" }</w:instrText>
      </w:r>
      <w:r w:rsidR="00B64260">
        <w:fldChar w:fldCharType="separate"/>
      </w:r>
      <w:r w:rsidR="00B64260" w:rsidRPr="00730EB2">
        <w:rPr>
          <w:noProof/>
        </w:rPr>
        <w:t>(Ertel, 2016, S. 29</w:t>
      </w:r>
      <w:r w:rsidR="004115B1">
        <w:rPr>
          <w:noProof/>
        </w:rPr>
        <w:t>2</w:t>
      </w:r>
      <w:r w:rsidR="00B64260" w:rsidRPr="00730EB2">
        <w:rPr>
          <w:noProof/>
        </w:rPr>
        <w:t>)</w:t>
      </w:r>
      <w:r w:rsidR="00B64260">
        <w:fldChar w:fldCharType="end"/>
      </w:r>
      <w:r w:rsidR="00B64260">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6"/>
        <w:gridCol w:w="1420"/>
      </w:tblGrid>
      <w:tr w:rsidR="008059AC" w:rsidTr="006D249D">
        <w:tc>
          <w:tcPr>
            <w:tcW w:w="7196" w:type="dxa"/>
          </w:tcPr>
          <w:p w:rsidR="008059AC" w:rsidRDefault="00C216BB" w:rsidP="008059AC">
            <w:pPr>
              <w:spacing w:before="240"/>
            </w:pPr>
            <m:oMathPara>
              <m:oMath>
                <m:sSub>
                  <m:sSubPr>
                    <m:ctrlPr>
                      <w:rPr>
                        <w:rFonts w:ascii="Cambria Math" w:hAnsi="Cambria Math"/>
                        <w:i/>
                      </w:rPr>
                    </m:ctrlPr>
                  </m:sSubPr>
                  <m:e>
                    <m:r>
                      <w:rPr>
                        <w:rFonts w:ascii="Cambria Math" w:hAnsi="Cambria Math"/>
                      </w:rPr>
                      <m:t>∆</m:t>
                    </m:r>
                  </m:e>
                  <m:sub>
                    <m:r>
                      <w:rPr>
                        <w:rFonts w:ascii="Cambria Math" w:hAnsi="Cambria Math"/>
                      </w:rPr>
                      <m:t>p</m:t>
                    </m:r>
                  </m:sub>
                </m:sSub>
                <m:sSub>
                  <m:sSubPr>
                    <m:ctrlPr>
                      <w:rPr>
                        <w:rFonts w:ascii="Cambria Math" w:hAnsi="Cambria Math"/>
                        <w:i/>
                      </w:rPr>
                    </m:ctrlPr>
                  </m:sSubPr>
                  <m:e>
                    <m:r>
                      <w:rPr>
                        <w:rFonts w:ascii="Cambria Math" w:hAnsi="Cambria Math"/>
                      </w:rPr>
                      <m:t>w</m:t>
                    </m:r>
                  </m:e>
                  <m:sub>
                    <m:r>
                      <w:rPr>
                        <w:rFonts w:ascii="Cambria Math" w:hAnsi="Cambria Math"/>
                      </w:rPr>
                      <m:t>ji</m:t>
                    </m:r>
                  </m:sub>
                </m:sSub>
                <m:r>
                  <w:rPr>
                    <w:rFonts w:ascii="Cambria Math" w:hAnsi="Cambria Math"/>
                  </w:rPr>
                  <m:t>=-η</m:t>
                </m:r>
                <m:f>
                  <m:fPr>
                    <m:ctrlPr>
                      <w:rPr>
                        <w:rFonts w:ascii="Cambria Math" w:hAnsi="Cambria Math"/>
                        <w:i/>
                      </w:rPr>
                    </m:ctrlPr>
                  </m:fPr>
                  <m:num>
                    <m: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p</m:t>
                        </m:r>
                      </m:sub>
                    </m:sSub>
                  </m:num>
                  <m:den>
                    <m: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ji</m:t>
                        </m:r>
                      </m:sub>
                    </m:sSub>
                  </m:den>
                </m:f>
                <m:r>
                  <w:rPr>
                    <w:rFonts w:ascii="Cambria Math" w:eastAsiaTheme="minorEastAsia" w:hAnsi="Cambria Math"/>
                  </w:rPr>
                  <m:t>= η</m:t>
                </m:r>
                <m:sSubSup>
                  <m:sSubSupPr>
                    <m:ctrlPr>
                      <w:rPr>
                        <w:rFonts w:ascii="Cambria Math" w:eastAsiaTheme="minorEastAsia" w:hAnsi="Cambria Math"/>
                        <w:i/>
                      </w:rPr>
                    </m:ctrlPr>
                  </m:sSubSupPr>
                  <m:e>
                    <m:r>
                      <w:rPr>
                        <w:rFonts w:ascii="Cambria Math" w:eastAsiaTheme="minorEastAsia" w:hAnsi="Cambria Math"/>
                      </w:rPr>
                      <m:t>δ</m:t>
                    </m:r>
                  </m:e>
                  <m:sub>
                    <m:r>
                      <w:rPr>
                        <w:rFonts w:ascii="Cambria Math" w:eastAsiaTheme="minorEastAsia" w:hAnsi="Cambria Math"/>
                      </w:rPr>
                      <m:t>j</m:t>
                    </m:r>
                  </m:sub>
                  <m:sup>
                    <m:r>
                      <w:rPr>
                        <w:rFonts w:ascii="Cambria Math" w:eastAsiaTheme="minorEastAsia" w:hAnsi="Cambria Math"/>
                      </w:rPr>
                      <m:t>p</m:t>
                    </m:r>
                  </m:sup>
                </m:sSubSup>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p</m:t>
                    </m:r>
                  </m:sup>
                </m:sSubSup>
              </m:oMath>
            </m:oMathPara>
          </w:p>
          <w:p w:rsidR="008059AC" w:rsidRPr="00874F05" w:rsidRDefault="008059AC" w:rsidP="008059AC"/>
        </w:tc>
        <w:tc>
          <w:tcPr>
            <w:tcW w:w="1449" w:type="dxa"/>
            <w:vAlign w:val="center"/>
          </w:tcPr>
          <w:p w:rsidR="008059AC" w:rsidRDefault="008059AC" w:rsidP="006D249D">
            <w:pPr>
              <w:jc w:val="center"/>
            </w:pPr>
            <w:r>
              <w:t>(9)</w:t>
            </w:r>
          </w:p>
        </w:tc>
      </w:tr>
    </w:tbl>
    <w:p w:rsidR="00B66A3F" w:rsidRPr="00B66A3F" w:rsidRDefault="00B66A3F" w:rsidP="006938A2">
      <w:pPr>
        <w:spacing w:before="240"/>
        <w:rPr>
          <w:sz w:val="2"/>
        </w:rPr>
      </w:pPr>
    </w:p>
    <w:p w:rsidR="008059AC" w:rsidRDefault="00310369" w:rsidP="006938A2">
      <w:pPr>
        <w:spacing w:before="240"/>
        <w:rPr>
          <w:rFonts w:eastAsiaTheme="minorEastAsia"/>
        </w:rPr>
      </w:pPr>
      <w:r>
        <w:t xml:space="preserve">Der Parameter </w:t>
      </w:r>
      <w:r w:rsidR="007B5242">
        <w:rPr>
          <w:rFonts w:ascii="Calibri" w:hAnsi="Calibri"/>
          <w:i/>
        </w:rPr>
        <w:t>η</w:t>
      </w:r>
      <w:r>
        <w:t xml:space="preserve"> ist die </w:t>
      </w:r>
      <w:proofErr w:type="spellStart"/>
      <w:r>
        <w:t>Lernrate</w:t>
      </w:r>
      <w:proofErr w:type="spellEnd"/>
      <w:r>
        <w:t xml:space="preserve"> zur Festlegung der Stärke der Gewichtsänderung</w:t>
      </w:r>
      <w:r w:rsidR="002915EA">
        <w:t xml:space="preserve"> und bestimmt die Geschwindigkeit der Konvergenz Richtung Minimum</w:t>
      </w:r>
      <w:r w:rsidR="0033287E">
        <w:t xml:space="preserve"> der Fehlerfunktion</w:t>
      </w:r>
      <w:r w:rsidR="002915EA">
        <w:t xml:space="preserve"> </w:t>
      </w:r>
      <w:r w:rsidR="002915EA">
        <w:fldChar w:fldCharType="begin" w:fldLock="1"/>
      </w:r>
      <w:r w:rsidR="002915EA">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89", "uris" : [ "http://www.mendeley.com/documents/?uuid=0227ae83-821e-43fc-b296-e367db7fd495" ] } ], "mendeley" : { "formattedCitation" : "(Ertel, 2016, S. 289)", "plainTextFormattedCitation" : "(Ertel, 2016, S. 289)", "previouslyFormattedCitation" : "(Ertel, 2016, S. 289)" }, "properties" : { "noteIndex" : 0 }, "schema" : "https://github.com/citation-style-language/schema/raw/master/csl-citation.json" }</w:instrText>
      </w:r>
      <w:r w:rsidR="002915EA">
        <w:fldChar w:fldCharType="separate"/>
      </w:r>
      <w:r w:rsidR="002915EA" w:rsidRPr="00730EB2">
        <w:rPr>
          <w:noProof/>
        </w:rPr>
        <w:t>(Ertel, 2016, S. 289)</w:t>
      </w:r>
      <w:r w:rsidR="002915EA">
        <w:fldChar w:fldCharType="end"/>
      </w:r>
      <w:r w:rsidR="00F97118">
        <w:t>.</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δ</m:t>
            </m:r>
          </m:e>
          <m:sub>
            <m:r>
              <w:rPr>
                <w:rFonts w:ascii="Cambria Math" w:eastAsiaTheme="minorEastAsia" w:hAnsi="Cambria Math"/>
              </w:rPr>
              <m:t>j</m:t>
            </m:r>
          </m:sub>
          <m:sup>
            <m:r>
              <w:rPr>
                <w:rFonts w:ascii="Cambria Math" w:eastAsiaTheme="minorEastAsia" w:hAnsi="Cambria Math"/>
              </w:rPr>
              <m:t>p</m:t>
            </m:r>
          </m:sup>
        </m:sSubSup>
      </m:oMath>
      <w:r w:rsidR="007B5242">
        <w:t xml:space="preserve"> </w:t>
      </w:r>
      <w:r w:rsidR="00F97118">
        <w:t xml:space="preserve">ist </w:t>
      </w:r>
      <w:r w:rsidR="007B5242">
        <w:t>das Fehler</w:t>
      </w:r>
      <w:r w:rsidR="005B21ED">
        <w:t xml:space="preserve">signal des Neurons </w:t>
      </w:r>
      <w:r w:rsidR="005B21ED" w:rsidRPr="00F97118">
        <w:rPr>
          <w:rFonts w:asciiTheme="majorHAnsi" w:hAnsiTheme="majorHAnsi"/>
          <w:i/>
        </w:rPr>
        <w:t>j</w:t>
      </w:r>
      <w:r w:rsidR="005B21ED">
        <w:t xml:space="preserve"> und abhängig davon, ob dieses ein </w:t>
      </w:r>
      <w:r w:rsidR="00CD41AA">
        <w:t>Neuron der Ausgabe- oder der</w:t>
      </w:r>
      <w:r w:rsidR="005B21ED">
        <w:t xml:space="preserve"> </w:t>
      </w:r>
      <w:r w:rsidR="00560642">
        <w:t xml:space="preserve">versteckten Schicht </w:t>
      </w:r>
      <w:r w:rsidR="005B21ED">
        <w:t>ist.</w:t>
      </w:r>
      <w:r w:rsidR="00C1529D">
        <w:t xml:space="preserve"> </w:t>
      </w:r>
      <w:r w:rsidR="0033287E">
        <w:t xml:space="preserve">Für ein verstecktes Neuron </w:t>
      </w:r>
      <w:r w:rsidR="0033287E" w:rsidRPr="0033287E">
        <w:rPr>
          <w:rFonts w:asciiTheme="majorHAnsi" w:hAnsiTheme="majorHAnsi"/>
          <w:i/>
        </w:rPr>
        <w:t>j</w:t>
      </w:r>
      <w:r w:rsidR="0033287E">
        <w:t xml:space="preserve"> errechnet sich </w:t>
      </w:r>
      <m:oMath>
        <m:sSubSup>
          <m:sSubSupPr>
            <m:ctrlPr>
              <w:rPr>
                <w:rFonts w:ascii="Cambria Math" w:eastAsiaTheme="minorEastAsia" w:hAnsi="Cambria Math"/>
                <w:i/>
              </w:rPr>
            </m:ctrlPr>
          </m:sSubSupPr>
          <m:e>
            <m:r>
              <w:rPr>
                <w:rFonts w:ascii="Cambria Math" w:eastAsiaTheme="minorEastAsia" w:hAnsi="Cambria Math"/>
              </w:rPr>
              <m:t>δ</m:t>
            </m:r>
          </m:e>
          <m:sub>
            <m:r>
              <w:rPr>
                <w:rFonts w:ascii="Cambria Math" w:eastAsiaTheme="minorEastAsia" w:hAnsi="Cambria Math"/>
              </w:rPr>
              <m:t>j</m:t>
            </m:r>
          </m:sub>
          <m:sup>
            <m:r>
              <w:rPr>
                <w:rFonts w:ascii="Cambria Math" w:eastAsiaTheme="minorEastAsia" w:hAnsi="Cambria Math"/>
              </w:rPr>
              <m:t>p</m:t>
            </m:r>
          </m:sup>
        </m:sSubSup>
      </m:oMath>
      <w:r w:rsidR="0033287E">
        <w:t xml:space="preserve"> aus den Änderungen aller </w:t>
      </w:r>
      <m:oMath>
        <m:sSubSup>
          <m:sSubSupPr>
            <m:ctrlPr>
              <w:rPr>
                <w:rFonts w:ascii="Cambria Math" w:eastAsiaTheme="minorEastAsia" w:hAnsi="Cambria Math"/>
                <w:i/>
              </w:rPr>
            </m:ctrlPr>
          </m:sSubSupPr>
          <m:e>
            <m:r>
              <w:rPr>
                <w:rFonts w:ascii="Cambria Math" w:eastAsiaTheme="minorEastAsia" w:hAnsi="Cambria Math"/>
              </w:rPr>
              <m:t>δ</m:t>
            </m:r>
          </m:e>
          <m:sub>
            <m:r>
              <w:rPr>
                <w:rFonts w:ascii="Cambria Math" w:eastAsiaTheme="minorEastAsia" w:hAnsi="Cambria Math"/>
              </w:rPr>
              <m:t>k</m:t>
            </m:r>
          </m:sub>
          <m:sup>
            <m:r>
              <w:rPr>
                <w:rFonts w:ascii="Cambria Math" w:eastAsiaTheme="minorEastAsia" w:hAnsi="Cambria Math"/>
              </w:rPr>
              <m:t>p</m:t>
            </m:r>
          </m:sup>
        </m:sSubSup>
      </m:oMath>
      <w:r w:rsidR="0033287E">
        <w:rPr>
          <w:rFonts w:eastAsiaTheme="minorEastAsia"/>
        </w:rPr>
        <w:t xml:space="preserve"> der nächsthöheren Schicht</w:t>
      </w:r>
      <w:r w:rsidR="00D75A79">
        <w:rPr>
          <w:rFonts w:eastAsiaTheme="minorEastAsia"/>
        </w:rPr>
        <w:t xml:space="preserve">. Bei einem Ausgabeneuron ist </w:t>
      </w:r>
      <m:oMath>
        <m:sSubSup>
          <m:sSubSupPr>
            <m:ctrlPr>
              <w:rPr>
                <w:rFonts w:ascii="Cambria Math" w:eastAsiaTheme="minorEastAsia" w:hAnsi="Cambria Math"/>
                <w:i/>
              </w:rPr>
            </m:ctrlPr>
          </m:sSubSupPr>
          <m:e>
            <m:r>
              <w:rPr>
                <w:rFonts w:ascii="Cambria Math" w:eastAsiaTheme="minorEastAsia" w:hAnsi="Cambria Math"/>
              </w:rPr>
              <m:t>δ</m:t>
            </m:r>
          </m:e>
          <m:sub>
            <m:r>
              <w:rPr>
                <w:rFonts w:ascii="Cambria Math" w:eastAsiaTheme="minorEastAsia" w:hAnsi="Cambria Math"/>
              </w:rPr>
              <m:t>j</m:t>
            </m:r>
          </m:sub>
          <m:sup>
            <m:r>
              <w:rPr>
                <w:rFonts w:ascii="Cambria Math" w:eastAsiaTheme="minorEastAsia" w:hAnsi="Cambria Math"/>
              </w:rPr>
              <m:t>p</m:t>
            </m:r>
          </m:sup>
        </m:sSubSup>
      </m:oMath>
      <w:r w:rsidR="00D75A79">
        <w:rPr>
          <w:rFonts w:eastAsiaTheme="minorEastAsia"/>
        </w:rPr>
        <w:t xml:space="preserve"> proportional zum Fehler des Netzes.</w:t>
      </w:r>
    </w:p>
    <w:p w:rsidR="00795761" w:rsidRDefault="00795761" w:rsidP="006938A2">
      <w:pPr>
        <w:spacing w:before="240"/>
        <w:rPr>
          <w:rFonts w:eastAsiaTheme="minorEastAsia"/>
        </w:rPr>
      </w:pPr>
      <w:r>
        <w:rPr>
          <w:rFonts w:eastAsiaTheme="minorEastAsia"/>
        </w:rPr>
        <w:t xml:space="preserve">Der generelle Ablauf der Backpropagation beginnt mit einer Initialisierung aller Gewichte mit zufälligen Werten. Darauf </w:t>
      </w:r>
      <w:r w:rsidR="00701549">
        <w:rPr>
          <w:rFonts w:eastAsiaTheme="minorEastAsia"/>
        </w:rPr>
        <w:t>f</w:t>
      </w:r>
      <w:r w:rsidR="009A7D6E">
        <w:rPr>
          <w:rFonts w:eastAsiaTheme="minorEastAsia"/>
        </w:rPr>
        <w:t>olgen die Schritte</w:t>
      </w:r>
      <w:r>
        <w:rPr>
          <w:rFonts w:eastAsiaTheme="minorEastAsia"/>
        </w:rPr>
        <w:t>:</w:t>
      </w:r>
    </w:p>
    <w:p w:rsidR="00795761" w:rsidRDefault="00D7681B" w:rsidP="00497041">
      <w:pPr>
        <w:pStyle w:val="Listenabsatz"/>
        <w:numPr>
          <w:ilvl w:val="0"/>
          <w:numId w:val="7"/>
        </w:numPr>
        <w:spacing w:before="240"/>
        <w:rPr>
          <w:rFonts w:eastAsiaTheme="minorEastAsia"/>
        </w:rPr>
      </w:pPr>
      <w:r>
        <w:rPr>
          <w:rFonts w:eastAsiaTheme="minorEastAsia"/>
        </w:rPr>
        <w:t>das Trainingsmuster wird an der Eingabeschicht angelegt</w:t>
      </w:r>
    </w:p>
    <w:p w:rsidR="00D7681B" w:rsidRDefault="00D7681B" w:rsidP="00497041">
      <w:pPr>
        <w:pStyle w:val="Listenabsatz"/>
        <w:numPr>
          <w:ilvl w:val="0"/>
          <w:numId w:val="7"/>
        </w:numPr>
        <w:spacing w:before="240"/>
        <w:rPr>
          <w:rFonts w:eastAsiaTheme="minorEastAsia"/>
        </w:rPr>
      </w:pPr>
      <w:r>
        <w:rPr>
          <w:rFonts w:eastAsiaTheme="minorEastAsia"/>
        </w:rPr>
        <w:t>das Muster wird vorwärts durch das Netz propagiert, das heißt die Aktivierungen werden ab der ersten versteckten Schicht für alle Neuronen berechnet</w:t>
      </w:r>
    </w:p>
    <w:p w:rsidR="00D7681B" w:rsidRPr="00D7681B" w:rsidRDefault="00D7681B" w:rsidP="00497041">
      <w:pPr>
        <w:pStyle w:val="Listenabsatz"/>
        <w:numPr>
          <w:ilvl w:val="0"/>
          <w:numId w:val="7"/>
        </w:numPr>
        <w:spacing w:before="240"/>
        <w:rPr>
          <w:rFonts w:eastAsiaTheme="minorEastAsia"/>
        </w:rPr>
      </w:pPr>
      <w:r>
        <w:rPr>
          <w:rFonts w:eastAsiaTheme="minorEastAsia"/>
        </w:rPr>
        <w:t xml:space="preserve">der summierte quadratische Fehler </w:t>
      </w:r>
      <w:proofErr w:type="spellStart"/>
      <w:r w:rsidRPr="00D7681B">
        <w:rPr>
          <w:rFonts w:asciiTheme="majorHAnsi" w:hAnsiTheme="majorHAnsi"/>
          <w:i/>
        </w:rPr>
        <w:t>E</w:t>
      </w:r>
      <w:r w:rsidRPr="00D7681B">
        <w:rPr>
          <w:rFonts w:asciiTheme="majorHAnsi" w:hAnsiTheme="majorHAnsi"/>
          <w:i/>
          <w:vertAlign w:val="subscript"/>
        </w:rPr>
        <w:t>p</w:t>
      </w:r>
      <w:proofErr w:type="spellEnd"/>
      <w:r>
        <w:rPr>
          <w:rFonts w:asciiTheme="majorHAnsi" w:hAnsiTheme="majorHAnsi"/>
          <w:i/>
        </w:rPr>
        <w:t xml:space="preserve"> </w:t>
      </w:r>
      <w:r>
        <w:t>wird berechnet</w:t>
      </w:r>
    </w:p>
    <w:p w:rsidR="00D7681B" w:rsidRPr="00795761" w:rsidRDefault="00D7681B" w:rsidP="00497041">
      <w:pPr>
        <w:pStyle w:val="Listenabsatz"/>
        <w:numPr>
          <w:ilvl w:val="0"/>
          <w:numId w:val="7"/>
        </w:numPr>
        <w:spacing w:before="240"/>
        <w:rPr>
          <w:rFonts w:eastAsiaTheme="minorEastAsia"/>
        </w:rPr>
      </w:pPr>
      <w:r>
        <w:t>der Fehler wird durch alle Schichten rückwärts propagiert und die Gewichte ang</w:t>
      </w:r>
      <w:r>
        <w:t>e</w:t>
      </w:r>
      <w:r>
        <w:t>passt</w:t>
      </w:r>
    </w:p>
    <w:p w:rsidR="002C0AF9" w:rsidRDefault="00795761" w:rsidP="005114D1">
      <w:pPr>
        <w:spacing w:before="240"/>
        <w:rPr>
          <w:rFonts w:eastAsiaTheme="minorEastAsia"/>
        </w:rPr>
      </w:pPr>
      <w:r>
        <w:rPr>
          <w:rFonts w:eastAsiaTheme="minorEastAsia"/>
        </w:rPr>
        <w:t xml:space="preserve">Die Schritte werden </w:t>
      </w:r>
      <w:r w:rsidR="00701549">
        <w:rPr>
          <w:rFonts w:eastAsiaTheme="minorEastAsia"/>
        </w:rPr>
        <w:t xml:space="preserve">für jedes Trainingsmuster </w:t>
      </w:r>
      <w:r>
        <w:rPr>
          <w:rFonts w:eastAsiaTheme="minorEastAsia"/>
        </w:rPr>
        <w:t xml:space="preserve">wiederholt, bis die Gewichte konvergiert sind oder eine festgelegte </w:t>
      </w:r>
      <w:r w:rsidR="00701549">
        <w:rPr>
          <w:rFonts w:eastAsiaTheme="minorEastAsia"/>
        </w:rPr>
        <w:t xml:space="preserve">diskrete </w:t>
      </w:r>
      <w:r>
        <w:rPr>
          <w:rFonts w:eastAsiaTheme="minorEastAsia"/>
        </w:rPr>
        <w:t>Zeitschranke erreicht ist.</w:t>
      </w:r>
    </w:p>
    <w:p w:rsidR="00B11E81" w:rsidRDefault="00B11E81" w:rsidP="005114D1">
      <w:pPr>
        <w:spacing w:before="240"/>
        <w:rPr>
          <w:rFonts w:eastAsiaTheme="minorEastAsia"/>
        </w:rPr>
      </w:pPr>
    </w:p>
    <w:p w:rsidR="00B11E81" w:rsidRDefault="00B11E81" w:rsidP="005114D1">
      <w:pPr>
        <w:spacing w:before="240"/>
        <w:rPr>
          <w:rFonts w:eastAsiaTheme="minorEastAsia"/>
        </w:rPr>
      </w:pPr>
    </w:p>
    <w:p w:rsidR="00D6585A" w:rsidRDefault="00211CE8" w:rsidP="00D6585A">
      <w:pPr>
        <w:pStyle w:val="berschrift3"/>
        <w:numPr>
          <w:ilvl w:val="2"/>
          <w:numId w:val="1"/>
        </w:numPr>
        <w:jc w:val="left"/>
      </w:pPr>
      <w:bookmarkStart w:id="83" w:name="_Ref475734984"/>
      <w:bookmarkStart w:id="84" w:name="_Toc476722425"/>
      <w:r>
        <w:lastRenderedPageBreak/>
        <w:t>k-</w:t>
      </w:r>
      <w:proofErr w:type="spellStart"/>
      <w:r>
        <w:t>Means</w:t>
      </w:r>
      <w:proofErr w:type="spellEnd"/>
      <w:r>
        <w:t xml:space="preserve"> </w:t>
      </w:r>
      <w:r w:rsidR="00D6585A">
        <w:t>Clustering</w:t>
      </w:r>
      <w:bookmarkEnd w:id="83"/>
      <w:bookmarkEnd w:id="84"/>
    </w:p>
    <w:p w:rsidR="0001621F" w:rsidRDefault="0001621F" w:rsidP="000B5F3D">
      <w:r>
        <w:t xml:space="preserve">Ziel des </w:t>
      </w:r>
      <w:proofErr w:type="spellStart"/>
      <w:r>
        <w:t>Clusterings</w:t>
      </w:r>
      <w:proofErr w:type="spellEnd"/>
      <w:r>
        <w:t xml:space="preserve"> ist es, in einem multidimensionalen Raum Gruppen  oder „Cluster“ von Daten</w:t>
      </w:r>
      <w:r w:rsidR="000B5F3D">
        <w:t xml:space="preserve"> </w:t>
      </w:r>
      <w:r>
        <w:t xml:space="preserve">zu identifizieren </w:t>
      </w:r>
      <w:r>
        <w:fldChar w:fldCharType="begin" w:fldLock="1"/>
      </w:r>
      <w:r w:rsidR="00E9771D">
        <w:instrText>ADDIN CSL_CITATION { "citationItems" : [ { "id" : "ITEM-1", "itemData" : { "ISBN" : "978-0387-31073-2",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ishop", "given" : "Christopher M", "non-dropping-particle" : "", "parse-names" : false, "suffix" : "" } ], "id" : "ITEM-1", "issued" : { "date-parts" : [ [ "2006" ] ] }, "publisher" : "Springer Science+Business Media", "publisher-place" : "New York", "title" : "Pattern Recognition and Machine Learning", "type" : "book" }, "locator" : "424", "uris" : [ "http://www.mendeley.com/documents/?uuid=4cfed990-295a-4453-8749-9cb41f27b2e2" ] } ], "mendeley" : { "formattedCitation" : "(Bishop, 2006, S. 424)", "plainTextFormattedCitation" : "(Bishop, 2006, S. 424)", "previouslyFormattedCitation" : "(Bishop, 2006, S. 424)" }, "properties" : { "noteIndex" : 0 }, "schema" : "https://github.com/citation-style-language/schema/raw/master/csl-citation.json" }</w:instrText>
      </w:r>
      <w:r>
        <w:fldChar w:fldCharType="separate"/>
      </w:r>
      <w:r w:rsidRPr="0001621F">
        <w:rPr>
          <w:noProof/>
        </w:rPr>
        <w:t>(Bishop, 2006, S. 424)</w:t>
      </w:r>
      <w:r>
        <w:fldChar w:fldCharType="end"/>
      </w:r>
      <w:r w:rsidR="000B5F3D">
        <w:t xml:space="preserve">. Cluster </w:t>
      </w:r>
      <w:r>
        <w:t xml:space="preserve">sind Anhäufungen von </w:t>
      </w:r>
      <w:r w:rsidR="00E56C31">
        <w:t xml:space="preserve">benachbarten </w:t>
      </w:r>
      <w:r>
        <w:t>Punkten, deren Abstand</w:t>
      </w:r>
      <w:r w:rsidR="00211CE8">
        <w:t xml:space="preserve"> untereinander</w:t>
      </w:r>
      <w:r>
        <w:t xml:space="preserve"> typischerweise </w:t>
      </w:r>
      <w:r w:rsidR="000B5F3D">
        <w:t xml:space="preserve">kleiner </w:t>
      </w:r>
      <w:r>
        <w:t>ist als</w:t>
      </w:r>
      <w:r w:rsidR="000B5F3D">
        <w:t xml:space="preserve"> der Abstand </w:t>
      </w:r>
      <w:r w:rsidR="00E56C31">
        <w:t>zwischen</w:t>
      </w:r>
      <w:r w:rsidR="000B5F3D">
        <w:t xml:space="preserve"> Punkten aus </w:t>
      </w:r>
      <w:r w:rsidR="003D7F8C">
        <w:t>unterschiedlichen</w:t>
      </w:r>
      <w:r>
        <w:t xml:space="preserve"> Clus</w:t>
      </w:r>
      <w:r w:rsidR="000B5F3D">
        <w:t>tern</w:t>
      </w:r>
      <w:r w:rsidR="00E9771D">
        <w:t xml:space="preserve"> </w:t>
      </w:r>
      <w:r w:rsidR="00E9771D">
        <w:fldChar w:fldCharType="begin" w:fldLock="1"/>
      </w:r>
      <w:r w:rsidR="0064453D">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45", "uris" : [ "http://www.mendeley.com/documents/?uuid=0227ae83-821e-43fc-b296-e367db7fd495" ] } ], "mendeley" : { "formattedCitation" : "(Ertel, 2016, S. 245)", "plainTextFormattedCitation" : "(Ertel, 2016, S. 245)", "previouslyFormattedCitation" : "(Ertel, 2016, S. 245)" }, "properties" : { "noteIndex" : 0 }, "schema" : "https://github.com/citation-style-language/schema/raw/master/csl-citation.json" }</w:instrText>
      </w:r>
      <w:r w:rsidR="00E9771D">
        <w:fldChar w:fldCharType="separate"/>
      </w:r>
      <w:r w:rsidR="00E9771D" w:rsidRPr="00E9771D">
        <w:rPr>
          <w:noProof/>
        </w:rPr>
        <w:t>(Ertel, 2016, S. 245)</w:t>
      </w:r>
      <w:r w:rsidR="00E9771D">
        <w:fldChar w:fldCharType="end"/>
      </w:r>
      <w:r w:rsidR="000B5F3D">
        <w:t>.</w:t>
      </w:r>
    </w:p>
    <w:p w:rsidR="003B4DAD" w:rsidRDefault="00DC6C43" w:rsidP="000B5F3D">
      <w:r>
        <w:t>Ein sehr simples Verfahren zur Clusterbildung ist k-</w:t>
      </w:r>
      <w:proofErr w:type="spellStart"/>
      <w:r>
        <w:t>Means</w:t>
      </w:r>
      <w:proofErr w:type="spellEnd"/>
      <w:r>
        <w:t>, bei dem</w:t>
      </w:r>
      <w:r w:rsidR="006A764C">
        <w:t xml:space="preserve"> die</w:t>
      </w:r>
      <w:r>
        <w:t xml:space="preserve"> </w:t>
      </w:r>
      <w:r w:rsidR="003B4DAD">
        <w:t xml:space="preserve">Anzahl </w:t>
      </w:r>
      <w:r w:rsidR="005F580C" w:rsidRPr="009A1466">
        <w:rPr>
          <w:rFonts w:asciiTheme="majorHAnsi" w:hAnsiTheme="majorHAnsi"/>
          <w:i/>
        </w:rPr>
        <w:t>k</w:t>
      </w:r>
      <w:r w:rsidR="005F580C">
        <w:t xml:space="preserve"> </w:t>
      </w:r>
      <w:r w:rsidR="003B4DAD">
        <w:t xml:space="preserve">der </w:t>
      </w:r>
      <w:r>
        <w:t xml:space="preserve">zu bildenden </w:t>
      </w:r>
      <w:r w:rsidR="003B4DAD">
        <w:t>Cluster von vornherein bekannt</w:t>
      </w:r>
      <w:r>
        <w:t xml:space="preserve"> sein muss</w:t>
      </w:r>
      <w:r w:rsidR="009C67BE">
        <w:t>.</w:t>
      </w:r>
      <w:r w:rsidR="009A1466">
        <w:t xml:space="preserve"> Die </w:t>
      </w:r>
      <w:r w:rsidR="009A1466" w:rsidRPr="009A1466">
        <w:rPr>
          <w:rFonts w:asciiTheme="majorHAnsi" w:hAnsiTheme="majorHAnsi"/>
          <w:i/>
        </w:rPr>
        <w:t>k</w:t>
      </w:r>
      <w:r w:rsidR="009A1466">
        <w:t xml:space="preserve"> Clusterzentren werden</w:t>
      </w:r>
      <w:r>
        <w:t xml:space="preserve"> dabei</w:t>
      </w:r>
      <w:r w:rsidR="009A1466">
        <w:t xml:space="preserve"> zunächst zufällig oder per Hand initialisiert. Darauf folgen zwei Schritte </w:t>
      </w:r>
      <w:r w:rsidR="009A1466">
        <w:fldChar w:fldCharType="begin" w:fldLock="1"/>
      </w:r>
      <w:r w:rsidR="00CA2CFE">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46", "uris" : [ "http://www.mendeley.com/documents/?uuid=0227ae83-821e-43fc-b296-e367db7fd495" ] } ], "mendeley" : { "formattedCitation" : "(Ertel, 2016, S. 246)", "plainTextFormattedCitation" : "(Ertel, 2016, S. 246)", "previouslyFormattedCitation" : "(Ertel, 2016, S. 246)" }, "properties" : { "noteIndex" : 0 }, "schema" : "https://github.com/citation-style-language/schema/raw/master/csl-citation.json" }</w:instrText>
      </w:r>
      <w:r w:rsidR="009A1466">
        <w:fldChar w:fldCharType="separate"/>
      </w:r>
      <w:r w:rsidR="009A1466" w:rsidRPr="009A1466">
        <w:rPr>
          <w:noProof/>
        </w:rPr>
        <w:t>(Ertel, 2016, S. 246)</w:t>
      </w:r>
      <w:r w:rsidR="009A1466">
        <w:fldChar w:fldCharType="end"/>
      </w:r>
      <w:r w:rsidR="009A1466">
        <w:t>:</w:t>
      </w:r>
    </w:p>
    <w:p w:rsidR="009A1466" w:rsidRDefault="009A1466" w:rsidP="00497041">
      <w:pPr>
        <w:pStyle w:val="Listenabsatz"/>
        <w:numPr>
          <w:ilvl w:val="0"/>
          <w:numId w:val="8"/>
        </w:numPr>
      </w:pPr>
      <w:r>
        <w:t>Zuordnung der Datenpunkte zu einem Clusterzentrum</w:t>
      </w:r>
    </w:p>
    <w:p w:rsidR="009A1466" w:rsidRDefault="009A1466" w:rsidP="00497041">
      <w:pPr>
        <w:pStyle w:val="Listenabsatz"/>
        <w:numPr>
          <w:ilvl w:val="0"/>
          <w:numId w:val="8"/>
        </w:numPr>
      </w:pPr>
      <w:r>
        <w:t>Neuberechnung der Clusterzentren</w:t>
      </w:r>
    </w:p>
    <w:p w:rsidR="009A1466" w:rsidRDefault="009A1466" w:rsidP="009A1466">
      <w:r>
        <w:t xml:space="preserve">Diese beiden Schritte werden wiederholt, bis sich die Position der Clusterzentren nicht mehr verändert. Beispielhaft mit </w:t>
      </w:r>
      <w:r w:rsidRPr="009A1466">
        <w:rPr>
          <w:rFonts w:asciiTheme="majorHAnsi" w:hAnsiTheme="majorHAnsi"/>
          <w:i/>
        </w:rPr>
        <w:t>k</w:t>
      </w:r>
      <w:r>
        <w:rPr>
          <w:rFonts w:asciiTheme="majorHAnsi" w:hAnsiTheme="majorHAnsi"/>
          <w:i/>
        </w:rPr>
        <w:t xml:space="preserve"> = 2 </w:t>
      </w:r>
      <w:r>
        <w:t xml:space="preserve">ist der Ablauf in </w:t>
      </w:r>
      <w:r>
        <w:fldChar w:fldCharType="begin"/>
      </w:r>
      <w:r>
        <w:instrText xml:space="preserve"> REF _Ref475884301 \h </w:instrText>
      </w:r>
      <w:r>
        <w:fldChar w:fldCharType="separate"/>
      </w:r>
      <w:r w:rsidR="007533F1">
        <w:t xml:space="preserve">Abbildung </w:t>
      </w:r>
      <w:r w:rsidR="007533F1">
        <w:rPr>
          <w:noProof/>
        </w:rPr>
        <w:t>24</w:t>
      </w:r>
      <w:r>
        <w:fldChar w:fldCharType="end"/>
      </w:r>
      <w:r w:rsidR="007371C8">
        <w:t xml:space="preserve"> skizziert, wo</w:t>
      </w:r>
      <w:r w:rsidR="00CA2CFE">
        <w:t>bei</w:t>
      </w:r>
      <w:r w:rsidR="007371C8">
        <w:t xml:space="preserve"> die Kon</w:t>
      </w:r>
      <w:r w:rsidR="00CA2CFE">
        <w:t>v</w:t>
      </w:r>
      <w:r w:rsidR="007371C8">
        <w:t>ergenz nach drei Iterationen erreicht ist.</w:t>
      </w:r>
    </w:p>
    <w:p w:rsidR="00B66A3F" w:rsidRPr="002006CE" w:rsidRDefault="00B66A3F" w:rsidP="009A1466">
      <w:pPr>
        <w:rPr>
          <w:sz w:val="6"/>
        </w:rPr>
      </w:pPr>
    </w:p>
    <w:p w:rsidR="009A1466" w:rsidRDefault="009A1466" w:rsidP="00B52AB2">
      <w:pPr>
        <w:spacing w:line="240" w:lineRule="auto"/>
      </w:pPr>
      <w:r>
        <w:rPr>
          <w:noProof/>
          <w:lang w:eastAsia="de-DE"/>
        </w:rPr>
        <w:drawing>
          <wp:inline distT="0" distB="0" distL="0" distR="0" wp14:anchorId="12CE1F16" wp14:editId="088B4EE9">
            <wp:extent cx="5400675" cy="1619250"/>
            <wp:effectExtent l="0" t="0" r="9525"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00675" cy="1619250"/>
                    </a:xfrm>
                    <a:prstGeom prst="rect">
                      <a:avLst/>
                    </a:prstGeom>
                    <a:noFill/>
                    <a:ln>
                      <a:noFill/>
                    </a:ln>
                  </pic:spPr>
                </pic:pic>
              </a:graphicData>
            </a:graphic>
          </wp:inline>
        </w:drawing>
      </w:r>
    </w:p>
    <w:p w:rsidR="009A1466" w:rsidRDefault="009A1466" w:rsidP="009A1466">
      <w:pPr>
        <w:pStyle w:val="Beschriftung"/>
      </w:pPr>
      <w:bookmarkStart w:id="85" w:name="_Ref475884301"/>
      <w:bookmarkStart w:id="86" w:name="_Toc476722502"/>
      <w:r>
        <w:t xml:space="preserve">Abbildung </w:t>
      </w:r>
      <w:r w:rsidR="00C216BB">
        <w:fldChar w:fldCharType="begin"/>
      </w:r>
      <w:r w:rsidR="00C216BB">
        <w:instrText xml:space="preserve"> SEQ Abbildung \* ARABIC </w:instrText>
      </w:r>
      <w:r w:rsidR="00C216BB">
        <w:fldChar w:fldCharType="separate"/>
      </w:r>
      <w:r w:rsidR="007533F1">
        <w:rPr>
          <w:noProof/>
        </w:rPr>
        <w:t>24</w:t>
      </w:r>
      <w:r w:rsidR="00C216BB">
        <w:rPr>
          <w:noProof/>
        </w:rPr>
        <w:fldChar w:fldCharType="end"/>
      </w:r>
      <w:bookmarkEnd w:id="85"/>
      <w:r>
        <w:t xml:space="preserve"> - k-</w:t>
      </w:r>
      <w:proofErr w:type="spellStart"/>
      <w:r>
        <w:t>Means</w:t>
      </w:r>
      <w:proofErr w:type="spellEnd"/>
      <w:r>
        <w:t xml:space="preserve"> mit zwei </w:t>
      </w:r>
      <w:r w:rsidR="00B4063D">
        <w:t xml:space="preserve">zu bildenden </w:t>
      </w:r>
      <w:r>
        <w:t>Cluster</w:t>
      </w:r>
      <w:r w:rsidR="00B4063D">
        <w:t xml:space="preserve">n (hellgrau und schwarz) </w:t>
      </w:r>
      <w:r>
        <w:t>nach der Initialisierung</w:t>
      </w:r>
      <w:r w:rsidR="007371C8">
        <w:t xml:space="preserve"> (links) und nach </w:t>
      </w:r>
      <w:r w:rsidR="007371C8" w:rsidRPr="007371C8">
        <w:rPr>
          <w:rFonts w:asciiTheme="majorHAnsi" w:hAnsiTheme="majorHAnsi"/>
          <w:i/>
        </w:rPr>
        <w:t>t</w:t>
      </w:r>
      <w:r w:rsidR="007371C8">
        <w:t xml:space="preserve"> Iterationen</w:t>
      </w:r>
      <w:r w:rsidR="006D6F3D">
        <w:t xml:space="preserve"> (ab 2. von </w:t>
      </w:r>
      <w:r w:rsidR="002F153F">
        <w:t>l</w:t>
      </w:r>
      <w:r w:rsidR="006D6F3D">
        <w:t>inks</w:t>
      </w:r>
      <w:r w:rsidR="002F153F">
        <w:t>)</w:t>
      </w:r>
      <w:r w:rsidR="007371C8">
        <w:t xml:space="preserve">. </w:t>
      </w:r>
      <w:r w:rsidR="00B4063D">
        <w:t xml:space="preserve">Die Zuordnung der Datenpunkte zu den Clusterzentren (Kreise) ist </w:t>
      </w:r>
      <w:r w:rsidR="003B240D">
        <w:t xml:space="preserve">durch die Graustufe (hellgrau oder schwarz) </w:t>
      </w:r>
      <w:r w:rsidR="00B4063D">
        <w:t>codiert.</w:t>
      </w:r>
      <w:r w:rsidR="00CA2CFE">
        <w:t xml:space="preserve"> </w:t>
      </w:r>
      <w:r w:rsidR="00CA2CFE">
        <w:fldChar w:fldCharType="begin" w:fldLock="1"/>
      </w:r>
      <w:r w:rsidR="006D249D">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47", "uris" : [ "http://www.mendeley.com/documents/?uuid=0227ae83-821e-43fc-b296-e367db7fd495" ] } ], "mendeley" : { "formattedCitation" : "(Ertel, 2016, S. 247)", "plainTextFormattedCitation" : "(Ertel, 2016, S. 247)", "previouslyFormattedCitation" : "(Ertel, 2016, S. 247)" }, "properties" : { "noteIndex" : 0 }, "schema" : "https://github.com/citation-style-language/schema/raw/master/csl-citation.json" }</w:instrText>
      </w:r>
      <w:r w:rsidR="00CA2CFE">
        <w:fldChar w:fldCharType="separate"/>
      </w:r>
      <w:r w:rsidR="00CA2CFE" w:rsidRPr="00CA2CFE">
        <w:rPr>
          <w:b w:val="0"/>
          <w:noProof/>
        </w:rPr>
        <w:t>(Ertel, 2016, S. 247)</w:t>
      </w:r>
      <w:bookmarkEnd w:id="86"/>
      <w:r w:rsidR="00CA2CFE">
        <w:fldChar w:fldCharType="end"/>
      </w:r>
    </w:p>
    <w:p w:rsidR="00444E6D" w:rsidRPr="00444E6D" w:rsidRDefault="00444E6D" w:rsidP="00444E6D">
      <w:pPr>
        <w:rPr>
          <w:sz w:val="2"/>
        </w:rPr>
      </w:pPr>
    </w:p>
    <w:p w:rsidR="00D6585A" w:rsidRDefault="006558B2" w:rsidP="00D6585A">
      <w:r>
        <w:t xml:space="preserve">Die Zuordnung der Punkte zum nächstgelegenen Zentrum erfolgt </w:t>
      </w:r>
      <w:r w:rsidR="00862858">
        <w:t xml:space="preserve">mit </w:t>
      </w:r>
      <w:r>
        <w:t>Abstandsfunktionen wie beispielsweise dem euk</w:t>
      </w:r>
      <w:r w:rsidR="00232A76">
        <w:t>l</w:t>
      </w:r>
      <w:r>
        <w:t>idischen Abstand</w:t>
      </w:r>
      <w:r w:rsidR="006D249D">
        <w:t xml:space="preserve"> </w:t>
      </w:r>
      <w:r w:rsidR="006D249D">
        <w:fldChar w:fldCharType="begin" w:fldLock="1"/>
      </w:r>
      <w:r w:rsidR="00C51705">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45", "uris" : [ "http://www.mendeley.com/documents/?uuid=0227ae83-821e-43fc-b296-e367db7fd495" ] } ], "mendeley" : { "formattedCitation" : "(Ertel, 2016, S. 245)", "plainTextFormattedCitation" : "(Ertel, 2016, S. 245)", "previouslyFormattedCitation" : "(Ertel, 2016, S. 245)" }, "properties" : { "noteIndex" : 0 }, "schema" : "https://github.com/citation-style-language/schema/raw/master/csl-citation.json" }</w:instrText>
      </w:r>
      <w:r w:rsidR="006D249D">
        <w:fldChar w:fldCharType="separate"/>
      </w:r>
      <w:r w:rsidR="006D249D" w:rsidRPr="006D249D">
        <w:rPr>
          <w:noProof/>
        </w:rPr>
        <w:t>(Ertel, 2016, S. 245)</w:t>
      </w:r>
      <w:r w:rsidR="006D249D">
        <w:fldChar w:fldCharType="end"/>
      </w:r>
      <w:r>
        <w:t xml:space="preserve">. </w:t>
      </w:r>
      <w:r w:rsidR="009D15D7">
        <w:t>Das jeweilige Cluste</w:t>
      </w:r>
      <w:r w:rsidR="009D15D7">
        <w:t>r</w:t>
      </w:r>
      <w:r w:rsidR="009D15D7">
        <w:t xml:space="preserve">zentrum </w:t>
      </w:r>
      <w:r w:rsidR="009D15D7" w:rsidRPr="009D15D7">
        <w:rPr>
          <w:rFonts w:asciiTheme="majorHAnsi" w:hAnsiTheme="majorHAnsi"/>
          <w:i/>
        </w:rPr>
        <w:t>μ</w:t>
      </w:r>
      <w:r w:rsidR="009D15D7">
        <w:t xml:space="preserve"> für</w:t>
      </w:r>
      <w:r w:rsidR="00CA6B87">
        <w:t xml:space="preserve"> die</w:t>
      </w:r>
      <w:r w:rsidR="009D15D7">
        <w:t xml:space="preserve"> </w:t>
      </w:r>
      <w:r w:rsidR="009D15D7" w:rsidRPr="00874F05">
        <w:rPr>
          <w:i/>
        </w:rPr>
        <w:t>x</w:t>
      </w:r>
      <w:r w:rsidR="009D15D7" w:rsidRPr="00874F05">
        <w:rPr>
          <w:i/>
          <w:vertAlign w:val="subscript"/>
        </w:rPr>
        <w:t>1</w:t>
      </w:r>
      <w:r w:rsidR="009D15D7" w:rsidRPr="00874F05">
        <w:rPr>
          <w:i/>
        </w:rPr>
        <w:t>,…</w:t>
      </w:r>
      <w:proofErr w:type="gramStart"/>
      <w:r w:rsidR="009D15D7">
        <w:rPr>
          <w:i/>
        </w:rPr>
        <w:t>,</w:t>
      </w:r>
      <w:r w:rsidR="009D15D7" w:rsidRPr="00874F05">
        <w:rPr>
          <w:i/>
        </w:rPr>
        <w:t>x</w:t>
      </w:r>
      <w:r w:rsidR="003263DD" w:rsidRPr="003263DD">
        <w:rPr>
          <w:rFonts w:asciiTheme="majorHAnsi" w:hAnsiTheme="majorHAnsi"/>
          <w:i/>
          <w:vertAlign w:val="subscript"/>
        </w:rPr>
        <w:t>l</w:t>
      </w:r>
      <w:proofErr w:type="gramEnd"/>
      <w:r w:rsidR="009D15D7">
        <w:t xml:space="preserve"> Punkte</w:t>
      </w:r>
      <w:r w:rsidR="001764B5">
        <w:t xml:space="preserve">, die dem Clusterzentrum zugeordnet sind, </w:t>
      </w:r>
      <w:r w:rsidR="009D15D7">
        <w:t xml:space="preserve">wird in jeder Iteration </w:t>
      </w:r>
      <w:r w:rsidR="00AD3D87">
        <w:t xml:space="preserve">folgendermaßen </w:t>
      </w:r>
      <w:r w:rsidR="009D15D7">
        <w:t>neu berechnet</w:t>
      </w:r>
      <w:r w:rsidR="003263DD">
        <w:t xml:space="preserve"> </w:t>
      </w:r>
      <w:r w:rsidR="009D15D7">
        <w:t>:</w:t>
      </w:r>
    </w:p>
    <w:p w:rsidR="00B66A3F" w:rsidRPr="00B66A3F" w:rsidRDefault="00B66A3F" w:rsidP="00D6585A">
      <w:pPr>
        <w:rPr>
          <w:sz w:val="4"/>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3"/>
        <w:gridCol w:w="1423"/>
      </w:tblGrid>
      <w:tr w:rsidR="009D15D7" w:rsidTr="006D249D">
        <w:tc>
          <w:tcPr>
            <w:tcW w:w="7196" w:type="dxa"/>
          </w:tcPr>
          <w:p w:rsidR="009D15D7" w:rsidRPr="00874F05" w:rsidRDefault="00CA6B87" w:rsidP="006D249D">
            <m:oMathPara>
              <m:oMath>
                <m:r>
                  <w:rPr>
                    <w:rFonts w:ascii="Cambria Math" w:hAnsi="Cambria Math"/>
                  </w:rPr>
                  <m:t xml:space="preserve">μ=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x</m:t>
                        </m:r>
                      </m:e>
                      <m:sub>
                        <m:r>
                          <w:rPr>
                            <w:rFonts w:ascii="Cambria Math" w:hAnsi="Cambria Math"/>
                          </w:rPr>
                          <m:t>i</m:t>
                        </m:r>
                      </m:sub>
                    </m:sSub>
                  </m:e>
                </m:nary>
              </m:oMath>
            </m:oMathPara>
          </w:p>
        </w:tc>
        <w:tc>
          <w:tcPr>
            <w:tcW w:w="1449" w:type="dxa"/>
            <w:vAlign w:val="center"/>
          </w:tcPr>
          <w:p w:rsidR="009D15D7" w:rsidRDefault="009D15D7" w:rsidP="009D15D7">
            <w:pPr>
              <w:jc w:val="center"/>
            </w:pPr>
            <w:r>
              <w:t>(10)</w:t>
            </w:r>
          </w:p>
        </w:tc>
      </w:tr>
      <w:tr w:rsidR="00356CA8" w:rsidTr="006D249D">
        <w:tc>
          <w:tcPr>
            <w:tcW w:w="7196" w:type="dxa"/>
          </w:tcPr>
          <w:p w:rsidR="00356CA8" w:rsidRDefault="00356CA8" w:rsidP="006D249D">
            <w:pPr>
              <w:rPr>
                <w:rFonts w:ascii="Calibri" w:eastAsia="Calibri" w:hAnsi="Calibri" w:cs="Times New Roman"/>
              </w:rPr>
            </w:pPr>
          </w:p>
        </w:tc>
        <w:tc>
          <w:tcPr>
            <w:tcW w:w="1449" w:type="dxa"/>
            <w:vAlign w:val="center"/>
          </w:tcPr>
          <w:p w:rsidR="00356CA8" w:rsidRDefault="00356CA8" w:rsidP="009D15D7">
            <w:pPr>
              <w:jc w:val="center"/>
            </w:pPr>
          </w:p>
        </w:tc>
      </w:tr>
      <w:tr w:rsidR="00B66A3F" w:rsidTr="006D249D">
        <w:tc>
          <w:tcPr>
            <w:tcW w:w="7196" w:type="dxa"/>
          </w:tcPr>
          <w:p w:rsidR="00B66A3F" w:rsidRDefault="00B66A3F" w:rsidP="006D249D">
            <w:pPr>
              <w:rPr>
                <w:rFonts w:ascii="Calibri" w:eastAsia="Calibri" w:hAnsi="Calibri" w:cs="Times New Roman"/>
              </w:rPr>
            </w:pPr>
          </w:p>
          <w:p w:rsidR="00B66A3F" w:rsidRDefault="00B66A3F" w:rsidP="006D249D">
            <w:pPr>
              <w:rPr>
                <w:rFonts w:ascii="Calibri" w:eastAsia="Calibri" w:hAnsi="Calibri" w:cs="Times New Roman"/>
              </w:rPr>
            </w:pPr>
          </w:p>
          <w:p w:rsidR="00B66A3F" w:rsidRDefault="00B66A3F" w:rsidP="00444E6D">
            <w:pPr>
              <w:rPr>
                <w:rFonts w:ascii="Calibri" w:eastAsia="Calibri" w:hAnsi="Calibri" w:cs="Times New Roman"/>
              </w:rPr>
            </w:pPr>
          </w:p>
        </w:tc>
        <w:tc>
          <w:tcPr>
            <w:tcW w:w="1449" w:type="dxa"/>
            <w:vAlign w:val="center"/>
          </w:tcPr>
          <w:p w:rsidR="00B66A3F" w:rsidRDefault="00B66A3F" w:rsidP="009D15D7">
            <w:pPr>
              <w:jc w:val="center"/>
            </w:pPr>
          </w:p>
        </w:tc>
      </w:tr>
    </w:tbl>
    <w:p w:rsidR="006A3746" w:rsidRDefault="006A3746" w:rsidP="00356CA8">
      <w:pPr>
        <w:pStyle w:val="berschrift1"/>
        <w:numPr>
          <w:ilvl w:val="0"/>
          <w:numId w:val="1"/>
        </w:numPr>
      </w:pPr>
      <w:bookmarkStart w:id="87" w:name="_Toc476722426"/>
      <w:r>
        <w:lastRenderedPageBreak/>
        <w:t>Konzeption</w:t>
      </w:r>
      <w:bookmarkEnd w:id="87"/>
    </w:p>
    <w:p w:rsidR="00A64565" w:rsidRDefault="00A64565" w:rsidP="003C0107">
      <w:pPr>
        <w:pStyle w:val="berschrift2"/>
        <w:numPr>
          <w:ilvl w:val="1"/>
          <w:numId w:val="1"/>
        </w:numPr>
        <w:ind w:left="567" w:hanging="567"/>
        <w:jc w:val="left"/>
      </w:pPr>
      <w:bookmarkStart w:id="88" w:name="_Toc476722427"/>
      <w:r>
        <w:t>Zielstellung</w:t>
      </w:r>
      <w:bookmarkEnd w:id="88"/>
    </w:p>
    <w:p w:rsidR="004D1443" w:rsidRDefault="00742184" w:rsidP="008E1E4B">
      <w:r w:rsidRPr="00742184">
        <w:t>Ziel der Arbeit ist e</w:t>
      </w:r>
      <w:r w:rsidR="00B506F1">
        <w:t>s, ein System zu entwerfen, das</w:t>
      </w:r>
      <w:r w:rsidRPr="00742184">
        <w:t xml:space="preserve"> bei Eingabe von </w:t>
      </w:r>
      <w:r>
        <w:t xml:space="preserve">spezifischen </w:t>
      </w:r>
      <w:r w:rsidR="00694485">
        <w:t>morphol</w:t>
      </w:r>
      <w:r w:rsidR="00694485">
        <w:t>o</w:t>
      </w:r>
      <w:r w:rsidR="00694485">
        <w:t xml:space="preserve">gischen </w:t>
      </w:r>
      <w:r w:rsidR="004750F6">
        <w:t>Merkmalen</w:t>
      </w:r>
      <w:r w:rsidRPr="00742184">
        <w:t xml:space="preserve"> diese einer bestimmten Pflanzenart zuordnen kann. </w:t>
      </w:r>
      <w:r w:rsidR="004D1443" w:rsidRPr="00C3092E">
        <w:t xml:space="preserve">Der Fokus der Arbeit liegt </w:t>
      </w:r>
      <w:r w:rsidR="00260200">
        <w:t xml:space="preserve">dabei </w:t>
      </w:r>
      <w:r w:rsidR="004D1443" w:rsidRPr="00C3092E">
        <w:t xml:space="preserve">auf der Erkennung von Pflanzen anhand ihrer Blattmerkmale, weshalb auch die Eingangsdaten des Systems aus Bildern von Blättern </w:t>
      </w:r>
      <w:r w:rsidR="00347F22">
        <w:t>extrahiert</w:t>
      </w:r>
      <w:r w:rsidR="004D1443" w:rsidRPr="00C3092E">
        <w:t xml:space="preserve"> werden.</w:t>
      </w:r>
    </w:p>
    <w:p w:rsidR="00FD45B0" w:rsidRDefault="00096ED8" w:rsidP="008E1E4B">
      <w:r>
        <w:t>D</w:t>
      </w:r>
      <w:r w:rsidR="00742184" w:rsidRPr="00742184">
        <w:t xml:space="preserve">as System </w:t>
      </w:r>
      <w:r>
        <w:t xml:space="preserve">muss </w:t>
      </w:r>
      <w:r w:rsidR="00742184" w:rsidRPr="00742184">
        <w:t>Muster in den Bildern erkennen</w:t>
      </w:r>
      <w:r w:rsidR="0059114B">
        <w:t>, die</w:t>
      </w:r>
      <w:r w:rsidR="00742184" w:rsidRPr="00742184">
        <w:t xml:space="preserve"> sich innerhalb der gleichen Art ähneln, sie aber gleichzeitig von anderen Arten abgrenzen.</w:t>
      </w:r>
      <w:r w:rsidR="0059114B">
        <w:t xml:space="preserve"> </w:t>
      </w:r>
      <w:r w:rsidR="00726722">
        <w:t>Untersucht werden soll, i</w:t>
      </w:r>
      <w:r w:rsidR="00F61BBA">
        <w:t xml:space="preserve">n welchem Ausmaß die </w:t>
      </w:r>
      <w:r w:rsidR="002B486A">
        <w:t xml:space="preserve">verschiedenen </w:t>
      </w:r>
      <w:r w:rsidR="00F61BBA">
        <w:t>Merkmale der Blätter der</w:t>
      </w:r>
      <w:r w:rsidR="00981987">
        <w:t xml:space="preserve"> automatisierten</w:t>
      </w:r>
      <w:r w:rsidR="00F61BBA">
        <w:t xml:space="preserve"> Differenzi</w:t>
      </w:r>
      <w:r w:rsidR="00F61BBA">
        <w:t>e</w:t>
      </w:r>
      <w:r w:rsidR="00F61BBA">
        <w:t>rung zwischen den Arten</w:t>
      </w:r>
      <w:r w:rsidR="007E7C31">
        <w:t xml:space="preserve"> </w:t>
      </w:r>
      <w:r w:rsidR="001A29D9">
        <w:t>beitragen</w:t>
      </w:r>
      <w:r w:rsidR="00726722">
        <w:t xml:space="preserve"> können</w:t>
      </w:r>
      <w:r w:rsidR="00F61BBA">
        <w:t>.</w:t>
      </w:r>
      <w:r w:rsidR="00D80C73">
        <w:t xml:space="preserve"> </w:t>
      </w:r>
    </w:p>
    <w:p w:rsidR="00CD7A8F" w:rsidRDefault="00CD7A8F" w:rsidP="008E1E4B">
      <w:r>
        <w:t xml:space="preserve">Die Entwicklung des Systems erfolgt nach dem Entwurfsmuster von </w:t>
      </w:r>
      <w:r w:rsidRPr="00CD7A8F">
        <w:t>Duda et al</w:t>
      </w:r>
      <w:r>
        <w:t xml:space="preserve">. (Kapitel </w:t>
      </w:r>
      <w:r>
        <w:fldChar w:fldCharType="begin"/>
      </w:r>
      <w:r>
        <w:instrText xml:space="preserve"> REF _Ref475975690 \r \h </w:instrText>
      </w:r>
      <w:r>
        <w:fldChar w:fldCharType="separate"/>
      </w:r>
      <w:r w:rsidR="007533F1">
        <w:t>2.3.2</w:t>
      </w:r>
      <w:r>
        <w:fldChar w:fldCharType="end"/>
      </w:r>
      <w:r>
        <w:t xml:space="preserve">), </w:t>
      </w:r>
      <w:r w:rsidR="00A32669">
        <w:t>was viele Tests und eine ständige Anpassung der Entwicklungsschritte erfordert.</w:t>
      </w:r>
      <w:r w:rsidR="004107C9">
        <w:t xml:space="preserve"> Der erste Schritt ist die Sammlung von Daten. </w:t>
      </w:r>
      <w:r w:rsidR="002D4DAB">
        <w:t>Zu diesem Zweck</w:t>
      </w:r>
      <w:r w:rsidR="004107C9">
        <w:t xml:space="preserve"> </w:t>
      </w:r>
      <w:r w:rsidR="00927A40">
        <w:t>soll</w:t>
      </w:r>
      <w:r w:rsidR="004107C9">
        <w:t xml:space="preserve"> ein eigener Datensatz erstellt </w:t>
      </w:r>
      <w:r w:rsidR="002D4DAB">
        <w:t>werden. Zusätzlich soll</w:t>
      </w:r>
      <w:r w:rsidR="004107C9">
        <w:t xml:space="preserve"> </w:t>
      </w:r>
      <w:r w:rsidR="00CB721B">
        <w:t xml:space="preserve">ermittelt werden, ob </w:t>
      </w:r>
      <w:r w:rsidR="00A608A4">
        <w:t xml:space="preserve">öffentlich zugängliche </w:t>
      </w:r>
      <w:r w:rsidR="00CB721B">
        <w:t>Datenbanken mit Bildmaterial von Blättern</w:t>
      </w:r>
      <w:r w:rsidR="002D4DAB">
        <w:t xml:space="preserve"> </w:t>
      </w:r>
      <w:r w:rsidR="00A608A4">
        <w:t>existieren</w:t>
      </w:r>
      <w:r w:rsidR="00CB721B">
        <w:t xml:space="preserve">, die </w:t>
      </w:r>
      <w:r w:rsidR="00A270DC">
        <w:t xml:space="preserve">ausreichend umfangreich und für </w:t>
      </w:r>
      <w:r w:rsidR="00CB721B">
        <w:t>den Syste</w:t>
      </w:r>
      <w:r w:rsidR="00CB721B">
        <w:t>m</w:t>
      </w:r>
      <w:r w:rsidR="00CB721B">
        <w:t xml:space="preserve">test geeignet </w:t>
      </w:r>
      <w:r w:rsidR="006773F0">
        <w:t>sind</w:t>
      </w:r>
      <w:r w:rsidR="00CB721B">
        <w:t>.</w:t>
      </w:r>
    </w:p>
    <w:p w:rsidR="00652FC9" w:rsidRDefault="00652FC9" w:rsidP="008E1E4B">
      <w:r>
        <w:t xml:space="preserve">Zwischen </w:t>
      </w:r>
      <w:r w:rsidR="009978AE">
        <w:t>die Schritte</w:t>
      </w:r>
      <w:r>
        <w:t xml:space="preserve"> der </w:t>
      </w:r>
      <w:r w:rsidR="009978AE">
        <w:t>Datens</w:t>
      </w:r>
      <w:r>
        <w:t xml:space="preserve">ammlung und der Verwendung für die Feature-Extraktion muss die Segmentierung </w:t>
      </w:r>
      <w:r w:rsidR="00B639C5">
        <w:t xml:space="preserve">der Bilder </w:t>
      </w:r>
      <w:r>
        <w:t xml:space="preserve">gestellt werden, mit der die gesammelten </w:t>
      </w:r>
      <w:r w:rsidR="00B639C5">
        <w:t>Blattfotos für die weitere Verwendung</w:t>
      </w:r>
      <w:r>
        <w:t xml:space="preserve"> vorbereitet und</w:t>
      </w:r>
      <w:r w:rsidR="00B639C5">
        <w:t xml:space="preserve"> die Blätter</w:t>
      </w:r>
      <w:r>
        <w:t xml:space="preserve"> freigestellt werden.</w:t>
      </w:r>
    </w:p>
    <w:p w:rsidR="00184BDE" w:rsidRDefault="00184BDE" w:rsidP="00184BDE">
      <w:r>
        <w:t>In</w:t>
      </w:r>
      <w:r w:rsidR="004107C9">
        <w:t xml:space="preserve"> den Schritt der</w:t>
      </w:r>
      <w:r>
        <w:t xml:space="preserve"> Auswahl der </w:t>
      </w:r>
      <w:r w:rsidR="004107C9">
        <w:t>Features</w:t>
      </w:r>
      <w:r>
        <w:t xml:space="preserve"> soll möglichst viel Vorwissen über die Beschaffe</w:t>
      </w:r>
      <w:r>
        <w:t>n</w:t>
      </w:r>
      <w:r>
        <w:t xml:space="preserve">heit des Blattes einfließen, und so abbilden, wie der Mensch </w:t>
      </w:r>
      <w:r w:rsidR="00061CB9">
        <w:t xml:space="preserve">Pflanzen anhand der </w:t>
      </w:r>
      <w:r>
        <w:t xml:space="preserve">Blätter unterscheidet. In Frage kommende </w:t>
      </w:r>
      <w:r w:rsidR="005860FE">
        <w:t>Charakteristiken</w:t>
      </w:r>
      <w:r>
        <w:t xml:space="preserve"> sind dabei die Blattform, die Blatträ</w:t>
      </w:r>
      <w:r>
        <w:t>n</w:t>
      </w:r>
      <w:r>
        <w:t>der und die Struktur der Blattnervatur.</w:t>
      </w:r>
    </w:p>
    <w:p w:rsidR="00D94FFA" w:rsidRDefault="00F61BBA" w:rsidP="008E1E4B">
      <w:r>
        <w:t xml:space="preserve">Es wird angenommen, dass sich </w:t>
      </w:r>
      <w:r w:rsidR="008E1E4B">
        <w:t xml:space="preserve">Blätter </w:t>
      </w:r>
      <w:r>
        <w:t xml:space="preserve">besonders gut über die </w:t>
      </w:r>
      <w:r w:rsidR="008E1E4B">
        <w:t xml:space="preserve">Blattform </w:t>
      </w:r>
      <w:r>
        <w:t>unterscheiden lassen</w:t>
      </w:r>
      <w:r w:rsidR="008E1E4B">
        <w:t xml:space="preserve">, da </w:t>
      </w:r>
      <w:r>
        <w:t>diese</w:t>
      </w:r>
      <w:r w:rsidR="008E1E4B">
        <w:t xml:space="preserve"> </w:t>
      </w:r>
      <w:r w:rsidR="00D51AA4">
        <w:t xml:space="preserve">zwischen den Arten </w:t>
      </w:r>
      <w:r w:rsidR="008E1E4B">
        <w:t>sehr variabel ist.</w:t>
      </w:r>
      <w:r w:rsidR="008E1E4B" w:rsidRPr="008E1E4B">
        <w:t xml:space="preserve"> </w:t>
      </w:r>
      <w:r w:rsidR="009031E1">
        <w:t>Die Bla</w:t>
      </w:r>
      <w:r w:rsidR="00862505">
        <w:t xml:space="preserve">ttnervatur ist </w:t>
      </w:r>
      <w:r w:rsidR="00366D19">
        <w:t xml:space="preserve">dagegen </w:t>
      </w:r>
      <w:r w:rsidR="00862505">
        <w:t xml:space="preserve">weniger </w:t>
      </w:r>
      <w:r w:rsidR="00BC7F02">
        <w:t>divers</w:t>
      </w:r>
      <w:r w:rsidR="00862505">
        <w:t xml:space="preserve">. </w:t>
      </w:r>
      <w:r w:rsidR="00D94FFA">
        <w:t xml:space="preserve">Hinsichtlich der </w:t>
      </w:r>
      <w:r w:rsidR="00366D19">
        <w:t xml:space="preserve">Blattnervatur </w:t>
      </w:r>
      <w:r w:rsidR="00D94FFA">
        <w:t xml:space="preserve">soll zudem überprüft werden, ob die Beschreibbarkeit von der </w:t>
      </w:r>
      <w:r w:rsidR="005103B6">
        <w:t>betrachteten</w:t>
      </w:r>
      <w:r w:rsidR="00D94FFA">
        <w:t xml:space="preserve"> Blattseite abhängt.</w:t>
      </w:r>
      <w:r w:rsidR="00121D1E">
        <w:t xml:space="preserve"> Von der menschlichen Wahrnehmung ausgehend, sind die Nerven auf der Unterseite des Blattes </w:t>
      </w:r>
      <w:r w:rsidR="00067CB6">
        <w:t xml:space="preserve">meist deutlich </w:t>
      </w:r>
      <w:r w:rsidR="00121D1E">
        <w:t>besser erkenn-und beschrei</w:t>
      </w:r>
      <w:r w:rsidR="00121D1E">
        <w:t>b</w:t>
      </w:r>
      <w:r w:rsidR="00121D1E">
        <w:t>bar.</w:t>
      </w:r>
    </w:p>
    <w:p w:rsidR="00CD7A8F" w:rsidRDefault="004F30DD" w:rsidP="002F3E81">
      <w:r>
        <w:lastRenderedPageBreak/>
        <w:t>Weiter soll untersucht werden, wie</w:t>
      </w:r>
      <w:r w:rsidR="008D11AA">
        <w:t xml:space="preserve"> sich die einzelnen </w:t>
      </w:r>
      <w:r w:rsidR="00A44E22">
        <w:t xml:space="preserve">ausgewählten </w:t>
      </w:r>
      <w:r w:rsidR="00655D9E">
        <w:t>Features</w:t>
      </w:r>
      <w:r w:rsidR="008D11AA">
        <w:t xml:space="preserve"> miteinander kombinieren lassen</w:t>
      </w:r>
      <w:r w:rsidR="00D678E8">
        <w:t>, um ein</w:t>
      </w:r>
      <w:r w:rsidR="008D11AA">
        <w:t xml:space="preserve"> Optimum an deskriptiver Leistung </w:t>
      </w:r>
      <w:r w:rsidR="00BD6C04">
        <w:t>zu erzielen</w:t>
      </w:r>
      <w:r w:rsidR="008D11AA">
        <w:t>.</w:t>
      </w:r>
      <w:r w:rsidR="00655D9E">
        <w:t xml:space="preserve"> Die Annahme ist, dass sich</w:t>
      </w:r>
      <w:r w:rsidR="00D678E8">
        <w:t xml:space="preserve"> </w:t>
      </w:r>
      <w:r w:rsidR="001B0E02">
        <w:t>eine</w:t>
      </w:r>
      <w:r w:rsidR="00D678E8">
        <w:t xml:space="preserve"> </w:t>
      </w:r>
      <w:r w:rsidR="003E726C" w:rsidRPr="003E726C">
        <w:t xml:space="preserve">nahe dem Optimum liegende Kombination aus jeweils einem Feature der Form und der Textur bilden lässt.  </w:t>
      </w:r>
      <w:r w:rsidR="00257BCA">
        <w:t xml:space="preserve">Features der gleichen Kategorie, also Form oder Textur, </w:t>
      </w:r>
      <w:r w:rsidR="00936C7D">
        <w:t>liefern</w:t>
      </w:r>
      <w:r w:rsidR="00DA4A8B">
        <w:t xml:space="preserve"> </w:t>
      </w:r>
      <w:r w:rsidR="00257BCA">
        <w:t>kombiniert</w:t>
      </w:r>
      <w:r w:rsidR="00DA4A8B">
        <w:t xml:space="preserve"> </w:t>
      </w:r>
      <w:r w:rsidR="001B0E02">
        <w:t xml:space="preserve">vermutlich </w:t>
      </w:r>
      <w:r w:rsidR="009E6341">
        <w:t>viele</w:t>
      </w:r>
      <w:r w:rsidR="001B0E02">
        <w:t xml:space="preserve"> </w:t>
      </w:r>
      <w:r w:rsidR="00DA4A8B">
        <w:t>redundante Informationen.</w:t>
      </w:r>
    </w:p>
    <w:p w:rsidR="00CB721B" w:rsidRDefault="00CD7A8F" w:rsidP="00FB4799">
      <w:r>
        <w:t>Die Klassifizierung soll durc</w:t>
      </w:r>
      <w:r w:rsidR="002D0413">
        <w:t>h ein künstliches neuronales Netz erfolgen</w:t>
      </w:r>
      <w:r w:rsidR="00E06AFF">
        <w:t xml:space="preserve">. Es muss getestet werden, wie gut die Performanz des Netzes gegenüber einem Vergleichsmodell ist. Dazu zählen auch Tests mit verschiedenen Parametern und unterschiedlichen Graden der Komplexität des Netzes. </w:t>
      </w:r>
      <w:r w:rsidR="00B8740C">
        <w:t xml:space="preserve">Ziel dabei ist, den </w:t>
      </w:r>
      <w:r w:rsidR="00F448C6">
        <w:t>Grad</w:t>
      </w:r>
      <w:r w:rsidR="00B8740C">
        <w:t xml:space="preserve"> </w:t>
      </w:r>
      <w:r w:rsidR="00F448C6">
        <w:t xml:space="preserve">zu finden, </w:t>
      </w:r>
      <w:r w:rsidR="00B8740C">
        <w:t>an dem die Erkennungsleistung ausreichend ist und mit steigender Komplexität nicht mehr wesentlich verbessert werden kann.</w:t>
      </w:r>
    </w:p>
    <w:p w:rsidR="0006140F" w:rsidRDefault="0006140F" w:rsidP="00FB4799">
      <w:r>
        <w:t xml:space="preserve">Evaluation und Tests sollen aus einer </w:t>
      </w:r>
      <w:r w:rsidR="00B603F0">
        <w:t xml:space="preserve">zu implementierenden </w:t>
      </w:r>
      <w:r>
        <w:t>Oberfläche heraus erfolgen, die die einzelnen Komponenten des Systems mi</w:t>
      </w:r>
      <w:r w:rsidR="00E10534">
        <w:t>t</w:t>
      </w:r>
      <w:r>
        <w:t>einander verbindet</w:t>
      </w:r>
      <w:r w:rsidR="000E514D">
        <w:t xml:space="preserve"> und steuert</w:t>
      </w:r>
      <w:r>
        <w:t>.</w:t>
      </w:r>
    </w:p>
    <w:p w:rsidR="00A93009" w:rsidRDefault="00A93009" w:rsidP="00A93009">
      <w:pPr>
        <w:pStyle w:val="berschrift2"/>
        <w:numPr>
          <w:ilvl w:val="1"/>
          <w:numId w:val="1"/>
        </w:numPr>
        <w:ind w:left="567" w:hanging="567"/>
        <w:jc w:val="left"/>
      </w:pPr>
      <w:bookmarkStart w:id="89" w:name="_Toc476722428"/>
      <w:r>
        <w:t>Abgrenzung</w:t>
      </w:r>
      <w:bookmarkEnd w:id="89"/>
    </w:p>
    <w:p w:rsidR="00F00B80" w:rsidRDefault="008E1E4B" w:rsidP="00F00B80">
      <w:r>
        <w:t>Zur Verringerung der Komplexität sollen Blätter nur in ihrer Grundform Laubblatt betrac</w:t>
      </w:r>
      <w:r>
        <w:t>h</w:t>
      </w:r>
      <w:r>
        <w:t xml:space="preserve">tet werden. </w:t>
      </w:r>
      <w:r w:rsidR="00260608">
        <w:t>Analysen</w:t>
      </w:r>
      <w:r w:rsidR="00C67096">
        <w:t xml:space="preserve"> von </w:t>
      </w:r>
      <w:r>
        <w:t xml:space="preserve">Metamorphosen </w:t>
      </w:r>
      <w:r w:rsidR="005E333B">
        <w:t xml:space="preserve">des Blattes, </w:t>
      </w:r>
      <w:r>
        <w:t>wie</w:t>
      </w:r>
      <w:r w:rsidR="005E333B">
        <w:t xml:space="preserve"> beispielsweise </w:t>
      </w:r>
      <w:r w:rsidR="00CA1F45">
        <w:t>der</w:t>
      </w:r>
      <w:r>
        <w:t xml:space="preserve"> Blütenblä</w:t>
      </w:r>
      <w:r>
        <w:t>t</w:t>
      </w:r>
      <w:r>
        <w:t>ter</w:t>
      </w:r>
      <w:r w:rsidR="005E333B">
        <w:t>,</w:t>
      </w:r>
      <w:r>
        <w:t xml:space="preserve"> könnten das geplante System erweitern, sind aber nicht Teil dieser Arbeit.</w:t>
      </w:r>
      <w:r w:rsidR="00F00B80">
        <w:t xml:space="preserve"> Zudem werden Blätter nur einzeln betrachten, die Blattanordnung soll kein Kriterium sein.</w:t>
      </w:r>
    </w:p>
    <w:p w:rsidR="000A35BC" w:rsidRDefault="001B5A90" w:rsidP="000A35BC">
      <w:r>
        <w:t>Die geplante Oberfläche dient nur dem Test und der Evaluation des Systems. Somit wird auch nicht gesondert auf Ansprüche hinsichtlich der Usability der Oberfläche geachtet.</w:t>
      </w:r>
    </w:p>
    <w:p w:rsidR="001B5A90" w:rsidRDefault="000A35BC" w:rsidP="00F00B80">
      <w:r>
        <w:t xml:space="preserve">Im Rahmen dieser Arbeit wird keine über die Oberfläche hinausgehende Anwendung des Systems entwickelt. Das schließt eine eventuelle </w:t>
      </w:r>
      <w:r w:rsidR="001E4659">
        <w:t>Client-</w:t>
      </w:r>
      <w:r>
        <w:t>Server-Anwendung</w:t>
      </w:r>
      <w:r w:rsidR="00DA7904">
        <w:t xml:space="preserve"> mit dem </w:t>
      </w:r>
      <w:proofErr w:type="spellStart"/>
      <w:r w:rsidR="00DA7904">
        <w:t>Klassifizierungssytem</w:t>
      </w:r>
      <w:proofErr w:type="spellEnd"/>
      <w:r>
        <w:t xml:space="preserve"> als Backend und eine</w:t>
      </w:r>
      <w:r w:rsidR="008C41D4">
        <w:t>r</w:t>
      </w:r>
      <w:r>
        <w:t xml:space="preserve"> Smartphone-App als Frontend </w:t>
      </w:r>
      <w:r w:rsidR="00CD663D">
        <w:t>ebenfalls aus</w:t>
      </w:r>
      <w:r>
        <w:t>.</w:t>
      </w:r>
    </w:p>
    <w:p w:rsidR="00272311" w:rsidRDefault="00E05C22" w:rsidP="003C0107">
      <w:pPr>
        <w:pStyle w:val="berschrift2"/>
        <w:numPr>
          <w:ilvl w:val="1"/>
          <w:numId w:val="1"/>
        </w:numPr>
        <w:ind w:left="567" w:hanging="567"/>
        <w:jc w:val="left"/>
      </w:pPr>
      <w:bookmarkStart w:id="90" w:name="_Ref476056061"/>
      <w:bookmarkStart w:id="91" w:name="_Toc476722429"/>
      <w:r>
        <w:t xml:space="preserve">Einordnung </w:t>
      </w:r>
      <w:r w:rsidR="000B190E">
        <w:t xml:space="preserve">der Arbeit </w:t>
      </w:r>
      <w:r>
        <w:t xml:space="preserve">in </w:t>
      </w:r>
      <w:r w:rsidR="000B190E">
        <w:t xml:space="preserve">den </w:t>
      </w:r>
      <w:r>
        <w:t>Konte</w:t>
      </w:r>
      <w:r w:rsidR="00EE3A81">
        <w:t>x</w:t>
      </w:r>
      <w:r>
        <w:t>t</w:t>
      </w:r>
      <w:bookmarkEnd w:id="90"/>
      <w:bookmarkEnd w:id="91"/>
    </w:p>
    <w:p w:rsidR="0018073E" w:rsidRDefault="00470C4B" w:rsidP="00C9072C">
      <w:pPr>
        <w:rPr>
          <w:noProof/>
        </w:rPr>
      </w:pPr>
      <w:r>
        <w:rPr>
          <w:noProof/>
        </w:rPr>
        <w:t xml:space="preserve">Das Themenfeld der Klassifizierung von Objekten </w:t>
      </w:r>
      <w:r w:rsidR="00C60B88">
        <w:rPr>
          <w:noProof/>
        </w:rPr>
        <w:t>durch Verfahren des</w:t>
      </w:r>
      <w:r>
        <w:rPr>
          <w:noProof/>
        </w:rPr>
        <w:t xml:space="preserve"> maschinellen Lernens </w:t>
      </w:r>
      <w:r w:rsidR="00C60B88">
        <w:rPr>
          <w:noProof/>
        </w:rPr>
        <w:t xml:space="preserve">bringt stetig neue Ansätze und Techniken hervor. </w:t>
      </w:r>
      <w:r w:rsidR="0018073E">
        <w:rPr>
          <w:noProof/>
        </w:rPr>
        <w:t xml:space="preserve">In </w:t>
      </w:r>
      <w:r>
        <w:rPr>
          <w:noProof/>
        </w:rPr>
        <w:t>jüngster</w:t>
      </w:r>
      <w:r w:rsidR="0018073E">
        <w:rPr>
          <w:noProof/>
        </w:rPr>
        <w:t xml:space="preserve"> </w:t>
      </w:r>
      <w:r w:rsidR="00153D8D">
        <w:rPr>
          <w:noProof/>
        </w:rPr>
        <w:t xml:space="preserve">Zeit </w:t>
      </w:r>
      <w:r w:rsidR="0018073E">
        <w:rPr>
          <w:noProof/>
        </w:rPr>
        <w:t>sind zahlreiche Arbeiten erschienen, die s</w:t>
      </w:r>
      <w:r w:rsidR="00163DC7">
        <w:rPr>
          <w:noProof/>
        </w:rPr>
        <w:t>ich speziell der Blatterkennung</w:t>
      </w:r>
      <w:r w:rsidR="00B2635C">
        <w:rPr>
          <w:noProof/>
        </w:rPr>
        <w:t xml:space="preserve"> anhand von</w:t>
      </w:r>
      <w:r>
        <w:rPr>
          <w:noProof/>
        </w:rPr>
        <w:t xml:space="preserve"> Form- und Texturmerkmalen</w:t>
      </w:r>
      <w:r w:rsidR="00B2635C">
        <w:rPr>
          <w:noProof/>
        </w:rPr>
        <w:t xml:space="preserve"> widmen.</w:t>
      </w:r>
      <w:r w:rsidR="002B3FF8">
        <w:rPr>
          <w:noProof/>
        </w:rPr>
        <w:t xml:space="preserve"> </w:t>
      </w:r>
      <w:r w:rsidR="00DB4B51">
        <w:rPr>
          <w:noProof/>
        </w:rPr>
        <w:t xml:space="preserve">Aufgrund der Fülle kann </w:t>
      </w:r>
      <w:r w:rsidR="006215EA">
        <w:rPr>
          <w:noProof/>
        </w:rPr>
        <w:t>nach</w:t>
      </w:r>
      <w:r w:rsidR="00DB4B51">
        <w:rPr>
          <w:noProof/>
        </w:rPr>
        <w:t>f</w:t>
      </w:r>
      <w:r w:rsidR="002B3FF8">
        <w:rPr>
          <w:noProof/>
        </w:rPr>
        <w:t xml:space="preserve">olgend </w:t>
      </w:r>
      <w:r w:rsidR="00155466">
        <w:rPr>
          <w:noProof/>
        </w:rPr>
        <w:t xml:space="preserve">nur ein Auszug </w:t>
      </w:r>
      <w:r w:rsidR="00706A5E">
        <w:rPr>
          <w:noProof/>
        </w:rPr>
        <w:t>der</w:t>
      </w:r>
      <w:r w:rsidR="00155466">
        <w:rPr>
          <w:noProof/>
        </w:rPr>
        <w:t xml:space="preserve"> </w:t>
      </w:r>
      <w:r w:rsidR="00155466">
        <w:rPr>
          <w:noProof/>
        </w:rPr>
        <w:lastRenderedPageBreak/>
        <w:t>Veröffentlichungen</w:t>
      </w:r>
      <w:r w:rsidR="002B3FF8">
        <w:rPr>
          <w:noProof/>
        </w:rPr>
        <w:t xml:space="preserve"> aufgeführt</w:t>
      </w:r>
      <w:r w:rsidR="0086012C">
        <w:rPr>
          <w:noProof/>
        </w:rPr>
        <w:t xml:space="preserve"> werden</w:t>
      </w:r>
      <w:r w:rsidR="00615179">
        <w:rPr>
          <w:noProof/>
        </w:rPr>
        <w:t xml:space="preserve">, die </w:t>
      </w:r>
      <w:r w:rsidR="00141177">
        <w:rPr>
          <w:noProof/>
        </w:rPr>
        <w:t xml:space="preserve">entweder </w:t>
      </w:r>
      <w:r w:rsidR="00615179">
        <w:rPr>
          <w:noProof/>
        </w:rPr>
        <w:t>für den Systementwurf der vorliegenden Arbeit relevant sind</w:t>
      </w:r>
      <w:r w:rsidR="00706A5E">
        <w:rPr>
          <w:noProof/>
        </w:rPr>
        <w:t xml:space="preserve"> oder interessante weiterführende Ansätze bieten</w:t>
      </w:r>
      <w:r w:rsidR="002B3FF8">
        <w:rPr>
          <w:noProof/>
        </w:rPr>
        <w:t>.</w:t>
      </w:r>
    </w:p>
    <w:p w:rsidR="001B0902" w:rsidRDefault="001B0902" w:rsidP="00C9072C">
      <w:r>
        <w:t xml:space="preserve">Bereits 2007 entwickelten </w:t>
      </w:r>
      <w:r>
        <w:fldChar w:fldCharType="begin" w:fldLock="1"/>
      </w:r>
      <w:r>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uris" : [ "http://www.mendeley.com/documents/?uuid=f9813cb7-df72-46bc-8dbc-51dde8a124c6" ] } ], "mendeley" : { "formattedCitation" : "(Wu et\u00a0al., 2007)", "manualFormatting" : "Wu et\u00a0al.", "plainTextFormattedCitation" : "(Wu et\u00a0al., 2007)", "previouslyFormattedCitation" : "(Wu et\u00a0al., 2007)" }, "properties" : { "noteIndex" : 0 }, "schema" : "https://github.com/citation-style-language/schema/raw/master/csl-citation.json" }</w:instrText>
      </w:r>
      <w:r>
        <w:fldChar w:fldCharType="separate"/>
      </w:r>
      <w:r w:rsidRPr="001B0902">
        <w:rPr>
          <w:noProof/>
        </w:rPr>
        <w:t>Wu et al.</w:t>
      </w:r>
      <w:r>
        <w:fldChar w:fldCharType="end"/>
      </w:r>
      <w:r>
        <w:t xml:space="preserve"> </w:t>
      </w:r>
      <w:r w:rsidR="0038101A">
        <w:t xml:space="preserve">ein System zur Klassifizierung von Blättern. Dazu erstellten sie einen eigenen </w:t>
      </w:r>
      <w:r w:rsidR="001C2CB7" w:rsidRPr="00D04AA1">
        <w:t>„Flavia“</w:t>
      </w:r>
      <w:r w:rsidR="001C2CB7">
        <w:t xml:space="preserve"> genannten </w:t>
      </w:r>
      <w:r w:rsidR="0038101A">
        <w:t>Bild-Datensatz von 32 Arten</w:t>
      </w:r>
      <w:r w:rsidR="00292B3F">
        <w:t>.</w:t>
      </w:r>
      <w:r w:rsidR="0038101A">
        <w:t xml:space="preserve"> </w:t>
      </w:r>
      <w:r w:rsidR="00292B3F">
        <w:t>Die Segme</w:t>
      </w:r>
      <w:r w:rsidR="00292B3F">
        <w:t>n</w:t>
      </w:r>
      <w:r w:rsidR="00292B3F">
        <w:t xml:space="preserve">tierung der Bilder </w:t>
      </w:r>
      <w:r w:rsidR="0077468D">
        <w:t>erfolgt</w:t>
      </w:r>
      <w:r w:rsidR="0038101A">
        <w:t xml:space="preserve"> mit einem</w:t>
      </w:r>
      <w:r w:rsidR="00292B3F">
        <w:t xml:space="preserve"> einfachen Schwellwertverfahren mit festgelegtem</w:t>
      </w:r>
      <w:r w:rsidR="0038101A">
        <w:t xml:space="preserve"> Schwellwert. Für die Beschreibung der Merkmale verwenden sie </w:t>
      </w:r>
      <w:r w:rsidR="00416482">
        <w:t>zwölf</w:t>
      </w:r>
      <w:r w:rsidR="000508D8">
        <w:t xml:space="preserve"> verschiedene </w:t>
      </w:r>
      <w:r w:rsidR="0038101A">
        <w:t>geometrische Merkmale</w:t>
      </w:r>
      <w:r w:rsidR="00A43F7E">
        <w:t xml:space="preserve"> </w:t>
      </w:r>
      <w:r w:rsidR="002A03ED">
        <w:t>wie</w:t>
      </w:r>
      <w:r w:rsidR="0038101A">
        <w:t xml:space="preserve"> Fläche, Länge, Breite, Seitenverhältnisse und Formfaktor. Zudem extra</w:t>
      </w:r>
      <w:r w:rsidR="0077468D">
        <w:t>hier</w:t>
      </w:r>
      <w:r w:rsidR="0038101A">
        <w:t xml:space="preserve">en sie die Blattnerven </w:t>
      </w:r>
      <w:r w:rsidR="000C1C76">
        <w:t xml:space="preserve">mittels morphologischem </w:t>
      </w:r>
      <w:proofErr w:type="spellStart"/>
      <w:r w:rsidR="000C1C76">
        <w:t>Opening</w:t>
      </w:r>
      <w:proofErr w:type="spellEnd"/>
      <w:r w:rsidR="000C1C76">
        <w:t xml:space="preserve"> </w:t>
      </w:r>
      <w:r w:rsidR="0019017F">
        <w:t>auf den Graust</w:t>
      </w:r>
      <w:r w:rsidR="0019017F">
        <w:t>u</w:t>
      </w:r>
      <w:r w:rsidR="0019017F">
        <w:t xml:space="preserve">fenbildern </w:t>
      </w:r>
      <w:r w:rsidR="000C1C76">
        <w:t xml:space="preserve">und beschrieben </w:t>
      </w:r>
      <w:r w:rsidR="000D141F">
        <w:t xml:space="preserve">sie </w:t>
      </w:r>
      <w:r w:rsidR="000C1C76">
        <w:t xml:space="preserve">mit </w:t>
      </w:r>
      <w:r w:rsidR="000C1C76" w:rsidRPr="00D04AA1">
        <w:t>„</w:t>
      </w:r>
      <w:proofErr w:type="spellStart"/>
      <w:r w:rsidR="000C1C76" w:rsidRPr="00D04AA1">
        <w:t>vein</w:t>
      </w:r>
      <w:proofErr w:type="spellEnd"/>
      <w:r w:rsidR="000C1C76" w:rsidRPr="00D04AA1">
        <w:t xml:space="preserve"> </w:t>
      </w:r>
      <w:proofErr w:type="spellStart"/>
      <w:r w:rsidR="000C1C76" w:rsidRPr="00D04AA1">
        <w:t>features</w:t>
      </w:r>
      <w:proofErr w:type="spellEnd"/>
      <w:r w:rsidR="000C1C76" w:rsidRPr="00D04AA1">
        <w:t>“,</w:t>
      </w:r>
      <w:r w:rsidR="000C1C76">
        <w:t xml:space="preserve"> auf die sie in ihrer </w:t>
      </w:r>
      <w:r w:rsidR="008E7C1D">
        <w:t>Ausarbeitung</w:t>
      </w:r>
      <w:r w:rsidR="000C1C76">
        <w:t xml:space="preserve"> aber nicht näher eingehen.</w:t>
      </w:r>
      <w:r w:rsidR="00F22575">
        <w:t xml:space="preserve"> </w:t>
      </w:r>
      <w:r w:rsidR="009C357F">
        <w:t>Die</w:t>
      </w:r>
      <w:r w:rsidR="00F22575">
        <w:t xml:space="preserve"> </w:t>
      </w:r>
      <w:r w:rsidR="00155466">
        <w:t xml:space="preserve">Menge der </w:t>
      </w:r>
      <w:r w:rsidR="00F22575">
        <w:t xml:space="preserve">Features </w:t>
      </w:r>
      <w:r w:rsidR="009C357F">
        <w:t>w</w:t>
      </w:r>
      <w:r w:rsidR="0077468D">
        <w:t>ird</w:t>
      </w:r>
      <w:r w:rsidR="00F22575">
        <w:t xml:space="preserve"> </w:t>
      </w:r>
      <w:r w:rsidR="009C357F">
        <w:t>mit einer</w:t>
      </w:r>
      <w:r w:rsidR="00F22575">
        <w:t xml:space="preserve"> </w:t>
      </w:r>
      <w:r w:rsidR="009C357F" w:rsidRPr="009C357F">
        <w:t xml:space="preserve">Hauptkomponentenanalyse </w:t>
      </w:r>
      <w:r w:rsidR="00F22575">
        <w:t xml:space="preserve">(PCA) </w:t>
      </w:r>
      <w:r w:rsidR="00580C63">
        <w:t xml:space="preserve">vereinfacht und </w:t>
      </w:r>
      <w:r w:rsidR="00370AB1">
        <w:t>reduziert</w:t>
      </w:r>
      <w:r w:rsidR="00F22575">
        <w:t>.</w:t>
      </w:r>
      <w:r w:rsidR="000C1C76">
        <w:t xml:space="preserve"> </w:t>
      </w:r>
      <w:r w:rsidR="00F22575">
        <w:t>Zur Klassifizie</w:t>
      </w:r>
      <w:r w:rsidR="0077468D">
        <w:t>rung nutz</w:t>
      </w:r>
      <w:r w:rsidR="00F22575">
        <w:t xml:space="preserve">en sie ein </w:t>
      </w:r>
      <w:proofErr w:type="spellStart"/>
      <w:r w:rsidR="00F22575" w:rsidRPr="00F22575">
        <w:t>Probabilistic</w:t>
      </w:r>
      <w:proofErr w:type="spellEnd"/>
      <w:r w:rsidR="00F22575" w:rsidRPr="00F22575">
        <w:t xml:space="preserve"> </w:t>
      </w:r>
      <w:proofErr w:type="spellStart"/>
      <w:r w:rsidR="00F22575" w:rsidRPr="00F22575">
        <w:t>neural</w:t>
      </w:r>
      <w:proofErr w:type="spellEnd"/>
      <w:r w:rsidR="00F22575" w:rsidRPr="00F22575">
        <w:t xml:space="preserve"> </w:t>
      </w:r>
      <w:proofErr w:type="spellStart"/>
      <w:r w:rsidR="00F22575" w:rsidRPr="00F22575">
        <w:t>network</w:t>
      </w:r>
      <w:proofErr w:type="spellEnd"/>
      <w:r w:rsidR="00F22575" w:rsidRPr="00F22575">
        <w:t xml:space="preserve"> </w:t>
      </w:r>
      <w:r w:rsidR="00F22575">
        <w:t xml:space="preserve">(PNN), </w:t>
      </w:r>
      <w:r w:rsidR="005618A2">
        <w:t>da es</w:t>
      </w:r>
      <w:r w:rsidR="000508D8">
        <w:t xml:space="preserve"> nach </w:t>
      </w:r>
      <w:r w:rsidR="006735D5">
        <w:t>ihrer</w:t>
      </w:r>
      <w:r w:rsidR="000508D8">
        <w:t xml:space="preserve"> Aussage schnell arbeitet und eine simple Struktur hat.</w:t>
      </w:r>
      <w:r w:rsidR="00F22575">
        <w:t xml:space="preserve"> </w:t>
      </w:r>
      <w:r w:rsidR="000D141F">
        <w:t>I</w:t>
      </w:r>
      <w:r w:rsidR="0077468D">
        <w:t>hr System erzielt</w:t>
      </w:r>
      <w:r w:rsidR="000D141F">
        <w:t xml:space="preserve"> auf </w:t>
      </w:r>
      <w:r w:rsidR="00153FD0">
        <w:t>dem</w:t>
      </w:r>
      <w:r w:rsidR="000D141F">
        <w:t xml:space="preserve"> </w:t>
      </w:r>
      <w:r w:rsidR="00153FD0">
        <w:t>eigens erstellten</w:t>
      </w:r>
      <w:r w:rsidR="000D141F">
        <w:t xml:space="preserve"> Datensatz </w:t>
      </w:r>
      <w:r>
        <w:t xml:space="preserve">eine Genauigkeit </w:t>
      </w:r>
      <w:r w:rsidR="000C7735">
        <w:t xml:space="preserve">von 90% </w:t>
      </w:r>
      <w:r w:rsidR="0082392A">
        <w:t xml:space="preserve">in der Erkennung </w:t>
      </w:r>
      <w:r w:rsidR="008677D8">
        <w:fldChar w:fldCharType="begin" w:fldLock="1"/>
      </w:r>
      <w:r w:rsidR="00C26891">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uris" : [ "http://www.mendeley.com/documents/?uuid=f9813cb7-df72-46bc-8dbc-51dde8a124c6" ] } ], "mendeley" : { "formattedCitation" : "(Wu et\u00a0al., 2007)", "plainTextFormattedCitation" : "(Wu et\u00a0al., 2007)", "previouslyFormattedCitation" : "(Wu et\u00a0al., 2007)" }, "properties" : { "noteIndex" : 0 }, "schema" : "https://github.com/citation-style-language/schema/raw/master/csl-citation.json" }</w:instrText>
      </w:r>
      <w:r w:rsidR="008677D8">
        <w:fldChar w:fldCharType="separate"/>
      </w:r>
      <w:r w:rsidR="008677D8" w:rsidRPr="008677D8">
        <w:rPr>
          <w:noProof/>
        </w:rPr>
        <w:t>(Wu et al., 2007)</w:t>
      </w:r>
      <w:r w:rsidR="008677D8">
        <w:fldChar w:fldCharType="end"/>
      </w:r>
      <w:r w:rsidR="00012AEB">
        <w:t>.</w:t>
      </w:r>
    </w:p>
    <w:p w:rsidR="00670B2B" w:rsidRDefault="00670B2B" w:rsidP="00C9072C">
      <w:r>
        <w:fldChar w:fldCharType="begin" w:fldLock="1"/>
      </w:r>
      <w:r w:rsidR="00C26891">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u00a0al., 2012)", "manualFormatting" : "Kumar et al. ", "plainTextFormattedCitation" : "(Kumar et\u00a0al., 2012)", "previouslyFormattedCitation" : "(Kumar et\u00a0al., 2012)" }, "properties" : { "noteIndex" : 0 }, "schema" : "https://github.com/citation-style-language/schema/raw/master/csl-citation.json" }</w:instrText>
      </w:r>
      <w:r>
        <w:fldChar w:fldCharType="separate"/>
      </w:r>
      <w:r w:rsidR="00914D79">
        <w:rPr>
          <w:noProof/>
        </w:rPr>
        <w:t>Kumar et</w:t>
      </w:r>
      <w:r>
        <w:rPr>
          <w:noProof/>
        </w:rPr>
        <w:t xml:space="preserve"> al</w:t>
      </w:r>
      <w:r w:rsidR="006A66C6">
        <w:rPr>
          <w:noProof/>
        </w:rPr>
        <w:t xml:space="preserve">. </w:t>
      </w:r>
      <w:r>
        <w:fldChar w:fldCharType="end"/>
      </w:r>
      <w:r w:rsidR="00375C7E">
        <w:t>veröffentlichten</w:t>
      </w:r>
      <w:r w:rsidR="006A66C6">
        <w:t xml:space="preserve"> </w:t>
      </w:r>
      <w:r w:rsidR="00C26891">
        <w:t xml:space="preserve">2012 </w:t>
      </w:r>
      <w:r>
        <w:t xml:space="preserve">die Grundlagen zur Entwicklung </w:t>
      </w:r>
      <w:r w:rsidR="001C2CB7">
        <w:t>des</w:t>
      </w:r>
      <w:r>
        <w:t xml:space="preserve"> elektronischen Feldführers </w:t>
      </w:r>
      <w:r w:rsidR="001C2CB7" w:rsidRPr="00D04AA1">
        <w:t>„</w:t>
      </w:r>
      <w:proofErr w:type="spellStart"/>
      <w:r w:rsidR="001C2CB7" w:rsidRPr="00D04AA1">
        <w:t>Leafsnap</w:t>
      </w:r>
      <w:proofErr w:type="spellEnd"/>
      <w:r w:rsidR="001C2CB7" w:rsidRPr="00D04AA1">
        <w:t>“</w:t>
      </w:r>
      <w:r w:rsidR="001C2CB7">
        <w:t xml:space="preserve"> </w:t>
      </w:r>
      <w:r>
        <w:t xml:space="preserve">für Smartphones in Zusammenarbeit  </w:t>
      </w:r>
      <w:r w:rsidR="00AE1FBD">
        <w:t xml:space="preserve">mit </w:t>
      </w:r>
      <w:r>
        <w:t xml:space="preserve">der </w:t>
      </w:r>
      <w:r w:rsidRPr="008B6D0C">
        <w:t xml:space="preserve">Columbia University, </w:t>
      </w:r>
      <w:r>
        <w:t>der</w:t>
      </w:r>
      <w:r w:rsidRPr="008B6D0C">
        <w:t xml:space="preserve"> University </w:t>
      </w:r>
      <w:proofErr w:type="spellStart"/>
      <w:r>
        <w:t>of</w:t>
      </w:r>
      <w:proofErr w:type="spellEnd"/>
      <w:r w:rsidRPr="008B6D0C">
        <w:t xml:space="preserve"> Maryland </w:t>
      </w:r>
      <w:r>
        <w:t>und der</w:t>
      </w:r>
      <w:r w:rsidRPr="008B6D0C">
        <w:t xml:space="preserve"> Smithsonian Institut</w:t>
      </w:r>
      <w:r>
        <w:t>ion</w:t>
      </w:r>
      <w:r w:rsidR="00803702">
        <w:t>.</w:t>
      </w:r>
      <w:r w:rsidR="00C26891">
        <w:t xml:space="preserve"> </w:t>
      </w:r>
      <w:r w:rsidR="00A2151B">
        <w:t xml:space="preserve">Auch sie erstellten </w:t>
      </w:r>
      <w:r w:rsidR="00983741">
        <w:t>für ihr System</w:t>
      </w:r>
      <w:r w:rsidR="000C262E">
        <w:t xml:space="preserve"> </w:t>
      </w:r>
      <w:r w:rsidR="00A2151B">
        <w:t>einen eigenen Datensatz</w:t>
      </w:r>
      <w:r w:rsidR="00F22575">
        <w:t>.</w:t>
      </w:r>
      <w:r w:rsidR="008B4C0D">
        <w:t xml:space="preserve"> </w:t>
      </w:r>
      <w:r w:rsidR="0077468D">
        <w:t>Die Bilder we</w:t>
      </w:r>
      <w:r w:rsidR="008B4C0D">
        <w:t xml:space="preserve">rden mit einer </w:t>
      </w:r>
      <w:proofErr w:type="spellStart"/>
      <w:r w:rsidR="008B4C0D">
        <w:t>Expectation</w:t>
      </w:r>
      <w:proofErr w:type="spellEnd"/>
      <w:r w:rsidR="008B4C0D">
        <w:t>-</w:t>
      </w:r>
      <w:proofErr w:type="spellStart"/>
      <w:r w:rsidR="008B4C0D">
        <w:t>Maximization</w:t>
      </w:r>
      <w:proofErr w:type="spellEnd"/>
      <w:r w:rsidR="008B4C0D">
        <w:t>-Methode</w:t>
      </w:r>
      <w:r w:rsidR="002D24AA" w:rsidRPr="002D24AA">
        <w:t xml:space="preserve"> </w:t>
      </w:r>
      <w:r w:rsidR="002D24AA">
        <w:t>im HSV-Farbraum</w:t>
      </w:r>
      <w:r w:rsidR="008B4C0D">
        <w:t xml:space="preserve"> segmentiert. </w:t>
      </w:r>
      <w:r w:rsidR="00F009E2">
        <w:t>Als Features dienen</w:t>
      </w:r>
      <w:r w:rsidR="00A113A3">
        <w:t xml:space="preserve"> über mehrere Skalen gebildete</w:t>
      </w:r>
      <w:r w:rsidR="00F009E2">
        <w:t xml:space="preserve"> </w:t>
      </w:r>
      <w:r w:rsidR="00A853C5">
        <w:t xml:space="preserve">sogenannte </w:t>
      </w:r>
      <w:proofErr w:type="spellStart"/>
      <w:r w:rsidR="00F009E2">
        <w:t>Curvature</w:t>
      </w:r>
      <w:proofErr w:type="spellEnd"/>
      <w:r w:rsidR="00F009E2">
        <w:t>-Histogramme</w:t>
      </w:r>
      <w:r w:rsidR="00ED103D">
        <w:t>.</w:t>
      </w:r>
      <w:r w:rsidR="00F009E2">
        <w:t xml:space="preserve"> Die</w:t>
      </w:r>
      <w:r w:rsidR="008B4C0D">
        <w:t xml:space="preserve"> Klassifikati</w:t>
      </w:r>
      <w:r w:rsidR="0077468D">
        <w:t>on erfolgt</w:t>
      </w:r>
      <w:r w:rsidR="008B4C0D">
        <w:t xml:space="preserve"> mit einer </w:t>
      </w:r>
      <w:proofErr w:type="spellStart"/>
      <w:r w:rsidR="00F009E2">
        <w:t>Nearest</w:t>
      </w:r>
      <w:proofErr w:type="spellEnd"/>
      <w:r w:rsidR="00F009E2">
        <w:t>-</w:t>
      </w:r>
      <w:proofErr w:type="spellStart"/>
      <w:r w:rsidR="00F009E2">
        <w:t>Neighbors</w:t>
      </w:r>
      <w:proofErr w:type="spellEnd"/>
      <w:r w:rsidR="00F009E2">
        <w:t>-Methode</w:t>
      </w:r>
      <w:r w:rsidR="008B4C0D">
        <w:t xml:space="preserve">. </w:t>
      </w:r>
      <w:r w:rsidR="00BD64A2">
        <w:t xml:space="preserve">Das System liefert als Ergebnis </w:t>
      </w:r>
      <w:r w:rsidR="004B582C">
        <w:t>einen Rang der Wahrscheinlichkeiten</w:t>
      </w:r>
      <w:r w:rsidR="00BD64A2">
        <w:t xml:space="preserve"> </w:t>
      </w:r>
      <w:r w:rsidR="004B582C">
        <w:t>der Zuordnung</w:t>
      </w:r>
      <w:r w:rsidR="00BD64A2">
        <w:t xml:space="preserve"> </w:t>
      </w:r>
      <w:r w:rsidR="004B582C">
        <w:t>zu einer Spezies</w:t>
      </w:r>
      <w:r w:rsidR="00BD64A2">
        <w:t xml:space="preserve">. </w:t>
      </w:r>
      <w:r w:rsidR="0045639B">
        <w:t xml:space="preserve">Sie geben </w:t>
      </w:r>
      <w:r w:rsidR="009559C7">
        <w:t xml:space="preserve">als Messergebnis </w:t>
      </w:r>
      <w:r w:rsidR="00723EA1">
        <w:t xml:space="preserve">an, </w:t>
      </w:r>
      <w:r w:rsidR="0045639B">
        <w:t>dass</w:t>
      </w:r>
      <w:r w:rsidR="00BD64A2">
        <w:t xml:space="preserve"> sie </w:t>
      </w:r>
      <w:r w:rsidR="0023273F">
        <w:t>eine Quote</w:t>
      </w:r>
      <w:r w:rsidR="00BD64A2">
        <w:t xml:space="preserve"> von 96,8%</w:t>
      </w:r>
      <w:r w:rsidR="0045639B">
        <w:t xml:space="preserve"> erzielen</w:t>
      </w:r>
      <w:r w:rsidR="00BD64A2">
        <w:t xml:space="preserve">, </w:t>
      </w:r>
      <w:r w:rsidR="007B7588">
        <w:t>bei</w:t>
      </w:r>
      <w:r w:rsidR="0023273F">
        <w:t xml:space="preserve"> der</w:t>
      </w:r>
      <w:r w:rsidR="00BD64A2">
        <w:t xml:space="preserve"> die korrekte Spezies unter den Top-5 der Wahrschein</w:t>
      </w:r>
      <w:r w:rsidR="00012AEB">
        <w:t>lichkeiten auftaucht</w:t>
      </w:r>
      <w:r w:rsidR="00BD64A2">
        <w:t xml:space="preserve"> </w:t>
      </w:r>
      <w:r w:rsidR="00C26891">
        <w:fldChar w:fldCharType="begin" w:fldLock="1"/>
      </w:r>
      <w:r w:rsidR="00CE1F80">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u00a0al., 2012)", "plainTextFormattedCitation" : "(Kumar et\u00a0al., 2012)", "previouslyFormattedCitation" : "(Kumar et\u00a0al., 2012)" }, "properties" : { "noteIndex" : 0 }, "schema" : "https://github.com/citation-style-language/schema/raw/master/csl-citation.json" }</w:instrText>
      </w:r>
      <w:r w:rsidR="00C26891">
        <w:fldChar w:fldCharType="separate"/>
      </w:r>
      <w:r w:rsidR="00C26891" w:rsidRPr="00C26891">
        <w:rPr>
          <w:noProof/>
        </w:rPr>
        <w:t>(Kumar et al., 2012)</w:t>
      </w:r>
      <w:r w:rsidR="00C26891">
        <w:fldChar w:fldCharType="end"/>
      </w:r>
      <w:r w:rsidR="00012AEB">
        <w:t>.</w:t>
      </w:r>
    </w:p>
    <w:p w:rsidR="00812A3F" w:rsidRDefault="00AB1204" w:rsidP="00C9072C">
      <w:r>
        <w:t>Einen</w:t>
      </w:r>
      <w:r w:rsidR="00844351">
        <w:t xml:space="preserve"> allgemeinen</w:t>
      </w:r>
      <w:r>
        <w:t xml:space="preserve"> Ansatz um Formen zu beschreiben, liefert der </w:t>
      </w:r>
      <w:r w:rsidR="005A6EB6">
        <w:t xml:space="preserve">invariante </w:t>
      </w:r>
      <w:proofErr w:type="spellStart"/>
      <w:r>
        <w:t>Inner</w:t>
      </w:r>
      <w:proofErr w:type="spellEnd"/>
      <w:r>
        <w:t xml:space="preserve"> </w:t>
      </w:r>
      <w:proofErr w:type="spellStart"/>
      <w:r>
        <w:t>Distance</w:t>
      </w:r>
      <w:proofErr w:type="spellEnd"/>
      <w:r>
        <w:t xml:space="preserve"> Shape </w:t>
      </w:r>
      <w:proofErr w:type="spellStart"/>
      <w:r>
        <w:t>Context</w:t>
      </w:r>
      <w:proofErr w:type="spellEnd"/>
      <w:r>
        <w:t xml:space="preserve"> </w:t>
      </w:r>
      <w:r w:rsidR="00255740">
        <w:t xml:space="preserve">(IDSC) </w:t>
      </w:r>
      <w:r>
        <w:t xml:space="preserve">von </w:t>
      </w:r>
      <w:r>
        <w:fldChar w:fldCharType="begin" w:fldLock="1"/>
      </w:r>
      <w:r>
        <w:instrText>ADDIN CSL_CITATION { "citationItems" : [ { "id" : "ITEM-1", "itemData" : { "DOI" : "10.1109/TPAMI.2007.41", "ISBN" : "0162-8828", "ISSN" : "0162-8828", "PMID" : "17170481", "abstract" : "Part structure and articulation are of fundamental importance in computer and human vision. We propose using the inner-distance to build shape descriptors that are robust to articulation and capture part structure. The inner-distance is defined as the length of the shortest path between landmark points within the shape silhouette. We show that it is articulation insensitive and more effective at capturing part structures than the Euclidean distance. This suggests that the inner-distance can be used as a replacement for the Euclidean distance to build more accurate descriptors for complex shapes, especially for those with articulated parts. In addition, texture information along the shortest path can be used to further improve shape classification. With this idea, we propose three approaches to using the inner-distance. The first method combines the inner-distance and multidimensional scaling (MDS) to build articulation invariant signatures for articulated shapes. The second method uses the inner-distance to build a new shape descriptor based on shape contexts. The third one extends the second one by considering the texture information along shortest paths. The proposed approaches have been tested on a variety of shape databases, including an articulated shape data set, MPEG7 CE-Shape-1, Kimia silhouettes, the ETH-80 data set, two leaf data sets, and a human motion silhouette data set. In all the experiments, our methods demonstrate effective performance compared with other algorithms", "author" : [ { "dropping-particle" : "", "family" : "Ling", "given" : "Haibin Ling Haibin", "non-dropping-particle" : "", "parse-names" : false, "suffix" : "" }, { "dropping-particle" : "", "family" : "Jacobs", "given" : "D.W.", "non-dropping-particle" : "", "parse-names" : false, "suffix" : "" } ], "container-title" : "IEEE Transactions on Pattern Analysis and Machine Intelligence", "id" : "ITEM-1", "issue" : "2", "issued" : { "date-parts" : [ [ "2007" ] ] }, "page" : "286-299", "title" : "Shape Classification Using the Inner-Distance", "type" : "article-journal", "volume" : "29" }, "uris" : [ "http://www.mendeley.com/documents/?uuid=6306e04e-2bc9-4209-8e81-1f6b60141e8a" ] } ], "mendeley" : { "formattedCitation" : "(Ling &amp; Jacobs, 2007)", "manualFormatting" : "Ling &amp; Jacobs (2007)", "plainTextFormattedCitation" : "(Ling &amp; Jacobs, 2007)", "previouslyFormattedCitation" : "(Ling &amp; Jacobs, 2007)" }, "properties" : { "noteIndex" : 0 }, "schema" : "https://github.com/citation-style-language/schema/raw/master/csl-citation.json" }</w:instrText>
      </w:r>
      <w:r>
        <w:fldChar w:fldCharType="separate"/>
      </w:r>
      <w:r w:rsidRPr="00AB1204">
        <w:rPr>
          <w:noProof/>
        </w:rPr>
        <w:t xml:space="preserve">Ling &amp; Jacobs </w:t>
      </w:r>
      <w:r>
        <w:rPr>
          <w:noProof/>
        </w:rPr>
        <w:t>(</w:t>
      </w:r>
      <w:r w:rsidRPr="00AB1204">
        <w:rPr>
          <w:noProof/>
        </w:rPr>
        <w:t>2007)</w:t>
      </w:r>
      <w:r>
        <w:fldChar w:fldCharType="end"/>
      </w:r>
      <w:r w:rsidR="00B00326">
        <w:t xml:space="preserve">. Er erweitert den von </w:t>
      </w:r>
      <w:r w:rsidR="005A6EB6">
        <w:fldChar w:fldCharType="begin" w:fldLock="1"/>
      </w:r>
      <w:r w:rsidR="005A6EB6">
        <w:instrText>ADDIN CSL_CITATION { "citationItems" : [ { "id" : "ITEM-1", "itemData" : { "DOI" : "10.1109/34.993558", "ISBN" : "9781424455409", "ISSN" : "01628828", "PMID" : "15376597", "abstract" : "We present a novel approach to measuring similarity between shapes and exploit it for object recognition. In our framework, the measurement of similarity is preceded by 1) solving for correspondences between points on the two shapes, 2) using the correspondences to estimate an aligning transform. In order to solve the correspondence problem, we attach a descriptor, the shape context, to each point. The shape context at a reference point captures the distribution of the remaining points relative to it, thus offering a globally discriminative characterization. Corresponding points on two similar shapes will have similar shape contexts, enabling us to solve for correspondences as an optimal assignment problem. Given the point correspondences, we estimate the transformation that best aligns the two shapes; regularized thin-plate splines provide a flexible class of transformation maps for this purpose. The dissimilarity between the two shapes is computed as a sum of matching errors between corresponding points, together with a term measuring the magnitude of the aligning transform. We treat recognition in a nearest-neighbor classification framework as the problem of finding the stored prototype shape that is maximally similar to that in the image. Results are presented for silhouettes, trademarks, handwritten digits, and the COIL data set.", "author" : [ { "dropping-particle" : "", "family" : "Belongie", "given" : "Serge", "non-dropping-particle" : "", "parse-names" : false, "suffix" : "" }, { "dropping-particle" : "", "family" : "Malik", "given" : "Jitendra", "non-dropping-particle" : "", "parse-names" : false, "suffix" : "" }, { "dropping-particle" : "", "family" : "Puzicha", "given" : "Jan", "non-dropping-particle" : "", "parse-names" : false, "suffix" : "" } ], "container-title" : "IEEE Transactions on Pattern Analysis and Machine Intelligence", "id" : "ITEM-1", "issue" : "4", "issued" : { "date-parts" : [ [ "2002" ] ] }, "page" : "509-522", "title" : "Shape matching and object recognition using shape contexts", "type" : "article-journal", "volume" : "24" }, "uris" : [ "http://www.mendeley.com/documents/?uuid=7e633f3c-ec89-33a7-89a0-cbddc9520462" ] } ], "mendeley" : { "formattedCitation" : "(Belongie, Malik, &amp; Puzicha, 2002)", "manualFormatting" : "Belongie, Malik, &amp; Puzicha (2002)", "plainTextFormattedCitation" : "(Belongie, Malik, &amp; Puzicha, 2002)", "previouslyFormattedCitation" : "(Belongie, Malik, &amp; Puzicha, 2002)" }, "properties" : { "noteIndex" : 0 }, "schema" : "https://github.com/citation-style-language/schema/raw/master/csl-citation.json" }</w:instrText>
      </w:r>
      <w:r w:rsidR="005A6EB6">
        <w:fldChar w:fldCharType="separate"/>
      </w:r>
      <w:r w:rsidR="005A6EB6">
        <w:rPr>
          <w:noProof/>
        </w:rPr>
        <w:t>Belongie, Malik, &amp; Puzicha</w:t>
      </w:r>
      <w:r w:rsidR="005A6EB6" w:rsidRPr="005A6EB6">
        <w:rPr>
          <w:noProof/>
        </w:rPr>
        <w:t xml:space="preserve"> </w:t>
      </w:r>
      <w:r w:rsidR="005A6EB6">
        <w:rPr>
          <w:noProof/>
        </w:rPr>
        <w:t>(</w:t>
      </w:r>
      <w:r w:rsidR="005A6EB6" w:rsidRPr="005A6EB6">
        <w:rPr>
          <w:noProof/>
        </w:rPr>
        <w:t>2002)</w:t>
      </w:r>
      <w:r w:rsidR="005A6EB6">
        <w:fldChar w:fldCharType="end"/>
      </w:r>
      <w:r w:rsidR="005A6EB6">
        <w:t xml:space="preserve"> beschriebenen Shape </w:t>
      </w:r>
      <w:proofErr w:type="spellStart"/>
      <w:r w:rsidR="005A6EB6">
        <w:t>Context</w:t>
      </w:r>
      <w:proofErr w:type="spellEnd"/>
      <w:r w:rsidR="005A6EB6">
        <w:t xml:space="preserve">, </w:t>
      </w:r>
      <w:r w:rsidR="00CB3E59">
        <w:t>welcher</w:t>
      </w:r>
      <w:r w:rsidR="005A6EB6">
        <w:t xml:space="preserve"> Punkte auf der Kontur über die Winkel und die </w:t>
      </w:r>
      <w:r w:rsidR="009C2911">
        <w:t xml:space="preserve">euklidische </w:t>
      </w:r>
      <w:r w:rsidR="005A6EB6">
        <w:t xml:space="preserve">Distanz </w:t>
      </w:r>
      <w:r w:rsidR="00F33EEE">
        <w:t xml:space="preserve">zu allen anderen Konturpunkten </w:t>
      </w:r>
      <w:r w:rsidR="005A6EB6">
        <w:t>in Beziehung setzt.</w:t>
      </w:r>
      <w:r w:rsidR="009C2911">
        <w:t xml:space="preserve"> Die Erweiterung erfolgt dahingehend, dass der </w:t>
      </w:r>
      <w:r w:rsidR="00255740">
        <w:t>IDSC</w:t>
      </w:r>
      <w:r w:rsidR="009C2911">
        <w:t xml:space="preserve"> die euklidische Distanz </w:t>
      </w:r>
      <w:r w:rsidR="00AA79D3">
        <w:t xml:space="preserve">ersetzt </w:t>
      </w:r>
      <w:r w:rsidR="009C2911">
        <w:t xml:space="preserve">mit </w:t>
      </w:r>
      <w:r w:rsidR="00AA79D3">
        <w:t>einer</w:t>
      </w:r>
      <w:r w:rsidR="009C2911">
        <w:t xml:space="preserve"> Distanz in Bezug auf die kürzesten Wege entlang der Kontur</w:t>
      </w:r>
      <w:r w:rsidR="00AA79D3">
        <w:t>.</w:t>
      </w:r>
      <w:r w:rsidR="009C2911">
        <w:t xml:space="preserve"> </w:t>
      </w:r>
      <w:r w:rsidR="00C824B6">
        <w:t>Dadurch</w:t>
      </w:r>
      <w:r w:rsidR="009C2911">
        <w:t xml:space="preserve"> </w:t>
      </w:r>
      <w:r w:rsidR="00AA79D3">
        <w:t xml:space="preserve">wird </w:t>
      </w:r>
      <w:r w:rsidR="009C2911">
        <w:t>eine Invarianz der Artikulation</w:t>
      </w:r>
      <w:r w:rsidR="00983C83">
        <w:t xml:space="preserve"> der Form</w:t>
      </w:r>
      <w:r w:rsidR="009C2911">
        <w:t xml:space="preserve"> erzielt.</w:t>
      </w:r>
      <w:r w:rsidR="00C0708D">
        <w:t xml:space="preserve"> In derselben Veröffentlichung schlagen </w:t>
      </w:r>
      <w:r w:rsidR="00C0708D">
        <w:fldChar w:fldCharType="begin" w:fldLock="1"/>
      </w:r>
      <w:r w:rsidR="00C0708D">
        <w:instrText>ADDIN CSL_CITATION { "citationItems" : [ { "id" : "ITEM-1", "itemData" : { "DOI" : "10.1109/TPAMI.2007.41", "ISBN" : "0162-8828", "ISSN" : "0162-8828", "PMID" : "17170481", "abstract" : "Part structure and articulation are of fundamental importance in computer and human vision. We propose using the inner-distance to build shape descriptors that are robust to articulation and capture part structure. The inner-distance is defined as the length of the shortest path between landmark points within the shape silhouette. We show that it is articulation insensitive and more effective at capturing part structures than the Euclidean distance. This suggests that the inner-distance can be used as a replacement for the Euclidean distance to build more accurate descriptors for complex shapes, especially for those with articulated parts. In addition, texture information along the shortest path can be used to further improve shape classification. With this idea, we propose three approaches to using the inner-distance. The first method combines the inner-distance and multidimensional scaling (MDS) to build articulation invariant signatures for articulated shapes. The second method uses the inner-distance to build a new shape descriptor based on shape contexts. The third one extends the second one by considering the texture information along shortest paths. The proposed approaches have been tested on a variety of shape databases, including an articulated shape data set, MPEG7 CE-Shape-1, Kimia silhouettes, the ETH-80 data set, two leaf data sets, and a human motion silhouette data set. In all the experiments, our methods demonstrate effective performance compared with other algorithms", "author" : [ { "dropping-particle" : "", "family" : "Ling", "given" : "Haibin Ling Haibin", "non-dropping-particle" : "", "parse-names" : false, "suffix" : "" }, { "dropping-particle" : "", "family" : "Jacobs", "given" : "D.W.", "non-dropping-particle" : "", "parse-names" : false, "suffix" : "" } ], "container-title" : "IEEE Transactions on Pattern Analysis and Machine Intelligence", "id" : "ITEM-1", "issue" : "2", "issued" : { "date-parts" : [ [ "2007" ] ] }, "page" : "286-299", "title" : "Shape Classification Using the Inner-Distance", "type" : "article-journal", "volume" : "29" }, "uris" : [ "http://www.mendeley.com/documents/?uuid=6306e04e-2bc9-4209-8e81-1f6b60141e8a" ] } ], "mendeley" : { "formattedCitation" : "(Ling &amp; Jacobs, 2007)", "manualFormatting" : "Ling &amp; Jacobs ", "plainTextFormattedCitation" : "(Ling &amp; Jacobs, 2007)", "previouslyFormattedCitation" : "(Ling &amp; Jacobs, 2007)" }, "properties" : { "noteIndex" : 0 }, "schema" : "https://github.com/citation-style-language/schema/raw/master/csl-citation.json" }</w:instrText>
      </w:r>
      <w:r w:rsidR="00C0708D">
        <w:fldChar w:fldCharType="separate"/>
      </w:r>
      <w:r w:rsidR="00C0708D" w:rsidRPr="00AB1204">
        <w:rPr>
          <w:noProof/>
        </w:rPr>
        <w:t xml:space="preserve">Ling &amp; Jacobs </w:t>
      </w:r>
      <w:r w:rsidR="00C0708D">
        <w:fldChar w:fldCharType="end"/>
      </w:r>
      <w:r w:rsidR="00255740">
        <w:t xml:space="preserve">auch eine Erweiterung des IDSC </w:t>
      </w:r>
      <w:r w:rsidR="007B6224">
        <w:t>vor</w:t>
      </w:r>
      <w:r w:rsidR="002F0FA5">
        <w:t>:</w:t>
      </w:r>
      <w:r w:rsidR="007B6224">
        <w:t xml:space="preserve"> den </w:t>
      </w:r>
      <w:proofErr w:type="spellStart"/>
      <w:r w:rsidR="007B6224">
        <w:t>Shortest</w:t>
      </w:r>
      <w:proofErr w:type="spellEnd"/>
      <w:r w:rsidR="007B6224">
        <w:t xml:space="preserve"> Path </w:t>
      </w:r>
      <w:proofErr w:type="spellStart"/>
      <w:r w:rsidR="007B6224">
        <w:t>Texture</w:t>
      </w:r>
      <w:proofErr w:type="spellEnd"/>
      <w:r w:rsidR="007B6224">
        <w:t xml:space="preserve"> Content (SPCT). Mit dem SPCT lassen sich Form und Textur gleichzeitig  beschreiben, indem dem </w:t>
      </w:r>
      <w:proofErr w:type="spellStart"/>
      <w:r w:rsidR="007B6224">
        <w:t>Context</w:t>
      </w:r>
      <w:proofErr w:type="spellEnd"/>
      <w:r w:rsidR="007B6224">
        <w:t xml:space="preserve"> </w:t>
      </w:r>
      <w:r w:rsidR="00255740">
        <w:t>Informationen</w:t>
      </w:r>
      <w:r w:rsidR="00FF5508">
        <w:t xml:space="preserve"> der Texturgradienten</w:t>
      </w:r>
      <w:r w:rsidR="00305FE4">
        <w:t xml:space="preserve"> auf den Geraden </w:t>
      </w:r>
      <w:r w:rsidR="00FF5508">
        <w:t xml:space="preserve">zwischen den </w:t>
      </w:r>
      <w:r w:rsidR="007B6224">
        <w:t>Konturpunkten hinzugefügt werden</w:t>
      </w:r>
      <w:r w:rsidR="00FF5508">
        <w:t>.</w:t>
      </w:r>
      <w:r w:rsidR="008B006D">
        <w:t xml:space="preserve"> </w:t>
      </w:r>
      <w:r w:rsidR="007140C1">
        <w:lastRenderedPageBreak/>
        <w:t>Die Klassifizierung erfolgt</w:t>
      </w:r>
      <w:r w:rsidR="001B1586">
        <w:t xml:space="preserve"> mit Methoden des dynamischen Programmierens. </w:t>
      </w:r>
      <w:r w:rsidR="00CA509C">
        <w:t xml:space="preserve">Mit IDSC erreichen </w:t>
      </w:r>
      <w:r w:rsidR="00CA509C">
        <w:fldChar w:fldCharType="begin" w:fldLock="1"/>
      </w:r>
      <w:r w:rsidR="00CA509C">
        <w:instrText>ADDIN CSL_CITATION { "citationItems" : [ { "id" : "ITEM-1", "itemData" : { "DOI" : "10.1109/TPAMI.2007.41", "ISBN" : "0162-8828", "ISSN" : "0162-8828", "PMID" : "17170481", "abstract" : "Part structure and articulation are of fundamental importance in computer and human vision. We propose using the inner-distance to build shape descriptors that are robust to articulation and capture part structure. The inner-distance is defined as the length of the shortest path between landmark points within the shape silhouette. We show that it is articulation insensitive and more effective at capturing part structures than the Euclidean distance. This suggests that the inner-distance can be used as a replacement for the Euclidean distance to build more accurate descriptors for complex shapes, especially for those with articulated parts. In addition, texture information along the shortest path can be used to further improve shape classification. With this idea, we propose three approaches to using the inner-distance. The first method combines the inner-distance and multidimensional scaling (MDS) to build articulation invariant signatures for articulated shapes. The second method uses the inner-distance to build a new shape descriptor based on shape contexts. The third one extends the second one by considering the texture information along shortest paths. The proposed approaches have been tested on a variety of shape databases, including an articulated shape data set, MPEG7 CE-Shape-1, Kimia silhouettes, the ETH-80 data set, two leaf data sets, and a human motion silhouette data set. In all the experiments, our methods demonstrate effective performance compared with other algorithms", "author" : [ { "dropping-particle" : "", "family" : "Ling", "given" : "Haibin Ling Haibin", "non-dropping-particle" : "", "parse-names" : false, "suffix" : "" }, { "dropping-particle" : "", "family" : "Jacobs", "given" : "D.W.", "non-dropping-particle" : "", "parse-names" : false, "suffix" : "" } ], "container-title" : "IEEE Transactions on Pattern Analysis and Machine Intelligence", "id" : "ITEM-1", "issue" : "2", "issued" : { "date-parts" : [ [ "2007" ] ] }, "page" : "286-299", "title" : "Shape Classification Using the Inner-Distance", "type" : "article-journal", "volume" : "29" }, "uris" : [ "http://www.mendeley.com/documents/?uuid=6306e04e-2bc9-4209-8e81-1f6b60141e8a" ] } ], "mendeley" : { "formattedCitation" : "(Ling &amp; Jacobs, 2007)", "manualFormatting" : "Ling &amp; Jacobs (2007)", "plainTextFormattedCitation" : "(Ling &amp; Jacobs, 2007)", "previouslyFormattedCitation" : "(Ling &amp; Jacobs, 2007)" }, "properties" : { "noteIndex" : 0 }, "schema" : "https://github.com/citation-style-language/schema/raw/master/csl-citation.json" }</w:instrText>
      </w:r>
      <w:r w:rsidR="00CA509C">
        <w:fldChar w:fldCharType="separate"/>
      </w:r>
      <w:r w:rsidR="00CA509C" w:rsidRPr="00AB1204">
        <w:rPr>
          <w:noProof/>
        </w:rPr>
        <w:t xml:space="preserve">Ling &amp; Jacobs </w:t>
      </w:r>
      <w:r w:rsidR="00CA509C">
        <w:rPr>
          <w:noProof/>
        </w:rPr>
        <w:t>(</w:t>
      </w:r>
      <w:r w:rsidR="00CA509C" w:rsidRPr="00AB1204">
        <w:rPr>
          <w:noProof/>
        </w:rPr>
        <w:t>2007)</w:t>
      </w:r>
      <w:r w:rsidR="00CA509C">
        <w:fldChar w:fldCharType="end"/>
      </w:r>
      <w:r w:rsidR="00CA509C">
        <w:t xml:space="preserve"> im  </w:t>
      </w:r>
      <w:r w:rsidR="00CA509C" w:rsidRPr="003F12DC">
        <w:rPr>
          <w:noProof/>
        </w:rPr>
        <w:t>Swedish Leaf Dataset</w:t>
      </w:r>
      <w:r w:rsidR="00CA509C">
        <w:rPr>
          <w:noProof/>
        </w:rPr>
        <w:t xml:space="preserve"> </w:t>
      </w:r>
      <w:r w:rsidR="00CA509C">
        <w:t xml:space="preserve">eine </w:t>
      </w:r>
      <w:r w:rsidR="00D26F6A">
        <w:t>Genauigkeit</w:t>
      </w:r>
      <w:r w:rsidR="00CA509C">
        <w:t xml:space="preserve"> von 94,13% um Vergleich zur ursprünglichen Shape </w:t>
      </w:r>
      <w:proofErr w:type="spellStart"/>
      <w:r w:rsidR="00CA509C">
        <w:t>Context</w:t>
      </w:r>
      <w:proofErr w:type="spellEnd"/>
      <w:r w:rsidR="00CA509C">
        <w:t>-Methode von 88,12%. Mit dem SPTC verbe</w:t>
      </w:r>
      <w:r w:rsidR="00CA509C">
        <w:t>s</w:t>
      </w:r>
      <w:r w:rsidR="00CA509C">
        <w:t>sern sie die Rate noch weiter auf 95,33%</w:t>
      </w:r>
    </w:p>
    <w:p w:rsidR="00504490" w:rsidRDefault="003D6C38" w:rsidP="00805E90">
      <w:pPr>
        <w:rPr>
          <w:noProof/>
        </w:rPr>
      </w:pPr>
      <w:r>
        <w:fldChar w:fldCharType="begin" w:fldLock="1"/>
      </w:r>
      <w:r w:rsidR="00D918FB">
        <w:instrText>ADDIN CSL_CITATION { "citationItems" : [ { "id" : "ITEM-1", "itemData" : { "DOI" : "10.1016/j.patcog.2015.04.004", "ISSN" : "00313203", "abstract" : "Plant identification is required by all walks of life, from professionals to the general public. Nevertheless, it is not an easy job but requires specialized knowledge. In this paper, we propose a new method for plant identification using shapes of their leaves. Different from existing studies which target at simple leaves, the proposed method can accurately recognize both simple and compound leaves. In specifics, we propose a novel feature that captures global and local shape information independently so that they can be examined individually during classification. Furthermore, we advocate that when comparing two leaf individuals it is better to \u201ccount\u201d the number of certain shape patterns rather than to match the extracted shape features in a point-wise manner. The proposed counting-based shape descriptor is not only discriminative for classification but also computationally fast and storage cheap. Experiments conducted on five leaf image datasets demonstrate that our algorithm significantly outperforms the state-of-the-art methods in terms of recognition accuracy, efficiency and storage requirement.", "author" : [ { "dropping-particle" : "", "family" : "Zhao", "given" : "Cong", "non-dropping-particle" : "", "parse-names" : false, "suffix" : "" }, { "dropping-particle" : "", "family" : "Chan", "given" : "Sharon S.F.", "non-dropping-particle" : "", "parse-names" : false, "suffix" : "" }, { "dropping-particle" : "", "family" : "Cham", "given" : "Wai-Kuen", "non-dropping-particle" : "", "parse-names" : false, "suffix" : "" }, { "dropping-particle" : "", "family" : "Chu", "given" : "L.M.", "non-dropping-particle" : "", "parse-names" : false, "suffix" : "" } ], "container-title" : "Pattern Recognition", "id" : "ITEM-1", "issue" : "10", "issued" : { "date-parts" : [ [ "2015" ] ] }, "page" : "3203-3215", "publisher" : "Elsevier", "title" : "Plant identification using leaf shapes\u2014A pattern counting approach", "type" : "article-journal", "volume" : "48" }, "uris" : [ "http://www.mendeley.com/documents/?uuid=9da57c10-0a82-4d69-a806-23de166348b0" ] } ], "mendeley" : { "formattedCitation" : "(Zhao, Chan, Cham, &amp; Chu, 2015)", "manualFormatting" : "Zhao et al. (2015)", "plainTextFormattedCitation" : "(Zhao, Chan, Cham, &amp; Chu, 2015)", "previouslyFormattedCitation" : "(Zhao, Chan, Cham, &amp; Chu, 2015)" }, "properties" : { "noteIndex" : 0 }, "schema" : "https://github.com/citation-style-language/schema/raw/master/csl-citation.json" }</w:instrText>
      </w:r>
      <w:r>
        <w:fldChar w:fldCharType="separate"/>
      </w:r>
      <w:r w:rsidRPr="003D6C38">
        <w:rPr>
          <w:noProof/>
        </w:rPr>
        <w:t>Zhao</w:t>
      </w:r>
      <w:r w:rsidR="00440BB9">
        <w:rPr>
          <w:noProof/>
        </w:rPr>
        <w:t xml:space="preserve"> et al.</w:t>
      </w:r>
      <w:r w:rsidRPr="003D6C38">
        <w:rPr>
          <w:noProof/>
        </w:rPr>
        <w:t xml:space="preserve"> </w:t>
      </w:r>
      <w:r>
        <w:rPr>
          <w:noProof/>
        </w:rPr>
        <w:t>(</w:t>
      </w:r>
      <w:r w:rsidRPr="003D6C38">
        <w:rPr>
          <w:noProof/>
        </w:rPr>
        <w:t>2015)</w:t>
      </w:r>
      <w:r>
        <w:fldChar w:fldCharType="end"/>
      </w:r>
      <w:r>
        <w:t xml:space="preserve"> </w:t>
      </w:r>
      <w:r w:rsidR="00750E44">
        <w:t xml:space="preserve">passen </w:t>
      </w:r>
      <w:r w:rsidR="00A57149">
        <w:t>mit dem Independent</w:t>
      </w:r>
      <w:r w:rsidR="00750E44">
        <w:t xml:space="preserve"> </w:t>
      </w:r>
      <w:proofErr w:type="spellStart"/>
      <w:r w:rsidR="00750E44">
        <w:t>Inner</w:t>
      </w:r>
      <w:proofErr w:type="spellEnd"/>
      <w:r w:rsidR="00750E44">
        <w:t xml:space="preserve"> </w:t>
      </w:r>
      <w:proofErr w:type="spellStart"/>
      <w:r w:rsidR="00750E44">
        <w:t>Distance</w:t>
      </w:r>
      <w:proofErr w:type="spellEnd"/>
      <w:r w:rsidR="00750E44">
        <w:t xml:space="preserve"> Shape </w:t>
      </w:r>
      <w:proofErr w:type="spellStart"/>
      <w:r w:rsidR="00750E44">
        <w:t>Context</w:t>
      </w:r>
      <w:proofErr w:type="spellEnd"/>
      <w:r w:rsidR="000A1734">
        <w:t xml:space="preserve"> (I-IDSC)</w:t>
      </w:r>
      <w:r w:rsidR="00750E44">
        <w:t xml:space="preserve"> in ihrer Arbeit </w:t>
      </w:r>
      <w:r w:rsidR="00A57149">
        <w:t xml:space="preserve">den IDSC </w:t>
      </w:r>
      <w:r w:rsidR="00750E44">
        <w:t>speziell</w:t>
      </w:r>
      <w:r w:rsidR="00166FBF">
        <w:t xml:space="preserve"> </w:t>
      </w:r>
      <w:r w:rsidR="009140B4">
        <w:t>an</w:t>
      </w:r>
      <w:r w:rsidR="00166FBF">
        <w:t xml:space="preserve"> die Erkennung </w:t>
      </w:r>
      <w:r w:rsidR="009140B4">
        <w:t xml:space="preserve">von Blättern </w:t>
      </w:r>
      <w:r w:rsidR="00750E44">
        <w:t xml:space="preserve">an. Dabei heben sie die Unterscheidung der globalen von den lokalen Strukturen von Blättern hervor, indem sie die </w:t>
      </w:r>
      <w:proofErr w:type="spellStart"/>
      <w:r w:rsidR="00F9210C">
        <w:t>Inner</w:t>
      </w:r>
      <w:proofErr w:type="spellEnd"/>
      <w:r w:rsidR="00F9210C">
        <w:t xml:space="preserve"> </w:t>
      </w:r>
      <w:proofErr w:type="spellStart"/>
      <w:r w:rsidR="00F9210C">
        <w:t>Distance</w:t>
      </w:r>
      <w:proofErr w:type="spellEnd"/>
      <w:r w:rsidR="00F9210C">
        <w:t xml:space="preserve"> </w:t>
      </w:r>
      <w:r w:rsidR="00750E44">
        <w:t xml:space="preserve">Shape </w:t>
      </w:r>
      <w:proofErr w:type="spellStart"/>
      <w:r w:rsidR="00750E44">
        <w:t>Contexts</w:t>
      </w:r>
      <w:proofErr w:type="spellEnd"/>
      <w:r w:rsidR="00750E44">
        <w:t xml:space="preserve"> auf verschiedenen Skalen beschreiben </w:t>
      </w:r>
      <w:r w:rsidR="001E60E4">
        <w:t xml:space="preserve">und die Größe der </w:t>
      </w:r>
      <w:r w:rsidR="00750E44">
        <w:t>betrachteten Nachbarschaft</w:t>
      </w:r>
      <w:r w:rsidR="001E60E4">
        <w:t>en</w:t>
      </w:r>
      <w:r w:rsidR="00750E44">
        <w:t xml:space="preserve"> der Konturpunkte</w:t>
      </w:r>
      <w:r w:rsidR="001E60E4">
        <w:t xml:space="preserve"> an die Skalierungsgröße anpassen</w:t>
      </w:r>
      <w:r w:rsidR="00750E44">
        <w:t>.</w:t>
      </w:r>
      <w:r w:rsidR="00E25F55">
        <w:t xml:space="preserve"> Statt dynamischer Pro</w:t>
      </w:r>
      <w:r w:rsidR="00C66F2D">
        <w:t>grammierung zur Klassifizierung</w:t>
      </w:r>
      <w:r w:rsidR="00E25F55">
        <w:t xml:space="preserve"> suchen sie Muster in den Shape </w:t>
      </w:r>
      <w:proofErr w:type="spellStart"/>
      <w:r w:rsidR="00E25F55">
        <w:t>Contexts</w:t>
      </w:r>
      <w:proofErr w:type="spellEnd"/>
      <w:r w:rsidR="00E25F55">
        <w:t>, um sie als Eingangsdaten für ein neuronales Netz nutzen zu können.</w:t>
      </w:r>
      <w:r w:rsidR="00A57149">
        <w:t xml:space="preserve"> </w:t>
      </w:r>
      <w:r w:rsidR="00A57149" w:rsidRPr="003D6C38">
        <w:rPr>
          <w:noProof/>
        </w:rPr>
        <w:t>Zhao</w:t>
      </w:r>
      <w:r w:rsidR="00A57149">
        <w:rPr>
          <w:noProof/>
        </w:rPr>
        <w:t xml:space="preserve"> et al. erzielen</w:t>
      </w:r>
      <w:r w:rsidR="00A33C77">
        <w:rPr>
          <w:noProof/>
        </w:rPr>
        <w:t xml:space="preserve"> in ihren Tests</w:t>
      </w:r>
      <w:r w:rsidR="00A57149">
        <w:rPr>
          <w:noProof/>
        </w:rPr>
        <w:t xml:space="preserve"> im </w:t>
      </w:r>
      <w:r w:rsidR="003F12DC" w:rsidRPr="003F12DC">
        <w:rPr>
          <w:noProof/>
        </w:rPr>
        <w:t>Swedish Leaf Dataset</w:t>
      </w:r>
      <w:r w:rsidR="00E0251D">
        <w:rPr>
          <w:noProof/>
        </w:rPr>
        <w:t xml:space="preserve"> mit einer </w:t>
      </w:r>
      <w:r w:rsidR="000E083A">
        <w:rPr>
          <w:noProof/>
        </w:rPr>
        <w:t>Ge</w:t>
      </w:r>
      <w:r w:rsidR="00121139">
        <w:rPr>
          <w:noProof/>
        </w:rPr>
        <w:t>n</w:t>
      </w:r>
      <w:r w:rsidR="000E083A">
        <w:rPr>
          <w:noProof/>
        </w:rPr>
        <w:t>auigkeit</w:t>
      </w:r>
      <w:r w:rsidR="00E0251D">
        <w:rPr>
          <w:noProof/>
        </w:rPr>
        <w:t xml:space="preserve"> von 97,07%</w:t>
      </w:r>
      <w:r w:rsidR="00127E79">
        <w:rPr>
          <w:noProof/>
        </w:rPr>
        <w:t xml:space="preserve"> bessere Ergebnisse</w:t>
      </w:r>
      <w:r w:rsidR="003F12DC">
        <w:rPr>
          <w:noProof/>
        </w:rPr>
        <w:t xml:space="preserve"> </w:t>
      </w:r>
      <w:r w:rsidR="00980C71">
        <w:rPr>
          <w:noProof/>
        </w:rPr>
        <w:t xml:space="preserve">im Vergleich </w:t>
      </w:r>
      <w:r w:rsidR="00D96C3A">
        <w:rPr>
          <w:noProof/>
        </w:rPr>
        <w:t xml:space="preserve">zu </w:t>
      </w:r>
      <w:r w:rsidR="00A57149">
        <w:rPr>
          <w:noProof/>
        </w:rPr>
        <w:t>IDSC</w:t>
      </w:r>
      <w:r w:rsidR="00CA509C">
        <w:rPr>
          <w:noProof/>
        </w:rPr>
        <w:t>.</w:t>
      </w:r>
    </w:p>
    <w:p w:rsidR="00C9072C" w:rsidRDefault="00CE1F80" w:rsidP="00C9072C">
      <w:r>
        <w:t>Ein weiterer</w:t>
      </w:r>
      <w:r w:rsidR="002A7782">
        <w:t xml:space="preserve"> interessante</w:t>
      </w:r>
      <w:r>
        <w:t>r</w:t>
      </w:r>
      <w:r w:rsidR="002A7782">
        <w:t xml:space="preserve"> Ans</w:t>
      </w:r>
      <w:r>
        <w:t>a</w:t>
      </w:r>
      <w:r w:rsidR="002A7782">
        <w:t xml:space="preserve">tz zur </w:t>
      </w:r>
      <w:r>
        <w:t>Beschreibung</w:t>
      </w:r>
      <w:r w:rsidR="002A7782">
        <w:t xml:space="preserve"> </w:t>
      </w:r>
      <w:r w:rsidR="00216C5E">
        <w:t>von Formen</w:t>
      </w:r>
      <w:r>
        <w:t xml:space="preserve"> sind die von </w:t>
      </w:r>
      <w:r>
        <w:fldChar w:fldCharType="begin" w:fldLock="1"/>
      </w:r>
      <w:r>
        <w:instrText>ADDIN CSL_CITATION { "citationItems" : [ { "id" : "ITEM-1", "itemData" : { "DOI" : "10.1016/j.ins.2016.09.023", "ISSN" : "0020-0255", "author" : [ { "dropping-particle" : "", "family" : "Cao", "given" : "Jie", "non-dropping-particle" : "", "parse-names" : false, "suffix" : "" }, { "dropping-particle" : "", "family" : "Wang", "given" : "Bin", "non-dropping-particle" : "", "parse-names" : false, "suffix" : "" }, { "dropping-particle" : "", "family" : "Brown", "given" : "Douglas", "non-dropping-particle" : "", "parse-names" : false, "suffix" : "" } ], "container-title" : "Information Sciences", "id" : "ITEM-1", "issued" : { "date-parts" : [ [ "2016" ] ] }, "page" : "51-64", "publisher" : "Elsevier Inc.", "title" : "Similarity based leaf image retrieval using multiscale R-angle description", "type" : "article-journal", "volume" : "374" }, "uris" : [ "http://www.mendeley.com/documents/?uuid=62644576-8f25-44c2-ae46-e961c96002e2" ] } ], "mendeley" : { "formattedCitation" : "(Cao, Wang, &amp; Brown, 2016)", "manualFormatting" : "Cao, Wang &amp; Brown (2016)", "plainTextFormattedCitation" : "(Cao, Wang, &amp; Brown, 2016)", "previouslyFormattedCitation" : "(Cao, Wang, &amp; Brown, 2016)" }, "properties" : { "noteIndex" : 0 }, "schema" : "https://github.com/citation-style-language/schema/raw/master/csl-citation.json" }</w:instrText>
      </w:r>
      <w:r>
        <w:fldChar w:fldCharType="separate"/>
      </w:r>
      <w:r w:rsidRPr="00CE1F80">
        <w:rPr>
          <w:noProof/>
        </w:rPr>
        <w:t>Cao,</w:t>
      </w:r>
      <w:r>
        <w:rPr>
          <w:noProof/>
        </w:rPr>
        <w:t xml:space="preserve"> Wang &amp; Brown</w:t>
      </w:r>
      <w:r w:rsidRPr="00CE1F80">
        <w:rPr>
          <w:noProof/>
        </w:rPr>
        <w:t xml:space="preserve"> </w:t>
      </w:r>
      <w:r>
        <w:rPr>
          <w:noProof/>
        </w:rPr>
        <w:t>(</w:t>
      </w:r>
      <w:r w:rsidRPr="00CE1F80">
        <w:rPr>
          <w:noProof/>
        </w:rPr>
        <w:t>2016)</w:t>
      </w:r>
      <w:r>
        <w:fldChar w:fldCharType="end"/>
      </w:r>
      <w:r>
        <w:t xml:space="preserve"> vorgestellten </w:t>
      </w:r>
      <w:r w:rsidR="00723EA1">
        <w:t xml:space="preserve">rotations-, skalierungs- und translationsinvarianten </w:t>
      </w:r>
      <w:r>
        <w:t>R-</w:t>
      </w:r>
      <w:proofErr w:type="spellStart"/>
      <w:r>
        <w:t>Angles</w:t>
      </w:r>
      <w:proofErr w:type="spellEnd"/>
      <w:r w:rsidR="00983741">
        <w:t>.</w:t>
      </w:r>
      <w:r w:rsidR="00AF3C4C">
        <w:t xml:space="preserve"> </w:t>
      </w:r>
      <w:r w:rsidR="00016792">
        <w:t>Ein</w:t>
      </w:r>
      <w:r w:rsidR="00AF3C4C">
        <w:t xml:space="preserve"> R-Angle</w:t>
      </w:r>
      <w:r w:rsidR="00016792">
        <w:t xml:space="preserve"> beschreib</w:t>
      </w:r>
      <w:r w:rsidR="007E0C3D">
        <w:t>t</w:t>
      </w:r>
      <w:r w:rsidR="00AF3C4C">
        <w:t xml:space="preserve"> </w:t>
      </w:r>
      <w:r w:rsidR="00016792">
        <w:t xml:space="preserve">den zum Schwerpunkt hin geöffneten Winkel zwischen einem Konturpunkt und den Schnittpunkten eines um den Punkt gezogenen Kreises </w:t>
      </w:r>
      <w:r w:rsidR="00AF3C4C">
        <w:t xml:space="preserve"> mit </w:t>
      </w:r>
      <w:r w:rsidR="00016792">
        <w:t>der Kontur, wobei der Radius des Kreises von der betrachteten Skalierung abhängt</w:t>
      </w:r>
      <w:r w:rsidR="00AF3C4C">
        <w:t xml:space="preserve">. Mit ihrer Methode erzielen </w:t>
      </w:r>
      <w:r w:rsidR="00AF3C4C">
        <w:fldChar w:fldCharType="begin" w:fldLock="1"/>
      </w:r>
      <w:r w:rsidR="00774BF8">
        <w:instrText>ADDIN CSL_CITATION { "citationItems" : [ { "id" : "ITEM-1", "itemData" : { "DOI" : "10.1016/j.ins.2016.09.023", "ISSN" : "0020-0255", "author" : [ { "dropping-particle" : "", "family" : "Cao", "given" : "Jie", "non-dropping-particle" : "", "parse-names" : false, "suffix" : "" }, { "dropping-particle" : "", "family" : "Wang", "given" : "Bin", "non-dropping-particle" : "", "parse-names" : false, "suffix" : "" }, { "dropping-particle" : "", "family" : "Brown", "given" : "Douglas", "non-dropping-particle" : "", "parse-names" : false, "suffix" : "" } ], "container-title" : "Information Sciences", "id" : "ITEM-1", "issued" : { "date-parts" : [ [ "2016" ] ] }, "page" : "51-64", "publisher" : "Elsevier Inc.", "title" : "Similarity based leaf image retrieval using multiscale R-angle description", "type" : "article-journal", "volume" : "374" }, "uris" : [ "http://www.mendeley.com/documents/?uuid=62644576-8f25-44c2-ae46-e961c96002e2" ] } ], "mendeley" : { "formattedCitation" : "(Cao et\u00a0al., 2016)", "manualFormatting" : "Cao, Wang &amp; Brown ", "plainTextFormattedCitation" : "(Cao et\u00a0al., 2016)", "previouslyFormattedCitation" : "(Cao et\u00a0al., 2016)" }, "properties" : { "noteIndex" : 0 }, "schema" : "https://github.com/citation-style-language/schema/raw/master/csl-citation.json" }</w:instrText>
      </w:r>
      <w:r w:rsidR="00AF3C4C">
        <w:fldChar w:fldCharType="separate"/>
      </w:r>
      <w:r w:rsidR="00AF3C4C" w:rsidRPr="00CE1F80">
        <w:rPr>
          <w:noProof/>
        </w:rPr>
        <w:t>Cao,</w:t>
      </w:r>
      <w:r w:rsidR="00AF3C4C">
        <w:rPr>
          <w:noProof/>
        </w:rPr>
        <w:t xml:space="preserve"> Wang &amp; Brown</w:t>
      </w:r>
      <w:r w:rsidR="00AF3C4C" w:rsidRPr="00CE1F80">
        <w:rPr>
          <w:noProof/>
        </w:rPr>
        <w:t xml:space="preserve"> </w:t>
      </w:r>
      <w:r w:rsidR="00AF3C4C">
        <w:fldChar w:fldCharType="end"/>
      </w:r>
      <w:r w:rsidR="00AF3C4C">
        <w:t xml:space="preserve">nach eigener Aussage bessere Ergebnisse als vergleichbare Methoden wie </w:t>
      </w:r>
      <w:r w:rsidR="007E0C3D">
        <w:t xml:space="preserve">Shape </w:t>
      </w:r>
      <w:proofErr w:type="spellStart"/>
      <w:r w:rsidR="007E0C3D">
        <w:t>Context</w:t>
      </w:r>
      <w:proofErr w:type="spellEnd"/>
      <w:r w:rsidR="002C4869">
        <w:t xml:space="preserve"> </w:t>
      </w:r>
      <w:r w:rsidR="00DD1C3F">
        <w:t>und</w:t>
      </w:r>
      <w:r w:rsidR="00886431">
        <w:t xml:space="preserve"> </w:t>
      </w:r>
      <w:proofErr w:type="spellStart"/>
      <w:r w:rsidR="001119E4">
        <w:t>Inner</w:t>
      </w:r>
      <w:proofErr w:type="spellEnd"/>
      <w:r w:rsidR="001119E4">
        <w:t xml:space="preserve"> </w:t>
      </w:r>
      <w:proofErr w:type="spellStart"/>
      <w:r w:rsidR="001119E4">
        <w:t>Distance</w:t>
      </w:r>
      <w:proofErr w:type="spellEnd"/>
      <w:r w:rsidR="001119E4">
        <w:t xml:space="preserve"> Shape </w:t>
      </w:r>
      <w:proofErr w:type="spellStart"/>
      <w:r w:rsidR="001119E4">
        <w:t>Context</w:t>
      </w:r>
      <w:proofErr w:type="spellEnd"/>
      <w:r w:rsidR="00AF3C4C">
        <w:t>.</w:t>
      </w:r>
    </w:p>
    <w:p w:rsidR="0088694D" w:rsidRDefault="00A15E9A" w:rsidP="00C9072C">
      <w:r>
        <w:t xml:space="preserve">Für die Beschreibung der Textur sind Verfahren wie die </w:t>
      </w:r>
      <w:proofErr w:type="spellStart"/>
      <w:r>
        <w:t>Local</w:t>
      </w:r>
      <w:proofErr w:type="spellEnd"/>
      <w:r>
        <w:t xml:space="preserve"> Binary Patterns, Co-</w:t>
      </w:r>
      <w:proofErr w:type="spellStart"/>
      <w:r>
        <w:t>Occurence</w:t>
      </w:r>
      <w:proofErr w:type="spellEnd"/>
      <w:r>
        <w:t xml:space="preserve"> Matrizen und Gabor-Features gebräuchlich.</w:t>
      </w:r>
      <w:r w:rsidR="00F869D0">
        <w:t xml:space="preserve"> So nutzen </w:t>
      </w:r>
      <w:r w:rsidR="00FE2469">
        <w:fldChar w:fldCharType="begin" w:fldLock="1"/>
      </w:r>
      <w:r w:rsidR="00EE10C5">
        <w:instrText>ADDIN CSL_CITATION { "citationItems" : [ { "id" : "ITEM-1", "itemData" : { "abstract" : "This paper presents an automated system for recognizing the medicinal plant leaves that are taken from the suburbs of the western ghats region. The dataset comprises of 250 different leaf images, of five species. Texture analyses of the leaf images have been done in this work using the feature computation. The features include grey textures, grey tone spatial dependency matrices(GTSDM) and Local Binary Pattern(LBP) operators. For each leaf image, a feature vector is generated from the statistical values. 70% of the images in the dataset are the training dataset and the rest are included in the test set. Six different classifiers are used to classify the plant leaves based on feature values. When features are combined without any preprocessing, it yielded a classification performance of 94.7%.", "author" : [ { "dropping-particle" : "", "family" : "Arun", "given" : "C H", "non-dropping-particle" : "", "parse-names" : false, "suffix" : "" }, { "dropping-particle" : "", "family" : "Sam Emmanuel", "given" : "W R", "non-dropping-particle" : "", "parse-names" : false, "suffix" : "" }, { "dropping-particle" : "", "family" : "Christopher Durairaj", "given" : "D", "non-dropping-particle" : "", "parse-names" : false, "suffix" : "" } ], "container-title" : "International Journal of Computer Applications", "id" : "ITEM-1", "issue" : "12", "issued" : { "date-parts" : [ [ "2013" ] ] }, "page" : "975-8887", "title" : "Texture Feature Extraction for Identification of Medicinal Plants and Comparison of Different Classifiers", "type" : "article-journal", "volume" : "62" }, "uris" : [ "http://www.mendeley.com/documents/?uuid=376699f0-b9c4-36e4-b722-f65f8a42d134" ] } ], "mendeley" : { "formattedCitation" : "(Arun, Sam Emmanuel, &amp; Christopher Durairaj, 2013)", "manualFormatting" : "Arun et al. (2013)", "plainTextFormattedCitation" : "(Arun, Sam Emmanuel, &amp; Christopher Durairaj, 2013)", "previouslyFormattedCitation" : "(Arun, Sam Emmanuel, &amp; Christopher Durairaj, 2013)" }, "properties" : { "noteIndex" : 0 }, "schema" : "https://github.com/citation-style-language/schema/raw/master/csl-citation.json" }</w:instrText>
      </w:r>
      <w:r w:rsidR="00FE2469">
        <w:fldChar w:fldCharType="separate"/>
      </w:r>
      <w:r w:rsidR="00FE2469" w:rsidRPr="00FE2469">
        <w:rPr>
          <w:noProof/>
        </w:rPr>
        <w:t>Arun</w:t>
      </w:r>
      <w:r w:rsidR="00FE2469">
        <w:rPr>
          <w:noProof/>
        </w:rPr>
        <w:t xml:space="preserve"> et al.</w:t>
      </w:r>
      <w:r w:rsidR="00FE2469" w:rsidRPr="00FE2469">
        <w:rPr>
          <w:noProof/>
        </w:rPr>
        <w:t xml:space="preserve"> </w:t>
      </w:r>
      <w:r w:rsidR="00FE2469">
        <w:rPr>
          <w:noProof/>
        </w:rPr>
        <w:t>(</w:t>
      </w:r>
      <w:r w:rsidR="00FE2469" w:rsidRPr="00FE2469">
        <w:rPr>
          <w:noProof/>
        </w:rPr>
        <w:t>2013)</w:t>
      </w:r>
      <w:r w:rsidR="00FE2469">
        <w:fldChar w:fldCharType="end"/>
      </w:r>
      <w:r w:rsidR="00F358CF">
        <w:t xml:space="preserve"> </w:t>
      </w:r>
      <w:r w:rsidR="00F869D0">
        <w:t xml:space="preserve">beispielsweise </w:t>
      </w:r>
      <w:proofErr w:type="spellStart"/>
      <w:r w:rsidR="00F869D0">
        <w:t>Local</w:t>
      </w:r>
      <w:proofErr w:type="spellEnd"/>
      <w:r w:rsidR="00F869D0">
        <w:t xml:space="preserve"> Binary Patterns zusammen mit </w:t>
      </w:r>
      <w:r w:rsidR="00F869D0" w:rsidRPr="00F869D0">
        <w:t>Gre</w:t>
      </w:r>
      <w:r w:rsidR="00F869D0">
        <w:t xml:space="preserve">y Tone </w:t>
      </w:r>
      <w:proofErr w:type="spellStart"/>
      <w:r w:rsidR="00F869D0">
        <w:t>Spatial</w:t>
      </w:r>
      <w:proofErr w:type="spellEnd"/>
      <w:r w:rsidR="00F869D0">
        <w:t xml:space="preserve"> </w:t>
      </w:r>
      <w:proofErr w:type="spellStart"/>
      <w:r w:rsidR="00F869D0">
        <w:t>Dependency</w:t>
      </w:r>
      <w:proofErr w:type="spellEnd"/>
      <w:r w:rsidR="00F869D0">
        <w:t xml:space="preserve"> Matrizen</w:t>
      </w:r>
      <w:r w:rsidR="00EE10C5" w:rsidRPr="00EE10C5">
        <w:t xml:space="preserve"> </w:t>
      </w:r>
      <w:r w:rsidR="00EE10C5">
        <w:t>zur Beschre</w:t>
      </w:r>
      <w:r w:rsidR="00EE10C5">
        <w:t>i</w:t>
      </w:r>
      <w:r w:rsidR="00EE10C5">
        <w:t>bung der Blatttextur.</w:t>
      </w:r>
      <w:r>
        <w:t xml:space="preserve"> </w:t>
      </w:r>
      <w:r w:rsidR="00F2162E">
        <w:fldChar w:fldCharType="begin" w:fldLock="1"/>
      </w:r>
      <w:r w:rsidR="00F358CF">
        <w:instrText>ADDIN CSL_CITATION { "citationItems" : [ { "id" : "ITEM-1", "itemData" : { "DOI" : "10.1016/j.patrec.2015.02.010", "ISBN" : "8697103576", "ISSN" : "01678655", "abstract" : "Abstract This paper proposes a novel methodology of characterizing and recognizing plant leaves using a combination of texture and shape features. Texture of the leaf is modeled using Gabor filter and gray level co-occurrence matrix (GLCM) while shape of the leaf is captured using a set of curvelet transform coefficients together with invariant moments. Since these features are in general sensitive to the orientation and scaling of the leaf image, a pre-processing stage prior to feature extraction is applied to make corrections for varying translation, rotation and scaling factors. Efficacy of the proposed methods is studied by using two neural classifiers: a neuro-fuzzy controller (NFC) and a feed-forward back-propagation multi-layered perceptron (MLP) to discriminate between 31 classes of leaves. The features have been applied individually as well as in combination to investigate how recognition accuracies can be improved. Experimental results demonstrate that the proposed approach is effective in recognizing leaves with varying texture, shape, size and orientations to an acceptable degree.", "author" : [ { "dropping-particle" : "", "family" : "Chaki", "given" : "Jyotismita", "non-dropping-particle" : "", "parse-names" : false, "suffix" : "" }, { "dropping-particle" : "", "family" : "Parekh", "given" : "Ranjan", "non-dropping-particle" : "", "parse-names" : false, "suffix" : "" }, { "dropping-particle" : "", "family" : "Bhattacharya", "given" : "Samar", "non-dropping-particle" : "", "parse-names" : false, "suffix" : "" } ], "container-title" : "Pattern Recognition Letters", "id" : "ITEM-1", "issued" : { "date-parts" : [ [ "2015" ] ] }, "page" : "61-68", "publisher" : "Elsevier Ltd.", "title" : "Plant leaf recognition using texture and shape features with neural classifiers", "type" : "article-journal", "volume" : "58" }, "uris" : [ "http://www.mendeley.com/documents/?uuid=cf8b79c0-2b34-43f3-bb73-3575fd3c3dfe" ] } ], "mendeley" : { "formattedCitation" : "(Chaki, Parekh, &amp; Bhattacharya, 2015)", "manualFormatting" : "Chaki et al. (2015)", "plainTextFormattedCitation" : "(Chaki, Parekh, &amp; Bhattacharya, 2015)", "previouslyFormattedCitation" : "(Chaki, Parekh, &amp; Bhattacharya, 2015)" }, "properties" : { "noteIndex" : 0 }, "schema" : "https://github.com/citation-style-language/schema/raw/master/csl-citation.json" }</w:instrText>
      </w:r>
      <w:r w:rsidR="00F2162E">
        <w:fldChar w:fldCharType="separate"/>
      </w:r>
      <w:r w:rsidR="00F2162E" w:rsidRPr="00F2162E">
        <w:rPr>
          <w:noProof/>
        </w:rPr>
        <w:t>Chaki</w:t>
      </w:r>
      <w:r w:rsidR="00EE10C5">
        <w:rPr>
          <w:noProof/>
        </w:rPr>
        <w:t xml:space="preserve"> et al.</w:t>
      </w:r>
      <w:r w:rsidR="00F2162E" w:rsidRPr="00F2162E">
        <w:rPr>
          <w:noProof/>
        </w:rPr>
        <w:t xml:space="preserve"> </w:t>
      </w:r>
      <w:r w:rsidR="00F2162E">
        <w:rPr>
          <w:noProof/>
        </w:rPr>
        <w:t>(</w:t>
      </w:r>
      <w:r w:rsidR="00F2162E" w:rsidRPr="00F2162E">
        <w:rPr>
          <w:noProof/>
        </w:rPr>
        <w:t>2015)</w:t>
      </w:r>
      <w:r w:rsidR="00F2162E">
        <w:fldChar w:fldCharType="end"/>
      </w:r>
      <w:r w:rsidR="00F2162E">
        <w:t xml:space="preserve"> </w:t>
      </w:r>
      <w:r>
        <w:t xml:space="preserve">verwenden </w:t>
      </w:r>
      <w:r w:rsidR="00F2162E">
        <w:t>die Gray Level Co-</w:t>
      </w:r>
      <w:proofErr w:type="spellStart"/>
      <w:r w:rsidR="00F2162E">
        <w:t>occurrenceMatrix</w:t>
      </w:r>
      <w:proofErr w:type="spellEnd"/>
      <w:r w:rsidR="00F2162E">
        <w:t xml:space="preserve"> und </w:t>
      </w:r>
      <w:proofErr w:type="spellStart"/>
      <w:r w:rsidR="00F2162E">
        <w:t>Gaborfilter</w:t>
      </w:r>
      <w:proofErr w:type="spellEnd"/>
      <w:r w:rsidR="00F2162E">
        <w:t xml:space="preserve"> in Kombination mit</w:t>
      </w:r>
      <w:r w:rsidR="00B01EF7">
        <w:t xml:space="preserve"> den formbeschreibenden </w:t>
      </w:r>
      <w:r w:rsidR="00F2162E">
        <w:t xml:space="preserve">Hu-Momenten und </w:t>
      </w:r>
      <w:proofErr w:type="spellStart"/>
      <w:r w:rsidR="00F2162E">
        <w:t>Curvelet</w:t>
      </w:r>
      <w:proofErr w:type="spellEnd"/>
      <w:r w:rsidR="00F2162E">
        <w:t>-Features.</w:t>
      </w:r>
    </w:p>
    <w:p w:rsidR="00B91058" w:rsidRDefault="009C5387" w:rsidP="00C9072C">
      <w:r>
        <w:t>Auffällig ist, dass sich viele Veröffentlichungen auf eine Beschreibung der Form konzentri</w:t>
      </w:r>
      <w:r>
        <w:t>e</w:t>
      </w:r>
      <w:r>
        <w:t xml:space="preserve">ren. Die Beschreibung der Textur erfolgt oft nur zur Unterstützung der Form-Merkmale. </w:t>
      </w:r>
      <w:r w:rsidR="00B91058">
        <w:t xml:space="preserve">Ein </w:t>
      </w:r>
      <w:r w:rsidR="000F3474">
        <w:t>System, das</w:t>
      </w:r>
      <w:r w:rsidR="00B91058">
        <w:t xml:space="preserve"> die Blattnerven getrennt betrachte</w:t>
      </w:r>
      <w:r w:rsidR="000F3474">
        <w:t>t</w:t>
      </w:r>
      <w:r w:rsidR="00012AEB">
        <w:t>,</w:t>
      </w:r>
      <w:r w:rsidR="00B91058">
        <w:t xml:space="preserve"> wurde von </w:t>
      </w:r>
      <w:r w:rsidR="000F3474">
        <w:fldChar w:fldCharType="begin" w:fldLock="1"/>
      </w:r>
      <w:r w:rsidR="000F3474">
        <w:instrText>ADDIN CSL_CITATION { "citationItems" : [ { "id" : "ITEM-1", "itemData" : { "DOI" : "10.1016/j.eswa.2014.01.029", "ISBN" : "0957-4174", "ISSN" : "09574174", "abstract" : "In this work we propose an automatic low cost procedure aimed at classifying legume species and varieties based exclusively on the characterization and analysis of the leaf venation network. The identification of leaf venation patterns which are characteristic for each species or variety is not an easy task since in some situations (specially for cultivars from the same species) the vein differences are visually indistinguishable for humans. The proposed procedure takes as input leaf images acquired using a standard scanner, processes the images in order to segment the veins at different scales, and measures different traits on them. We use these features in combination with modern automatic classifiers and feature selection techniques in order to perform recognition. The process was initially applied to recognize three different legumes in order to evaluate the improvements over previous works in the literature, and then it was employed to distinguish three diverse soybean cultivars. The results show the improvements achieved by the usage of the multiscale features. The cultivar recognition is a more challenging problem, since the experts cannot distinguish evident differences in plain sight. However, we achieve acceptable classification results. We also analyze the feature relevance and identify, for each classifier, a small set of distinctive traits to differentiate the species and varieties. \u00a9 2014 Elsevier Ltd. All rights reserved.", "author" : [ { "dropping-particle" : "", "family" : "Larese", "given" : "M\u00f3nica G.", "non-dropping-particle" : "", "parse-names" : false, "suffix" : "" }, { "dropping-particle" : "", "family" : "Bay\u00e1", "given" : "Ariel E.", "non-dropping-particle" : "", "parse-names" : false, "suffix" : "" }, { "dropping-particle" : "", "family" : "Craviotto", "given" : "Roque M.", "non-dropping-particle" : "", "parse-names" : false, "suffix" : "" }, { "dropping-particle" : "", "family" : "Arango", "given" : "Miriam R.", "non-dropping-particle" : "", "parse-names" : false, "suffix" : "" }, { "dropping-particle" : "", "family" : "Gallo", "given" : "Carina", "non-dropping-particle" : "", "parse-names" : false, "suffix" : "" }, { "dropping-particle" : "", "family" : "Granitto", "given" : "Pablo M.", "non-dropping-particle" : "", "parse-names" : false, "suffix" : "" } ], "container-title" : "Expert Systems with Applications", "id" : "ITEM-1", "issue" : "10", "issued" : { "date-parts" : [ [ "2014" ] ] }, "page" : "4638-4647", "title" : "Multiscale recognition of legume varieties based on leaf venation images", "type" : "article-journal", "volume" : "41" }, "uris" : [ "http://www.mendeley.com/documents/?uuid=56ecc7f9-2105-4b39-a067-c7d7b5284f81" ] } ], "mendeley" : { "formattedCitation" : "(Larese et\u00a0al., 2014)", "manualFormatting" : "Larese et\u00a0al. (2014)", "plainTextFormattedCitation" : "(Larese et\u00a0al., 2014)", "previouslyFormattedCitation" : "(Larese et\u00a0al., 2014)" }, "properties" : { "noteIndex" : 0 }, "schema" : "https://github.com/citation-style-language/schema/raw/master/csl-citation.json" }</w:instrText>
      </w:r>
      <w:r w:rsidR="000F3474">
        <w:fldChar w:fldCharType="separate"/>
      </w:r>
      <w:r w:rsidR="000F3474">
        <w:rPr>
          <w:noProof/>
        </w:rPr>
        <w:t>Larese et al. (</w:t>
      </w:r>
      <w:r w:rsidR="000F3474" w:rsidRPr="000F3474">
        <w:rPr>
          <w:noProof/>
        </w:rPr>
        <w:t>2014)</w:t>
      </w:r>
      <w:r w:rsidR="000F3474">
        <w:fldChar w:fldCharType="end"/>
      </w:r>
      <w:r w:rsidR="000F3474">
        <w:t xml:space="preserve"> erarbeitet. </w:t>
      </w:r>
      <w:r w:rsidR="00904A5F">
        <w:t>A</w:t>
      </w:r>
      <w:r w:rsidR="00904A5F">
        <w:rPr>
          <w:rFonts w:ascii="Calibri" w:hAnsi="Calibri" w:cs="Times New Roman"/>
          <w:noProof/>
          <w:szCs w:val="24"/>
        </w:rPr>
        <w:t xml:space="preserve">ls Besonderheit können sie durch ihre </w:t>
      </w:r>
      <w:r w:rsidR="002973EA">
        <w:rPr>
          <w:rFonts w:ascii="Calibri" w:hAnsi="Calibri" w:cs="Times New Roman"/>
          <w:noProof/>
          <w:szCs w:val="24"/>
        </w:rPr>
        <w:t>verwendete</w:t>
      </w:r>
      <w:r w:rsidR="00904A5F">
        <w:rPr>
          <w:rFonts w:ascii="Calibri" w:hAnsi="Calibri" w:cs="Times New Roman"/>
          <w:noProof/>
          <w:szCs w:val="24"/>
        </w:rPr>
        <w:t xml:space="preserve"> Methode auch verschiedene Variationen innerhalb einer Art unterscheiden. Zur Segmentierung der Adern nutzen sie eine erweiterte Form der</w:t>
      </w:r>
      <w:r w:rsidR="00904A5F" w:rsidRPr="00E940FC">
        <w:rPr>
          <w:rFonts w:ascii="Calibri" w:hAnsi="Calibri" w:cs="Times New Roman"/>
          <w:noProof/>
          <w:szCs w:val="24"/>
        </w:rPr>
        <w:t xml:space="preserve"> Hit or Miss Transform</w:t>
      </w:r>
      <w:r w:rsidR="00904A5F">
        <w:rPr>
          <w:rFonts w:ascii="Calibri" w:hAnsi="Calibri" w:cs="Times New Roman"/>
          <w:noProof/>
          <w:szCs w:val="24"/>
        </w:rPr>
        <w:t xml:space="preserve"> auf Graustufenbildern. </w:t>
      </w:r>
      <w:r w:rsidR="004B6DB1">
        <w:t>Für d</w:t>
      </w:r>
      <w:r w:rsidR="007E7D50">
        <w:t xml:space="preserve">ie </w:t>
      </w:r>
      <w:r w:rsidR="004B6DB1">
        <w:t xml:space="preserve">Extraktion der </w:t>
      </w:r>
      <w:r w:rsidR="007E7D50">
        <w:t>Features nutzen sie die Implementierung</w:t>
      </w:r>
      <w:r w:rsidR="004B6DB1">
        <w:t xml:space="preserve"> von </w:t>
      </w:r>
      <w:r w:rsidR="004B6DB1">
        <w:fldChar w:fldCharType="begin" w:fldLock="1"/>
      </w:r>
      <w:r w:rsidR="004B6DB1">
        <w:instrText>ADDIN CSL_CITATION { "citationItems" : [ { "id" : "ITEM-1", "itemData" : { "DOI" : "10.1104/pp.110.162834", "ISBN" : "0032-0889", "ISSN" : "1532-2548", "PMID" : "21057114", "abstract" : "Interest in the structure and function of physical biological networks has spurred the development of a number of theoretical models that predict optimal network structures across a broad array of taxonomic groups, from mammals to plants. In many cases, direct tests of predicted network structure are impossible given the lack of suitable empirical methods to quantify physical network geometry with suf\ufb01cient scope and resolution. There is a long history of empirical methods to quantify the network structure of plants, from roots, to xylem networks in shoots and within leaves. However, with few exceptions, current methods emphasize the analysis of portions of, rather than entire networks. Here, we introduce the Leaf Extraction and Analysis Framework Graphical User Interface (LEAF GUI), a user-assisted software tool that facilitates improved empirical understanding of leaf network structure. LEAF GUI takes images of leaves where veins have been enhanced relative to the background, and following a series of interactive thresholding and cleaning steps, returns a suite of statistics and information on the structure of leaf venation networks and areoles. Metrics include the dimensions, position, and connectivity of all network veins, and the dimensions, shape, and position of the areoles they surround. Available for free download, the LEAF GUI software promises to facilitate improved understanding of the adaptive and ecological signi\ufb01cance of leaf vein network structure.", "author" : [ { "dropping-particle" : "", "family" : "Price", "given" : "Charles A", "non-dropping-particle" : "", "parse-names" : false, "suffix" : "" }, { "dropping-particle" : "", "family" : "Symonova", "given" : "Olga", "non-dropping-particle" : "", "parse-names" : false, "suffix" : "" }, { "dropping-particle" : "", "family" : "Mileyko", "given" : "Yuriy", "non-dropping-particle" : "", "parse-names" : false, "suffix" : "" }, { "dropping-particle" : "", "family" : "Hilley", "given" : "Troy", "non-dropping-particle" : "", "parse-names" : false, "suffix" : "" }, { "dropping-particle" : "", "family" : "Weitz", "given" : "Joshua S", "non-dropping-particle" : "", "parse-names" : false, "suffix" : "" } ], "container-title" : "Plant Physiology", "id" : "ITEM-1", "issue" : "1", "issued" : { "date-parts" : [ [ "2011" ] ] }, "page" : "236-245", "title" : "Leaf Extraction and Analysis Framework Graphical User Interface: Segmenting and Analyzing the Structure of Leaf Veins and Areoles", "type" : "article-journal", "volume" : "155" }, "uris" : [ "http://www.mendeley.com/documents/?uuid=d0eb2b49-2b71-39d8-b3a5-8a2a9d39ee5c" ] } ], "mendeley" : { "formattedCitation" : "(Price, Symonova, Mileyko, Hilley, &amp; Weitz, 2011)", "manualFormatting" : "Price et al. (2011)", "plainTextFormattedCitation" : "(Price, Symonova, Mileyko, Hilley, &amp; Weitz, 2011)", "previouslyFormattedCitation" : "(Price, Symonova, Mileyko, Hilley, &amp; Weitz, 2011)" }, "properties" : { "noteIndex" : 0 }, "schema" : "https://github.com/citation-style-language/schema/raw/master/csl-citation.json" }</w:instrText>
      </w:r>
      <w:r w:rsidR="004B6DB1">
        <w:fldChar w:fldCharType="separate"/>
      </w:r>
      <w:r w:rsidR="004B6DB1" w:rsidRPr="004B6DB1">
        <w:rPr>
          <w:noProof/>
        </w:rPr>
        <w:t xml:space="preserve">Price </w:t>
      </w:r>
      <w:r w:rsidR="004B6DB1">
        <w:rPr>
          <w:noProof/>
        </w:rPr>
        <w:t>et al.</w:t>
      </w:r>
      <w:r w:rsidR="004B6DB1" w:rsidRPr="004B6DB1">
        <w:rPr>
          <w:noProof/>
        </w:rPr>
        <w:t xml:space="preserve"> </w:t>
      </w:r>
      <w:r w:rsidR="004B6DB1">
        <w:rPr>
          <w:noProof/>
        </w:rPr>
        <w:t>(</w:t>
      </w:r>
      <w:r w:rsidR="004B6DB1" w:rsidRPr="004B6DB1">
        <w:rPr>
          <w:noProof/>
        </w:rPr>
        <w:t>2011)</w:t>
      </w:r>
      <w:r w:rsidR="004B6DB1">
        <w:fldChar w:fldCharType="end"/>
      </w:r>
      <w:r w:rsidR="004B6DB1">
        <w:t xml:space="preserve">, die die  grafische  </w:t>
      </w:r>
      <w:r w:rsidR="004B6DB1">
        <w:lastRenderedPageBreak/>
        <w:t>Oberfläche „</w:t>
      </w:r>
      <w:proofErr w:type="spellStart"/>
      <w:r w:rsidR="004B6DB1">
        <w:t>Leaf</w:t>
      </w:r>
      <w:proofErr w:type="spellEnd"/>
      <w:r w:rsidR="004B6DB1">
        <w:t xml:space="preserve"> GUI“ zur Ermittlung und Darstellung biologischer Merkmale der Nervatur von Blättern erstellten. Price et al. wandeln dazu Bilder von Blattnerven in eine Netzwer</w:t>
      </w:r>
      <w:r w:rsidR="004B6DB1">
        <w:t>k</w:t>
      </w:r>
      <w:r w:rsidR="004B6DB1">
        <w:t xml:space="preserve">präsentation mit Knoten und Kanten um. Mit ihrer Methode erzielen sie </w:t>
      </w:r>
      <w:r w:rsidR="008F5D57">
        <w:t>eine durchschnit</w:t>
      </w:r>
      <w:r w:rsidR="008F5D57">
        <w:t>t</w:t>
      </w:r>
      <w:r w:rsidR="008F5D57">
        <w:t xml:space="preserve">liche </w:t>
      </w:r>
      <w:r w:rsidR="00E23000">
        <w:rPr>
          <w:noProof/>
        </w:rPr>
        <w:t xml:space="preserve">Genauigkeit </w:t>
      </w:r>
      <w:r w:rsidR="008F5D57">
        <w:t xml:space="preserve">von </w:t>
      </w:r>
      <w:r w:rsidR="00D037F0">
        <w:t>92</w:t>
      </w:r>
      <w:r w:rsidR="008F5D57">
        <w:t xml:space="preserve">% </w:t>
      </w:r>
      <w:r w:rsidR="004B6DB1">
        <w:t xml:space="preserve">bei einer Klassifikation </w:t>
      </w:r>
      <w:r w:rsidR="00D037F0">
        <w:t>innerhalb eines</w:t>
      </w:r>
      <w:r w:rsidR="004B6DB1">
        <w:t xml:space="preserve"> Datensatz</w:t>
      </w:r>
      <w:r w:rsidR="00D037F0">
        <w:t>es</w:t>
      </w:r>
      <w:r w:rsidR="004B6DB1">
        <w:t xml:space="preserve"> </w:t>
      </w:r>
      <w:r w:rsidR="008F5D57">
        <w:t xml:space="preserve">mit </w:t>
      </w:r>
      <w:r w:rsidR="00D037F0">
        <w:t xml:space="preserve">drei </w:t>
      </w:r>
      <w:r w:rsidR="00CA1B5E">
        <w:t>Unterarten</w:t>
      </w:r>
      <w:r w:rsidR="008F5D57">
        <w:t xml:space="preserve"> von </w:t>
      </w:r>
      <w:r w:rsidR="00CA1B5E">
        <w:t>Sojabohnen</w:t>
      </w:r>
      <w:r w:rsidR="00B70514">
        <w:t xml:space="preserve"> und 67% bei Klassifikation von im Feld getätigten Fotos</w:t>
      </w:r>
      <w:r w:rsidR="00645DA5">
        <w:t xml:space="preserve"> (</w:t>
      </w:r>
      <w:proofErr w:type="spellStart"/>
      <w:r w:rsidR="00645DA5">
        <w:fldChar w:fldCharType="begin" w:fldLock="1"/>
      </w:r>
      <w:r w:rsidR="00645DA5">
        <w:instrText>ADDIN CSL_CITATION { "citationItems" : [ { "id" : "ITEM-1", "itemData" : { "DOI" : "10.1016/j.eswa.2014.01.029", "ISBN" : "0957-4174", "ISSN" : "09574174", "abstract" : "In this work we propose an automatic low cost procedure aimed at classifying legume species and varieties based exclusively on the characterization and analysis of the leaf venation network. The identification of leaf venation patterns which are characteristic for each species or variety is not an easy task since in some situations (specially for cultivars from the same species) the vein differences are visually indistinguishable for humans. The proposed procedure takes as input leaf images acquired using a standard scanner, processes the images in order to segment the veins at different scales, and measures different traits on them. We use these features in combination with modern automatic classifiers and feature selection techniques in order to perform recognition. The process was initially applied to recognize three different legumes in order to evaluate the improvements over previous works in the literature, and then it was employed to distinguish three diverse soybean cultivars. The results show the improvements achieved by the usage of the multiscale features. The cultivar recognition is a more challenging problem, since the experts cannot distinguish evident differences in plain sight. However, we achieve acceptable classification results. We also analyze the feature relevance and identify, for each classifier, a small set of distinctive traits to differentiate the species and varieties. \u00a9 2014 Elsevier Ltd. All rights reserved.", "author" : [ { "dropping-particle" : "", "family" : "Larese", "given" : "M\u00f3nica G.", "non-dropping-particle" : "", "parse-names" : false, "suffix" : "" }, { "dropping-particle" : "", "family" : "Bay\u00e1", "given" : "Ariel E.", "non-dropping-particle" : "", "parse-names" : false, "suffix" : "" }, { "dropping-particle" : "", "family" : "Craviotto", "given" : "Roque M.", "non-dropping-particle" : "", "parse-names" : false, "suffix" : "" }, { "dropping-particle" : "", "family" : "Arango", "given" : "Miriam R.", "non-dropping-particle" : "", "parse-names" : false, "suffix" : "" }, { "dropping-particle" : "", "family" : "Gallo", "given" : "Carina", "non-dropping-particle" : "", "parse-names" : false, "suffix" : "" }, { "dropping-particle" : "", "family" : "Granitto", "given" : "Pablo M.", "non-dropping-particle" : "", "parse-names" : false, "suffix" : "" } ], "container-title" : "Expert Systems with Applications", "id" : "ITEM-1", "issue" : "10", "issued" : { "date-parts" : [ [ "2014" ] ] }, "page" : "4638-4647", "title" : "Multiscale recognition of legume varieties based on leaf venation images", "type" : "article-journal", "volume" : "41" }, "uris" : [ "http://www.mendeley.com/documents/?uuid=56ecc7f9-2105-4b39-a067-c7d7b5284f81" ] } ], "mendeley" : { "formattedCitation" : "(Larese et\u00a0al., 2014)", "manualFormatting" : "Larese et\u00a0al. 2014)", "plainTextFormattedCitation" : "(Larese et\u00a0al., 2014)", "previouslyFormattedCitation" : "(Larese et\u00a0al., 2014)" }, "properties" : { "noteIndex" : 0 }, "schema" : "https://github.com/citation-style-language/schema/raw/master/csl-citation.json" }</w:instrText>
      </w:r>
      <w:r w:rsidR="00645DA5">
        <w:fldChar w:fldCharType="separate"/>
      </w:r>
      <w:r w:rsidR="00645DA5">
        <w:rPr>
          <w:noProof/>
        </w:rPr>
        <w:t>Larese</w:t>
      </w:r>
      <w:proofErr w:type="spellEnd"/>
      <w:r w:rsidR="00645DA5">
        <w:rPr>
          <w:noProof/>
        </w:rPr>
        <w:t xml:space="preserve"> et al. </w:t>
      </w:r>
      <w:r w:rsidR="00645DA5" w:rsidRPr="000F3474">
        <w:rPr>
          <w:noProof/>
        </w:rPr>
        <w:t>2014)</w:t>
      </w:r>
      <w:r w:rsidR="00645DA5">
        <w:fldChar w:fldCharType="end"/>
      </w:r>
      <w:r w:rsidR="008F5D57">
        <w:t>.</w:t>
      </w:r>
    </w:p>
    <w:p w:rsidR="00420623" w:rsidRDefault="000B190E" w:rsidP="004A57C6">
      <w:pPr>
        <w:pStyle w:val="berschrift2"/>
        <w:numPr>
          <w:ilvl w:val="1"/>
          <w:numId w:val="1"/>
        </w:numPr>
        <w:spacing w:line="240" w:lineRule="auto"/>
        <w:ind w:left="567" w:hanging="567"/>
      </w:pPr>
      <w:bookmarkStart w:id="92" w:name="_Toc476722430"/>
      <w:r>
        <w:t>Entwurf des Systems zur Klassifizierung</w:t>
      </w:r>
      <w:bookmarkEnd w:id="92"/>
    </w:p>
    <w:p w:rsidR="008F079B" w:rsidRDefault="008F079B" w:rsidP="00272311">
      <w:pPr>
        <w:pStyle w:val="berschrift3"/>
        <w:numPr>
          <w:ilvl w:val="2"/>
          <w:numId w:val="1"/>
        </w:numPr>
      </w:pPr>
      <w:bookmarkStart w:id="93" w:name="_Ref476322221"/>
      <w:bookmarkStart w:id="94" w:name="_Toc476722431"/>
      <w:r>
        <w:t>Daten</w:t>
      </w:r>
      <w:r w:rsidR="00FB4533">
        <w:t>sammlung</w:t>
      </w:r>
      <w:bookmarkEnd w:id="93"/>
      <w:bookmarkEnd w:id="94"/>
    </w:p>
    <w:p w:rsidR="00C652CA" w:rsidRDefault="0007000D" w:rsidP="00C707C2">
      <w:r>
        <w:t xml:space="preserve">Dem Entwurfsmuster </w:t>
      </w:r>
      <w:r w:rsidR="0073456C">
        <w:t>a</w:t>
      </w:r>
      <w:r w:rsidR="00C652CA">
        <w:t xml:space="preserve">us Kapitel </w:t>
      </w:r>
      <w:r w:rsidR="00C652CA">
        <w:fldChar w:fldCharType="begin"/>
      </w:r>
      <w:r w:rsidR="00C652CA">
        <w:instrText xml:space="preserve"> REF _Ref475975690 \r \h </w:instrText>
      </w:r>
      <w:r w:rsidR="00C652CA">
        <w:fldChar w:fldCharType="separate"/>
      </w:r>
      <w:r w:rsidR="007533F1">
        <w:t>2.3.2</w:t>
      </w:r>
      <w:r w:rsidR="00C652CA">
        <w:fldChar w:fldCharType="end"/>
      </w:r>
      <w:r w:rsidR="0073456C">
        <w:t xml:space="preserve"> </w:t>
      </w:r>
      <w:r>
        <w:t>folgend, müssen als Grundlage für das zu entw</w:t>
      </w:r>
      <w:r>
        <w:t>i</w:t>
      </w:r>
      <w:r>
        <w:t xml:space="preserve">ckelnde System </w:t>
      </w:r>
      <w:r w:rsidR="00AC32F2">
        <w:t xml:space="preserve">zunächst </w:t>
      </w:r>
      <w:r>
        <w:t>Daten gesammelt werden.</w:t>
      </w:r>
      <w:r w:rsidR="00C652CA">
        <w:t xml:space="preserve"> </w:t>
      </w:r>
      <w:r w:rsidR="00AC32F2">
        <w:t xml:space="preserve">Im vorliegenden Fall </w:t>
      </w:r>
      <w:r w:rsidR="00C652CA">
        <w:t>müssen</w:t>
      </w:r>
      <w:r w:rsidR="00AC32F2">
        <w:t xml:space="preserve"> Bilder von Blättern </w:t>
      </w:r>
      <w:r w:rsidR="00C652CA">
        <w:t>akquiriert werden</w:t>
      </w:r>
      <w:r w:rsidR="00AC32F2">
        <w:t xml:space="preserve">. </w:t>
      </w:r>
    </w:p>
    <w:p w:rsidR="008B6D0C" w:rsidRDefault="00C707C2" w:rsidP="00C707C2">
      <w:r>
        <w:t xml:space="preserve">Es </w:t>
      </w:r>
      <w:r w:rsidR="007C256E">
        <w:t>sind</w:t>
      </w:r>
      <w:r>
        <w:t xml:space="preserve"> </w:t>
      </w:r>
      <w:r w:rsidR="00D3004E">
        <w:t>ents</w:t>
      </w:r>
      <w:r w:rsidR="0040502E">
        <w:t>p</w:t>
      </w:r>
      <w:r w:rsidR="00D3004E">
        <w:t>r</w:t>
      </w:r>
      <w:r w:rsidR="0040502E">
        <w:t xml:space="preserve">echende </w:t>
      </w:r>
      <w:r w:rsidR="00CD2CB6">
        <w:t>Bild-</w:t>
      </w:r>
      <w:r w:rsidR="0004005B">
        <w:t>Datenbanken</w:t>
      </w:r>
      <w:r w:rsidR="007C256E" w:rsidRPr="007C256E">
        <w:t xml:space="preserve"> </w:t>
      </w:r>
      <w:r w:rsidR="007C256E">
        <w:t>verfügbar</w:t>
      </w:r>
      <w:r w:rsidR="0004005B">
        <w:t xml:space="preserve">, die </w:t>
      </w:r>
      <w:r w:rsidR="0065592E">
        <w:t xml:space="preserve">unter freier Lizenz </w:t>
      </w:r>
      <w:r w:rsidR="0004005B">
        <w:t>zum Training für die automatische Bestimmung</w:t>
      </w:r>
      <w:r w:rsidR="00095ED9">
        <w:t xml:space="preserve"> </w:t>
      </w:r>
      <w:r w:rsidR="006703CF">
        <w:t>genutzt werden können</w:t>
      </w:r>
      <w:r w:rsidR="00095ED9">
        <w:t xml:space="preserve">. </w:t>
      </w:r>
      <w:r w:rsidR="0065592E">
        <w:t>Unter anderem</w:t>
      </w:r>
      <w:r w:rsidR="0065592E" w:rsidRPr="0065592E">
        <w:t xml:space="preserve"> </w:t>
      </w:r>
      <w:r w:rsidR="0065592E">
        <w:t>veröffentlichten</w:t>
      </w:r>
      <w:r w:rsidR="002E3B2E">
        <w:fldChar w:fldCharType="begin" w:fldLock="1"/>
      </w:r>
      <w:r w:rsidR="003953E2">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uris" : [ "http://www.mendeley.com/documents/?uuid=f9813cb7-df72-46bc-8dbc-51dde8a124c6" ] } ], "mendeley" : { "formattedCitation" : "(Wu et\u00a0al., 2007)", "manualFormatting" : " Wu et al. (2007)", "plainTextFormattedCitation" : "(Wu et\u00a0al., 2007)", "previouslyFormattedCitation" : "(Wu et\u00a0al., 2007)" }, "properties" : { "noteIndex" : 0 }, "schema" : "https://github.com/citation-style-language/schema/raw/master/csl-citation.json" }</w:instrText>
      </w:r>
      <w:r w:rsidR="002E3B2E">
        <w:fldChar w:fldCharType="separate"/>
      </w:r>
      <w:r w:rsidR="005E5831" w:rsidRPr="005E5831">
        <w:rPr>
          <w:rFonts w:ascii="Calibri" w:hAnsi="Calibri" w:cs="Times New Roman"/>
          <w:noProof/>
          <w:szCs w:val="24"/>
        </w:rPr>
        <w:t xml:space="preserve"> </w:t>
      </w:r>
      <w:r w:rsidR="005E5831">
        <w:rPr>
          <w:rFonts w:ascii="Calibri" w:hAnsi="Calibri" w:cs="Times New Roman"/>
          <w:noProof/>
          <w:szCs w:val="24"/>
        </w:rPr>
        <w:t>Wu</w:t>
      </w:r>
      <w:r w:rsidR="008554D9">
        <w:rPr>
          <w:rFonts w:ascii="Calibri" w:hAnsi="Calibri" w:cs="Times New Roman"/>
          <w:noProof/>
          <w:szCs w:val="24"/>
        </w:rPr>
        <w:t xml:space="preserve"> et al.</w:t>
      </w:r>
      <w:r w:rsidR="002E3B2E" w:rsidRPr="002E3B2E">
        <w:rPr>
          <w:noProof/>
        </w:rPr>
        <w:t xml:space="preserve"> </w:t>
      </w:r>
      <w:r w:rsidR="005E5831">
        <w:rPr>
          <w:noProof/>
        </w:rPr>
        <w:t>(</w:t>
      </w:r>
      <w:r w:rsidR="002E3B2E" w:rsidRPr="002E3B2E">
        <w:rPr>
          <w:noProof/>
        </w:rPr>
        <w:t>200</w:t>
      </w:r>
      <w:r w:rsidR="005E5831">
        <w:rPr>
          <w:noProof/>
        </w:rPr>
        <w:t>7)</w:t>
      </w:r>
      <w:r w:rsidR="002E3B2E">
        <w:fldChar w:fldCharType="end"/>
      </w:r>
      <w:r w:rsidR="005E5831">
        <w:t xml:space="preserve"> den </w:t>
      </w:r>
      <w:r w:rsidR="003953E2">
        <w:t xml:space="preserve">im Rahmen ihrer Arbeit veröffentlichten </w:t>
      </w:r>
      <w:r w:rsidR="005E5831">
        <w:t>Flavia-Datensatz. Der Datensatz beinhaltet 1800 Bilder</w:t>
      </w:r>
      <w:r w:rsidR="00583C84">
        <w:t xml:space="preserve"> in einer Auflösung von 1600 x 1200 Pixeln</w:t>
      </w:r>
      <w:r w:rsidR="005E5831">
        <w:t xml:space="preserve"> von Blätter</w:t>
      </w:r>
      <w:r w:rsidR="00010855">
        <w:t>n</w:t>
      </w:r>
      <w:r w:rsidR="005E5831">
        <w:t xml:space="preserve"> 32 unterschiedlicher</w:t>
      </w:r>
      <w:r w:rsidR="007E06E7">
        <w:t>, hauptsächlich</w:t>
      </w:r>
      <w:r w:rsidR="00355CDA">
        <w:t xml:space="preserve"> chinesischer</w:t>
      </w:r>
      <w:r w:rsidR="005E5831">
        <w:t xml:space="preserve"> Arten.</w:t>
      </w:r>
      <w:r w:rsidR="00DC16A7">
        <w:t xml:space="preserve"> Die Bilder liegen vorverarbeitet vor. Die Blätter sind bereits freigestellt und die Blattstiele wurden entfernt</w:t>
      </w:r>
      <w:r w:rsidR="00316588">
        <w:t xml:space="preserve"> (siehe Abbildung 10a)</w:t>
      </w:r>
      <w:r w:rsidR="00DC16A7">
        <w:t>.</w:t>
      </w:r>
      <w:r w:rsidR="008B6D0C" w:rsidRPr="008B6D0C">
        <w:t xml:space="preserve"> </w:t>
      </w:r>
    </w:p>
    <w:p w:rsidR="008B6D0C" w:rsidRDefault="00E74271" w:rsidP="00C707C2">
      <w:r>
        <w:t xml:space="preserve">Der </w:t>
      </w:r>
      <w:proofErr w:type="spellStart"/>
      <w:r>
        <w:t>Leafsnap</w:t>
      </w:r>
      <w:proofErr w:type="spellEnd"/>
      <w:r>
        <w:t>-Datensatz</w:t>
      </w:r>
      <w:r w:rsidR="003953E2">
        <w:t xml:space="preserve"> von</w:t>
      </w:r>
      <w:r w:rsidR="00153C9E">
        <w:t xml:space="preserve"> </w:t>
      </w:r>
      <w:r w:rsidR="00153C9E">
        <w:fldChar w:fldCharType="begin" w:fldLock="1"/>
      </w:r>
      <w:r w:rsidR="003953E2">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u00a0al., 2012)", "manualFormatting" : "Kumar", "plainTextFormattedCitation" : "(Kumar et\u00a0al., 2012)", "previouslyFormattedCitation" : "(Kumar et\u00a0al., 2012)" }, "properties" : { "noteIndex" : 0 }, "schema" : "https://github.com/citation-style-language/schema/raw/master/csl-citation.json" }</w:instrText>
      </w:r>
      <w:r w:rsidR="00153C9E">
        <w:fldChar w:fldCharType="separate"/>
      </w:r>
      <w:r w:rsidR="006E0741">
        <w:rPr>
          <w:noProof/>
        </w:rPr>
        <w:t>Kumar</w:t>
      </w:r>
      <w:r w:rsidR="00153C9E">
        <w:fldChar w:fldCharType="end"/>
      </w:r>
      <w:r w:rsidR="003953E2">
        <w:t xml:space="preserve"> et al.</w:t>
      </w:r>
      <w:r w:rsidR="00A61EF5">
        <w:t xml:space="preserve"> </w:t>
      </w:r>
      <w:r w:rsidR="00E87BDD">
        <w:t xml:space="preserve">ist ebenfalls frei erhältlich. </w:t>
      </w:r>
      <w:r w:rsidR="006E0741">
        <w:t xml:space="preserve">Die zugrundeliegenden Trainingsdaten umfassen </w:t>
      </w:r>
      <w:r w:rsidR="00952FBD">
        <w:t xml:space="preserve">mit 800 x 600 Pixeln </w:t>
      </w:r>
      <w:r w:rsidR="009F69DA">
        <w:t xml:space="preserve">sehr </w:t>
      </w:r>
      <w:r w:rsidR="001E1630">
        <w:t xml:space="preserve">niedrig </w:t>
      </w:r>
      <w:r w:rsidR="00952FBD">
        <w:t xml:space="preserve">aufgelöste </w:t>
      </w:r>
      <w:r w:rsidR="006E0741">
        <w:t xml:space="preserve">Fotografien </w:t>
      </w:r>
      <w:r w:rsidR="00BB49D1">
        <w:t xml:space="preserve">von </w:t>
      </w:r>
      <w:r w:rsidR="006E0741">
        <w:t>185 in den nordöstlichen</w:t>
      </w:r>
      <w:r w:rsidR="006E0741" w:rsidRPr="006E0741">
        <w:t xml:space="preserve"> </w:t>
      </w:r>
      <w:r w:rsidR="006E0741">
        <w:t>USA beheimateten</w:t>
      </w:r>
      <w:r w:rsidR="006E0741" w:rsidRPr="006E0741">
        <w:t xml:space="preserve"> </w:t>
      </w:r>
      <w:r w:rsidR="006E0741">
        <w:t>Baumarten.</w:t>
      </w:r>
      <w:r w:rsidR="00153C9E">
        <w:t xml:space="preserve"> Die Bilder sind sowoh</w:t>
      </w:r>
      <w:r w:rsidR="00E7207E">
        <w:t>l in ihrer ursprünglichen Form und in</w:t>
      </w:r>
      <w:r w:rsidR="00102CBE">
        <w:t xml:space="preserve"> </w:t>
      </w:r>
      <w:proofErr w:type="spellStart"/>
      <w:r w:rsidR="00102CBE">
        <w:t>binarisierter</w:t>
      </w:r>
      <w:proofErr w:type="spellEnd"/>
      <w:r w:rsidR="00153C9E">
        <w:t xml:space="preserve"> Form </w:t>
      </w:r>
      <w:r w:rsidR="00E7207E">
        <w:t xml:space="preserve"> </w:t>
      </w:r>
      <w:r w:rsidR="00153C9E">
        <w:t>erhältlich</w:t>
      </w:r>
      <w:r w:rsidR="00102CBE">
        <w:t xml:space="preserve"> (siehe Abbildung 10b)</w:t>
      </w:r>
      <w:r w:rsidR="00153C9E">
        <w:t>.</w:t>
      </w:r>
    </w:p>
    <w:p w:rsidR="007D678F" w:rsidRDefault="00AC32F2" w:rsidP="00C707C2">
      <w:proofErr w:type="spellStart"/>
      <w:r>
        <w:t>Leafsnap</w:t>
      </w:r>
      <w:proofErr w:type="spellEnd"/>
      <w:r>
        <w:t>- und Flavia-Datensatz wurden als Datengrundlage gewählt, da die beiden zugrunde</w:t>
      </w:r>
      <w:r w:rsidR="006B0709">
        <w:t xml:space="preserve"> </w:t>
      </w:r>
      <w:r>
        <w:t xml:space="preserve">liegenden Arbeiten vielfach von Veröffentlichungen anderer Autoren zitiert </w:t>
      </w:r>
      <w:r w:rsidR="004B5D35">
        <w:t>we</w:t>
      </w:r>
      <w:r>
        <w:t>rden</w:t>
      </w:r>
      <w:r w:rsidR="00BB7576">
        <w:t>, die</w:t>
      </w:r>
      <w:r>
        <w:t xml:space="preserve"> </w:t>
      </w:r>
      <w:r w:rsidR="00085C0F">
        <w:t xml:space="preserve">die Datensätze </w:t>
      </w:r>
      <w:r w:rsidR="00BB7576">
        <w:t xml:space="preserve">oft auch </w:t>
      </w:r>
      <w:r w:rsidR="00085C0F">
        <w:t xml:space="preserve">als Grundlage für die Tests ihrer </w:t>
      </w:r>
      <w:r w:rsidR="00BB7576">
        <w:t xml:space="preserve">eigenen </w:t>
      </w:r>
      <w:r w:rsidR="00D2673F">
        <w:t>erarbeiteten</w:t>
      </w:r>
      <w:r w:rsidR="00085C0F">
        <w:t xml:space="preserve"> </w:t>
      </w:r>
      <w:r>
        <w:t xml:space="preserve">Methoden </w:t>
      </w:r>
      <w:r w:rsidR="00085C0F">
        <w:t>nutzen</w:t>
      </w:r>
      <w:r>
        <w:t xml:space="preserve">. </w:t>
      </w:r>
      <w:r w:rsidR="00B35B8A">
        <w:t xml:space="preserve">Somit ergibt </w:t>
      </w:r>
      <w:r w:rsidR="00F82431">
        <w:t>sich</w:t>
      </w:r>
      <w:r w:rsidR="00B35B8A">
        <w:t xml:space="preserve"> die</w:t>
      </w:r>
      <w:r w:rsidR="00F82431">
        <w:t xml:space="preserve"> Möglichkeit</w:t>
      </w:r>
      <w:r>
        <w:t xml:space="preserve"> </w:t>
      </w:r>
      <w:r w:rsidR="00F82431">
        <w:t>die</w:t>
      </w:r>
      <w:r>
        <w:t xml:space="preserve"> vorlie</w:t>
      </w:r>
      <w:r w:rsidR="00F82431">
        <w:t>gende</w:t>
      </w:r>
      <w:r>
        <w:t xml:space="preserve"> Arbeit</w:t>
      </w:r>
      <w:r w:rsidR="00BB7576">
        <w:t xml:space="preserve"> mit anderen Arbeiten</w:t>
      </w:r>
      <w:r w:rsidR="00F82431">
        <w:t xml:space="preserve"> vergleichen</w:t>
      </w:r>
      <w:r w:rsidR="00B35B8A">
        <w:t xml:space="preserve"> zu können</w:t>
      </w:r>
      <w:r w:rsidR="00BB7576">
        <w:t>.</w:t>
      </w:r>
    </w:p>
    <w:p w:rsidR="00CC19F4" w:rsidRPr="00DD52E8" w:rsidRDefault="009326D9" w:rsidP="008301D6">
      <w:pPr>
        <w:spacing w:before="240"/>
        <w:rPr>
          <w:color w:val="FF0000"/>
        </w:rPr>
      </w:pPr>
      <w:r>
        <w:t xml:space="preserve">Es soll in dieser Arbeit </w:t>
      </w:r>
      <w:r w:rsidR="0080173B">
        <w:t xml:space="preserve">aber auch </w:t>
      </w:r>
      <w:r>
        <w:t xml:space="preserve">geprüft werden, ob sich die </w:t>
      </w:r>
      <w:r w:rsidR="00CB6F1D">
        <w:t>Blattu</w:t>
      </w:r>
      <w:r>
        <w:t>nterseite besser eignet</w:t>
      </w:r>
      <w:r w:rsidR="008C2F7A">
        <w:t>,</w:t>
      </w:r>
      <w:r>
        <w:t xml:space="preserve"> um bestimmte Merkmale</w:t>
      </w:r>
      <w:r w:rsidR="00B07389">
        <w:t>, im Besonderen die Blattadern,</w:t>
      </w:r>
      <w:r>
        <w:t xml:space="preserve"> erkennen</w:t>
      </w:r>
      <w:r w:rsidR="00EB277B">
        <w:t xml:space="preserve"> und trainieren</w:t>
      </w:r>
      <w:r>
        <w:t xml:space="preserve"> zu können.</w:t>
      </w:r>
      <w:r w:rsidR="00CE57AA">
        <w:t xml:space="preserve"> </w:t>
      </w:r>
      <w:r w:rsidR="00593A80">
        <w:t xml:space="preserve">Der Flavia-Datensatz enthält allerdings nur Fotografien von den Blattoberseiten. Im </w:t>
      </w:r>
      <w:proofErr w:type="spellStart"/>
      <w:r w:rsidR="00593A80">
        <w:lastRenderedPageBreak/>
        <w:t>Leafsnap</w:t>
      </w:r>
      <w:proofErr w:type="spellEnd"/>
      <w:r w:rsidR="00593A80">
        <w:t>-Datensatz sind Blattober- und -unterseite im Datensatz vermischt mit verschied</w:t>
      </w:r>
      <w:r w:rsidR="00593A80">
        <w:t>e</w:t>
      </w:r>
      <w:r w:rsidR="00593A80">
        <w:t xml:space="preserve">ner Anzahl und ohne erkennbare Ordnung. </w:t>
      </w:r>
    </w:p>
    <w:p w:rsidR="006B0AA6" w:rsidRDefault="008D4C01" w:rsidP="006B0AA6">
      <w:r>
        <w:t>F</w:t>
      </w:r>
      <w:r w:rsidR="00593A80">
        <w:t>ür</w:t>
      </w:r>
      <w:r w:rsidR="00EF27D9">
        <w:t xml:space="preserve"> d</w:t>
      </w:r>
      <w:r w:rsidR="00593A80">
        <w:t xml:space="preserve">ie Evaluierung des geplanten Systems </w:t>
      </w:r>
      <w:r>
        <w:t xml:space="preserve">wurde </w:t>
      </w:r>
      <w:r w:rsidR="002D1D39">
        <w:t xml:space="preserve">zu Beginn der </w:t>
      </w:r>
      <w:r w:rsidR="008301D6">
        <w:t xml:space="preserve">Recherche- und </w:t>
      </w:r>
      <w:r w:rsidR="002D1D39">
        <w:t>Konzep</w:t>
      </w:r>
      <w:r w:rsidR="002D1D39">
        <w:t>t</w:t>
      </w:r>
      <w:r w:rsidR="002D1D39">
        <w:t>phase</w:t>
      </w:r>
      <w:r w:rsidR="004446D7">
        <w:t xml:space="preserve"> </w:t>
      </w:r>
      <w:r w:rsidR="005A42CE">
        <w:t xml:space="preserve">im Oktober 2016 </w:t>
      </w:r>
      <w:r w:rsidR="00EF27D9">
        <w:t>zusätzlich ein eigener Datensatz erstellt</w:t>
      </w:r>
      <w:r w:rsidR="002D1D39">
        <w:t xml:space="preserve">. </w:t>
      </w:r>
      <w:r w:rsidR="000C059E">
        <w:t xml:space="preserve">Er enthält </w:t>
      </w:r>
      <w:r w:rsidR="0074704C">
        <w:t>Fotografien</w:t>
      </w:r>
      <w:r w:rsidR="000C059E">
        <w:t xml:space="preserve"> </w:t>
      </w:r>
      <w:r w:rsidR="00EF27D9">
        <w:t xml:space="preserve">25 verschiedener Spezies mit </w:t>
      </w:r>
      <w:r w:rsidR="00157262">
        <w:t xml:space="preserve">je </w:t>
      </w:r>
      <w:r w:rsidR="000F74CF">
        <w:t xml:space="preserve">30 bis </w:t>
      </w:r>
      <w:r w:rsidR="00EF27D9">
        <w:t xml:space="preserve">40 </w:t>
      </w:r>
      <w:r w:rsidR="00157262">
        <w:t>Blättern</w:t>
      </w:r>
      <w:r w:rsidR="00EF27D9">
        <w:t>.</w:t>
      </w:r>
      <w:r w:rsidR="00157262">
        <w:t xml:space="preserve"> Von jedem</w:t>
      </w:r>
      <w:r w:rsidR="00C31EB1">
        <w:t xml:space="preserve"> Blatt wurden sowohl Ober- als auch Unterseite </w:t>
      </w:r>
      <w:r w:rsidR="00B1704C">
        <w:t>aufgenommen</w:t>
      </w:r>
      <w:r w:rsidR="00C31EB1">
        <w:t xml:space="preserve"> und geordnet abgelegt.</w:t>
      </w:r>
      <w:r w:rsidR="00536ECB">
        <w:t xml:space="preserve"> Dies macht es möglich den Datensatz in zwei </w:t>
      </w:r>
      <w:r w:rsidR="00AD3FAB">
        <w:t xml:space="preserve">gleiche </w:t>
      </w:r>
      <w:r w:rsidR="00536ECB">
        <w:t xml:space="preserve">Teile zu </w:t>
      </w:r>
      <w:r w:rsidR="00A0020B">
        <w:t>separieren</w:t>
      </w:r>
      <w:r w:rsidR="00536ECB">
        <w:t xml:space="preserve">, die </w:t>
      </w:r>
      <w:r w:rsidR="005515D9">
        <w:t xml:space="preserve">Bilder </w:t>
      </w:r>
      <w:r w:rsidR="00536ECB">
        <w:t>de</w:t>
      </w:r>
      <w:r w:rsidR="005515D9">
        <w:t>r</w:t>
      </w:r>
      <w:r w:rsidR="00536ECB">
        <w:t>selben Blätter, aber verschied</w:t>
      </w:r>
      <w:r w:rsidR="00536ECB">
        <w:t>e</w:t>
      </w:r>
      <w:r w:rsidR="00536ECB">
        <w:t>ne</w:t>
      </w:r>
      <w:r w:rsidR="00002579">
        <w:t>r</w:t>
      </w:r>
      <w:r w:rsidR="00536ECB">
        <w:t xml:space="preserve"> Blattseiten enthalten. </w:t>
      </w:r>
      <w:r w:rsidR="00EA2607">
        <w:t>Das</w:t>
      </w:r>
      <w:r w:rsidR="00536ECB">
        <w:t xml:space="preserve"> ermög</w:t>
      </w:r>
      <w:r w:rsidR="001A6765">
        <w:t>licht eine Prüfung</w:t>
      </w:r>
      <w:r w:rsidR="00536ECB">
        <w:t xml:space="preserve"> </w:t>
      </w:r>
      <w:r w:rsidR="009C03D3">
        <w:t xml:space="preserve">der </w:t>
      </w:r>
      <w:r w:rsidR="000962A7">
        <w:t xml:space="preserve">Abhängigkeit der </w:t>
      </w:r>
      <w:r w:rsidR="009C03D3">
        <w:t xml:space="preserve">Performanz </w:t>
      </w:r>
      <w:r w:rsidR="00536ECB">
        <w:t>des Systems</w:t>
      </w:r>
      <w:r w:rsidR="009C03D3">
        <w:t xml:space="preserve"> und speziell der texturbeschreibenden Features</w:t>
      </w:r>
      <w:r w:rsidR="000962A7">
        <w:t xml:space="preserve"> von der betrachteten Blattseite</w:t>
      </w:r>
      <w:r w:rsidR="00536ECB">
        <w:t>.</w:t>
      </w:r>
      <w:r w:rsidR="002D0DC1">
        <w:t xml:space="preserve">      </w:t>
      </w:r>
    </w:p>
    <w:p w:rsidR="006B0AA6" w:rsidRDefault="006B0AA6" w:rsidP="006B0AA6">
      <w:r w:rsidRPr="00C97A6A">
        <w:t xml:space="preserve">Bei den fotografierten Arten handelt es </w:t>
      </w:r>
      <w:r>
        <w:t xml:space="preserve">sich um </w:t>
      </w:r>
      <w:r w:rsidRPr="00C97A6A">
        <w:t xml:space="preserve">heimische Obstbäume und in </w:t>
      </w:r>
      <w:r>
        <w:t>Deutschland</w:t>
      </w:r>
      <w:r w:rsidRPr="00C97A6A">
        <w:t xml:space="preserve"> verbreitete Zier und Parkgehölze</w:t>
      </w:r>
      <w:r w:rsidR="0054039F">
        <w:t>. Ein</w:t>
      </w:r>
      <w:r w:rsidR="00027A81">
        <w:t>e</w:t>
      </w:r>
      <w:r w:rsidR="0054039F">
        <w:t xml:space="preserve"> </w:t>
      </w:r>
      <w:r w:rsidR="00027A81">
        <w:t xml:space="preserve">vollständige Auflistung </w:t>
      </w:r>
      <w:r w:rsidR="0054039F">
        <w:t>alle</w:t>
      </w:r>
      <w:r w:rsidR="00027A81">
        <w:t>r</w:t>
      </w:r>
      <w:r w:rsidR="0054039F">
        <w:t xml:space="preserve"> Arten </w:t>
      </w:r>
      <w:r w:rsidR="00027A81">
        <w:t xml:space="preserve">findet sich im Anhang unter Abschnitt </w:t>
      </w:r>
      <w:proofErr w:type="spellStart"/>
      <w:r w:rsidR="00027A81" w:rsidRPr="000824ED">
        <w:rPr>
          <w:rFonts w:asciiTheme="majorHAnsi" w:hAnsiTheme="majorHAnsi"/>
        </w:rPr>
        <w:t>V.c</w:t>
      </w:r>
      <w:proofErr w:type="spellEnd"/>
      <w:r w:rsidR="00027A81">
        <w:t xml:space="preserve">. </w:t>
      </w:r>
      <w:r>
        <w:t>Bei der Auswahl wurde darauf geachtet, eine möglichst hohe Variabilität der Blattform zwischen den Arten zu erhalten. Es wurden aber auch</w:t>
      </w:r>
      <w:r w:rsidR="001359D5">
        <w:t>, um die Grenzbereiche des Systems zu testen,</w:t>
      </w:r>
      <w:r>
        <w:t xml:space="preserve"> Blätter verschiedener Arten gewählt, die sehr ähnliche globale Formen aufweisen, sich aber in Details wie den Blatträndern untersche</w:t>
      </w:r>
      <w:r>
        <w:t>i</w:t>
      </w:r>
      <w:r>
        <w:t xml:space="preserve">den. </w:t>
      </w:r>
    </w:p>
    <w:p w:rsidR="006B0AA6" w:rsidRDefault="006952E3" w:rsidP="006952E3">
      <w:r w:rsidRPr="006952E3">
        <w:t xml:space="preserve">Um auch sehr feine Details der Blatttextur und der Blattränder beschreiben zu können, wurden die Bilder hochauflösend mit </w:t>
      </w:r>
      <w:r>
        <w:t xml:space="preserve">3000 x 2000 Pixeln aufgenommen. </w:t>
      </w:r>
      <w:r w:rsidR="006B0AA6">
        <w:t xml:space="preserve">Bei der Kamera handelt es sich um eine Nikon D70S mit einem </w:t>
      </w:r>
      <w:proofErr w:type="spellStart"/>
      <w:r w:rsidR="006B0AA6">
        <w:t>Tamron</w:t>
      </w:r>
      <w:proofErr w:type="spellEnd"/>
      <w:r w:rsidR="006B0AA6">
        <w:t xml:space="preserve"> </w:t>
      </w:r>
      <w:r w:rsidR="00CA3DE5">
        <w:t xml:space="preserve">Objektiv </w:t>
      </w:r>
      <w:proofErr w:type="spellStart"/>
      <w:r w:rsidR="006B0AA6">
        <w:t>Aspherial</w:t>
      </w:r>
      <w:proofErr w:type="spellEnd"/>
      <w:r w:rsidR="006B0AA6">
        <w:t xml:space="preserve"> XR Di II mit 18 - 200 mm Brennweite- Für die Aufnahmen wurde der Aufbau </w:t>
      </w:r>
      <w:r w:rsidR="00BE1325">
        <w:t>nach</w:t>
      </w:r>
      <w:r w:rsidR="006B0AA6">
        <w:t xml:space="preserve"> </w:t>
      </w:r>
      <w:r w:rsidR="006B0AA6">
        <w:fldChar w:fldCharType="begin"/>
      </w:r>
      <w:r w:rsidR="006B0AA6">
        <w:instrText xml:space="preserve"> REF _Ref476163444 \h </w:instrText>
      </w:r>
      <w:r w:rsidR="006B0AA6">
        <w:fldChar w:fldCharType="separate"/>
      </w:r>
      <w:r w:rsidR="007533F1">
        <w:t xml:space="preserve">Abbildung </w:t>
      </w:r>
      <w:r w:rsidR="007533F1">
        <w:rPr>
          <w:noProof/>
        </w:rPr>
        <w:t>27</w:t>
      </w:r>
      <w:r w:rsidR="006B0AA6">
        <w:fldChar w:fldCharType="end"/>
      </w:r>
      <w:r w:rsidR="006B0AA6">
        <w:t xml:space="preserve"> verwendet. Die Kamera wurde an einem Stativ befestigt mit der Objektivöffnung nach unten in Richtung des Blattes schauend. Als Hintergrund für die zu fotografierenden Blätter diente </w:t>
      </w:r>
      <w:proofErr w:type="gramStart"/>
      <w:r w:rsidR="006B0AA6">
        <w:t>ein weißes</w:t>
      </w:r>
      <w:proofErr w:type="gramEnd"/>
      <w:r w:rsidR="006B0AA6">
        <w:t xml:space="preserve"> DIN A4 Blatt.</w:t>
      </w:r>
      <w:r w:rsidR="006B0AA6" w:rsidRPr="00C71FC5">
        <w:t xml:space="preserve"> </w:t>
      </w:r>
      <w:r w:rsidR="006B0AA6">
        <w:t xml:space="preserve">In </w:t>
      </w:r>
      <w:r w:rsidR="006B0AA6">
        <w:fldChar w:fldCharType="begin"/>
      </w:r>
      <w:r w:rsidR="006B0AA6">
        <w:instrText xml:space="preserve"> REF _Ref476059923 \h </w:instrText>
      </w:r>
      <w:r w:rsidR="006B0AA6">
        <w:fldChar w:fldCharType="separate"/>
      </w:r>
      <w:r w:rsidR="007533F1" w:rsidRPr="00E0666D">
        <w:rPr>
          <w:noProof/>
          <w:lang w:eastAsia="de-DE"/>
        </w:rPr>
        <w:t xml:space="preserve">Abbildung </w:t>
      </w:r>
      <w:r w:rsidR="007533F1">
        <w:rPr>
          <w:noProof/>
          <w:lang w:eastAsia="de-DE"/>
        </w:rPr>
        <w:t>28</w:t>
      </w:r>
      <w:r w:rsidR="006B0AA6">
        <w:fldChar w:fldCharType="end"/>
      </w:r>
      <w:r w:rsidR="006B0AA6">
        <w:t xml:space="preserve"> und </w:t>
      </w:r>
      <w:r w:rsidR="006B0AA6">
        <w:fldChar w:fldCharType="begin"/>
      </w:r>
      <w:r w:rsidR="006B0AA6">
        <w:instrText xml:space="preserve"> REF _Ref476092413 \h </w:instrText>
      </w:r>
      <w:r w:rsidR="006B0AA6">
        <w:fldChar w:fldCharType="separate"/>
      </w:r>
      <w:r w:rsidR="007533F1">
        <w:t xml:space="preserve">Abbildung </w:t>
      </w:r>
      <w:r w:rsidR="007533F1">
        <w:rPr>
          <w:noProof/>
        </w:rPr>
        <w:t>29</w:t>
      </w:r>
      <w:r w:rsidR="006B0AA6">
        <w:fldChar w:fldCharType="end"/>
      </w:r>
      <w:r w:rsidR="006B0AA6">
        <w:t xml:space="preserve"> sind Beispielfotos des so erstellten Datensatzes zu sehen.</w:t>
      </w:r>
    </w:p>
    <w:p w:rsidR="00A22643" w:rsidRPr="00EB59D3" w:rsidRDefault="00A22643" w:rsidP="00C707C2">
      <w:pPr>
        <w:rPr>
          <w:sz w:val="2"/>
        </w:rPr>
      </w:pPr>
    </w:p>
    <w:tbl>
      <w:tblPr>
        <w:tblStyle w:val="Tabellenraster"/>
        <w:tblpPr w:leftFromText="141" w:rightFromText="141" w:vertAnchor="text" w:horzAnchor="margin" w:tblpY="-50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7"/>
        <w:gridCol w:w="4159"/>
      </w:tblGrid>
      <w:tr w:rsidR="006B0AA6" w:rsidTr="006B0AA6">
        <w:tc>
          <w:tcPr>
            <w:tcW w:w="4277" w:type="dxa"/>
          </w:tcPr>
          <w:p w:rsidR="006B0AA6" w:rsidRDefault="006B0AA6" w:rsidP="006B0AA6">
            <w:pPr>
              <w:jc w:val="left"/>
            </w:pPr>
            <w:r>
              <w:rPr>
                <w:noProof/>
                <w:lang w:eastAsia="de-DE"/>
              </w:rPr>
              <w:lastRenderedPageBreak/>
              <w:drawing>
                <wp:inline distT="0" distB="0" distL="0" distR="0" wp14:anchorId="635EF1CC" wp14:editId="4C6EFEF1">
                  <wp:extent cx="2228850" cy="1671638"/>
                  <wp:effectExtent l="0" t="0" r="0" b="5080"/>
                  <wp:docPr id="2" name="Grafik 2" descr="C:\Users\chris\AppData\Local\Microsoft\Windows\INetCache\Content.Word\1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is\AppData\Local\Microsoft\Windows\INetCache\Content.Word\1064.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234207" cy="1675656"/>
                          </a:xfrm>
                          <a:prstGeom prst="rect">
                            <a:avLst/>
                          </a:prstGeom>
                          <a:noFill/>
                          <a:ln>
                            <a:noFill/>
                          </a:ln>
                        </pic:spPr>
                      </pic:pic>
                    </a:graphicData>
                  </a:graphic>
                </wp:inline>
              </w:drawing>
            </w:r>
          </w:p>
          <w:p w:rsidR="006B0AA6" w:rsidRDefault="006B0AA6" w:rsidP="006B0AA6">
            <w:pPr>
              <w:pStyle w:val="Beschriftung"/>
              <w:jc w:val="left"/>
            </w:pPr>
            <w:bookmarkStart w:id="95" w:name="_Toc476722503"/>
            <w:r>
              <w:t xml:space="preserve">Abbildung </w:t>
            </w:r>
            <w:r w:rsidR="00C216BB">
              <w:fldChar w:fldCharType="begin"/>
            </w:r>
            <w:r w:rsidR="00C216BB">
              <w:instrText xml:space="preserve"> SEQ Abbildung \* ARABIC </w:instrText>
            </w:r>
            <w:r w:rsidR="00C216BB">
              <w:fldChar w:fldCharType="separate"/>
            </w:r>
            <w:r w:rsidR="007533F1">
              <w:rPr>
                <w:noProof/>
              </w:rPr>
              <w:t>25</w:t>
            </w:r>
            <w:r w:rsidR="00C216BB">
              <w:rPr>
                <w:noProof/>
              </w:rPr>
              <w:fldChar w:fldCharType="end"/>
            </w:r>
            <w:r>
              <w:t xml:space="preserve"> - </w:t>
            </w:r>
            <w:r>
              <w:rPr>
                <w:sz w:val="20"/>
              </w:rPr>
              <w:t>Beispielfoto</w:t>
            </w:r>
            <w:r w:rsidRPr="008B6D0C">
              <w:rPr>
                <w:sz w:val="20"/>
              </w:rPr>
              <w:t xml:space="preserve"> aus der Flavia-Datenbank</w:t>
            </w:r>
            <w:r>
              <w:rPr>
                <w:sz w:val="20"/>
              </w:rPr>
              <w:t xml:space="preserve"> </w:t>
            </w:r>
            <w:r>
              <w:rPr>
                <w:sz w:val="20"/>
              </w:rPr>
              <w:fldChar w:fldCharType="begin" w:fldLock="1"/>
            </w:r>
            <w:r>
              <w:rPr>
                <w:sz w:val="20"/>
              </w:rPr>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uris" : [ "http://www.mendeley.com/documents/?uuid=f9813cb7-df72-46bc-8dbc-51dde8a124c6" ] } ], "mendeley" : { "formattedCitation" : "(Wu et\u00a0al., 2007)", "plainTextFormattedCitation" : "(Wu et\u00a0al., 2007)", "previouslyFormattedCitation" : "(Wu et\u00a0al., 2007)" }, "properties" : { "noteIndex" : 0 }, "schema" : "https://github.com/citation-style-language/schema/raw/master/csl-citation.json" }</w:instrText>
            </w:r>
            <w:r>
              <w:rPr>
                <w:sz w:val="20"/>
              </w:rPr>
              <w:fldChar w:fldCharType="separate"/>
            </w:r>
            <w:r w:rsidRPr="00DD29EC">
              <w:rPr>
                <w:b w:val="0"/>
                <w:noProof/>
                <w:sz w:val="20"/>
              </w:rPr>
              <w:t>(Wu et al., 2007)</w:t>
            </w:r>
            <w:bookmarkEnd w:id="95"/>
            <w:r>
              <w:rPr>
                <w:sz w:val="20"/>
              </w:rPr>
              <w:fldChar w:fldCharType="end"/>
            </w:r>
          </w:p>
        </w:tc>
        <w:tc>
          <w:tcPr>
            <w:tcW w:w="4159" w:type="dxa"/>
          </w:tcPr>
          <w:p w:rsidR="006B0AA6" w:rsidRDefault="006B0AA6" w:rsidP="006B0AA6">
            <w:pPr>
              <w:pStyle w:val="Beschriftung"/>
              <w:spacing w:after="0"/>
              <w:jc w:val="left"/>
            </w:pPr>
            <w:r w:rsidRPr="001828BB">
              <w:rPr>
                <w:noProof/>
                <w:lang w:eastAsia="de-DE"/>
              </w:rPr>
              <w:drawing>
                <wp:inline distT="0" distB="0" distL="0" distR="0" wp14:anchorId="5937499A" wp14:editId="390F81EC">
                  <wp:extent cx="1243965" cy="1658620"/>
                  <wp:effectExtent l="0" t="0" r="0" b="0"/>
                  <wp:docPr id="388" name="Grafik 388" descr="13291732970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1329173297022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243965" cy="1658620"/>
                          </a:xfrm>
                          <a:prstGeom prst="rect">
                            <a:avLst/>
                          </a:prstGeom>
                          <a:noFill/>
                          <a:ln>
                            <a:noFill/>
                          </a:ln>
                        </pic:spPr>
                      </pic:pic>
                    </a:graphicData>
                  </a:graphic>
                </wp:inline>
              </w:drawing>
            </w:r>
            <w:r w:rsidRPr="001828BB">
              <w:rPr>
                <w:noProof/>
                <w:lang w:eastAsia="de-DE"/>
              </w:rPr>
              <w:drawing>
                <wp:inline distT="0" distB="0" distL="0" distR="0" wp14:anchorId="22F80092" wp14:editId="1F3A9F9B">
                  <wp:extent cx="1233170" cy="1658620"/>
                  <wp:effectExtent l="0" t="0" r="5080" b="0"/>
                  <wp:docPr id="389" name="Grafik 389" descr="13291732970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1329173297022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233170" cy="1658620"/>
                          </a:xfrm>
                          <a:prstGeom prst="rect">
                            <a:avLst/>
                          </a:prstGeom>
                          <a:noFill/>
                          <a:ln>
                            <a:noFill/>
                          </a:ln>
                        </pic:spPr>
                      </pic:pic>
                    </a:graphicData>
                  </a:graphic>
                </wp:inline>
              </w:drawing>
            </w:r>
          </w:p>
          <w:p w:rsidR="006B0AA6" w:rsidRPr="00D33797" w:rsidRDefault="006B0AA6" w:rsidP="006B0AA6">
            <w:pPr>
              <w:pStyle w:val="Beschriftung"/>
              <w:spacing w:after="0"/>
              <w:jc w:val="left"/>
            </w:pPr>
            <w:bookmarkStart w:id="96" w:name="_Toc476722504"/>
            <w:r>
              <w:t xml:space="preserve">Abbildung </w:t>
            </w:r>
            <w:r w:rsidR="00C216BB">
              <w:fldChar w:fldCharType="begin"/>
            </w:r>
            <w:r w:rsidR="00C216BB">
              <w:instrText xml:space="preserve"> SEQ Abbildung \* ARABIC </w:instrText>
            </w:r>
            <w:r w:rsidR="00C216BB">
              <w:fldChar w:fldCharType="separate"/>
            </w:r>
            <w:r w:rsidR="007533F1">
              <w:rPr>
                <w:noProof/>
              </w:rPr>
              <w:t>26</w:t>
            </w:r>
            <w:r w:rsidR="00C216BB">
              <w:rPr>
                <w:noProof/>
              </w:rPr>
              <w:fldChar w:fldCharType="end"/>
            </w:r>
            <w:r>
              <w:t xml:space="preserve"> - </w:t>
            </w:r>
            <w:r>
              <w:rPr>
                <w:sz w:val="20"/>
              </w:rPr>
              <w:t xml:space="preserve">unbearbeitetes (links) und </w:t>
            </w:r>
            <w:proofErr w:type="spellStart"/>
            <w:r>
              <w:rPr>
                <w:sz w:val="20"/>
              </w:rPr>
              <w:t>binarisiertes</w:t>
            </w:r>
            <w:proofErr w:type="spellEnd"/>
            <w:r>
              <w:rPr>
                <w:sz w:val="20"/>
              </w:rPr>
              <w:t xml:space="preserve"> Blatt (rechts) aus dem </w:t>
            </w:r>
            <w:proofErr w:type="spellStart"/>
            <w:r>
              <w:rPr>
                <w:sz w:val="20"/>
              </w:rPr>
              <w:t>Leafsnap</w:t>
            </w:r>
            <w:proofErr w:type="spellEnd"/>
            <w:r>
              <w:rPr>
                <w:sz w:val="20"/>
              </w:rPr>
              <w:t xml:space="preserve">- Datensatz </w:t>
            </w:r>
            <w:r>
              <w:rPr>
                <w:sz w:val="20"/>
              </w:rPr>
              <w:fldChar w:fldCharType="begin" w:fldLock="1"/>
            </w:r>
            <w:r>
              <w:rPr>
                <w:sz w:val="20"/>
              </w:rPr>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u00a0al., 2012)", "plainTextFormattedCitation" : "(Kumar et\u00a0al., 2012)", "previouslyFormattedCitation" : "(Kumar et\u00a0al., 2012)" }, "properties" : { "noteIndex" : 0 }, "schema" : "https://github.com/citation-style-language/schema/raw/master/csl-citation.json" }</w:instrText>
            </w:r>
            <w:r>
              <w:rPr>
                <w:sz w:val="20"/>
              </w:rPr>
              <w:fldChar w:fldCharType="separate"/>
            </w:r>
            <w:r w:rsidRPr="00DD29EC">
              <w:rPr>
                <w:b w:val="0"/>
                <w:noProof/>
                <w:sz w:val="20"/>
              </w:rPr>
              <w:t>(Kumar et al., 2012)</w:t>
            </w:r>
            <w:bookmarkEnd w:id="96"/>
            <w:r>
              <w:rPr>
                <w:sz w:val="20"/>
              </w:rPr>
              <w:fldChar w:fldCharType="end"/>
            </w:r>
          </w:p>
        </w:tc>
      </w:tr>
    </w:tbl>
    <w:p w:rsidR="006B0AA6" w:rsidRPr="006B0AA6" w:rsidRDefault="006B0AA6" w:rsidP="00C707C2">
      <w:pPr>
        <w:rPr>
          <w:sz w:val="8"/>
        </w:rPr>
      </w:pPr>
    </w:p>
    <w:p w:rsidR="006B0AA6" w:rsidRDefault="006B0AA6" w:rsidP="006B0AA6">
      <w:pPr>
        <w:jc w:val="center"/>
        <w:rPr>
          <w:sz w:val="16"/>
        </w:rPr>
      </w:pPr>
      <w:r>
        <w:rPr>
          <w:noProof/>
          <w:lang w:eastAsia="de-DE"/>
        </w:rPr>
        <w:drawing>
          <wp:inline distT="0" distB="0" distL="0" distR="0" wp14:anchorId="2709CA7D" wp14:editId="3DA9D455">
            <wp:extent cx="2672080" cy="3562350"/>
            <wp:effectExtent l="0" t="0" r="0" b="0"/>
            <wp:docPr id="409" name="Grafik 409" descr="P1020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102021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672080" cy="3562350"/>
                    </a:xfrm>
                    <a:prstGeom prst="rect">
                      <a:avLst/>
                    </a:prstGeom>
                    <a:noFill/>
                    <a:ln>
                      <a:noFill/>
                    </a:ln>
                  </pic:spPr>
                </pic:pic>
              </a:graphicData>
            </a:graphic>
          </wp:inline>
        </w:drawing>
      </w:r>
    </w:p>
    <w:p w:rsidR="006B0AA6" w:rsidRDefault="006B0AA6" w:rsidP="006B0AA6">
      <w:pPr>
        <w:pStyle w:val="Beschriftung"/>
        <w:ind w:left="2127" w:right="2124"/>
        <w:jc w:val="left"/>
        <w:rPr>
          <w:noProof/>
        </w:rPr>
      </w:pPr>
      <w:bookmarkStart w:id="97" w:name="_Ref476163444"/>
      <w:bookmarkStart w:id="98" w:name="_Toc476722505"/>
      <w:r>
        <w:t xml:space="preserve">Abbildung </w:t>
      </w:r>
      <w:r w:rsidR="00C216BB">
        <w:fldChar w:fldCharType="begin"/>
      </w:r>
      <w:r w:rsidR="00C216BB">
        <w:instrText xml:space="preserve"> SEQ Abbildung \* ARABIC </w:instrText>
      </w:r>
      <w:r w:rsidR="00C216BB">
        <w:fldChar w:fldCharType="separate"/>
      </w:r>
      <w:r w:rsidR="007533F1">
        <w:rPr>
          <w:noProof/>
        </w:rPr>
        <w:t>27</w:t>
      </w:r>
      <w:r w:rsidR="00C216BB">
        <w:rPr>
          <w:noProof/>
        </w:rPr>
        <w:fldChar w:fldCharType="end"/>
      </w:r>
      <w:bookmarkEnd w:id="97"/>
      <w:r>
        <w:t xml:space="preserve"> - Versuchsaufbau zur</w:t>
      </w:r>
      <w:r>
        <w:rPr>
          <w:noProof/>
        </w:rPr>
        <w:t xml:space="preserve"> Aufnahme der Blätter des eigenen Datensatzes</w:t>
      </w:r>
      <w:bookmarkEnd w:id="98"/>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249"/>
      </w:tblGrid>
      <w:tr w:rsidR="00343F94" w:rsidTr="00EB59D3">
        <w:tc>
          <w:tcPr>
            <w:tcW w:w="4187" w:type="dxa"/>
          </w:tcPr>
          <w:p w:rsidR="00343F94" w:rsidRDefault="00E0666D" w:rsidP="00C707C2">
            <w:r>
              <w:rPr>
                <w:noProof/>
                <w:lang w:eastAsia="de-DE"/>
              </w:rPr>
              <w:drawing>
                <wp:inline distT="0" distB="0" distL="0" distR="0" wp14:anchorId="3743A030" wp14:editId="38652D13">
                  <wp:extent cx="2533650" cy="1747702"/>
                  <wp:effectExtent l="0" t="0" r="0" b="5080"/>
                  <wp:docPr id="390" name="Grafik 390" descr="C:\Users\chris\AppData\Local\Microsoft\Windows\INetCache\Content.Word\DSC_64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chris\AppData\Local\Microsoft\Windows\INetCache\Content.Word\DSC_6442.jpg"/>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r="3534"/>
                          <a:stretch/>
                        </pic:blipFill>
                        <pic:spPr bwMode="auto">
                          <a:xfrm>
                            <a:off x="0" y="0"/>
                            <a:ext cx="2533650" cy="174770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9" w:type="dxa"/>
          </w:tcPr>
          <w:p w:rsidR="00343F94" w:rsidRDefault="00343F94" w:rsidP="00C707C2">
            <w:r>
              <w:rPr>
                <w:noProof/>
                <w:lang w:eastAsia="de-DE"/>
              </w:rPr>
              <w:drawing>
                <wp:inline distT="0" distB="0" distL="0" distR="0" wp14:anchorId="1C7F115D" wp14:editId="51C9DFFF">
                  <wp:extent cx="2573079" cy="1786166"/>
                  <wp:effectExtent l="0" t="0" r="0" b="5080"/>
                  <wp:docPr id="361" name="Grafik 361" descr="DSC_6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DSC_644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r="3585"/>
                          <a:stretch/>
                        </pic:blipFill>
                        <pic:spPr bwMode="auto">
                          <a:xfrm>
                            <a:off x="0" y="0"/>
                            <a:ext cx="2573079" cy="178616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43F94" w:rsidTr="00EB59D3">
        <w:tc>
          <w:tcPr>
            <w:tcW w:w="4187" w:type="dxa"/>
          </w:tcPr>
          <w:p w:rsidR="00343F94" w:rsidRDefault="00E0666D" w:rsidP="00E0666D">
            <w:pPr>
              <w:pStyle w:val="Beschriftung"/>
              <w:rPr>
                <w:noProof/>
                <w:lang w:eastAsia="de-DE"/>
              </w:rPr>
            </w:pPr>
            <w:bookmarkStart w:id="99" w:name="_Ref476059923"/>
            <w:bookmarkStart w:id="100" w:name="_Toc476722506"/>
            <w:r w:rsidRPr="00E0666D">
              <w:rPr>
                <w:noProof/>
                <w:lang w:eastAsia="de-DE"/>
              </w:rPr>
              <w:t xml:space="preserve">Abbildung </w:t>
            </w:r>
            <w:r w:rsidRPr="00E0666D">
              <w:rPr>
                <w:noProof/>
                <w:lang w:eastAsia="de-DE"/>
              </w:rPr>
              <w:fldChar w:fldCharType="begin"/>
            </w:r>
            <w:r w:rsidRPr="00E0666D">
              <w:rPr>
                <w:noProof/>
                <w:lang w:eastAsia="de-DE"/>
              </w:rPr>
              <w:instrText xml:space="preserve"> SEQ Abbildung \* ARABIC </w:instrText>
            </w:r>
            <w:r w:rsidRPr="00E0666D">
              <w:rPr>
                <w:noProof/>
                <w:lang w:eastAsia="de-DE"/>
              </w:rPr>
              <w:fldChar w:fldCharType="separate"/>
            </w:r>
            <w:r w:rsidR="007533F1">
              <w:rPr>
                <w:noProof/>
                <w:lang w:eastAsia="de-DE"/>
              </w:rPr>
              <w:t>28</w:t>
            </w:r>
            <w:r w:rsidRPr="00E0666D">
              <w:rPr>
                <w:noProof/>
                <w:lang w:eastAsia="de-DE"/>
              </w:rPr>
              <w:fldChar w:fldCharType="end"/>
            </w:r>
            <w:bookmarkEnd w:id="99"/>
            <w:r w:rsidRPr="00E0666D">
              <w:rPr>
                <w:noProof/>
                <w:lang w:eastAsia="de-DE"/>
              </w:rPr>
              <w:t xml:space="preserve"> - Obe</w:t>
            </w:r>
            <w:r w:rsidR="00CC4D19">
              <w:rPr>
                <w:noProof/>
                <w:lang w:eastAsia="de-DE"/>
              </w:rPr>
              <w:t>rseite eines Blattes von Malus d</w:t>
            </w:r>
            <w:r w:rsidRPr="00E0666D">
              <w:rPr>
                <w:noProof/>
                <w:lang w:eastAsia="de-DE"/>
              </w:rPr>
              <w:t>omestica (Klarapfel) aus dem selbsterstellten Datensatz</w:t>
            </w:r>
            <w:bookmarkEnd w:id="100"/>
          </w:p>
          <w:p w:rsidR="000F74CF" w:rsidRPr="000F74CF" w:rsidRDefault="000F74CF" w:rsidP="000F74CF">
            <w:pPr>
              <w:rPr>
                <w:lang w:eastAsia="de-DE"/>
              </w:rPr>
            </w:pPr>
          </w:p>
        </w:tc>
        <w:tc>
          <w:tcPr>
            <w:tcW w:w="4249" w:type="dxa"/>
          </w:tcPr>
          <w:p w:rsidR="00343F94" w:rsidRDefault="00343F94" w:rsidP="00D728C6">
            <w:pPr>
              <w:pStyle w:val="Beschriftung"/>
              <w:jc w:val="left"/>
            </w:pPr>
            <w:bookmarkStart w:id="101" w:name="_Ref476092413"/>
            <w:bookmarkStart w:id="102" w:name="_Toc476722507"/>
            <w:r>
              <w:t xml:space="preserve">Abbildung </w:t>
            </w:r>
            <w:r w:rsidR="00C216BB">
              <w:fldChar w:fldCharType="begin"/>
            </w:r>
            <w:r w:rsidR="00C216BB">
              <w:instrText xml:space="preserve"> SEQ Abbildung \* ARABIC </w:instrText>
            </w:r>
            <w:r w:rsidR="00C216BB">
              <w:fldChar w:fldCharType="separate"/>
            </w:r>
            <w:r w:rsidR="007533F1">
              <w:rPr>
                <w:noProof/>
              </w:rPr>
              <w:t>29</w:t>
            </w:r>
            <w:r w:rsidR="00C216BB">
              <w:rPr>
                <w:noProof/>
              </w:rPr>
              <w:fldChar w:fldCharType="end"/>
            </w:r>
            <w:bookmarkEnd w:id="101"/>
            <w:r>
              <w:t xml:space="preserve">- Unterseite eines Blattes von </w:t>
            </w:r>
            <w:r w:rsidR="00CC4D19">
              <w:t xml:space="preserve">Malus </w:t>
            </w:r>
            <w:proofErr w:type="spellStart"/>
            <w:r w:rsidR="00CC4D19">
              <w:t>d</w:t>
            </w:r>
            <w:r w:rsidRPr="00A454E2">
              <w:t>omestica</w:t>
            </w:r>
            <w:proofErr w:type="spellEnd"/>
            <w:r>
              <w:t xml:space="preserve"> (Klarapfel) aus dem selbsterstellten Datensatz</w:t>
            </w:r>
            <w:bookmarkEnd w:id="102"/>
          </w:p>
        </w:tc>
      </w:tr>
    </w:tbl>
    <w:p w:rsidR="00E01D5B" w:rsidRDefault="00182B24" w:rsidP="00C707C2">
      <w:pPr>
        <w:rPr>
          <w:noProof/>
          <w:color w:val="FF0000"/>
        </w:rPr>
      </w:pPr>
      <w:r>
        <w:lastRenderedPageBreak/>
        <w:t>Im Laufe der Recherche</w:t>
      </w:r>
      <w:r w:rsidR="00302D10">
        <w:t>arbeit</w:t>
      </w:r>
      <w:r w:rsidR="007A370E">
        <w:t xml:space="preserve"> </w:t>
      </w:r>
      <w:r>
        <w:t xml:space="preserve">wurde auch das  </w:t>
      </w:r>
      <w:proofErr w:type="spellStart"/>
      <w:r>
        <w:t>Swedish</w:t>
      </w:r>
      <w:proofErr w:type="spellEnd"/>
      <w:r>
        <w:t xml:space="preserve"> </w:t>
      </w:r>
      <w:proofErr w:type="spellStart"/>
      <w:r>
        <w:t>Leaf</w:t>
      </w:r>
      <w:proofErr w:type="spellEnd"/>
      <w:r>
        <w:t xml:space="preserve"> Dataset als für die Systemev</w:t>
      </w:r>
      <w:r>
        <w:t>a</w:t>
      </w:r>
      <w:r>
        <w:t xml:space="preserve">luation geeignet ermittelt. </w:t>
      </w:r>
      <w:r w:rsidR="0040350A">
        <w:t xml:space="preserve">Es wird vor allem für den Vergleich des Systems mit dem Independent </w:t>
      </w:r>
      <w:proofErr w:type="spellStart"/>
      <w:r w:rsidR="0040350A">
        <w:t>Inner</w:t>
      </w:r>
      <w:proofErr w:type="spellEnd"/>
      <w:r w:rsidR="0040350A">
        <w:t xml:space="preserve"> </w:t>
      </w:r>
      <w:proofErr w:type="spellStart"/>
      <w:r w:rsidR="0040350A">
        <w:t>Distance</w:t>
      </w:r>
      <w:proofErr w:type="spellEnd"/>
      <w:r w:rsidR="0040350A">
        <w:t xml:space="preserve"> Shape </w:t>
      </w:r>
      <w:proofErr w:type="spellStart"/>
      <w:r w:rsidR="0040350A">
        <w:t>Context</w:t>
      </w:r>
      <w:proofErr w:type="spellEnd"/>
      <w:r w:rsidR="0040350A">
        <w:t xml:space="preserve"> herangezogen, da </w:t>
      </w:r>
      <w:r w:rsidR="0040350A">
        <w:fldChar w:fldCharType="begin" w:fldLock="1"/>
      </w:r>
      <w:r w:rsidR="000819B0">
        <w:instrText>ADDIN CSL_CITATION { "citationItems" : [ { "id" : "ITEM-1", "itemData" : { "DOI" : "10.1016/j.patcog.2015.04.004", "ISSN" : "00313203", "abstract" : "Plant identification is required by all walks of life, from professionals to the general public. Nevertheless, it is not an easy job but requires specialized knowledge. In this paper, we propose a new method for plant identification using shapes of their leaves. Different from existing studies which target at simple leaves, the proposed method can accurately recognize both simple and compound leaves. In specifics, we propose a novel feature that captures global and local shape information independently so that they can be examined individually during classification. Furthermore, we advocate that when comparing two leaf individuals it is better to \u201ccount\u201d the number of certain shape patterns rather than to match the extracted shape features in a point-wise manner. The proposed counting-based shape descriptor is not only discriminative for classification but also computationally fast and storage cheap. Experiments conducted on five leaf image datasets demonstrate that our algorithm significantly outperforms the state-of-the-art methods in terms of recognition accuracy, efficiency and storage requirement.", "author" : [ { "dropping-particle" : "", "family" : "Zhao", "given" : "Cong", "non-dropping-particle" : "", "parse-names" : false, "suffix" : "" }, { "dropping-particle" : "", "family" : "Chan", "given" : "Sharon S.F.", "non-dropping-particle" : "", "parse-names" : false, "suffix" : "" }, { "dropping-particle" : "", "family" : "Cham", "given" : "Wai-Kuen", "non-dropping-particle" : "", "parse-names" : false, "suffix" : "" }, { "dropping-particle" : "", "family" : "Chu", "given" : "L.M.", "non-dropping-particle" : "", "parse-names" : false, "suffix" : "" } ], "container-title" : "Pattern Recognition", "id" : "ITEM-1", "issue" : "10", "issued" : { "date-parts" : [ [ "2015" ] ] }, "page" : "3203-3215", "publisher" : "Elsevier", "title" : "Plant identification using leaf shapes\u2014A pattern counting approach", "type" : "article-journal", "volume" : "48" }, "uris" : [ "http://www.mendeley.com/documents/?uuid=9da57c10-0a82-4d69-a806-23de166348b0" ] } ], "mendeley" : { "formattedCitation" : "(Zhao et\u00a0al., 2015)", "manualFormatting" : "Zhao et al. (2015)", "plainTextFormattedCitation" : "(Zhao et\u00a0al., 2015)", "previouslyFormattedCitation" : "(Zhao et\u00a0al., 2015)" }, "properties" : { "noteIndex" : 0 }, "schema" : "https://github.com/citation-style-language/schema/raw/master/csl-citation.json" }</w:instrText>
      </w:r>
      <w:r w:rsidR="0040350A">
        <w:fldChar w:fldCharType="separate"/>
      </w:r>
      <w:r w:rsidR="0040350A" w:rsidRPr="003D6C38">
        <w:rPr>
          <w:noProof/>
        </w:rPr>
        <w:t>Zhao</w:t>
      </w:r>
      <w:r w:rsidR="0040350A">
        <w:rPr>
          <w:noProof/>
        </w:rPr>
        <w:t xml:space="preserve"> et al.</w:t>
      </w:r>
      <w:r w:rsidR="0040350A" w:rsidRPr="003D6C38">
        <w:rPr>
          <w:noProof/>
        </w:rPr>
        <w:t xml:space="preserve"> </w:t>
      </w:r>
      <w:r w:rsidR="0040350A">
        <w:rPr>
          <w:noProof/>
        </w:rPr>
        <w:t>(</w:t>
      </w:r>
      <w:r w:rsidR="0040350A" w:rsidRPr="003D6C38">
        <w:rPr>
          <w:noProof/>
        </w:rPr>
        <w:t>2015)</w:t>
      </w:r>
      <w:r w:rsidR="0040350A">
        <w:fldChar w:fldCharType="end"/>
      </w:r>
      <w:r w:rsidR="0040350A">
        <w:t xml:space="preserve"> unter anderem diesen Datensatz für ihre Tests verwendeten. </w:t>
      </w:r>
      <w:r w:rsidR="00056A65">
        <w:fldChar w:fldCharType="begin" w:fldLock="1"/>
      </w:r>
      <w:r>
        <w:instrText>ADDIN CSL_CITATION { "citationItems" : [ { "id" : "ITEM-1", "itemData" : { "abstract" : "The aim of this master thesis is to classify the tree class from an image of a leaf with a computer vision classification system. We compare different descriptors that will describe the leaves different features. We will also look at different classification models and combine them with the descriptors to build a system that could classify the different tree classes.", "author" : [ { "dropping-particle" : "", "family" : "S\u00f6derkvist", "given" : "Oskar J O", "non-dropping-particle" : "", "parse-names" : false, "suffix" : "" } ], "id" : "ITEM-1", "issued" : { "date-parts" : [ [ "2001" ] ] }, "number-of-pages" : "74", "publisher" : "Link\u00f6ping University", "title" : "Computer Vision Classification of Leaves from Swedish Trees", "type" : "thesis" }, "uris" : [ "http://www.mendeley.com/documents/?uuid=bcb21169-1588-37f7-8a28-eca57c03dbf1" ] } ], "mendeley" : { "formattedCitation" : "(S\u00f6derkvist, 2001)", "manualFormatting" : "S\u00f6derkvist (2001)", "plainTextFormattedCitation" : "(S\u00f6derkvist, 2001)", "previouslyFormattedCitation" : "(S\u00f6derkvist, 2001)" }, "properties" : { "noteIndex" : 0 }, "schema" : "https://github.com/citation-style-language/schema/raw/master/csl-citation.json" }</w:instrText>
      </w:r>
      <w:r w:rsidR="00056A65">
        <w:fldChar w:fldCharType="separate"/>
      </w:r>
      <w:r>
        <w:rPr>
          <w:noProof/>
        </w:rPr>
        <w:t>Söderkvist</w:t>
      </w:r>
      <w:r w:rsidR="00056A65" w:rsidRPr="00056A65">
        <w:rPr>
          <w:noProof/>
        </w:rPr>
        <w:t xml:space="preserve"> </w:t>
      </w:r>
      <w:r>
        <w:rPr>
          <w:noProof/>
        </w:rPr>
        <w:t>(</w:t>
      </w:r>
      <w:r w:rsidR="00056A65" w:rsidRPr="00056A65">
        <w:rPr>
          <w:noProof/>
        </w:rPr>
        <w:t>2001)</w:t>
      </w:r>
      <w:r w:rsidR="00056A65">
        <w:fldChar w:fldCharType="end"/>
      </w:r>
      <w:r w:rsidR="000C059E">
        <w:t xml:space="preserve"> </w:t>
      </w:r>
      <w:r>
        <w:t>erste</w:t>
      </w:r>
      <w:r w:rsidR="0040350A">
        <w:t>llte es im Rahmen seiner Master-Thesis</w:t>
      </w:r>
      <w:r>
        <w:t xml:space="preserve">. </w:t>
      </w:r>
      <w:r w:rsidR="0040350A">
        <w:t xml:space="preserve">Es enthält 15 Spezies mit je </w:t>
      </w:r>
      <w:r w:rsidR="0040350A" w:rsidRPr="00A41F4E">
        <w:t xml:space="preserve">75 </w:t>
      </w:r>
      <w:r w:rsidR="0040350A">
        <w:t>Beispielbildern. Die Bilder sind mit bis zu 3000 x 2000 Pixeln sehr hoch aufgelöst.</w:t>
      </w:r>
      <w:r w:rsidR="00EB0ACF">
        <w:t xml:space="preserve"> Allerdings sind a</w:t>
      </w:r>
      <w:r>
        <w:t xml:space="preserve">uch hier </w:t>
      </w:r>
      <w:r w:rsidR="000C059E">
        <w:t>Ober- und Unterseite</w:t>
      </w:r>
      <w:r w:rsidR="00F75ED3">
        <w:t>n</w:t>
      </w:r>
      <w:r>
        <w:t xml:space="preserve"> </w:t>
      </w:r>
      <w:r w:rsidR="00F75ED3">
        <w:t>der Blätter</w:t>
      </w:r>
      <w:r>
        <w:t xml:space="preserve"> ungeordnet miteinander vermengt.</w:t>
      </w:r>
      <w:r w:rsidR="00AD1588">
        <w:t xml:space="preserve"> </w:t>
      </w:r>
    </w:p>
    <w:p w:rsidR="00F467D5" w:rsidRDefault="00117CC2" w:rsidP="00E42E47">
      <w:pPr>
        <w:pStyle w:val="berschrift3"/>
        <w:numPr>
          <w:ilvl w:val="2"/>
          <w:numId w:val="1"/>
        </w:numPr>
      </w:pPr>
      <w:bookmarkStart w:id="103" w:name="_Ref476260512"/>
      <w:bookmarkStart w:id="104" w:name="_Toc476722432"/>
      <w:r>
        <w:t>Segmentierung</w:t>
      </w:r>
      <w:r w:rsidR="002B60B2">
        <w:t xml:space="preserve"> der Blätter</w:t>
      </w:r>
      <w:bookmarkEnd w:id="103"/>
      <w:bookmarkEnd w:id="104"/>
    </w:p>
    <w:p w:rsidR="0072325C" w:rsidRDefault="004748D7" w:rsidP="00117CC2">
      <w:r>
        <w:t xml:space="preserve">Die Blätter </w:t>
      </w:r>
      <w:r w:rsidR="0020452B">
        <w:t xml:space="preserve">des selbsterstellten Datensatzes </w:t>
      </w:r>
      <w:r w:rsidR="00596360">
        <w:t xml:space="preserve">müssen </w:t>
      </w:r>
      <w:r w:rsidR="006C5574">
        <w:t>zunächst</w:t>
      </w:r>
      <w:r w:rsidR="00596360">
        <w:t xml:space="preserve"> vom Hintergrund freigestellt werden.</w:t>
      </w:r>
      <w:r>
        <w:t xml:space="preserve"> Auch die Bilder </w:t>
      </w:r>
      <w:r w:rsidR="008D393F">
        <w:t xml:space="preserve">des </w:t>
      </w:r>
      <w:proofErr w:type="spellStart"/>
      <w:r w:rsidR="008D393F">
        <w:t>Leafsnap</w:t>
      </w:r>
      <w:proofErr w:type="spellEnd"/>
      <w:r w:rsidR="008D393F">
        <w:t xml:space="preserve">-Algorithmus von </w:t>
      </w:r>
      <w:r w:rsidR="008D393F">
        <w:fldChar w:fldCharType="begin" w:fldLock="1"/>
      </w:r>
      <w:r w:rsidR="001B0902">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u00a0al., 2012)", "manualFormatting" : "Kumar et. al.", "plainTextFormattedCitation" : "(Kumar et\u00a0al., 2012)", "previouslyFormattedCitation" : "(Kumar et\u00a0al., 2012)" }, "properties" : { "noteIndex" : 0 }, "schema" : "https://github.com/citation-style-language/schema/raw/master/csl-citation.json" }</w:instrText>
      </w:r>
      <w:r w:rsidR="008D393F">
        <w:fldChar w:fldCharType="separate"/>
      </w:r>
      <w:r w:rsidR="008D393F">
        <w:rPr>
          <w:noProof/>
        </w:rPr>
        <w:t>Kuma</w:t>
      </w:r>
      <w:r w:rsidR="00FF72D9">
        <w:rPr>
          <w:noProof/>
        </w:rPr>
        <w:t>r et. al.</w:t>
      </w:r>
      <w:r w:rsidR="008D393F">
        <w:fldChar w:fldCharType="end"/>
      </w:r>
      <w:r w:rsidR="008D393F">
        <w:t xml:space="preserve"> (</w:t>
      </w:r>
      <w:r w:rsidR="008D393F" w:rsidRPr="006E0741">
        <w:t>2012</w:t>
      </w:r>
      <w:r w:rsidR="008D393F">
        <w:t xml:space="preserve">) </w:t>
      </w:r>
      <w:r w:rsidR="00067D9A">
        <w:t>müssen</w:t>
      </w:r>
      <w:r>
        <w:t xml:space="preserve"> </w:t>
      </w:r>
      <w:r w:rsidR="00596360">
        <w:t xml:space="preserve">vor </w:t>
      </w:r>
      <w:r w:rsidR="00067D9A">
        <w:t>einer Untersuchung der Blattnervatur</w:t>
      </w:r>
      <w:r w:rsidR="00596360">
        <w:t xml:space="preserve"> </w:t>
      </w:r>
      <w:r w:rsidR="008D393F">
        <w:t>segmentiert</w:t>
      </w:r>
      <w:r w:rsidR="00596360">
        <w:t xml:space="preserve"> werden</w:t>
      </w:r>
      <w:r>
        <w:t xml:space="preserve">. </w:t>
      </w:r>
      <w:r w:rsidR="0020452B">
        <w:t>Neben</w:t>
      </w:r>
      <w:r w:rsidR="008D393F">
        <w:t xml:space="preserve"> den </w:t>
      </w:r>
      <w:r w:rsidR="00105AB3">
        <w:t xml:space="preserve">unbearbeiteten </w:t>
      </w:r>
      <w:r w:rsidR="008D393F">
        <w:t xml:space="preserve">Bildern </w:t>
      </w:r>
      <w:r w:rsidR="0020452B">
        <w:t xml:space="preserve">sind </w:t>
      </w:r>
      <w:r w:rsidR="008D393F">
        <w:t xml:space="preserve">lediglich </w:t>
      </w:r>
      <w:r w:rsidR="00840A15">
        <w:t>Binärbilder</w:t>
      </w:r>
      <w:r w:rsidR="008D393F">
        <w:t xml:space="preserve"> vor</w:t>
      </w:r>
      <w:r w:rsidR="0020452B">
        <w:t xml:space="preserve">handen (siehe Abbildung </w:t>
      </w:r>
      <w:r w:rsidR="006B382B">
        <w:t xml:space="preserve"> </w:t>
      </w:r>
      <w:r w:rsidR="0020452B">
        <w:t>10b)</w:t>
      </w:r>
      <w:r w:rsidR="008D393F">
        <w:t>. Diesen</w:t>
      </w:r>
      <w:r>
        <w:t xml:space="preserve"> fehlen</w:t>
      </w:r>
      <w:r w:rsidR="00D62948">
        <w:t xml:space="preserve"> notwe</w:t>
      </w:r>
      <w:r w:rsidR="00D62948">
        <w:t>n</w:t>
      </w:r>
      <w:r w:rsidR="00D62948">
        <w:t>dige</w:t>
      </w:r>
      <w:r>
        <w:t xml:space="preserve"> Informationen der Blatttex</w:t>
      </w:r>
      <w:r w:rsidR="00D502D6">
        <w:t>tur</w:t>
      </w:r>
      <w:r w:rsidR="008D393F">
        <w:t xml:space="preserve">, da sich die Autoren </w:t>
      </w:r>
      <w:r w:rsidR="00D246C2">
        <w:t xml:space="preserve">in ihrer Arbeit </w:t>
      </w:r>
      <w:r w:rsidR="008D393F">
        <w:t>auf die Blatt</w:t>
      </w:r>
      <w:r w:rsidR="008A16E2">
        <w:t xml:space="preserve">kontur </w:t>
      </w:r>
      <w:r w:rsidR="008D393F">
        <w:t>konzentrier</w:t>
      </w:r>
      <w:r w:rsidR="00D502D6">
        <w:t>en und die Textur</w:t>
      </w:r>
      <w:r w:rsidR="00820E81">
        <w:t xml:space="preserve"> dafür</w:t>
      </w:r>
      <w:r w:rsidR="008D393F">
        <w:t xml:space="preserve"> nicht benötigen.</w:t>
      </w:r>
      <w:r w:rsidR="0072325C">
        <w:t xml:space="preserve"> </w:t>
      </w:r>
      <w:r w:rsidR="00FF72D9">
        <w:fldChar w:fldCharType="begin" w:fldLock="1"/>
      </w:r>
      <w:r w:rsidR="001B0902">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u00a0al., 2012)", "manualFormatting" : "Kumar et. al.", "plainTextFormattedCitation" : "(Kumar et\u00a0al., 2012)", "previouslyFormattedCitation" : "(Kumar et\u00a0al., 2012)" }, "properties" : { "noteIndex" : 0 }, "schema" : "https://github.com/citation-style-language/schema/raw/master/csl-citation.json" }</w:instrText>
      </w:r>
      <w:r w:rsidR="00FF72D9">
        <w:fldChar w:fldCharType="separate"/>
      </w:r>
      <w:r w:rsidR="00FF72D9">
        <w:rPr>
          <w:noProof/>
        </w:rPr>
        <w:t>Kumar et. al.</w:t>
      </w:r>
      <w:r w:rsidR="00FF72D9">
        <w:fldChar w:fldCharType="end"/>
      </w:r>
      <w:r w:rsidR="00FF72D9">
        <w:t xml:space="preserve"> (</w:t>
      </w:r>
      <w:r w:rsidR="00FF72D9" w:rsidRPr="006E0741">
        <w:t>2012</w:t>
      </w:r>
      <w:r w:rsidR="00FF72D9">
        <w:t xml:space="preserve">) </w:t>
      </w:r>
      <w:r w:rsidR="0048632A">
        <w:t>beschreiben</w:t>
      </w:r>
      <w:r w:rsidR="006C5574">
        <w:t xml:space="preserve"> in ihrer </w:t>
      </w:r>
      <w:r w:rsidR="00990259">
        <w:t>Veröffentlichung</w:t>
      </w:r>
      <w:r w:rsidR="006C5574">
        <w:t xml:space="preserve"> </w:t>
      </w:r>
      <w:r w:rsidR="00235ECE">
        <w:t>eine</w:t>
      </w:r>
      <w:r w:rsidR="0027754B">
        <w:t>n eigenen Algorithmus einer</w:t>
      </w:r>
      <w:r w:rsidR="00235ECE">
        <w:t xml:space="preserve"> farbbasierte</w:t>
      </w:r>
      <w:r w:rsidR="0027754B">
        <w:t>n</w:t>
      </w:r>
      <w:r w:rsidR="00235ECE">
        <w:t xml:space="preserve"> Segmentierung. Sie führen an, dass </w:t>
      </w:r>
      <w:r w:rsidR="001513B5">
        <w:t>kanten</w:t>
      </w:r>
      <w:r w:rsidR="0079697E">
        <w:t>- und regions</w:t>
      </w:r>
      <w:r w:rsidR="001513B5">
        <w:t>basierte Verfahren gegenüber ihrem Verfahren langsamer arbeiten und Details der Blattränder verloren gehen können.</w:t>
      </w:r>
      <w:r w:rsidR="0050158C">
        <w:t xml:space="preserve"> </w:t>
      </w:r>
    </w:p>
    <w:p w:rsidR="00822A02" w:rsidRDefault="00C949B5" w:rsidP="00681CB0">
      <w:r>
        <w:t>Für die Blätter des selbsterstellten Datensatzes sollte es aber genügen</w:t>
      </w:r>
      <w:r w:rsidR="00681CB0" w:rsidRPr="00681CB0">
        <w:t>, einen auf den Graustufen basierenden Schwellwert-Algorithmus zu verwenden,</w:t>
      </w:r>
      <w:r w:rsidR="00681CB0">
        <w:t xml:space="preserve"> </w:t>
      </w:r>
      <w:r>
        <w:t xml:space="preserve">um das Blatt freizustellen ohne Details der Kontur zu verlieren. </w:t>
      </w:r>
      <w:r w:rsidR="00F930EB">
        <w:t xml:space="preserve">Wie in </w:t>
      </w:r>
      <w:r w:rsidR="0050158C">
        <w:fldChar w:fldCharType="begin"/>
      </w:r>
      <w:r w:rsidR="0050158C">
        <w:instrText xml:space="preserve"> REF _Ref476059923 \h </w:instrText>
      </w:r>
      <w:r w:rsidR="0050158C">
        <w:fldChar w:fldCharType="separate"/>
      </w:r>
      <w:r w:rsidR="007533F1" w:rsidRPr="00E0666D">
        <w:rPr>
          <w:noProof/>
          <w:lang w:eastAsia="de-DE"/>
        </w:rPr>
        <w:t xml:space="preserve">Abbildung </w:t>
      </w:r>
      <w:r w:rsidR="007533F1">
        <w:rPr>
          <w:noProof/>
          <w:lang w:eastAsia="de-DE"/>
        </w:rPr>
        <w:t>28</w:t>
      </w:r>
      <w:r w:rsidR="0050158C">
        <w:fldChar w:fldCharType="end"/>
      </w:r>
      <w:r w:rsidR="00D80F63">
        <w:t xml:space="preserve"> und </w:t>
      </w:r>
      <w:r w:rsidR="00D80F63">
        <w:fldChar w:fldCharType="begin"/>
      </w:r>
      <w:r w:rsidR="00D80F63">
        <w:instrText xml:space="preserve"> REF _Ref476092413 \h </w:instrText>
      </w:r>
      <w:r w:rsidR="00D80F63">
        <w:fldChar w:fldCharType="separate"/>
      </w:r>
      <w:r w:rsidR="007533F1">
        <w:t xml:space="preserve">Abbildung </w:t>
      </w:r>
      <w:r w:rsidR="007533F1">
        <w:rPr>
          <w:noProof/>
        </w:rPr>
        <w:t>29</w:t>
      </w:r>
      <w:r w:rsidR="00D80F63">
        <w:fldChar w:fldCharType="end"/>
      </w:r>
      <w:r w:rsidR="00A72C6F">
        <w:t xml:space="preserve"> </w:t>
      </w:r>
      <w:r w:rsidR="001513B5">
        <w:t xml:space="preserve">beispielhaft </w:t>
      </w:r>
      <w:r w:rsidR="00B62266">
        <w:t>zu sehen</w:t>
      </w:r>
      <w:r w:rsidR="000C1BBF">
        <w:t>, ist</w:t>
      </w:r>
      <w:r w:rsidR="00F930EB">
        <w:t xml:space="preserve"> der Hintergrund</w:t>
      </w:r>
      <w:r w:rsidR="00235ECE">
        <w:t xml:space="preserve"> im Bildmaterial</w:t>
      </w:r>
      <w:r w:rsidR="00F930EB">
        <w:t xml:space="preserve"> </w:t>
      </w:r>
      <w:r w:rsidR="00162D88">
        <w:t xml:space="preserve">farbneutral und </w:t>
      </w:r>
      <w:r w:rsidR="00F930EB">
        <w:t>gleichmäßig ausgeleuch</w:t>
      </w:r>
      <w:r w:rsidR="00851402">
        <w:t xml:space="preserve">tet, so dass sich </w:t>
      </w:r>
      <w:r w:rsidR="00F930EB">
        <w:t xml:space="preserve">die Blätter </w:t>
      </w:r>
      <w:r w:rsidR="000C1BBF">
        <w:t>deutlich</w:t>
      </w:r>
      <w:r w:rsidR="00F930EB">
        <w:t xml:space="preserve"> von </w:t>
      </w:r>
      <w:r w:rsidR="000C1BBF">
        <w:t>ihm</w:t>
      </w:r>
      <w:r w:rsidR="00F930EB">
        <w:t xml:space="preserve"> ab</w:t>
      </w:r>
      <w:r w:rsidR="00851402">
        <w:t>heben</w:t>
      </w:r>
      <w:r w:rsidR="000C1BBF">
        <w:t xml:space="preserve">. </w:t>
      </w:r>
      <w:r w:rsidR="00681CB0">
        <w:t>Das</w:t>
      </w:r>
      <w:r w:rsidR="000B0F68">
        <w:t xml:space="preserve"> bedeutet, dass sich auch in einem umgewandelten Graustufenbild </w:t>
      </w:r>
      <w:r w:rsidR="00074CB3">
        <w:t xml:space="preserve">im Histogramm </w:t>
      </w:r>
      <w:r w:rsidR="000B0F68">
        <w:t xml:space="preserve">zwei deutlich voneinander getrennte Maxima zwischen Vorder- und Hintergrund ergeben. In </w:t>
      </w:r>
      <w:r w:rsidR="000B0F68">
        <w:fldChar w:fldCharType="begin"/>
      </w:r>
      <w:r w:rsidR="000B0F68">
        <w:instrText xml:space="preserve"> REF _Ref476069375 \h </w:instrText>
      </w:r>
      <w:r w:rsidR="000B0F68">
        <w:fldChar w:fldCharType="separate"/>
      </w:r>
      <w:r w:rsidR="007533F1">
        <w:t xml:space="preserve">Abbildung </w:t>
      </w:r>
      <w:r w:rsidR="007533F1">
        <w:rPr>
          <w:noProof/>
        </w:rPr>
        <w:t>30</w:t>
      </w:r>
      <w:r w:rsidR="000B0F68">
        <w:fldChar w:fldCharType="end"/>
      </w:r>
      <w:r w:rsidR="000B0F68">
        <w:t xml:space="preserve"> ist beispielhaft das Graustufen-Histogramm eines Fotos aus dem Datensatz ab</w:t>
      </w:r>
      <w:r w:rsidR="00822A02">
        <w:t>gebildet</w:t>
      </w:r>
      <w:r w:rsidR="00D625F5">
        <w:t>.</w:t>
      </w:r>
      <w:r w:rsidR="009D1B9F">
        <w:t xml:space="preserve"> </w:t>
      </w:r>
      <w:r w:rsidR="00FF2DAF">
        <w:t>D</w:t>
      </w:r>
      <w:r w:rsidR="009D1B9F">
        <w:t xml:space="preserve">er rechte Peak </w:t>
      </w:r>
      <w:r w:rsidR="00132CD6">
        <w:t xml:space="preserve">stellt </w:t>
      </w:r>
      <w:r w:rsidR="009D1B9F">
        <w:t>die Hintergrundpixel und der linke flachere Peak die Pixel des Blattes dar.</w:t>
      </w:r>
      <w:r w:rsidR="002C1E1B">
        <w:t xml:space="preserve"> </w:t>
      </w:r>
      <w:r w:rsidR="00D625F5">
        <w:t>Die Verteilung der Graustufenwerte</w:t>
      </w:r>
      <w:r w:rsidR="00FE3420">
        <w:t xml:space="preserve"> </w:t>
      </w:r>
      <w:r w:rsidR="00D625F5">
        <w:t xml:space="preserve">ist </w:t>
      </w:r>
      <w:proofErr w:type="spellStart"/>
      <w:r w:rsidR="008E17CA">
        <w:t>bimodal</w:t>
      </w:r>
      <w:proofErr w:type="spellEnd"/>
      <w:r w:rsidR="008E17CA">
        <w:t>.</w:t>
      </w:r>
    </w:p>
    <w:p w:rsidR="00C26BF3" w:rsidRPr="00FD4B35" w:rsidRDefault="00C26BF3" w:rsidP="00117CC2">
      <w:pPr>
        <w:rPr>
          <w:noProof/>
          <w:sz w:val="6"/>
          <w:lang w:eastAsia="de-DE"/>
        </w:rPr>
      </w:pPr>
      <w:r w:rsidRPr="00C26BF3">
        <w:rPr>
          <w:noProof/>
          <w:lang w:eastAsia="de-DE"/>
        </w:rPr>
        <w:t xml:space="preserve"> </w:t>
      </w:r>
    </w:p>
    <w:p w:rsidR="00822A02" w:rsidRDefault="008E3D95" w:rsidP="00117CC2">
      <w:r>
        <w:rPr>
          <w:noProof/>
          <w:lang w:eastAsia="de-DE"/>
        </w:rPr>
        <w:lastRenderedPageBreak/>
        <mc:AlternateContent>
          <mc:Choice Requires="wps">
            <w:drawing>
              <wp:anchor distT="0" distB="0" distL="114300" distR="114300" simplePos="0" relativeHeight="251763712" behindDoc="0" locked="0" layoutInCell="1" allowOverlap="1" wp14:anchorId="48A310DA" wp14:editId="32CA6585">
                <wp:simplePos x="0" y="0"/>
                <wp:positionH relativeFrom="column">
                  <wp:posOffset>-36195</wp:posOffset>
                </wp:positionH>
                <wp:positionV relativeFrom="paragraph">
                  <wp:posOffset>1996440</wp:posOffset>
                </wp:positionV>
                <wp:extent cx="339725" cy="307975"/>
                <wp:effectExtent l="0" t="0" r="0" b="0"/>
                <wp:wrapNone/>
                <wp:docPr id="38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725" cy="307975"/>
                        </a:xfrm>
                        <a:prstGeom prst="rect">
                          <a:avLst/>
                        </a:prstGeom>
                        <a:noFill/>
                        <a:ln w="9525">
                          <a:noFill/>
                          <a:miter lim="800000"/>
                          <a:headEnd/>
                          <a:tailEnd/>
                        </a:ln>
                      </wps:spPr>
                      <wps:txbx>
                        <w:txbxContent>
                          <w:p w:rsidR="00156888" w:rsidRDefault="00156888">
                            <w:r>
                              <w:t>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9" type="#_x0000_t202" style="position:absolute;left:0;text-align:left;margin-left:-2.85pt;margin-top:157.2pt;width:26.75pt;height:24.2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" filled="f" stroked="f">
                <v:textbox>
                  <w:txbxContent>
                    <w:p w:rsidR="00156888" w:rsidRDefault="00156888">
                      <w:r>
                        <w:t>0</w:t>
                      </w:r>
                    </w:p>
                  </w:txbxContent>
                </v:textbox>
              </v:shape>
            </w:pict>
          </mc:Fallback>
        </mc:AlternateContent>
      </w:r>
      <w:r>
        <w:rPr>
          <w:noProof/>
          <w:lang w:eastAsia="de-DE"/>
        </w:rPr>
        <mc:AlternateContent>
          <mc:Choice Requires="wps">
            <w:drawing>
              <wp:anchor distT="0" distB="0" distL="114300" distR="114300" simplePos="0" relativeHeight="251765760" behindDoc="0" locked="0" layoutInCell="1" allowOverlap="1" wp14:anchorId="19A56F7E" wp14:editId="7AB2F5E2">
                <wp:simplePos x="0" y="0"/>
                <wp:positionH relativeFrom="column">
                  <wp:posOffset>4265295</wp:posOffset>
                </wp:positionH>
                <wp:positionV relativeFrom="paragraph">
                  <wp:posOffset>1998345</wp:posOffset>
                </wp:positionV>
                <wp:extent cx="509905" cy="307975"/>
                <wp:effectExtent l="0" t="0" r="0" b="0"/>
                <wp:wrapNone/>
                <wp:docPr id="38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9905" cy="307975"/>
                        </a:xfrm>
                        <a:prstGeom prst="rect">
                          <a:avLst/>
                        </a:prstGeom>
                        <a:noFill/>
                        <a:ln w="9525">
                          <a:noFill/>
                          <a:miter lim="800000"/>
                          <a:headEnd/>
                          <a:tailEnd/>
                        </a:ln>
                      </wps:spPr>
                      <wps:txbx>
                        <w:txbxContent>
                          <w:p w:rsidR="00156888" w:rsidRDefault="00156888" w:rsidP="009D1B9F">
                            <w:r>
                              <w:t>25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0" type="#_x0000_t202" style="position:absolute;left:0;text-align:left;margin-left:335.85pt;margin-top:157.35pt;width:40.15pt;height:24.2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" filled="f" stroked="f">
                <v:textbox>
                  <w:txbxContent>
                    <w:p w:rsidR="00156888" w:rsidRDefault="00156888" w:rsidP="009D1B9F">
                      <w:r>
                        <w:t>255</w:t>
                      </w:r>
                    </w:p>
                  </w:txbxContent>
                </v:textbox>
              </v:shape>
            </w:pict>
          </mc:Fallback>
        </mc:AlternateContent>
      </w:r>
      <w:r w:rsidR="00C26BF3">
        <w:rPr>
          <w:noProof/>
          <w:lang w:eastAsia="de-DE"/>
        </w:rPr>
        <w:drawing>
          <wp:inline distT="0" distB="0" distL="0" distR="0" wp14:anchorId="3E8FD963" wp14:editId="2F936F3A">
            <wp:extent cx="4607626" cy="2289323"/>
            <wp:effectExtent l="19050" t="19050" r="21590" b="15875"/>
            <wp:docPr id="392" name="Grafik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39961" t="22747" r="28740" b="49607"/>
                    <a:stretch/>
                  </pic:blipFill>
                  <pic:spPr bwMode="auto">
                    <a:xfrm>
                      <a:off x="0" y="0"/>
                      <a:ext cx="4642240" cy="230652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A96B36" w:rsidRDefault="00A96B36" w:rsidP="006B0AA6">
      <w:pPr>
        <w:pStyle w:val="Beschriftung"/>
        <w:ind w:right="849"/>
      </w:pPr>
      <w:bookmarkStart w:id="105" w:name="_Ref476069375"/>
      <w:bookmarkStart w:id="106" w:name="_Toc476722508"/>
      <w:r>
        <w:t xml:space="preserve">Abbildung </w:t>
      </w:r>
      <w:r w:rsidR="00C216BB">
        <w:fldChar w:fldCharType="begin"/>
      </w:r>
      <w:r w:rsidR="00C216BB">
        <w:instrText xml:space="preserve"> SEQ Abbildung \* ARABIC </w:instrText>
      </w:r>
      <w:r w:rsidR="00C216BB">
        <w:fldChar w:fldCharType="separate"/>
      </w:r>
      <w:r w:rsidR="007533F1">
        <w:rPr>
          <w:noProof/>
        </w:rPr>
        <w:t>30</w:t>
      </w:r>
      <w:r w:rsidR="00C216BB">
        <w:rPr>
          <w:noProof/>
        </w:rPr>
        <w:fldChar w:fldCharType="end"/>
      </w:r>
      <w:bookmarkEnd w:id="105"/>
      <w:r w:rsidR="0096179B">
        <w:t xml:space="preserve"> - Histogramm der Graustufen </w:t>
      </w:r>
      <w:r>
        <w:t xml:space="preserve">des Blattfotos aus </w:t>
      </w:r>
      <w:r>
        <w:fldChar w:fldCharType="begin"/>
      </w:r>
      <w:r>
        <w:instrText xml:space="preserve"> REF _Ref476059923 \h </w:instrText>
      </w:r>
      <w:r>
        <w:fldChar w:fldCharType="separate"/>
      </w:r>
      <w:r w:rsidR="007533F1" w:rsidRPr="00E0666D">
        <w:rPr>
          <w:noProof/>
          <w:lang w:eastAsia="de-DE"/>
        </w:rPr>
        <w:t xml:space="preserve">Abbildung </w:t>
      </w:r>
      <w:r w:rsidR="007533F1">
        <w:rPr>
          <w:noProof/>
          <w:lang w:eastAsia="de-DE"/>
        </w:rPr>
        <w:t>28</w:t>
      </w:r>
      <w:r>
        <w:fldChar w:fldCharType="end"/>
      </w:r>
      <w:r>
        <w:t xml:space="preserve">, </w:t>
      </w:r>
      <w:r w:rsidR="0096179B">
        <w:t xml:space="preserve">Screenshot aus der Bildbearbeitungssoftware </w:t>
      </w:r>
      <w:r w:rsidR="00232058">
        <w:t>„</w:t>
      </w:r>
      <w:r w:rsidR="0096179B" w:rsidRPr="0096179B">
        <w:t xml:space="preserve">GNU Image Manipulation </w:t>
      </w:r>
      <w:proofErr w:type="spellStart"/>
      <w:r w:rsidR="0096179B" w:rsidRPr="0096179B">
        <w:t>Program</w:t>
      </w:r>
      <w:proofErr w:type="spellEnd"/>
      <w:r w:rsidR="00232058">
        <w:t>“</w:t>
      </w:r>
      <w:r w:rsidR="0096179B">
        <w:t>, Version 2.8.14</w:t>
      </w:r>
      <w:bookmarkEnd w:id="106"/>
    </w:p>
    <w:p w:rsidR="008238BB" w:rsidRPr="008238BB" w:rsidRDefault="008238BB" w:rsidP="008238BB">
      <w:pPr>
        <w:rPr>
          <w:sz w:val="12"/>
        </w:rPr>
      </w:pPr>
    </w:p>
    <w:p w:rsidR="004C2150" w:rsidRDefault="00B11688" w:rsidP="004C2150">
      <w:r>
        <w:t xml:space="preserve">Zur </w:t>
      </w:r>
      <w:proofErr w:type="spellStart"/>
      <w:r w:rsidR="00AE2164">
        <w:t>Binarisierung</w:t>
      </w:r>
      <w:proofErr w:type="spellEnd"/>
      <w:r>
        <w:t xml:space="preserve"> soll daher</w:t>
      </w:r>
      <w:r w:rsidR="00822A02">
        <w:t xml:space="preserve"> die Otsu-Methode </w:t>
      </w:r>
      <w:r>
        <w:t>dienen</w:t>
      </w:r>
      <w:r w:rsidR="00822A02">
        <w:t xml:space="preserve">, die mit </w:t>
      </w:r>
      <w:proofErr w:type="spellStart"/>
      <w:r w:rsidR="00822A02">
        <w:t>bimodaler</w:t>
      </w:r>
      <w:proofErr w:type="spellEnd"/>
      <w:r w:rsidR="00822A02">
        <w:t xml:space="preserve"> Graustufenverte</w:t>
      </w:r>
      <w:r w:rsidR="00822A02">
        <w:t>i</w:t>
      </w:r>
      <w:r w:rsidR="00822A02">
        <w:t xml:space="preserve">lung gute automatisierte Schwellwerte </w:t>
      </w:r>
      <w:r w:rsidR="00023F5B">
        <w:t>liefert</w:t>
      </w:r>
      <w:r w:rsidR="00822A02">
        <w:t>.</w:t>
      </w:r>
      <w:r w:rsidR="002C1E1B">
        <w:t xml:space="preserve"> </w:t>
      </w:r>
      <w:r w:rsidR="004C2150">
        <w:t xml:space="preserve">Laut </w:t>
      </w:r>
      <w:r w:rsidR="004C2150">
        <w:fldChar w:fldCharType="begin" w:fldLock="1"/>
      </w:r>
      <w:r w:rsidR="004C2150">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75", "uris" : [ "http://www.mendeley.com/documents/?uuid=ea0d026e-97ce-47be-9ada-573a4cfa0ae4" ] } ], "mendeley" : { "formattedCitation" : "(Burger &amp; Burge, 2015, S. 275)", "manualFormatting" : "Burger &amp; Burge (2015, S. 278)", "plainTextFormattedCitation" : "(Burger &amp; Burge, 2015, S. 275)", "previouslyFormattedCitation" : "(Burger &amp; Burge, 2015, S. 275)" }, "properties" : { "noteIndex" : 0 }, "schema" : "https://github.com/citation-style-language/schema/raw/master/csl-citation.json" }</w:instrText>
      </w:r>
      <w:r w:rsidR="004C2150">
        <w:fldChar w:fldCharType="separate"/>
      </w:r>
      <w:r w:rsidR="004C2150">
        <w:rPr>
          <w:noProof/>
        </w:rPr>
        <w:t>Burger &amp; Burge (2015, S. 278</w:t>
      </w:r>
      <w:r w:rsidR="004C2150" w:rsidRPr="00907888">
        <w:rPr>
          <w:noProof/>
        </w:rPr>
        <w:t>)</w:t>
      </w:r>
      <w:r w:rsidR="004C2150">
        <w:fldChar w:fldCharType="end"/>
      </w:r>
      <w:r w:rsidR="004C2150">
        <w:t xml:space="preserve"> arbeitet die Otsu-Methode </w:t>
      </w:r>
      <w:r w:rsidR="004C2150" w:rsidRPr="00DC169A">
        <w:rPr>
          <w:i/>
        </w:rPr>
        <w:t>„sehr effizient“</w:t>
      </w:r>
      <w:r w:rsidR="004C2150">
        <w:t xml:space="preserve"> und liefert in der Praxis </w:t>
      </w:r>
      <w:r w:rsidR="004C2150" w:rsidRPr="00DC169A">
        <w:rPr>
          <w:i/>
        </w:rPr>
        <w:t>„recht brauchbare Ergebnisse“</w:t>
      </w:r>
      <w:r w:rsidR="004C2150">
        <w:t>.</w:t>
      </w:r>
    </w:p>
    <w:p w:rsidR="000D4F95" w:rsidRDefault="00B71B2E" w:rsidP="00117CC2">
      <w:r>
        <w:t xml:space="preserve">In den zu erstellenden Binärbildern wird das Blatt zum Vordergrund gezählt und weiß codiert. Der Hintergrund wird mit 0, also schwarz codiert. </w:t>
      </w:r>
    </w:p>
    <w:p w:rsidR="00B71B2E" w:rsidRDefault="000D4F95" w:rsidP="000D4F95">
      <w:r>
        <w:t>Die Binärbilder werden als Masken genutzt, um die Blätter</w:t>
      </w:r>
      <w:r w:rsidR="00B71B2E">
        <w:t xml:space="preserve"> </w:t>
      </w:r>
      <w:r w:rsidR="007A1B0A">
        <w:t>inklusive</w:t>
      </w:r>
      <w:r w:rsidR="00B71B2E">
        <w:t xml:space="preserve"> dargestellter Blattte</w:t>
      </w:r>
      <w:r w:rsidR="00B71B2E">
        <w:t>x</w:t>
      </w:r>
      <w:r w:rsidR="00B71B2E">
        <w:t xml:space="preserve">tur </w:t>
      </w:r>
      <w:r>
        <w:t>freizustellen</w:t>
      </w:r>
      <w:r w:rsidR="002419DE">
        <w:t xml:space="preserve"> und </w:t>
      </w:r>
      <w:r w:rsidR="00233555">
        <w:t xml:space="preserve">getrennt </w:t>
      </w:r>
      <w:r w:rsidR="002419DE">
        <w:t>abzuspeichern</w:t>
      </w:r>
      <w:r>
        <w:t>. In diesen Bilder</w:t>
      </w:r>
      <w:r w:rsidR="002419DE">
        <w:t>n</w:t>
      </w:r>
      <w:r>
        <w:t xml:space="preserve"> </w:t>
      </w:r>
      <w:r w:rsidR="00B71B2E">
        <w:t>wird der H</w:t>
      </w:r>
      <w:r w:rsidR="00013649">
        <w:t xml:space="preserve">intergrund </w:t>
      </w:r>
      <w:r>
        <w:t>allerdings</w:t>
      </w:r>
      <w:r w:rsidR="00013649">
        <w:t xml:space="preserve"> weiß codiert.</w:t>
      </w:r>
      <w:r w:rsidR="00B71B2E">
        <w:t xml:space="preserve"> </w:t>
      </w:r>
      <w:r w:rsidR="00013649">
        <w:t>D</w:t>
      </w:r>
      <w:r w:rsidR="00B71B2E">
        <w:t xml:space="preserve">ies </w:t>
      </w:r>
      <w:r w:rsidR="00013649">
        <w:t xml:space="preserve">ist </w:t>
      </w:r>
      <w:r w:rsidR="00C34252">
        <w:t xml:space="preserve">die verbreitetste Darstellungsform </w:t>
      </w:r>
      <w:r w:rsidR="00B71B2E">
        <w:t xml:space="preserve">und </w:t>
      </w:r>
      <w:r w:rsidR="001F55A5">
        <w:t xml:space="preserve">wird </w:t>
      </w:r>
      <w:r w:rsidR="00B71B2E">
        <w:t xml:space="preserve">auch </w:t>
      </w:r>
      <w:r w:rsidR="002A6FE6">
        <w:t xml:space="preserve">bei </w:t>
      </w:r>
      <w:r w:rsidR="00B71B2E">
        <w:t xml:space="preserve">den Datensätzen Flavia und </w:t>
      </w:r>
      <w:proofErr w:type="spellStart"/>
      <w:r w:rsidR="00B71B2E">
        <w:t>Swedish</w:t>
      </w:r>
      <w:proofErr w:type="spellEnd"/>
      <w:r w:rsidR="00B71B2E">
        <w:t xml:space="preserve"> </w:t>
      </w:r>
      <w:proofErr w:type="spellStart"/>
      <w:r w:rsidR="00B71B2E">
        <w:t>Leaf</w:t>
      </w:r>
      <w:proofErr w:type="spellEnd"/>
      <w:r w:rsidR="00B71B2E">
        <w:t xml:space="preserve"> Dataset </w:t>
      </w:r>
      <w:r w:rsidR="00251639">
        <w:t xml:space="preserve">auf diese Art </w:t>
      </w:r>
      <w:r w:rsidR="00255568">
        <w:t>angewendet</w:t>
      </w:r>
      <w:r w:rsidR="00B71B2E">
        <w:t xml:space="preserve">. </w:t>
      </w:r>
    </w:p>
    <w:p w:rsidR="00E42E47" w:rsidRDefault="00E42E47" w:rsidP="00685D8F">
      <w:pPr>
        <w:pStyle w:val="berschrift3"/>
        <w:numPr>
          <w:ilvl w:val="2"/>
          <w:numId w:val="1"/>
        </w:numPr>
      </w:pPr>
      <w:bookmarkStart w:id="107" w:name="_Toc476722433"/>
      <w:r>
        <w:t xml:space="preserve">Extraktion </w:t>
      </w:r>
      <w:r w:rsidR="00C4189E">
        <w:t xml:space="preserve">und Beschreibung </w:t>
      </w:r>
      <w:r>
        <w:t xml:space="preserve">der </w:t>
      </w:r>
      <w:r w:rsidR="0045503D">
        <w:t>Merkmale</w:t>
      </w:r>
      <w:bookmarkEnd w:id="107"/>
    </w:p>
    <w:p w:rsidR="00B5274D" w:rsidRDefault="00B93198" w:rsidP="00685D8F">
      <w:pPr>
        <w:pStyle w:val="berschrift4"/>
        <w:numPr>
          <w:ilvl w:val="3"/>
          <w:numId w:val="1"/>
        </w:numPr>
        <w:ind w:left="993" w:hanging="993"/>
      </w:pPr>
      <w:bookmarkStart w:id="108" w:name="_Toc476722434"/>
      <w:r>
        <w:t>Wahl der Features</w:t>
      </w:r>
      <w:bookmarkEnd w:id="108"/>
    </w:p>
    <w:p w:rsidR="00C544BC" w:rsidRDefault="00C544BC" w:rsidP="002B4281">
      <w:r w:rsidRPr="00C544BC">
        <w:t>Es kann nicht davon ausgegangen werden, dass die als Ausgangsmaterial dienenden Blätter stets aus dem gleichen Winkel mit derselben Ausrichtung und Entfernung fotografiert werden.</w:t>
      </w:r>
      <w:r>
        <w:t xml:space="preserve"> Um dennoch eine stabile Klassifikation </w:t>
      </w:r>
      <w:r w:rsidR="00147C24">
        <w:t xml:space="preserve">gegenüber Änderungen der Rotation, Translation und Skalierung </w:t>
      </w:r>
      <w:r>
        <w:t xml:space="preserve">zu erreichen, gibt es mehrere Möglichkeiten. </w:t>
      </w:r>
    </w:p>
    <w:p w:rsidR="00C544BC" w:rsidRDefault="00C544BC" w:rsidP="002B4281">
      <w:r>
        <w:t xml:space="preserve">Die Trainingsbilder </w:t>
      </w:r>
      <w:r w:rsidR="002060DF">
        <w:t xml:space="preserve">können </w:t>
      </w:r>
      <w:r>
        <w:t>repliziert und mit der Transformation verändert</w:t>
      </w:r>
      <w:r w:rsidR="002060DF">
        <w:t xml:space="preserve"> werden</w:t>
      </w:r>
      <w:r>
        <w:t xml:space="preserve"> </w:t>
      </w:r>
      <w:r w:rsidR="002060DF">
        <w:t>gegenüber der</w:t>
      </w:r>
      <w:r>
        <w:t xml:space="preserve"> man eine Invarianz </w:t>
      </w:r>
      <w:r w:rsidR="002060DF">
        <w:t>herstellen will</w:t>
      </w:r>
      <w:r w:rsidR="006C7651">
        <w:t xml:space="preserve"> </w:t>
      </w:r>
      <w:r w:rsidR="006C7651">
        <w:fldChar w:fldCharType="begin" w:fldLock="1"/>
      </w:r>
      <w:r w:rsidR="00C51EA6">
        <w:instrText>ADDIN CSL_CITATION { "citationItems" : [ { "id" : "ITEM-1", "itemData" : { "ISBN" : "978-0387-31073-2",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ishop", "given" : "Christopher M", "non-dropping-particle" : "", "parse-names" : false, "suffix" : "" } ], "id" : "ITEM-1", "issued" : { "date-parts" : [ [ "2006" ] ] }, "publisher" : "Springer Science+Business Media", "publisher-place" : "New York", "title" : "Pattern Recognition and Machine Learning", "type" : "book" }, "locator" : "261", "uris" : [ "http://www.mendeley.com/documents/?uuid=4cfed990-295a-4453-8749-9cb41f27b2e2" ] } ], "mendeley" : { "formattedCitation" : "(Bishop, 2006, S. 261)", "plainTextFormattedCitation" : "(Bishop, 2006, S. 261)", "previouslyFormattedCitation" : "(Bishop, 2006, S. 261)" }, "properties" : { "noteIndex" : 0 }, "schema" : "https://github.com/citation-style-language/schema/raw/master/csl-citation.json" }</w:instrText>
      </w:r>
      <w:r w:rsidR="006C7651">
        <w:fldChar w:fldCharType="separate"/>
      </w:r>
      <w:r w:rsidR="006C7651" w:rsidRPr="006C7651">
        <w:rPr>
          <w:noProof/>
        </w:rPr>
        <w:t>(Bishop, 2006, S. 261)</w:t>
      </w:r>
      <w:r w:rsidR="006C7651">
        <w:fldChar w:fldCharType="end"/>
      </w:r>
      <w:r>
        <w:t xml:space="preserve">. Der </w:t>
      </w:r>
      <w:proofErr w:type="spellStart"/>
      <w:r>
        <w:t>Klassifikator</w:t>
      </w:r>
      <w:proofErr w:type="spellEnd"/>
      <w:r>
        <w:t xml:space="preserve"> </w:t>
      </w:r>
      <w:r w:rsidR="003720B3">
        <w:t>kann</w:t>
      </w:r>
      <w:r>
        <w:t xml:space="preserve"> so</w:t>
      </w:r>
      <w:r w:rsidR="00472654">
        <w:t xml:space="preserve"> </w:t>
      </w:r>
      <w:r w:rsidR="003720B3">
        <w:t>während des Trainings auch</w:t>
      </w:r>
      <w:r>
        <w:t xml:space="preserve"> die Variabilität </w:t>
      </w:r>
      <w:r w:rsidR="002D36F3">
        <w:t xml:space="preserve">der Transformation </w:t>
      </w:r>
      <w:r w:rsidR="00E538FB">
        <w:t xml:space="preserve">innerhalb </w:t>
      </w:r>
      <w:r w:rsidR="003720B3">
        <w:t>des</w:t>
      </w:r>
      <w:r>
        <w:t xml:space="preserve"> Sets </w:t>
      </w:r>
      <w:r w:rsidR="003720B3">
        <w:lastRenderedPageBreak/>
        <w:t>mitlernen</w:t>
      </w:r>
      <w:r>
        <w:t xml:space="preserve">. </w:t>
      </w:r>
      <w:r w:rsidR="002D36F3">
        <w:t xml:space="preserve">Eine weitere Möglichkeit um Varianzen zu </w:t>
      </w:r>
      <w:proofErr w:type="gramStart"/>
      <w:r w:rsidR="002D36F3">
        <w:t>verringern</w:t>
      </w:r>
      <w:r w:rsidR="00D610ED" w:rsidRPr="00D610ED">
        <w:rPr>
          <w:rFonts w:ascii="Times New Roman" w:eastAsia="Times New Roman" w:hAnsi="Times New Roman" w:cs="Times New Roman"/>
          <w:color w:val="FF0000"/>
          <w:sz w:val="24"/>
          <w:szCs w:val="24"/>
          <w:lang w:eastAsia="de-DE"/>
        </w:rPr>
        <w:t xml:space="preserve"> </w:t>
      </w:r>
      <w:r w:rsidR="00D610ED" w:rsidRPr="00D610ED">
        <w:t>,</w:t>
      </w:r>
      <w:proofErr w:type="gramEnd"/>
      <w:r w:rsidR="00D610ED" w:rsidRPr="00D610ED">
        <w:t xml:space="preserve"> besteht darin</w:t>
      </w:r>
      <w:r w:rsidR="002D36F3">
        <w:t>, die Bilder</w:t>
      </w:r>
      <w:r w:rsidR="00711BE1">
        <w:t xml:space="preserve"> sowohl</w:t>
      </w:r>
      <w:r w:rsidR="002D36F3">
        <w:t xml:space="preserve"> vor dem Training</w:t>
      </w:r>
      <w:r w:rsidR="00096AD2">
        <w:t>,</w:t>
      </w:r>
      <w:r w:rsidR="00A425E1">
        <w:t xml:space="preserve"> </w:t>
      </w:r>
      <w:r w:rsidR="00711BE1">
        <w:t>als auch vor</w:t>
      </w:r>
      <w:r w:rsidR="009C3386">
        <w:t xml:space="preserve"> der Klassifizierung </w:t>
      </w:r>
      <w:r w:rsidR="00C7474F">
        <w:t xml:space="preserve">automatisiert </w:t>
      </w:r>
      <w:r w:rsidR="00A425E1">
        <w:t>einheitlich</w:t>
      </w:r>
      <w:r w:rsidR="002D36F3">
        <w:t xml:space="preserve"> ausz</w:t>
      </w:r>
      <w:r w:rsidR="002D36F3">
        <w:t>u</w:t>
      </w:r>
      <w:r w:rsidR="002D36F3">
        <w:t>richten, zu skalieren und zu beschneiden.</w:t>
      </w:r>
    </w:p>
    <w:p w:rsidR="00CE1361" w:rsidRDefault="003B35F6" w:rsidP="002B4281">
      <w:r>
        <w:t xml:space="preserve">In dieser Arbeit soll eine </w:t>
      </w:r>
      <w:r w:rsidR="007E732B">
        <w:t>Stabilität gegenüber Transformationen</w:t>
      </w:r>
      <w:r>
        <w:t xml:space="preserve"> </w:t>
      </w:r>
      <w:r w:rsidR="00D765AF">
        <w:t xml:space="preserve">aber </w:t>
      </w:r>
      <w:r w:rsidR="00D750A0">
        <w:t xml:space="preserve">vor allem dadurch </w:t>
      </w:r>
      <w:r>
        <w:t>erreich</w:t>
      </w:r>
      <w:r w:rsidR="00147C24">
        <w:t xml:space="preserve">t werden, </w:t>
      </w:r>
      <w:r w:rsidR="00193B8E">
        <w:t>dass</w:t>
      </w:r>
      <w:r w:rsidR="00147C24">
        <w:t xml:space="preserve"> die </w:t>
      </w:r>
      <w:r w:rsidR="00831DFD">
        <w:t>Features</w:t>
      </w:r>
      <w:r w:rsidR="00837697">
        <w:t xml:space="preserve"> </w:t>
      </w:r>
      <w:r w:rsidR="00E61C0A">
        <w:t xml:space="preserve">möglichst </w:t>
      </w:r>
      <w:r w:rsidR="00493519">
        <w:t xml:space="preserve">so </w:t>
      </w:r>
      <w:r w:rsidR="00147C24">
        <w:t>ausge</w:t>
      </w:r>
      <w:r w:rsidR="007E732B">
        <w:t xml:space="preserve">wählt werden, </w:t>
      </w:r>
      <w:r w:rsidR="00147C24">
        <w:t xml:space="preserve">dass </w:t>
      </w:r>
      <w:r w:rsidR="00831DFD">
        <w:t>ihre Deskriptoren</w:t>
      </w:r>
      <w:r w:rsidR="00147C24">
        <w:t xml:space="preserve"> </w:t>
      </w:r>
      <w:r w:rsidR="009010A5">
        <w:t xml:space="preserve">bereits </w:t>
      </w:r>
      <w:r w:rsidR="00147C24">
        <w:t xml:space="preserve">viele </w:t>
      </w:r>
      <w:proofErr w:type="spellStart"/>
      <w:r w:rsidR="00147C24">
        <w:t>Invarianzen</w:t>
      </w:r>
      <w:proofErr w:type="spellEnd"/>
      <w:r w:rsidR="00147C24">
        <w:t xml:space="preserve"> </w:t>
      </w:r>
      <w:r w:rsidR="00B67061">
        <w:t>vor</w:t>
      </w:r>
      <w:r w:rsidR="00147C24">
        <w:t>weisen.</w:t>
      </w:r>
      <w:r w:rsidR="006C7651">
        <w:t xml:space="preserve"> Alle </w:t>
      </w:r>
      <w:proofErr w:type="spellStart"/>
      <w:r w:rsidR="006C7651">
        <w:t>Klassifikatoren</w:t>
      </w:r>
      <w:proofErr w:type="spellEnd"/>
      <w:r w:rsidR="006C7651">
        <w:t>, die diese Features nutzen</w:t>
      </w:r>
      <w:r w:rsidR="00FE511F">
        <w:t>,</w:t>
      </w:r>
      <w:r w:rsidR="006C7651">
        <w:t xml:space="preserve"> </w:t>
      </w:r>
      <w:r w:rsidR="001B1666">
        <w:t>zeigen</w:t>
      </w:r>
      <w:r w:rsidR="006C7651">
        <w:t xml:space="preserve"> </w:t>
      </w:r>
      <w:r w:rsidR="00FE511F">
        <w:t>somit</w:t>
      </w:r>
      <w:r w:rsidR="006C7651">
        <w:t xml:space="preserve"> zwangsläufig</w:t>
      </w:r>
      <w:r w:rsidR="00FE511F">
        <w:t xml:space="preserve"> </w:t>
      </w:r>
      <w:r w:rsidR="00173F69">
        <w:t>dieselben</w:t>
      </w:r>
      <w:r w:rsidR="009F5137">
        <w:t xml:space="preserve"> </w:t>
      </w:r>
      <w:proofErr w:type="spellStart"/>
      <w:r w:rsidR="009F5137">
        <w:t>Invarianzen</w:t>
      </w:r>
      <w:proofErr w:type="spellEnd"/>
      <w:r w:rsidR="009F5137">
        <w:t xml:space="preserve"> </w:t>
      </w:r>
      <w:r w:rsidR="00C51EA6">
        <w:fldChar w:fldCharType="begin" w:fldLock="1"/>
      </w:r>
      <w:r w:rsidR="00F66A54">
        <w:instrText>ADDIN CSL_CITATION { "citationItems" : [ { "id" : "ITEM-1", "itemData" : { "ISBN" : "978-0387-31073-2",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ishop", "given" : "Christopher M", "non-dropping-particle" : "", "parse-names" : false, "suffix" : "" } ], "id" : "ITEM-1", "issued" : { "date-parts" : [ [ "2006" ] ] }, "publisher" : "Springer Science+Business Media", "publisher-place" : "New York", "title" : "Pattern Recognition and Machine Learning", "type" : "book" }, "locator" : "262", "uris" : [ "http://www.mendeley.com/documents/?uuid=4cfed990-295a-4453-8749-9cb41f27b2e2" ] } ], "mendeley" : { "formattedCitation" : "(Bishop, 2006, S. 262)", "plainTextFormattedCitation" : "(Bishop, 2006, S. 262)", "previouslyFormattedCitation" : "(Bishop, 2006, S. 262)" }, "properties" : { "noteIndex" : 0 }, "schema" : "https://github.com/citation-style-language/schema/raw/master/csl-citation.json" }</w:instrText>
      </w:r>
      <w:r w:rsidR="00C51EA6">
        <w:fldChar w:fldCharType="separate"/>
      </w:r>
      <w:r w:rsidR="00C51EA6" w:rsidRPr="00C51EA6">
        <w:rPr>
          <w:noProof/>
        </w:rPr>
        <w:t>(Bishop, 2006, S. 262)</w:t>
      </w:r>
      <w:r w:rsidR="00C51EA6">
        <w:fldChar w:fldCharType="end"/>
      </w:r>
      <w:r w:rsidR="006C7651">
        <w:t>.</w:t>
      </w:r>
    </w:p>
    <w:p w:rsidR="00CF5129" w:rsidRPr="00CF5129" w:rsidRDefault="00B67061" w:rsidP="00CF5129">
      <w:r>
        <w:t xml:space="preserve">Wie in Kapitel </w:t>
      </w:r>
      <w:r>
        <w:fldChar w:fldCharType="begin"/>
      </w:r>
      <w:r>
        <w:instrText xml:space="preserve"> REF _Ref471239884 \r \h </w:instrText>
      </w:r>
      <w:r>
        <w:fldChar w:fldCharType="separate"/>
      </w:r>
      <w:r w:rsidR="007533F1">
        <w:t>2.1.2.2</w:t>
      </w:r>
      <w:r>
        <w:fldChar w:fldCharType="end"/>
      </w:r>
      <w:r>
        <w:t xml:space="preserve"> angeführt, ist die Form der Blätter in der Botanik ein wichtiges Unterscheidungsmerkmal </w:t>
      </w:r>
      <w:r w:rsidR="00D610ED">
        <w:t>bei</w:t>
      </w:r>
      <w:r>
        <w:t xml:space="preserve"> d</w:t>
      </w:r>
      <w:r w:rsidR="00D610ED">
        <w:t>er</w:t>
      </w:r>
      <w:r>
        <w:t xml:space="preserve"> Bestimmung einer Pflanze. </w:t>
      </w:r>
      <w:r w:rsidR="00CF5129" w:rsidRPr="00CF5129">
        <w:t>Daher soll sie auch in der automatisierten Bestimmung eine besondere Beachtung finden. Daneben ist die Informat</w:t>
      </w:r>
      <w:r w:rsidR="00CF5129" w:rsidRPr="00CF5129">
        <w:t>i</w:t>
      </w:r>
      <w:r w:rsidR="00CF5129" w:rsidRPr="00CF5129">
        <w:t xml:space="preserve">onen über die Blattnervatur enthaltende Blatttextur von Bedeutung. </w:t>
      </w:r>
    </w:p>
    <w:p w:rsidR="00B67061" w:rsidRDefault="00CF5129" w:rsidP="00CF5129">
      <w:r w:rsidRPr="00CF5129">
        <w:t>Form und Textur sollen als voneinander unabhängige Merkmalskategorien beschrieben werden, um ihre Bedeutung für die Unterscheidbarkeit der Arten eigenständig beurteilen zu können. Die gewählten Features und Maßnahmen zur Minimierung des Einflusses der jeweils anderen Kategori</w:t>
      </w:r>
      <w:r w:rsidR="00C00DA4">
        <w:t>e</w:t>
      </w:r>
      <w:r w:rsidR="00CA1850">
        <w:t xml:space="preserve"> </w:t>
      </w:r>
      <w:r w:rsidR="00177C49">
        <w:t>werden</w:t>
      </w:r>
      <w:r w:rsidR="00CA1850">
        <w:t xml:space="preserve"> in </w:t>
      </w:r>
      <w:r w:rsidR="00B15B7E">
        <w:t xml:space="preserve">Kapitel </w:t>
      </w:r>
      <w:r w:rsidR="00B15B7E">
        <w:fldChar w:fldCharType="begin"/>
      </w:r>
      <w:r w:rsidR="00B15B7E">
        <w:instrText xml:space="preserve"> REF _Ref476082151 \r \h </w:instrText>
      </w:r>
      <w:r w:rsidR="00B15B7E">
        <w:fldChar w:fldCharType="separate"/>
      </w:r>
      <w:r w:rsidR="007533F1">
        <w:t>3.4.3.2</w:t>
      </w:r>
      <w:r w:rsidR="00B15B7E">
        <w:fldChar w:fldCharType="end"/>
      </w:r>
      <w:r w:rsidR="00B15B7E">
        <w:t xml:space="preserve"> beziehungsweise </w:t>
      </w:r>
      <w:r w:rsidR="00B15B7E">
        <w:fldChar w:fldCharType="begin"/>
      </w:r>
      <w:r w:rsidR="00B15B7E">
        <w:instrText xml:space="preserve"> REF _Ref476082153 \r \h </w:instrText>
      </w:r>
      <w:r w:rsidR="00B15B7E">
        <w:fldChar w:fldCharType="separate"/>
      </w:r>
      <w:r w:rsidR="007533F1">
        <w:t>3.4.3.3</w:t>
      </w:r>
      <w:r w:rsidR="00B15B7E">
        <w:fldChar w:fldCharType="end"/>
      </w:r>
      <w:r w:rsidR="00B15B7E">
        <w:t xml:space="preserve"> aufgeführt.</w:t>
      </w:r>
    </w:p>
    <w:p w:rsidR="009A5B56" w:rsidRDefault="00B62B1A" w:rsidP="009A5B56">
      <w:r>
        <w:t xml:space="preserve">Davon ausgenommen sind </w:t>
      </w:r>
      <w:r w:rsidR="00E15D66">
        <w:t>SIFT</w:t>
      </w:r>
      <w:r>
        <w:t xml:space="preserve"> und </w:t>
      </w:r>
      <w:r w:rsidR="00E15D66">
        <w:t>SURF</w:t>
      </w:r>
      <w:r>
        <w:t xml:space="preserve">. Sie ergänzen die eigenständigen </w:t>
      </w:r>
      <w:r w:rsidR="00BB0360">
        <w:t>Betrachtungen von</w:t>
      </w:r>
      <w:r>
        <w:t xml:space="preserve"> Form und Textur durch eine </w:t>
      </w:r>
      <w:r w:rsidR="00B97358">
        <w:t>gleichzeitige</w:t>
      </w:r>
      <w:r>
        <w:t xml:space="preserve"> Beschreibung.</w:t>
      </w:r>
      <w:r w:rsidR="00B97358">
        <w:t xml:space="preserve"> </w:t>
      </w:r>
      <w:r w:rsidR="009A5B56">
        <w:t xml:space="preserve">Sie sollen hauptsächlich eingebaut werden, um die Performanz von Kombinationen aus getrennten Form- und Texturmerkmalen </w:t>
      </w:r>
      <w:r w:rsidR="008B2704">
        <w:t>mit einer globalen Beschreibung zu vergleichen</w:t>
      </w:r>
      <w:r w:rsidR="009A5B56">
        <w:t>.</w:t>
      </w:r>
    </w:p>
    <w:p w:rsidR="00E15D66" w:rsidRDefault="008701EB" w:rsidP="009A5B56">
      <w:r>
        <w:t xml:space="preserve">Bei </w:t>
      </w:r>
      <w:r w:rsidR="00E15D66">
        <w:t>SIFT (</w:t>
      </w:r>
      <w:proofErr w:type="spellStart"/>
      <w:r w:rsidR="00E15D66" w:rsidRPr="00E15D66">
        <w:t>Scale</w:t>
      </w:r>
      <w:proofErr w:type="spellEnd"/>
      <w:r w:rsidR="00E15D66" w:rsidRPr="00E15D66">
        <w:t xml:space="preserve"> Invariant Feature Transform</w:t>
      </w:r>
      <w:r w:rsidR="00E15D66">
        <w:t xml:space="preserve">) und </w:t>
      </w:r>
      <w:r w:rsidR="00AA6752">
        <w:t>SURF (</w:t>
      </w:r>
      <w:proofErr w:type="spellStart"/>
      <w:r w:rsidR="00AA6752" w:rsidRPr="00AA6752">
        <w:t>Speeded</w:t>
      </w:r>
      <w:proofErr w:type="spellEnd"/>
      <w:r w:rsidR="00AA6752" w:rsidRPr="00AA6752">
        <w:t xml:space="preserve"> </w:t>
      </w:r>
      <w:proofErr w:type="spellStart"/>
      <w:r w:rsidR="00AA6752" w:rsidRPr="00AA6752">
        <w:t>Up</w:t>
      </w:r>
      <w:proofErr w:type="spellEnd"/>
      <w:r w:rsidR="00AA6752" w:rsidRPr="00AA6752">
        <w:t xml:space="preserve"> Robust Features</w:t>
      </w:r>
      <w:r w:rsidR="00AA6752">
        <w:t>)</w:t>
      </w:r>
      <w:r>
        <w:t xml:space="preserve"> handelt es sich um Deskriptoren, die</w:t>
      </w:r>
      <w:r w:rsidR="00341894">
        <w:t xml:space="preserve"> </w:t>
      </w:r>
      <w:r w:rsidR="00B26C16">
        <w:t>interess</w:t>
      </w:r>
      <w:r w:rsidR="001562A9">
        <w:t>ante</w:t>
      </w:r>
      <w:r w:rsidR="00341894">
        <w:t xml:space="preserve"> </w:t>
      </w:r>
      <w:r w:rsidR="00071EFB">
        <w:t>Bildp</w:t>
      </w:r>
      <w:r w:rsidR="00341894">
        <w:t xml:space="preserve">unkte, die </w:t>
      </w:r>
      <w:proofErr w:type="spellStart"/>
      <w:r w:rsidR="00341894">
        <w:t>Keypoints</w:t>
      </w:r>
      <w:proofErr w:type="spellEnd"/>
      <w:r w:rsidR="00341894">
        <w:t xml:space="preserve">, innerhalb eines Bildes </w:t>
      </w:r>
      <w:r>
        <w:t xml:space="preserve">lokalisieren </w:t>
      </w:r>
      <w:r w:rsidR="00341894">
        <w:t>und diese</w:t>
      </w:r>
      <w:r w:rsidR="00071EFB">
        <w:t xml:space="preserve"> und ihre Umgebung</w:t>
      </w:r>
      <w:r>
        <w:t xml:space="preserve"> beschreiben</w:t>
      </w:r>
      <w:r w:rsidR="00341894">
        <w:t xml:space="preserve">. </w:t>
      </w:r>
      <w:r w:rsidR="000F6899">
        <w:t xml:space="preserve">Beide Algorithmen sind skalierungs- und rotationsinvariant. </w:t>
      </w:r>
      <w:r w:rsidR="002F5452">
        <w:t xml:space="preserve">Während SIFT die </w:t>
      </w:r>
      <w:proofErr w:type="spellStart"/>
      <w:r w:rsidR="002F5452">
        <w:t>Keypoints</w:t>
      </w:r>
      <w:proofErr w:type="spellEnd"/>
      <w:r w:rsidR="000F6899">
        <w:t xml:space="preserve"> mit</w:t>
      </w:r>
      <w:r w:rsidR="002F5452">
        <w:t xml:space="preserve"> </w:t>
      </w:r>
      <w:r w:rsidR="000F6899" w:rsidRPr="000F6899">
        <w:t xml:space="preserve">kombinierten Laplace-Gauß-Filtern </w:t>
      </w:r>
      <w:r w:rsidR="002F5452">
        <w:t>detektiert</w:t>
      </w:r>
      <w:r w:rsidR="00367003">
        <w:t xml:space="preserve"> </w:t>
      </w:r>
      <w:r w:rsidR="00367003">
        <w:fldChar w:fldCharType="begin" w:fldLock="1"/>
      </w:r>
      <w:r w:rsidR="00367003">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645", "uris" : [ "http://www.mendeley.com/documents/?uuid=ea0d026e-97ce-47be-9ada-573a4cfa0ae4" ] } ], "mendeley" : { "formattedCitation" : "(Burger &amp; Burge, 2015, S. 645)", "plainTextFormattedCitation" : "(Burger &amp; Burge, 2015, S. 645)", "previouslyFormattedCitation" : "(Burger &amp; Burge, 2015, S. 645)" }, "properties" : { "noteIndex" : 0 }, "schema" : "https://github.com/citation-style-language/schema/raw/master/csl-citation.json" }</w:instrText>
      </w:r>
      <w:r w:rsidR="00367003">
        <w:fldChar w:fldCharType="separate"/>
      </w:r>
      <w:r w:rsidR="00367003" w:rsidRPr="00367003">
        <w:rPr>
          <w:noProof/>
        </w:rPr>
        <w:t>(Burger &amp; Burge, 2015, S. 645)</w:t>
      </w:r>
      <w:r w:rsidR="00367003">
        <w:fldChar w:fldCharType="end"/>
      </w:r>
      <w:r w:rsidR="002F5452">
        <w:t>, ermittelt SURF diese durch</w:t>
      </w:r>
      <w:r w:rsidR="00440B78">
        <w:t xml:space="preserve"> die</w:t>
      </w:r>
      <w:r w:rsidR="002F5452">
        <w:t xml:space="preserve"> </w:t>
      </w:r>
      <w:r w:rsidR="00367003">
        <w:t xml:space="preserve">Faltung von Integralbildern mit einem Box-Filter </w:t>
      </w:r>
      <w:r w:rsidR="00367003">
        <w:fldChar w:fldCharType="begin" w:fldLock="1"/>
      </w:r>
      <w:r w:rsidR="009835F8">
        <w:instrText>ADDIN CSL_CITATION { "citationItems" : [ { "id" : "ITEM-1", "itemData" : { "DOI" : "10.1109/DICTA.2011.90", "ISBN" : "9780769545882", "ISSN" : "9780769545882", "abstract" : "Scene classification in indoor and outdoor environments is a fundamental problem to the vision and robotics community. Scene classification benefits from image features which are invariant to image transformations such as rotation, illumination, scale, viewpoint, noise etc. Selecting suitable features that exhibit such invariances plays a key part in classification performance. This paper summarizes the performance of two robust feature detection algorithms namely Scale Invariant Feature Transform (SIFT) and Speeded up Robust Features (SURF) on several classification datasets. In this paper, we have proposed three shorter SIFT descriptors. Results show that the proposed 64D and 96D SIFT descriptors perform as well as traditional 128D SIFT descriptors for image matching at a significantly reduced computational cost. SURF has also been observed to give good classification results on different datasets.", "author" : [ { "dropping-particle" : "", "family" : "Khan", "given" : "Nabeel Younus", "non-dropping-particle" : "", "parse-names" : false, "suffix" : "" }, { "dropping-particle" : "", "family" : "McCane", "given" : "Brendan", "non-dropping-particle" : "", "parse-names" : false, "suffix" : "" }, { "dropping-particle" : "", "family" : "Wyvill", "given" : "Geoff", "non-dropping-particle" : "", "parse-names" : false, "suffix" : "" } ], "container-title" : "Proceedings - 2011 International Conference on Digital Image Computing: Techniques and Applications, DICTA 2011", "id" : "ITEM-1", "issued" : { "date-parts" : [ [ "2011" ] ] }, "page" : "501-506", "title" : "SIFT and SURF performance evaluation against various image deformations on benchmark dataset", "type" : "paper-conference" }, "locator" : "502", "uris" : [ "http://www.mendeley.com/documents/?uuid=c1b33d47-010a-35d3-89e3-2689dcbbf31c" ] } ], "mendeley" : { "formattedCitation" : "(Khan, McCane, &amp; Wyvill, 2011, S. 502)", "manualFormatting" : "(Khan, McCane &amp; Wyvill, 2011, S. 502)", "plainTextFormattedCitation" : "(Khan, McCane, &amp; Wyvill, 2011, S. 502)", "previouslyFormattedCitation" : "(Khan, McCane, &amp; Wyvill, 2011, S. 502)" }, "properties" : { "noteIndex" : 0 }, "schema" : "https://github.com/citation-style-language/schema/raw/master/csl-citation.json" }</w:instrText>
      </w:r>
      <w:r w:rsidR="00367003">
        <w:fldChar w:fldCharType="separate"/>
      </w:r>
      <w:r w:rsidR="009835F8">
        <w:rPr>
          <w:noProof/>
        </w:rPr>
        <w:t>(Khan, McCane</w:t>
      </w:r>
      <w:r w:rsidR="00367003" w:rsidRPr="00367003">
        <w:rPr>
          <w:noProof/>
        </w:rPr>
        <w:t xml:space="preserve"> &amp; Wyvill, 2011, S. 502)</w:t>
      </w:r>
      <w:r w:rsidR="00367003">
        <w:fldChar w:fldCharType="end"/>
      </w:r>
      <w:r w:rsidR="00BF015B">
        <w:t>.</w:t>
      </w:r>
    </w:p>
    <w:p w:rsidR="00354DB8" w:rsidRDefault="009835F8" w:rsidP="00E46A49">
      <w:pPr>
        <w:rPr>
          <w:noProof/>
        </w:rPr>
      </w:pPr>
      <w:r>
        <w:t xml:space="preserve">Laut </w:t>
      </w:r>
      <w:r>
        <w:fldChar w:fldCharType="begin" w:fldLock="1"/>
      </w:r>
      <w:r>
        <w:instrText>ADDIN CSL_CITATION { "citationItems" : [ { "id" : "ITEM-1", "itemData" : { "DOI" : "10.1109/DICTA.2011.90", "ISBN" : "9780769545882", "ISSN" : "9780769545882", "abstract" : "Scene classification in indoor and outdoor environments is a fundamental problem to the vision and robotics community. Scene classification benefits from image features which are invariant to image transformations such as rotation, illumination, scale, viewpoint, noise etc. Selecting suitable features that exhibit such invariances plays a key part in classification performance. This paper summarizes the performance of two robust feature detection algorithms namely Scale Invariant Feature Transform (SIFT) and Speeded up Robust Features (SURF) on several classification datasets. In this paper, we have proposed three shorter SIFT descriptors. Results show that the proposed 64D and 96D SIFT descriptors perform as well as traditional 128D SIFT descriptors for image matching at a significantly reduced computational cost. SURF has also been observed to give good classification results on different datasets.", "author" : [ { "dropping-particle" : "", "family" : "Khan", "given" : "Nabeel Younus", "non-dropping-particle" : "", "parse-names" : false, "suffix" : "" }, { "dropping-particle" : "", "family" : "McCane", "given" : "Brendan", "non-dropping-particle" : "", "parse-names" : false, "suffix" : "" }, { "dropping-particle" : "", "family" : "Wyvill", "given" : "Geoff", "non-dropping-particle" : "", "parse-names" : false, "suffix" : "" } ], "container-title" : "Proceedings - 2011 International Conference on Digital Image Computing: Techniques and Applications, DICTA 2011", "id" : "ITEM-1", "issued" : { "date-parts" : [ [ "2011" ] ] }, "page" : "501-506", "title" : "SIFT and SURF performance evaluation against various image deformations on benchmark dataset", "type" : "paper-conference" }, "locator" : "502", "uris" : [ "http://www.mendeley.com/documents/?uuid=c1b33d47-010a-35d3-89e3-2689dcbbf31c" ] } ], "mendeley" : { "formattedCitation" : "(Khan et\u00a0al., 2011, S. 502)", "manualFormatting" : "Khan et al. (2011, S. 501)", "plainTextFormattedCitation" : "(Khan et\u00a0al., 2011, S. 502)", "previouslyFormattedCitation" : "(Khan et\u00a0al., 2011, S. 502)" }, "properties" : { "noteIndex" : 0 }, "schema" : "https://github.com/citation-style-language/schema/raw/master/csl-citation.json" }</w:instrText>
      </w:r>
      <w:r>
        <w:fldChar w:fldCharType="separate"/>
      </w:r>
      <w:r>
        <w:rPr>
          <w:noProof/>
        </w:rPr>
        <w:t>Khan et al. (2011, S. 501</w:t>
      </w:r>
      <w:r w:rsidRPr="00367003">
        <w:rPr>
          <w:noProof/>
        </w:rPr>
        <w:t>)</w:t>
      </w:r>
      <w:r>
        <w:fldChar w:fldCharType="end"/>
      </w:r>
      <w:r>
        <w:t xml:space="preserve"> liefern beide eine gute </w:t>
      </w:r>
      <w:r w:rsidR="005D4921">
        <w:t>Leistung</w:t>
      </w:r>
      <w:r>
        <w:t xml:space="preserve"> bei der </w:t>
      </w:r>
      <w:proofErr w:type="spellStart"/>
      <w:r>
        <w:t>Featuredetektion</w:t>
      </w:r>
      <w:proofErr w:type="spellEnd"/>
      <w:r>
        <w:t>.</w:t>
      </w:r>
      <w:r w:rsidR="005D4921">
        <w:t xml:space="preserve"> </w:t>
      </w:r>
      <w:r w:rsidR="00FD72D5">
        <w:rPr>
          <w:noProof/>
        </w:rPr>
        <w:t>In ihrer Evaluation der Performanz von SIFT und SURF auf einem Datensatz mit verschiedenartig transformierten Bildern kommen Khan et al. zu dem Schluss</w:t>
      </w:r>
      <w:r w:rsidR="00FC4F01">
        <w:rPr>
          <w:noProof/>
        </w:rPr>
        <w:t xml:space="preserve">, dass die </w:t>
      </w:r>
      <w:r w:rsidR="008A015E">
        <w:rPr>
          <w:noProof/>
        </w:rPr>
        <w:t xml:space="preserve">deskriptive </w:t>
      </w:r>
      <w:r w:rsidR="00FC4F01">
        <w:rPr>
          <w:noProof/>
        </w:rPr>
        <w:t>Leistung von SURF ähnlich gut ist</w:t>
      </w:r>
      <w:r w:rsidR="00B46C34">
        <w:rPr>
          <w:noProof/>
        </w:rPr>
        <w:t xml:space="preserve"> wie die von SIFT.</w:t>
      </w:r>
      <w:r w:rsidR="00FC4F01">
        <w:rPr>
          <w:noProof/>
        </w:rPr>
        <w:t xml:space="preserve"> </w:t>
      </w:r>
      <w:r w:rsidR="007F4202">
        <w:rPr>
          <w:noProof/>
        </w:rPr>
        <w:t>Bei den</w:t>
      </w:r>
      <w:r w:rsidR="00FC4F01">
        <w:rPr>
          <w:noProof/>
        </w:rPr>
        <w:t xml:space="preserve"> Invarianzen </w:t>
      </w:r>
      <w:r w:rsidR="008A015E">
        <w:rPr>
          <w:noProof/>
        </w:rPr>
        <w:t>hinsichtlich</w:t>
      </w:r>
      <w:r w:rsidR="00FC4F01">
        <w:rPr>
          <w:noProof/>
        </w:rPr>
        <w:t xml:space="preserve"> Skalierung, großer Unschärfe und</w:t>
      </w:r>
      <w:r w:rsidR="007F4202">
        <w:rPr>
          <w:noProof/>
        </w:rPr>
        <w:t xml:space="preserve"> </w:t>
      </w:r>
      <w:r w:rsidR="00B46C34">
        <w:rPr>
          <w:noProof/>
        </w:rPr>
        <w:t>Blickwinkel</w:t>
      </w:r>
      <w:r w:rsidR="007F4202">
        <w:rPr>
          <w:noProof/>
        </w:rPr>
        <w:t xml:space="preserve"> </w:t>
      </w:r>
      <w:r w:rsidR="00791B19">
        <w:rPr>
          <w:noProof/>
        </w:rPr>
        <w:t xml:space="preserve">schneidet </w:t>
      </w:r>
      <w:r w:rsidR="00B46C34">
        <w:rPr>
          <w:noProof/>
        </w:rPr>
        <w:t>SIFT</w:t>
      </w:r>
      <w:r w:rsidR="008A015E">
        <w:rPr>
          <w:noProof/>
        </w:rPr>
        <w:t xml:space="preserve"> in ihren Tests </w:t>
      </w:r>
      <w:r w:rsidR="007F4202">
        <w:rPr>
          <w:noProof/>
        </w:rPr>
        <w:t xml:space="preserve">allerdings </w:t>
      </w:r>
      <w:r w:rsidR="008A015E">
        <w:rPr>
          <w:noProof/>
        </w:rPr>
        <w:t>besser ab</w:t>
      </w:r>
      <w:r w:rsidR="00B46C34">
        <w:rPr>
          <w:noProof/>
        </w:rPr>
        <w:t>.</w:t>
      </w:r>
      <w:r w:rsidR="008A015E">
        <w:rPr>
          <w:noProof/>
        </w:rPr>
        <w:t xml:space="preserve"> </w:t>
      </w:r>
    </w:p>
    <w:p w:rsidR="00150480" w:rsidRDefault="00150480" w:rsidP="00150480">
      <w:pPr>
        <w:pStyle w:val="berschrift4"/>
        <w:numPr>
          <w:ilvl w:val="3"/>
          <w:numId w:val="1"/>
        </w:numPr>
        <w:ind w:left="993" w:hanging="993"/>
      </w:pPr>
      <w:bookmarkStart w:id="109" w:name="_Ref476082151"/>
      <w:bookmarkStart w:id="110" w:name="_Toc476722435"/>
      <w:r>
        <w:lastRenderedPageBreak/>
        <w:t>Beschreibung der Blattform</w:t>
      </w:r>
      <w:bookmarkEnd w:id="109"/>
      <w:bookmarkEnd w:id="110"/>
    </w:p>
    <w:p w:rsidR="00B62B1A" w:rsidRDefault="00791B19" w:rsidP="00B62B1A">
      <w:r>
        <w:t xml:space="preserve">Die Beschreibung der </w:t>
      </w:r>
      <w:r w:rsidR="00B62B1A">
        <w:t xml:space="preserve">Form </w:t>
      </w:r>
      <w:r>
        <w:t xml:space="preserve">erfolgt auf Basis </w:t>
      </w:r>
      <w:r w:rsidR="004922A5">
        <w:t>von Binärbildern</w:t>
      </w:r>
      <w:r w:rsidR="00B62B1A">
        <w:t xml:space="preserve">, die keine Informationen über </w:t>
      </w:r>
      <w:r>
        <w:t>die Textur</w:t>
      </w:r>
      <w:r w:rsidR="00B62B1A">
        <w:t xml:space="preserve"> mehr enthalten. Dadurch </w:t>
      </w:r>
      <w:r>
        <w:t>erübrigt</w:t>
      </w:r>
      <w:r w:rsidR="00B62B1A">
        <w:t xml:space="preserve"> sich </w:t>
      </w:r>
      <w:r>
        <w:t>ein etwaiger</w:t>
      </w:r>
      <w:r w:rsidR="00B62B1A">
        <w:t xml:space="preserve"> Einfluss der Textur</w:t>
      </w:r>
      <w:r>
        <w:t xml:space="preserve"> auf die Formbeschreibung.</w:t>
      </w:r>
    </w:p>
    <w:p w:rsidR="003E4217" w:rsidRDefault="008B48E9" w:rsidP="00CE1361">
      <w:r w:rsidRPr="008B48E9">
        <w:t xml:space="preserve">Der Beschreibung der Form soll der sehr gute Erkennungsraten liefernde </w:t>
      </w:r>
      <w:proofErr w:type="spellStart"/>
      <w:r w:rsidRPr="008B48E9">
        <w:t>Inner</w:t>
      </w:r>
      <w:proofErr w:type="spellEnd"/>
      <w:r w:rsidRPr="008B48E9">
        <w:t xml:space="preserve"> </w:t>
      </w:r>
      <w:proofErr w:type="spellStart"/>
      <w:r w:rsidRPr="008B48E9">
        <w:t>Distance</w:t>
      </w:r>
      <w:proofErr w:type="spellEnd"/>
      <w:r>
        <w:t xml:space="preserve"> </w:t>
      </w:r>
      <w:r w:rsidR="00355165">
        <w:t xml:space="preserve"> Shape </w:t>
      </w:r>
      <w:proofErr w:type="spellStart"/>
      <w:r w:rsidR="00355165">
        <w:t>Context</w:t>
      </w:r>
      <w:proofErr w:type="spellEnd"/>
      <w:r w:rsidR="00362D3F">
        <w:t xml:space="preserve"> </w:t>
      </w:r>
      <w:r w:rsidR="00B070DE">
        <w:t xml:space="preserve">(IDSC) von </w:t>
      </w:r>
      <w:r w:rsidR="00B070DE">
        <w:fldChar w:fldCharType="begin" w:fldLock="1"/>
      </w:r>
      <w:r w:rsidR="00B070DE">
        <w:instrText>ADDIN CSL_CITATION { "citationItems" : [ { "id" : "ITEM-1", "itemData" : { "DOI" : "10.1109/TPAMI.2007.41", "ISBN" : "0162-8828", "ISSN" : "0162-8828", "PMID" : "17170481", "abstract" : "Part structure and articulation are of fundamental importance in computer and human vision. We propose using the inner-distance to build shape descriptors that are robust to articulation and capture part structure. The inner-distance is defined as the length of the shortest path between landmark points within the shape silhouette. We show that it is articulation insensitive and more effective at capturing part structures than the Euclidean distance. This suggests that the inner-distance can be used as a replacement for the Euclidean distance to build more accurate descriptors for complex shapes, especially for those with articulated parts. In addition, texture information along the shortest path can be used to further improve shape classification. With this idea, we propose three approaches to using the inner-distance. The first method combines the inner-distance and multidimensional scaling (MDS) to build articulation invariant signatures for articulated shapes. The second method uses the inner-distance to build a new shape descriptor based on shape contexts. The third one extends the second one by considering the texture information along shortest paths. The proposed approaches have been tested on a variety of shape databases, including an articulated shape data set, MPEG7 CE-Shape-1, Kimia silhouettes, the ETH-80 data set, two leaf data sets, and a human motion silhouette data set. In all the experiments, our methods demonstrate effective performance compared with other algorithms", "author" : [ { "dropping-particle" : "", "family" : "Ling", "given" : "Haibin Ling Haibin", "non-dropping-particle" : "", "parse-names" : false, "suffix" : "" }, { "dropping-particle" : "", "family" : "Jacobs", "given" : "D.W.", "non-dropping-particle" : "", "parse-names" : false, "suffix" : "" } ], "container-title" : "IEEE Transactions on Pattern Analysis and Machine Intelligence", "id" : "ITEM-1", "issue" : "2", "issued" : { "date-parts" : [ [ "2007" ] ] }, "page" : "286-299", "title" : "Shape Classification Using the Inner-Distance", "type" : "article-journal", "volume" : "29" }, "uris" : [ "http://www.mendeley.com/documents/?uuid=6306e04e-2bc9-4209-8e81-1f6b60141e8a" ] } ], "mendeley" : { "formattedCitation" : "(Ling &amp; Jacobs, 2007)", "manualFormatting" : "Ling &amp; Jacobs (2007)", "plainTextFormattedCitation" : "(Ling &amp; Jacobs, 2007)", "previouslyFormattedCitation" : "(Ling &amp; Jacobs, 2007)" }, "properties" : { "noteIndex" : 0 }, "schema" : "https://github.com/citation-style-language/schema/raw/master/csl-citation.json" }</w:instrText>
      </w:r>
      <w:r w:rsidR="00B070DE">
        <w:fldChar w:fldCharType="separate"/>
      </w:r>
      <w:r w:rsidR="00B070DE" w:rsidRPr="00B070DE">
        <w:rPr>
          <w:noProof/>
        </w:rPr>
        <w:t>Ling &amp; Jacobs</w:t>
      </w:r>
      <w:r w:rsidR="00B070DE">
        <w:rPr>
          <w:noProof/>
        </w:rPr>
        <w:t xml:space="preserve"> (</w:t>
      </w:r>
      <w:r w:rsidR="00B070DE" w:rsidRPr="00B070DE">
        <w:rPr>
          <w:noProof/>
        </w:rPr>
        <w:t>2007)</w:t>
      </w:r>
      <w:r w:rsidR="00B070DE">
        <w:fldChar w:fldCharType="end"/>
      </w:r>
      <w:r w:rsidR="00B070DE">
        <w:t xml:space="preserve"> </w:t>
      </w:r>
      <w:r w:rsidR="00A26D26">
        <w:t>dienen</w:t>
      </w:r>
      <w:r w:rsidR="00362D3F">
        <w:t xml:space="preserve"> (siehe Kapitel </w:t>
      </w:r>
      <w:r w:rsidR="00362D3F">
        <w:fldChar w:fldCharType="begin"/>
      </w:r>
      <w:r w:rsidR="00362D3F">
        <w:instrText xml:space="preserve"> REF _Ref476056061 \r \h </w:instrText>
      </w:r>
      <w:r w:rsidR="00362D3F">
        <w:fldChar w:fldCharType="separate"/>
      </w:r>
      <w:r w:rsidR="007533F1">
        <w:t>3.3</w:t>
      </w:r>
      <w:r w:rsidR="00362D3F">
        <w:fldChar w:fldCharType="end"/>
      </w:r>
      <w:r w:rsidR="00362D3F">
        <w:t>)</w:t>
      </w:r>
      <w:r w:rsidR="009F54B8">
        <w:t>.</w:t>
      </w:r>
      <w:r w:rsidR="00362D3F">
        <w:t xml:space="preserve"> </w:t>
      </w:r>
      <w:r w:rsidR="009F54B8">
        <w:t>A</w:t>
      </w:r>
      <w:r w:rsidR="009F54B8" w:rsidRPr="009F54B8">
        <w:t>uch von anderen Autoren wird er als sehr robust, mit starker deskriptiver Leistung, beschrieben</w:t>
      </w:r>
      <w:r w:rsidR="00BF278C">
        <w:t xml:space="preserve"> </w:t>
      </w:r>
      <w:r w:rsidR="00BF278C">
        <w:fldChar w:fldCharType="begin" w:fldLock="1"/>
      </w:r>
      <w:r w:rsidR="002F5452">
        <w:instrText>ADDIN CSL_CITATION { "citationItems" : [ { "id" : "ITEM-1", "itemData" : { "DOI" : "10.1016/j.ins.2016.09.023", "ISSN" : "0020-0255", "author" : [ { "dropping-particle" : "", "family" : "Cao", "given" : "Jie", "non-dropping-particle" : "", "parse-names" : false, "suffix" : "" }, { "dropping-particle" : "", "family" : "Wang", "given" : "Bin", "non-dropping-particle" : "", "parse-names" : false, "suffix" : "" }, { "dropping-particle" : "", "family" : "Brown", "given" : "Douglas", "non-dropping-particle" : "", "parse-names" : false, "suffix" : "" } ], "container-title" : "Information Sciences", "id" : "ITEM-1", "issued" : { "date-parts" : [ [ "2016" ] ] }, "page" : "51-64", "publisher" : "Elsevier Inc.", "title" : "Similarity based leaf image retrieval using multiscale R-angle description", "type" : "article-journal", "volume" : "374" }, "locator" : "52", "uris" : [ "http://www.mendeley.com/documents/?uuid=62644576-8f25-44c2-ae46-e961c96002e2" ] } ], "mendeley" : { "formattedCitation" : "(Cao et\u00a0al., 2016, S. 52)", "plainTextFormattedCitation" : "(Cao et\u00a0al., 2016, S. 52)", "previouslyFormattedCitation" : "(Cao et\u00a0al., 2016, S. 52)" }, "properties" : { "noteIndex" : 0 }, "schema" : "https://github.com/citation-style-language/schema/raw/master/csl-citation.json" }</w:instrText>
      </w:r>
      <w:r w:rsidR="00BF278C">
        <w:fldChar w:fldCharType="separate"/>
      </w:r>
      <w:r w:rsidR="00BF278C" w:rsidRPr="00BF278C">
        <w:rPr>
          <w:noProof/>
        </w:rPr>
        <w:t>(Cao et al., 2016, S. 52)</w:t>
      </w:r>
      <w:r w:rsidR="00BF278C">
        <w:fldChar w:fldCharType="end"/>
      </w:r>
      <w:r w:rsidR="00AA7750">
        <w:t xml:space="preserve">. Da auch die feinen Strukturen der Blattränder berücksichtigt werden sollen, </w:t>
      </w:r>
      <w:r w:rsidR="00B070DE">
        <w:t xml:space="preserve">wird der IDSC um den Independent </w:t>
      </w:r>
      <w:proofErr w:type="spellStart"/>
      <w:r w:rsidR="00B070DE">
        <w:t>Inner</w:t>
      </w:r>
      <w:proofErr w:type="spellEnd"/>
      <w:r w:rsidR="00B070DE">
        <w:t xml:space="preserve"> </w:t>
      </w:r>
      <w:proofErr w:type="spellStart"/>
      <w:r w:rsidR="00B070DE">
        <w:t>Distance</w:t>
      </w:r>
      <w:proofErr w:type="spellEnd"/>
      <w:r w:rsidR="00B070DE">
        <w:t xml:space="preserve"> Shape </w:t>
      </w:r>
      <w:proofErr w:type="spellStart"/>
      <w:r w:rsidR="00B070DE">
        <w:t>Context</w:t>
      </w:r>
      <w:proofErr w:type="spellEnd"/>
      <w:r w:rsidR="00B070DE">
        <w:t xml:space="preserve"> (I-IDSC) von </w:t>
      </w:r>
      <w:r w:rsidR="00B070DE">
        <w:fldChar w:fldCharType="begin" w:fldLock="1"/>
      </w:r>
      <w:r w:rsidR="00B070DE">
        <w:instrText>ADDIN CSL_CITATION { "citationItems" : [ { "id" : "ITEM-1", "itemData" : { "DOI" : "10.1016/j.patcog.2015.04.004", "ISSN" : "00313203", "abstract" : "Plant identification is required by all walks of life, from professionals to the general public. Nevertheless, it is not an easy job but requires specialized knowledge. In this paper, we propose a new method for plant identification using shapes of their leaves. Different from existing studies which target at simple leaves, the proposed method can accurately recognize both simple and compound leaves. In specifics, we propose a novel feature that captures global and local shape information independently so that they can be examined individually during classification. Furthermore, we advocate that when comparing two leaf individuals it is better to \u201ccount\u201d the number of certain shape patterns rather than to match the extracted shape features in a point-wise manner. The proposed counting-based shape descriptor is not only discriminative for classification but also computationally fast and storage cheap. Experiments conducted on five leaf image datasets demonstrate that our algorithm significantly outperforms the state-of-the-art methods in terms of recognition accuracy, efficiency and storage requirement.", "author" : [ { "dropping-particle" : "", "family" : "Zhao", "given" : "Cong", "non-dropping-particle" : "", "parse-names" : false, "suffix" : "" }, { "dropping-particle" : "", "family" : "Chan", "given" : "Sharon S.F.", "non-dropping-particle" : "", "parse-names" : false, "suffix" : "" }, { "dropping-particle" : "", "family" : "Cham", "given" : "Wai-Kuen", "non-dropping-particle" : "", "parse-names" : false, "suffix" : "" }, { "dropping-particle" : "", "family" : "Chu", "given" : "L.M.", "non-dropping-particle" : "", "parse-names" : false, "suffix" : "" } ], "container-title" : "Pattern Recognition", "id" : "ITEM-1", "issue" : "10", "issued" : { "date-parts" : [ [ "2015" ] ] }, "page" : "3203-3215", "publisher" : "Elsevier", "title" : "Plant identification using leaf shapes\u2014A pattern counting approach", "type" : "article-journal", "volume" : "48" }, "uris" : [ "http://www.mendeley.com/documents/?uuid=9da57c10-0a82-4d69-a806-23de166348b0" ] } ], "mendeley" : { "formattedCitation" : "(Zhao et\u00a0al., 2015)", "manualFormatting" : "Zhao et\u00a0al. (2015)", "plainTextFormattedCitation" : "(Zhao et\u00a0al., 2015)", "previouslyFormattedCitation" : "(Zhao et\u00a0al., 2015)" }, "properties" : { "noteIndex" : 0 }, "schema" : "https://github.com/citation-style-language/schema/raw/master/csl-citation.json" }</w:instrText>
      </w:r>
      <w:r w:rsidR="00B070DE">
        <w:fldChar w:fldCharType="separate"/>
      </w:r>
      <w:r w:rsidR="00B070DE" w:rsidRPr="00B070DE">
        <w:rPr>
          <w:noProof/>
        </w:rPr>
        <w:t xml:space="preserve">Zhao et al. </w:t>
      </w:r>
      <w:r w:rsidR="00B070DE">
        <w:rPr>
          <w:noProof/>
        </w:rPr>
        <w:t>(</w:t>
      </w:r>
      <w:r w:rsidR="00B070DE" w:rsidRPr="00B070DE">
        <w:rPr>
          <w:noProof/>
        </w:rPr>
        <w:t>2015)</w:t>
      </w:r>
      <w:r w:rsidR="00B070DE">
        <w:fldChar w:fldCharType="end"/>
      </w:r>
      <w:r w:rsidR="00DF1583">
        <w:t xml:space="preserve"> </w:t>
      </w:r>
      <w:r w:rsidR="00B070DE">
        <w:t>erweitert.</w:t>
      </w:r>
    </w:p>
    <w:p w:rsidR="00AA7750" w:rsidRDefault="00F020DD" w:rsidP="000825CA">
      <w:r>
        <w:t xml:space="preserve">IDSC </w:t>
      </w:r>
      <w:r w:rsidR="00AA7750">
        <w:t xml:space="preserve">und </w:t>
      </w:r>
      <w:r>
        <w:t xml:space="preserve">I-IDSC </w:t>
      </w:r>
      <w:r w:rsidR="00AA7750">
        <w:t xml:space="preserve">werden </w:t>
      </w:r>
      <w:r w:rsidR="00C85B8F">
        <w:t>als getrennte Module</w:t>
      </w:r>
      <w:r w:rsidR="00AA7750">
        <w:t xml:space="preserve"> umgesetzt, so dass beide eigenständig zur Deskription verwendet werden können. </w:t>
      </w:r>
      <w:r w:rsidR="00C5054D">
        <w:t>So können die Ergebnisse miteinander ve</w:t>
      </w:r>
      <w:r w:rsidR="00AD172B">
        <w:t xml:space="preserve">rglichen und die </w:t>
      </w:r>
      <w:r w:rsidR="00AF5887">
        <w:t>Bedeutung</w:t>
      </w:r>
      <w:r w:rsidR="00C5054D">
        <w:t xml:space="preserve"> der </w:t>
      </w:r>
      <w:r w:rsidR="00AF5887">
        <w:t xml:space="preserve">Blattränder für die </w:t>
      </w:r>
      <w:r w:rsidR="000825CA" w:rsidRPr="000825CA">
        <w:t>Formbeschreibung</w:t>
      </w:r>
      <w:r w:rsidR="000825CA">
        <w:t xml:space="preserve"> </w:t>
      </w:r>
      <w:r w:rsidR="00AF5887">
        <w:t>geprüft werden.</w:t>
      </w:r>
    </w:p>
    <w:p w:rsidR="00442087" w:rsidRDefault="005311CB" w:rsidP="00442087">
      <w:r>
        <w:t>Als formbeschreibende Features</w:t>
      </w:r>
      <w:r w:rsidR="0004005B">
        <w:t xml:space="preserve"> </w:t>
      </w:r>
      <w:r w:rsidR="005455DD">
        <w:t xml:space="preserve">eignen sich </w:t>
      </w:r>
      <w:r w:rsidR="00A131E0">
        <w:t xml:space="preserve">zudem </w:t>
      </w:r>
      <w:r w:rsidR="005172B6">
        <w:t xml:space="preserve">die sogenannten </w:t>
      </w:r>
      <w:r w:rsidR="005455DD">
        <w:t>Momente</w:t>
      </w:r>
      <w:r w:rsidR="005172B6">
        <w:t>, die statistische geometrische Merkmale</w:t>
      </w:r>
      <w:r w:rsidR="00FD2D7B">
        <w:t xml:space="preserve">, wie Fläche und Schwerpunkt </w:t>
      </w:r>
      <w:r w:rsidR="005172B6">
        <w:t xml:space="preserve"> </w:t>
      </w:r>
      <w:r w:rsidR="00253CC3">
        <w:t>berechnen</w:t>
      </w:r>
      <w:r w:rsidR="00FD2D7B">
        <w:t xml:space="preserve"> können</w:t>
      </w:r>
      <w:r w:rsidR="00CA1087">
        <w:t xml:space="preserve"> </w:t>
      </w:r>
      <w:r w:rsidR="00CA1087">
        <w:fldChar w:fldCharType="begin" w:fldLock="1"/>
      </w:r>
      <w:r w:rsidR="006C7651">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51", "uris" : [ "http://www.mendeley.com/documents/?uuid=ea0d026e-97ce-47be-9ada-573a4cfa0ae4" ] } ], "mendeley" : { "formattedCitation" : "(Burger &amp; Burge, 2015, S. 251)", "plainTextFormattedCitation" : "(Burger &amp; Burge, 2015, S. 251)", "previouslyFormattedCitation" : "(Burger &amp; Burge, 2015, S. 251)" }, "properties" : { "noteIndex" : 0 }, "schema" : "https://github.com/citation-style-language/schema/raw/master/csl-citation.json" }</w:instrText>
      </w:r>
      <w:r w:rsidR="00CA1087">
        <w:fldChar w:fldCharType="separate"/>
      </w:r>
      <w:r w:rsidR="00CA1087" w:rsidRPr="00CA1087">
        <w:rPr>
          <w:noProof/>
        </w:rPr>
        <w:t>(Burger &amp; Burge, 2015, S. 251)</w:t>
      </w:r>
      <w:r w:rsidR="00CA1087">
        <w:fldChar w:fldCharType="end"/>
      </w:r>
      <w:r w:rsidR="007A0ACB">
        <w:t xml:space="preserve">. </w:t>
      </w:r>
      <w:r w:rsidR="00766119">
        <w:t>Dazu zählen die Hu-Momente, d</w:t>
      </w:r>
      <w:r w:rsidR="00442DE6">
        <w:t xml:space="preserve">ie diese Merkmale </w:t>
      </w:r>
      <w:r w:rsidR="00442DE6" w:rsidRPr="00442DE6">
        <w:rPr>
          <w:i/>
        </w:rPr>
        <w:t>„geschickt kombinieren“</w:t>
      </w:r>
      <w:r w:rsidR="00766119" w:rsidRPr="00766119">
        <w:t xml:space="preserve"> </w:t>
      </w:r>
      <w:r w:rsidR="00766119">
        <w:t xml:space="preserve">und </w:t>
      </w:r>
      <w:r w:rsidR="00766119" w:rsidRPr="00766119">
        <w:t>weitgehend invariant unter Translati</w:t>
      </w:r>
      <w:r w:rsidR="00442DE6">
        <w:t>on, Skalie</w:t>
      </w:r>
      <w:r w:rsidR="00766119" w:rsidRPr="00766119">
        <w:t>rung und Rotation</w:t>
      </w:r>
      <w:r w:rsidR="008823FC">
        <w:t xml:space="preserve"> sind</w:t>
      </w:r>
      <w:r w:rsidR="00442DE6">
        <w:t xml:space="preserve"> </w:t>
      </w:r>
      <w:r w:rsidR="00442DE6">
        <w:fldChar w:fldCharType="begin" w:fldLock="1"/>
      </w:r>
      <w:r w:rsidR="00CD7A8F">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257", "uris" : [ "http://www.mendeley.com/documents/?uuid=ea0d026e-97ce-47be-9ada-573a4cfa0ae4" ] } ], "mendeley" : { "formattedCitation" : "(Burger &amp; Burge, 2015, S. 257)", "plainTextFormattedCitation" : "(Burger &amp; Burge, 2015, S. 257)", "previouslyFormattedCitation" : "(Burger &amp; Burge, 2015, S. 257)" }, "properties" : { "noteIndex" : 0 }, "schema" : "https://github.com/citation-style-language/schema/raw/master/csl-citation.json" }</w:instrText>
      </w:r>
      <w:r w:rsidR="00442DE6">
        <w:fldChar w:fldCharType="separate"/>
      </w:r>
      <w:r w:rsidR="00442DE6" w:rsidRPr="00442DE6">
        <w:rPr>
          <w:noProof/>
        </w:rPr>
        <w:t>(Burger &amp; Burge, 2015, S. 257)</w:t>
      </w:r>
      <w:r w:rsidR="00442DE6">
        <w:fldChar w:fldCharType="end"/>
      </w:r>
      <w:r w:rsidR="00442DE6">
        <w:t>.</w:t>
      </w:r>
      <w:r w:rsidR="007854CB">
        <w:t xml:space="preserve"> Als Vergleichsmöglichkeit werden zu den Hu-Momenten auch die ebe</w:t>
      </w:r>
      <w:r w:rsidR="000521D0">
        <w:t>n</w:t>
      </w:r>
      <w:r w:rsidR="007854CB">
        <w:t>falls weitgehend invarianten Zernike-Momente verwendet.</w:t>
      </w:r>
    </w:p>
    <w:p w:rsidR="00C63361" w:rsidRDefault="00C63361" w:rsidP="00C63361">
      <w:r>
        <w:t xml:space="preserve">Anzumerken ist, dass bei zusammengesetzten Blättern nicht die Form der einzelnen Blättchen für sich betrachtet werden soll, sondern in ihrer Komposition, da sie </w:t>
      </w:r>
      <w:r w:rsidR="00BC6E48">
        <w:t xml:space="preserve">auch </w:t>
      </w:r>
      <w:r>
        <w:t>aus botanischer Sicht zusammen das Blatt bilden.</w:t>
      </w:r>
    </w:p>
    <w:p w:rsidR="00150480" w:rsidRDefault="00670E4C" w:rsidP="00150480">
      <w:pPr>
        <w:pStyle w:val="berschrift4"/>
        <w:numPr>
          <w:ilvl w:val="3"/>
          <w:numId w:val="1"/>
        </w:numPr>
        <w:ind w:left="993" w:hanging="993"/>
      </w:pPr>
      <w:bookmarkStart w:id="111" w:name="_Ref476082153"/>
      <w:bookmarkStart w:id="112" w:name="_Toc476722436"/>
      <w:r>
        <w:t>Beschreibung der Blatttextur</w:t>
      </w:r>
      <w:bookmarkEnd w:id="111"/>
      <w:bookmarkEnd w:id="112"/>
      <w:r w:rsidR="00150480">
        <w:t xml:space="preserve"> </w:t>
      </w:r>
    </w:p>
    <w:p w:rsidR="00C63B2A" w:rsidRDefault="00730066" w:rsidP="00F467D5">
      <w:r>
        <w:t xml:space="preserve">Die Extraktion von Features aus der </w:t>
      </w:r>
      <w:r w:rsidR="00EA4D35">
        <w:t>Blatttextur</w:t>
      </w:r>
      <w:r w:rsidR="00AA73CE">
        <w:t xml:space="preserve"> soll grundsätzlich auf zwei </w:t>
      </w:r>
      <w:r>
        <w:t xml:space="preserve">verschiedene Arten erfolgen. </w:t>
      </w:r>
    </w:p>
    <w:p w:rsidR="007A48FF" w:rsidRDefault="001347FB" w:rsidP="004F3450">
      <w:pPr>
        <w:rPr>
          <w:rFonts w:ascii="Calibri" w:hAnsi="Calibri" w:cs="Times New Roman"/>
          <w:noProof/>
          <w:szCs w:val="24"/>
        </w:rPr>
      </w:pPr>
      <w:r>
        <w:t>Der erste Weg baut  auf dem Vorwissen</w:t>
      </w:r>
      <w:r w:rsidR="007F7FFA">
        <w:t xml:space="preserve"> auf</w:t>
      </w:r>
      <w:r>
        <w:t xml:space="preserve">, dass </w:t>
      </w:r>
      <w:r w:rsidR="007F7FFA">
        <w:t xml:space="preserve">Blätter über den Verlauf der Nerven durch die Spreite unterschieden werden </w:t>
      </w:r>
      <w:r w:rsidR="00250A78">
        <w:t>können</w:t>
      </w:r>
      <w:r w:rsidR="007A48FF">
        <w:t>. D</w:t>
      </w:r>
      <w:r w:rsidR="007F7FFA">
        <w:t>ie Nerven</w:t>
      </w:r>
      <w:r w:rsidR="007A48FF">
        <w:t xml:space="preserve"> variieren in Anzahl, Stärke und Anordnung zueinander</w:t>
      </w:r>
      <w:r w:rsidR="007F7FFA">
        <w:t xml:space="preserve">. Um die Struktur </w:t>
      </w:r>
      <w:r w:rsidR="007A48FF">
        <w:t xml:space="preserve">des Nervennetzes </w:t>
      </w:r>
      <w:r w:rsidR="007F7FFA">
        <w:t>zu untersuchen,</w:t>
      </w:r>
      <w:r w:rsidR="00730066">
        <w:t xml:space="preserve"> müssen die Blattnerven </w:t>
      </w:r>
      <w:r w:rsidR="001E1CB6">
        <w:t xml:space="preserve">zunächst </w:t>
      </w:r>
      <w:r w:rsidR="00730066">
        <w:t xml:space="preserve">von der restlichen Fläche der Blattspreite </w:t>
      </w:r>
      <w:r w:rsidR="005213E8">
        <w:t>freigestellt</w:t>
      </w:r>
      <w:r w:rsidR="00730066">
        <w:t xml:space="preserve"> werden. </w:t>
      </w:r>
      <w:r w:rsidR="004F3450">
        <w:t xml:space="preserve">Wie es </w:t>
      </w:r>
      <w:r w:rsidR="004F3450">
        <w:rPr>
          <w:rFonts w:ascii="Calibri" w:hAnsi="Calibri" w:cs="Times New Roman"/>
          <w:noProof/>
          <w:szCs w:val="24"/>
        </w:rPr>
        <w:fldChar w:fldCharType="begin" w:fldLock="1"/>
      </w:r>
      <w:r w:rsidR="004F3450">
        <w:rPr>
          <w:rFonts w:ascii="Calibri" w:hAnsi="Calibri" w:cs="Times New Roman"/>
          <w:noProof/>
          <w:szCs w:val="24"/>
        </w:rPr>
        <w:instrText>ADDIN CSL_CITATION { "citationItems" : [ { "id" : "ITEM-1", "itemData" : { "abstract" : "Leaf vein forms the basis of leaf characterization and classification. Different species have different leaf vein patterns. It is seen that leaf vein segmentation will help in maintaining a record of all the leaves according to their specific pattern of veins thus provide an effective way to retrieve and store information regarding various plant species in database as well as provide an effective means to characterize plants on the basis of leaf vein structure which is unique for every species. The algorithm proposes a new way of segmentation of leaf veins with the use of Odd Gabor filters and the use of morphological operations for producing a better output. The Odd Gabor filter gives an efficient output and is robust and scalable as compared with the existing techniques as it detects the fine fiber like veins present in leaves much more efficiently.", "author" : [ { "dropping-particle" : "", "family" : "Katyal", "given" : "Vini", "non-dropping-particle" : "", "parse-names" : false, "suffix" : "" } ], "id" : "ITEM-1", "issued" : { "date-parts" : [ [ "2012" ] ] }, "number-of-pages" : "1-5", "publisher" : "Amity University Indien", "title" : "Leaf vein segmentation using Odd Gabor filters and morphological operations", "type" : "thesis" }, "uris" : [ "http://www.mendeley.com/documents/?uuid=9252ae2f-f4f5-3535-b82a-ecd9d89188a3" ] } ], "mendeley" : { "formattedCitation" : "(Katyal, 2012)", "manualFormatting" : "Katyal (2012)", "plainTextFormattedCitation" : "(Katyal, 2012)", "previouslyFormattedCitation" : "(Katyal, 2012)" }, "properties" : { "noteIndex" : 0 }, "schema" : "https://github.com/citation-style-language/schema/raw/master/csl-citation.json" }</w:instrText>
      </w:r>
      <w:r w:rsidR="004F3450">
        <w:rPr>
          <w:rFonts w:ascii="Calibri" w:hAnsi="Calibri" w:cs="Times New Roman"/>
          <w:noProof/>
          <w:szCs w:val="24"/>
        </w:rPr>
        <w:fldChar w:fldCharType="separate"/>
      </w:r>
      <w:r w:rsidR="004F3450">
        <w:rPr>
          <w:rFonts w:ascii="Calibri" w:hAnsi="Calibri" w:cs="Times New Roman"/>
          <w:noProof/>
          <w:szCs w:val="24"/>
        </w:rPr>
        <w:t>Katyal (</w:t>
      </w:r>
      <w:r w:rsidR="004F3450" w:rsidRPr="00923F67">
        <w:rPr>
          <w:rFonts w:ascii="Calibri" w:hAnsi="Calibri" w:cs="Times New Roman"/>
          <w:noProof/>
          <w:szCs w:val="24"/>
        </w:rPr>
        <w:t>2012)</w:t>
      </w:r>
      <w:r w:rsidR="004F3450">
        <w:rPr>
          <w:rFonts w:ascii="Calibri" w:hAnsi="Calibri" w:cs="Times New Roman"/>
          <w:noProof/>
          <w:szCs w:val="24"/>
        </w:rPr>
        <w:fldChar w:fldCharType="end"/>
      </w:r>
      <w:r w:rsidR="004F3450">
        <w:rPr>
          <w:rFonts w:ascii="Calibri" w:hAnsi="Calibri" w:cs="Times New Roman"/>
          <w:noProof/>
          <w:szCs w:val="24"/>
        </w:rPr>
        <w:t xml:space="preserve"> in seiner Arbeit vorschlägt, lassen sich Blattadern gut durch Gabor-Filter </w:t>
      </w:r>
      <w:r w:rsidR="007A48FF">
        <w:rPr>
          <w:rFonts w:ascii="Calibri" w:hAnsi="Calibri" w:cs="Times New Roman"/>
          <w:noProof/>
          <w:szCs w:val="24"/>
        </w:rPr>
        <w:t xml:space="preserve">vom </w:t>
      </w:r>
      <w:r w:rsidR="007A48FF">
        <w:rPr>
          <w:rFonts w:ascii="Calibri" w:hAnsi="Calibri" w:cs="Times New Roman"/>
          <w:noProof/>
          <w:szCs w:val="24"/>
        </w:rPr>
        <w:lastRenderedPageBreak/>
        <w:t>Hintergrund abheben</w:t>
      </w:r>
      <w:r w:rsidR="004F3450">
        <w:rPr>
          <w:rFonts w:ascii="Calibri" w:hAnsi="Calibri" w:cs="Times New Roman"/>
          <w:noProof/>
          <w:szCs w:val="24"/>
        </w:rPr>
        <w:t xml:space="preserve">. Seine </w:t>
      </w:r>
      <w:r w:rsidR="00B34C47">
        <w:rPr>
          <w:rFonts w:ascii="Calibri" w:hAnsi="Calibri" w:cs="Times New Roman"/>
          <w:noProof/>
          <w:szCs w:val="24"/>
        </w:rPr>
        <w:t>Abhandlung</w:t>
      </w:r>
      <w:r w:rsidR="004F3450">
        <w:rPr>
          <w:rFonts w:ascii="Calibri" w:hAnsi="Calibri" w:cs="Times New Roman"/>
          <w:noProof/>
          <w:szCs w:val="24"/>
        </w:rPr>
        <w:t xml:space="preserve"> konzentriert sich </w:t>
      </w:r>
      <w:r w:rsidR="000A7CA0">
        <w:rPr>
          <w:rFonts w:ascii="Calibri" w:hAnsi="Calibri" w:cs="Times New Roman"/>
          <w:noProof/>
          <w:szCs w:val="24"/>
        </w:rPr>
        <w:t xml:space="preserve">dabei </w:t>
      </w:r>
      <w:r w:rsidR="00B34C47">
        <w:rPr>
          <w:rFonts w:ascii="Calibri" w:hAnsi="Calibri" w:cs="Times New Roman"/>
          <w:noProof/>
          <w:szCs w:val="24"/>
        </w:rPr>
        <w:t xml:space="preserve">lediglich </w:t>
      </w:r>
      <w:r w:rsidR="004F3450">
        <w:rPr>
          <w:rFonts w:ascii="Calibri" w:hAnsi="Calibri" w:cs="Times New Roman"/>
          <w:noProof/>
          <w:szCs w:val="24"/>
        </w:rPr>
        <w:t xml:space="preserve">auf die </w:t>
      </w:r>
      <w:r w:rsidR="00B34C47">
        <w:rPr>
          <w:rFonts w:ascii="Calibri" w:hAnsi="Calibri" w:cs="Times New Roman"/>
          <w:noProof/>
          <w:szCs w:val="24"/>
        </w:rPr>
        <w:t>Hervorhebung</w:t>
      </w:r>
      <w:r w:rsidR="004F3450">
        <w:rPr>
          <w:rFonts w:ascii="Calibri" w:hAnsi="Calibri" w:cs="Times New Roman"/>
          <w:noProof/>
          <w:szCs w:val="24"/>
        </w:rPr>
        <w:t xml:space="preserve"> der Adern, beinhaltet aber keine </w:t>
      </w:r>
      <w:r w:rsidR="00730066">
        <w:rPr>
          <w:rFonts w:ascii="Calibri" w:hAnsi="Calibri" w:cs="Times New Roman"/>
          <w:noProof/>
          <w:szCs w:val="24"/>
        </w:rPr>
        <w:t xml:space="preserve">konkreten </w:t>
      </w:r>
      <w:r w:rsidR="004F3450">
        <w:rPr>
          <w:rFonts w:ascii="Calibri" w:hAnsi="Calibri" w:cs="Times New Roman"/>
          <w:noProof/>
          <w:szCs w:val="24"/>
        </w:rPr>
        <w:t>Methode</w:t>
      </w:r>
      <w:r w:rsidR="00730066">
        <w:rPr>
          <w:rFonts w:ascii="Calibri" w:hAnsi="Calibri" w:cs="Times New Roman"/>
          <w:noProof/>
          <w:szCs w:val="24"/>
        </w:rPr>
        <w:t>n</w:t>
      </w:r>
      <w:r w:rsidR="004F3450">
        <w:rPr>
          <w:rFonts w:ascii="Calibri" w:hAnsi="Calibri" w:cs="Times New Roman"/>
          <w:noProof/>
          <w:szCs w:val="24"/>
        </w:rPr>
        <w:t xml:space="preserve"> zur Segmentierung.</w:t>
      </w:r>
      <w:r w:rsidR="005B6CC7">
        <w:rPr>
          <w:rFonts w:ascii="Calibri" w:hAnsi="Calibri" w:cs="Times New Roman"/>
          <w:noProof/>
          <w:szCs w:val="24"/>
        </w:rPr>
        <w:t xml:space="preserve"> </w:t>
      </w:r>
    </w:p>
    <w:p w:rsidR="007A48FF" w:rsidRDefault="007A48FF" w:rsidP="004F3450">
      <w:r>
        <w:rPr>
          <w:rFonts w:ascii="Calibri" w:hAnsi="Calibri" w:cs="Times New Roman"/>
          <w:noProof/>
          <w:szCs w:val="24"/>
        </w:rPr>
        <w:t xml:space="preserve">Die </w:t>
      </w:r>
      <w:r w:rsidR="002227CE">
        <w:rPr>
          <w:rFonts w:ascii="Calibri" w:hAnsi="Calibri" w:cs="Times New Roman"/>
          <w:noProof/>
          <w:szCs w:val="24"/>
        </w:rPr>
        <w:t>Binarisierung</w:t>
      </w:r>
      <w:r>
        <w:rPr>
          <w:rFonts w:ascii="Calibri" w:hAnsi="Calibri" w:cs="Times New Roman"/>
          <w:noProof/>
          <w:szCs w:val="24"/>
        </w:rPr>
        <w:t xml:space="preserve"> </w:t>
      </w:r>
      <w:r w:rsidR="00643F65">
        <w:rPr>
          <w:rFonts w:ascii="Calibri" w:hAnsi="Calibri" w:cs="Times New Roman"/>
          <w:noProof/>
          <w:szCs w:val="24"/>
        </w:rPr>
        <w:t xml:space="preserve">der Nerven </w:t>
      </w:r>
      <w:r>
        <w:rPr>
          <w:rFonts w:ascii="Calibri" w:hAnsi="Calibri" w:cs="Times New Roman"/>
          <w:noProof/>
          <w:szCs w:val="24"/>
        </w:rPr>
        <w:t xml:space="preserve">kann durch morphologische Öffnungs- und Schließungsoperationen </w:t>
      </w:r>
      <w:r w:rsidR="008B18E1">
        <w:rPr>
          <w:rFonts w:ascii="Calibri" w:hAnsi="Calibri" w:cs="Times New Roman"/>
          <w:noProof/>
          <w:szCs w:val="24"/>
        </w:rPr>
        <w:t xml:space="preserve">aus dem mit Gaborfiltern gefalteten Bild </w:t>
      </w:r>
      <w:r>
        <w:rPr>
          <w:rFonts w:ascii="Calibri" w:hAnsi="Calibri" w:cs="Times New Roman"/>
          <w:noProof/>
          <w:szCs w:val="24"/>
        </w:rPr>
        <w:t xml:space="preserve">erfolgen. </w:t>
      </w:r>
      <w:r w:rsidR="005B6CC7">
        <w:t>Die segmentie</w:t>
      </w:r>
      <w:r w:rsidR="005B6CC7">
        <w:t>r</w:t>
      </w:r>
      <w:r w:rsidR="005B6CC7">
        <w:t xml:space="preserve">ten Blattnerven </w:t>
      </w:r>
      <w:r w:rsidR="007F7FFA">
        <w:t xml:space="preserve">lassen sich dann </w:t>
      </w:r>
      <w:r w:rsidR="005B6CC7">
        <w:t>mit morphologischen Merkmalen beschreiben</w:t>
      </w:r>
      <w:r>
        <w:t xml:space="preserve">, wie dem Verhältnis der Fläche der Nerven zur Fläche des Blattes. </w:t>
      </w:r>
    </w:p>
    <w:p w:rsidR="007A48FF" w:rsidRDefault="002227CE" w:rsidP="00092D8D">
      <w:r>
        <w:t>Um weitere</w:t>
      </w:r>
      <w:r w:rsidR="007A48FF">
        <w:t xml:space="preserve"> relevante Merkmale </w:t>
      </w:r>
      <w:r>
        <w:t>wie</w:t>
      </w:r>
      <w:r w:rsidR="007A48FF">
        <w:t xml:space="preserve"> die Länge der Nerven, die Anzahl der starken Nerven</w:t>
      </w:r>
      <w:r>
        <w:t xml:space="preserve"> und die Anordnung beschreiben zu können, muss das Binärbild der Adern</w:t>
      </w:r>
      <w:r w:rsidR="00FA4BF9">
        <w:t xml:space="preserve"> </w:t>
      </w:r>
      <w:r w:rsidR="00972EB2">
        <w:t>durch</w:t>
      </w:r>
      <w:r w:rsidR="00FA4BF9">
        <w:t xml:space="preserve"> eine</w:t>
      </w:r>
      <w:r w:rsidR="00972EB2">
        <w:t xml:space="preserve"> Menge von </w:t>
      </w:r>
      <w:r w:rsidR="00FA4BF9">
        <w:t xml:space="preserve"> Linien </w:t>
      </w:r>
      <w:r w:rsidR="00EB0CA9">
        <w:t>oder als Graph</w:t>
      </w:r>
      <w:r w:rsidR="00972EB2">
        <w:t xml:space="preserve"> repräsentiert werden</w:t>
      </w:r>
      <w:r>
        <w:t xml:space="preserve">. </w:t>
      </w:r>
      <w:r w:rsidR="006A3C7B">
        <w:t xml:space="preserve">Die </w:t>
      </w:r>
      <w:r w:rsidR="007D1AE5">
        <w:t xml:space="preserve">in </w:t>
      </w:r>
      <w:r w:rsidR="006A3C7B">
        <w:t xml:space="preserve">Kapitel </w:t>
      </w:r>
      <w:r w:rsidR="006A3C7B">
        <w:fldChar w:fldCharType="begin"/>
      </w:r>
      <w:r w:rsidR="006A3C7B">
        <w:instrText xml:space="preserve"> REF _Ref476056061 \r \h </w:instrText>
      </w:r>
      <w:r w:rsidR="006A3C7B">
        <w:fldChar w:fldCharType="separate"/>
      </w:r>
      <w:r w:rsidR="007533F1">
        <w:t>3.3</w:t>
      </w:r>
      <w:r w:rsidR="006A3C7B">
        <w:fldChar w:fldCharType="end"/>
      </w:r>
      <w:r w:rsidR="00596AC6">
        <w:t xml:space="preserve">  erwähnte </w:t>
      </w:r>
      <w:proofErr w:type="spellStart"/>
      <w:r w:rsidR="00596AC6">
        <w:t>Leaf</w:t>
      </w:r>
      <w:proofErr w:type="spellEnd"/>
      <w:r w:rsidR="00596AC6">
        <w:t>-GUI</w:t>
      </w:r>
      <w:r w:rsidR="006A3C7B">
        <w:t xml:space="preserve"> von</w:t>
      </w:r>
      <w:r w:rsidR="006A3C7B" w:rsidRPr="006A3C7B">
        <w:t xml:space="preserve"> </w:t>
      </w:r>
      <w:r w:rsidR="006A3C7B">
        <w:fldChar w:fldCharType="begin" w:fldLock="1"/>
      </w:r>
      <w:r w:rsidR="000819B0">
        <w:instrText>ADDIN CSL_CITATION { "citationItems" : [ { "id" : "ITEM-1", "itemData" : { "DOI" : "10.1104/pp.110.162834", "ISBN" : "0032-0889", "ISSN" : "1532-2548", "PMID" : "21057114", "abstract" : "Interest in the structure and function of physical biological networks has spurred the development of a number of theoretical models that predict optimal network structures across a broad array of taxonomic groups, from mammals to plants. In many cases, direct tests of predicted network structure are impossible given the lack of suitable empirical methods to quantify physical network geometry with suf\ufb01cient scope and resolution. There is a long history of empirical methods to quantify the network structure of plants, from roots, to xylem networks in shoots and within leaves. However, with few exceptions, current methods emphasize the analysis of portions of, rather than entire networks. Here, we introduce the Leaf Extraction and Analysis Framework Graphical User Interface (LEAF GUI), a user-assisted software tool that facilitates improved empirical understanding of leaf network structure. LEAF GUI takes images of leaves where veins have been enhanced relative to the background, and following a series of interactive thresholding and cleaning steps, returns a suite of statistics and information on the structure of leaf venation networks and areoles. Metrics include the dimensions, position, and connectivity of all network veins, and the dimensions, shape, and position of the areoles they surround. Available for free download, the LEAF GUI software promises to facilitate improved understanding of the adaptive and ecological signi\ufb01cance of leaf vein network structure.", "author" : [ { "dropping-particle" : "", "family" : "Price", "given" : "Charles A", "non-dropping-particle" : "", "parse-names" : false, "suffix" : "" }, { "dropping-particle" : "", "family" : "Symonova", "given" : "Olga", "non-dropping-particle" : "", "parse-names" : false, "suffix" : "" }, { "dropping-particle" : "", "family" : "Mileyko", "given" : "Yuriy", "non-dropping-particle" : "", "parse-names" : false, "suffix" : "" }, { "dropping-particle" : "", "family" : "Hilley", "given" : "Troy", "non-dropping-particle" : "", "parse-names" : false, "suffix" : "" }, { "dropping-particle" : "", "family" : "Weitz", "given" : "Joshua S", "non-dropping-particle" : "", "parse-names" : false, "suffix" : "" } ], "container-title" : "Plant Physiology", "id" : "ITEM-1", "issue" : "1", "issued" : { "date-parts" : [ [ "2011" ] ] }, "page" : "236-245", "title" : "Leaf Extraction and Analysis Framework Graphical User Interface: Segmenting and Analyzing the Structure of Leaf Veins and Areoles", "type" : "article-journal", "volume" : "155" }, "uris" : [ "http://www.mendeley.com/documents/?uuid=d0eb2b49-2b71-39d8-b3a5-8a2a9d39ee5c" ] } ], "mendeley" : { "formattedCitation" : "(Price et\u00a0al., 2011)", "manualFormatting" : "Price et al. (2011)", "plainTextFormattedCitation" : "(Price et\u00a0al., 2011)", "previouslyFormattedCitation" : "(Price et\u00a0al., 2011)" }, "properties" : { "noteIndex" : 0 }, "schema" : "https://github.com/citation-style-language/schema/raw/master/csl-citation.json" }</w:instrText>
      </w:r>
      <w:r w:rsidR="006A3C7B">
        <w:fldChar w:fldCharType="separate"/>
      </w:r>
      <w:r w:rsidR="006A3C7B" w:rsidRPr="004B6DB1">
        <w:rPr>
          <w:noProof/>
        </w:rPr>
        <w:t xml:space="preserve">Price </w:t>
      </w:r>
      <w:r w:rsidR="006A3C7B">
        <w:rPr>
          <w:noProof/>
        </w:rPr>
        <w:t>et al.</w:t>
      </w:r>
      <w:r w:rsidR="006A3C7B" w:rsidRPr="004B6DB1">
        <w:rPr>
          <w:noProof/>
        </w:rPr>
        <w:t xml:space="preserve"> </w:t>
      </w:r>
      <w:r w:rsidR="006A3C7B">
        <w:rPr>
          <w:noProof/>
        </w:rPr>
        <w:t>(</w:t>
      </w:r>
      <w:r w:rsidR="006A3C7B" w:rsidRPr="004B6DB1">
        <w:rPr>
          <w:noProof/>
        </w:rPr>
        <w:t>2011)</w:t>
      </w:r>
      <w:r w:rsidR="006A3C7B">
        <w:fldChar w:fldCharType="end"/>
      </w:r>
      <w:r w:rsidR="006A3C7B">
        <w:t xml:space="preserve">, </w:t>
      </w:r>
      <w:r w:rsidR="00092D8D">
        <w:t>d</w:t>
      </w:r>
      <w:r w:rsidR="00092D8D" w:rsidRPr="00092D8D">
        <w:t xml:space="preserve">ie Bilder des Nervennetzes in eine </w:t>
      </w:r>
      <w:proofErr w:type="spellStart"/>
      <w:r w:rsidR="00092D8D" w:rsidRPr="00092D8D">
        <w:t>Graphenrepräsentation</w:t>
      </w:r>
      <w:proofErr w:type="spellEnd"/>
      <w:r w:rsidR="00092D8D" w:rsidRPr="00092D8D">
        <w:t xml:space="preserve"> überführen kann, kommt dafür nicht in Betracht. </w:t>
      </w:r>
      <w:r w:rsidR="006A3C7B">
        <w:t>Sie ist zwar frei nutzbar für den akadem</w:t>
      </w:r>
      <w:r w:rsidR="006A3C7B">
        <w:t>i</w:t>
      </w:r>
      <w:r w:rsidR="006A3C7B">
        <w:t xml:space="preserve">schen Gebrauch, </w:t>
      </w:r>
      <w:r w:rsidR="0083731E">
        <w:t>allerdings</w:t>
      </w:r>
      <w:r w:rsidR="006A3C7B">
        <w:t xml:space="preserve"> </w:t>
      </w:r>
      <w:r w:rsidR="00D532A3">
        <w:t xml:space="preserve">für die kommerzielle Software </w:t>
      </w:r>
      <w:r w:rsidR="003534D1">
        <w:t>MATLAB</w:t>
      </w:r>
      <w:r w:rsidR="006A3C7B">
        <w:t xml:space="preserve"> </w:t>
      </w:r>
      <w:r w:rsidR="0083731E">
        <w:t>umgesetzt</w:t>
      </w:r>
      <w:r w:rsidR="006A3C7B">
        <w:t xml:space="preserve">, </w:t>
      </w:r>
      <w:r w:rsidR="00E41282">
        <w:t>die</w:t>
      </w:r>
      <w:r w:rsidR="006A3C7B">
        <w:t xml:space="preserve"> in dieser Arbeit </w:t>
      </w:r>
      <w:r w:rsidR="00E41282">
        <w:t>keine</w:t>
      </w:r>
      <w:r w:rsidR="006A3C7B">
        <w:t xml:space="preserve"> </w:t>
      </w:r>
      <w:r w:rsidR="00E41282">
        <w:t>V</w:t>
      </w:r>
      <w:r w:rsidR="006A3C7B">
        <w:t>erwen</w:t>
      </w:r>
      <w:r w:rsidR="00E41282">
        <w:t xml:space="preserve">dung finden </w:t>
      </w:r>
      <w:r w:rsidR="00FE418C">
        <w:t>soll</w:t>
      </w:r>
      <w:r w:rsidR="00B179CA">
        <w:t>.</w:t>
      </w:r>
    </w:p>
    <w:p w:rsidR="00165A28" w:rsidRDefault="00165A28" w:rsidP="004F3450">
      <w:r>
        <w:t>Ein Einfluss der Blattform auf die Beschreibung der Blattnervatur ist nicht vermeidbar</w:t>
      </w:r>
      <w:r w:rsidR="008D6F2D">
        <w:t xml:space="preserve"> und muss in Kauf genommen werden</w:t>
      </w:r>
      <w:r>
        <w:rPr>
          <w:rFonts w:ascii="Calibri" w:hAnsi="Calibri" w:cs="Times New Roman"/>
          <w:noProof/>
          <w:szCs w:val="24"/>
        </w:rPr>
        <w:t>, da Verlauf und Länge der Nerven auch immer die</w:t>
      </w:r>
      <w:r w:rsidR="00D607C4">
        <w:rPr>
          <w:rFonts w:ascii="Calibri" w:hAnsi="Calibri" w:cs="Times New Roman"/>
          <w:noProof/>
          <w:szCs w:val="24"/>
        </w:rPr>
        <w:t xml:space="preserve"> globale</w:t>
      </w:r>
      <w:r>
        <w:rPr>
          <w:rFonts w:ascii="Calibri" w:hAnsi="Calibri" w:cs="Times New Roman"/>
          <w:noProof/>
          <w:szCs w:val="24"/>
        </w:rPr>
        <w:t xml:space="preserve"> Form wiedergeben. </w:t>
      </w:r>
      <w:r w:rsidR="00B45951">
        <w:rPr>
          <w:rFonts w:ascii="Calibri" w:hAnsi="Calibri" w:cs="Times New Roman"/>
          <w:noProof/>
          <w:szCs w:val="24"/>
        </w:rPr>
        <w:t xml:space="preserve">Die </w:t>
      </w:r>
      <w:r w:rsidR="004A4107">
        <w:rPr>
          <w:rFonts w:ascii="Calibri" w:hAnsi="Calibri" w:cs="Times New Roman"/>
          <w:noProof/>
          <w:szCs w:val="24"/>
        </w:rPr>
        <w:t xml:space="preserve">Entfernung des Blattrandes aus der Betrachtung </w:t>
      </w:r>
      <w:r w:rsidR="00B45951">
        <w:rPr>
          <w:rFonts w:ascii="Calibri" w:hAnsi="Calibri" w:cs="Times New Roman"/>
          <w:noProof/>
          <w:szCs w:val="24"/>
        </w:rPr>
        <w:t>kann den Einfluss aber verringern.</w:t>
      </w:r>
    </w:p>
    <w:p w:rsidR="00565536" w:rsidRPr="00565536" w:rsidRDefault="00565536" w:rsidP="00565536">
      <w:r w:rsidRPr="00565536">
        <w:t xml:space="preserve">Der andere Weg besteht darin, die Textur in ihrer Gänze, ohne den Vorverarbeitungsschritt der Nervensegmentierung, zu betrachten. Dabei werden nur die Graustufen, nicht aber der Farbraum berücksichtigt, da Blätter nur in ihrer Grundform betrachtet werden sollen. Relevanz hätte die Farbe vor allem bei der Unterscheidung von Blüten. Blätter sind aufgrund ihres Chlorophyllgehaltes </w:t>
      </w:r>
      <w:r w:rsidR="009B46D2">
        <w:t>in der Regel grün</w:t>
      </w:r>
      <w:r w:rsidRPr="00565536">
        <w:t xml:space="preserve">. Es gibt zwischen den Arten zwar Variationen an Grüntönen, diese sind aber auf Fotos kaum zuverlässig unterscheidbar. Sie können aufgrund unterschiedlicher Belichtungen und Kameraeinstellungen auch zwischen Aufnahmen von Blättern derselben Art stark variieren. Dies kann zwar theoretisch über den Abgleich mit einer mit aufgenommenen Farbskala ausgeglichen werden. Das ist aber wenig praktikabel und daher im verwendeten Bildmaterial überwiegend nicht geschehen. Nur </w:t>
      </w:r>
      <w:r w:rsidR="009B46D2">
        <w:t xml:space="preserve">der </w:t>
      </w:r>
      <w:proofErr w:type="spellStart"/>
      <w:r w:rsidRPr="00565536">
        <w:t>Leafsnap</w:t>
      </w:r>
      <w:proofErr w:type="spellEnd"/>
      <w:r w:rsidR="009B46D2">
        <w:t>-Datensatz</w:t>
      </w:r>
      <w:r w:rsidRPr="00565536">
        <w:t xml:space="preserve"> enthält Laborfotos mit Farbskalen.</w:t>
      </w:r>
    </w:p>
    <w:p w:rsidR="00500D2A" w:rsidRDefault="00C07F8A" w:rsidP="00C07F8A">
      <w:r w:rsidRPr="00C07F8A">
        <w:t>Zur Beschreibung der Textur sollen, aufgrund ihrer Invarianz gegenüber Schwankungen im Graustufenbereich und ihrer „hohen deskriptiven Leistung“</w:t>
      </w:r>
      <w:r>
        <w:t xml:space="preserve"> </w:t>
      </w:r>
      <w:r>
        <w:fldChar w:fldCharType="begin" w:fldLock="1"/>
      </w:r>
      <w:r>
        <w:instrText>ADDIN CSL_CITATION { "citationItems" : [ { "id" : "ITEM-1", "itemData" : { "abstract" : "This paper presents an automated system for recognizing the medicinal plant leaves that are taken from the suburbs of the western ghats region. The dataset comprises of 250 different leaf images, of five species. Texture analyses of the leaf images have been done in this work using the feature computation. The features include grey textures, grey tone spatial dependency matrices(GTSDM) and Local Binary Pattern(LBP) operators. For each leaf image, a feature vector is generated from the statistical values. 70% of the images in the dataset are the training dataset and the rest are included in the test set. Six different classifiers are used to classify the plant leaves based on feature values. When features are combined without any preprocessing, it yielded a classification performance of 94.7%.", "author" : [ { "dropping-particle" : "", "family" : "Arun", "given" : "C H", "non-dropping-particle" : "", "parse-names" : false, "suffix" : "" }, { "dropping-particle" : "", "family" : "Sam Emmanuel", "given" : "W R", "non-dropping-particle" : "", "parse-names" : false, "suffix" : "" }, { "dropping-particle" : "", "family" : "Christopher Durairaj", "given" : "D", "non-dropping-particle" : "", "parse-names" : false, "suffix" : "" } ], "container-title" : "International Journal of Computer Applications", "id" : "ITEM-1", "issue" : "12", "issued" : { "date-parts" : [ [ "2013" ] ] }, "page" : "975-8887", "title" : "Texture Feature Extraction for Identification of Medicinal Plants and Comparison of Different Classifiers", "type" : "article-journal", "volume" : "62" }, "locator" : "3", "uris" : [ "http://www.mendeley.com/documents/?uuid=376699f0-b9c4-36e4-b722-f65f8a42d134" ] } ], "mendeley" : { "formattedCitation" : "(Arun et\u00a0al., 2013, S. 3)", "manualFormatting" : "(nach Arun et\u00a0al., 2013, S. 3)", "plainTextFormattedCitation" : "(Arun et\u00a0al., 2013, S. 3)", "previouslyFormattedCitation" : "(Arun et\u00a0al., 2013, S. 3)" }, "properties" : { "noteIndex" : 0 }, "schema" : "https://github.com/citation-style-language/schema/raw/master/csl-citation.json" }</w:instrText>
      </w:r>
      <w:r>
        <w:fldChar w:fldCharType="separate"/>
      </w:r>
      <w:r w:rsidRPr="00DD29EC">
        <w:rPr>
          <w:noProof/>
        </w:rPr>
        <w:t>(</w:t>
      </w:r>
      <w:r>
        <w:rPr>
          <w:noProof/>
        </w:rPr>
        <w:t xml:space="preserve">nach </w:t>
      </w:r>
      <w:r w:rsidRPr="00DD29EC">
        <w:rPr>
          <w:noProof/>
        </w:rPr>
        <w:t>Arun et al., 2013, S. 3)</w:t>
      </w:r>
      <w:r>
        <w:fldChar w:fldCharType="end"/>
      </w:r>
      <w:r w:rsidRPr="00C07F8A">
        <w:t xml:space="preserve">, die </w:t>
      </w:r>
      <w:proofErr w:type="spellStart"/>
      <w:r w:rsidRPr="00C07F8A">
        <w:t>Local</w:t>
      </w:r>
      <w:proofErr w:type="spellEnd"/>
      <w:r w:rsidRPr="00C07F8A">
        <w:t xml:space="preserve"> Binary Patterns zum Einsatz kommen</w:t>
      </w:r>
      <w:r w:rsidR="00754A13">
        <w:t xml:space="preserve">. </w:t>
      </w:r>
    </w:p>
    <w:p w:rsidR="00833031" w:rsidRDefault="000076F1" w:rsidP="004B2FDE">
      <w:r>
        <w:t>Um den Einfluss der Form auf die Texturbeschreibung zu minimieren, extrahieren</w:t>
      </w:r>
      <w:r w:rsidR="009C2F97">
        <w:t xml:space="preserve"> </w:t>
      </w:r>
      <w:r w:rsidR="00833031" w:rsidRPr="00136274">
        <w:rPr>
          <w:u w:val="single"/>
        </w:rPr>
        <w:fldChar w:fldCharType="begin" w:fldLock="1"/>
      </w:r>
      <w:r w:rsidR="00DD29EC">
        <w:rPr>
          <w:u w:val="single"/>
        </w:rPr>
        <w:instrText>ADDIN CSL_CITATION { "citationItems" : [ { "id" : "ITEM-1", "itemData" : { "DOI" : "10.1016/j.eswa.2014.01.029", "ISBN" : "0957-4174", "ISSN" : "09574174", "abstract" : "In this work we propose an automatic low cost procedure aimed at classifying legume species and varieties based exclusively on the characterization and analysis of the leaf venation network. The identification of leaf venation patterns which are characteristic for each species or variety is not an easy task since in some situations (specially for cultivars from the same species) the vein differences are visually indistinguishable for humans. The proposed procedure takes as input leaf images acquired using a standard scanner, processes the images in order to segment the veins at different scales, and measures different traits on them. We use these features in combination with modern automatic classifiers and feature selection techniques in order to perform recognition. The process was initially applied to recognize three different legumes in order to evaluate the improvements over previous works in the literature, and then it was employed to distinguish three diverse soybean cultivars. The results show the improvements achieved by the usage of the multiscale features. The cultivar recognition is a more challenging problem, since the experts cannot distinguish evident differences in plain sight. However, we achieve acceptable classification results. We also analyze the feature relevance and identify, for each classifier, a small set of distinctive traits to differentiate the species and varieties. \u00a9 2014 Elsevier Ltd. All rights reserved.", "author" : [ { "dropping-particle" : "", "family" : "Larese", "given" : "M\u00f3nica G.", "non-dropping-particle" : "", "parse-names" : false, "suffix" : "" }, { "dropping-particle" : "", "family" : "Bay\u00e1", "given" : "Ariel E.", "non-dropping-particle" : "", "parse-names" : false, "suffix" : "" }, { "dropping-particle" : "", "family" : "Craviotto", "given" : "Roque M.", "non-dropping-particle" : "", "parse-names" : false, "suffix" : "" }, { "dropping-particle" : "", "family" : "Arango", "given" : "Miriam R.", "non-dropping-particle" : "", "parse-names" : false, "suffix" : "" }, { "dropping-particle" : "", "family" : "Gallo", "given" : "Carina", "non-dropping-particle" : "", "parse-names" : false, "suffix" : "" }, { "dropping-particle" : "", "family" : "Granitto", "given" : "Pablo M.", "non-dropping-particle" : "", "parse-names" : false, "suffix" : "" } ], "container-title" : "Expert Systems with Applications", "id" : "ITEM-1", "issue" : "10", "issued" : { "date-parts" : [ [ "2014" ] ] }, "page" : "4638-4647", "title" : "Multiscale recognition of legume varieties based on leaf venation images", "type" : "article-journal", "volume" : "41" }, "uris" : [ "http://www.mendeley.com/documents/?uuid=db7a4aa2-915b-440e-9204-dbb43251be08" ] } ], "mendeley" : { "formattedCitation" : "(Larese et\u00a0al., 2014)", "manualFormatting" : "Larese et\u00a0al. (2014)", "plainTextFormattedCitation" : "(Larese et\u00a0al., 2014)", "previouslyFormattedCitation" : "(Larese et\u00a0al., 2014)" }, "properties" : { "noteIndex" : 0 }, "schema" : "https://github.com/citation-style-language/schema/raw/master/csl-citation.json" }</w:instrText>
      </w:r>
      <w:r w:rsidR="00833031" w:rsidRPr="00136274">
        <w:rPr>
          <w:u w:val="single"/>
        </w:rPr>
        <w:fldChar w:fldCharType="separate"/>
      </w:r>
      <w:r w:rsidR="00551C7E">
        <w:rPr>
          <w:noProof/>
        </w:rPr>
        <w:t>Larese et al.</w:t>
      </w:r>
      <w:r w:rsidR="00914D79" w:rsidRPr="00914D79">
        <w:rPr>
          <w:noProof/>
        </w:rPr>
        <w:t xml:space="preserve"> </w:t>
      </w:r>
      <w:r w:rsidR="00551C7E">
        <w:rPr>
          <w:noProof/>
        </w:rPr>
        <w:t>(</w:t>
      </w:r>
      <w:r w:rsidR="00914D79" w:rsidRPr="00914D79">
        <w:rPr>
          <w:noProof/>
        </w:rPr>
        <w:t>2014)</w:t>
      </w:r>
      <w:r w:rsidR="00833031" w:rsidRPr="00136274">
        <w:rPr>
          <w:u w:val="single"/>
        </w:rPr>
        <w:fldChar w:fldCharType="end"/>
      </w:r>
      <w:r w:rsidR="004B2FDE">
        <w:t xml:space="preserve"> </w:t>
      </w:r>
      <w:r w:rsidR="00296551">
        <w:t>einen</w:t>
      </w:r>
      <w:r w:rsidR="00FD337A">
        <w:t xml:space="preserve"> blattrandfreien</w:t>
      </w:r>
      <w:r w:rsidR="00296551">
        <w:t xml:space="preserve"> Texturausschnitt der Blattsprei</w:t>
      </w:r>
      <w:r w:rsidR="008312B8">
        <w:t>te</w:t>
      </w:r>
      <w:r w:rsidR="005B2FFC">
        <w:t>, einen Patch</w:t>
      </w:r>
      <w:r w:rsidR="000C5007">
        <w:t xml:space="preserve">, den sie </w:t>
      </w:r>
      <w:r w:rsidR="000C5007">
        <w:lastRenderedPageBreak/>
        <w:t>anschließend beschreiben.</w:t>
      </w:r>
      <w:r w:rsidR="00D32E44">
        <w:t xml:space="preserve"> In Anlehnung daran </w:t>
      </w:r>
      <w:r w:rsidR="005B2FFC">
        <w:t xml:space="preserve">sollen </w:t>
      </w:r>
      <w:r w:rsidR="00002033">
        <w:t xml:space="preserve">in dieser Arbeit neben der globalen Textur auch </w:t>
      </w:r>
      <w:r w:rsidR="005B2FFC">
        <w:t>eine oder mehrere aus der Textur geschnittene Patches</w:t>
      </w:r>
      <w:r w:rsidR="00D32E44">
        <w:t xml:space="preserve"> </w:t>
      </w:r>
      <w:r w:rsidR="00002033">
        <w:t>beschrieben werden.</w:t>
      </w:r>
    </w:p>
    <w:p w:rsidR="004564CC" w:rsidRDefault="00EC5C48" w:rsidP="004564CC">
      <w:pPr>
        <w:pStyle w:val="berschrift4"/>
        <w:numPr>
          <w:ilvl w:val="3"/>
          <w:numId w:val="1"/>
        </w:numPr>
        <w:ind w:left="993" w:hanging="993"/>
      </w:pPr>
      <w:bookmarkStart w:id="113" w:name="_Toc476722437"/>
      <w:r>
        <w:t>Codebücher</w:t>
      </w:r>
      <w:bookmarkEnd w:id="113"/>
      <w:r w:rsidR="004564CC">
        <w:t xml:space="preserve"> </w:t>
      </w:r>
    </w:p>
    <w:p w:rsidR="004564CC" w:rsidRDefault="004564CC" w:rsidP="004B2FDE">
      <w:r>
        <w:t xml:space="preserve">Einige der gewählten Features sind nicht direkt als Eingangsdaten für den </w:t>
      </w:r>
      <w:proofErr w:type="spellStart"/>
      <w:r>
        <w:t>Klassifizierer</w:t>
      </w:r>
      <w:proofErr w:type="spellEnd"/>
      <w:r>
        <w:t xml:space="preserve"> geeignet, da ihre Daten ungeordnet </w:t>
      </w:r>
      <w:r w:rsidR="00102168">
        <w:t>vorliegen</w:t>
      </w:r>
      <w:r w:rsidR="000F65EB">
        <w:t xml:space="preserve"> und somit schwer vergleich- und trainierbar sind</w:t>
      </w:r>
      <w:r>
        <w:t xml:space="preserve">. Sie müssen zunächst in </w:t>
      </w:r>
      <w:proofErr w:type="spellStart"/>
      <w:r>
        <w:t>Featurevektoren</w:t>
      </w:r>
      <w:proofErr w:type="spellEnd"/>
      <w:r w:rsidR="004A4009">
        <w:t xml:space="preserve"> </w:t>
      </w:r>
      <w:r w:rsidR="00E01456">
        <w:t>mit fester Ordnung</w:t>
      </w:r>
      <w:r w:rsidR="006A1B17">
        <w:t xml:space="preserve"> und Größe</w:t>
      </w:r>
      <w:r w:rsidR="00E01456">
        <w:t xml:space="preserve"> überführt werden</w:t>
      </w:r>
      <w:r>
        <w:t>.</w:t>
      </w:r>
    </w:p>
    <w:p w:rsidR="00440FB5" w:rsidRDefault="00C74AA2" w:rsidP="0095206E">
      <w:r>
        <w:t xml:space="preserve">Bei SIFT und SURF </w:t>
      </w:r>
      <w:r w:rsidR="00626115">
        <w:t>ist im Vorhinein nicht bekannt</w:t>
      </w:r>
      <w:r w:rsidR="00EA3B1C">
        <w:t>,</w:t>
      </w:r>
      <w:r w:rsidR="00626115">
        <w:t xml:space="preserve"> welche und wie</w:t>
      </w:r>
      <w:r w:rsidR="003B1BF2">
        <w:t xml:space="preserve"> </w:t>
      </w:r>
      <w:r w:rsidR="00626115">
        <w:t xml:space="preserve">viele </w:t>
      </w:r>
      <w:proofErr w:type="spellStart"/>
      <w:r w:rsidR="00626115">
        <w:t>Keypoints</w:t>
      </w:r>
      <w:proofErr w:type="spellEnd"/>
      <w:r w:rsidR="001B4F5A">
        <w:t xml:space="preserve"> </w:t>
      </w:r>
      <w:r w:rsidR="00626115">
        <w:t>aus einem Bild extrahiert werden.</w:t>
      </w:r>
      <w:r w:rsidR="00BC4691">
        <w:t xml:space="preserve"> </w:t>
      </w:r>
      <w:r w:rsidR="00484044">
        <w:t xml:space="preserve">Um die </w:t>
      </w:r>
      <w:proofErr w:type="spellStart"/>
      <w:r w:rsidR="00484044">
        <w:t>Keypoints</w:t>
      </w:r>
      <w:proofErr w:type="spellEnd"/>
      <w:r w:rsidR="00484044">
        <w:t xml:space="preserve"> geordnet zu beschreiben, eignet sich </w:t>
      </w:r>
      <w:r w:rsidR="00855078">
        <w:t xml:space="preserve">das als Bag </w:t>
      </w:r>
      <w:proofErr w:type="spellStart"/>
      <w:r w:rsidR="00855078">
        <w:t>of</w:t>
      </w:r>
      <w:proofErr w:type="spellEnd"/>
      <w:r w:rsidR="00855078">
        <w:t xml:space="preserve"> Visual Words bekannte Verfahren, wie es erstmals von  </w:t>
      </w:r>
      <w:r w:rsidR="00855078">
        <w:fldChar w:fldCharType="begin" w:fldLock="1"/>
      </w:r>
      <w:r w:rsidR="00855078">
        <w:instrText>ADDIN CSL_CITATION { "citationItems" : [ { "id" : "ITEM-1", "itemData" : { "DOI" : "10.1109/TPAMI.2008.111", "ISBN" : "0162-8828", "ISSN" : "01628828", "PMID" : "19229077", "abstract" : "We describe an approach to object retrieval which searches for and localizes all the occurrences of an object in a video, given a query image of the object. The object is represented by a set of viewpoint invariant region descriptors so that recognition can proceed successfully despite changes in viewpoint, illumination and partial occlusion. The temporal continuity of the video within a shot is used to track the regions in order to reject those that are unstable. Efficient retrieval is achieved by employing methods from statistical text retrieval, including inverted file systems, and text and document frequency weightings. This requires a visual analogy of a word which is provided here by vector quantizing the region descriptors. The final ranking also depends on the spatial layout of the regions. The result is that retrieval is immediate, returning a ranked list of shots in the manner of Google. We report results for object retrieval on the full length feature films 'Groundhog Day', 'Casablanca' and 'Run Lola Run', including searches from within the movie and specified by external images downloaded from the Internet. We investigate retrieval performance with respect to different quantizations of region descriptors and compare the performance of several ranking measures. Performance is also compared to a baseline method implementing standard frame to frame matching.", "author" : [ { "dropping-particle" : "", "family" : "Sivic", "given" : "Josef", "non-dropping-particle" : "", "parse-names" : false, "suffix" : "" }, { "dropping-particle" : "", "family" : "Zisserman", "given" : "Andrew", "non-dropping-particle" : "", "parse-names" : false, "suffix" : "" } ], "container-title" : "IEEE Transactions on Pattern Analysis and Machine Intelligence", "id" : "ITEM-1", "issue" : "4", "issued" : { "date-parts" : [ [ "2009" ] ] }, "page" : "591-606", "title" : "Efficient visual search of videos cast as text retrieval", "type" : "article-journal", "volume" : "31" }, "uris" : [ "http://www.mendeley.com/documents/?uuid=a92a2e40-2f27-4460-92b0-cff08c824596" ] } ], "mendeley" : { "formattedCitation" : "(Sivic &amp; Zisserman, 2009)", "manualFormatting" : "Sivic &amp; Zisserman (2009)", "plainTextFormattedCitation" : "(Sivic &amp; Zisserman, 2009)", "previouslyFormattedCitation" : "(Sivic &amp; Zisserman, 2009)" }, "properties" : { "noteIndex" : 0 }, "schema" : "https://github.com/citation-style-language/schema/raw/master/csl-citation.json" }</w:instrText>
      </w:r>
      <w:r w:rsidR="00855078">
        <w:fldChar w:fldCharType="separate"/>
      </w:r>
      <w:r w:rsidR="00855078">
        <w:rPr>
          <w:noProof/>
        </w:rPr>
        <w:t>Sivic &amp; Zisserman</w:t>
      </w:r>
      <w:r w:rsidR="00855078" w:rsidRPr="00855078">
        <w:rPr>
          <w:noProof/>
        </w:rPr>
        <w:t xml:space="preserve"> </w:t>
      </w:r>
      <w:r w:rsidR="00855078">
        <w:rPr>
          <w:noProof/>
        </w:rPr>
        <w:t>(</w:t>
      </w:r>
      <w:r w:rsidR="00855078" w:rsidRPr="00855078">
        <w:rPr>
          <w:noProof/>
        </w:rPr>
        <w:t>2009)</w:t>
      </w:r>
      <w:r w:rsidR="00855078">
        <w:fldChar w:fldCharType="end"/>
      </w:r>
      <w:r w:rsidR="00855078">
        <w:t xml:space="preserve"> beschrieben wurde</w:t>
      </w:r>
      <w:r w:rsidR="008C0322">
        <w:t xml:space="preserve">, </w:t>
      </w:r>
      <w:r w:rsidR="00C31BE4">
        <w:t>in Anlehnung</w:t>
      </w:r>
      <w:r w:rsidR="008C0322">
        <w:t xml:space="preserve"> an die Bag </w:t>
      </w:r>
      <w:proofErr w:type="spellStart"/>
      <w:r w:rsidR="008C0322">
        <w:t>of</w:t>
      </w:r>
      <w:proofErr w:type="spellEnd"/>
      <w:r w:rsidR="008C0322">
        <w:t xml:space="preserve"> Words-Methode</w:t>
      </w:r>
      <w:r w:rsidR="00632628">
        <w:t xml:space="preserve"> zur Analyse von Texten</w:t>
      </w:r>
      <w:r w:rsidR="00855078">
        <w:t>.</w:t>
      </w:r>
      <w:r w:rsidR="002B4E9C">
        <w:t xml:space="preserve"> In ihrer Arbeit nutzen</w:t>
      </w:r>
      <w:r w:rsidR="005F7DD5">
        <w:t xml:space="preserve"> sie</w:t>
      </w:r>
      <w:r w:rsidR="002B4E9C">
        <w:t xml:space="preserve"> </w:t>
      </w:r>
      <w:r w:rsidR="008A6D49">
        <w:t xml:space="preserve">SIFT </w:t>
      </w:r>
      <w:r w:rsidR="002B4E9C">
        <w:t xml:space="preserve">zur Extraktion und Deskription der </w:t>
      </w:r>
      <w:proofErr w:type="spellStart"/>
      <w:r w:rsidR="002B4E9C">
        <w:t>Keypoints</w:t>
      </w:r>
      <w:proofErr w:type="spellEnd"/>
      <w:r w:rsidR="002B4E9C">
        <w:t>.</w:t>
      </w:r>
      <w:r w:rsidR="00701384">
        <w:t xml:space="preserve"> </w:t>
      </w:r>
      <w:r w:rsidR="008A6D49">
        <w:t xml:space="preserve">Aus den </w:t>
      </w:r>
      <w:proofErr w:type="spellStart"/>
      <w:r w:rsidR="008A6D49">
        <w:t>Keypoints</w:t>
      </w:r>
      <w:proofErr w:type="spellEnd"/>
      <w:r w:rsidR="008A6D49">
        <w:t xml:space="preserve"> </w:t>
      </w:r>
      <w:r w:rsidR="00064C00">
        <w:t xml:space="preserve">bilden sie </w:t>
      </w:r>
      <w:r w:rsidR="00984057">
        <w:t xml:space="preserve">mit </w:t>
      </w:r>
      <w:r w:rsidR="00064C00">
        <w:t>Hilfe des</w:t>
      </w:r>
      <w:r w:rsidR="00984057">
        <w:t xml:space="preserve"> </w:t>
      </w:r>
      <w:r w:rsidR="00BC4691">
        <w:t>in Kapitel</w:t>
      </w:r>
      <w:r w:rsidR="00984057">
        <w:t xml:space="preserve"> </w:t>
      </w:r>
      <w:r w:rsidR="00BC4691">
        <w:fldChar w:fldCharType="begin"/>
      </w:r>
      <w:r w:rsidR="00BC4691">
        <w:instrText xml:space="preserve"> REF _Ref475734984 \r \h </w:instrText>
      </w:r>
      <w:r w:rsidR="00BC4691">
        <w:fldChar w:fldCharType="separate"/>
      </w:r>
      <w:r w:rsidR="007533F1">
        <w:t>2.3.5</w:t>
      </w:r>
      <w:r w:rsidR="00BC4691">
        <w:fldChar w:fldCharType="end"/>
      </w:r>
      <w:r w:rsidR="00BC4691">
        <w:t xml:space="preserve"> </w:t>
      </w:r>
      <w:r w:rsidR="004867A9">
        <w:t>beschrieb</w:t>
      </w:r>
      <w:r w:rsidR="006423E4">
        <w:t>e</w:t>
      </w:r>
      <w:r w:rsidR="004867A9">
        <w:t xml:space="preserve">nen </w:t>
      </w:r>
      <w:r w:rsidR="00BC4691">
        <w:t>k-</w:t>
      </w:r>
      <w:proofErr w:type="spellStart"/>
      <w:r w:rsidR="00BC4691">
        <w:t>Means</w:t>
      </w:r>
      <w:proofErr w:type="spellEnd"/>
      <w:r w:rsidR="00BC4691">
        <w:t xml:space="preserve"> Clustering</w:t>
      </w:r>
      <w:r w:rsidR="00B914FE">
        <w:t xml:space="preserve"> ein visuelles Vokabular</w:t>
      </w:r>
      <w:r w:rsidR="002B093D">
        <w:t>.</w:t>
      </w:r>
      <w:r w:rsidR="00984057">
        <w:t xml:space="preserve"> </w:t>
      </w:r>
      <w:r w:rsidR="00440FB5">
        <w:t xml:space="preserve">Die ermittelten </w:t>
      </w:r>
      <w:r w:rsidR="002B093D">
        <w:t>Clusterzen</w:t>
      </w:r>
      <w:r w:rsidR="00440FB5">
        <w:t xml:space="preserve">tren werden als visuelle Wörter </w:t>
      </w:r>
      <w:r w:rsidR="00676D62">
        <w:t xml:space="preserve">des Bildes </w:t>
      </w:r>
      <w:r w:rsidR="00440FB5">
        <w:t>verst</w:t>
      </w:r>
      <w:r w:rsidR="00701384">
        <w:t>a</w:t>
      </w:r>
      <w:r w:rsidR="00701384">
        <w:t>n</w:t>
      </w:r>
      <w:r w:rsidR="00701384">
        <w:t>den</w:t>
      </w:r>
      <w:r w:rsidR="00676D62">
        <w:t xml:space="preserve">. </w:t>
      </w:r>
      <w:r w:rsidR="00AE5BC5">
        <w:t>Die Menge der visuellen Wörter bildet damit ein Wörterbuch, das für alle zu traini</w:t>
      </w:r>
      <w:r w:rsidR="00AE5BC5">
        <w:t>e</w:t>
      </w:r>
      <w:r w:rsidR="00AE5BC5">
        <w:t xml:space="preserve">renden und klassifizierenden Bilder gleichermaßen genutzt wird. </w:t>
      </w:r>
      <w:r w:rsidR="00202F09">
        <w:t>Anhand des visuellen Wörterbuches wird die</w:t>
      </w:r>
      <w:r w:rsidR="00701384">
        <w:t xml:space="preserve"> </w:t>
      </w:r>
      <w:r w:rsidR="00676D62">
        <w:t>H</w:t>
      </w:r>
      <w:r w:rsidR="00701384">
        <w:t xml:space="preserve">äufigkeit </w:t>
      </w:r>
      <w:r w:rsidR="00202F09">
        <w:t>des</w:t>
      </w:r>
      <w:r w:rsidR="00967571">
        <w:t xml:space="preserve"> Auftauchens </w:t>
      </w:r>
      <w:r w:rsidR="00202F09">
        <w:t>der einzelnen Wörter</w:t>
      </w:r>
      <w:r w:rsidR="00967571">
        <w:t xml:space="preserve"> </w:t>
      </w:r>
      <w:r w:rsidR="00202F09">
        <w:t xml:space="preserve">im </w:t>
      </w:r>
      <w:r w:rsidR="00967571">
        <w:t>Bild gezählt</w:t>
      </w:r>
      <w:r w:rsidR="00202F09">
        <w:t>.</w:t>
      </w:r>
      <w:r w:rsidR="00676D62">
        <w:t xml:space="preserve"> </w:t>
      </w:r>
      <w:r w:rsidR="00202F09">
        <w:t>Das</w:t>
      </w:r>
      <w:r w:rsidR="0095206E">
        <w:t xml:space="preserve"> gebildete Histogramm</w:t>
      </w:r>
      <w:r w:rsidR="00202F09">
        <w:t xml:space="preserve"> dient </w:t>
      </w:r>
      <w:r w:rsidR="00AA19C3">
        <w:t>als Eingang</w:t>
      </w:r>
      <w:r w:rsidR="00202F09">
        <w:t xml:space="preserve"> für das Klassifizierungsmodell</w:t>
      </w:r>
      <w:r w:rsidR="00041267">
        <w:t>.</w:t>
      </w:r>
      <w:r w:rsidR="00AE5BC5">
        <w:t xml:space="preserve"> </w:t>
      </w:r>
    </w:p>
    <w:p w:rsidR="00C31BE4" w:rsidRDefault="005F1933" w:rsidP="00C31BE4">
      <w:r>
        <w:t>G</w:t>
      </w:r>
      <w:r w:rsidR="00E231B8">
        <w:t xml:space="preserve">leiches gilt für </w:t>
      </w:r>
      <w:r w:rsidR="00B33F0A">
        <w:t xml:space="preserve">den </w:t>
      </w:r>
      <w:proofErr w:type="spellStart"/>
      <w:r w:rsidR="00B33F0A">
        <w:t>Inner</w:t>
      </w:r>
      <w:proofErr w:type="spellEnd"/>
      <w:r w:rsidR="00B33F0A">
        <w:t xml:space="preserve"> </w:t>
      </w:r>
      <w:proofErr w:type="spellStart"/>
      <w:r w:rsidR="00B33F0A">
        <w:t>Distance</w:t>
      </w:r>
      <w:proofErr w:type="spellEnd"/>
      <w:r w:rsidR="00B33F0A">
        <w:t xml:space="preserve"> Shape </w:t>
      </w:r>
      <w:proofErr w:type="spellStart"/>
      <w:r w:rsidR="00B33F0A">
        <w:t>Context</w:t>
      </w:r>
      <w:proofErr w:type="spellEnd"/>
      <w:r w:rsidR="00B33F0A">
        <w:t xml:space="preserve">  </w:t>
      </w:r>
      <w:r w:rsidR="00D62873">
        <w:t xml:space="preserve">(IDSC) </w:t>
      </w:r>
      <w:r w:rsidR="00B33F0A">
        <w:t xml:space="preserve">und seine Erweiterung durch den Independent </w:t>
      </w:r>
      <w:proofErr w:type="spellStart"/>
      <w:r w:rsidR="00B33F0A">
        <w:t>Inner</w:t>
      </w:r>
      <w:proofErr w:type="spellEnd"/>
      <w:r w:rsidR="00B33F0A">
        <w:t xml:space="preserve"> </w:t>
      </w:r>
      <w:proofErr w:type="spellStart"/>
      <w:r w:rsidR="00B33F0A">
        <w:t>Distance</w:t>
      </w:r>
      <w:proofErr w:type="spellEnd"/>
      <w:r w:rsidR="00B33F0A">
        <w:t xml:space="preserve"> Shape </w:t>
      </w:r>
      <w:proofErr w:type="spellStart"/>
      <w:r w:rsidR="00B33F0A">
        <w:t>Context</w:t>
      </w:r>
      <w:proofErr w:type="spellEnd"/>
      <w:r w:rsidR="00B33F0A">
        <w:t>. Ihre Deskription liefert eine Reihe von Punktmerkmalen</w:t>
      </w:r>
      <w:r w:rsidR="00E231B8">
        <w:t xml:space="preserve"> ohne Ordnung. </w:t>
      </w:r>
      <w:r w:rsidR="00C31BE4">
        <w:t xml:space="preserve">In der ursprünglichen Version des IDSC erfolgt die Klassifizierung mittels </w:t>
      </w:r>
      <w:r w:rsidR="00E231B8">
        <w:t xml:space="preserve"> dynami</w:t>
      </w:r>
      <w:r w:rsidR="00C31BE4">
        <w:t>scher P</w:t>
      </w:r>
      <w:r w:rsidR="00E231B8">
        <w:t>rogrammierung</w:t>
      </w:r>
      <w:r w:rsidR="00C31BE4">
        <w:t>. Da hier aber stattdessen neuronale Netze verwendet</w:t>
      </w:r>
      <w:r w:rsidR="00C06250">
        <w:t xml:space="preserve"> </w:t>
      </w:r>
      <w:r w:rsidR="00C31BE4">
        <w:t xml:space="preserve">sollen, müssen auch die extrahierten Shape </w:t>
      </w:r>
      <w:proofErr w:type="spellStart"/>
      <w:r w:rsidR="00C31BE4">
        <w:t>Contexts</w:t>
      </w:r>
      <w:proofErr w:type="spellEnd"/>
      <w:r w:rsidR="00C31BE4">
        <w:t xml:space="preserve"> zunächst transfo</w:t>
      </w:r>
      <w:r w:rsidR="00C31BE4">
        <w:t>r</w:t>
      </w:r>
      <w:r w:rsidR="00C31BE4">
        <w:t xml:space="preserve">miert werden. </w:t>
      </w:r>
    </w:p>
    <w:p w:rsidR="00E231B8" w:rsidRDefault="004228EE" w:rsidP="00C31BE4">
      <w:r>
        <w:fldChar w:fldCharType="begin" w:fldLock="1"/>
      </w:r>
      <w:r w:rsidR="00E701E9">
        <w:instrText>ADDIN CSL_CITATION { "citationItems" : [ { "id" : "ITEM-1", "itemData" : { "DOI" : "10.1016/j.patcog.2015.04.004", "ISSN" : "00313203", "abstract" : "Plant identification is required by all walks of life, from professionals to the general public. Nevertheless, it is not an easy job but requires specialized knowledge. In this paper, we propose a new method for plant identification using shapes of their leaves. Different from existing studies which target at simple leaves, the proposed method can accurately recognize both simple and compound leaves. In specifics, we propose a novel feature that captures global and local shape information independently so that they can be examined individually during classification. Furthermore, we advocate that when comparing two leaf individuals it is better to \u201ccount\u201d the number of certain shape patterns rather than to match the extracted shape features in a point-wise manner. The proposed counting-based shape descriptor is not only discriminative for classification but also computationally fast and storage cheap. Experiments conducted on five leaf image datasets demonstrate that our algorithm significantly outperforms the state-of-the-art methods in terms of recognition accuracy, efficiency and storage requirement.", "author" : [ { "dropping-particle" : "", "family" : "Zhao", "given" : "Cong", "non-dropping-particle" : "", "parse-names" : false, "suffix" : "" }, { "dropping-particle" : "", "family" : "Chan", "given" : "Sharon S.F.", "non-dropping-particle" : "", "parse-names" : false, "suffix" : "" }, { "dropping-particle" : "", "family" : "Cham", "given" : "Wai-Kuen", "non-dropping-particle" : "", "parse-names" : false, "suffix" : "" }, { "dropping-particle" : "", "family" : "Chu", "given" : "L.M.", "non-dropping-particle" : "", "parse-names" : false, "suffix" : "" } ], "container-title" : "Pattern Recognition", "id" : "ITEM-1", "issue" : "10", "issued" : { "date-parts" : [ [ "2015" ] ] }, "page" : "3203-3215", "publisher" : "Elsevier", "title" : "Plant identification using leaf shapes\u2014A pattern counting approach", "type" : "article-journal", "volume" : "48" }, "uris" : [ "http://www.mendeley.com/documents/?uuid=9da57c10-0a82-4d69-a806-23de166348b0" ] } ], "mendeley" : { "formattedCitation" : "(Zhao et\u00a0al., 2015)", "manualFormatting" : "Zhao et\u00a0al. (2015)", "plainTextFormattedCitation" : "(Zhao et\u00a0al., 2015)", "previouslyFormattedCitation" : "(Zhao et\u00a0al., 2015)" }, "properties" : { "noteIndex" : 0 }, "schema" : "https://github.com/citation-style-language/schema/raw/master/csl-citation.json" }</w:instrText>
      </w:r>
      <w:r>
        <w:fldChar w:fldCharType="separate"/>
      </w:r>
      <w:r>
        <w:rPr>
          <w:noProof/>
        </w:rPr>
        <w:t>Zhao et al.</w:t>
      </w:r>
      <w:r w:rsidRPr="004228EE">
        <w:rPr>
          <w:noProof/>
        </w:rPr>
        <w:t xml:space="preserve"> </w:t>
      </w:r>
      <w:r>
        <w:rPr>
          <w:noProof/>
        </w:rPr>
        <w:t>(</w:t>
      </w:r>
      <w:r w:rsidRPr="004228EE">
        <w:rPr>
          <w:noProof/>
        </w:rPr>
        <w:t>2015)</w:t>
      </w:r>
      <w:r>
        <w:fldChar w:fldCharType="end"/>
      </w:r>
      <w:r>
        <w:t xml:space="preserve"> schlagen dazu vor, mit einem sogenannten </w:t>
      </w:r>
      <w:proofErr w:type="spellStart"/>
      <w:r>
        <w:t>Sparse</w:t>
      </w:r>
      <w:proofErr w:type="spellEnd"/>
      <w:r>
        <w:t xml:space="preserve"> </w:t>
      </w:r>
      <w:proofErr w:type="spellStart"/>
      <w:r>
        <w:t>Dictionary</w:t>
      </w:r>
      <w:proofErr w:type="spellEnd"/>
      <w:r>
        <w:t xml:space="preserve"> </w:t>
      </w:r>
      <w:r w:rsidR="004921AB">
        <w:t>die</w:t>
      </w:r>
      <w:r>
        <w:t xml:space="preserve"> </w:t>
      </w:r>
      <w:r w:rsidR="00971FF3">
        <w:t xml:space="preserve">extrahierten </w:t>
      </w:r>
      <w:r>
        <w:t xml:space="preserve">Shape </w:t>
      </w:r>
      <w:proofErr w:type="spellStart"/>
      <w:r>
        <w:t>Contexts</w:t>
      </w:r>
      <w:proofErr w:type="spellEnd"/>
      <w:r>
        <w:t xml:space="preserve"> in ihre </w:t>
      </w:r>
      <w:r w:rsidR="00B430A4">
        <w:t xml:space="preserve">wiederkehrenden </w:t>
      </w:r>
      <w:r>
        <w:t xml:space="preserve">atomaren Bestandteile zu zerlegen und ähnlich wie beim Bag </w:t>
      </w:r>
      <w:proofErr w:type="spellStart"/>
      <w:r>
        <w:t>of</w:t>
      </w:r>
      <w:proofErr w:type="spellEnd"/>
      <w:r>
        <w:t xml:space="preserve"> Visual Words Histogramme </w:t>
      </w:r>
      <w:r w:rsidR="00121803">
        <w:t xml:space="preserve">der Häufigkeit </w:t>
      </w:r>
      <w:r>
        <w:t xml:space="preserve">ihres </w:t>
      </w:r>
      <w:r w:rsidR="00121803">
        <w:t>Vorkommens</w:t>
      </w:r>
      <w:r>
        <w:t xml:space="preserve"> i</w:t>
      </w:r>
      <w:r w:rsidR="00121803">
        <w:t xml:space="preserve">nnerhalb des </w:t>
      </w:r>
      <w:r>
        <w:t xml:space="preserve"> Bild</w:t>
      </w:r>
      <w:r w:rsidR="00121803">
        <w:t>es</w:t>
      </w:r>
      <w:r>
        <w:t xml:space="preserve"> zu </w:t>
      </w:r>
      <w:r w:rsidR="00F352C5">
        <w:t>e</w:t>
      </w:r>
      <w:r w:rsidR="00DD69A9">
        <w:t>rstelle</w:t>
      </w:r>
      <w:r w:rsidR="00F352C5">
        <w:t>n</w:t>
      </w:r>
      <w:r w:rsidR="004C58CB">
        <w:t>.</w:t>
      </w:r>
    </w:p>
    <w:p w:rsidR="005E1A63" w:rsidRDefault="005E1A63" w:rsidP="00C31BE4">
      <w:r>
        <w:t xml:space="preserve">Sowohl das </w:t>
      </w:r>
      <w:proofErr w:type="spellStart"/>
      <w:r>
        <w:t>Sparse</w:t>
      </w:r>
      <w:proofErr w:type="spellEnd"/>
      <w:r>
        <w:t xml:space="preserve"> </w:t>
      </w:r>
      <w:proofErr w:type="spellStart"/>
      <w:r>
        <w:t>Dictionary</w:t>
      </w:r>
      <w:proofErr w:type="spellEnd"/>
      <w:r>
        <w:t>, als auch das mit k-</w:t>
      </w:r>
      <w:proofErr w:type="spellStart"/>
      <w:r>
        <w:t>Means</w:t>
      </w:r>
      <w:proofErr w:type="spellEnd"/>
      <w:r>
        <w:t xml:space="preserve"> gebildete </w:t>
      </w:r>
      <w:proofErr w:type="spellStart"/>
      <w:r w:rsidR="000614B0">
        <w:t>visulle</w:t>
      </w:r>
      <w:proofErr w:type="spellEnd"/>
      <w:r w:rsidR="000614B0">
        <w:t xml:space="preserve"> </w:t>
      </w:r>
      <w:r>
        <w:t>Wörterbuch sollen für die Transformation der ungeordneten Features umgesetzt werden.</w:t>
      </w:r>
    </w:p>
    <w:p w:rsidR="00E42E47" w:rsidRDefault="00F327EE" w:rsidP="00E42E47">
      <w:pPr>
        <w:pStyle w:val="berschrift3"/>
        <w:numPr>
          <w:ilvl w:val="2"/>
          <w:numId w:val="1"/>
        </w:numPr>
      </w:pPr>
      <w:bookmarkStart w:id="114" w:name="_Toc476722438"/>
      <w:r>
        <w:lastRenderedPageBreak/>
        <w:t xml:space="preserve">Wahl der </w:t>
      </w:r>
      <w:r w:rsidR="00D81A7F">
        <w:t>Klassifizierungs-</w:t>
      </w:r>
      <w:r>
        <w:t>Modelle</w:t>
      </w:r>
      <w:bookmarkEnd w:id="114"/>
    </w:p>
    <w:p w:rsidR="00A92A36" w:rsidRDefault="00015820" w:rsidP="00D36FDA">
      <w:r>
        <w:t>Wie in der Zielstellung erwähnt, soll ein Hauptaugenmerk der Arbeit auf dem Aufbau, der geeigneten Parametrisierung und dem Training eines neuronalen Netzes liegen.</w:t>
      </w:r>
    </w:p>
    <w:p w:rsidR="00FA6AA4" w:rsidRDefault="00015820" w:rsidP="00D36FDA">
      <w:r>
        <w:t>Bei der Klassifizierung von Blättern haben l</w:t>
      </w:r>
      <w:r w:rsidR="00F66A54">
        <w:t xml:space="preserve">aut </w:t>
      </w:r>
      <w:r w:rsidR="00F66A54">
        <w:fldChar w:fldCharType="begin" w:fldLock="1"/>
      </w:r>
      <w:r w:rsidR="004B1892">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locator" : "1", "uris" : [ "http://www.mendeley.com/documents/?uuid=f9813cb7-df72-46bc-8dbc-51dde8a124c6" ] } ], "mendeley" : { "formattedCitation" : "(Wu et\u00a0al., 2007, S. 1)", "manualFormatting" : "Wu et\u00a0al. (2007, S. 1)", "plainTextFormattedCitation" : "(Wu et\u00a0al., 2007, S. 1)", "previouslyFormattedCitation" : "(Wu et\u00a0al., 2007, S. 1)" }, "properties" : { "noteIndex" : 0 }, "schema" : "https://github.com/citation-style-language/schema/raw/master/csl-citation.json" }</w:instrText>
      </w:r>
      <w:r w:rsidR="00F66A54">
        <w:fldChar w:fldCharType="separate"/>
      </w:r>
      <w:r w:rsidR="00F66A54">
        <w:rPr>
          <w:noProof/>
        </w:rPr>
        <w:t>Wu et al.</w:t>
      </w:r>
      <w:r w:rsidR="00F66A54" w:rsidRPr="00F66A54">
        <w:rPr>
          <w:noProof/>
        </w:rPr>
        <w:t xml:space="preserve"> </w:t>
      </w:r>
      <w:r w:rsidR="00F66A54">
        <w:rPr>
          <w:noProof/>
        </w:rPr>
        <w:t>(</w:t>
      </w:r>
      <w:r w:rsidR="00F66A54" w:rsidRPr="00F66A54">
        <w:rPr>
          <w:noProof/>
        </w:rPr>
        <w:t>2007, S. 1)</w:t>
      </w:r>
      <w:r w:rsidR="00F66A54">
        <w:fldChar w:fldCharType="end"/>
      </w:r>
      <w:r w:rsidR="00F66A54">
        <w:t xml:space="preserve"> k</w:t>
      </w:r>
      <w:r w:rsidR="00FD5CFB">
        <w:t>ünstliche neuronale Netze</w:t>
      </w:r>
      <w:r w:rsidR="00F66A54">
        <w:t xml:space="preserve"> wie </w:t>
      </w:r>
      <w:proofErr w:type="spellStart"/>
      <w:r w:rsidR="00F66A54">
        <w:t>Multilayer</w:t>
      </w:r>
      <w:proofErr w:type="spellEnd"/>
      <w:r w:rsidR="00F66A54">
        <w:t xml:space="preserve"> </w:t>
      </w:r>
      <w:proofErr w:type="spellStart"/>
      <w:r w:rsidR="00F821CF">
        <w:t>Perceptron</w:t>
      </w:r>
      <w:proofErr w:type="spellEnd"/>
      <w:r w:rsidR="00F821CF">
        <w:t xml:space="preserve"> </w:t>
      </w:r>
      <w:r w:rsidR="00F66A54">
        <w:t xml:space="preserve">(MLP) und </w:t>
      </w:r>
      <w:proofErr w:type="spellStart"/>
      <w:r w:rsidR="00F66A54">
        <w:t>P</w:t>
      </w:r>
      <w:r w:rsidR="00A92A36">
        <w:t>robabil</w:t>
      </w:r>
      <w:r w:rsidR="00F66A54">
        <w:t>istic</w:t>
      </w:r>
      <w:proofErr w:type="spellEnd"/>
      <w:r w:rsidR="00F66A54">
        <w:t xml:space="preserve"> </w:t>
      </w:r>
      <w:proofErr w:type="spellStart"/>
      <w:r w:rsidR="00F66A54">
        <w:t>Neural</w:t>
      </w:r>
      <w:proofErr w:type="spellEnd"/>
      <w:r w:rsidR="00F66A54">
        <w:t xml:space="preserve"> Networks</w:t>
      </w:r>
      <w:r w:rsidR="00650089">
        <w:t xml:space="preserve"> (PNN)</w:t>
      </w:r>
      <w:r w:rsidR="00F66A54">
        <w:t xml:space="preserve"> die schnellste Geschwindigkeit und höchste Genauigkeit unter den </w:t>
      </w:r>
      <w:r w:rsidR="00F76D22">
        <w:t xml:space="preserve">bis dato </w:t>
      </w:r>
      <w:r w:rsidR="00B246AB">
        <w:t xml:space="preserve">2007 </w:t>
      </w:r>
      <w:r w:rsidR="00F66A54">
        <w:t>verwendeten Modellen.</w:t>
      </w:r>
      <w:r w:rsidR="00FA6AA4">
        <w:t xml:space="preserve"> </w:t>
      </w:r>
      <w:r w:rsidR="00650089">
        <w:t xml:space="preserve">Sie selbst </w:t>
      </w:r>
      <w:r w:rsidR="00CC2705">
        <w:t>nutzen</w:t>
      </w:r>
      <w:r w:rsidR="00650089">
        <w:t xml:space="preserve"> ein PNN aufgrund der simplen Struktur und hohe</w:t>
      </w:r>
      <w:r w:rsidR="002E7908">
        <w:t>n</w:t>
      </w:r>
      <w:r w:rsidR="00650089">
        <w:t xml:space="preserve"> </w:t>
      </w:r>
      <w:r w:rsidR="00CC2705">
        <w:t>Recheng</w:t>
      </w:r>
      <w:r w:rsidR="00650089">
        <w:t>e</w:t>
      </w:r>
      <w:r w:rsidR="00650089">
        <w:t>schwindigkeit.</w:t>
      </w:r>
      <w:r w:rsidR="00CC2705">
        <w:t xml:space="preserve"> </w:t>
      </w:r>
    </w:p>
    <w:p w:rsidR="00514D85" w:rsidRDefault="00DE0412" w:rsidP="00D36FDA">
      <w:r>
        <w:t xml:space="preserve">In dieser Arbeit  soll ein </w:t>
      </w:r>
      <w:r w:rsidR="00F821CF">
        <w:t>MLP</w:t>
      </w:r>
      <w:r>
        <w:t xml:space="preserve"> die Klassifizierung übernehmen. </w:t>
      </w:r>
      <w:r w:rsidR="00F3666D">
        <w:t>Der Vorteil des MLP gege</w:t>
      </w:r>
      <w:r w:rsidR="00F3666D">
        <w:t>n</w:t>
      </w:r>
      <w:r w:rsidR="00F3666D">
        <w:t xml:space="preserve">über einfachen </w:t>
      </w:r>
      <w:proofErr w:type="spellStart"/>
      <w:r w:rsidR="00F3666D">
        <w:t>Perzeptrons</w:t>
      </w:r>
      <w:proofErr w:type="spellEnd"/>
      <w:r w:rsidR="00F3666D">
        <w:t xml:space="preserve"> ohne versteckte Schichten ist, dass sie nicht-lineare Abbildu</w:t>
      </w:r>
      <w:r w:rsidR="00F3666D">
        <w:t>n</w:t>
      </w:r>
      <w:r w:rsidR="00F3666D">
        <w:t xml:space="preserve">gen der Ausgangs- auf die Eingangsdaten bilden können und somit </w:t>
      </w:r>
      <w:r w:rsidR="006401B3">
        <w:t xml:space="preserve">auch </w:t>
      </w:r>
      <w:r w:rsidR="00F3666D">
        <w:t xml:space="preserve">Muster in </w:t>
      </w:r>
      <w:r w:rsidR="007157D0">
        <w:t>linear nicht</w:t>
      </w:r>
      <w:r w:rsidR="00F3666D">
        <w:t xml:space="preserve"> trennbaren Eingangsdaten erkennen können.</w:t>
      </w:r>
      <w:r w:rsidR="00686F9C">
        <w:t xml:space="preserve"> Die </w:t>
      </w:r>
      <w:r w:rsidR="00F3666D">
        <w:t xml:space="preserve">Backpropagation </w:t>
      </w:r>
      <w:r w:rsidR="00686F9C">
        <w:t xml:space="preserve">wird </w:t>
      </w:r>
      <w:r w:rsidR="00F3666D">
        <w:t>als Lernm</w:t>
      </w:r>
      <w:r w:rsidR="00F3666D">
        <w:t>e</w:t>
      </w:r>
      <w:r w:rsidR="00F3666D">
        <w:t xml:space="preserve">thode </w:t>
      </w:r>
      <w:r w:rsidR="00686F9C">
        <w:t>eingesetzt, da</w:t>
      </w:r>
      <w:r w:rsidR="00957153">
        <w:t xml:space="preserve"> es </w:t>
      </w:r>
      <w:r w:rsidR="004B1892">
        <w:t>das</w:t>
      </w:r>
      <w:r w:rsidR="00957153">
        <w:t xml:space="preserve"> </w:t>
      </w:r>
      <w:r w:rsidR="00C024DD">
        <w:t>meist genutzte</w:t>
      </w:r>
      <w:r w:rsidR="004B1892">
        <w:t xml:space="preserve"> </w:t>
      </w:r>
      <w:r w:rsidR="003132EF">
        <w:t>Verfahren</w:t>
      </w:r>
      <w:r w:rsidR="004B1892">
        <w:t xml:space="preserve"> und</w:t>
      </w:r>
      <w:r w:rsidR="00957153">
        <w:t xml:space="preserve"> </w:t>
      </w:r>
      <w:r w:rsidR="004B1892">
        <w:t xml:space="preserve">somit </w:t>
      </w:r>
      <w:r w:rsidR="00BA2CF9">
        <w:t>vielfach</w:t>
      </w:r>
      <w:r w:rsidR="00957153">
        <w:t xml:space="preserve"> </w:t>
      </w:r>
      <w:r w:rsidR="00094D72">
        <w:t>erprobt ist</w:t>
      </w:r>
      <w:r w:rsidR="003132EF">
        <w:t>.</w:t>
      </w:r>
      <w:r w:rsidR="004B1892">
        <w:t xml:space="preserve"> </w:t>
      </w:r>
      <w:r w:rsidR="00E46001">
        <w:t>Zudem ist es für eine Vielzahl an Appro</w:t>
      </w:r>
      <w:r w:rsidR="00B027CE">
        <w:t>x</w:t>
      </w:r>
      <w:r w:rsidR="00E46001">
        <w:t>imationsaufgaben</w:t>
      </w:r>
      <w:r w:rsidR="00197A01">
        <w:t xml:space="preserve"> universell einsetzbar</w:t>
      </w:r>
      <w:r w:rsidR="00E46001">
        <w:t xml:space="preserve">, nicht nur </w:t>
      </w:r>
      <w:r w:rsidR="004E49F0">
        <w:t>für die</w:t>
      </w:r>
      <w:r w:rsidR="00E46001">
        <w:t xml:space="preserve"> Klassifizierung</w:t>
      </w:r>
      <w:r w:rsidR="00686F9C">
        <w:t>.</w:t>
      </w:r>
      <w:r w:rsidR="00305035">
        <w:t xml:space="preserve"> </w:t>
      </w:r>
      <w:r w:rsidR="00D84012">
        <w:fldChar w:fldCharType="begin" w:fldLock="1"/>
      </w:r>
      <w:r w:rsidR="00D84012">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91", "uris" : [ "http://www.mendeley.com/documents/?uuid=0227ae83-821e-43fc-b296-e367db7fd495" ] } ], "mendeley" : { "formattedCitation" : "(Ertel, 2016, S. 291)", "plainTextFormattedCitation" : "(Ertel, 2016, S. 291)", "previouslyFormattedCitation" : "(Ertel, 2016, S. 291)" }, "properties" : { "noteIndex" : 0 }, "schema" : "https://github.com/citation-style-language/schema/raw/master/csl-citation.json" }</w:instrText>
      </w:r>
      <w:r w:rsidR="00D84012">
        <w:fldChar w:fldCharType="separate"/>
      </w:r>
      <w:r w:rsidR="00D84012" w:rsidRPr="00B027CE">
        <w:rPr>
          <w:noProof/>
        </w:rPr>
        <w:t>(Ertel, 2016, S. 291)</w:t>
      </w:r>
      <w:r w:rsidR="00D84012">
        <w:fldChar w:fldCharType="end"/>
      </w:r>
      <w:r w:rsidR="00D84012">
        <w:t xml:space="preserve"> </w:t>
      </w:r>
    </w:p>
    <w:p w:rsidR="00D36FDA" w:rsidRDefault="003722E9" w:rsidP="00D36FDA">
      <w:r>
        <w:t>Aufgrund der Nicht-Linearität der Abbildung</w:t>
      </w:r>
      <w:r w:rsidR="00DE0412">
        <w:t xml:space="preserve"> wird darauf zu achten sein, dass </w:t>
      </w:r>
      <w:r w:rsidR="008B685C">
        <w:t>e</w:t>
      </w:r>
      <w:r w:rsidR="00E32B13">
        <w:t>v</w:t>
      </w:r>
      <w:r w:rsidR="008B685C">
        <w:t xml:space="preserve">entuelles </w:t>
      </w:r>
      <w:r w:rsidR="00DE0412">
        <w:t xml:space="preserve"> </w:t>
      </w:r>
      <w:proofErr w:type="spellStart"/>
      <w:r w:rsidR="00DE0412">
        <w:t>Overfitting</w:t>
      </w:r>
      <w:proofErr w:type="spellEnd"/>
      <w:r w:rsidR="00DE0412">
        <w:t xml:space="preserve"> während des Trainings </w:t>
      </w:r>
      <w:r w:rsidR="008B685C">
        <w:t>erkannt und</w:t>
      </w:r>
      <w:r w:rsidR="00E06C15">
        <w:t xml:space="preserve"> </w:t>
      </w:r>
      <w:r w:rsidR="00DE0412">
        <w:t>verhindert wird.</w:t>
      </w:r>
      <w:r w:rsidR="000B1745">
        <w:t xml:space="preserve"> </w:t>
      </w:r>
      <w:r w:rsidR="001679A6">
        <w:t>Der Aufbau einen neuron</w:t>
      </w:r>
      <w:r w:rsidR="001679A6">
        <w:t>a</w:t>
      </w:r>
      <w:r w:rsidR="001679A6">
        <w:t>len Netzes weist hochparallele Strukturen auf. Wenn möglich, sollen deshalb die Berec</w:t>
      </w:r>
      <w:r w:rsidR="001679A6">
        <w:t>h</w:t>
      </w:r>
      <w:r w:rsidR="001679A6">
        <w:t xml:space="preserve">nungen auf der Grafikkarte stattfinden, da sie für parallele Berechnungen besser geeignet ist als die CPU.  </w:t>
      </w:r>
      <w:r w:rsidR="00686F9C">
        <w:t>Sollte sich die Rechengeschwindigkeit des MLP</w:t>
      </w:r>
      <w:r w:rsidR="001679A6">
        <w:t xml:space="preserve"> dennoch</w:t>
      </w:r>
      <w:r w:rsidR="00686F9C">
        <w:t xml:space="preserve"> </w:t>
      </w:r>
      <w:r w:rsidR="002D5C9B">
        <w:t xml:space="preserve">als </w:t>
      </w:r>
      <w:r w:rsidR="000B30D0">
        <w:t>problematisch</w:t>
      </w:r>
      <w:r w:rsidR="002D5C9B">
        <w:t xml:space="preserve"> </w:t>
      </w:r>
      <w:r w:rsidR="00686F9C">
        <w:t xml:space="preserve"> für die </w:t>
      </w:r>
      <w:r w:rsidR="002D5C9B">
        <w:t xml:space="preserve">zahlreichen </w:t>
      </w:r>
      <w:r w:rsidR="005E04E6">
        <w:t>durchzuführenden Tests</w:t>
      </w:r>
      <w:r w:rsidR="00686F9C">
        <w:t xml:space="preserve"> </w:t>
      </w:r>
      <w:r w:rsidR="000B30D0">
        <w:t>herausstellen</w:t>
      </w:r>
      <w:r w:rsidR="00686F9C">
        <w:t>,</w:t>
      </w:r>
      <w:r w:rsidR="00CB315B">
        <w:t xml:space="preserve"> </w:t>
      </w:r>
      <w:r w:rsidR="00686F9C">
        <w:t>s</w:t>
      </w:r>
      <w:r w:rsidR="003D1A59">
        <w:t>oll es durch das simpler strukturierte</w:t>
      </w:r>
      <w:r w:rsidR="00CB315B">
        <w:t xml:space="preserve"> </w:t>
      </w:r>
      <w:r w:rsidR="00D36FDA">
        <w:t>PNN</w:t>
      </w:r>
      <w:r w:rsidR="00CB315B">
        <w:t xml:space="preserve"> </w:t>
      </w:r>
      <w:r w:rsidR="00686F9C">
        <w:t>ersetzt werden</w:t>
      </w:r>
      <w:r w:rsidR="00CB315B">
        <w:t>.</w:t>
      </w:r>
      <w:r w:rsidR="005E04E6">
        <w:t xml:space="preserve"> </w:t>
      </w:r>
    </w:p>
    <w:p w:rsidR="00305035" w:rsidRDefault="003D4BD4" w:rsidP="00345DC8">
      <w:r>
        <w:t>Ein</w:t>
      </w:r>
      <w:r w:rsidR="00305035">
        <w:t xml:space="preserve"> gefaltetes neuronales Netz </w:t>
      </w:r>
      <w:r w:rsidR="00BA7D17">
        <w:t>wäre</w:t>
      </w:r>
      <w:r w:rsidR="00305035">
        <w:t xml:space="preserve"> unnötig komplex</w:t>
      </w:r>
      <w:r w:rsidR="00BA7D17">
        <w:t xml:space="preserve"> für die </w:t>
      </w:r>
      <w:r w:rsidR="00C5547D">
        <w:t xml:space="preserve">gestellten </w:t>
      </w:r>
      <w:r w:rsidR="00BA7D17">
        <w:t>Anforderungen</w:t>
      </w:r>
      <w:r w:rsidR="0028156A">
        <w:t>.</w:t>
      </w:r>
      <w:r w:rsidR="00305035">
        <w:t xml:space="preserve"> </w:t>
      </w:r>
      <w:r w:rsidR="0028156A">
        <w:t>E</w:t>
      </w:r>
      <w:r w:rsidR="00305035">
        <w:t>s</w:t>
      </w:r>
      <w:r w:rsidR="0028156A">
        <w:t xml:space="preserve"> ist</w:t>
      </w:r>
      <w:r w:rsidR="00305035">
        <w:t xml:space="preserve"> eher geeignet</w:t>
      </w:r>
      <w:r w:rsidR="004068DC">
        <w:t>,</w:t>
      </w:r>
      <w:r w:rsidR="00305035">
        <w:t xml:space="preserve"> um </w:t>
      </w:r>
      <w:r w:rsidR="008C27C7">
        <w:t xml:space="preserve">selbsttätig </w:t>
      </w:r>
      <w:r w:rsidR="00305035">
        <w:t xml:space="preserve">Merkmale </w:t>
      </w:r>
      <w:r w:rsidR="00C74D4D">
        <w:t xml:space="preserve">aus Bildern </w:t>
      </w:r>
      <w:r w:rsidR="00305035">
        <w:t>zu ermitteln und zu erlernen</w:t>
      </w:r>
      <w:r w:rsidR="00C82601">
        <w:t xml:space="preserve"> und</w:t>
      </w:r>
      <w:r w:rsidR="00305035">
        <w:t xml:space="preserve"> </w:t>
      </w:r>
      <w:r w:rsidR="00C82601">
        <w:t>benötigt dafür</w:t>
      </w:r>
      <w:r w:rsidR="004A19AB">
        <w:t xml:space="preserve"> auch</w:t>
      </w:r>
      <w:r w:rsidR="00305035">
        <w:t xml:space="preserve"> eine deutlich größere Anzahl an Bilddaten je Klasse als Eingang</w:t>
      </w:r>
      <w:r w:rsidR="00A56E74">
        <w:t xml:space="preserve"> </w:t>
      </w:r>
      <w:r w:rsidR="00A56E74">
        <w:fldChar w:fldCharType="begin" w:fldLock="1"/>
      </w:r>
      <w:r w:rsidR="002E52A9">
        <w:instrText>ADDIN CSL_CITATION { "citationItems" : [ { "id" : "ITEM-1", "itemData" : { "ISBN" : "978-1-110-21434-2", "author" : [ { "dropping-particle" : "", "family" : "Keller", "given" : "James M.", "non-dropping-particle" : "", "parse-names" : false, "suffix" : "" }, { "dropping-particle" : "", "family" : "Liu", "given" : "Derong", "non-dropping-particle" : "", "parse-names" : false, "suffix" : "" }, { "dropping-particle" : "", "family" : "Fogel", "given" : "David B.", "non-dropping-particle" : "", "parse-names" : false, "suffix" : "" } ], "id" : "ITEM-1", "issued" : { "date-parts" : [ [ "2016" ] ] }, "publisher" : "John Wiley &amp; Sons", "publisher-place" : "New Jersey", "title" : "Fundamentals of Computational Intelligence", "type" : "book" }, "locator" : "52", "uris" : [ "http://www.mendeley.com/documents/?uuid=a9ac9505-7fd6-4ccc-9d59-e4dd1e8f92b3" ] } ], "mendeley" : { "formattedCitation" : "(Keller et\u00a0al., 2016, S. 52)", "plainTextFormattedCitation" : "(Keller et\u00a0al., 2016, S. 52)", "previouslyFormattedCitation" : "(Keller et\u00a0al., 2016, S. 52)" }, "properties" : { "noteIndex" : 0 }, "schema" : "https://github.com/citation-style-language/schema/raw/master/csl-citation.json" }</w:instrText>
      </w:r>
      <w:r w:rsidR="00A56E74">
        <w:fldChar w:fldCharType="separate"/>
      </w:r>
      <w:r w:rsidR="00A56E74" w:rsidRPr="00A56E74">
        <w:rPr>
          <w:noProof/>
        </w:rPr>
        <w:t>(Keller et al., 2016, S. 52)</w:t>
      </w:r>
      <w:r w:rsidR="00A56E74">
        <w:fldChar w:fldCharType="end"/>
      </w:r>
      <w:r w:rsidR="00305035">
        <w:t xml:space="preserve">. </w:t>
      </w:r>
      <w:r w:rsidR="00DB7F4C">
        <w:t>Der Umfang der verwendeten Datensätze reicht dafür nicht aus</w:t>
      </w:r>
      <w:r w:rsidR="00B50295">
        <w:t>.</w:t>
      </w:r>
      <w:r w:rsidR="00DB7F4C">
        <w:t xml:space="preserve"> </w:t>
      </w:r>
      <w:r w:rsidR="00B50295">
        <w:t>Z</w:t>
      </w:r>
      <w:r w:rsidR="00DB7F4C">
        <w:t>udem soll</w:t>
      </w:r>
      <w:r w:rsidR="00154922">
        <w:t>en</w:t>
      </w:r>
      <w:r w:rsidR="00DB7F4C">
        <w:t xml:space="preserve"> gerade </w:t>
      </w:r>
      <w:r w:rsidR="00154922">
        <w:t>die mit</w:t>
      </w:r>
      <w:r w:rsidR="00DB7F4C">
        <w:t xml:space="preserve"> </w:t>
      </w:r>
      <w:r w:rsidR="00154922">
        <w:t>dem botanischen</w:t>
      </w:r>
      <w:r w:rsidR="00DB7F4C">
        <w:t xml:space="preserve"> Vorwissen erstellte</w:t>
      </w:r>
      <w:r w:rsidR="00154922">
        <w:t>n</w:t>
      </w:r>
      <w:r w:rsidR="00DB7F4C">
        <w:t xml:space="preserve"> Features im Fokus der Arbeit stehen.</w:t>
      </w:r>
    </w:p>
    <w:p w:rsidR="00305035" w:rsidRDefault="00305035" w:rsidP="00345DC8">
      <w:r>
        <w:t>Als Vergleichs-Modell</w:t>
      </w:r>
      <w:r w:rsidR="00DF2E7A">
        <w:t xml:space="preserve"> zum MLP</w:t>
      </w:r>
      <w:r>
        <w:t xml:space="preserve"> wird eine Support-Vektor-Maschine </w:t>
      </w:r>
      <w:r w:rsidR="00963DBC">
        <w:t xml:space="preserve">(SVM) </w:t>
      </w:r>
      <w:r>
        <w:t xml:space="preserve">zum Einsatz kommen. </w:t>
      </w:r>
      <w:r w:rsidR="00F3058E">
        <w:t>Dieses Modell</w:t>
      </w:r>
      <w:r>
        <w:t xml:space="preserve"> wird gewählt</w:t>
      </w:r>
      <w:r w:rsidR="00665B7A">
        <w:t xml:space="preserve">, weil </w:t>
      </w:r>
      <w:r w:rsidR="00CB3BD0">
        <w:t>die als Eingangsdaten erwarteten</w:t>
      </w:r>
      <w:r w:rsidR="00C5517E">
        <w:t xml:space="preserve"> </w:t>
      </w:r>
      <w:proofErr w:type="spellStart"/>
      <w:r w:rsidR="00C5517E">
        <w:t>Featurevekt</w:t>
      </w:r>
      <w:r w:rsidR="00C5517E">
        <w:t>o</w:t>
      </w:r>
      <w:r w:rsidR="00C5517E">
        <w:t>ren</w:t>
      </w:r>
      <w:proofErr w:type="spellEnd"/>
      <w:r w:rsidR="00CB3BD0">
        <w:t xml:space="preserve"> die</w:t>
      </w:r>
      <w:r w:rsidR="00665B7A">
        <w:t xml:space="preserve"> </w:t>
      </w:r>
      <w:r w:rsidR="00CB3BD0">
        <w:t>gleiche</w:t>
      </w:r>
      <w:r w:rsidR="00C5517E">
        <w:t xml:space="preserve"> Struktur und</w:t>
      </w:r>
      <w:r w:rsidR="00665B7A">
        <w:t xml:space="preserve"> Dimension wie </w:t>
      </w:r>
      <w:r w:rsidR="00C5517E">
        <w:t>beim</w:t>
      </w:r>
      <w:r w:rsidR="00665B7A">
        <w:t xml:space="preserve"> MLP </w:t>
      </w:r>
      <w:r w:rsidR="005A56FE">
        <w:t xml:space="preserve"> </w:t>
      </w:r>
      <w:r w:rsidR="00CB3BD0">
        <w:t>haben</w:t>
      </w:r>
      <w:r w:rsidR="008563DC">
        <w:t xml:space="preserve"> können</w:t>
      </w:r>
      <w:r w:rsidR="00665B7A">
        <w:t xml:space="preserve">. </w:t>
      </w:r>
      <w:r w:rsidR="00500435">
        <w:t xml:space="preserve">Es können somit die gleichen Daten für MLP und SVM für Training und Klassifizierung verwendet werden, ohne </w:t>
      </w:r>
      <w:r w:rsidR="00500435">
        <w:lastRenderedPageBreak/>
        <w:t xml:space="preserve">sie </w:t>
      </w:r>
      <w:r w:rsidR="005C7BDF">
        <w:t xml:space="preserve">vorher </w:t>
      </w:r>
      <w:r w:rsidR="00500435">
        <w:t xml:space="preserve">transformieren zu müssen. </w:t>
      </w:r>
      <w:r w:rsidR="00276018">
        <w:t>SVM vereint die Vorteile von linearen und nicht-linearen Modellen</w:t>
      </w:r>
      <w:r w:rsidR="00473CA5">
        <w:t xml:space="preserve"> </w:t>
      </w:r>
      <w:r w:rsidR="00473CA5">
        <w:fldChar w:fldCharType="begin" w:fldLock="1"/>
      </w:r>
      <w:r w:rsidR="00BA6035">
        <w:instrText>ADDIN CSL_CITATION { "citationItems" : [ { "id" : "ITEM-1", "itemData" : { "DOI" : "10.1007/978-3-8348-9989-7", "ISBN" : "9783658135485", "author" : [ { "dropping-particle" : "", "family" : "Ertel", "given" : "Wolfgang", "non-dropping-particle" : "", "parse-names" : false, "suffix" : "" } ], "edition" : "4", "id" : "ITEM-1", "issued" : { "date-parts" : [ [ "2016" ] ] }, "publisher" : "Springer Fachmedien", "publisher-place" : "Wiesbaden", "title" : "Grundkurs K\u00fcnstliche Intelligenz", "type" : "book" }, "locator" : "298", "uris" : [ "http://www.mendeley.com/documents/?uuid=0227ae83-821e-43fc-b296-e367db7fd495" ] } ], "mendeley" : { "formattedCitation" : "(Ertel, 2016, S. 298)", "plainTextFormattedCitation" : "(Ertel, 2016, S. 298)", "previouslyFormattedCitation" : "(Ertel, 2016, S. 298)" }, "properties" : { "noteIndex" : 0 }, "schema" : "https://github.com/citation-style-language/schema/raw/master/csl-citation.json" }</w:instrText>
      </w:r>
      <w:r w:rsidR="00473CA5">
        <w:fldChar w:fldCharType="separate"/>
      </w:r>
      <w:r w:rsidR="00473CA5" w:rsidRPr="00473CA5">
        <w:rPr>
          <w:noProof/>
        </w:rPr>
        <w:t>(Ertel, 2016, S. 298)</w:t>
      </w:r>
      <w:r w:rsidR="00473CA5">
        <w:fldChar w:fldCharType="end"/>
      </w:r>
      <w:r w:rsidR="00276018">
        <w:t xml:space="preserve">, wodurch die Gefahr </w:t>
      </w:r>
      <w:r w:rsidR="00746421">
        <w:t>einer Überanpassung</w:t>
      </w:r>
      <w:r w:rsidR="00276018">
        <w:t xml:space="preserve"> geringer ist als beim MLP.</w:t>
      </w:r>
    </w:p>
    <w:p w:rsidR="00AE5327" w:rsidRDefault="00AE5327" w:rsidP="00AE5327">
      <w:pPr>
        <w:pStyle w:val="berschrift2"/>
        <w:numPr>
          <w:ilvl w:val="1"/>
          <w:numId w:val="1"/>
        </w:numPr>
        <w:ind w:left="567" w:hanging="567"/>
        <w:jc w:val="left"/>
      </w:pPr>
      <w:bookmarkStart w:id="115" w:name="_Toc476722439"/>
      <w:r>
        <w:t>Datenhaltung</w:t>
      </w:r>
      <w:bookmarkEnd w:id="115"/>
    </w:p>
    <w:p w:rsidR="0090644E" w:rsidRDefault="0090644E" w:rsidP="00AE5327">
      <w:r>
        <w:t xml:space="preserve">Die </w:t>
      </w:r>
      <w:r w:rsidR="004B2FDE">
        <w:t xml:space="preserve">zu implementierende </w:t>
      </w:r>
      <w:r>
        <w:t xml:space="preserve">Datenhaltung dient der </w:t>
      </w:r>
      <w:r w:rsidR="00FD480D">
        <w:t>Persistenz</w:t>
      </w:r>
      <w:r w:rsidR="0095075C">
        <w:t>,</w:t>
      </w:r>
      <w:r>
        <w:t xml:space="preserve"> dem Austausch </w:t>
      </w:r>
      <w:r w:rsidR="0088768D">
        <w:t>und der Wieder</w:t>
      </w:r>
      <w:r w:rsidR="00B16E22">
        <w:t>v</w:t>
      </w:r>
      <w:r w:rsidR="0088768D">
        <w:t xml:space="preserve">erwendbarkeit </w:t>
      </w:r>
      <w:r>
        <w:t xml:space="preserve">der Ergebnisse aus den einzelnen </w:t>
      </w:r>
      <w:r w:rsidR="004B2FDE">
        <w:t>Modulen</w:t>
      </w:r>
      <w:r>
        <w:t xml:space="preserve"> des Systems. </w:t>
      </w:r>
    </w:p>
    <w:p w:rsidR="00EF1111" w:rsidRDefault="00716466" w:rsidP="00AE5327">
      <w:r>
        <w:t>Die grundsätzliche Überlegung dabei ist, dass die Daten zentral an einem Ort gehalten werden sollen</w:t>
      </w:r>
      <w:r w:rsidR="00017A02">
        <w:t xml:space="preserve"> und einfach </w:t>
      </w:r>
      <w:r w:rsidR="00DE5851">
        <w:t>identifiziert</w:t>
      </w:r>
      <w:r w:rsidR="005C328F">
        <w:t xml:space="preserve"> und </w:t>
      </w:r>
      <w:r w:rsidR="00DE5851">
        <w:t>abgerufen</w:t>
      </w:r>
      <w:r w:rsidR="00017A02">
        <w:t xml:space="preserve"> werden können</w:t>
      </w:r>
      <w:r>
        <w:t xml:space="preserve">. </w:t>
      </w:r>
      <w:r w:rsidR="00D14D84">
        <w:t>V</w:t>
      </w:r>
      <w:r w:rsidR="003D59BB">
        <w:t>erstreut gespe</w:t>
      </w:r>
      <w:r w:rsidR="003D59BB">
        <w:t>i</w:t>
      </w:r>
      <w:r w:rsidR="003D59BB">
        <w:t>cherte Einzelergebnisse aus den Modulen</w:t>
      </w:r>
      <w:r w:rsidR="00D14D84">
        <w:t xml:space="preserve"> wären unübersichtlich</w:t>
      </w:r>
      <w:r w:rsidR="00034CEE">
        <w:t xml:space="preserve">, schwer </w:t>
      </w:r>
      <w:proofErr w:type="spellStart"/>
      <w:r w:rsidR="00034CEE">
        <w:t>zuord</w:t>
      </w:r>
      <w:r w:rsidR="00D3720F">
        <w:t>bar</w:t>
      </w:r>
      <w:proofErr w:type="spellEnd"/>
      <w:r w:rsidR="00D14D84">
        <w:t xml:space="preserve"> und könnten leicht </w:t>
      </w:r>
      <w:r w:rsidR="003D59BB">
        <w:t>verloren gehen.</w:t>
      </w:r>
      <w:r w:rsidR="00D82D5E">
        <w:t xml:space="preserve"> Die Datenhaltung sollte zudem</w:t>
      </w:r>
      <w:r w:rsidR="00C82C1B">
        <w:t>,</w:t>
      </w:r>
      <w:r w:rsidR="00D82D5E">
        <w:t xml:space="preserve"> </w:t>
      </w:r>
      <w:r w:rsidR="009662AF">
        <w:t>wenn möglich</w:t>
      </w:r>
      <w:r w:rsidR="00C82C1B">
        <w:t>,</w:t>
      </w:r>
      <w:r w:rsidR="00D82D5E">
        <w:t xml:space="preserve"> unabhängig von der verwendeten Programmiersprache sein. </w:t>
      </w:r>
      <w:r w:rsidR="00EF1111">
        <w:t>Falls</w:t>
      </w:r>
      <w:r w:rsidR="00555A7B" w:rsidRPr="00555A7B">
        <w:t xml:space="preserve"> </w:t>
      </w:r>
      <w:r w:rsidR="00EF1111">
        <w:t xml:space="preserve">zukünftig geplante Erweiterungen und Anpassungen des Systems </w:t>
      </w:r>
      <w:r w:rsidR="00076243">
        <w:t xml:space="preserve">es </w:t>
      </w:r>
      <w:r w:rsidR="00EF1111">
        <w:t xml:space="preserve">notwendig </w:t>
      </w:r>
      <w:r w:rsidR="00076243">
        <w:t>machen sollten, einen</w:t>
      </w:r>
      <w:r w:rsidR="00EF1111">
        <w:t xml:space="preserve"> Wechsel der Progra</w:t>
      </w:r>
      <w:r w:rsidR="00EF1111">
        <w:t>m</w:t>
      </w:r>
      <w:r w:rsidR="00EF1111">
        <w:t>miersprache</w:t>
      </w:r>
      <w:r w:rsidR="009662AF">
        <w:t xml:space="preserve"> des Systems oder einzelner Komponenten </w:t>
      </w:r>
      <w:r w:rsidR="005E2469">
        <w:t>zu vollziehen</w:t>
      </w:r>
      <w:r w:rsidR="009662AF">
        <w:t>,</w:t>
      </w:r>
      <w:r w:rsidR="00D657DB">
        <w:t xml:space="preserve"> gestal</w:t>
      </w:r>
      <w:r w:rsidR="00076243">
        <w:t>tet sich dies einfacher</w:t>
      </w:r>
      <w:r w:rsidR="00DF5347">
        <w:t>,</w:t>
      </w:r>
      <w:r w:rsidR="009662AF">
        <w:t xml:space="preserve"> ohne bereits gesammelte Daten zu verlieren</w:t>
      </w:r>
      <w:r w:rsidR="00EF1111">
        <w:t xml:space="preserve">. </w:t>
      </w:r>
      <w:r w:rsidR="00CC158A">
        <w:t>Zudem ist eine Nutzu</w:t>
      </w:r>
      <w:r w:rsidR="00E21056">
        <w:t>n</w:t>
      </w:r>
      <w:r w:rsidR="00CC158A">
        <w:t>g der Daten in</w:t>
      </w:r>
      <w:r w:rsidR="00CE0376">
        <w:t xml:space="preserve"> </w:t>
      </w:r>
      <w:r w:rsidR="00CC158A">
        <w:t xml:space="preserve">mit anderen Sprachen geschriebenen </w:t>
      </w:r>
      <w:r w:rsidR="00EF1111">
        <w:t>Anwendun</w:t>
      </w:r>
      <w:r w:rsidR="00CC158A">
        <w:t>gen so theoretisch möglich</w:t>
      </w:r>
      <w:r w:rsidR="00EF1111">
        <w:t>.</w:t>
      </w:r>
    </w:p>
    <w:p w:rsidR="00A549B2" w:rsidRDefault="0090644E" w:rsidP="00AE5327">
      <w:r>
        <w:t xml:space="preserve">Die </w:t>
      </w:r>
      <w:r w:rsidR="00985807">
        <w:t xml:space="preserve">unbearbeiteten und die segmentierten </w:t>
      </w:r>
      <w:r>
        <w:t xml:space="preserve">Bilder an sich werden nicht </w:t>
      </w:r>
      <w:r w:rsidR="0002413A">
        <w:t xml:space="preserve">extra in der Datenhaltung </w:t>
      </w:r>
      <w:r w:rsidR="00FD480D">
        <w:t>abgeleg</w:t>
      </w:r>
      <w:r w:rsidR="00107165">
        <w:t>t</w:t>
      </w:r>
      <w:r w:rsidR="00FD480D">
        <w:t xml:space="preserve">. </w:t>
      </w:r>
      <w:r w:rsidR="008841F0">
        <w:t>Dort</w:t>
      </w:r>
      <w:r w:rsidR="00FD480D">
        <w:t xml:space="preserve"> sollen </w:t>
      </w:r>
      <w:r w:rsidR="00BB2E29">
        <w:t xml:space="preserve">aus Gründen des Speicherbedarfs </w:t>
      </w:r>
      <w:r>
        <w:t xml:space="preserve">nur </w:t>
      </w:r>
      <w:r w:rsidR="009A7B13">
        <w:t xml:space="preserve">die nach Pflanzen- und </w:t>
      </w:r>
      <w:proofErr w:type="spellStart"/>
      <w:r w:rsidR="009A7B13">
        <w:t>Featureart</w:t>
      </w:r>
      <w:proofErr w:type="spellEnd"/>
      <w:r w:rsidR="009A7B13">
        <w:t xml:space="preserve"> geordneten</w:t>
      </w:r>
      <w:r w:rsidR="00E571BD">
        <w:t>,</w:t>
      </w:r>
      <w:r w:rsidR="009A7B13">
        <w:t xml:space="preserve"> extrahierten Merkmalsrepräsentationen </w:t>
      </w:r>
      <w:r w:rsidR="00BF2FC9">
        <w:t xml:space="preserve">der Bilder </w:t>
      </w:r>
      <w:r w:rsidR="00C354E5">
        <w:t>abgelegt</w:t>
      </w:r>
      <w:r w:rsidR="00FD480D">
        <w:t xml:space="preserve"> werden</w:t>
      </w:r>
      <w:r>
        <w:t>.</w:t>
      </w:r>
      <w:r w:rsidR="00EA29BF" w:rsidRPr="00EA29BF">
        <w:t xml:space="preserve"> </w:t>
      </w:r>
      <w:r w:rsidR="00EA29BF">
        <w:t xml:space="preserve">Zudem </w:t>
      </w:r>
      <w:r w:rsidR="001B2853">
        <w:t>sollen</w:t>
      </w:r>
      <w:r w:rsidR="000D31A5">
        <w:t xml:space="preserve"> die trainierten </w:t>
      </w:r>
      <w:proofErr w:type="spellStart"/>
      <w:r w:rsidR="000D31A5">
        <w:t>Klassifizierer</w:t>
      </w:r>
      <w:proofErr w:type="spellEnd"/>
      <w:r w:rsidR="000D31A5">
        <w:t xml:space="preserve"> </w:t>
      </w:r>
      <w:r w:rsidR="00A16579">
        <w:t>mit allen genutzten Parametern</w:t>
      </w:r>
      <w:r w:rsidR="00DD57BB">
        <w:t xml:space="preserve"> und </w:t>
      </w:r>
      <w:r w:rsidR="002F51A4">
        <w:t xml:space="preserve">ermittelten </w:t>
      </w:r>
      <w:r w:rsidR="00DD57BB">
        <w:t xml:space="preserve">Gewichtungen </w:t>
      </w:r>
      <w:r w:rsidR="002F51A4">
        <w:t xml:space="preserve">beziehungsweise Hyperebenen </w:t>
      </w:r>
      <w:r w:rsidR="000D31A5">
        <w:t>gespeichert werden, um sie nach</w:t>
      </w:r>
      <w:r w:rsidR="008338DA">
        <w:t xml:space="preserve"> dem T</w:t>
      </w:r>
      <w:r w:rsidR="000D31A5">
        <w:t xml:space="preserve">raining </w:t>
      </w:r>
      <w:r w:rsidR="008338DA">
        <w:t>nach</w:t>
      </w:r>
      <w:r w:rsidR="000D31A5">
        <w:t xml:space="preserve"> beliebiger Zeit </w:t>
      </w:r>
      <w:r w:rsidR="006E66C2">
        <w:t xml:space="preserve">wieder laden und </w:t>
      </w:r>
      <w:r w:rsidR="000D31A5">
        <w:t>auf neue Bilder anwenden zu können.</w:t>
      </w:r>
      <w:r w:rsidR="00475D1D">
        <w:t xml:space="preserve"> </w:t>
      </w:r>
      <w:r w:rsidR="00A549B2">
        <w:t xml:space="preserve">Zu den zu speichernden Daten zählen </w:t>
      </w:r>
      <w:r w:rsidR="00284EA7">
        <w:t xml:space="preserve">auch die </w:t>
      </w:r>
      <w:r w:rsidR="000953FA">
        <w:t>erstellten</w:t>
      </w:r>
      <w:r w:rsidR="00284EA7">
        <w:t xml:space="preserve"> </w:t>
      </w:r>
      <w:r w:rsidR="00EC5C48">
        <w:t>Codebücher</w:t>
      </w:r>
      <w:r w:rsidR="000C361E">
        <w:t xml:space="preserve">. Die Menge ihrer visuellen Wörter muss im Training und zur Klassifikation gleich sein. Um beide Schritte zeitlich getrennt voneinander durchführen zu können, müssen sie das gemeinsam benutzte </w:t>
      </w:r>
      <w:proofErr w:type="spellStart"/>
      <w:r w:rsidR="00EC5C48">
        <w:t>Codebuch</w:t>
      </w:r>
      <w:proofErr w:type="spellEnd"/>
      <w:r w:rsidR="000C361E">
        <w:t xml:space="preserve"> jederzeit konsistent aus der Datenhaltung abrufen können.</w:t>
      </w:r>
    </w:p>
    <w:p w:rsidR="00D82D5E" w:rsidRDefault="00A341CD" w:rsidP="00F93467">
      <w:r>
        <w:t>Es stehen verschiedene</w:t>
      </w:r>
      <w:r w:rsidR="00F93467">
        <w:t xml:space="preserve"> </w:t>
      </w:r>
      <w:r>
        <w:t>Datenhaltungss</w:t>
      </w:r>
      <w:r w:rsidR="00F93467">
        <w:t>ystem</w:t>
      </w:r>
      <w:r>
        <w:t>e</w:t>
      </w:r>
      <w:r w:rsidR="00F93467">
        <w:t xml:space="preserve"> </w:t>
      </w:r>
      <w:r>
        <w:t xml:space="preserve">zur Auswahl, die </w:t>
      </w:r>
      <w:r w:rsidR="0096003B">
        <w:t>der zentralen, geordneten Speicherung dienen können</w:t>
      </w:r>
      <w:r>
        <w:t>.</w:t>
      </w:r>
      <w:r w:rsidR="00D82D5E">
        <w:t xml:space="preserve"> </w:t>
      </w:r>
    </w:p>
    <w:p w:rsidR="00D755C2" w:rsidRDefault="006A07FF" w:rsidP="00F93467">
      <w:r>
        <w:t>D</w:t>
      </w:r>
      <w:r w:rsidR="00802FED">
        <w:t>ateibasierte Möglichkeit</w:t>
      </w:r>
      <w:r>
        <w:t>en</w:t>
      </w:r>
      <w:r w:rsidR="000B1CE6">
        <w:t xml:space="preserve"> </w:t>
      </w:r>
      <w:r>
        <w:t>sind</w:t>
      </w:r>
      <w:r w:rsidR="000B1CE6">
        <w:t xml:space="preserve"> </w:t>
      </w:r>
      <w:r w:rsidR="002300A8">
        <w:t xml:space="preserve">unter anderen </w:t>
      </w:r>
      <w:r w:rsidR="00D82D5E">
        <w:t>die Nutzung des</w:t>
      </w:r>
      <w:r w:rsidR="000B1CE6">
        <w:t xml:space="preserve"> HDF5 Format</w:t>
      </w:r>
      <w:r w:rsidR="00D82D5E">
        <w:t>s</w:t>
      </w:r>
      <w:r w:rsidR="000B1CE6">
        <w:t xml:space="preserve"> und</w:t>
      </w:r>
      <w:r w:rsidR="00D82D5E">
        <w:t xml:space="preserve"> die</w:t>
      </w:r>
      <w:r w:rsidR="000B1CE6">
        <w:t xml:space="preserve"> </w:t>
      </w:r>
      <w:r>
        <w:t xml:space="preserve">einfache </w:t>
      </w:r>
      <w:proofErr w:type="spellStart"/>
      <w:r w:rsidR="00524809">
        <w:t>Serialisierung</w:t>
      </w:r>
      <w:proofErr w:type="spellEnd"/>
      <w:r w:rsidR="00D82D5E">
        <w:t xml:space="preserve"> </w:t>
      </w:r>
      <w:r>
        <w:t>der Daten</w:t>
      </w:r>
      <w:r w:rsidR="007A0E3C">
        <w:t xml:space="preserve"> mit Mitteln der jeweiligen Programmiersprache</w:t>
      </w:r>
      <w:r>
        <w:t>. Da die</w:t>
      </w:r>
      <w:r w:rsidR="00524809">
        <w:t xml:space="preserve"> </w:t>
      </w:r>
      <w:proofErr w:type="spellStart"/>
      <w:r w:rsidR="00524809">
        <w:t>Serialisierung</w:t>
      </w:r>
      <w:proofErr w:type="spellEnd"/>
      <w:r w:rsidR="005C3F88">
        <w:t xml:space="preserve"> </w:t>
      </w:r>
      <w:r w:rsidR="00524809">
        <w:t>sprachenabhängig</w:t>
      </w:r>
      <w:r w:rsidR="002227C1">
        <w:t xml:space="preserve"> </w:t>
      </w:r>
      <w:r w:rsidR="00D85E7A">
        <w:t xml:space="preserve">ist und in der Regel eine </w:t>
      </w:r>
      <w:r w:rsidR="002227C1">
        <w:t>Aufspaltung</w:t>
      </w:r>
      <w:r w:rsidR="007240B1">
        <w:t xml:space="preserve"> der Daten</w:t>
      </w:r>
      <w:r w:rsidR="002227C1">
        <w:t xml:space="preserve"> </w:t>
      </w:r>
      <w:r w:rsidR="007240B1">
        <w:t xml:space="preserve">in einzelne verteilte Dateien nach sich zieht, kommt sie </w:t>
      </w:r>
      <w:r w:rsidR="00812B1E">
        <w:t xml:space="preserve">hier </w:t>
      </w:r>
      <w:r w:rsidR="007240B1">
        <w:t>nicht in Frage.</w:t>
      </w:r>
    </w:p>
    <w:p w:rsidR="004419D7" w:rsidRDefault="00E50C21" w:rsidP="00E50C21">
      <w:r w:rsidRPr="00E50C21">
        <w:lastRenderedPageBreak/>
        <w:t>HDF5 ist ein erweiterbares, für die effiziente Speicherung und Verwaltung von komplexen Daten konzipiertes Datenmodell</w:t>
      </w:r>
      <w:r>
        <w:t xml:space="preserve">. </w:t>
      </w:r>
      <w:r w:rsidR="00C63C9F">
        <w:t xml:space="preserve">Es </w:t>
      </w:r>
      <w:r w:rsidR="001D3C37">
        <w:t>unterstützt</w:t>
      </w:r>
      <w:r w:rsidR="00411D9C">
        <w:t xml:space="preserve"> </w:t>
      </w:r>
      <w:r w:rsidR="001D3C37">
        <w:t xml:space="preserve">je nach Erweiterung </w:t>
      </w:r>
      <w:r w:rsidR="00411D9C">
        <w:t xml:space="preserve">eine </w:t>
      </w:r>
      <w:r w:rsidR="001D3C37">
        <w:t>Vielz</w:t>
      </w:r>
      <w:r w:rsidR="00E44590">
        <w:t>ahl</w:t>
      </w:r>
      <w:r w:rsidR="00411D9C">
        <w:t xml:space="preserve"> </w:t>
      </w:r>
      <w:r w:rsidR="00704FB9">
        <w:t>verschi</w:t>
      </w:r>
      <w:r w:rsidR="00704FB9">
        <w:t>e</w:t>
      </w:r>
      <w:r w:rsidR="00704FB9">
        <w:t>de</w:t>
      </w:r>
      <w:r w:rsidR="001D3C37">
        <w:t>ner</w:t>
      </w:r>
      <w:r w:rsidR="00704FB9">
        <w:t xml:space="preserve"> </w:t>
      </w:r>
      <w:r w:rsidR="00411D9C">
        <w:t>Datentypen</w:t>
      </w:r>
      <w:r w:rsidR="00E701E9">
        <w:t xml:space="preserve"> </w:t>
      </w:r>
      <w:r w:rsidR="00E701E9">
        <w:fldChar w:fldCharType="begin" w:fldLock="1"/>
      </w:r>
      <w:r w:rsidR="00442DE6">
        <w:instrText>ADDIN CSL_CITATION { "citationItems" : [ { "id" : "ITEM-1", "itemData" : { "URL" : "https://support.hdfgroup.org/HDF5/", "accessed" : { "date-parts" : [ [ "2017", "3", "1" ] ] }, "author" : [ { "dropping-particle" : "", "family" : "HDF Group", "given" : "", "non-dropping-particle" : "", "parse-names" : false, "suffix" : "" } ], "id" : "ITEM-1", "issued" : { "date-parts" : [ [ "2017" ] ] }, "title" : "HDF Group - HDF5", "type" : "webpage" }, "uris" : [ "http://www.mendeley.com/documents/?uuid=e157a29e-35b2-35eb-9831-73ef94a2f16d" ] } ], "mendeley" : { "formattedCitation" : "(HDF Group, 2017)", "plainTextFormattedCitation" : "(HDF Group, 2017)", "previouslyFormattedCitation" : "(HDF Group, 2017)" }, "properties" : { "noteIndex" : 0 }, "schema" : "https://github.com/citation-style-language/schema/raw/master/csl-citation.json" }</w:instrText>
      </w:r>
      <w:r w:rsidR="00E701E9">
        <w:fldChar w:fldCharType="separate"/>
      </w:r>
      <w:r w:rsidR="00E701E9" w:rsidRPr="00E701E9">
        <w:rPr>
          <w:noProof/>
        </w:rPr>
        <w:t>(HDF Group, 2017)</w:t>
      </w:r>
      <w:r w:rsidR="00E701E9">
        <w:fldChar w:fldCharType="end"/>
      </w:r>
      <w:r w:rsidR="00E701E9">
        <w:t xml:space="preserve">. </w:t>
      </w:r>
      <w:r w:rsidR="004C16CD">
        <w:t>Z</w:t>
      </w:r>
      <w:r w:rsidR="004C16CD" w:rsidRPr="004C16CD">
        <w:t>udem ist es ein im wissenschaftlichen Bereich sehr gebräuchliches Datenformat.</w:t>
      </w:r>
    </w:p>
    <w:p w:rsidR="003C23F3" w:rsidRDefault="00B106DE" w:rsidP="00B106DE">
      <w:r>
        <w:t xml:space="preserve">Der Vorteil </w:t>
      </w:r>
      <w:r w:rsidR="00DD23A9">
        <w:t xml:space="preserve">der Nutzung </w:t>
      </w:r>
      <w:r>
        <w:t xml:space="preserve">eines </w:t>
      </w:r>
      <w:r w:rsidR="00824614">
        <w:t xml:space="preserve">SQL- oder </w:t>
      </w:r>
      <w:proofErr w:type="spellStart"/>
      <w:r w:rsidR="00824614">
        <w:t>NoSQL-</w:t>
      </w:r>
      <w:r>
        <w:t>D</w:t>
      </w:r>
      <w:r w:rsidR="00F8597F">
        <w:t>atenbankssystems</w:t>
      </w:r>
      <w:proofErr w:type="spellEnd"/>
      <w:r w:rsidR="00F8597F">
        <w:t xml:space="preserve"> </w:t>
      </w:r>
      <w:r w:rsidR="00585350">
        <w:t>ist</w:t>
      </w:r>
      <w:r w:rsidR="00572218">
        <w:t xml:space="preserve"> vor allem</w:t>
      </w:r>
      <w:r w:rsidR="00585350">
        <w:t>, dass ein</w:t>
      </w:r>
      <w:r w:rsidR="00E01CF8">
        <w:t xml:space="preserve"> zentrale</w:t>
      </w:r>
      <w:r w:rsidR="00585350">
        <w:t>r</w:t>
      </w:r>
      <w:r>
        <w:t xml:space="preserve"> Zugriff</w:t>
      </w:r>
      <w:r w:rsidR="00585350">
        <w:t xml:space="preserve"> nicht nur über das Dateisystem</w:t>
      </w:r>
      <w:r w:rsidR="00E01CF8">
        <w:t>,</w:t>
      </w:r>
      <w:r w:rsidR="00585350">
        <w:t xml:space="preserve"> sondern</w:t>
      </w:r>
      <w:r w:rsidR="006A1381">
        <w:t xml:space="preserve"> </w:t>
      </w:r>
      <w:r w:rsidR="00E01CF8">
        <w:t>auch</w:t>
      </w:r>
      <w:r w:rsidR="00BB4B6D">
        <w:t xml:space="preserve"> über einen Server in einem </w:t>
      </w:r>
      <w:r>
        <w:t>Netzwerk</w:t>
      </w:r>
      <w:r w:rsidR="006A1381">
        <w:t xml:space="preserve"> möglich ist</w:t>
      </w:r>
      <w:r>
        <w:t>.</w:t>
      </w:r>
      <w:r w:rsidR="00DB2004">
        <w:t xml:space="preserve"> </w:t>
      </w:r>
      <w:proofErr w:type="spellStart"/>
      <w:r w:rsidR="0062739C" w:rsidRPr="0062739C">
        <w:t>No</w:t>
      </w:r>
      <w:proofErr w:type="spellEnd"/>
      <w:r w:rsidR="0062739C" w:rsidRPr="0062739C">
        <w:t>-SQL bietet eine gute Skalierbarkeit bei großen ungeordneten Datenmengen, während sich SQL besser eignet, Daten strukturiert abzulegen. Für die Bedürfnisse des geplanten Systems ist SQL besser geeignet, allerdings unnötig</w:t>
      </w:r>
      <w:r w:rsidR="003C23F3">
        <w:t xml:space="preserve"> </w:t>
      </w:r>
      <w:r w:rsidR="00B85A6F">
        <w:t>komplex</w:t>
      </w:r>
      <w:r w:rsidR="00C06A10">
        <w:t>.</w:t>
      </w:r>
      <w:r w:rsidR="00B85A6F">
        <w:t xml:space="preserve"> </w:t>
      </w:r>
      <w:r w:rsidR="00C06A10">
        <w:t>E</w:t>
      </w:r>
      <w:r w:rsidR="003C23F3">
        <w:t>infache Zuordnungen von Daten zu bestimmten Kategorien lassen sich auch über HDF5 abbilden.</w:t>
      </w:r>
    </w:p>
    <w:p w:rsidR="009D2BFE" w:rsidRDefault="003C23F3" w:rsidP="00263969">
      <w:r>
        <w:t xml:space="preserve">Da im Rahmen der Arbeit keine Client-Server Anwendung umgesetzt werden soll, scheint HDF5 </w:t>
      </w:r>
      <w:r w:rsidR="00667A26">
        <w:t xml:space="preserve">von den genannten Möglichkeiten </w:t>
      </w:r>
      <w:r>
        <w:t>als am besten für die Datenhaltung geeignet.</w:t>
      </w:r>
    </w:p>
    <w:p w:rsidR="00995DF2" w:rsidRDefault="00CA36F9" w:rsidP="00995DF2">
      <w:pPr>
        <w:pStyle w:val="berschrift2"/>
        <w:numPr>
          <w:ilvl w:val="1"/>
          <w:numId w:val="1"/>
        </w:numPr>
        <w:ind w:left="567" w:hanging="567"/>
        <w:jc w:val="left"/>
      </w:pPr>
      <w:bookmarkStart w:id="116" w:name="_Toc476722440"/>
      <w:r>
        <w:t xml:space="preserve">Grafische Oberfläche und </w:t>
      </w:r>
      <w:r w:rsidR="00995DF2">
        <w:t>Testumgebung</w:t>
      </w:r>
      <w:bookmarkEnd w:id="116"/>
    </w:p>
    <w:p w:rsidR="00995DF2" w:rsidRDefault="00345E3C" w:rsidP="00995DF2">
      <w:r>
        <w:t>Neben</w:t>
      </w:r>
      <w:r w:rsidR="00995DF2">
        <w:t xml:space="preserve"> dem </w:t>
      </w:r>
      <w:r>
        <w:t>Klassifizierungs-</w:t>
      </w:r>
      <w:r w:rsidR="00995DF2">
        <w:t xml:space="preserve">System soll eine grafische Oberfläche erstellt werden, mit </w:t>
      </w:r>
      <w:r w:rsidR="007D7A07">
        <w:t>der</w:t>
      </w:r>
      <w:r w:rsidR="00995DF2">
        <w:t xml:space="preserve"> sich die Komponenten einzeln</w:t>
      </w:r>
      <w:r w:rsidR="001E20E1">
        <w:t xml:space="preserve"> und in Kombination </w:t>
      </w:r>
      <w:r w:rsidR="009337D5">
        <w:t>steuern</w:t>
      </w:r>
      <w:r w:rsidR="00A359DF">
        <w:t xml:space="preserve">, </w:t>
      </w:r>
      <w:r w:rsidR="00995DF2">
        <w:t>visualisieren</w:t>
      </w:r>
      <w:r w:rsidR="009306A9">
        <w:t xml:space="preserve"> </w:t>
      </w:r>
      <w:r w:rsidR="00A359DF">
        <w:t xml:space="preserve">und </w:t>
      </w:r>
      <w:r w:rsidR="00F24A30">
        <w:t>evaluieren</w:t>
      </w:r>
      <w:r w:rsidR="00A359DF">
        <w:t xml:space="preserve"> </w:t>
      </w:r>
      <w:r w:rsidR="009306A9">
        <w:t>lassen</w:t>
      </w:r>
      <w:r w:rsidR="00995DF2">
        <w:t>.</w:t>
      </w:r>
    </w:p>
    <w:p w:rsidR="009306A9" w:rsidRDefault="009306A9" w:rsidP="00995DF2">
      <w:r>
        <w:t xml:space="preserve">Die </w:t>
      </w:r>
      <w:r w:rsidR="00427136">
        <w:t xml:space="preserve">Funktionalität der </w:t>
      </w:r>
      <w:r>
        <w:t xml:space="preserve">Segmentierung soll sich </w:t>
      </w:r>
      <w:r w:rsidR="007F130C">
        <w:t>anhand</w:t>
      </w:r>
      <w:r>
        <w:t xml:space="preserve"> ausgewählte</w:t>
      </w:r>
      <w:r w:rsidR="007F130C">
        <w:t>r</w:t>
      </w:r>
      <w:r>
        <w:t xml:space="preserve"> Bilder </w:t>
      </w:r>
      <w:r w:rsidR="00D670A1">
        <w:t>testen</w:t>
      </w:r>
      <w:r>
        <w:t xml:space="preserve"> lassen, indem Zwischenbilder</w:t>
      </w:r>
      <w:r w:rsidR="00D31C9A">
        <w:t xml:space="preserve"> und Endresultate</w:t>
      </w:r>
      <w:r>
        <w:t xml:space="preserve"> der Filterungen und Schwellwert</w:t>
      </w:r>
      <w:r w:rsidR="002B221D">
        <w:t>verfahren</w:t>
      </w:r>
      <w:r w:rsidR="00C920D9">
        <w:t xml:space="preserve"> dargestellt werden.</w:t>
      </w:r>
    </w:p>
    <w:p w:rsidR="00332E44" w:rsidRDefault="00CC7AD9" w:rsidP="00995DF2">
      <w:r>
        <w:t xml:space="preserve">Es </w:t>
      </w:r>
      <w:r w:rsidR="009306A9">
        <w:t>ist geplant, aus der Oberfläche heraus die Extraktion der Features zu sta</w:t>
      </w:r>
      <w:r w:rsidR="00543F61">
        <w:t>rten und in der Datenhaltung ab</w:t>
      </w:r>
      <w:r w:rsidR="004C4F60">
        <w:t>zu</w:t>
      </w:r>
      <w:r w:rsidR="009306A9">
        <w:t xml:space="preserve">legen. </w:t>
      </w:r>
      <w:r w:rsidR="004C4F60">
        <w:t>Zur Wahrung der</w:t>
      </w:r>
      <w:r w:rsidR="00210382">
        <w:t xml:space="preserve"> Übersichtlichkeit </w:t>
      </w:r>
      <w:r w:rsidR="00C04496">
        <w:t>soll</w:t>
      </w:r>
      <w:r w:rsidR="00210382">
        <w:t xml:space="preserve"> sie</w:t>
      </w:r>
      <w:r w:rsidR="00C04496">
        <w:t xml:space="preserve"> </w:t>
      </w:r>
      <w:r w:rsidR="006130C0">
        <w:t>eine</w:t>
      </w:r>
      <w:r w:rsidR="00C04496">
        <w:t xml:space="preserve"> </w:t>
      </w:r>
      <w:r w:rsidR="006130C0">
        <w:t>Visualisierung</w:t>
      </w:r>
      <w:r w:rsidR="00C04496">
        <w:t xml:space="preserve"> </w:t>
      </w:r>
      <w:r w:rsidR="00B2075F">
        <w:t xml:space="preserve">aller </w:t>
      </w:r>
      <w:r>
        <w:t xml:space="preserve">bereits </w:t>
      </w:r>
      <w:r w:rsidR="00B2075F">
        <w:t>in der Datenhaltung hinterlegten Features, der zugehörigen Spezies</w:t>
      </w:r>
      <w:r w:rsidR="00210382">
        <w:t xml:space="preserve"> und der für die </w:t>
      </w:r>
      <w:r w:rsidR="00662B44">
        <w:t>Transformation der Daten</w:t>
      </w:r>
      <w:r w:rsidR="00210382">
        <w:t xml:space="preserve"> verwendeten </w:t>
      </w:r>
      <w:r w:rsidR="00EC5C48">
        <w:t>Codebücher</w:t>
      </w:r>
      <w:r w:rsidR="00662B44">
        <w:t xml:space="preserve"> bieten</w:t>
      </w:r>
      <w:r w:rsidR="006130C0">
        <w:t>.</w:t>
      </w:r>
      <w:r w:rsidR="00D96441">
        <w:t xml:space="preserve"> </w:t>
      </w:r>
      <w:r w:rsidR="00332E44">
        <w:t>Training und Evaluation sollen sich mit in</w:t>
      </w:r>
      <w:r w:rsidR="00D96441">
        <w:t>nerhalb</w:t>
      </w:r>
      <w:r w:rsidR="00332E44">
        <w:t xml:space="preserve"> der Oberfläche ausgewählten Features und Parametern</w:t>
      </w:r>
      <w:r w:rsidR="00A57344">
        <w:t xml:space="preserve"> starten lassen</w:t>
      </w:r>
      <w:r w:rsidR="00332E44">
        <w:t>.</w:t>
      </w:r>
    </w:p>
    <w:p w:rsidR="004C4F60" w:rsidRDefault="006E752C" w:rsidP="00995DF2">
      <w:r>
        <w:t>Für eine verbesserte Plan</w:t>
      </w:r>
      <w:r w:rsidR="001D42D4">
        <w:t>barkeit der Evaluation</w:t>
      </w:r>
      <w:r w:rsidR="00332E44">
        <w:t xml:space="preserve"> </w:t>
      </w:r>
      <w:r w:rsidR="004C4F60">
        <w:t xml:space="preserve">soll </w:t>
      </w:r>
      <w:r w:rsidR="00332E44">
        <w:t xml:space="preserve">es </w:t>
      </w:r>
      <w:r>
        <w:t xml:space="preserve">zudem </w:t>
      </w:r>
      <w:r w:rsidR="00332E44">
        <w:t>die</w:t>
      </w:r>
      <w:r w:rsidR="004C4F60">
        <w:t xml:space="preserve"> Möglichkeit</w:t>
      </w:r>
      <w:r w:rsidR="00332E44">
        <w:t xml:space="preserve"> einer Projektierung geben</w:t>
      </w:r>
      <w:r w:rsidR="00FB54FC">
        <w:t xml:space="preserve">. </w:t>
      </w:r>
      <w:r w:rsidR="00EA6E3C">
        <w:t xml:space="preserve">Es sollen </w:t>
      </w:r>
      <w:r>
        <w:t>Projekte</w:t>
      </w:r>
      <w:r w:rsidR="00EA6E3C">
        <w:t xml:space="preserve"> angelegt werden können, die sich bezüglich der</w:t>
      </w:r>
      <w:r>
        <w:t xml:space="preserve"> </w:t>
      </w:r>
      <w:r w:rsidR="007F2573">
        <w:t>verwendeten Bildd</w:t>
      </w:r>
      <w:r>
        <w:t>atensät</w:t>
      </w:r>
      <w:r w:rsidR="003022CC">
        <w:t>ze</w:t>
      </w:r>
      <w:r>
        <w:t xml:space="preserve"> und Parameter</w:t>
      </w:r>
      <w:r w:rsidR="00EA6E3C">
        <w:t xml:space="preserve"> unterscheiden</w:t>
      </w:r>
      <w:r>
        <w:t>.</w:t>
      </w:r>
    </w:p>
    <w:p w:rsidR="00F34BED" w:rsidRDefault="00F34BED" w:rsidP="00F34BED">
      <w:r>
        <w:lastRenderedPageBreak/>
        <w:t>Z</w:t>
      </w:r>
      <w:r w:rsidR="00794526">
        <w:t>usätzlich</w:t>
      </w:r>
      <w:r w:rsidR="00C632CF">
        <w:t xml:space="preserve"> zur Oberfläche</w:t>
      </w:r>
      <w:r w:rsidR="00794526">
        <w:t xml:space="preserve"> sollen</w:t>
      </w:r>
      <w:r>
        <w:t xml:space="preserve"> </w:t>
      </w:r>
      <w:proofErr w:type="spellStart"/>
      <w:r w:rsidR="00714DF1">
        <w:t>Unittests</w:t>
      </w:r>
      <w:proofErr w:type="spellEnd"/>
      <w:r w:rsidR="00714DF1">
        <w:t xml:space="preserve"> </w:t>
      </w:r>
      <w:r>
        <w:t>sicherstellen, dass bei Änderungen an den Systemkomponenten während der Entwicklung die erwarteten Kernfunktionalitäten erhalten bleiben.</w:t>
      </w:r>
    </w:p>
    <w:p w:rsidR="00190BA7" w:rsidRDefault="00190C71" w:rsidP="00190BA7">
      <w:pPr>
        <w:pStyle w:val="berschrift2"/>
        <w:numPr>
          <w:ilvl w:val="1"/>
          <w:numId w:val="1"/>
        </w:numPr>
        <w:ind w:left="567" w:hanging="567"/>
        <w:jc w:val="left"/>
      </w:pPr>
      <w:bookmarkStart w:id="117" w:name="_Toc476722441"/>
      <w:r>
        <w:t>Modularisierung des Systems</w:t>
      </w:r>
      <w:bookmarkEnd w:id="117"/>
    </w:p>
    <w:p w:rsidR="00190C71" w:rsidRDefault="0074238B" w:rsidP="00190BA7">
      <w:r>
        <w:t>Das System soll streng modular aufgebaut werden, um eine Austauschbarkeit und Wiede</w:t>
      </w:r>
      <w:r>
        <w:t>r</w:t>
      </w:r>
      <w:r>
        <w:t>verwendbarkeit der einzelnen Module zu gewährleisten.</w:t>
      </w:r>
    </w:p>
    <w:p w:rsidR="00341D37" w:rsidRDefault="0074238B" w:rsidP="00190BA7">
      <w:r>
        <w:t>Das System teilt sich der Aufgabe der Komponenten</w:t>
      </w:r>
      <w:r w:rsidR="00567737">
        <w:t xml:space="preserve"> entsprechend</w:t>
      </w:r>
      <w:r>
        <w:t xml:space="preserve"> in die Module Segme</w:t>
      </w:r>
      <w:r>
        <w:t>n</w:t>
      </w:r>
      <w:r>
        <w:t xml:space="preserve">tierung, Features, </w:t>
      </w:r>
      <w:r w:rsidR="00EC5C48">
        <w:t>Codebücher</w:t>
      </w:r>
      <w:r w:rsidR="00567737">
        <w:t xml:space="preserve">, </w:t>
      </w:r>
      <w:proofErr w:type="spellStart"/>
      <w:r>
        <w:t>Klassifizie</w:t>
      </w:r>
      <w:r w:rsidR="00902F48">
        <w:t>rer</w:t>
      </w:r>
      <w:proofErr w:type="spellEnd"/>
      <w:r w:rsidR="00902F48">
        <w:t xml:space="preserve">, </w:t>
      </w:r>
      <w:r>
        <w:t>Datenhaltung</w:t>
      </w:r>
      <w:r w:rsidR="00902F48">
        <w:t xml:space="preserve"> und </w:t>
      </w:r>
      <w:r w:rsidR="0005215B">
        <w:t xml:space="preserve">grafische </w:t>
      </w:r>
      <w:r w:rsidR="00902F48">
        <w:t>Oberfläche</w:t>
      </w:r>
      <w:r w:rsidR="00C60A26">
        <w:t xml:space="preserve"> auf.</w:t>
      </w:r>
      <w:r w:rsidR="00567737">
        <w:t xml:space="preserve"> </w:t>
      </w:r>
    </w:p>
    <w:p w:rsidR="0027033E" w:rsidRDefault="00567737" w:rsidP="00190BA7">
      <w:r>
        <w:t>Die Module sollen möglichst stark voneinander getrennt werden</w:t>
      </w:r>
      <w:r w:rsidR="00A46A5F">
        <w:t>.</w:t>
      </w:r>
      <w:r w:rsidR="000B0ECE">
        <w:t xml:space="preserve"> Segmentierung,</w:t>
      </w:r>
      <w:r w:rsidR="00341D37">
        <w:t xml:space="preserve"> Features, </w:t>
      </w:r>
      <w:proofErr w:type="spellStart"/>
      <w:r w:rsidR="0027033E">
        <w:t>Klassifizierer</w:t>
      </w:r>
      <w:proofErr w:type="spellEnd"/>
      <w:r w:rsidR="0027033E">
        <w:t xml:space="preserve"> </w:t>
      </w:r>
      <w:r w:rsidR="00341D37">
        <w:t xml:space="preserve">und </w:t>
      </w:r>
      <w:r w:rsidR="00EC5C48">
        <w:t>Codebücher</w:t>
      </w:r>
      <w:r w:rsidR="00341D37">
        <w:t xml:space="preserve"> </w:t>
      </w:r>
      <w:r w:rsidR="000B0ECE">
        <w:t xml:space="preserve">gehören zur Modellschicht und sollen </w:t>
      </w:r>
      <w:r w:rsidR="0027033E">
        <w:t xml:space="preserve">keine Kenntnis von der Datenhaltung und </w:t>
      </w:r>
      <w:r w:rsidR="00341D37">
        <w:t xml:space="preserve">der </w:t>
      </w:r>
      <w:r w:rsidR="0027033E">
        <w:t>Oberfläche haben.</w:t>
      </w:r>
      <w:r w:rsidR="00EA6F82">
        <w:t xml:space="preserve"> Um die Module der Modellschicht zu persistieren, benötigt die Datenhaltung wiederum Kenntnis </w:t>
      </w:r>
      <w:r w:rsidR="00C54348">
        <w:t>ihrer</w:t>
      </w:r>
      <w:r w:rsidR="00EA6F82">
        <w:t xml:space="preserve"> Module</w:t>
      </w:r>
      <w:r w:rsidR="001D607A">
        <w:t>, aber nicht von der Oberfläche</w:t>
      </w:r>
      <w:r w:rsidR="00EA6F82">
        <w:t>.</w:t>
      </w:r>
      <w:r w:rsidR="00A564DF">
        <w:t xml:space="preserve"> Die Oberfläche hat die Aufgaben eines Controllers und </w:t>
      </w:r>
      <w:r w:rsidR="00923C53">
        <w:t xml:space="preserve">hat </w:t>
      </w:r>
      <w:r w:rsidR="00A564DF">
        <w:t xml:space="preserve">Zugriff auf Methoden </w:t>
      </w:r>
      <w:r w:rsidR="007C47D9">
        <w:t xml:space="preserve">sowohl </w:t>
      </w:r>
      <w:r w:rsidR="00A564DF">
        <w:t>der Modellschicht</w:t>
      </w:r>
      <w:r w:rsidR="007C47D9">
        <w:t>, als auch</w:t>
      </w:r>
      <w:r w:rsidR="00A564DF">
        <w:t xml:space="preserve"> der Datenhaltung</w:t>
      </w:r>
      <w:r w:rsidR="007C47D9">
        <w:t>.</w:t>
      </w:r>
    </w:p>
    <w:p w:rsidR="002C7E2E" w:rsidRDefault="002C7E2E" w:rsidP="00190BA7">
      <w:r>
        <w:t xml:space="preserve">Um die Austauschbarkeit </w:t>
      </w:r>
      <w:r w:rsidR="00FE2C56">
        <w:t xml:space="preserve">und Erweiterbarkeit </w:t>
      </w:r>
      <w:r w:rsidR="002673B7">
        <w:t>der Module der</w:t>
      </w:r>
      <w:r w:rsidR="00FE2C56">
        <w:t xml:space="preserve"> Modellschicht sicherzuste</w:t>
      </w:r>
      <w:r w:rsidR="00FE2C56">
        <w:t>l</w:t>
      </w:r>
      <w:r w:rsidR="00FE2C56">
        <w:t>len, erben diese</w:t>
      </w:r>
      <w:r w:rsidR="002673B7">
        <w:t xml:space="preserve"> von Interface</w:t>
      </w:r>
      <w:r w:rsidR="00FE2C56">
        <w:t>s</w:t>
      </w:r>
      <w:r w:rsidR="00601D4D">
        <w:t xml:space="preserve"> beziehungsweise abstrakten Klassen</w:t>
      </w:r>
      <w:r w:rsidR="00FE2C56">
        <w:t xml:space="preserve">, die die nach außen hin benötigten Funktionen </w:t>
      </w:r>
      <w:r w:rsidR="003C4360">
        <w:t>beschreiben</w:t>
      </w:r>
      <w:r>
        <w:t xml:space="preserve">. Da auch die Datenhaltung in Hinblick auf mögliche zukünftige Erweiterungen austauschbar sein soll, </w:t>
      </w:r>
      <w:r w:rsidR="00E73E59">
        <w:t>erhält auch sie ein Interface</w:t>
      </w:r>
      <w:r>
        <w:t>.</w:t>
      </w:r>
      <w:r w:rsidR="001F1AEB">
        <w:t xml:space="preserve"> Bei der Obe</w:t>
      </w:r>
      <w:r w:rsidR="003C4360">
        <w:t>rfläche ist dies natürlich nicht nötig</w:t>
      </w:r>
      <w:r w:rsidR="00194311">
        <w:t>,</w:t>
      </w:r>
      <w:r w:rsidR="001F1AEB">
        <w:t xml:space="preserve"> da sie der Steuerung der Komponenten dient, und alle anderen Module keine Kenntnis über sie haben.</w:t>
      </w:r>
    </w:p>
    <w:p w:rsidR="008238BB" w:rsidRDefault="008238BB" w:rsidP="00190BA7"/>
    <w:p w:rsidR="008238BB" w:rsidRDefault="008238BB" w:rsidP="00190BA7"/>
    <w:p w:rsidR="006B0AA6" w:rsidRDefault="006B0AA6" w:rsidP="00190BA7"/>
    <w:p w:rsidR="00E33F1D" w:rsidRDefault="00E33F1D" w:rsidP="00190BA7"/>
    <w:p w:rsidR="00D732AD" w:rsidRDefault="00D732AD" w:rsidP="00D732AD">
      <w:pPr>
        <w:pStyle w:val="berschrift1"/>
        <w:numPr>
          <w:ilvl w:val="0"/>
          <w:numId w:val="1"/>
        </w:numPr>
      </w:pPr>
      <w:bookmarkStart w:id="118" w:name="_Toc476722442"/>
      <w:r>
        <w:lastRenderedPageBreak/>
        <w:t>Implementierung</w:t>
      </w:r>
      <w:r w:rsidR="009264CC">
        <w:t xml:space="preserve"> des System</w:t>
      </w:r>
      <w:r w:rsidR="00D550FC">
        <w:t>s</w:t>
      </w:r>
      <w:bookmarkEnd w:id="118"/>
    </w:p>
    <w:p w:rsidR="00423068" w:rsidRDefault="0042706E" w:rsidP="00423068">
      <w:pPr>
        <w:pStyle w:val="berschrift2"/>
        <w:numPr>
          <w:ilvl w:val="1"/>
          <w:numId w:val="1"/>
        </w:numPr>
        <w:ind w:left="567" w:hanging="567"/>
        <w:jc w:val="left"/>
      </w:pPr>
      <w:bookmarkStart w:id="119" w:name="_Ref476092414"/>
      <w:bookmarkStart w:id="120" w:name="_Toc476722443"/>
      <w:r>
        <w:t>V</w:t>
      </w:r>
      <w:r w:rsidR="00990B3E">
        <w:t>erwendete B</w:t>
      </w:r>
      <w:r w:rsidR="00423068">
        <w:t>ibliotheken</w:t>
      </w:r>
      <w:bookmarkEnd w:id="119"/>
      <w:bookmarkEnd w:id="120"/>
    </w:p>
    <w:p w:rsidR="00591152" w:rsidRDefault="00FF159B" w:rsidP="00FF159B">
      <w:r>
        <w:t xml:space="preserve">Zur Umsetzung des Systems </w:t>
      </w:r>
      <w:r w:rsidR="00092B03">
        <w:t xml:space="preserve">kommen </w:t>
      </w:r>
      <w:r>
        <w:t xml:space="preserve">verschiedene Programmiersprachen und Bibliotheken </w:t>
      </w:r>
      <w:r w:rsidR="00092B03">
        <w:t>in Frage</w:t>
      </w:r>
      <w:r>
        <w:t xml:space="preserve">. </w:t>
      </w:r>
    </w:p>
    <w:p w:rsidR="00FF159B" w:rsidRDefault="00092B03" w:rsidP="00FF159B">
      <w:r>
        <w:t xml:space="preserve">Bei </w:t>
      </w:r>
      <w:proofErr w:type="spellStart"/>
      <w:r>
        <w:t>OpenCV</w:t>
      </w:r>
      <w:proofErr w:type="spellEnd"/>
      <w:r>
        <w:t xml:space="preserve"> handelt es sich um eine</w:t>
      </w:r>
      <w:r w:rsidR="007B15F1">
        <w:t xml:space="preserve"> als Open Source </w:t>
      </w:r>
      <w:r w:rsidR="0054641D">
        <w:t xml:space="preserve">frei </w:t>
      </w:r>
      <w:r w:rsidR="00924674">
        <w:t>verfügbare</w:t>
      </w:r>
      <w:r w:rsidR="007B15F1">
        <w:t xml:space="preserve"> Bibliothek</w:t>
      </w:r>
      <w:r w:rsidR="004C6745">
        <w:t>, die sich auf Aufgaben</w:t>
      </w:r>
      <w:r w:rsidR="007B15F1">
        <w:t xml:space="preserve"> des maschinellen Sehens und des maschinellen Lernens spezialisiert.</w:t>
      </w:r>
      <w:r w:rsidR="0090411A">
        <w:t xml:space="preserve"> </w:t>
      </w:r>
      <w:proofErr w:type="spellStart"/>
      <w:r w:rsidR="0090411A">
        <w:t>OpenCV</w:t>
      </w:r>
      <w:proofErr w:type="spellEnd"/>
      <w:r w:rsidR="00591152">
        <w:t xml:space="preserve"> </w:t>
      </w:r>
      <w:r w:rsidR="00A16E43">
        <w:t>lässt sich in d</w:t>
      </w:r>
      <w:r w:rsidR="00D776AB">
        <w:t>ie</w:t>
      </w:r>
      <w:r w:rsidR="00A16E43">
        <w:t xml:space="preserve"> Programmiersprachen C, C++, Java und Python einbinden</w:t>
      </w:r>
      <w:r w:rsidR="0090411A">
        <w:t xml:space="preserve">. </w:t>
      </w:r>
      <w:r w:rsidR="004459E5">
        <w:t xml:space="preserve">Es besitzt </w:t>
      </w:r>
      <w:r w:rsidR="0090411A">
        <w:t>eine große Community, sprich eine breite Basis an Nutzern und an Mitwirkenden</w:t>
      </w:r>
      <w:r w:rsidR="00BD7801">
        <w:t>, die die C</w:t>
      </w:r>
      <w:r w:rsidR="0090411A">
        <w:t>ode</w:t>
      </w:r>
      <w:r w:rsidR="00BD7801">
        <w:t>basis</w:t>
      </w:r>
      <w:r w:rsidR="0090411A">
        <w:t xml:space="preserve"> fortlaufend erweitern und verbessern.</w:t>
      </w:r>
      <w:r w:rsidR="0054641D">
        <w:t xml:space="preserve"> </w:t>
      </w:r>
      <w:r w:rsidR="0023300A">
        <w:fldChar w:fldCharType="begin" w:fldLock="1"/>
      </w:r>
      <w:r w:rsidR="006D5712">
        <w:instrText>ADDIN CSL_CITATION { "citationItems" : [ { "id" : "ITEM-1", "itemData" : { "URL" : "http://opencv.org/about.html", "accessed" : { "date-parts" : [ [ "2017", "3", "1" ] ] }, "author" : [ { "dropping-particle" : "", "family" : "OpenCV", "given" : "", "non-dropping-particle" : "", "parse-names" : false, "suffix" : "" } ], "id" : "ITEM-1", "issued" : { "date-parts" : [ [ "2017" ] ] }, "title" : "ABOUT | OpenCV", "type" : "webpage" }, "uris" : [ "http://www.mendeley.com/documents/?uuid=7551868e-eb0d-34c2-a74c-fce118be598d" ] } ], "mendeley" : { "formattedCitation" : "(OpenCV, 2017)", "plainTextFormattedCitation" : "(OpenCV, 2017)", "previouslyFormattedCitation" : "(OpenCV, 2017)" }, "properties" : { "noteIndex" : 0 }, "schema" : "https://github.com/citation-style-language/schema/raw/master/csl-citation.json" }</w:instrText>
      </w:r>
      <w:r w:rsidR="0023300A">
        <w:fldChar w:fldCharType="separate"/>
      </w:r>
      <w:r w:rsidR="0023300A" w:rsidRPr="0023300A">
        <w:rPr>
          <w:noProof/>
        </w:rPr>
        <w:t>(OpenCV, 2017)</w:t>
      </w:r>
      <w:r w:rsidR="0023300A">
        <w:fldChar w:fldCharType="end"/>
      </w:r>
    </w:p>
    <w:p w:rsidR="006D6FD8" w:rsidRDefault="00F756D7" w:rsidP="00FF159B">
      <w:r>
        <w:t xml:space="preserve">Die Software </w:t>
      </w:r>
      <w:r w:rsidR="00FF159B">
        <w:t xml:space="preserve">MATLAB </w:t>
      </w:r>
      <w:r w:rsidR="00092B03">
        <w:t>ist dagegen auch für Studenten nur kommerziell verfügbar</w:t>
      </w:r>
      <w:r w:rsidR="009F3749">
        <w:t xml:space="preserve">. </w:t>
      </w:r>
      <w:r w:rsidR="00CC23EC">
        <w:t xml:space="preserve">Sie </w:t>
      </w:r>
      <w:r w:rsidR="00092B03">
        <w:t xml:space="preserve"> </w:t>
      </w:r>
      <w:r w:rsidR="00FF159B">
        <w:t>bietet umfangreiche Bibliothe</w:t>
      </w:r>
      <w:r w:rsidR="0038588F">
        <w:t>ken für maschinelles Lernen</w:t>
      </w:r>
      <w:r w:rsidR="009F3749">
        <w:t xml:space="preserve"> und</w:t>
      </w:r>
      <w:r w:rsidR="0038588F">
        <w:t xml:space="preserve"> </w:t>
      </w:r>
      <w:r w:rsidR="009F3749">
        <w:t>ist</w:t>
      </w:r>
      <w:r w:rsidR="00FF159B">
        <w:t xml:space="preserve"> </w:t>
      </w:r>
      <w:r w:rsidR="009F3749">
        <w:t xml:space="preserve">vor allem </w:t>
      </w:r>
      <w:r w:rsidR="00FF159B">
        <w:t>im wisse</w:t>
      </w:r>
      <w:r w:rsidR="00FF159B">
        <w:t>n</w:t>
      </w:r>
      <w:r w:rsidR="0038588F">
        <w:t xml:space="preserve">schaftlichen Bereich </w:t>
      </w:r>
      <w:r w:rsidR="009F3749">
        <w:t>weit verbreitet</w:t>
      </w:r>
      <w:r w:rsidR="00FF159B">
        <w:t xml:space="preserve"> </w:t>
      </w:r>
      <w:r w:rsidR="00FF159B" w:rsidRPr="00717265">
        <w:t xml:space="preserve"> </w:t>
      </w:r>
      <w:r w:rsidR="0038588F">
        <w:fldChar w:fldCharType="begin" w:fldLock="1"/>
      </w:r>
      <w:r w:rsidR="0023300A">
        <w:instrText>ADDIN CSL_CITATION { "citationItems" : [ { "id" : "ITEM-1", "itemData" : { "URL" : "https://de.mathworks.com/products/matlab.html", "accessed" : { "date-parts" : [ [ "2017", "3", "1" ] ] }, "author" : [ { "dropping-particle" : "", "family" : "MathWorks", "given" : "", "non-dropping-particle" : "", "parse-names" : false, "suffix" : "" } ], "id" : "ITEM-1", "issued" : { "date-parts" : [ [ "2017" ] ] }, "title" : "MATLAB - MathWorks", "type" : "webpage" }, "uris" : [ "http://www.mendeley.com/documents/?uuid=ca2b341a-d695-3ad5-8016-961e8f833534" ] } ], "mendeley" : { "formattedCitation" : "(MathWorks, 2017)", "plainTextFormattedCitation" : "(MathWorks, 2017)", "previouslyFormattedCitation" : "(MathWorks, 2017)" }, "properties" : { "noteIndex" : 0 }, "schema" : "https://github.com/citation-style-language/schema/raw/master/csl-citation.json" }</w:instrText>
      </w:r>
      <w:r w:rsidR="0038588F">
        <w:fldChar w:fldCharType="separate"/>
      </w:r>
      <w:r w:rsidR="0038588F" w:rsidRPr="00267445">
        <w:rPr>
          <w:noProof/>
        </w:rPr>
        <w:t>(MathWorks, 2017)</w:t>
      </w:r>
      <w:r w:rsidR="0038588F">
        <w:fldChar w:fldCharType="end"/>
      </w:r>
      <w:r w:rsidR="00FF159B">
        <w:t xml:space="preserve">. </w:t>
      </w:r>
      <w:r w:rsidR="00055EFF">
        <w:t xml:space="preserve">Auch viele der in Kapitel </w:t>
      </w:r>
      <w:r w:rsidR="003E4E11">
        <w:fldChar w:fldCharType="begin"/>
      </w:r>
      <w:r w:rsidR="003E4E11">
        <w:instrText xml:space="preserve"> REF _Ref476056061 \r \h </w:instrText>
      </w:r>
      <w:r w:rsidR="003E4E11">
        <w:fldChar w:fldCharType="separate"/>
      </w:r>
      <w:r w:rsidR="007533F1">
        <w:t>3.3</w:t>
      </w:r>
      <w:r w:rsidR="003E4E11">
        <w:fldChar w:fldCharType="end"/>
      </w:r>
      <w:r w:rsidR="003E4E11">
        <w:t xml:space="preserve"> </w:t>
      </w:r>
      <w:r w:rsidR="00055EFF">
        <w:t xml:space="preserve">erwähnten Arbeiten nutzen MATLAB als Basis für die Umsetzung ihrer Algorithmen. </w:t>
      </w:r>
    </w:p>
    <w:p w:rsidR="00FF159B" w:rsidRDefault="006D6FD8" w:rsidP="00452A0A">
      <w:r>
        <w:t xml:space="preserve">Die </w:t>
      </w:r>
      <w:r w:rsidR="00FF159B">
        <w:t xml:space="preserve">Entscheidung </w:t>
      </w:r>
      <w:r w:rsidR="00A7686B">
        <w:t>fiel</w:t>
      </w:r>
      <w:r w:rsidR="0038588F">
        <w:t xml:space="preserve"> zugunsten einer</w:t>
      </w:r>
      <w:r w:rsidR="00FF159B">
        <w:t xml:space="preserve"> frei</w:t>
      </w:r>
      <w:r w:rsidR="0038588F">
        <w:t xml:space="preserve"> </w:t>
      </w:r>
      <w:r w:rsidR="003006C8">
        <w:t>verfügbaren</w:t>
      </w:r>
      <w:r w:rsidR="00FF159B">
        <w:t xml:space="preserve"> Lösung. Nach der Sammlung von Bilddaten wurde </w:t>
      </w:r>
      <w:r w:rsidR="00EE0A1C">
        <w:t xml:space="preserve">daher </w:t>
      </w:r>
      <w:r w:rsidR="00FF159B">
        <w:t>d</w:t>
      </w:r>
      <w:r w:rsidR="005E1B40">
        <w:t xml:space="preserve">ie Implementierung </w:t>
      </w:r>
      <w:r w:rsidR="00FF159B">
        <w:t xml:space="preserve">der Segmentierung </w:t>
      </w:r>
      <w:r w:rsidR="00452A0A">
        <w:t xml:space="preserve">zunächst </w:t>
      </w:r>
      <w:r w:rsidR="00FF159B">
        <w:t>mit J</w:t>
      </w:r>
      <w:r w:rsidR="00452A0A">
        <w:t xml:space="preserve">ava </w:t>
      </w:r>
      <w:r w:rsidR="004F481F">
        <w:t xml:space="preserve">in Verbindung mit </w:t>
      </w:r>
      <w:proofErr w:type="spellStart"/>
      <w:r w:rsidR="004F481F">
        <w:t>OpenCV</w:t>
      </w:r>
      <w:proofErr w:type="spellEnd"/>
      <w:r w:rsidR="004F481F">
        <w:t xml:space="preserve"> </w:t>
      </w:r>
      <w:r w:rsidR="00FF159B">
        <w:t xml:space="preserve">begonnen. </w:t>
      </w:r>
    </w:p>
    <w:p w:rsidR="00910696" w:rsidRDefault="003E4E11" w:rsidP="00910696">
      <w:r>
        <w:t>Hinsichtlich der um</w:t>
      </w:r>
      <w:r w:rsidR="002A43B2">
        <w:t xml:space="preserve">zusetzenden Features und </w:t>
      </w:r>
      <w:proofErr w:type="spellStart"/>
      <w:r w:rsidR="009B0558">
        <w:t>Klassifizierer</w:t>
      </w:r>
      <w:proofErr w:type="spellEnd"/>
      <w:r w:rsidR="009B0558">
        <w:t xml:space="preserve"> </w:t>
      </w:r>
      <w:r w:rsidR="002A43B2">
        <w:t xml:space="preserve">fiel </w:t>
      </w:r>
      <w:r w:rsidR="009C06C9">
        <w:t>allerdings</w:t>
      </w:r>
      <w:r>
        <w:t xml:space="preserve"> auf, dass die Auswahl </w:t>
      </w:r>
      <w:r w:rsidR="006D2A6D">
        <w:t>erhältlicher</w:t>
      </w:r>
      <w:r>
        <w:t xml:space="preserve"> Bi</w:t>
      </w:r>
      <w:r w:rsidR="009B0558">
        <w:t>b</w:t>
      </w:r>
      <w:r>
        <w:t>liotheken</w:t>
      </w:r>
      <w:r w:rsidR="009A0035">
        <w:t xml:space="preserve"> in diesen Bereichen</w:t>
      </w:r>
      <w:r>
        <w:t xml:space="preserve"> </w:t>
      </w:r>
      <w:r w:rsidR="009B0558">
        <w:t>für</w:t>
      </w:r>
      <w:r>
        <w:t xml:space="preserve"> </w:t>
      </w:r>
      <w:r w:rsidR="009B0558">
        <w:t>Java</w:t>
      </w:r>
      <w:r w:rsidR="006F3CBC">
        <w:t xml:space="preserve"> im Vergleich zu Python</w:t>
      </w:r>
      <w:r w:rsidR="009B0558">
        <w:t xml:space="preserve"> </w:t>
      </w:r>
      <w:r w:rsidR="002D646F">
        <w:t xml:space="preserve">deutlich </w:t>
      </w:r>
      <w:r w:rsidR="006F3CBC">
        <w:t>begrenzt</w:t>
      </w:r>
      <w:r w:rsidR="002D646F">
        <w:t>er</w:t>
      </w:r>
      <w:r>
        <w:t xml:space="preserve"> zu sein scheint.</w:t>
      </w:r>
      <w:r w:rsidR="000D1EDB">
        <w:t xml:space="preserve"> Daher erfolgte </w:t>
      </w:r>
      <w:r w:rsidR="00B82CF7">
        <w:t xml:space="preserve">bereits </w:t>
      </w:r>
      <w:r w:rsidR="000D1EDB">
        <w:t>zu einem frühen Zeitpunkt der Implementierungsphase</w:t>
      </w:r>
      <w:r w:rsidR="006D2A6D">
        <w:t xml:space="preserve"> ein Wechsel zu Python </w:t>
      </w:r>
      <w:r w:rsidR="00551A20">
        <w:t xml:space="preserve">in der Version 3.5.2 </w:t>
      </w:r>
      <w:r w:rsidR="006D2A6D">
        <w:t>als Programmierspr</w:t>
      </w:r>
      <w:r w:rsidR="006D2A6D">
        <w:t>a</w:t>
      </w:r>
      <w:r w:rsidR="006D2A6D">
        <w:t xml:space="preserve">che. </w:t>
      </w:r>
      <w:r w:rsidR="00E53A2C">
        <w:t xml:space="preserve">Nativer Python-Code ist in der Ausführung </w:t>
      </w:r>
      <w:r w:rsidR="009A0035">
        <w:t>weniger performant</w:t>
      </w:r>
      <w:r w:rsidR="00E53A2C">
        <w:t xml:space="preserve"> als Java</w:t>
      </w:r>
      <w:r w:rsidR="009A0035">
        <w:t>. Dies lässt sich allerdings ausgleichen, i</w:t>
      </w:r>
      <w:r w:rsidR="004B594B">
        <w:t>n</w:t>
      </w:r>
      <w:r w:rsidR="009A0035">
        <w:t>d</w:t>
      </w:r>
      <w:r w:rsidR="004B594B">
        <w:t xml:space="preserve">em anspruchsvolle Programmteile in performanteren Sprachen wie C </w:t>
      </w:r>
      <w:r w:rsidR="00624692">
        <w:t>geschrieben</w:t>
      </w:r>
      <w:r w:rsidR="00551A20">
        <w:t>,</w:t>
      </w:r>
      <w:r w:rsidR="00624692">
        <w:t xml:space="preserve"> </w:t>
      </w:r>
      <w:r w:rsidR="00EF3BB6">
        <w:t xml:space="preserve">kompiliert </w:t>
      </w:r>
      <w:r w:rsidR="004B594B">
        <w:t>und</w:t>
      </w:r>
      <w:r w:rsidR="00044D4E">
        <w:t xml:space="preserve"> dann</w:t>
      </w:r>
      <w:r w:rsidR="004B594B">
        <w:t xml:space="preserve"> in Python eingebunden werden.  </w:t>
      </w:r>
      <w:r w:rsidR="0004218D">
        <w:t xml:space="preserve">Zudem sind die </w:t>
      </w:r>
      <w:r w:rsidR="00285C28">
        <w:t>Bibliotheken</w:t>
      </w:r>
      <w:r w:rsidR="0004218D">
        <w:t>, die</w:t>
      </w:r>
      <w:r w:rsidR="00285C28">
        <w:t xml:space="preserve"> hier</w:t>
      </w:r>
      <w:r w:rsidR="0004218D">
        <w:t xml:space="preserve"> in Kombination mit Python genutzt werden, ebenfalls in der Regel </w:t>
      </w:r>
      <w:r w:rsidR="00FC7636">
        <w:t>mit</w:t>
      </w:r>
      <w:r w:rsidR="0004218D">
        <w:t xml:space="preserve"> C umgesetzt.</w:t>
      </w:r>
    </w:p>
    <w:p w:rsidR="0004218D" w:rsidRDefault="00412764" w:rsidP="00452A0A">
      <w:proofErr w:type="spellStart"/>
      <w:r>
        <w:t>OpenCV</w:t>
      </w:r>
      <w:proofErr w:type="spellEnd"/>
      <w:r>
        <w:t xml:space="preserve"> wird in dieser Arbeit hauptsächlich für </w:t>
      </w:r>
      <w:r w:rsidR="00012F33">
        <w:t>die Bildverarbeitung eingesetzt.</w:t>
      </w:r>
      <w:r>
        <w:t xml:space="preserve"> </w:t>
      </w:r>
      <w:r w:rsidR="0004218D">
        <w:t xml:space="preserve">Neben den für die Segmentierung </w:t>
      </w:r>
      <w:r w:rsidR="0032736A">
        <w:t xml:space="preserve">benötigten Schwellwertverfahren wird </w:t>
      </w:r>
      <w:r>
        <w:t>es</w:t>
      </w:r>
      <w:r w:rsidR="0057792D">
        <w:t xml:space="preserve"> </w:t>
      </w:r>
      <w:r w:rsidR="0032736A">
        <w:t>für grundlegende Operationen</w:t>
      </w:r>
      <w:r w:rsidR="001D1569">
        <w:t>,</w:t>
      </w:r>
      <w:r w:rsidR="0032736A">
        <w:t xml:space="preserve"> wie das Einlesen von Bilddateien und den Wechsel der Farbräume</w:t>
      </w:r>
      <w:r w:rsidR="003C4EE2">
        <w:t xml:space="preserve">, sowie für </w:t>
      </w:r>
      <w:r w:rsidR="008D0513">
        <w:t>Filteroperationen</w:t>
      </w:r>
      <w:r w:rsidR="00C44642">
        <w:t xml:space="preserve"> auf den Bildern</w:t>
      </w:r>
      <w:r w:rsidR="0032736A">
        <w:t xml:space="preserve"> verwendet.</w:t>
      </w:r>
      <w:r w:rsidR="0057792D">
        <w:t xml:space="preserve"> </w:t>
      </w:r>
      <w:r w:rsidR="00C011E7">
        <w:t xml:space="preserve">Die Pixel der Bilder werden dabei durch  </w:t>
      </w:r>
      <w:proofErr w:type="spellStart"/>
      <w:r w:rsidR="00C011E7">
        <w:t>Num</w:t>
      </w:r>
      <w:r w:rsidR="00AE438C">
        <w:t>P</w:t>
      </w:r>
      <w:r w:rsidR="00C011E7">
        <w:t>y</w:t>
      </w:r>
      <w:proofErr w:type="spellEnd"/>
      <w:r w:rsidR="00C011E7">
        <w:t xml:space="preserve"> Arrays repräsentiert.</w:t>
      </w:r>
      <w:r w:rsidR="00D776AB">
        <w:t xml:space="preserve"> </w:t>
      </w:r>
    </w:p>
    <w:p w:rsidR="005D45FD" w:rsidRPr="00915C30" w:rsidRDefault="005D45FD" w:rsidP="00452A0A">
      <w:proofErr w:type="spellStart"/>
      <w:r>
        <w:lastRenderedPageBreak/>
        <w:t>NumPy</w:t>
      </w:r>
      <w:proofErr w:type="spellEnd"/>
      <w:r>
        <w:t xml:space="preserve"> ist eine </w:t>
      </w:r>
      <w:r w:rsidR="00B93DF7">
        <w:t>optimierte, in C geschriebene</w:t>
      </w:r>
      <w:r>
        <w:t xml:space="preserve"> Bibliothek </w:t>
      </w:r>
      <w:r w:rsidR="00B93DF7">
        <w:t xml:space="preserve">für den </w:t>
      </w:r>
      <w:r w:rsidR="00DD5871">
        <w:t>vereinfachten</w:t>
      </w:r>
      <w:r w:rsidR="00B93DF7">
        <w:t xml:space="preserve"> Umgang </w:t>
      </w:r>
      <w:r w:rsidR="006D5712">
        <w:t xml:space="preserve">und Berechnungen </w:t>
      </w:r>
      <w:r w:rsidR="00B93DF7">
        <w:t>mit n-dimensionalen Arrays</w:t>
      </w:r>
      <w:r w:rsidR="006D5712">
        <w:t xml:space="preserve"> </w:t>
      </w:r>
      <w:r w:rsidR="006D5712">
        <w:fldChar w:fldCharType="begin" w:fldLock="1"/>
      </w:r>
      <w:r w:rsidR="00FF4A5B">
        <w:instrText>ADDIN CSL_CITATION { "citationItems" : [ { "id" : "ITEM-1", "itemData" : { "URL" : "http://www.numpy.org/", "accessed" : { "date-parts" : [ [ "2017", "2", "2" ] ] }, "author" : [ { "dropping-particle" : "", "family" : "NumPy developers", "given" : "", "non-dropping-particle" : "", "parse-names" : false, "suffix" : "" } ], "id" : "ITEM-1", "issued" : { "date-parts" : [ [ "2016" ] ] }, "title" : "NumPy - NumPy", "type" : "webpage" }, "uris" : [ "http://www.mendeley.com/documents/?uuid=3fc9d743-75ef-4936-99cb-86e8aea6c833" ] } ], "mendeley" : { "formattedCitation" : "(NumPy developers, 2016)", "plainTextFormattedCitation" : "(NumPy developers, 2016)", "previouslyFormattedCitation" : "(NumPy developers, 2016)" }, "properties" : { "noteIndex" : 0 }, "schema" : "https://github.com/citation-style-language/schema/raw/master/csl-citation.json" }</w:instrText>
      </w:r>
      <w:r w:rsidR="006D5712">
        <w:fldChar w:fldCharType="separate"/>
      </w:r>
      <w:r w:rsidR="006D5712" w:rsidRPr="006D5712">
        <w:rPr>
          <w:noProof/>
        </w:rPr>
        <w:t>(NumPy developers, 2016)</w:t>
      </w:r>
      <w:r w:rsidR="006D5712">
        <w:fldChar w:fldCharType="end"/>
      </w:r>
      <w:r w:rsidR="00B93DF7">
        <w:t xml:space="preserve">. </w:t>
      </w:r>
      <w:r w:rsidR="001C65C4">
        <w:t xml:space="preserve">Es bildet die Grundlage von </w:t>
      </w:r>
      <w:proofErr w:type="spellStart"/>
      <w:r w:rsidR="001C65C4">
        <w:t>SciPy</w:t>
      </w:r>
      <w:proofErr w:type="spellEnd"/>
      <w:r w:rsidR="00F2203A">
        <w:t>,</w:t>
      </w:r>
      <w:r w:rsidR="00464837">
        <w:t xml:space="preserve"> </w:t>
      </w:r>
      <w:r w:rsidR="00741BC1">
        <w:t xml:space="preserve">einem </w:t>
      </w:r>
      <w:r w:rsidR="00741BC1" w:rsidRPr="00915C30">
        <w:rPr>
          <w:i/>
        </w:rPr>
        <w:t>„Python-basierten Ökosystem“</w:t>
      </w:r>
      <w:r w:rsidR="00915C30">
        <w:rPr>
          <w:i/>
        </w:rPr>
        <w:t xml:space="preserve"> </w:t>
      </w:r>
      <w:r w:rsidR="00915C30">
        <w:t xml:space="preserve"> von Open Source-Software in den Bereichen Mathematik, Wissenschaft und Technik </w:t>
      </w:r>
      <w:r w:rsidR="00915C30">
        <w:fldChar w:fldCharType="begin" w:fldLock="1"/>
      </w:r>
      <w:r w:rsidR="00FF4A5B">
        <w:instrText>ADDIN CSL_CITATION { "citationItems" : [ { "id" : "ITEM-1", "itemData" : { "URL" : "http://scipy.org/", "accessed" : { "date-parts" : [ [ "2017", "2", "2" ] ] }, "author" : [ { "dropping-particle" : "", "family" : "SciPy developers", "given" : "", "non-dropping-particle" : "", "parse-names" : false, "suffix" : "" } ], "id" : "ITEM-1", "issued" : { "date-parts" : [ [ "2017" ] ] }, "title" : "SciPy.org \u2014 SciPy.org", "type" : "webpage" }, "uris" : [ "http://www.mendeley.com/documents/?uuid=6c925dde-41a2-34aa-ba0e-bf50b01ab2fd" ] } ], "mendeley" : { "formattedCitation" : "(SciPy developers, 2017)", "plainTextFormattedCitation" : "(SciPy developers, 2017)", "previouslyFormattedCitation" : "(SciPy developers, 2017)" }, "properties" : { "noteIndex" : 0 }, "schema" : "https://github.com/citation-style-language/schema/raw/master/csl-citation.json" }</w:instrText>
      </w:r>
      <w:r w:rsidR="00915C30">
        <w:fldChar w:fldCharType="separate"/>
      </w:r>
      <w:r w:rsidR="00915C30" w:rsidRPr="00915C30">
        <w:rPr>
          <w:noProof/>
        </w:rPr>
        <w:t>(SciPy developers, 2017)</w:t>
      </w:r>
      <w:r w:rsidR="00915C30">
        <w:fldChar w:fldCharType="end"/>
      </w:r>
      <w:r w:rsidR="00915C30">
        <w:t>.</w:t>
      </w:r>
    </w:p>
    <w:p w:rsidR="00741BC1" w:rsidRDefault="00A1405F" w:rsidP="00452A0A">
      <w:r>
        <w:t xml:space="preserve">Zu diesem </w:t>
      </w:r>
      <w:r w:rsidR="00120F3E" w:rsidRPr="00120F3E">
        <w:rPr>
          <w:i/>
        </w:rPr>
        <w:t>„</w:t>
      </w:r>
      <w:r w:rsidRPr="00120F3E">
        <w:rPr>
          <w:i/>
        </w:rPr>
        <w:t>Ökosystem</w:t>
      </w:r>
      <w:r w:rsidR="00120F3E" w:rsidRPr="00120F3E">
        <w:rPr>
          <w:i/>
        </w:rPr>
        <w:t>“</w:t>
      </w:r>
      <w:r w:rsidR="00741BC1">
        <w:t xml:space="preserve"> </w:t>
      </w:r>
      <w:r>
        <w:t xml:space="preserve">zählt </w:t>
      </w:r>
      <w:r w:rsidR="00120F3E">
        <w:t xml:space="preserve">auch </w:t>
      </w:r>
      <w:proofErr w:type="spellStart"/>
      <w:r w:rsidR="00741BC1">
        <w:t>Matplotlib</w:t>
      </w:r>
      <w:proofErr w:type="spellEnd"/>
      <w:r w:rsidR="00741BC1">
        <w:t xml:space="preserve">, </w:t>
      </w:r>
      <w:r w:rsidR="00915C30">
        <w:t>eine Bibliothek für die zweidimensionale Visualisierung von Datenmengen</w:t>
      </w:r>
      <w:r w:rsidR="00FF4A5B">
        <w:t xml:space="preserve"> </w:t>
      </w:r>
      <w:r w:rsidR="00FF4A5B">
        <w:fldChar w:fldCharType="begin" w:fldLock="1"/>
      </w:r>
      <w:r w:rsidR="001B0592">
        <w:instrText>ADDIN CSL_CITATION { "citationItems" : [ { "id" : "ITEM-1", "itemData" : { "URL" : "http://matplotlib.org/", "accessed" : { "date-parts" : [ [ "2017", "2", "2" ] ] }, "author" : [ { "dropping-particle" : "", "family" : "Matplotlib development team", "given" : "", "non-dropping-particle" : "", "parse-names" : false, "suffix" : "" } ], "id" : "ITEM-1", "issued" : { "date-parts" : [ [ "2017" ] ] }, "title" : "Matplotlib: Python plotting - Matplotlib 2.0.0 documentation", "type" : "webpage" }, "uris" : [ "http://www.mendeley.com/documents/?uuid=3ae675f5-61eb-4c9e-be7a-2863c7a6229d" ] } ], "mendeley" : { "formattedCitation" : "(Matplotlib development team, 2017)", "plainTextFormattedCitation" : "(Matplotlib development team, 2017)", "previouslyFormattedCitation" : "(Matplotlib development team, 2017)" }, "properties" : { "noteIndex" : 0 }, "schema" : "https://github.com/citation-style-language/schema/raw/master/csl-citation.json" }</w:instrText>
      </w:r>
      <w:r w:rsidR="00FF4A5B">
        <w:fldChar w:fldCharType="separate"/>
      </w:r>
      <w:r w:rsidR="00FF4A5B" w:rsidRPr="00FF4A5B">
        <w:rPr>
          <w:noProof/>
        </w:rPr>
        <w:t>(Matplotlib development team, 2017)</w:t>
      </w:r>
      <w:r w:rsidR="00FF4A5B">
        <w:fldChar w:fldCharType="end"/>
      </w:r>
      <w:r w:rsidR="00915C30">
        <w:t xml:space="preserve">. </w:t>
      </w:r>
      <w:r w:rsidR="0021107E">
        <w:t xml:space="preserve">Mit </w:t>
      </w:r>
      <w:proofErr w:type="spellStart"/>
      <w:r w:rsidR="00741BC1">
        <w:t>Matplotlib</w:t>
      </w:r>
      <w:proofErr w:type="spellEnd"/>
      <w:r w:rsidR="00F2203A">
        <w:t xml:space="preserve"> </w:t>
      </w:r>
      <w:r w:rsidR="0021107E">
        <w:t>werden zum Zwecke der Evaluation</w:t>
      </w:r>
      <w:r w:rsidR="00741BC1">
        <w:t xml:space="preserve"> </w:t>
      </w:r>
      <w:r w:rsidR="0021107E">
        <w:t xml:space="preserve">Grafiken aus den Ergebnissen der </w:t>
      </w:r>
      <w:proofErr w:type="spellStart"/>
      <w:r w:rsidR="0021107E">
        <w:t>Featurextraktion</w:t>
      </w:r>
      <w:proofErr w:type="spellEnd"/>
      <w:r w:rsidR="0021107E">
        <w:t xml:space="preserve"> und der Klassifizierung</w:t>
      </w:r>
      <w:r w:rsidR="00741BC1">
        <w:t xml:space="preserve"> </w:t>
      </w:r>
      <w:r w:rsidR="0021107E">
        <w:t>visualisiert.</w:t>
      </w:r>
    </w:p>
    <w:p w:rsidR="00412764" w:rsidRDefault="00753226" w:rsidP="00412764">
      <w:r>
        <w:t xml:space="preserve">Die </w:t>
      </w:r>
      <w:proofErr w:type="spellStart"/>
      <w:r w:rsidR="00412764">
        <w:t>SciPy</w:t>
      </w:r>
      <w:proofErr w:type="spellEnd"/>
      <w:r>
        <w:t>-Bibliothek</w:t>
      </w:r>
      <w:r w:rsidR="00412764">
        <w:t xml:space="preserve"> beinhaltet </w:t>
      </w:r>
      <w:r w:rsidR="001B0592">
        <w:t>bereits</w:t>
      </w:r>
      <w:r w:rsidR="009425C4">
        <w:t xml:space="preserve"> bildverarbeitende</w:t>
      </w:r>
      <w:r w:rsidR="00412764">
        <w:t xml:space="preserve"> Methoden</w:t>
      </w:r>
      <w:r w:rsidR="001B0592">
        <w:t>, die durch das Toolkit</w:t>
      </w:r>
      <w:r w:rsidR="00412764">
        <w:t xml:space="preserve"> </w:t>
      </w:r>
      <w:proofErr w:type="spellStart"/>
      <w:r w:rsidR="001B0592">
        <w:t>S</w:t>
      </w:r>
      <w:r w:rsidR="00203F92">
        <w:t>cikit</w:t>
      </w:r>
      <w:proofErr w:type="spellEnd"/>
      <w:r w:rsidR="00203F92">
        <w:t>-</w:t>
      </w:r>
      <w:r w:rsidR="001B0592">
        <w:t xml:space="preserve">image </w:t>
      </w:r>
      <w:r w:rsidR="005C0022">
        <w:t xml:space="preserve"> </w:t>
      </w:r>
      <w:r w:rsidR="00B86379">
        <w:t xml:space="preserve">noch </w:t>
      </w:r>
      <w:r w:rsidR="001B0592">
        <w:t xml:space="preserve">erweitert werden </w:t>
      </w:r>
      <w:r w:rsidR="001B0592">
        <w:fldChar w:fldCharType="begin" w:fldLock="1"/>
      </w:r>
      <w:r w:rsidR="003067AC">
        <w:instrText>ADDIN CSL_CITATION { "citationItems" : [ { "id" : "ITEM-1", "itemData" : { "URL" : "http://scikit-image.org/", "accessed" : { "date-parts" : [ [ "2017", "2", "2" ] ] }, "author" : [ { "dropping-particle" : "", "family" : "scikit-image development team", "given" : "", "non-dropping-particle" : "", "parse-names" : false, "suffix" : "" } ], "id" : "ITEM-1", "issued" : { "date-parts" : [ [ "2017" ] ] }, "title" : "scikit-image: image processing in Python", "type" : "webpage" }, "uris" : [ "http://www.mendeley.com/documents/?uuid=db4b3fea-3529-33b9-af05-4a5f72eac7b1" ] } ], "mendeley" : { "formattedCitation" : "(scikit-image development team, 2017)", "plainTextFormattedCitation" : "(scikit-image development team, 2017)", "previouslyFormattedCitation" : "(scikit-image development team, 2017)" }, "properties" : { "noteIndex" : 0 }, "schema" : "https://github.com/citation-style-language/schema/raw/master/csl-citation.json" }</w:instrText>
      </w:r>
      <w:r w:rsidR="001B0592">
        <w:fldChar w:fldCharType="separate"/>
      </w:r>
      <w:r w:rsidR="001B0592" w:rsidRPr="001B0592">
        <w:rPr>
          <w:noProof/>
        </w:rPr>
        <w:t>(scikit-image development team, 2017)</w:t>
      </w:r>
      <w:r w:rsidR="001B0592">
        <w:fldChar w:fldCharType="end"/>
      </w:r>
      <w:r w:rsidR="00C26116">
        <w:t>. Einige d</w:t>
      </w:r>
      <w:r w:rsidR="001B0592">
        <w:t>e</w:t>
      </w:r>
      <w:r w:rsidR="00C26116">
        <w:t>r</w:t>
      </w:r>
      <w:r w:rsidR="005C0022">
        <w:t xml:space="preserve"> </w:t>
      </w:r>
      <w:r w:rsidR="001B0592">
        <w:t xml:space="preserve">Methoden sind redundant zu den Methoden von </w:t>
      </w:r>
      <w:proofErr w:type="spellStart"/>
      <w:r w:rsidR="001B0592">
        <w:t>OpenCV</w:t>
      </w:r>
      <w:proofErr w:type="spellEnd"/>
      <w:r w:rsidR="001B0592">
        <w:t>, weshalb, wenn möglich,</w:t>
      </w:r>
      <w:r w:rsidR="0050193F">
        <w:t xml:space="preserve"> die</w:t>
      </w:r>
      <w:r w:rsidR="001B0592">
        <w:t xml:space="preserve"> Funktionen zur Bildverarbeitung von </w:t>
      </w:r>
      <w:proofErr w:type="spellStart"/>
      <w:r w:rsidR="001B0592">
        <w:t>OpenCV</w:t>
      </w:r>
      <w:proofErr w:type="spellEnd"/>
      <w:r w:rsidR="000044E6">
        <w:t xml:space="preserve"> bevorzugt</w:t>
      </w:r>
      <w:r w:rsidR="001B0592">
        <w:t xml:space="preserve"> genutzt werden.</w:t>
      </w:r>
    </w:p>
    <w:p w:rsidR="00412764" w:rsidRDefault="004E2041" w:rsidP="00412764">
      <w:proofErr w:type="spellStart"/>
      <w:r>
        <w:t>Scikit-</w:t>
      </w:r>
      <w:r w:rsidR="00412764">
        <w:t>learn</w:t>
      </w:r>
      <w:proofErr w:type="spellEnd"/>
      <w:r w:rsidR="00412764">
        <w:t xml:space="preserve"> ist ein </w:t>
      </w:r>
      <w:r>
        <w:t>weiteres Toolkit für</w:t>
      </w:r>
      <w:r w:rsidR="00685C0A">
        <w:t xml:space="preserve"> </w:t>
      </w:r>
      <w:proofErr w:type="spellStart"/>
      <w:r w:rsidR="00685C0A">
        <w:t>SciPy</w:t>
      </w:r>
      <w:proofErr w:type="spellEnd"/>
      <w:r>
        <w:t xml:space="preserve">, das sich auf </w:t>
      </w:r>
      <w:r w:rsidR="00E768EF">
        <w:t>Data</w:t>
      </w:r>
      <w:r w:rsidR="001A01B1">
        <w:t>-M</w:t>
      </w:r>
      <w:r w:rsidR="00E768EF">
        <w:t>ining</w:t>
      </w:r>
      <w:r w:rsidR="00737D52">
        <w:t>,</w:t>
      </w:r>
      <w:r w:rsidR="00E768EF">
        <w:t xml:space="preserve"> Datenanalyse </w:t>
      </w:r>
      <w:r w:rsidR="00737D52">
        <w:t xml:space="preserve">und </w:t>
      </w:r>
      <w:r w:rsidR="00680606">
        <w:t xml:space="preserve">maschinelles Lernen </w:t>
      </w:r>
      <w:r w:rsidR="00E768EF">
        <w:t>spezialisiert</w:t>
      </w:r>
      <w:r w:rsidR="00C26116">
        <w:t xml:space="preserve"> </w:t>
      </w:r>
      <w:r w:rsidR="003067AC">
        <w:fldChar w:fldCharType="begin" w:fldLock="1"/>
      </w:r>
      <w:r w:rsidR="00A02151">
        <w:instrText>ADDIN CSL_CITATION { "citationItems" : [ { "id" : "ITEM-1", "itemData" : { "URL" : "http://scikit-learn.org/stable/", "accessed" : { "date-parts" : [ [ "2017", "2", "2" ] ] }, "author" : [ { "dropping-particle" : "", "family" : "scikit-learn", "given" : "", "non-dropping-particle" : "", "parse-names" : false, "suffix" : "" } ], "id" : "ITEM-1", "issued" : { "date-parts" : [ [ "2017" ] ] }, "title" : "scikit-learn: machine learning in Python", "type" : "webpage" }, "uris" : [ "http://www.mendeley.com/documents/?uuid=c08063f2-c21c-4de6-8dfd-8f8d5bd4e2a5" ] } ], "mendeley" : { "formattedCitation" : "(scikit-learn, 2017)", "plainTextFormattedCitation" : "(scikit-learn, 2017)", "previouslyFormattedCitation" : "(scikit-learn, 2017)" }, "properties" : { "noteIndex" : 0 }, "schema" : "https://github.com/citation-style-language/schema/raw/master/csl-citation.json" }</w:instrText>
      </w:r>
      <w:r w:rsidR="003067AC">
        <w:fldChar w:fldCharType="separate"/>
      </w:r>
      <w:r w:rsidR="003067AC" w:rsidRPr="003067AC">
        <w:rPr>
          <w:noProof/>
        </w:rPr>
        <w:t>(scikit-learn, 2017)</w:t>
      </w:r>
      <w:r w:rsidR="003067AC">
        <w:fldChar w:fldCharType="end"/>
      </w:r>
      <w:r w:rsidR="00E768EF">
        <w:t>.</w:t>
      </w:r>
      <w:r w:rsidR="00721CD3">
        <w:t xml:space="preserve"> </w:t>
      </w:r>
      <w:r w:rsidR="00ED09B4">
        <w:t xml:space="preserve">Mit diesem Toolkit </w:t>
      </w:r>
      <w:r w:rsidR="00721CD3">
        <w:t>wir</w:t>
      </w:r>
      <w:r w:rsidR="00EA2645">
        <w:t>d</w:t>
      </w:r>
      <w:r w:rsidR="00721CD3">
        <w:t xml:space="preserve"> </w:t>
      </w:r>
      <w:r w:rsidR="00ED09B4">
        <w:t>das</w:t>
      </w:r>
      <w:r w:rsidR="00721CD3">
        <w:t xml:space="preserve"> k-</w:t>
      </w:r>
      <w:proofErr w:type="spellStart"/>
      <w:r w:rsidR="00721CD3">
        <w:t>Means</w:t>
      </w:r>
      <w:proofErr w:type="spellEnd"/>
      <w:r w:rsidR="00721CD3">
        <w:t>-</w:t>
      </w:r>
      <w:proofErr w:type="spellStart"/>
      <w:r w:rsidR="00721CD3">
        <w:t>Clusterings</w:t>
      </w:r>
      <w:proofErr w:type="spellEnd"/>
      <w:r w:rsidR="00721CD3">
        <w:t xml:space="preserve"> </w:t>
      </w:r>
      <w:r w:rsidR="00ED09B4">
        <w:t>umgesetzt und die Support-Vektor-Maschine erstellt</w:t>
      </w:r>
      <w:r w:rsidR="00721CD3">
        <w:t>. Zudem wird</w:t>
      </w:r>
      <w:r w:rsidR="00ED09B4">
        <w:t xml:space="preserve"> es in der Evaluation für die Berechnung diverser Metriken verwendet</w:t>
      </w:r>
      <w:r w:rsidR="00721CD3">
        <w:t>.</w:t>
      </w:r>
    </w:p>
    <w:p w:rsidR="005C0022" w:rsidRDefault="00BA4FB1" w:rsidP="005C0022">
      <w:r>
        <w:t xml:space="preserve">Die Features SIFT, SURF und die Hu-Momente werden mit </w:t>
      </w:r>
      <w:proofErr w:type="spellStart"/>
      <w:r>
        <w:t>OpenCV</w:t>
      </w:r>
      <w:proofErr w:type="spellEnd"/>
      <w:r>
        <w:t xml:space="preserve"> realisiert. Die </w:t>
      </w:r>
      <w:r w:rsidR="00EE23AB">
        <w:t>Computer-</w:t>
      </w:r>
      <w:r w:rsidR="001B5CE1">
        <w:t xml:space="preserve">Vision- und Bilderverarbeitungsbibliothek </w:t>
      </w:r>
      <w:proofErr w:type="spellStart"/>
      <w:r>
        <w:t>Mahotas</w:t>
      </w:r>
      <w:proofErr w:type="spellEnd"/>
      <w:r>
        <w:t xml:space="preserve"> </w:t>
      </w:r>
      <w:r w:rsidR="00F426B0">
        <w:fldChar w:fldCharType="begin" w:fldLock="1"/>
      </w:r>
      <w:r w:rsidR="000E2398">
        <w:instrText>ADDIN CSL_CITATION { "citationItems" : [ { "id" : "ITEM-1", "itemData" : { "author" : [ { "dropping-particle" : "", "family" : "Coelho", "given" : "Luis Pedro", "non-dropping-particle" : "", "parse-names" : false, "suffix" : "" } ], "container-title" : "Journal of Open Research Software", "id" : "ITEM-1", "issue" : "1", "issued" : { "date-parts" : [ [ "2013" ] ] }, "title" : "Mahotas: Open source software for scriptable computer vision", "type" : "article-journal", "volume" : "1" }, "uris" : [ "http://www.mendeley.com/documents/?uuid=8174f187-bf53-464b-9668-7ec65edf45de" ] } ], "mendeley" : { "formattedCitation" : "(Coelho, 2013)", "plainTextFormattedCitation" : "(Coelho, 2013)", "previouslyFormattedCitation" : "(Coelho, 2013)" }, "properties" : { "noteIndex" : 0 }, "schema" : "https://github.com/citation-style-language/schema/raw/master/csl-citation.json" }</w:instrText>
      </w:r>
      <w:r w:rsidR="00F426B0">
        <w:fldChar w:fldCharType="separate"/>
      </w:r>
      <w:r w:rsidR="00F426B0" w:rsidRPr="00F426B0">
        <w:rPr>
          <w:noProof/>
        </w:rPr>
        <w:t>(Coelho, 2013)</w:t>
      </w:r>
      <w:r w:rsidR="00F426B0">
        <w:fldChar w:fldCharType="end"/>
      </w:r>
      <w:r w:rsidR="00A02151">
        <w:t xml:space="preserve"> </w:t>
      </w:r>
      <w:r>
        <w:t>wird</w:t>
      </w:r>
      <w:r w:rsidR="001B5CE1">
        <w:t xml:space="preserve"> zusätzlich</w:t>
      </w:r>
      <w:r>
        <w:t xml:space="preserve"> genutzt, um</w:t>
      </w:r>
      <w:r w:rsidR="001B5CE1">
        <w:t xml:space="preserve"> </w:t>
      </w:r>
      <w:r w:rsidR="00571092">
        <w:t xml:space="preserve">ausschließlich </w:t>
      </w:r>
      <w:r w:rsidR="001B5CE1">
        <w:t>die Zernike-Momente beschreiben zu können.</w:t>
      </w:r>
    </w:p>
    <w:p w:rsidR="003542E5" w:rsidRDefault="00935BCD" w:rsidP="00452A0A">
      <w:r>
        <w:t>Da die</w:t>
      </w:r>
      <w:r w:rsidR="003542E5">
        <w:t xml:space="preserve"> Berechnungen des</w:t>
      </w:r>
      <w:r w:rsidR="00054F3D">
        <w:t xml:space="preserve"> </w:t>
      </w:r>
      <w:r w:rsidR="003542E5">
        <w:t xml:space="preserve">Trainings und der Klassifikation des neuronalen Netzes </w:t>
      </w:r>
      <w:r>
        <w:t>auf der GPU der Grafikkarte ablaufen sollen, wird Theano als Basis gewählt</w:t>
      </w:r>
      <w:r w:rsidR="003542E5">
        <w:t>.</w:t>
      </w:r>
      <w:r w:rsidR="00054F3D">
        <w:t xml:space="preserve"> </w:t>
      </w:r>
      <w:r w:rsidR="00F75D30">
        <w:t xml:space="preserve">Theano ist eine </w:t>
      </w:r>
      <w:r w:rsidR="002B0C34">
        <w:t>Python-</w:t>
      </w:r>
      <w:r w:rsidR="00F75D30">
        <w:t xml:space="preserve">Bibliothek </w:t>
      </w:r>
      <w:r w:rsidR="00F75D30" w:rsidRPr="00F75D30">
        <w:t> </w:t>
      </w:r>
      <w:r w:rsidR="00F75D30">
        <w:t>zur</w:t>
      </w:r>
      <w:r w:rsidR="006136C9">
        <w:t xml:space="preserve"> effizienten</w:t>
      </w:r>
      <w:r w:rsidR="00F75D30">
        <w:t xml:space="preserve"> </w:t>
      </w:r>
      <w:r w:rsidR="006136C9">
        <w:t>E</w:t>
      </w:r>
      <w:r w:rsidR="00211724">
        <w:t>v</w:t>
      </w:r>
      <w:r w:rsidR="006136C9">
        <w:t>aluation</w:t>
      </w:r>
      <w:r w:rsidR="00F75D30">
        <w:t xml:space="preserve"> mathematischer Ausdrücke </w:t>
      </w:r>
      <w:r w:rsidR="006136C9">
        <w:t>auf multi-</w:t>
      </w:r>
      <w:r w:rsidR="00F75D30">
        <w:t xml:space="preserve">dimensionalen </w:t>
      </w:r>
      <w:r w:rsidR="006136C9">
        <w:t>Arrays</w:t>
      </w:r>
      <w:r>
        <w:t xml:space="preserve"> und bietet Grafikkartenunterstützung für diese Berechnungen</w:t>
      </w:r>
      <w:r w:rsidR="003542E5">
        <w:t xml:space="preserve"> </w:t>
      </w:r>
      <w:r w:rsidR="00F93F33">
        <w:t xml:space="preserve">an </w:t>
      </w:r>
      <w:r w:rsidR="000E2398">
        <w:fldChar w:fldCharType="begin" w:fldLock="1"/>
      </w:r>
      <w:r w:rsidR="009E7319">
        <w:instrText>ADDIN CSL_CITATION { "citationItems" : [ { "id" : "ITEM-1", "itemData" : { "author" : [ { "dropping-particle" : "", "family" : "Theano Development Team", "given" : "", "non-dropping-particle" : "", "parse-names" : false, "suffix" : "" } ], "container-title" : "arXiv e-prints", "id" : "ITEM-1", "issued" : { "date-parts" : [ [ "2016" ] ] }, "title" : "Theano: A Python framework for fast computation of mathematical expressions", "type" : "article-journal", "volume" : "abs/1605.0" }, "uris" : [ "http://www.mendeley.com/documents/?uuid=98338580-a4d4-48fd-8932-6debc9461b2c" ] } ], "mendeley" : { "formattedCitation" : "(Theano Development Team, 2016)", "plainTextFormattedCitation" : "(Theano Development Team, 2016)", "previouslyFormattedCitation" : "(Theano Development Team, 2016)" }, "properties" : { "noteIndex" : 0 }, "schema" : "https://github.com/citation-style-language/schema/raw/master/csl-citation.json" }</w:instrText>
      </w:r>
      <w:r w:rsidR="000E2398">
        <w:fldChar w:fldCharType="separate"/>
      </w:r>
      <w:r w:rsidR="000E2398" w:rsidRPr="000E2398">
        <w:rPr>
          <w:noProof/>
        </w:rPr>
        <w:t>(Theano Development Team, 2016)</w:t>
      </w:r>
      <w:r w:rsidR="000E2398">
        <w:fldChar w:fldCharType="end"/>
      </w:r>
      <w:r w:rsidR="00211724">
        <w:t>.</w:t>
      </w:r>
      <w:r>
        <w:t xml:space="preserve"> Um die </w:t>
      </w:r>
      <w:r w:rsidR="00DB6AD9">
        <w:t xml:space="preserve">das Netz nicht mittels mathematischer Ausdrücke modellieren zu müssen, </w:t>
      </w:r>
      <w:r>
        <w:t xml:space="preserve"> wird</w:t>
      </w:r>
      <w:r w:rsidR="00C76396">
        <w:t xml:space="preserve"> die </w:t>
      </w:r>
      <w:proofErr w:type="spellStart"/>
      <w:r w:rsidR="0056238F">
        <w:t>Deep</w:t>
      </w:r>
      <w:proofErr w:type="spellEnd"/>
      <w:r w:rsidR="0056238F">
        <w:t>-L</w:t>
      </w:r>
      <w:r w:rsidR="00C76396">
        <w:t>earning-Bibliothek</w:t>
      </w:r>
      <w:r>
        <w:t xml:space="preserve"> </w:t>
      </w:r>
      <w:proofErr w:type="spellStart"/>
      <w:r>
        <w:t>Keras</w:t>
      </w:r>
      <w:proofErr w:type="spellEnd"/>
      <w:r>
        <w:t xml:space="preserve"> als über Theano liegende Schicht verwendet.</w:t>
      </w:r>
      <w:r w:rsidR="003542E5">
        <w:t xml:space="preserve"> </w:t>
      </w:r>
      <w:proofErr w:type="spellStart"/>
      <w:r w:rsidR="00DB6AD9">
        <w:t>Keras</w:t>
      </w:r>
      <w:proofErr w:type="spellEnd"/>
      <w:r w:rsidR="00DB6AD9">
        <w:t xml:space="preserve"> modularisiert und minimiert die Modellierung und vereinfacht sie dadurch deutlich. </w:t>
      </w:r>
      <w:r w:rsidR="00C76396">
        <w:t xml:space="preserve">Neben Theano unterstützt </w:t>
      </w:r>
      <w:proofErr w:type="spellStart"/>
      <w:r w:rsidR="00C76396">
        <w:t>Keras</w:t>
      </w:r>
      <w:proofErr w:type="spellEnd"/>
      <w:r w:rsidR="00C76396">
        <w:t xml:space="preserve"> auch die Schnittstelle von </w:t>
      </w:r>
      <w:proofErr w:type="spellStart"/>
      <w:r w:rsidR="00C76396">
        <w:t>TensorFlow</w:t>
      </w:r>
      <w:proofErr w:type="spellEnd"/>
      <w:r w:rsidR="00C76396">
        <w:t xml:space="preserve"> </w:t>
      </w:r>
      <w:r w:rsidR="003542E5">
        <w:fldChar w:fldCharType="begin" w:fldLock="1"/>
      </w:r>
      <w:r w:rsidR="00654C18">
        <w:instrText>ADDIN CSL_CITATION { "citationItems" : [ { "id" : "ITEM-1", "itemData" : { "URL" : "https://keras.io/", "accessed" : { "date-parts" : [ [ "2017", "2", "2" ] ] }, "author" : [ { "dropping-particle" : "", "family" : "Keras", "given" : "", "non-dropping-particle" : "", "parse-names" : false, "suffix" : "" } ], "id" : "ITEM-1", "issued" : { "date-parts" : [ [ "2017" ] ] }, "title" : "Keras Documentation", "type" : "webpage" }, "uris" : [ "http://www.mendeley.com/documents/?uuid=7c29ff34-532a-4522-881e-7464788dedb9" ] } ], "mendeley" : { "formattedCitation" : "(Keras, 2017)", "plainTextFormattedCitation" : "(Keras, 2017)", "previouslyFormattedCitation" : "(Keras, 2017)" }, "properties" : { "noteIndex" : 0 }, "schema" : "https://github.com/citation-style-language/schema/raw/master/csl-citation.json" }</w:instrText>
      </w:r>
      <w:r w:rsidR="003542E5">
        <w:fldChar w:fldCharType="separate"/>
      </w:r>
      <w:r w:rsidR="003542E5" w:rsidRPr="00F75D30">
        <w:rPr>
          <w:noProof/>
        </w:rPr>
        <w:t>(Keras, 2017)</w:t>
      </w:r>
      <w:r w:rsidR="003542E5">
        <w:fldChar w:fldCharType="end"/>
      </w:r>
      <w:r w:rsidR="003542E5">
        <w:t xml:space="preserve">. </w:t>
      </w:r>
    </w:p>
    <w:p w:rsidR="00AE438C" w:rsidRDefault="00D83C55" w:rsidP="00452A0A">
      <w:r>
        <w:t xml:space="preserve">Zur Realisierung der Datenhaltung mit dem HDF5-Dateiformat wird </w:t>
      </w:r>
      <w:r w:rsidR="001250AF">
        <w:t>Pandas</w:t>
      </w:r>
      <w:r w:rsidR="00071DF6">
        <w:t xml:space="preserve"> verwendet</w:t>
      </w:r>
      <w:r w:rsidR="00DB6D83">
        <w:t xml:space="preserve">. Pandas </w:t>
      </w:r>
      <w:r w:rsidR="001E50BE">
        <w:t>ist in erster Linie zur Strukturierung und Analyse</w:t>
      </w:r>
      <w:r w:rsidR="001A6795">
        <w:t xml:space="preserve"> von großen Datenmengen konzipiert</w:t>
      </w:r>
      <w:r w:rsidR="00001361">
        <w:t>.</w:t>
      </w:r>
      <w:r w:rsidR="00951047">
        <w:t xml:space="preserve"> </w:t>
      </w:r>
      <w:r w:rsidR="001A6795">
        <w:t>Die Daten lassen sich neben HDF5- auch in CSV- und Excel-Dateien und Datenbanksysteme exportieren und auch wieder importieren</w:t>
      </w:r>
      <w:r w:rsidR="00A076A5">
        <w:t xml:space="preserve"> </w:t>
      </w:r>
      <w:r w:rsidR="00A076A5">
        <w:fldChar w:fldCharType="begin" w:fldLock="1"/>
      </w:r>
      <w:r w:rsidR="00085D25">
        <w:instrText>ADDIN CSL_CITATION { "citationItems" : [ { "id" : "ITEM-1", "itemData" : { "URL" : "http://pandas.pydata.org/pandas-docs/stable/", "accessed" : { "date-parts" : [ [ "2017", "2", "2" ] ] }, "author" : [ { "dropping-particle" : "", "family" : "Pandas", "given" : "", "non-dropping-particle" : "", "parse-names" : false, "suffix" : "" } ], "id" : "ITEM-1", "issued" : { "date-parts" : [ [ "2016" ] ] }, "title" : "pandas: powerful Python data analysis toolkit \u2014 pandas 0.19.2 documentation", "type" : "webpage" }, "uris" : [ "http://www.mendeley.com/documents/?uuid=952071a1-8dad-3017-be55-d4e6c63004cd" ] } ], "mendeley" : { "formattedCitation" : "(Pandas, 2016)", "plainTextFormattedCitation" : "(Pandas, 2016)", "previouslyFormattedCitation" : "(Pandas, 2016)" }, "properties" : { "noteIndex" : 0 }, "schema" : "https://github.com/citation-style-language/schema/raw/master/csl-citation.json" }</w:instrText>
      </w:r>
      <w:r w:rsidR="00A076A5">
        <w:fldChar w:fldCharType="separate"/>
      </w:r>
      <w:r w:rsidR="00A076A5" w:rsidRPr="00A076A5">
        <w:rPr>
          <w:noProof/>
        </w:rPr>
        <w:t>(Pandas, 2016)</w:t>
      </w:r>
      <w:r w:rsidR="00A076A5">
        <w:fldChar w:fldCharType="end"/>
      </w:r>
      <w:r w:rsidR="00B81128">
        <w:t xml:space="preserve">. Zusätzlich </w:t>
      </w:r>
      <w:r w:rsidR="00153524">
        <w:t xml:space="preserve">zu </w:t>
      </w:r>
      <w:r w:rsidR="00153524">
        <w:lastRenderedPageBreak/>
        <w:t xml:space="preserve">Pandas </w:t>
      </w:r>
      <w:r w:rsidR="00B81128">
        <w:t xml:space="preserve">wird </w:t>
      </w:r>
      <w:proofErr w:type="spellStart"/>
      <w:r w:rsidR="00B81128">
        <w:t>PyTables</w:t>
      </w:r>
      <w:proofErr w:type="spellEnd"/>
      <w:r w:rsidR="00B81128">
        <w:t xml:space="preserve"> </w:t>
      </w:r>
      <w:r w:rsidR="00153524">
        <w:t>genutzt</w:t>
      </w:r>
      <w:r w:rsidR="00B81128">
        <w:t xml:space="preserve">, da es dem Programmierer einen tieferen Zugriff auf die </w:t>
      </w:r>
      <w:r w:rsidR="0035418C">
        <w:t>Hierarchie</w:t>
      </w:r>
      <w:r w:rsidR="00B81128">
        <w:t xml:space="preserve"> HDF5-Dateien ermöglich</w:t>
      </w:r>
      <w:r w:rsidR="00085D25">
        <w:t xml:space="preserve">t </w:t>
      </w:r>
      <w:r w:rsidR="00085D25">
        <w:fldChar w:fldCharType="begin" w:fldLock="1"/>
      </w:r>
      <w:r w:rsidR="00313844">
        <w:instrText>ADDIN CSL_CITATION { "citationItems" : [ { "id" : "ITEM-1", "itemData" : { "URL" : "http://www.pytables.org/#", "accessed" : { "date-parts" : [ [ "2017", "2", "2" ] ] }, "author" : [ { "dropping-particle" : "", "family" : "PyTables", "given" : "", "non-dropping-particle" : "", "parse-names" : false, "suffix" : "" } ], "id" : "ITEM-1", "issued" : { "date-parts" : [ [ "2015" ] ] }, "title" : "Welcome to PyTables\u2019 documentation! \u2014 PyTables 3.3.0 documentation", "type" : "webpage" }, "uris" : [ "http://www.mendeley.com/documents/?uuid=a8a8c931-3228-31cf-bf13-cff1c7245cde" ] } ], "mendeley" : { "formattedCitation" : "(PyTables, 2015)", "plainTextFormattedCitation" : "(PyTables, 2015)", "previouslyFormattedCitation" : "(PyTables, 2015)" }, "properties" : { "noteIndex" : 0 }, "schema" : "https://github.com/citation-style-language/schema/raw/master/csl-citation.json" }</w:instrText>
      </w:r>
      <w:r w:rsidR="00085D25">
        <w:fldChar w:fldCharType="separate"/>
      </w:r>
      <w:r w:rsidR="00085D25" w:rsidRPr="00085D25">
        <w:rPr>
          <w:noProof/>
        </w:rPr>
        <w:t>(PyTables, 2015)</w:t>
      </w:r>
      <w:r w:rsidR="00085D25">
        <w:fldChar w:fldCharType="end"/>
      </w:r>
      <w:r w:rsidR="00085D25">
        <w:t>.</w:t>
      </w:r>
    </w:p>
    <w:p w:rsidR="00F93F33" w:rsidRDefault="00F93F33" w:rsidP="00423068">
      <w:r>
        <w:t>Für die Erstellung der grafischen Oberfläche und ihrer Dialoge wir</w:t>
      </w:r>
      <w:r w:rsidR="00654C18">
        <w:t>d</w:t>
      </w:r>
      <w:r>
        <w:t xml:space="preserve"> </w:t>
      </w:r>
      <w:proofErr w:type="spellStart"/>
      <w:r>
        <w:t>PyQt</w:t>
      </w:r>
      <w:proofErr w:type="spellEnd"/>
      <w:r>
        <w:t xml:space="preserve"> verwendet.</w:t>
      </w:r>
      <w:r w:rsidR="00654C18">
        <w:t xml:space="preserve"> </w:t>
      </w:r>
      <w:proofErr w:type="spellStart"/>
      <w:r w:rsidR="00DB6D83">
        <w:t>PyQt</w:t>
      </w:r>
      <w:proofErr w:type="spellEnd"/>
      <w:r w:rsidR="00DB6D83">
        <w:t xml:space="preserve"> ist eine Schnittstelle </w:t>
      </w:r>
      <w:r w:rsidR="00E7608B">
        <w:t xml:space="preserve">für Python </w:t>
      </w:r>
      <w:r w:rsidR="00DB6D83">
        <w:t>zu</w:t>
      </w:r>
      <w:r w:rsidR="00E62739">
        <w:t xml:space="preserve"> de</w:t>
      </w:r>
      <w:r w:rsidR="00DB6D83">
        <w:t xml:space="preserve">m in C++ geschriebenen Framework </w:t>
      </w:r>
      <w:proofErr w:type="spellStart"/>
      <w:r w:rsidR="00DB6D83">
        <w:t>Qt</w:t>
      </w:r>
      <w:proofErr w:type="spellEnd"/>
      <w:r w:rsidR="00DB6D83">
        <w:t xml:space="preserve"> zur </w:t>
      </w:r>
      <w:r w:rsidR="00872D58">
        <w:t>Entwic</w:t>
      </w:r>
      <w:r w:rsidR="00872D58">
        <w:t>k</w:t>
      </w:r>
      <w:r w:rsidR="00872D58">
        <w:t>lung</w:t>
      </w:r>
      <w:r w:rsidR="00934900">
        <w:t xml:space="preserve"> </w:t>
      </w:r>
      <w:r w:rsidR="00DB6D83">
        <w:t xml:space="preserve"> </w:t>
      </w:r>
      <w:r w:rsidR="00FF7A64">
        <w:t xml:space="preserve">plattformunabhängiger </w:t>
      </w:r>
      <w:r w:rsidR="00DB6D83">
        <w:t xml:space="preserve">Software </w:t>
      </w:r>
      <w:r w:rsidR="00654C18">
        <w:fldChar w:fldCharType="begin" w:fldLock="1"/>
      </w:r>
      <w:r w:rsidR="00A076A5">
        <w:instrText>ADDIN CSL_CITATION { "citationItems" : [ { "id" : "ITEM-1", "itemData" : { "URL" : "https://riverbankcomputing.com/software/pyqt/intro", "accessed" : { "date-parts" : [ [ "2017", "2", "2" ] ] }, "author" : [ { "dropping-particle" : "", "family" : "Riverbank", "given" : "", "non-dropping-particle" : "", "parse-names" : false, "suffix" : "" } ], "id" : "ITEM-1", "issued" : { "date-parts" : [ [ "2016" ] ] }, "title" : "Riverbank | Software | PyQt | What is PyQt?", "type" : "webpage" }, "uris" : [ "http://www.mendeley.com/documents/?uuid=6e5f7b05-c314-4c27-b5a2-24be05d90056" ] } ], "mendeley" : { "formattedCitation" : "(Riverbank, 2016)", "plainTextFormattedCitation" : "(Riverbank, 2016)", "previouslyFormattedCitation" : "(Riverbank, 2016)" }, "properties" : { "noteIndex" : 0 }, "schema" : "https://github.com/citation-style-language/schema/raw/master/csl-citation.json" }</w:instrText>
      </w:r>
      <w:r w:rsidR="00654C18">
        <w:fldChar w:fldCharType="separate"/>
      </w:r>
      <w:r w:rsidR="00654C18" w:rsidRPr="00654C18">
        <w:rPr>
          <w:noProof/>
        </w:rPr>
        <w:t>(Riverbank, 2016)</w:t>
      </w:r>
      <w:r w:rsidR="00654C18">
        <w:fldChar w:fldCharType="end"/>
      </w:r>
      <w:r w:rsidR="00FF7A64">
        <w:t>.</w:t>
      </w:r>
    </w:p>
    <w:p w:rsidR="003E2EE0" w:rsidRDefault="003E2EE0" w:rsidP="00423068">
      <w:r>
        <w:t xml:space="preserve">Eine Tabelle der Versionsnummern der verwendeten Bibliotheken und ihrer Lizenzmodelle findet sich im Anhang </w:t>
      </w:r>
      <w:r w:rsidR="00953FB9">
        <w:t>unter</w:t>
      </w:r>
      <w:r w:rsidR="00760204">
        <w:t xml:space="preserve"> Abschnitt</w:t>
      </w:r>
      <w:r w:rsidR="00A10F4D">
        <w:t xml:space="preserve"> </w:t>
      </w:r>
      <w:r w:rsidR="00A10F4D" w:rsidRPr="000824ED">
        <w:rPr>
          <w:rFonts w:asciiTheme="majorHAnsi" w:hAnsiTheme="majorHAnsi"/>
        </w:rPr>
        <w:t>V.</w:t>
      </w:r>
      <w:r w:rsidR="00A10F4D">
        <w:rPr>
          <w:rFonts w:asciiTheme="majorHAnsi" w:hAnsiTheme="majorHAnsi"/>
        </w:rPr>
        <w:t>a</w:t>
      </w:r>
      <w:r w:rsidR="00A10F4D">
        <w:t>.</w:t>
      </w:r>
    </w:p>
    <w:p w:rsidR="00EB3380" w:rsidRDefault="00EE5FF1" w:rsidP="00EB3380">
      <w:pPr>
        <w:pStyle w:val="berschrift2"/>
        <w:numPr>
          <w:ilvl w:val="1"/>
          <w:numId w:val="1"/>
        </w:numPr>
        <w:ind w:left="567" w:hanging="567"/>
      </w:pPr>
      <w:bookmarkStart w:id="121" w:name="_Ref476314014"/>
      <w:bookmarkStart w:id="122" w:name="_Ref476327249"/>
      <w:bookmarkStart w:id="123" w:name="_Toc476722444"/>
      <w:r>
        <w:t xml:space="preserve">Umsetzung der </w:t>
      </w:r>
      <w:r w:rsidR="00EB3380">
        <w:t>Segmentierung</w:t>
      </w:r>
      <w:bookmarkEnd w:id="121"/>
      <w:bookmarkEnd w:id="122"/>
      <w:bookmarkEnd w:id="123"/>
      <w:r w:rsidR="00EB3380">
        <w:t xml:space="preserve"> </w:t>
      </w:r>
    </w:p>
    <w:p w:rsidR="00CF1491" w:rsidRDefault="004B1A2D" w:rsidP="00CF1491">
      <w:r>
        <w:t xml:space="preserve">Die Segmentierung wurde auf den Bildern des eigenen Datensatzes durchgeführt und die Qualität der Ergebnisse überprüft. </w:t>
      </w:r>
      <w:r w:rsidR="00CF1491">
        <w:t>Die Segmentierung folgt dabei einem festen Ablauf.</w:t>
      </w:r>
    </w:p>
    <w:p w:rsidR="00CF1491" w:rsidRDefault="00CF1491" w:rsidP="00CF1491">
      <w:r>
        <w:t>Als Schritt vor der Segmentierung wird das Ausgangsbild zunächst im RGB-Farbraum eingelesen</w:t>
      </w:r>
      <w:r w:rsidR="00BB0D9A">
        <w:t>. Darauf folgt die Segmentierung anhand de</w:t>
      </w:r>
      <w:r w:rsidR="00423373">
        <w:t>r</w:t>
      </w:r>
      <w:r w:rsidR="00BB0D9A">
        <w:t xml:space="preserve"> Farb</w:t>
      </w:r>
      <w:r w:rsidR="00423373">
        <w:t>werte</w:t>
      </w:r>
      <w:r w:rsidR="00BB0D9A">
        <w:t xml:space="preserve"> mit einem Binärbild als Resultat. </w:t>
      </w:r>
      <w:r>
        <w:t xml:space="preserve"> </w:t>
      </w:r>
      <w:r w:rsidR="00D50D73">
        <w:t>Das Binärbild wird da</w:t>
      </w:r>
      <w:r w:rsidR="00100AFE">
        <w:t>rauf</w:t>
      </w:r>
      <w:r w:rsidR="0008432B">
        <w:t>h</w:t>
      </w:r>
      <w:r w:rsidR="00100AFE">
        <w:t>in</w:t>
      </w:r>
      <w:r w:rsidR="00D50D73">
        <w:t xml:space="preserve"> als Maske auf das Originalbild angewendet, um ein farbiges Bild</w:t>
      </w:r>
      <w:r w:rsidR="00355FF3">
        <w:t>s,</w:t>
      </w:r>
      <w:r w:rsidR="00D50D73">
        <w:t xml:space="preserve"> mit freigestellten Blatt </w:t>
      </w:r>
      <w:r w:rsidR="001B7E4B">
        <w:t xml:space="preserve">vor weißem Hintergrund </w:t>
      </w:r>
      <w:r w:rsidR="00D50D73">
        <w:t>zu erhalten.</w:t>
      </w:r>
      <w:r w:rsidR="00F23A02">
        <w:t xml:space="preserve"> Die so maskie</w:t>
      </w:r>
      <w:r w:rsidR="00F23A02">
        <w:t>r</w:t>
      </w:r>
      <w:r w:rsidR="00F23A02">
        <w:t>ten Bilder werden</w:t>
      </w:r>
      <w:r>
        <w:t xml:space="preserve"> auf die </w:t>
      </w:r>
      <w:proofErr w:type="spellStart"/>
      <w:r>
        <w:t>Bounding</w:t>
      </w:r>
      <w:proofErr w:type="spellEnd"/>
      <w:r>
        <w:t xml:space="preserve"> Box des freigestellten Blattes beschnitten, da der Hintergrund außerhalb der Box keine </w:t>
      </w:r>
      <w:r w:rsidR="00B13E2B">
        <w:t xml:space="preserve">relevanten </w:t>
      </w:r>
      <w:r>
        <w:t>Bildinformationen mehr enthält. Die so bearbeiteten Bilder können wahlweise gespeichert oder als Eingangsdaten an die Features weitergeleitet werden.</w:t>
      </w:r>
      <w:r w:rsidR="00D50D73">
        <w:t xml:space="preserve"> </w:t>
      </w:r>
    </w:p>
    <w:p w:rsidR="009C0D5F" w:rsidRDefault="00CF1491" w:rsidP="009C0D5F">
      <w:r>
        <w:t>Das erste getestete Verfahren</w:t>
      </w:r>
      <w:r w:rsidR="00BB0D9A">
        <w:t xml:space="preserve"> zur Segmentierung</w:t>
      </w:r>
      <w:r>
        <w:t xml:space="preserve"> ist die Otsu-Methode.</w:t>
      </w:r>
      <w:r w:rsidR="00BB0D9A">
        <w:t xml:space="preserve"> In einem ersten Schritt wird das Farbbild zunächst</w:t>
      </w:r>
      <w:r>
        <w:t xml:space="preserve"> in ein Graustufenbild überführt</w:t>
      </w:r>
      <w:r w:rsidR="008F6ED8">
        <w:t xml:space="preserve">. </w:t>
      </w:r>
      <w:r w:rsidR="009C0D5F">
        <w:t xml:space="preserve">Die </w:t>
      </w:r>
      <w:r w:rsidR="001D4DB9">
        <w:t>anschließende</w:t>
      </w:r>
      <w:r w:rsidR="009C0D5F">
        <w:t xml:space="preserve"> Segmentierung durch Otsu-</w:t>
      </w:r>
      <w:proofErr w:type="spellStart"/>
      <w:r w:rsidR="009C0D5F">
        <w:t>Thresholding</w:t>
      </w:r>
      <w:proofErr w:type="spellEnd"/>
      <w:r w:rsidR="009C0D5F">
        <w:t xml:space="preserve"> wurde mit Hilfe d</w:t>
      </w:r>
      <w:r w:rsidR="001D4DB9">
        <w:t xml:space="preserve">er </w:t>
      </w:r>
      <w:proofErr w:type="spellStart"/>
      <w:r w:rsidR="001D4DB9">
        <w:t>OpenCV</w:t>
      </w:r>
      <w:proofErr w:type="spellEnd"/>
      <w:r w:rsidR="001D4DB9">
        <w:t>-Bibliothek umgesetzt.</w:t>
      </w:r>
      <w:r w:rsidR="003B1B4A">
        <w:t xml:space="preserve"> </w:t>
      </w:r>
    </w:p>
    <w:p w:rsidR="008F6ED8" w:rsidRDefault="00E067CF" w:rsidP="009C0D5F">
      <w:r>
        <w:t>D</w:t>
      </w:r>
      <w:r w:rsidR="008F6ED8">
        <w:t>as Ergebnis</w:t>
      </w:r>
      <w:r w:rsidR="001D4DB9">
        <w:t xml:space="preserve"> des Otsu-</w:t>
      </w:r>
      <w:proofErr w:type="spellStart"/>
      <w:r w:rsidR="001D4DB9">
        <w:t>Thresholdings</w:t>
      </w:r>
      <w:proofErr w:type="spellEnd"/>
      <w:r w:rsidR="008F6ED8">
        <w:t xml:space="preserve"> </w:t>
      </w:r>
      <w:r>
        <w:t xml:space="preserve">ist </w:t>
      </w:r>
      <w:r w:rsidR="00144CF4">
        <w:t xml:space="preserve">entgegen der Vermutung </w:t>
      </w:r>
      <w:r w:rsidR="00CF1491">
        <w:t xml:space="preserve">in Kapitel </w:t>
      </w:r>
      <w:r w:rsidR="00CF1491">
        <w:fldChar w:fldCharType="begin"/>
      </w:r>
      <w:r w:rsidR="00CF1491">
        <w:instrText xml:space="preserve"> REF _Ref476260512 \r \h </w:instrText>
      </w:r>
      <w:r w:rsidR="00CF1491">
        <w:fldChar w:fldCharType="separate"/>
      </w:r>
      <w:r w:rsidR="007533F1">
        <w:t>3.4.2</w:t>
      </w:r>
      <w:r w:rsidR="00CF1491">
        <w:fldChar w:fldCharType="end"/>
      </w:r>
      <w:r w:rsidR="00CF1491">
        <w:t xml:space="preserve"> </w:t>
      </w:r>
      <w:r w:rsidR="00144CF4" w:rsidRPr="00144CF4">
        <w:t>unz</w:t>
      </w:r>
      <w:r w:rsidR="00144CF4" w:rsidRPr="00144CF4">
        <w:t>u</w:t>
      </w:r>
      <w:r w:rsidR="00144CF4" w:rsidRPr="00144CF4">
        <w:t>reichend</w:t>
      </w:r>
      <w:r w:rsidR="00144CF4">
        <w:rPr>
          <w:color w:val="FF0000"/>
        </w:rPr>
        <w:t xml:space="preserve"> </w:t>
      </w:r>
      <w:r w:rsidR="008F6ED8">
        <w:t xml:space="preserve">für eine anschließende </w:t>
      </w:r>
      <w:r w:rsidR="004D22EF">
        <w:t>Verwendung in der Feature</w:t>
      </w:r>
      <w:r w:rsidR="001D4DB9">
        <w:t>-E</w:t>
      </w:r>
      <w:r w:rsidR="004D22EF">
        <w:t>xtraktion</w:t>
      </w:r>
      <w:r w:rsidR="00144CF4">
        <w:t>. I</w:t>
      </w:r>
      <w:r w:rsidR="008F6ED8">
        <w:t>n einigen Bildern</w:t>
      </w:r>
      <w:r w:rsidR="00144CF4">
        <w:t xml:space="preserve"> verfälschen</w:t>
      </w:r>
      <w:r w:rsidR="008F6ED8">
        <w:t xml:space="preserve"> </w:t>
      </w:r>
      <w:r w:rsidR="00693B3B">
        <w:t>große</w:t>
      </w:r>
      <w:r w:rsidR="008F6ED8">
        <w:t xml:space="preserve"> Schatten die </w:t>
      </w:r>
      <w:r w:rsidR="00EB5836">
        <w:t>Kontur</w:t>
      </w:r>
      <w:r w:rsidR="008F6ED8">
        <w:t xml:space="preserve"> des </w:t>
      </w:r>
      <w:proofErr w:type="spellStart"/>
      <w:r w:rsidR="00BF5683">
        <w:t>binarisierten</w:t>
      </w:r>
      <w:proofErr w:type="spellEnd"/>
      <w:r w:rsidR="00BF5683">
        <w:t xml:space="preserve"> Blattes</w:t>
      </w:r>
      <w:r w:rsidR="008F6ED8">
        <w:t>.</w:t>
      </w:r>
      <w:r w:rsidR="00EB5836">
        <w:t xml:space="preserve"> </w:t>
      </w:r>
      <w:r w:rsidR="00816C7E">
        <w:t>Bei</w:t>
      </w:r>
      <w:r w:rsidR="000E3AF4">
        <w:t xml:space="preserve"> de</w:t>
      </w:r>
      <w:r w:rsidR="00816C7E">
        <w:t>r</w:t>
      </w:r>
      <w:r w:rsidR="000E3AF4">
        <w:t xml:space="preserve"> Aufnahme des Testdatensatzes</w:t>
      </w:r>
      <w:r w:rsidR="00816C7E">
        <w:t xml:space="preserve"> </w:t>
      </w:r>
      <w:r w:rsidR="009C67C7" w:rsidRPr="009C67C7">
        <w:t>musste aufgrund der Lichtverhältnisse überwiegend das interne Kamer</w:t>
      </w:r>
      <w:r w:rsidR="009C67C7" w:rsidRPr="009C67C7">
        <w:t>a</w:t>
      </w:r>
      <w:r w:rsidR="009C67C7" w:rsidRPr="009C67C7">
        <w:t>blitzlicht eingesetzt werden, wodurch vom Blatt zwar schmale, aber sehr dunkle Schatten geworfen werden.</w:t>
      </w:r>
      <w:r w:rsidR="009C67C7">
        <w:t xml:space="preserve"> </w:t>
      </w:r>
      <w:r w:rsidR="00642D8A">
        <w:t>Da auch das Blatt dunkler ist als der Hintergrund, werden die Pixel der Schatten dem Vordergrund zugeordnet</w:t>
      </w:r>
      <w:r w:rsidR="00A226A7">
        <w:t>.</w:t>
      </w:r>
      <w:r w:rsidR="003307B0">
        <w:t xml:space="preserve"> </w:t>
      </w:r>
    </w:p>
    <w:p w:rsidR="0084242C" w:rsidRDefault="00601DB2" w:rsidP="00280E8E">
      <w:r>
        <w:t>Weil</w:t>
      </w:r>
      <w:r w:rsidR="00F718D5">
        <w:t xml:space="preserve"> die Fotos der Blätter vor einem neutralen farbarmen Hintergrund aufgenommen wurden, </w:t>
      </w:r>
      <w:r w:rsidR="0033674A">
        <w:t xml:space="preserve">lassen sich die Blätter </w:t>
      </w:r>
      <w:r w:rsidR="00BB28D8">
        <w:t>i</w:t>
      </w:r>
      <w:r w:rsidR="0033674A">
        <w:t xml:space="preserve">n der </w:t>
      </w:r>
      <w:r w:rsidR="005E5E55">
        <w:t>Farbs</w:t>
      </w:r>
      <w:r w:rsidR="0033674A">
        <w:t xml:space="preserve">ättigung </w:t>
      </w:r>
      <w:r w:rsidR="00BB28D8">
        <w:t xml:space="preserve">gut </w:t>
      </w:r>
      <w:r w:rsidR="0033674A">
        <w:t>von diesem unterscheiden</w:t>
      </w:r>
      <w:r w:rsidR="00BB28D8">
        <w:t>.</w:t>
      </w:r>
      <w:r w:rsidR="0033674A">
        <w:t xml:space="preserve"> </w:t>
      </w:r>
    </w:p>
    <w:p w:rsidR="00280E8E" w:rsidRDefault="00BB28D8" w:rsidP="00280E8E">
      <w:r>
        <w:lastRenderedPageBreak/>
        <w:t>D</w:t>
      </w:r>
      <w:r w:rsidR="0033674A">
        <w:t xml:space="preserve">er eigentliche Farbwert ist vernachlässigbar. Somit ist </w:t>
      </w:r>
      <w:r w:rsidR="00F718D5">
        <w:t xml:space="preserve">der HSV-Farbraum, der die Helligkeit von der Farbsättigung und dem Farbwert trennt, für die Freistellung der </w:t>
      </w:r>
      <w:r w:rsidR="0033674A">
        <w:t xml:space="preserve">farbigen </w:t>
      </w:r>
      <w:r w:rsidR="00F718D5">
        <w:t>Blätter besser geeignet als der RGB-Farbraum</w:t>
      </w:r>
      <w:r w:rsidR="00280E8E">
        <w:t>.</w:t>
      </w:r>
      <w:r w:rsidR="0033674A">
        <w:t xml:space="preserve"> </w:t>
      </w:r>
    </w:p>
    <w:p w:rsidR="008238BB" w:rsidRPr="008238BB" w:rsidRDefault="008238BB" w:rsidP="00280E8E">
      <w:pPr>
        <w:rPr>
          <w:noProof/>
          <w:sz w:val="12"/>
          <w:lang w:eastAsia="de-DE"/>
        </w:rPr>
      </w:pPr>
    </w:p>
    <w:p w:rsidR="00280E8E" w:rsidRDefault="00280E8E" w:rsidP="00280E8E">
      <w:pPr>
        <w:spacing w:after="0"/>
        <w:jc w:val="left"/>
        <w:rPr>
          <w:noProof/>
          <w:lang w:eastAsia="de-DE"/>
        </w:rPr>
      </w:pPr>
      <w:r>
        <w:rPr>
          <w:noProof/>
          <w:lang w:eastAsia="de-DE"/>
        </w:rPr>
        <w:drawing>
          <wp:inline distT="0" distB="0" distL="0" distR="0" wp14:anchorId="461EC9C1" wp14:editId="262EC81B">
            <wp:extent cx="1275907" cy="1013220"/>
            <wp:effectExtent l="0" t="0" r="635" b="0"/>
            <wp:docPr id="377" name="Grafik 377" descr="C:\Users\chris\AppData\Local\Microsoft\Windows\INetCache\Content.Word\DSC_72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chris\AppData\Local\Microsoft\Windows\INetCache\Content.Word\DSC_7203.jpg"/>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9188" t="16494" r="10911"/>
                    <a:stretch/>
                  </pic:blipFill>
                  <pic:spPr bwMode="auto">
                    <a:xfrm>
                      <a:off x="0" y="0"/>
                      <a:ext cx="1278832" cy="1015543"/>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de-DE"/>
        </w:rPr>
        <w:drawing>
          <wp:inline distT="0" distB="0" distL="0" distR="0" wp14:anchorId="6BBF8939" wp14:editId="2E00529C">
            <wp:extent cx="1350568" cy="1015716"/>
            <wp:effectExtent l="0" t="0" r="2540" b="0"/>
            <wp:docPr id="374" name="Grafik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50864" t="42037" r="32416" b="35610"/>
                    <a:stretch/>
                  </pic:blipFill>
                  <pic:spPr bwMode="auto">
                    <a:xfrm>
                      <a:off x="0" y="0"/>
                      <a:ext cx="1359122" cy="1022149"/>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de-DE"/>
        </w:rPr>
        <w:drawing>
          <wp:inline distT="0" distB="0" distL="0" distR="0" wp14:anchorId="5D6DEABC" wp14:editId="5CD313C0">
            <wp:extent cx="1235670" cy="1010093"/>
            <wp:effectExtent l="0" t="0" r="3175" b="0"/>
            <wp:docPr id="376" name="Grafik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52635" t="41584" r="31509" b="35374"/>
                    <a:stretch/>
                  </pic:blipFill>
                  <pic:spPr bwMode="auto">
                    <a:xfrm>
                      <a:off x="0" y="0"/>
                      <a:ext cx="1245972" cy="1018515"/>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de-DE"/>
        </w:rPr>
        <w:drawing>
          <wp:inline distT="0" distB="0" distL="0" distR="0" wp14:anchorId="28A98458" wp14:editId="0A46E469">
            <wp:extent cx="1257562" cy="1012695"/>
            <wp:effectExtent l="0" t="0" r="0" b="0"/>
            <wp:docPr id="375" name="Grafik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50703" t="41644" r="32676" b="34560"/>
                    <a:stretch/>
                  </pic:blipFill>
                  <pic:spPr bwMode="auto">
                    <a:xfrm>
                      <a:off x="0" y="0"/>
                      <a:ext cx="1278386" cy="1029464"/>
                    </a:xfrm>
                    <a:prstGeom prst="rect">
                      <a:avLst/>
                    </a:prstGeom>
                    <a:ln>
                      <a:noFill/>
                    </a:ln>
                    <a:extLst>
                      <a:ext uri="{53640926-AAD7-44D8-BBD7-CCE9431645EC}">
                        <a14:shadowObscured xmlns:a14="http://schemas.microsoft.com/office/drawing/2010/main"/>
                      </a:ext>
                    </a:extLst>
                  </pic:spPr>
                </pic:pic>
              </a:graphicData>
            </a:graphic>
          </wp:inline>
        </w:drawing>
      </w:r>
    </w:p>
    <w:p w:rsidR="00280E8E" w:rsidRDefault="00280E8E" w:rsidP="00280E8E">
      <w:pPr>
        <w:pStyle w:val="Beschriftung"/>
        <w:ind w:right="425"/>
        <w:jc w:val="left"/>
      </w:pPr>
      <w:bookmarkStart w:id="124" w:name="_Ref476259557"/>
      <w:bookmarkStart w:id="125" w:name="_Toc476722509"/>
      <w:r>
        <w:t xml:space="preserve">Abbildung </w:t>
      </w:r>
      <w:r w:rsidR="00C216BB">
        <w:fldChar w:fldCharType="begin"/>
      </w:r>
      <w:r w:rsidR="00C216BB">
        <w:instrText xml:space="preserve"> SEQ Abbildung \* ARABIC </w:instrText>
      </w:r>
      <w:r w:rsidR="00C216BB">
        <w:fldChar w:fldCharType="separate"/>
      </w:r>
      <w:r w:rsidR="007533F1">
        <w:rPr>
          <w:noProof/>
        </w:rPr>
        <w:t>31</w:t>
      </w:r>
      <w:r w:rsidR="00C216BB">
        <w:rPr>
          <w:noProof/>
        </w:rPr>
        <w:fldChar w:fldCharType="end"/>
      </w:r>
      <w:bookmarkEnd w:id="124"/>
      <w:r>
        <w:t xml:space="preserve"> - Bild eines Blattes einer Sommerlinde: unbearbeitet (links), im als RGB dargestellten HSV-Farbraum (2. v. links), nur mit Sättigung und Farbwert  (2. v. rechts) und nur mit Sättigung (rechts)</w:t>
      </w:r>
      <w:bookmarkEnd w:id="125"/>
    </w:p>
    <w:p w:rsidR="008238BB" w:rsidRPr="008238BB" w:rsidRDefault="008238BB" w:rsidP="008238BB">
      <w:pPr>
        <w:rPr>
          <w:sz w:val="10"/>
        </w:rPr>
      </w:pPr>
    </w:p>
    <w:p w:rsidR="00B54E4C" w:rsidRDefault="00D205AB" w:rsidP="00F718D5">
      <w:r w:rsidRPr="00D205AB">
        <w:t>Es wurde</w:t>
      </w:r>
      <w:r w:rsidR="00F07914">
        <w:t xml:space="preserve"> anhand einiger Beispielbilder</w:t>
      </w:r>
      <w:r w:rsidRPr="00D205AB">
        <w:t xml:space="preserve"> </w:t>
      </w:r>
      <w:r>
        <w:t>getestet, ob</w:t>
      </w:r>
      <w:r w:rsidR="00350467">
        <w:t xml:space="preserve"> sich</w:t>
      </w:r>
      <w:r>
        <w:t xml:space="preserve"> das bereits</w:t>
      </w:r>
      <w:r w:rsidR="007E6306">
        <w:t xml:space="preserve"> implementierte</w:t>
      </w:r>
      <w:r w:rsidR="0033674A">
        <w:t xml:space="preserve"> Otsu-</w:t>
      </w:r>
      <w:proofErr w:type="spellStart"/>
      <w:r w:rsidR="0033674A">
        <w:t>Thresholding</w:t>
      </w:r>
      <w:proofErr w:type="spellEnd"/>
      <w:r w:rsidR="0033674A">
        <w:t xml:space="preserve"> </w:t>
      </w:r>
      <w:r w:rsidR="00EF1E82">
        <w:t>auf</w:t>
      </w:r>
      <w:r>
        <w:t xml:space="preserve"> Graustufen, die aus dem HSV-Raum gebildet werden</w:t>
      </w:r>
      <w:r w:rsidR="00350467">
        <w:t>,</w:t>
      </w:r>
      <w:r>
        <w:t xml:space="preserve"> anwenden lässt. Speziell im Farbton (</w:t>
      </w:r>
      <w:proofErr w:type="spellStart"/>
      <w:r w:rsidR="000E57D6">
        <w:t>H</w:t>
      </w:r>
      <w:r>
        <w:t>ue</w:t>
      </w:r>
      <w:proofErr w:type="spellEnd"/>
      <w:r>
        <w:t xml:space="preserve">) tritt </w:t>
      </w:r>
      <w:r w:rsidR="00E1534A">
        <w:t xml:space="preserve">mitunter </w:t>
      </w:r>
      <w:r>
        <w:t>ein starkes Rauschen</w:t>
      </w:r>
      <w:r w:rsidR="00E1534A">
        <w:t xml:space="preserve"> auf, so dass das Blatt nicht vom Hintergrund getrennt werden kann</w:t>
      </w:r>
      <w:r w:rsidR="00C47154">
        <w:t xml:space="preserve"> (</w:t>
      </w:r>
      <w:r w:rsidR="00C47154">
        <w:fldChar w:fldCharType="begin"/>
      </w:r>
      <w:r w:rsidR="00C47154">
        <w:instrText xml:space="preserve"> REF _Ref476259557 \h </w:instrText>
      </w:r>
      <w:r w:rsidR="00C47154">
        <w:fldChar w:fldCharType="separate"/>
      </w:r>
      <w:r w:rsidR="007533F1">
        <w:t xml:space="preserve">Abbildung </w:t>
      </w:r>
      <w:r w:rsidR="007533F1">
        <w:rPr>
          <w:noProof/>
        </w:rPr>
        <w:t>31</w:t>
      </w:r>
      <w:r w:rsidR="00C47154">
        <w:fldChar w:fldCharType="end"/>
      </w:r>
      <w:r w:rsidR="00837B88">
        <w:t>,</w:t>
      </w:r>
      <w:r w:rsidR="00C47154">
        <w:t xml:space="preserve"> 2. von links)</w:t>
      </w:r>
      <w:r w:rsidR="00E1534A">
        <w:t xml:space="preserve">. </w:t>
      </w:r>
      <w:r w:rsidR="00A05D64">
        <w:t>Die besten Ergebnisse liefert Otsu bei alleiniger Betrachtung des Sättigungswertes</w:t>
      </w:r>
      <w:r w:rsidR="003B2F86">
        <w:t xml:space="preserve"> (</w:t>
      </w:r>
      <w:r w:rsidR="003B2F86">
        <w:fldChar w:fldCharType="begin"/>
      </w:r>
      <w:r w:rsidR="003B2F86">
        <w:instrText xml:space="preserve"> REF _Ref476259557 \h </w:instrText>
      </w:r>
      <w:r w:rsidR="003B2F86">
        <w:fldChar w:fldCharType="separate"/>
      </w:r>
      <w:r w:rsidR="007533F1">
        <w:t xml:space="preserve">Abbildung </w:t>
      </w:r>
      <w:r w:rsidR="007533F1">
        <w:rPr>
          <w:noProof/>
        </w:rPr>
        <w:t>31</w:t>
      </w:r>
      <w:r w:rsidR="003B2F86">
        <w:fldChar w:fldCharType="end"/>
      </w:r>
      <w:r w:rsidR="00837B88">
        <w:t>,</w:t>
      </w:r>
      <w:r w:rsidR="003B2F86">
        <w:t xml:space="preserve"> rechts)</w:t>
      </w:r>
      <w:r w:rsidR="00A05D64">
        <w:t xml:space="preserve"> und</w:t>
      </w:r>
      <w:r>
        <w:t xml:space="preserve"> </w:t>
      </w:r>
      <w:r w:rsidR="0033674A">
        <w:t xml:space="preserve">trennt </w:t>
      </w:r>
      <w:r w:rsidR="00766D6C">
        <w:t xml:space="preserve">so </w:t>
      </w:r>
      <w:r w:rsidR="0033674A">
        <w:t xml:space="preserve">in einer Vielzahl der Bilder </w:t>
      </w:r>
      <w:r w:rsidR="00A05D64">
        <w:t xml:space="preserve">das Blatt </w:t>
      </w:r>
      <w:r w:rsidR="002E6255">
        <w:t>zufriedenstellend</w:t>
      </w:r>
      <w:r w:rsidR="00A05D64">
        <w:t xml:space="preserve"> vom Hintergrund</w:t>
      </w:r>
      <w:r w:rsidR="002E6255">
        <w:t>.</w:t>
      </w:r>
      <w:r w:rsidR="00F34236" w:rsidRPr="00F34236">
        <w:t xml:space="preserve"> </w:t>
      </w:r>
    </w:p>
    <w:p w:rsidR="00002763" w:rsidRDefault="00F34236" w:rsidP="00F718D5">
      <w:r>
        <w:t xml:space="preserve">Nach einer Stapelverarbeitung  mit Segmentierung aller Blätter des Datensatzes mit der HSV-Otsu-Methode fiel aber auf, dass bei Aufnahmen mit schlechter Beleuchtung Löcher im segmentierten Blatt entstehen (siehe </w:t>
      </w:r>
      <w:r w:rsidR="0014645C">
        <w:fldChar w:fldCharType="begin"/>
      </w:r>
      <w:r w:rsidR="0014645C">
        <w:instrText xml:space="preserve"> REF _Ref476261082 \h </w:instrText>
      </w:r>
      <w:r w:rsidR="0014645C">
        <w:fldChar w:fldCharType="separate"/>
      </w:r>
      <w:r w:rsidR="007533F1">
        <w:t xml:space="preserve">Abbildung </w:t>
      </w:r>
      <w:r w:rsidR="007533F1">
        <w:rPr>
          <w:noProof/>
        </w:rPr>
        <w:t>32</w:t>
      </w:r>
      <w:r w:rsidR="0014645C">
        <w:fldChar w:fldCharType="end"/>
      </w:r>
      <w:r w:rsidR="0014645C">
        <w:t>, links)</w:t>
      </w:r>
      <w:r>
        <w:t>. Um diese zu füllen</w:t>
      </w:r>
      <w:r w:rsidR="0014645C">
        <w:t xml:space="preserve">, wird ein </w:t>
      </w:r>
      <w:proofErr w:type="spellStart"/>
      <w:r w:rsidR="0014645C">
        <w:t>Floodfilling</w:t>
      </w:r>
      <w:proofErr w:type="spellEnd"/>
      <w:r w:rsidR="0014645C">
        <w:t xml:space="preserve"> des Hintergrundes </w:t>
      </w:r>
      <w:r w:rsidR="00DC024C">
        <w:t xml:space="preserve">mit einer </w:t>
      </w:r>
      <w:r w:rsidR="0076362D">
        <w:t>von der Binärcodierung verschiedenen</w:t>
      </w:r>
      <w:r w:rsidR="00DC024C">
        <w:t xml:space="preserve"> Hinte</w:t>
      </w:r>
      <w:r w:rsidR="00DC024C">
        <w:t>r</w:t>
      </w:r>
      <w:r w:rsidR="00DC024C">
        <w:t xml:space="preserve">grundfarbe </w:t>
      </w:r>
      <w:r w:rsidR="0014645C">
        <w:t xml:space="preserve">ausgeführt. </w:t>
      </w:r>
      <w:r w:rsidR="00FF6A4F">
        <w:t xml:space="preserve"> </w:t>
      </w:r>
      <w:r w:rsidR="00155339">
        <w:t>A</w:t>
      </w:r>
      <w:r w:rsidR="00FF6A4F">
        <w:t xml:space="preserve">lle nicht gefüllten Bereiche des Bildes </w:t>
      </w:r>
      <w:r w:rsidR="00AC42B3">
        <w:t xml:space="preserve">werden </w:t>
      </w:r>
      <w:r w:rsidR="00FF6A4F">
        <w:t xml:space="preserve">als zum Blatt </w:t>
      </w:r>
      <w:r w:rsidR="007E5126">
        <w:t>zu</w:t>
      </w:r>
      <w:r w:rsidR="00FF6A4F">
        <w:t>gehörig angenommen</w:t>
      </w:r>
      <w:r w:rsidR="00BF3D2B">
        <w:t xml:space="preserve">, Bereiche mit der Füllfarbe zählen zum </w:t>
      </w:r>
      <w:proofErr w:type="spellStart"/>
      <w:r w:rsidR="00BF3D2B">
        <w:t>Hintergund</w:t>
      </w:r>
      <w:proofErr w:type="spellEnd"/>
      <w:r w:rsidR="00FF6A4F">
        <w:t>. Diese Methode füllt zwar die Löcher</w:t>
      </w:r>
      <w:r w:rsidR="00C565D5">
        <w:t xml:space="preserve"> innerhalb der Form</w:t>
      </w:r>
      <w:r w:rsidR="00FF6A4F">
        <w:t xml:space="preserve">, ausgefranste Blattränder </w:t>
      </w:r>
      <w:r w:rsidR="00055C06">
        <w:t>bleiben aber bestehen</w:t>
      </w:r>
      <w:r w:rsidR="00FF6A4F">
        <w:t xml:space="preserve">, wie am linken Blattrand </w:t>
      </w:r>
      <w:r w:rsidR="00AA169F">
        <w:t>des</w:t>
      </w:r>
      <w:r w:rsidR="00FF6A4F">
        <w:t xml:space="preserve"> Binärbild</w:t>
      </w:r>
      <w:r w:rsidR="00AA169F">
        <w:t>s</w:t>
      </w:r>
      <w:r w:rsidR="00FF6A4F">
        <w:t xml:space="preserve"> in </w:t>
      </w:r>
      <w:r w:rsidR="00FF6A4F">
        <w:fldChar w:fldCharType="begin"/>
      </w:r>
      <w:r w:rsidR="00FF6A4F">
        <w:instrText xml:space="preserve"> REF _Ref476261082 \h </w:instrText>
      </w:r>
      <w:r w:rsidR="00FF6A4F">
        <w:fldChar w:fldCharType="separate"/>
      </w:r>
      <w:r w:rsidR="007533F1">
        <w:t xml:space="preserve">Abbildung </w:t>
      </w:r>
      <w:r w:rsidR="007533F1">
        <w:rPr>
          <w:noProof/>
        </w:rPr>
        <w:t>32</w:t>
      </w:r>
      <w:r w:rsidR="00FF6A4F">
        <w:fldChar w:fldCharType="end"/>
      </w:r>
      <w:r w:rsidR="00FF6A4F">
        <w:t xml:space="preserve"> </w:t>
      </w:r>
      <w:r w:rsidR="00AA169F">
        <w:t>in der Mitte</w:t>
      </w:r>
      <w:r w:rsidR="00BF707C">
        <w:t xml:space="preserve"> und </w:t>
      </w:r>
      <w:r w:rsidR="001274AF">
        <w:t>im freigestellten Blatt</w:t>
      </w:r>
      <w:r w:rsidR="007758AB">
        <w:t xml:space="preserve"> rechts</w:t>
      </w:r>
      <w:r w:rsidR="00AA169F">
        <w:t xml:space="preserve"> </w:t>
      </w:r>
      <w:r w:rsidR="00FF6A4F">
        <w:t>zu sehen ist.</w:t>
      </w:r>
    </w:p>
    <w:p w:rsidR="008238BB" w:rsidRPr="008238BB" w:rsidRDefault="008238BB" w:rsidP="00F718D5">
      <w:pPr>
        <w:rPr>
          <w:sz w:val="8"/>
        </w:rPr>
      </w:pPr>
    </w:p>
    <w:p w:rsidR="00F8028B" w:rsidRDefault="001844EB" w:rsidP="00F718D5">
      <w:r>
        <w:rPr>
          <w:noProof/>
          <w:lang w:eastAsia="de-DE"/>
        </w:rPr>
        <mc:AlternateContent>
          <mc:Choice Requires="wps">
            <w:drawing>
              <wp:anchor distT="0" distB="0" distL="114300" distR="114300" simplePos="0" relativeHeight="251766784" behindDoc="0" locked="0" layoutInCell="1" allowOverlap="1" wp14:anchorId="5CB54BB6" wp14:editId="32266E78">
                <wp:simplePos x="0" y="0"/>
                <wp:positionH relativeFrom="column">
                  <wp:posOffset>3532343</wp:posOffset>
                </wp:positionH>
                <wp:positionV relativeFrom="paragraph">
                  <wp:posOffset>4445</wp:posOffset>
                </wp:positionV>
                <wp:extent cx="1701209" cy="1317847"/>
                <wp:effectExtent l="0" t="0" r="13335" b="15875"/>
                <wp:wrapNone/>
                <wp:docPr id="396" name="Rechteck 396"/>
                <wp:cNvGraphicFramePr/>
                <a:graphic xmlns:a="http://schemas.openxmlformats.org/drawingml/2006/main">
                  <a:graphicData uri="http://schemas.microsoft.com/office/word/2010/wordprocessingShape">
                    <wps:wsp>
                      <wps:cNvSpPr/>
                      <wps:spPr>
                        <a:xfrm>
                          <a:off x="0" y="0"/>
                          <a:ext cx="1701209" cy="1317847"/>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396" o:spid="_x0000_s1026" style="position:absolute;margin-left:278.15pt;margin-top:.35pt;width:133.95pt;height:103.7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" filled="f" strokecolor="black [3213]" strokeweight=".5pt"/>
            </w:pict>
          </mc:Fallback>
        </mc:AlternateContent>
      </w:r>
      <w:r w:rsidR="00F8028B">
        <w:rPr>
          <w:noProof/>
          <w:lang w:eastAsia="de-DE"/>
        </w:rPr>
        <w:drawing>
          <wp:inline distT="0" distB="0" distL="0" distR="0" wp14:anchorId="0768B3E9" wp14:editId="56CA9B9A">
            <wp:extent cx="1807535" cy="1322906"/>
            <wp:effectExtent l="0" t="0" r="2540" b="0"/>
            <wp:docPr id="378" name="Grafik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srcRect l="56102" t="41294" r="25591" b="34887"/>
                    <a:stretch/>
                  </pic:blipFill>
                  <pic:spPr bwMode="auto">
                    <a:xfrm>
                      <a:off x="0" y="0"/>
                      <a:ext cx="1814048" cy="1327672"/>
                    </a:xfrm>
                    <a:prstGeom prst="rect">
                      <a:avLst/>
                    </a:prstGeom>
                    <a:ln>
                      <a:noFill/>
                    </a:ln>
                    <a:extLst>
                      <a:ext uri="{53640926-AAD7-44D8-BBD7-CCE9431645EC}">
                        <a14:shadowObscured xmlns:a14="http://schemas.microsoft.com/office/drawing/2010/main"/>
                      </a:ext>
                    </a:extLst>
                  </pic:spPr>
                </pic:pic>
              </a:graphicData>
            </a:graphic>
          </wp:inline>
        </w:drawing>
      </w:r>
      <w:r w:rsidR="00F8028B">
        <w:rPr>
          <w:noProof/>
          <w:lang w:eastAsia="de-DE"/>
        </w:rPr>
        <w:drawing>
          <wp:inline distT="0" distB="0" distL="0" distR="0" wp14:anchorId="35C0585C" wp14:editId="2F0A8D1A">
            <wp:extent cx="1707590" cy="1313531"/>
            <wp:effectExtent l="0" t="0" r="6985" b="1270"/>
            <wp:docPr id="381" name="Grafik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9"/>
                    <a:srcRect l="56693" t="40594" r="25394" b="34909"/>
                    <a:stretch/>
                  </pic:blipFill>
                  <pic:spPr bwMode="auto">
                    <a:xfrm>
                      <a:off x="0" y="0"/>
                      <a:ext cx="1714293" cy="1318687"/>
                    </a:xfrm>
                    <a:prstGeom prst="rect">
                      <a:avLst/>
                    </a:prstGeom>
                    <a:ln>
                      <a:noFill/>
                    </a:ln>
                    <a:extLst>
                      <a:ext uri="{53640926-AAD7-44D8-BBD7-CCE9431645EC}">
                        <a14:shadowObscured xmlns:a14="http://schemas.microsoft.com/office/drawing/2010/main"/>
                      </a:ext>
                    </a:extLst>
                  </pic:spPr>
                </pic:pic>
              </a:graphicData>
            </a:graphic>
          </wp:inline>
        </w:drawing>
      </w:r>
      <w:r w:rsidR="00F30B89">
        <w:t xml:space="preserve">  </w:t>
      </w:r>
      <w:r>
        <w:t xml:space="preserve"> </w:t>
      </w:r>
      <w:r w:rsidR="00CE399F">
        <w:t xml:space="preserve">  </w:t>
      </w:r>
      <w:r w:rsidR="00F30B89">
        <w:rPr>
          <w:noProof/>
          <w:lang w:eastAsia="de-DE"/>
        </w:rPr>
        <w:drawing>
          <wp:inline distT="0" distB="0" distL="0" distR="0" wp14:anchorId="42D3E374" wp14:editId="55C9BE25">
            <wp:extent cx="1504567" cy="1158382"/>
            <wp:effectExtent l="0" t="0" r="635" b="3810"/>
            <wp:docPr id="382" name="Grafik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extLst>
                        <a:ext uri="{BEBA8EAE-BF5A-486C-A8C5-ECC9F3942E4B}">
                          <a14:imgProps xmlns:a14="http://schemas.microsoft.com/office/drawing/2010/main">
                            <a14:imgLayer r:embed="rId71">
                              <a14:imgEffect>
                                <a14:brightnessContrast bright="20000"/>
                              </a14:imgEffect>
                            </a14:imgLayer>
                          </a14:imgProps>
                        </a:ext>
                      </a:extLst>
                    </a:blip>
                    <a:srcRect l="54134" t="36745" r="23622" b="32809"/>
                    <a:stretch/>
                  </pic:blipFill>
                  <pic:spPr bwMode="auto">
                    <a:xfrm>
                      <a:off x="0" y="0"/>
                      <a:ext cx="1504382" cy="1158239"/>
                    </a:xfrm>
                    <a:prstGeom prst="rect">
                      <a:avLst/>
                    </a:prstGeom>
                    <a:ln>
                      <a:noFill/>
                    </a:ln>
                    <a:extLst>
                      <a:ext uri="{53640926-AAD7-44D8-BBD7-CCE9431645EC}">
                        <a14:shadowObscured xmlns:a14="http://schemas.microsoft.com/office/drawing/2010/main"/>
                      </a:ext>
                    </a:extLst>
                  </pic:spPr>
                </pic:pic>
              </a:graphicData>
            </a:graphic>
          </wp:inline>
        </w:drawing>
      </w:r>
    </w:p>
    <w:p w:rsidR="00F34236" w:rsidRDefault="00F34236" w:rsidP="00A0201D">
      <w:pPr>
        <w:pStyle w:val="Beschriftung"/>
        <w:ind w:right="1417"/>
        <w:jc w:val="left"/>
      </w:pPr>
      <w:bookmarkStart w:id="126" w:name="_Ref476261082"/>
      <w:bookmarkStart w:id="127" w:name="_Toc476722510"/>
      <w:r>
        <w:t xml:space="preserve">Abbildung </w:t>
      </w:r>
      <w:r w:rsidR="00C216BB">
        <w:fldChar w:fldCharType="begin"/>
      </w:r>
      <w:r w:rsidR="00C216BB">
        <w:instrText xml:space="preserve"> SEQ Abbildung \* ARABIC </w:instrText>
      </w:r>
      <w:r w:rsidR="00C216BB">
        <w:fldChar w:fldCharType="separate"/>
      </w:r>
      <w:r w:rsidR="007533F1">
        <w:rPr>
          <w:noProof/>
        </w:rPr>
        <w:t>32</w:t>
      </w:r>
      <w:r w:rsidR="00C216BB">
        <w:rPr>
          <w:noProof/>
        </w:rPr>
        <w:fldChar w:fldCharType="end"/>
      </w:r>
      <w:bookmarkEnd w:id="126"/>
      <w:r>
        <w:t xml:space="preserve"> - mit Otsu </w:t>
      </w:r>
      <w:r w:rsidR="00A0201D">
        <w:t xml:space="preserve">anhand der Sättigung </w:t>
      </w:r>
      <w:r>
        <w:t xml:space="preserve"> segmentiertes Blatt  </w:t>
      </w:r>
      <w:r w:rsidR="003E2356">
        <w:t>(links)</w:t>
      </w:r>
      <w:r>
        <w:t xml:space="preserve">, mit </w:t>
      </w:r>
      <w:r w:rsidR="00A0201D">
        <w:t xml:space="preserve">durch </w:t>
      </w:r>
      <w:proofErr w:type="spellStart"/>
      <w:r w:rsidR="00A0201D">
        <w:t>Floodfilling</w:t>
      </w:r>
      <w:proofErr w:type="spellEnd"/>
      <w:r w:rsidR="00A0201D">
        <w:t xml:space="preserve"> </w:t>
      </w:r>
      <w:r>
        <w:t xml:space="preserve">gefüllten </w:t>
      </w:r>
      <w:r w:rsidR="00A0201D">
        <w:t xml:space="preserve"> Löchern (</w:t>
      </w:r>
      <w:r w:rsidR="00157F18">
        <w:t>Mitte</w:t>
      </w:r>
      <w:r w:rsidR="00A0201D">
        <w:t>)</w:t>
      </w:r>
      <w:r w:rsidR="006A648F">
        <w:t xml:space="preserve"> </w:t>
      </w:r>
      <w:r w:rsidR="00A0201D">
        <w:t>und das maskierte freigestellte Blatt (rechts)</w:t>
      </w:r>
      <w:bookmarkEnd w:id="127"/>
    </w:p>
    <w:p w:rsidR="000B0093" w:rsidRDefault="00843CF5" w:rsidP="00E001F7">
      <w:r>
        <w:lastRenderedPageBreak/>
        <w:t>Um das Ergebnis zu verbessern und</w:t>
      </w:r>
      <w:r w:rsidR="00F57AE9">
        <w:t xml:space="preserve"> auftretende</w:t>
      </w:r>
      <w:r>
        <w:t xml:space="preserve"> Ausfransungen </w:t>
      </w:r>
      <w:r w:rsidR="00F57AE9">
        <w:t>an den</w:t>
      </w:r>
      <w:r>
        <w:t xml:space="preserve"> Ränder</w:t>
      </w:r>
      <w:r w:rsidR="00DA69F9">
        <w:t>n</w:t>
      </w:r>
      <w:r>
        <w:t xml:space="preserve"> zu </w:t>
      </w:r>
      <w:r w:rsidR="00F57AE9">
        <w:t>vermeiden</w:t>
      </w:r>
      <w:r>
        <w:t>, wurden weitere Segmentierungsverfahren getestet.</w:t>
      </w:r>
      <w:r w:rsidR="00F04ECB">
        <w:t xml:space="preserve"> </w:t>
      </w:r>
      <w:r w:rsidR="000B0093">
        <w:t>Dazu zählen die Segme</w:t>
      </w:r>
      <w:r w:rsidR="000B0093">
        <w:t>n</w:t>
      </w:r>
      <w:r w:rsidR="000B0093">
        <w:t xml:space="preserve">tierung über die aktive Findung von Konturen im Farbbild </w:t>
      </w:r>
      <w:r w:rsidR="00BB28D8">
        <w:t>sowie</w:t>
      </w:r>
      <w:r w:rsidR="000B0093">
        <w:t xml:space="preserve"> </w:t>
      </w:r>
      <w:r w:rsidR="00A6498C">
        <w:t>die</w:t>
      </w:r>
      <w:r w:rsidR="000B0093">
        <w:t xml:space="preserve"> Bildung und Zusa</w:t>
      </w:r>
      <w:r w:rsidR="000B0093">
        <w:t>m</w:t>
      </w:r>
      <w:r w:rsidR="000B0093">
        <w:t xml:space="preserve">menfassung von Superpixeln anhand der Farbwerte, auf welche hier </w:t>
      </w:r>
      <w:r w:rsidR="00E17517">
        <w:t xml:space="preserve">aber </w:t>
      </w:r>
      <w:r w:rsidR="000B0093">
        <w:t xml:space="preserve">nicht näher eingegangen werden soll. </w:t>
      </w:r>
    </w:p>
    <w:p w:rsidR="00843CF5" w:rsidRDefault="00F04ECB" w:rsidP="00E001F7">
      <w:r>
        <w:t xml:space="preserve">Das </w:t>
      </w:r>
      <w:r w:rsidR="00243735">
        <w:t>über alle Bilder</w:t>
      </w:r>
      <w:r w:rsidR="00B54E4C">
        <w:t xml:space="preserve"> </w:t>
      </w:r>
      <w:r w:rsidR="00401653">
        <w:t>des eigenen Datensatzes</w:t>
      </w:r>
      <w:r w:rsidR="00243735">
        <w:t xml:space="preserve"> </w:t>
      </w:r>
      <w:r>
        <w:t xml:space="preserve">beste Ergebnis </w:t>
      </w:r>
      <w:r w:rsidR="0044265E">
        <w:t xml:space="preserve">wurde </w:t>
      </w:r>
      <w:r w:rsidR="009A0AE6">
        <w:t xml:space="preserve">schließlich </w:t>
      </w:r>
      <w:r>
        <w:t>mit einem k-</w:t>
      </w:r>
      <w:proofErr w:type="spellStart"/>
      <w:r>
        <w:t>Means</w:t>
      </w:r>
      <w:proofErr w:type="spellEnd"/>
      <w:r>
        <w:t xml:space="preserve">-Clustering </w:t>
      </w:r>
      <w:r w:rsidR="004E44EA">
        <w:t>von Sättigung und Farbwert</w:t>
      </w:r>
      <w:r>
        <w:t xml:space="preserve"> erzielt</w:t>
      </w:r>
      <w:r w:rsidR="004E44EA">
        <w:t xml:space="preserve">. </w:t>
      </w:r>
      <w:r w:rsidR="00177340">
        <w:t>Jeder Pixel wird dabei einem</w:t>
      </w:r>
      <w:r w:rsidR="00B6165F">
        <w:t xml:space="preserve"> von zwei</w:t>
      </w:r>
      <w:r w:rsidR="00177340">
        <w:t xml:space="preserve"> Clusterzentr</w:t>
      </w:r>
      <w:r w:rsidR="00B6165F">
        <w:t>en</w:t>
      </w:r>
      <w:r w:rsidR="00177340">
        <w:t xml:space="preserve"> zugeordnet. Über eine Überprüfung der Pixel des Bildrandes</w:t>
      </w:r>
      <w:r w:rsidR="00872ECA">
        <w:t>,</w:t>
      </w:r>
      <w:r w:rsidR="00177340">
        <w:t xml:space="preserve"> </w:t>
      </w:r>
      <w:r w:rsidR="00816AE4">
        <w:t>wird der dort am häufigsten vertretene</w:t>
      </w:r>
      <w:r w:rsidR="00177340">
        <w:t xml:space="preserve"> Cluster</w:t>
      </w:r>
      <w:r w:rsidR="00816AE4">
        <w:t xml:space="preserve"> dem Hintergrund zugeordnet</w:t>
      </w:r>
      <w:r w:rsidR="00070274">
        <w:t>, der andere Cluster repräsentiert das Blatt.</w:t>
      </w:r>
      <w:r w:rsidR="004D7BEC">
        <w:t xml:space="preserve"> </w:t>
      </w:r>
      <w:r w:rsidR="0044265E">
        <w:t xml:space="preserve">Da dennoch gelegentlich Rauschen an den Rändern auftritt, </w:t>
      </w:r>
      <w:r w:rsidR="00721DFA">
        <w:t xml:space="preserve">wird das Binärbild mit einem Gaußfilter geglättet. </w:t>
      </w:r>
      <w:r w:rsidR="00087215">
        <w:t xml:space="preserve">Die Standardabweichung </w:t>
      </w:r>
      <w:r w:rsidR="00E260AE" w:rsidRPr="007E1992">
        <w:rPr>
          <w:i/>
        </w:rPr>
        <w:t>σ</w:t>
      </w:r>
      <w:r w:rsidR="00E260AE">
        <w:t xml:space="preserve"> </w:t>
      </w:r>
      <w:r w:rsidR="00721DFA">
        <w:t>des Gaußfilters ist dabei klein gehalten, um möglichst wenig</w:t>
      </w:r>
      <w:r w:rsidR="00E92568">
        <w:t>e</w:t>
      </w:r>
      <w:r w:rsidR="00721DFA">
        <w:t xml:space="preserve"> Details des Randes zu verlieren.</w:t>
      </w:r>
    </w:p>
    <w:p w:rsidR="008238BB" w:rsidRPr="008238BB" w:rsidRDefault="008238BB" w:rsidP="00E001F7">
      <w:pPr>
        <w:rPr>
          <w:sz w:val="8"/>
        </w:rPr>
      </w:pPr>
    </w:p>
    <w:p w:rsidR="00021A37" w:rsidRDefault="001844EB" w:rsidP="00E001F7">
      <w:r>
        <w:rPr>
          <w:noProof/>
          <w:lang w:eastAsia="de-DE"/>
        </w:rPr>
        <mc:AlternateContent>
          <mc:Choice Requires="wps">
            <w:drawing>
              <wp:anchor distT="0" distB="0" distL="114300" distR="114300" simplePos="0" relativeHeight="251768832" behindDoc="0" locked="0" layoutInCell="1" allowOverlap="1" wp14:anchorId="37906596" wp14:editId="399604A8">
                <wp:simplePos x="0" y="0"/>
                <wp:positionH relativeFrom="column">
                  <wp:posOffset>3472062</wp:posOffset>
                </wp:positionH>
                <wp:positionV relativeFrom="paragraph">
                  <wp:posOffset>-324</wp:posOffset>
                </wp:positionV>
                <wp:extent cx="1701165" cy="1339702"/>
                <wp:effectExtent l="0" t="0" r="13335" b="13335"/>
                <wp:wrapNone/>
                <wp:docPr id="397" name="Rechteck 397"/>
                <wp:cNvGraphicFramePr/>
                <a:graphic xmlns:a="http://schemas.openxmlformats.org/drawingml/2006/main">
                  <a:graphicData uri="http://schemas.microsoft.com/office/word/2010/wordprocessingShape">
                    <wps:wsp>
                      <wps:cNvSpPr/>
                      <wps:spPr>
                        <a:xfrm>
                          <a:off x="0" y="0"/>
                          <a:ext cx="1701165" cy="1339702"/>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397" o:spid="_x0000_s1026" style="position:absolute;margin-left:273.4pt;margin-top:-.05pt;width:133.95pt;height:105.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" filled="f" strokecolor="black [3213]" strokeweight=".5pt"/>
            </w:pict>
          </mc:Fallback>
        </mc:AlternateContent>
      </w:r>
      <w:r w:rsidR="00021A37">
        <w:rPr>
          <w:noProof/>
          <w:lang w:eastAsia="de-DE"/>
        </w:rPr>
        <w:drawing>
          <wp:inline distT="0" distB="0" distL="0" distR="0" wp14:anchorId="4B3D80B7" wp14:editId="117FC499">
            <wp:extent cx="1743739" cy="1339703"/>
            <wp:effectExtent l="0" t="0" r="8890" b="0"/>
            <wp:docPr id="383" name="Grafik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53937" t="42693" r="29921" b="35260"/>
                    <a:stretch/>
                  </pic:blipFill>
                  <pic:spPr bwMode="auto">
                    <a:xfrm>
                      <a:off x="0" y="0"/>
                      <a:ext cx="1763418" cy="1354822"/>
                    </a:xfrm>
                    <a:prstGeom prst="rect">
                      <a:avLst/>
                    </a:prstGeom>
                    <a:ln>
                      <a:noFill/>
                    </a:ln>
                    <a:extLst>
                      <a:ext uri="{53640926-AAD7-44D8-BBD7-CCE9431645EC}">
                        <a14:shadowObscured xmlns:a14="http://schemas.microsoft.com/office/drawing/2010/main"/>
                      </a:ext>
                    </a:extLst>
                  </pic:spPr>
                </pic:pic>
              </a:graphicData>
            </a:graphic>
          </wp:inline>
        </w:drawing>
      </w:r>
      <w:r w:rsidR="00177340" w:rsidRPr="00177340">
        <w:rPr>
          <w:noProof/>
          <w:lang w:eastAsia="de-DE"/>
        </w:rPr>
        <w:drawing>
          <wp:inline distT="0" distB="0" distL="0" distR="0" wp14:anchorId="6DA5EC6F" wp14:editId="116C49C6">
            <wp:extent cx="1749056" cy="1345426"/>
            <wp:effectExtent l="0" t="0" r="3810" b="7620"/>
            <wp:docPr id="386" name="Grafik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1754648" cy="1349728"/>
                    </a:xfrm>
                    <a:prstGeom prst="rect">
                      <a:avLst/>
                    </a:prstGeom>
                  </pic:spPr>
                </pic:pic>
              </a:graphicData>
            </a:graphic>
          </wp:inline>
        </w:drawing>
      </w:r>
      <w:r w:rsidR="00021A37">
        <w:t xml:space="preserve"> </w:t>
      </w:r>
      <w:r>
        <w:t xml:space="preserve">    </w:t>
      </w:r>
      <w:r w:rsidR="00021A37">
        <w:rPr>
          <w:noProof/>
          <w:lang w:eastAsia="de-DE"/>
        </w:rPr>
        <w:drawing>
          <wp:inline distT="0" distB="0" distL="0" distR="0" wp14:anchorId="0256F68B" wp14:editId="5D3CDC28">
            <wp:extent cx="1552353" cy="1210552"/>
            <wp:effectExtent l="0" t="0" r="0" b="8890"/>
            <wp:docPr id="384" name="Grafik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extLst>
                        <a:ext uri="{BEBA8EAE-BF5A-486C-A8C5-ECC9F3942E4B}">
                          <a14:imgProps xmlns:a14="http://schemas.microsoft.com/office/drawing/2010/main">
                            <a14:imgLayer r:embed="rId75">
                              <a14:imgEffect>
                                <a14:brightnessContrast bright="20000"/>
                              </a14:imgEffect>
                            </a14:imgLayer>
                          </a14:imgProps>
                        </a:ext>
                      </a:extLst>
                    </a:blip>
                    <a:srcRect l="50590" t="37444" r="27953" b="32811"/>
                    <a:stretch/>
                  </pic:blipFill>
                  <pic:spPr bwMode="auto">
                    <a:xfrm>
                      <a:off x="0" y="0"/>
                      <a:ext cx="1563195" cy="1219007"/>
                    </a:xfrm>
                    <a:prstGeom prst="rect">
                      <a:avLst/>
                    </a:prstGeom>
                    <a:ln>
                      <a:noFill/>
                    </a:ln>
                    <a:extLst>
                      <a:ext uri="{53640926-AAD7-44D8-BBD7-CCE9431645EC}">
                        <a14:shadowObscured xmlns:a14="http://schemas.microsoft.com/office/drawing/2010/main"/>
                      </a:ext>
                    </a:extLst>
                  </pic:spPr>
                </pic:pic>
              </a:graphicData>
            </a:graphic>
          </wp:inline>
        </w:drawing>
      </w:r>
    </w:p>
    <w:p w:rsidR="00401653" w:rsidRDefault="00401653" w:rsidP="00401653">
      <w:pPr>
        <w:pStyle w:val="Beschriftung"/>
      </w:pPr>
      <w:bookmarkStart w:id="128" w:name="_Toc476722511"/>
      <w:r>
        <w:t xml:space="preserve">Abbildung </w:t>
      </w:r>
      <w:r w:rsidR="00C216BB">
        <w:fldChar w:fldCharType="begin"/>
      </w:r>
      <w:r w:rsidR="00C216BB">
        <w:instrText xml:space="preserve"> SEQ Abbildung \* ARABIC </w:instrText>
      </w:r>
      <w:r w:rsidR="00C216BB">
        <w:fldChar w:fldCharType="separate"/>
      </w:r>
      <w:r w:rsidR="007533F1">
        <w:rPr>
          <w:noProof/>
        </w:rPr>
        <w:t>33</w:t>
      </w:r>
      <w:r w:rsidR="00C216BB">
        <w:rPr>
          <w:noProof/>
        </w:rPr>
        <w:fldChar w:fldCharType="end"/>
      </w:r>
      <w:r>
        <w:t xml:space="preserve"> - von links nach rechts: mit k-</w:t>
      </w:r>
      <w:proofErr w:type="spellStart"/>
      <w:r>
        <w:t>Means</w:t>
      </w:r>
      <w:proofErr w:type="spellEnd"/>
      <w:r>
        <w:t xml:space="preserve"> </w:t>
      </w:r>
      <w:proofErr w:type="spellStart"/>
      <w:r>
        <w:t>geclusterte</w:t>
      </w:r>
      <w:proofErr w:type="spellEnd"/>
      <w:r>
        <w:t xml:space="preserve"> Farben</w:t>
      </w:r>
      <w:r w:rsidR="0066248F">
        <w:t xml:space="preserve"> aus </w:t>
      </w:r>
      <w:r w:rsidR="0066248F">
        <w:fldChar w:fldCharType="begin"/>
      </w:r>
      <w:r w:rsidR="0066248F">
        <w:instrText xml:space="preserve"> REF _Ref476259557 \h  \* MERGEFORMAT </w:instrText>
      </w:r>
      <w:r w:rsidR="0066248F">
        <w:fldChar w:fldCharType="separate"/>
      </w:r>
      <w:r w:rsidR="007533F1">
        <w:t xml:space="preserve">Abbildung </w:t>
      </w:r>
      <w:r w:rsidR="007533F1">
        <w:rPr>
          <w:noProof/>
        </w:rPr>
        <w:t>31</w:t>
      </w:r>
      <w:r w:rsidR="0066248F">
        <w:fldChar w:fldCharType="end"/>
      </w:r>
      <w:r w:rsidR="0066248F">
        <w:t xml:space="preserve"> (2. v.</w:t>
      </w:r>
      <w:r w:rsidR="003C3618">
        <w:t xml:space="preserve"> </w:t>
      </w:r>
      <w:r w:rsidR="0066248F">
        <w:t>r.)</w:t>
      </w:r>
      <w:r>
        <w:t>, das resultierende Binärbild und das freigestellte Blatt als Resultat</w:t>
      </w:r>
      <w:bookmarkEnd w:id="128"/>
      <w:r>
        <w:t xml:space="preserve"> </w:t>
      </w:r>
    </w:p>
    <w:p w:rsidR="008238BB" w:rsidRPr="008238BB" w:rsidRDefault="008238BB" w:rsidP="008238BB">
      <w:pPr>
        <w:rPr>
          <w:sz w:val="10"/>
        </w:rPr>
      </w:pPr>
    </w:p>
    <w:p w:rsidR="00411FA5" w:rsidRDefault="00EB2D22" w:rsidP="00E001F7">
      <w:r>
        <w:t xml:space="preserve">Auch </w:t>
      </w:r>
      <w:r w:rsidR="0019302D">
        <w:t>bei dieser Methode</w:t>
      </w:r>
      <w:r>
        <w:t xml:space="preserve"> können Löcher entstehen, falls die Blattoberflächen in den Aufnahmen Reflektionen aufweisen.</w:t>
      </w:r>
      <w:r w:rsidR="000C1556">
        <w:t xml:space="preserve"> Diese Löcher werden</w:t>
      </w:r>
      <w:r w:rsidR="0019302D">
        <w:t xml:space="preserve"> </w:t>
      </w:r>
      <w:r w:rsidR="000C1556">
        <w:t>mit der</w:t>
      </w:r>
      <w:r w:rsidR="001844EB">
        <w:t xml:space="preserve"> bereits</w:t>
      </w:r>
      <w:r w:rsidR="000C1556">
        <w:t xml:space="preserve"> angesprochenen</w:t>
      </w:r>
      <w:r w:rsidR="0019302D">
        <w:t xml:space="preserve"> </w:t>
      </w:r>
      <w:proofErr w:type="spellStart"/>
      <w:r w:rsidR="0019302D">
        <w:t>Floodfilling</w:t>
      </w:r>
      <w:proofErr w:type="spellEnd"/>
      <w:r w:rsidR="0019302D">
        <w:t>-Methode geschlossen.</w:t>
      </w:r>
      <w:r w:rsidR="00411FA5">
        <w:t xml:space="preserve"> </w:t>
      </w:r>
    </w:p>
    <w:p w:rsidR="00BE31F9" w:rsidRDefault="00411FA5" w:rsidP="00E001F7">
      <w:r>
        <w:t>Zusätzlich werden kleine</w:t>
      </w:r>
      <w:r w:rsidR="006049EC">
        <w:t>,</w:t>
      </w:r>
      <w:r>
        <w:t xml:space="preserve"> </w:t>
      </w:r>
      <w:r w:rsidR="0026506A">
        <w:t>nicht zum Blatt</w:t>
      </w:r>
      <w:r w:rsidR="0026506A" w:rsidRPr="0026506A">
        <w:t>, beispielsweise während der Aufnahme auf dem Hintergrund durch Fremdkörper verursachte Objekte aus dem Binärbild entfernt</w:t>
      </w:r>
      <w:r>
        <w:t>.</w:t>
      </w:r>
      <w:r w:rsidR="005F7956">
        <w:t xml:space="preserve"> Dazu werden die Konturen aller zusammenhängenden Objekte </w:t>
      </w:r>
      <w:r w:rsidR="0026506A">
        <w:t>sowie</w:t>
      </w:r>
      <w:r w:rsidR="005F7956">
        <w:t xml:space="preserve"> die von den Konturen umschlossenen Flächen ermittelt. Ist die Fläche sehr klein, wird sie mit der Hintergrundfa</w:t>
      </w:r>
      <w:r w:rsidR="005F7956">
        <w:t>r</w:t>
      </w:r>
      <w:r w:rsidR="005F7956">
        <w:t>be gefüllt</w:t>
      </w:r>
      <w:r w:rsidR="00DC5F42">
        <w:t xml:space="preserve">, also auf </w:t>
      </w:r>
      <w:proofErr w:type="spellStart"/>
      <w:r w:rsidR="00DC5F42">
        <w:t>Null</w:t>
      </w:r>
      <w:proofErr w:type="spellEnd"/>
      <w:r w:rsidR="00DC5F42">
        <w:t xml:space="preserve"> gesetzt</w:t>
      </w:r>
      <w:r w:rsidR="005F7956">
        <w:t>.</w:t>
      </w:r>
    </w:p>
    <w:p w:rsidR="00C1170E" w:rsidRDefault="00C1170E" w:rsidP="00E001F7">
      <w:r>
        <w:t xml:space="preserve">Daneben wurde eine Entfernung des </w:t>
      </w:r>
      <w:r w:rsidR="00AC16A0">
        <w:t>Blatt</w:t>
      </w:r>
      <w:r>
        <w:t>s</w:t>
      </w:r>
      <w:r w:rsidR="00AC16A0">
        <w:t>tiels</w:t>
      </w:r>
      <w:r>
        <w:t xml:space="preserve"> aus dem Binärbild implementiert.</w:t>
      </w:r>
      <w:r w:rsidR="00002763">
        <w:t xml:space="preserve"> Der Stiel wird </w:t>
      </w:r>
      <w:r w:rsidR="00AF0AE8">
        <w:t>mittels</w:t>
      </w:r>
      <w:r w:rsidR="00002763">
        <w:t xml:space="preserve"> Erosion mit einem großen kreisförmigen </w:t>
      </w:r>
      <w:proofErr w:type="spellStart"/>
      <w:r w:rsidR="00002763">
        <w:t>Filterkernel</w:t>
      </w:r>
      <w:proofErr w:type="spellEnd"/>
      <w:r w:rsidR="00002763">
        <w:t xml:space="preserve"> entfernt. Da die Erosion auch </w:t>
      </w:r>
      <w:r w:rsidR="002D7FDD">
        <w:t xml:space="preserve">die Form des Blattes verkleinert, wird anschließend eine Dilation durchgeführt. Insofern </w:t>
      </w:r>
      <w:proofErr w:type="spellStart"/>
      <w:r w:rsidR="002D7FDD">
        <w:t>entpricht</w:t>
      </w:r>
      <w:proofErr w:type="spellEnd"/>
      <w:r w:rsidR="002D7FDD">
        <w:t xml:space="preserve"> die Operation einem </w:t>
      </w:r>
      <w:proofErr w:type="spellStart"/>
      <w:r w:rsidR="002D7FDD">
        <w:t>Closing</w:t>
      </w:r>
      <w:proofErr w:type="spellEnd"/>
      <w:r w:rsidR="002D7FDD">
        <w:t xml:space="preserve">. Bei der Dilation wird aber ein größeres </w:t>
      </w:r>
      <w:r w:rsidR="002D7FDD">
        <w:lastRenderedPageBreak/>
        <w:t>Strukturelement verwendet</w:t>
      </w:r>
      <w:r w:rsidR="004A5089">
        <w:t xml:space="preserve"> als in der Erosion</w:t>
      </w:r>
      <w:r w:rsidR="002D7FDD">
        <w:t xml:space="preserve">, um </w:t>
      </w:r>
      <w:r w:rsidR="0048032E">
        <w:t>die Kontur „aufzublasen“</w:t>
      </w:r>
      <w:r w:rsidR="00CA2926" w:rsidRPr="00CA2926">
        <w:t xml:space="preserve">. </w:t>
      </w:r>
      <w:r w:rsidR="00CA2926">
        <w:t>So</w:t>
      </w:r>
      <w:r w:rsidR="00CA2926" w:rsidRPr="00CA2926">
        <w:t xml:space="preserve"> entfällt der Stiel, aber eventuell ebenfalls entfernte dünne Konturmerkmale liegen innerhalb der erweiterten Form</w:t>
      </w:r>
      <w:r w:rsidR="0048032E">
        <w:t xml:space="preserve">. </w:t>
      </w:r>
      <w:r w:rsidR="00961423">
        <w:t xml:space="preserve">Zurückbleibende </w:t>
      </w:r>
      <w:r w:rsidR="0043708A">
        <w:t>Fragmente</w:t>
      </w:r>
      <w:r w:rsidR="00961423">
        <w:t xml:space="preserve"> des Stiels werden durch die erwähnte Methode zur Entfernung kleiner Objekte beseitigt. Das Ergebnis wird nun mit dem ursprünglichen Binärbild kombiniert. </w:t>
      </w:r>
      <w:r w:rsidR="00AF1909">
        <w:t xml:space="preserve">Der Nachteil des implementierten Verfahrens ist, dass bei Blättern mit dünnen langen Blattspitzen diese </w:t>
      </w:r>
      <w:r w:rsidR="00D25FB8">
        <w:t xml:space="preserve">mitunter </w:t>
      </w:r>
      <w:r w:rsidR="00AF1909">
        <w:t xml:space="preserve">abgerundet werden. </w:t>
      </w:r>
      <w:r w:rsidR="00CA2926">
        <w:t>I</w:t>
      </w:r>
      <w:r w:rsidR="00D3285D">
        <w:t xml:space="preserve">n </w:t>
      </w:r>
      <w:r w:rsidR="00D3285D">
        <w:fldChar w:fldCharType="begin"/>
      </w:r>
      <w:r w:rsidR="00D3285D">
        <w:instrText xml:space="preserve"> REF _Ref476267426 \h </w:instrText>
      </w:r>
      <w:r w:rsidR="00D3285D">
        <w:fldChar w:fldCharType="separate"/>
      </w:r>
      <w:r w:rsidR="007533F1">
        <w:t xml:space="preserve">Abbildung </w:t>
      </w:r>
      <w:r w:rsidR="007533F1">
        <w:rPr>
          <w:noProof/>
        </w:rPr>
        <w:t>34</w:t>
      </w:r>
      <w:r w:rsidR="00D3285D">
        <w:fldChar w:fldCharType="end"/>
      </w:r>
      <w:r w:rsidR="00D3285D">
        <w:t xml:space="preserve"> </w:t>
      </w:r>
      <w:r w:rsidR="00CA2926" w:rsidRPr="00CA2926">
        <w:t>ist am Beispiel eines Platanenblattes die Segmentierung mit Entfernung des Stiels dargestellt.</w:t>
      </w:r>
      <w:r w:rsidR="00AD51BD">
        <w:t xml:space="preserve"> Die verursachte Verfälschung der Blattränder und die Tatsache, dass der Blattstiel, wie in Kapitel </w:t>
      </w:r>
      <w:r w:rsidR="00AD51BD">
        <w:fldChar w:fldCharType="begin"/>
      </w:r>
      <w:r w:rsidR="00AD51BD">
        <w:instrText xml:space="preserve"> REF _Ref476674184 \r \h </w:instrText>
      </w:r>
      <w:r w:rsidR="003F5CD5">
        <w:fldChar w:fldCharType="separate"/>
      </w:r>
      <w:r w:rsidR="007533F1">
        <w:t>2.1.2.2</w:t>
      </w:r>
      <w:r w:rsidR="00AD51BD">
        <w:fldChar w:fldCharType="end"/>
      </w:r>
      <w:r w:rsidR="00AD51BD">
        <w:fldChar w:fldCharType="begin"/>
      </w:r>
      <w:r w:rsidR="00AD51BD">
        <w:instrText xml:space="preserve"> REF _Ref476674187 \r \h </w:instrText>
      </w:r>
      <w:r w:rsidR="00AD51BD">
        <w:fldChar w:fldCharType="separate"/>
      </w:r>
      <w:r w:rsidR="007533F1">
        <w:t>2.1.2</w:t>
      </w:r>
      <w:r w:rsidR="00AD51BD">
        <w:fldChar w:fldCharType="end"/>
      </w:r>
      <w:r w:rsidR="00AD51BD">
        <w:t xml:space="preserve"> angeführt, als Unterscheidungsmerkmal dienen kann, </w:t>
      </w:r>
      <w:r w:rsidR="000A1054">
        <w:t xml:space="preserve">führen zu der Entscheidung, den Blattstiel nicht zu entfernen und die Features aus dem gesamten Blatt inklusive </w:t>
      </w:r>
      <w:r w:rsidR="00C45450">
        <w:t>Stiel</w:t>
      </w:r>
      <w:r w:rsidR="000A1054">
        <w:t xml:space="preserve"> zu extrahieren.</w:t>
      </w:r>
    </w:p>
    <w:p w:rsidR="008238BB" w:rsidRPr="008238BB" w:rsidRDefault="008238BB" w:rsidP="00E001F7">
      <w:pPr>
        <w:rPr>
          <w:sz w:val="6"/>
        </w:rPr>
      </w:pPr>
    </w:p>
    <w:p w:rsidR="0066248F" w:rsidRDefault="00002763" w:rsidP="001B3B8E">
      <w:pPr>
        <w:spacing w:after="0"/>
      </w:pPr>
      <w:r>
        <w:rPr>
          <w:noProof/>
          <w:lang w:eastAsia="de-DE"/>
        </w:rPr>
        <mc:AlternateContent>
          <mc:Choice Requires="wps">
            <w:drawing>
              <wp:anchor distT="0" distB="0" distL="114300" distR="114300" simplePos="0" relativeHeight="251770880" behindDoc="0" locked="0" layoutInCell="1" allowOverlap="1" wp14:anchorId="02D6C414" wp14:editId="042CD9B5">
                <wp:simplePos x="0" y="0"/>
                <wp:positionH relativeFrom="column">
                  <wp:posOffset>3534617</wp:posOffset>
                </wp:positionH>
                <wp:positionV relativeFrom="paragraph">
                  <wp:posOffset>-8076</wp:posOffset>
                </wp:positionV>
                <wp:extent cx="1616149" cy="1323176"/>
                <wp:effectExtent l="0" t="0" r="22225" b="10795"/>
                <wp:wrapNone/>
                <wp:docPr id="398" name="Rechteck 398"/>
                <wp:cNvGraphicFramePr/>
                <a:graphic xmlns:a="http://schemas.openxmlformats.org/drawingml/2006/main">
                  <a:graphicData uri="http://schemas.microsoft.com/office/word/2010/wordprocessingShape">
                    <wps:wsp>
                      <wps:cNvSpPr/>
                      <wps:spPr>
                        <a:xfrm>
                          <a:off x="0" y="0"/>
                          <a:ext cx="1616149" cy="1323176"/>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398" o:spid="_x0000_s1026" style="position:absolute;margin-left:278.3pt;margin-top:-.65pt;width:127.25pt;height:104.2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" filled="f" strokecolor="black [3213]" strokeweight=".5pt"/>
            </w:pict>
          </mc:Fallback>
        </mc:AlternateContent>
      </w:r>
      <w:r w:rsidR="00C1170E" w:rsidRPr="00C1170E">
        <w:rPr>
          <w:noProof/>
          <w:lang w:eastAsia="de-DE"/>
        </w:rPr>
        <w:drawing>
          <wp:inline distT="0" distB="0" distL="0" distR="0" wp14:anchorId="47A8AF33" wp14:editId="2D561C14">
            <wp:extent cx="1776802" cy="1316818"/>
            <wp:effectExtent l="0" t="0" r="0" b="0"/>
            <wp:docPr id="394" name="Grafik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1778555" cy="1318117"/>
                    </a:xfrm>
                    <a:prstGeom prst="rect">
                      <a:avLst/>
                    </a:prstGeom>
                  </pic:spPr>
                </pic:pic>
              </a:graphicData>
            </a:graphic>
          </wp:inline>
        </w:drawing>
      </w:r>
      <w:r w:rsidR="003712DA">
        <w:rPr>
          <w:noProof/>
          <w:lang w:eastAsia="de-DE"/>
        </w:rPr>
        <w:drawing>
          <wp:inline distT="0" distB="0" distL="0" distR="0" wp14:anchorId="5B7FF452" wp14:editId="56CCCB73">
            <wp:extent cx="1757915" cy="1318437"/>
            <wp:effectExtent l="0" t="0" r="0" b="0"/>
            <wp:docPr id="399" name="Grafik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l="3149" t="3150" r="57481" b="44358"/>
                    <a:stretch/>
                  </pic:blipFill>
                  <pic:spPr bwMode="auto">
                    <a:xfrm>
                      <a:off x="0" y="0"/>
                      <a:ext cx="1757700" cy="1318276"/>
                    </a:xfrm>
                    <a:prstGeom prst="rect">
                      <a:avLst/>
                    </a:prstGeom>
                    <a:ln>
                      <a:noFill/>
                    </a:ln>
                    <a:extLst>
                      <a:ext uri="{53640926-AAD7-44D8-BBD7-CCE9431645EC}">
                        <a14:shadowObscured xmlns:a14="http://schemas.microsoft.com/office/drawing/2010/main"/>
                      </a:ext>
                    </a:extLst>
                  </pic:spPr>
                </pic:pic>
              </a:graphicData>
            </a:graphic>
          </wp:inline>
        </w:drawing>
      </w:r>
      <w:r w:rsidR="00C1170E">
        <w:t xml:space="preserve"> </w:t>
      </w:r>
      <w:r w:rsidR="005A5F5A" w:rsidRPr="005A5F5A">
        <w:rPr>
          <w:noProof/>
          <w:lang w:eastAsia="de-DE"/>
        </w:rPr>
        <w:drawing>
          <wp:inline distT="0" distB="0" distL="0" distR="0" wp14:anchorId="09A5D691" wp14:editId="3A253FB5">
            <wp:extent cx="1531089" cy="1315910"/>
            <wp:effectExtent l="0" t="0" r="0" b="0"/>
            <wp:docPr id="395" name="Grafik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1539225" cy="1322903"/>
                    </a:xfrm>
                    <a:prstGeom prst="rect">
                      <a:avLst/>
                    </a:prstGeom>
                  </pic:spPr>
                </pic:pic>
              </a:graphicData>
            </a:graphic>
          </wp:inline>
        </w:drawing>
      </w:r>
    </w:p>
    <w:p w:rsidR="00771588" w:rsidRDefault="0048032E" w:rsidP="00D56D96">
      <w:pPr>
        <w:pStyle w:val="Beschriftung"/>
        <w:ind w:right="425"/>
      </w:pPr>
      <w:bookmarkStart w:id="129" w:name="_Ref476267426"/>
      <w:bookmarkStart w:id="130" w:name="_Toc476722512"/>
      <w:r>
        <w:t xml:space="preserve">Abbildung </w:t>
      </w:r>
      <w:r w:rsidR="00C216BB">
        <w:fldChar w:fldCharType="begin"/>
      </w:r>
      <w:r w:rsidR="00C216BB">
        <w:instrText xml:space="preserve"> SEQ Abbildung \* ARABIC </w:instrText>
      </w:r>
      <w:r w:rsidR="00C216BB">
        <w:fldChar w:fldCharType="separate"/>
      </w:r>
      <w:r w:rsidR="007533F1">
        <w:rPr>
          <w:noProof/>
        </w:rPr>
        <w:t>34</w:t>
      </w:r>
      <w:r w:rsidR="00C216BB">
        <w:rPr>
          <w:noProof/>
        </w:rPr>
        <w:fldChar w:fldCharType="end"/>
      </w:r>
      <w:bookmarkEnd w:id="129"/>
      <w:r>
        <w:t xml:space="preserve"> - </w:t>
      </w:r>
      <w:r w:rsidR="00571886">
        <w:t xml:space="preserve">Entfernung des Stiels eines Blattes einer Platane, </w:t>
      </w:r>
      <w:r w:rsidR="00C5001A">
        <w:t>von links nach recht</w:t>
      </w:r>
      <w:r w:rsidR="00D56D96">
        <w:t>s:</w:t>
      </w:r>
      <w:r w:rsidR="00C5001A">
        <w:t xml:space="preserve"> </w:t>
      </w:r>
      <w:r w:rsidR="00571886">
        <w:t xml:space="preserve"> unbearbeitetes Bild</w:t>
      </w:r>
      <w:r w:rsidR="00D56D96">
        <w:t>,</w:t>
      </w:r>
      <w:r w:rsidR="00C5001A">
        <w:t xml:space="preserve"> </w:t>
      </w:r>
      <w:r w:rsidR="00031F16">
        <w:t xml:space="preserve">Binärbild mit </w:t>
      </w:r>
      <w:r w:rsidR="00C5001A">
        <w:t>„aufgeblasene</w:t>
      </w:r>
      <w:r w:rsidR="00031F16">
        <w:t>r</w:t>
      </w:r>
      <w:r w:rsidR="00C5001A">
        <w:t>“ Blatt</w:t>
      </w:r>
      <w:r w:rsidR="001B2108">
        <w:t>form</w:t>
      </w:r>
      <w:r w:rsidR="00C5001A">
        <w:t xml:space="preserve"> </w:t>
      </w:r>
      <w:r w:rsidR="00031F16">
        <w:t>und</w:t>
      </w:r>
      <w:r w:rsidR="001B2108">
        <w:t xml:space="preserve"> entferntem Stiel</w:t>
      </w:r>
      <w:r w:rsidR="00223297">
        <w:t>;</w:t>
      </w:r>
      <w:r w:rsidR="001B2108">
        <w:t xml:space="preserve"> </w:t>
      </w:r>
      <w:r w:rsidR="006B1320">
        <w:t>freigestelltes Blatt ohne Stiel</w:t>
      </w:r>
      <w:bookmarkEnd w:id="130"/>
    </w:p>
    <w:p w:rsidR="00F82E0C" w:rsidRDefault="00393C82" w:rsidP="003472B6">
      <w:r w:rsidRPr="00393C82">
        <w:t>Ein spezielles Problem stellen schlecht beleuchtete Aufnahmen mit mehreren Lichtquellen, wie</w:t>
      </w:r>
      <w:r w:rsidR="001779BB">
        <w:t xml:space="preserve"> in </w:t>
      </w:r>
      <w:r w:rsidR="001779BB">
        <w:fldChar w:fldCharType="begin"/>
      </w:r>
      <w:r w:rsidR="001779BB">
        <w:instrText xml:space="preserve"> REF _Ref476312462 \h </w:instrText>
      </w:r>
      <w:r w:rsidR="001779BB">
        <w:fldChar w:fldCharType="separate"/>
      </w:r>
      <w:r w:rsidR="007533F1">
        <w:t xml:space="preserve">Abbildung </w:t>
      </w:r>
      <w:r w:rsidR="007533F1">
        <w:rPr>
          <w:noProof/>
        </w:rPr>
        <w:t>35</w:t>
      </w:r>
      <w:r w:rsidR="001779BB">
        <w:fldChar w:fldCharType="end"/>
      </w:r>
      <w:r w:rsidR="007F5AFE">
        <w:t xml:space="preserve"> links</w:t>
      </w:r>
      <w:r>
        <w:t>, dar</w:t>
      </w:r>
      <w:r w:rsidR="007F5AFE">
        <w:t xml:space="preserve">. Der Schatten nimmt dann unter Umständen die Farbe des Blattes an, wodurch er sich schlecht vom Blatt trennen lässt. Die Methode </w:t>
      </w:r>
      <w:r w:rsidR="0021688D">
        <w:t>des</w:t>
      </w:r>
      <w:r w:rsidR="007F5AFE">
        <w:t xml:space="preserve"> k-</w:t>
      </w:r>
      <w:proofErr w:type="spellStart"/>
      <w:r w:rsidR="007F5AFE">
        <w:t>Means</w:t>
      </w:r>
      <w:proofErr w:type="spellEnd"/>
      <w:r w:rsidR="007F5AFE">
        <w:t xml:space="preserve"> Clustering </w:t>
      </w:r>
      <w:r w:rsidR="0021688D">
        <w:t xml:space="preserve">anhand </w:t>
      </w:r>
      <w:r w:rsidR="007F5AFE">
        <w:t xml:space="preserve">der Sättigung und des Farbwerts </w:t>
      </w:r>
      <w:r w:rsidR="00B246EF">
        <w:t>l</w:t>
      </w:r>
      <w:r w:rsidR="00B246EF" w:rsidRPr="00B246EF">
        <w:t xml:space="preserve">iefert dabei unter den getesteten Verfahren trotzdem die besten Ergebnisse. </w:t>
      </w:r>
      <w:r w:rsidR="001779BB">
        <w:t xml:space="preserve"> </w:t>
      </w:r>
    </w:p>
    <w:p w:rsidR="007F5AFE" w:rsidRDefault="001779BB" w:rsidP="003472B6">
      <w:r>
        <w:t>Ein weiteres bekanntes Problem taucht bei zusammengesetzten Blättern auf, wenn sich die Blättchen überlappen und innerhalb der äußeren Kontur freie Flächen bilden</w:t>
      </w:r>
      <w:r w:rsidR="00780764">
        <w:t xml:space="preserve">, wie in </w:t>
      </w:r>
      <w:r w:rsidR="00780764">
        <w:fldChar w:fldCharType="begin"/>
      </w:r>
      <w:r w:rsidR="00780764">
        <w:instrText xml:space="preserve"> REF _Ref476313323 \h </w:instrText>
      </w:r>
      <w:r w:rsidR="00780764">
        <w:fldChar w:fldCharType="separate"/>
      </w:r>
      <w:r w:rsidR="007533F1">
        <w:t xml:space="preserve">Abbildung </w:t>
      </w:r>
      <w:r w:rsidR="007533F1">
        <w:rPr>
          <w:noProof/>
        </w:rPr>
        <w:t>36</w:t>
      </w:r>
      <w:r w:rsidR="00780764">
        <w:fldChar w:fldCharType="end"/>
      </w:r>
      <w:r w:rsidR="00780764">
        <w:t xml:space="preserve"> zu sehen ist</w:t>
      </w:r>
      <w:r w:rsidR="00F82E0C">
        <w:t>. D</w:t>
      </w:r>
      <w:r>
        <w:t>as</w:t>
      </w:r>
      <w:r w:rsidR="00F82E0C">
        <w:t xml:space="preserve"> Schließen von Löchern innerhalb der Form durch </w:t>
      </w:r>
      <w:proofErr w:type="spellStart"/>
      <w:r>
        <w:t>Floodfilling</w:t>
      </w:r>
      <w:proofErr w:type="spellEnd"/>
      <w:r>
        <w:t xml:space="preserve"> füll</w:t>
      </w:r>
      <w:r w:rsidR="00F82E0C">
        <w:t>t</w:t>
      </w:r>
      <w:r>
        <w:t xml:space="preserve"> dann auch diese Lücken.</w:t>
      </w:r>
      <w:r w:rsidR="00BA0B33">
        <w:t xml:space="preserve"> Dies</w:t>
      </w:r>
      <w:r w:rsidR="000C709E">
        <w:t>er Umstand</w:t>
      </w:r>
      <w:r w:rsidR="00BA0B33">
        <w:t xml:space="preserve"> wird in Kauf genommen, da e</w:t>
      </w:r>
      <w:r w:rsidR="003D4F17">
        <w:t>r</w:t>
      </w:r>
      <w:r w:rsidR="00BA0B33">
        <w:t xml:space="preserve"> keinen Einfluss auf die äußere Kontur hat und </w:t>
      </w:r>
      <w:r w:rsidR="00C20B83">
        <w:t xml:space="preserve">verbleibende, </w:t>
      </w:r>
      <w:r w:rsidR="00BA0B33">
        <w:t>durch Glanzpunkte oder schlechte Beleuc</w:t>
      </w:r>
      <w:r w:rsidR="00BA0B33">
        <w:t>h</w:t>
      </w:r>
      <w:r w:rsidR="00BA0B33">
        <w:t xml:space="preserve">tung verursachte Löcher schwerwiegenderen Einfluss auf die Formbeschreibung </w:t>
      </w:r>
      <w:r w:rsidR="00EC02E9">
        <w:t>hätten</w:t>
      </w:r>
      <w:r w:rsidR="00BA0B33">
        <w:t>.</w:t>
      </w:r>
      <w:r w:rsidR="00806BDD">
        <w:t xml:space="preserve"> Speziell der </w:t>
      </w:r>
      <w:proofErr w:type="spellStart"/>
      <w:r w:rsidR="00806BDD">
        <w:t>Inner</w:t>
      </w:r>
      <w:proofErr w:type="spellEnd"/>
      <w:r w:rsidR="00806BDD">
        <w:t xml:space="preserve"> </w:t>
      </w:r>
      <w:proofErr w:type="spellStart"/>
      <w:r w:rsidR="00806BDD">
        <w:t>Distance</w:t>
      </w:r>
      <w:proofErr w:type="spellEnd"/>
      <w:r w:rsidR="00806BDD">
        <w:t xml:space="preserve"> Shape </w:t>
      </w:r>
      <w:proofErr w:type="spellStart"/>
      <w:r w:rsidR="00806BDD">
        <w:t>Context</w:t>
      </w:r>
      <w:proofErr w:type="spellEnd"/>
      <w:r w:rsidR="00A503BB">
        <w:t xml:space="preserve"> (Kapitel </w:t>
      </w:r>
      <w:r w:rsidR="00A503BB">
        <w:fldChar w:fldCharType="begin"/>
      </w:r>
      <w:r w:rsidR="00A503BB">
        <w:instrText xml:space="preserve"> REF _Ref476080406 \r \h </w:instrText>
      </w:r>
      <w:r w:rsidR="00A503BB">
        <w:fldChar w:fldCharType="separate"/>
      </w:r>
      <w:r w:rsidR="007533F1">
        <w:t>4.3.2</w:t>
      </w:r>
      <w:r w:rsidR="00A503BB">
        <w:fldChar w:fldCharType="end"/>
      </w:r>
      <w:r w:rsidR="00A503BB">
        <w:t>)</w:t>
      </w:r>
      <w:r w:rsidR="00806BDD">
        <w:t xml:space="preserve"> reagiert empfindlich auf Löcher in der Kontur</w:t>
      </w:r>
      <w:r w:rsidR="00A503BB">
        <w:t>.</w:t>
      </w:r>
    </w:p>
    <w:p w:rsidR="00E07407" w:rsidRPr="00E07407" w:rsidRDefault="00E07407" w:rsidP="003472B6">
      <w:pPr>
        <w:rPr>
          <w:sz w:val="2"/>
        </w:rPr>
      </w:pPr>
    </w:p>
    <w:p w:rsidR="00A17635" w:rsidRDefault="003C3618" w:rsidP="00BA0B33">
      <w:pPr>
        <w:spacing w:after="0"/>
      </w:pPr>
      <w:r>
        <w:rPr>
          <w:noProof/>
          <w:lang w:eastAsia="de-DE"/>
        </w:rPr>
        <w:lastRenderedPageBreak/>
        <mc:AlternateContent>
          <mc:Choice Requires="wps">
            <w:drawing>
              <wp:anchor distT="0" distB="0" distL="114300" distR="114300" simplePos="0" relativeHeight="251772928" behindDoc="0" locked="0" layoutInCell="1" allowOverlap="1" wp14:anchorId="4209E416" wp14:editId="107FF7F6">
                <wp:simplePos x="0" y="0"/>
                <wp:positionH relativeFrom="column">
                  <wp:posOffset>3490817</wp:posOffset>
                </wp:positionH>
                <wp:positionV relativeFrom="paragraph">
                  <wp:posOffset>31</wp:posOffset>
                </wp:positionV>
                <wp:extent cx="1775460" cy="616688"/>
                <wp:effectExtent l="0" t="0" r="15240" b="12065"/>
                <wp:wrapNone/>
                <wp:docPr id="360" name="Rechteck 360"/>
                <wp:cNvGraphicFramePr/>
                <a:graphic xmlns:a="http://schemas.openxmlformats.org/drawingml/2006/main">
                  <a:graphicData uri="http://schemas.microsoft.com/office/word/2010/wordprocessingShape">
                    <wps:wsp>
                      <wps:cNvSpPr/>
                      <wps:spPr>
                        <a:xfrm>
                          <a:off x="0" y="0"/>
                          <a:ext cx="1775460" cy="616688"/>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360" o:spid="_x0000_s1026" style="position:absolute;margin-left:274.85pt;margin-top:0;width:139.8pt;height:48.5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" filled="f" strokecolor="black [3213]" strokeweight=".5pt"/>
            </w:pict>
          </mc:Fallback>
        </mc:AlternateContent>
      </w:r>
      <w:r w:rsidR="00A17635">
        <w:rPr>
          <w:noProof/>
          <w:lang w:eastAsia="de-DE"/>
        </w:rPr>
        <w:drawing>
          <wp:inline distT="0" distB="0" distL="0" distR="0" wp14:anchorId="18585549" wp14:editId="0FCC9ED9">
            <wp:extent cx="1716377" cy="615903"/>
            <wp:effectExtent l="0" t="0" r="0" b="0"/>
            <wp:docPr id="314" name="Grafik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5013" t="7577" b="40902"/>
                    <a:stretch/>
                  </pic:blipFill>
                  <pic:spPr bwMode="auto">
                    <a:xfrm>
                      <a:off x="0" y="0"/>
                      <a:ext cx="1718491" cy="616662"/>
                    </a:xfrm>
                    <a:prstGeom prst="rect">
                      <a:avLst/>
                    </a:prstGeom>
                    <a:noFill/>
                    <a:ln>
                      <a:noFill/>
                    </a:ln>
                    <a:extLst>
                      <a:ext uri="{53640926-AAD7-44D8-BBD7-CCE9431645EC}">
                        <a14:shadowObscured xmlns:a14="http://schemas.microsoft.com/office/drawing/2010/main"/>
                      </a:ext>
                    </a:extLst>
                  </pic:spPr>
                </pic:pic>
              </a:graphicData>
            </a:graphic>
          </wp:inline>
        </w:drawing>
      </w:r>
      <w:r w:rsidR="00A17635">
        <w:rPr>
          <w:noProof/>
          <w:lang w:eastAsia="de-DE"/>
        </w:rPr>
        <w:drawing>
          <wp:inline distT="0" distB="0" distL="0" distR="0" wp14:anchorId="37F6AFB1" wp14:editId="0DBEF05F">
            <wp:extent cx="1786269" cy="614590"/>
            <wp:effectExtent l="0" t="0" r="4445" b="0"/>
            <wp:docPr id="357" name="Grafik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0">
                      <a:extLst>
                        <a:ext uri="{28A0092B-C50C-407E-A947-70E740481C1C}">
                          <a14:useLocalDpi xmlns:a14="http://schemas.microsoft.com/office/drawing/2010/main" val="0"/>
                        </a:ext>
                      </a:extLst>
                    </a:blip>
                    <a:srcRect t="13998"/>
                    <a:stretch/>
                  </pic:blipFill>
                  <pic:spPr bwMode="auto">
                    <a:xfrm>
                      <a:off x="0" y="0"/>
                      <a:ext cx="1796036" cy="617951"/>
                    </a:xfrm>
                    <a:prstGeom prst="rect">
                      <a:avLst/>
                    </a:prstGeom>
                    <a:noFill/>
                    <a:ln>
                      <a:noFill/>
                    </a:ln>
                    <a:extLst>
                      <a:ext uri="{53640926-AAD7-44D8-BBD7-CCE9431645EC}">
                        <a14:shadowObscured xmlns:a14="http://schemas.microsoft.com/office/drawing/2010/main"/>
                      </a:ext>
                    </a:extLst>
                  </pic:spPr>
                </pic:pic>
              </a:graphicData>
            </a:graphic>
          </wp:inline>
        </w:drawing>
      </w:r>
      <w:r w:rsidR="00A17635">
        <w:rPr>
          <w:noProof/>
          <w:lang w:eastAsia="de-DE"/>
        </w:rPr>
        <w:drawing>
          <wp:inline distT="0" distB="0" distL="0" distR="0" wp14:anchorId="71182288" wp14:editId="45F1BA2F">
            <wp:extent cx="1679945" cy="543216"/>
            <wp:effectExtent l="0" t="0" r="0" b="0"/>
            <wp:docPr id="359" name="Grafik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1" b="-25665"/>
                    <a:stretch/>
                  </pic:blipFill>
                  <pic:spPr bwMode="auto">
                    <a:xfrm>
                      <a:off x="0" y="0"/>
                      <a:ext cx="1680311" cy="543334"/>
                    </a:xfrm>
                    <a:prstGeom prst="rect">
                      <a:avLst/>
                    </a:prstGeom>
                    <a:noFill/>
                    <a:ln>
                      <a:noFill/>
                    </a:ln>
                    <a:extLst>
                      <a:ext uri="{53640926-AAD7-44D8-BBD7-CCE9431645EC}">
                        <a14:shadowObscured xmlns:a14="http://schemas.microsoft.com/office/drawing/2010/main"/>
                      </a:ext>
                    </a:extLst>
                  </pic:spPr>
                </pic:pic>
              </a:graphicData>
            </a:graphic>
          </wp:inline>
        </w:drawing>
      </w:r>
    </w:p>
    <w:p w:rsidR="00DF6714" w:rsidRDefault="00560F6E" w:rsidP="00D56D96">
      <w:pPr>
        <w:pStyle w:val="Beschriftung"/>
        <w:jc w:val="left"/>
      </w:pPr>
      <w:bookmarkStart w:id="131" w:name="_Ref476312462"/>
      <w:bookmarkStart w:id="132" w:name="_Toc476722513"/>
      <w:r>
        <w:t xml:space="preserve">Abbildung </w:t>
      </w:r>
      <w:r w:rsidR="00C216BB">
        <w:fldChar w:fldCharType="begin"/>
      </w:r>
      <w:r w:rsidR="00C216BB">
        <w:instrText xml:space="preserve"> SEQ Abbildung \* ARABIC </w:instrText>
      </w:r>
      <w:r w:rsidR="00C216BB">
        <w:fldChar w:fldCharType="separate"/>
      </w:r>
      <w:r w:rsidR="007533F1">
        <w:rPr>
          <w:noProof/>
        </w:rPr>
        <w:t>35</w:t>
      </w:r>
      <w:r w:rsidR="00C216BB">
        <w:rPr>
          <w:noProof/>
        </w:rPr>
        <w:fldChar w:fldCharType="end"/>
      </w:r>
      <w:bookmarkEnd w:id="131"/>
      <w:r>
        <w:t xml:space="preserve"> - </w:t>
      </w:r>
      <w:r w:rsidR="0018125C">
        <w:t xml:space="preserve">Probleme bei der </w:t>
      </w:r>
      <w:r>
        <w:t xml:space="preserve">Segmentierung </w:t>
      </w:r>
      <w:r w:rsidR="00DB3122">
        <w:t>des</w:t>
      </w:r>
      <w:r>
        <w:t xml:space="preserve"> Blattes einer Trauerweide</w:t>
      </w:r>
      <w:r w:rsidR="00217C99">
        <w:t xml:space="preserve"> aus einem schlecht beleuchteten Foto</w:t>
      </w:r>
      <w:r>
        <w:t>, von links nach rechts: unbearbeitetes Bild</w:t>
      </w:r>
      <w:r w:rsidR="0018125C">
        <w:t xml:space="preserve"> mit farbigen Schatten</w:t>
      </w:r>
      <w:r w:rsidR="00B878FD">
        <w:t>,</w:t>
      </w:r>
      <w:r>
        <w:t xml:space="preserve"> Sä</w:t>
      </w:r>
      <w:r w:rsidR="00B878FD">
        <w:t>ttigung und Farbwert des Bildes,</w:t>
      </w:r>
      <w:r>
        <w:t xml:space="preserve"> mit </w:t>
      </w:r>
      <w:r w:rsidR="007C26B9">
        <w:t>HSV-</w:t>
      </w:r>
      <w:r>
        <w:t>k-</w:t>
      </w:r>
      <w:proofErr w:type="spellStart"/>
      <w:r w:rsidR="00701A6B">
        <w:t>M</w:t>
      </w:r>
      <w:r>
        <w:t>eans</w:t>
      </w:r>
      <w:proofErr w:type="spellEnd"/>
      <w:r>
        <w:t xml:space="preserve"> Clustering freigestelltes </w:t>
      </w:r>
      <w:r w:rsidR="0018125C">
        <w:t xml:space="preserve">Blatt mit verbleibenden Fragmenten des </w:t>
      </w:r>
      <w:r>
        <w:t xml:space="preserve"> Schatten</w:t>
      </w:r>
      <w:r w:rsidR="0018125C">
        <w:t>s</w:t>
      </w:r>
      <w:bookmarkEnd w:id="132"/>
    </w:p>
    <w:p w:rsidR="008238BB" w:rsidRPr="008238BB" w:rsidRDefault="008238BB" w:rsidP="008238BB">
      <w:pPr>
        <w:rPr>
          <w:sz w:val="8"/>
        </w:rPr>
      </w:pPr>
    </w:p>
    <w:p w:rsidR="00BA0B33" w:rsidRDefault="00BA0B33" w:rsidP="00BA0B33">
      <w:pPr>
        <w:spacing w:after="0"/>
        <w:rPr>
          <w:noProof/>
          <w:lang w:eastAsia="de-DE"/>
        </w:rPr>
      </w:pPr>
      <w:bookmarkStart w:id="133" w:name="_Ref476062452"/>
      <w:bookmarkStart w:id="134" w:name="_Ref476063111"/>
      <w:r w:rsidRPr="00BA0B33">
        <w:rPr>
          <w:noProof/>
          <w:lang w:eastAsia="de-DE"/>
        </w:rPr>
        <w:drawing>
          <wp:inline distT="0" distB="0" distL="0" distR="0" wp14:anchorId="658083CD" wp14:editId="0E4D2A70">
            <wp:extent cx="1754372" cy="1234046"/>
            <wp:effectExtent l="0" t="0" r="0" b="4445"/>
            <wp:docPr id="362" name="Grafik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1757802" cy="1236458"/>
                    </a:xfrm>
                    <a:prstGeom prst="rect">
                      <a:avLst/>
                    </a:prstGeom>
                  </pic:spPr>
                </pic:pic>
              </a:graphicData>
            </a:graphic>
          </wp:inline>
        </w:drawing>
      </w:r>
      <w:r w:rsidRPr="00BA0B33">
        <w:rPr>
          <w:noProof/>
          <w:lang w:eastAsia="de-DE"/>
        </w:rPr>
        <w:drawing>
          <wp:inline distT="0" distB="0" distL="0" distR="0" wp14:anchorId="4161D1CB" wp14:editId="60BA410B">
            <wp:extent cx="1658679" cy="1243709"/>
            <wp:effectExtent l="0" t="0" r="0" b="0"/>
            <wp:docPr id="363" name="Grafik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1661678" cy="1245957"/>
                    </a:xfrm>
                    <a:prstGeom prst="rect">
                      <a:avLst/>
                    </a:prstGeom>
                  </pic:spPr>
                </pic:pic>
              </a:graphicData>
            </a:graphic>
          </wp:inline>
        </w:drawing>
      </w:r>
      <w:r w:rsidRPr="00BA0B33">
        <w:rPr>
          <w:noProof/>
          <w:lang w:eastAsia="de-DE"/>
        </w:rPr>
        <w:drawing>
          <wp:inline distT="0" distB="0" distL="0" distR="0" wp14:anchorId="645E3D34" wp14:editId="0E5ED78C">
            <wp:extent cx="1679944" cy="1239003"/>
            <wp:effectExtent l="0" t="0" r="0" b="0"/>
            <wp:docPr id="391" name="Grafik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1710761" cy="1261731"/>
                    </a:xfrm>
                    <a:prstGeom prst="rect">
                      <a:avLst/>
                    </a:prstGeom>
                  </pic:spPr>
                </pic:pic>
              </a:graphicData>
            </a:graphic>
          </wp:inline>
        </w:drawing>
      </w:r>
    </w:p>
    <w:p w:rsidR="00BA0B33" w:rsidRDefault="00BA0B33" w:rsidP="00D56D96">
      <w:pPr>
        <w:pStyle w:val="Beschriftung"/>
        <w:jc w:val="left"/>
      </w:pPr>
      <w:bookmarkStart w:id="135" w:name="_Ref476313323"/>
      <w:bookmarkStart w:id="136" w:name="_Toc476722514"/>
      <w:r>
        <w:t xml:space="preserve">Abbildung </w:t>
      </w:r>
      <w:r w:rsidR="00C216BB">
        <w:fldChar w:fldCharType="begin"/>
      </w:r>
      <w:r w:rsidR="00C216BB">
        <w:instrText xml:space="preserve"> SEQ Abbildung \* ARABIC </w:instrText>
      </w:r>
      <w:r w:rsidR="00C216BB">
        <w:fldChar w:fldCharType="separate"/>
      </w:r>
      <w:r w:rsidR="007533F1">
        <w:rPr>
          <w:noProof/>
        </w:rPr>
        <w:t>36</w:t>
      </w:r>
      <w:r w:rsidR="00C216BB">
        <w:rPr>
          <w:noProof/>
        </w:rPr>
        <w:fldChar w:fldCharType="end"/>
      </w:r>
      <w:bookmarkEnd w:id="135"/>
      <w:r>
        <w:t xml:space="preserve"> - Problem</w:t>
      </w:r>
      <w:r w:rsidR="00D768A3">
        <w:t>e</w:t>
      </w:r>
      <w:r>
        <w:t xml:space="preserve"> der Segmentierung </w:t>
      </w:r>
      <w:r w:rsidR="000074F7">
        <w:t>des</w:t>
      </w:r>
      <w:r>
        <w:t xml:space="preserve"> zusammengesetzten Blattes</w:t>
      </w:r>
      <w:r w:rsidR="00D56D96">
        <w:t xml:space="preserve"> einer Vogelbeere, von links nach rechts: unbearbeitetes Bi</w:t>
      </w:r>
      <w:r w:rsidR="002E7234">
        <w:t xml:space="preserve">ld, segmentiertes Bild, mit </w:t>
      </w:r>
      <w:proofErr w:type="spellStart"/>
      <w:r w:rsidR="002E7234">
        <w:t>Floo</w:t>
      </w:r>
      <w:r w:rsidR="00D56D96">
        <w:t>dfilling</w:t>
      </w:r>
      <w:proofErr w:type="spellEnd"/>
      <w:r w:rsidR="00D56D96">
        <w:t xml:space="preserve"> gefüllte Löcher innerhalb der Kontur</w:t>
      </w:r>
      <w:bookmarkEnd w:id="136"/>
    </w:p>
    <w:p w:rsidR="008238BB" w:rsidRPr="00E07407" w:rsidRDefault="008238BB" w:rsidP="008238BB">
      <w:pPr>
        <w:rPr>
          <w:sz w:val="2"/>
        </w:rPr>
      </w:pPr>
    </w:p>
    <w:p w:rsidR="00447A59" w:rsidRDefault="006B15FF" w:rsidP="003B35F6">
      <w:r w:rsidRPr="006B15FF">
        <w:t xml:space="preserve">Die aus dem eigenen Datensatz bezüglich Segmentierung gewonnenen Erkenntnisse lassen sich leider nicht auf den </w:t>
      </w:r>
      <w:proofErr w:type="spellStart"/>
      <w:r w:rsidRPr="006B15FF">
        <w:t>Leafsnap</w:t>
      </w:r>
      <w:proofErr w:type="spellEnd"/>
      <w:r w:rsidRPr="006B15FF">
        <w:t>-Datensatz übertragen</w:t>
      </w:r>
      <w:r w:rsidR="001D4DB9">
        <w:t xml:space="preserve">. Die im Feld aufgenommenen Bilder </w:t>
      </w:r>
      <w:r w:rsidR="00202735">
        <w:t>dieses</w:t>
      </w:r>
      <w:r w:rsidR="001D4DB9">
        <w:t xml:space="preserve"> Datensatz</w:t>
      </w:r>
      <w:r w:rsidR="00202735">
        <w:t>es</w:t>
      </w:r>
      <w:r w:rsidR="001D4DB9">
        <w:t xml:space="preserve"> sind teilweise äußerst schlecht beleuchtet</w:t>
      </w:r>
      <w:r w:rsidR="00090D0D">
        <w:t>,</w:t>
      </w:r>
      <w:r w:rsidR="001D4DB9">
        <w:t xml:space="preserve"> mit ungleichmäßiger Intensitätsverteilung</w:t>
      </w:r>
      <w:r w:rsidR="001D4DB9" w:rsidRPr="00C8053A">
        <w:t xml:space="preserve"> </w:t>
      </w:r>
      <w:r w:rsidR="001D4DB9">
        <w:t>und durch farbiges Umgebungslicht verursachten Farbflächen auf dem Hintergrund. Es lässt sich aus den umgesetzten Segmentierungsverfahren kein für alle Bilder gleichermaßen geeignetes finden</w:t>
      </w:r>
      <w:r w:rsidR="00447A59">
        <w:t>.</w:t>
      </w:r>
    </w:p>
    <w:p w:rsidR="00214159" w:rsidRDefault="00214159" w:rsidP="003B35F6">
      <w:r>
        <w:t>D</w:t>
      </w:r>
      <w:r w:rsidR="001D4DB9">
        <w:t xml:space="preserve">er </w:t>
      </w:r>
      <w:proofErr w:type="spellStart"/>
      <w:r w:rsidR="00447A59">
        <w:t>Leafsnap</w:t>
      </w:r>
      <w:proofErr w:type="spellEnd"/>
      <w:r w:rsidR="00447A59">
        <w:t>-</w:t>
      </w:r>
      <w:r w:rsidR="001D4DB9">
        <w:t xml:space="preserve">Datensatz </w:t>
      </w:r>
      <w:r>
        <w:t>enthält</w:t>
      </w:r>
      <w:r w:rsidR="005E7DE5">
        <w:t xml:space="preserve"> neben den unbearbeiteten</w:t>
      </w:r>
      <w:r w:rsidR="001D4DB9">
        <w:t xml:space="preserve"> auch </w:t>
      </w:r>
      <w:r w:rsidR="005E7DE5">
        <w:t xml:space="preserve">die bereits </w:t>
      </w:r>
      <w:proofErr w:type="spellStart"/>
      <w:r w:rsidR="005E7DE5">
        <w:t>binarisierten</w:t>
      </w:r>
      <w:proofErr w:type="spellEnd"/>
      <w:r w:rsidR="005E7DE5">
        <w:t xml:space="preserve"> Bilder, </w:t>
      </w:r>
      <w:r>
        <w:t xml:space="preserve">die </w:t>
      </w:r>
      <w:r w:rsidR="00851CBB">
        <w:t>schon</w:t>
      </w:r>
      <w:r w:rsidR="001D4DB9">
        <w:t xml:space="preserve"> </w:t>
      </w:r>
      <w:r w:rsidR="00B4015B">
        <w:t xml:space="preserve">durch </w:t>
      </w:r>
      <w:r w:rsidR="007E1464">
        <w:t>den von</w:t>
      </w:r>
      <w:r w:rsidR="00B4015B">
        <w:t xml:space="preserve"> </w:t>
      </w:r>
      <w:r w:rsidR="007E1464">
        <w:fldChar w:fldCharType="begin" w:fldLock="1"/>
      </w:r>
      <w:r w:rsidR="007E1464">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u00a0al., 2012)", "manualFormatting" : "Kumar et\u00a0al. (2012)", "plainTextFormattedCitation" : "(Kumar et\u00a0al., 2012)", "previouslyFormattedCitation" : "(Kumar et\u00a0al., 2012)" }, "properties" : { "noteIndex" : 0 }, "schema" : "https://github.com/citation-style-language/schema/raw/master/csl-citation.json" }</w:instrText>
      </w:r>
      <w:r w:rsidR="007E1464">
        <w:fldChar w:fldCharType="separate"/>
      </w:r>
      <w:r w:rsidR="007E1464" w:rsidRPr="007E1464">
        <w:rPr>
          <w:noProof/>
        </w:rPr>
        <w:t>Kumar et al.</w:t>
      </w:r>
      <w:r w:rsidR="007E1464">
        <w:rPr>
          <w:noProof/>
        </w:rPr>
        <w:t xml:space="preserve"> (</w:t>
      </w:r>
      <w:r w:rsidR="007E1464" w:rsidRPr="007E1464">
        <w:rPr>
          <w:noProof/>
        </w:rPr>
        <w:t>2012)</w:t>
      </w:r>
      <w:r w:rsidR="007E1464">
        <w:fldChar w:fldCharType="end"/>
      </w:r>
      <w:r w:rsidR="007E1464">
        <w:t xml:space="preserve"> vorgeschlagenen Algorithmus zur Farbsegmentierung</w:t>
      </w:r>
      <w:r w:rsidR="005E7DE5">
        <w:t xml:space="preserve"> erstellt wurden</w:t>
      </w:r>
      <w:r w:rsidR="001D4DB9">
        <w:t>.</w:t>
      </w:r>
      <w:r w:rsidR="00313844">
        <w:t xml:space="preserve"> </w:t>
      </w:r>
      <w:r w:rsidR="00C95739">
        <w:t>Was während der Datensammlung</w:t>
      </w:r>
      <w:r w:rsidR="007D7A0D">
        <w:t xml:space="preserve"> in Kapitel </w:t>
      </w:r>
      <w:r w:rsidR="007D7A0D">
        <w:fldChar w:fldCharType="begin"/>
      </w:r>
      <w:r w:rsidR="007D7A0D">
        <w:instrText xml:space="preserve"> REF _Ref476322221 \r \h </w:instrText>
      </w:r>
      <w:r w:rsidR="007D7A0D">
        <w:fldChar w:fldCharType="separate"/>
      </w:r>
      <w:r w:rsidR="007533F1">
        <w:t>3.4.1</w:t>
      </w:r>
      <w:r w:rsidR="007D7A0D">
        <w:fldChar w:fldCharType="end"/>
      </w:r>
      <w:r w:rsidR="00C95739">
        <w:t xml:space="preserve"> </w:t>
      </w:r>
      <w:r w:rsidR="009662DA">
        <w:t xml:space="preserve">noch </w:t>
      </w:r>
      <w:r w:rsidR="00C95739">
        <w:t>nicht auffiel</w:t>
      </w:r>
      <w:r w:rsidR="00DB2AF7">
        <w:t>,</w:t>
      </w:r>
      <w:r w:rsidR="00C95739">
        <w:t xml:space="preserve"> ist, dass </w:t>
      </w:r>
      <w:r w:rsidR="004B4FB1">
        <w:t>offenbar</w:t>
      </w:r>
      <w:r w:rsidR="00C95739">
        <w:t xml:space="preserve"> auch </w:t>
      </w:r>
      <w:r w:rsidR="00C95739">
        <w:fldChar w:fldCharType="begin" w:fldLock="1"/>
      </w:r>
      <w:r w:rsidR="00C95739">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u00a0al., 2012)", "manualFormatting" : "Kumar et\u00a0al.", "plainTextFormattedCitation" : "(Kumar et\u00a0al., 2012)", "previouslyFormattedCitation" : "(Kumar et\u00a0al., 2012)" }, "properties" : { "noteIndex" : 0 }, "schema" : "https://github.com/citation-style-language/schema/raw/master/csl-citation.json" }</w:instrText>
      </w:r>
      <w:r w:rsidR="00C95739">
        <w:fldChar w:fldCharType="separate"/>
      </w:r>
      <w:r w:rsidR="00C95739" w:rsidRPr="00313844">
        <w:rPr>
          <w:noProof/>
        </w:rPr>
        <w:t>Kumar et al.</w:t>
      </w:r>
      <w:r w:rsidR="00C95739">
        <w:fldChar w:fldCharType="end"/>
      </w:r>
      <w:r w:rsidR="00C95739">
        <w:t xml:space="preserve"> Probleme bei der </w:t>
      </w:r>
      <w:proofErr w:type="spellStart"/>
      <w:r w:rsidR="00C95739">
        <w:t>Binarisierung</w:t>
      </w:r>
      <w:proofErr w:type="spellEnd"/>
      <w:r w:rsidR="00C95739">
        <w:t xml:space="preserve"> der Bilder hatten, wie es </w:t>
      </w:r>
      <w:r w:rsidR="00DB2AF7">
        <w:t xml:space="preserve">im mittleren Bild </w:t>
      </w:r>
      <w:r>
        <w:t xml:space="preserve">in </w:t>
      </w:r>
      <w:r w:rsidR="002343C0">
        <w:fldChar w:fldCharType="begin"/>
      </w:r>
      <w:r w:rsidR="002343C0">
        <w:instrText xml:space="preserve"> REF _Ref476320524 \h </w:instrText>
      </w:r>
      <w:r w:rsidR="002343C0">
        <w:fldChar w:fldCharType="separate"/>
      </w:r>
      <w:r w:rsidR="007533F1">
        <w:t xml:space="preserve">Abbildung </w:t>
      </w:r>
      <w:r w:rsidR="007533F1">
        <w:rPr>
          <w:noProof/>
        </w:rPr>
        <w:t>37</w:t>
      </w:r>
      <w:r w:rsidR="002343C0">
        <w:fldChar w:fldCharType="end"/>
      </w:r>
      <w:r w:rsidR="002343C0">
        <w:t xml:space="preserve"> </w:t>
      </w:r>
      <w:r w:rsidR="000A07AB">
        <w:t>offensichtlich</w:t>
      </w:r>
      <w:r w:rsidR="00C55379">
        <w:t xml:space="preserve"> </w:t>
      </w:r>
      <w:r w:rsidR="006A716A">
        <w:t>wird</w:t>
      </w:r>
      <w:r w:rsidR="00313844">
        <w:t>.</w:t>
      </w:r>
      <w:r w:rsidR="00533EA0">
        <w:t xml:space="preserve"> </w:t>
      </w:r>
      <w:r w:rsidR="007D7A0D">
        <w:t>Aber nicht</w:t>
      </w:r>
      <w:r w:rsidR="00524127">
        <w:t xml:space="preserve"> nur </w:t>
      </w:r>
      <w:r w:rsidR="00286B60">
        <w:t>der</w:t>
      </w:r>
      <w:r w:rsidR="00524127">
        <w:t xml:space="preserve"> im Feld</w:t>
      </w:r>
      <w:r w:rsidR="00470717">
        <w:t>, sondern auch der im Labor</w:t>
      </w:r>
      <w:r w:rsidR="00524127">
        <w:t xml:space="preserve"> aufgenommene </w:t>
      </w:r>
      <w:r w:rsidR="00286B60">
        <w:t>Datens</w:t>
      </w:r>
      <w:r w:rsidR="00470717">
        <w:t>a</w:t>
      </w:r>
      <w:r w:rsidR="00286B60">
        <w:t>tz</w:t>
      </w:r>
      <w:r w:rsidR="00470717">
        <w:t xml:space="preserve"> weist</w:t>
      </w:r>
      <w:r w:rsidR="006155BB">
        <w:t xml:space="preserve"> fehlerhaft </w:t>
      </w:r>
      <w:proofErr w:type="spellStart"/>
      <w:r w:rsidR="006155BB">
        <w:t>binarisierte</w:t>
      </w:r>
      <w:proofErr w:type="spellEnd"/>
      <w:r w:rsidR="006155BB">
        <w:t xml:space="preserve"> Bilder</w:t>
      </w:r>
      <w:r w:rsidR="00470717">
        <w:t xml:space="preserve"> auf</w:t>
      </w:r>
      <w:r w:rsidR="00D64B43">
        <w:t>.</w:t>
      </w:r>
      <w:r w:rsidR="006155BB">
        <w:t xml:space="preserve"> </w:t>
      </w:r>
      <w:r w:rsidR="00D64B43">
        <w:t>A</w:t>
      </w:r>
      <w:r w:rsidR="006155BB">
        <w:t xml:space="preserve">uf den </w:t>
      </w:r>
      <w:r w:rsidR="00D64B43">
        <w:t xml:space="preserve">Laborbildern wurde </w:t>
      </w:r>
      <w:r w:rsidR="006155BB">
        <w:t xml:space="preserve">zum Teil nicht das Blatt, sondern die </w:t>
      </w:r>
      <w:r w:rsidR="00AF6CEE">
        <w:t xml:space="preserve">daneben mitfotografierte </w:t>
      </w:r>
      <w:r w:rsidR="006155BB">
        <w:t xml:space="preserve">Farbskala freigestellt. </w:t>
      </w:r>
      <w:r w:rsidR="00263118">
        <w:t xml:space="preserve">Um den Datensatz sinnvoll nutzen zu können, müssten die fehlerhaften Bilder </w:t>
      </w:r>
      <w:r w:rsidR="00FA3948">
        <w:t xml:space="preserve">vorher </w:t>
      </w:r>
      <w:r w:rsidR="00AA5619">
        <w:t xml:space="preserve">aufwendig </w:t>
      </w:r>
      <w:r w:rsidR="00263118">
        <w:t xml:space="preserve">manuell aussortiert werden. </w:t>
      </w:r>
      <w:r w:rsidR="00533EA0">
        <w:t xml:space="preserve">Es fällt daher die Entscheidung, den Datensatz von </w:t>
      </w:r>
      <w:proofErr w:type="spellStart"/>
      <w:r w:rsidR="00533EA0">
        <w:t>Leafsnap</w:t>
      </w:r>
      <w:proofErr w:type="spellEnd"/>
      <w:r w:rsidR="00533EA0">
        <w:t xml:space="preserve"> </w:t>
      </w:r>
      <w:r w:rsidR="007D7A0D">
        <w:t xml:space="preserve">im Folgenden </w:t>
      </w:r>
      <w:r w:rsidR="00533EA0">
        <w:t xml:space="preserve">nicht </w:t>
      </w:r>
      <w:r w:rsidR="007D7A0D">
        <w:t xml:space="preserve">weiter </w:t>
      </w:r>
      <w:r w:rsidR="00533EA0">
        <w:t>zu verwenden.</w:t>
      </w:r>
    </w:p>
    <w:p w:rsidR="00E07407" w:rsidRPr="00E07407" w:rsidRDefault="00E07407" w:rsidP="003B35F6">
      <w:pPr>
        <w:rPr>
          <w:sz w:val="4"/>
        </w:rPr>
      </w:pPr>
    </w:p>
    <w:p w:rsidR="00313844" w:rsidRDefault="00D76F88" w:rsidP="00482E6C">
      <w:pPr>
        <w:spacing w:line="240" w:lineRule="auto"/>
      </w:pPr>
      <w:r>
        <w:rPr>
          <w:noProof/>
          <w:lang w:eastAsia="de-DE"/>
        </w:rPr>
        <w:lastRenderedPageBreak/>
        <mc:AlternateContent>
          <mc:Choice Requires="wps">
            <w:drawing>
              <wp:anchor distT="0" distB="0" distL="114300" distR="114300" simplePos="0" relativeHeight="251774976" behindDoc="0" locked="0" layoutInCell="1" allowOverlap="1" wp14:anchorId="677FDFA9" wp14:editId="2FB45360">
                <wp:simplePos x="0" y="0"/>
                <wp:positionH relativeFrom="column">
                  <wp:posOffset>3259411</wp:posOffset>
                </wp:positionH>
                <wp:positionV relativeFrom="paragraph">
                  <wp:posOffset>3840</wp:posOffset>
                </wp:positionV>
                <wp:extent cx="1828800" cy="1233155"/>
                <wp:effectExtent l="0" t="0" r="19050" b="24765"/>
                <wp:wrapNone/>
                <wp:docPr id="405" name="Rechteck 405"/>
                <wp:cNvGraphicFramePr/>
                <a:graphic xmlns:a="http://schemas.openxmlformats.org/drawingml/2006/main">
                  <a:graphicData uri="http://schemas.microsoft.com/office/word/2010/wordprocessingShape">
                    <wps:wsp>
                      <wps:cNvSpPr/>
                      <wps:spPr>
                        <a:xfrm>
                          <a:off x="0" y="0"/>
                          <a:ext cx="1828800" cy="123315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405" o:spid="_x0000_s1026" style="position:absolute;margin-left:256.65pt;margin-top:.3pt;width:2in;height:97.1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" filled="f" strokecolor="black [3213]" strokeweight=".5pt"/>
            </w:pict>
          </mc:Fallback>
        </mc:AlternateContent>
      </w:r>
      <w:r w:rsidR="0098368B">
        <w:rPr>
          <w:noProof/>
          <w:lang w:eastAsia="de-D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1pt;height:97.8pt">
            <v:imagedata r:id="rId85" o:title="12995309749948"/>
          </v:shape>
        </w:pict>
      </w:r>
      <w:r w:rsidR="0085068E">
        <w:rPr>
          <w:noProof/>
          <w:lang w:eastAsia="de-DE"/>
        </w:rPr>
        <w:drawing>
          <wp:inline distT="0" distB="0" distL="0" distR="0" wp14:anchorId="33EF62D1" wp14:editId="01AEB6B5">
            <wp:extent cx="1625825" cy="1254642"/>
            <wp:effectExtent l="0" t="0" r="0" b="3175"/>
            <wp:docPr id="403" name="Grafik 403" descr="C:\Users\chris\AppData\Local\Microsoft\Windows\INetCache\Content.Word\129953097499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chris\AppData\Local\Microsoft\Windows\INetCache\Content.Word\12995309749948.pn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628669" cy="1256837"/>
                    </a:xfrm>
                    <a:prstGeom prst="rect">
                      <a:avLst/>
                    </a:prstGeom>
                    <a:noFill/>
                    <a:ln>
                      <a:noFill/>
                    </a:ln>
                  </pic:spPr>
                </pic:pic>
              </a:graphicData>
            </a:graphic>
          </wp:inline>
        </w:drawing>
      </w:r>
      <w:r w:rsidR="002343C0">
        <w:rPr>
          <w:noProof/>
          <w:lang w:eastAsia="de-DE"/>
        </w:rPr>
        <w:t xml:space="preserve"> </w:t>
      </w:r>
      <w:r w:rsidR="0085068E">
        <w:rPr>
          <w:noProof/>
          <w:lang w:eastAsia="de-DE"/>
        </w:rPr>
        <w:t xml:space="preserve">     </w:t>
      </w:r>
      <w:r w:rsidR="002343C0">
        <w:rPr>
          <w:noProof/>
          <w:lang w:eastAsia="de-DE"/>
        </w:rPr>
        <w:t xml:space="preserve"> </w:t>
      </w:r>
      <w:r w:rsidR="00AD50EC" w:rsidRPr="00AD50EC">
        <w:rPr>
          <w:noProof/>
          <w:lang w:eastAsia="de-DE"/>
        </w:rPr>
        <w:drawing>
          <wp:inline distT="0" distB="0" distL="0" distR="0" wp14:anchorId="26A3FBDF" wp14:editId="7C0263BD">
            <wp:extent cx="1594884" cy="1148316"/>
            <wp:effectExtent l="0" t="0" r="5715" b="0"/>
            <wp:docPr id="404" name="Grafik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l="3015"/>
                    <a:stretch/>
                  </pic:blipFill>
                  <pic:spPr bwMode="auto">
                    <a:xfrm>
                      <a:off x="0" y="0"/>
                      <a:ext cx="1594884" cy="1148316"/>
                    </a:xfrm>
                    <a:prstGeom prst="rect">
                      <a:avLst/>
                    </a:prstGeom>
                    <a:ln>
                      <a:noFill/>
                    </a:ln>
                    <a:extLst>
                      <a:ext uri="{53640926-AAD7-44D8-BBD7-CCE9431645EC}">
                        <a14:shadowObscured xmlns:a14="http://schemas.microsoft.com/office/drawing/2010/main"/>
                      </a:ext>
                    </a:extLst>
                  </pic:spPr>
                </pic:pic>
              </a:graphicData>
            </a:graphic>
          </wp:inline>
        </w:drawing>
      </w:r>
      <w:r w:rsidR="00313844">
        <w:t xml:space="preserve"> </w:t>
      </w:r>
    </w:p>
    <w:p w:rsidR="002343C0" w:rsidRDefault="002343C0" w:rsidP="00FF1B62">
      <w:pPr>
        <w:pStyle w:val="Beschriftung"/>
        <w:ind w:right="283"/>
      </w:pPr>
      <w:bookmarkStart w:id="137" w:name="_Ref476320524"/>
      <w:bookmarkStart w:id="138" w:name="_Toc476722515"/>
      <w:r>
        <w:t xml:space="preserve">Abbildung </w:t>
      </w:r>
      <w:r w:rsidR="00C216BB">
        <w:fldChar w:fldCharType="begin"/>
      </w:r>
      <w:r w:rsidR="00C216BB">
        <w:instrText xml:space="preserve"> SEQ Abbildung \* ARABIC </w:instrText>
      </w:r>
      <w:r w:rsidR="00C216BB">
        <w:fldChar w:fldCharType="separate"/>
      </w:r>
      <w:r w:rsidR="007533F1">
        <w:rPr>
          <w:noProof/>
        </w:rPr>
        <w:t>37</w:t>
      </w:r>
      <w:r w:rsidR="00C216BB">
        <w:rPr>
          <w:noProof/>
        </w:rPr>
        <w:fldChar w:fldCharType="end"/>
      </w:r>
      <w:bookmarkEnd w:id="137"/>
      <w:r w:rsidR="00701A6B">
        <w:t xml:space="preserve"> - Probleme bei der Segmentierung eines Blattes der </w:t>
      </w:r>
      <w:proofErr w:type="spellStart"/>
      <w:r w:rsidR="00701A6B">
        <w:t>Kolorado</w:t>
      </w:r>
      <w:proofErr w:type="spellEnd"/>
      <w:r w:rsidR="00701A6B">
        <w:t>-Tanne (</w:t>
      </w:r>
      <w:proofErr w:type="spellStart"/>
      <w:r w:rsidR="00701A6B" w:rsidRPr="00701A6B">
        <w:t>abies</w:t>
      </w:r>
      <w:proofErr w:type="spellEnd"/>
      <w:r w:rsidR="00701A6B">
        <w:t xml:space="preserve"> </w:t>
      </w:r>
      <w:proofErr w:type="spellStart"/>
      <w:r w:rsidR="00701A6B" w:rsidRPr="00701A6B">
        <w:t>concolor</w:t>
      </w:r>
      <w:proofErr w:type="spellEnd"/>
      <w:r w:rsidR="00701A6B">
        <w:t>)</w:t>
      </w:r>
      <w:r w:rsidR="00701A6B" w:rsidRPr="00701A6B">
        <w:t xml:space="preserve"> </w:t>
      </w:r>
      <w:r w:rsidR="00701A6B">
        <w:t xml:space="preserve">aufgrund unzureichender Beleuchtung und Farbverteilung, von links nach rechts: unbearbeitetes Bild aus dem </w:t>
      </w:r>
      <w:proofErr w:type="spellStart"/>
      <w:r w:rsidR="00701A6B">
        <w:t>Leafsnap</w:t>
      </w:r>
      <w:proofErr w:type="spellEnd"/>
      <w:r w:rsidR="00701A6B">
        <w:t>-Datensatz</w:t>
      </w:r>
      <w:r w:rsidR="0085068E">
        <w:t xml:space="preserve">, </w:t>
      </w:r>
      <w:r w:rsidR="00797E1A">
        <w:t xml:space="preserve">zugehöriges </w:t>
      </w:r>
      <w:proofErr w:type="spellStart"/>
      <w:r w:rsidR="0085068E">
        <w:t>binarisiertes</w:t>
      </w:r>
      <w:proofErr w:type="spellEnd"/>
      <w:r w:rsidR="0085068E">
        <w:t xml:space="preserve"> Bild aus dem </w:t>
      </w:r>
      <w:proofErr w:type="spellStart"/>
      <w:r w:rsidR="0085068E">
        <w:t>Leafsnap</w:t>
      </w:r>
      <w:proofErr w:type="spellEnd"/>
      <w:r w:rsidR="0085068E">
        <w:t>-Datensatz</w:t>
      </w:r>
      <w:r w:rsidR="00701A6B">
        <w:t>, mit</w:t>
      </w:r>
      <w:r w:rsidR="00794246">
        <w:t xml:space="preserve"> </w:t>
      </w:r>
      <w:r w:rsidR="00AD50EC">
        <w:t>HSV-</w:t>
      </w:r>
      <w:r w:rsidR="00701A6B">
        <w:t>k-</w:t>
      </w:r>
      <w:proofErr w:type="spellStart"/>
      <w:r w:rsidR="00701A6B">
        <w:t>Means</w:t>
      </w:r>
      <w:proofErr w:type="spellEnd"/>
      <w:r w:rsidR="00701A6B">
        <w:t>-Clustering freigestelltes Blatt</w:t>
      </w:r>
      <w:bookmarkEnd w:id="138"/>
    </w:p>
    <w:p w:rsidR="00FF1C77" w:rsidRDefault="00212840" w:rsidP="008B1B77">
      <w:pPr>
        <w:pStyle w:val="berschrift2"/>
        <w:numPr>
          <w:ilvl w:val="1"/>
          <w:numId w:val="1"/>
        </w:numPr>
      </w:pPr>
      <w:bookmarkStart w:id="139" w:name="_Toc476722445"/>
      <w:r>
        <w:t xml:space="preserve">Implementierung der </w:t>
      </w:r>
      <w:r w:rsidR="00E55710">
        <w:t>Features</w:t>
      </w:r>
      <w:bookmarkEnd w:id="139"/>
    </w:p>
    <w:p w:rsidR="00F01761" w:rsidRDefault="00157F58" w:rsidP="00F01761">
      <w:pPr>
        <w:pStyle w:val="berschrift3"/>
        <w:numPr>
          <w:ilvl w:val="2"/>
          <w:numId w:val="1"/>
        </w:numPr>
      </w:pPr>
      <w:bookmarkStart w:id="140" w:name="_Toc476722446"/>
      <w:r>
        <w:t>Allgemeine Umsetzung der Features</w:t>
      </w:r>
      <w:bookmarkEnd w:id="140"/>
    </w:p>
    <w:p w:rsidR="00F82E0C" w:rsidRDefault="00CD11B9" w:rsidP="00F01761">
      <w:r>
        <w:t>Zur</w:t>
      </w:r>
      <w:r w:rsidR="00C17B05">
        <w:t xml:space="preserve"> bessere</w:t>
      </w:r>
      <w:r w:rsidR="00054EE3">
        <w:t>n</w:t>
      </w:r>
      <w:r w:rsidR="00C17B05">
        <w:t xml:space="preserve"> Abstraktion</w:t>
      </w:r>
      <w:r w:rsidR="00DB2AF7">
        <w:t xml:space="preserve"> nach außen hin</w:t>
      </w:r>
      <w:r w:rsidR="00C17B05">
        <w:t xml:space="preserve"> erwarte</w:t>
      </w:r>
      <w:r>
        <w:t xml:space="preserve">n </w:t>
      </w:r>
      <w:r w:rsidR="00C17B05">
        <w:t>a</w:t>
      </w:r>
      <w:r w:rsidR="001B6A5B">
        <w:t xml:space="preserve">lle Features als Eingang </w:t>
      </w:r>
      <w:r w:rsidR="00C17B05">
        <w:t>ein freigestel</w:t>
      </w:r>
      <w:r w:rsidR="00C17B05">
        <w:t>l</w:t>
      </w:r>
      <w:r w:rsidR="00C17B05">
        <w:t>tes Blatt</w:t>
      </w:r>
      <w:r w:rsidR="00546CF7">
        <w:t xml:space="preserve"> inklusive der Farbwerte</w:t>
      </w:r>
      <w:r w:rsidR="001D170F">
        <w:t>. Das geschieht</w:t>
      </w:r>
      <w:r w:rsidR="00C17B05">
        <w:t xml:space="preserve"> ungeachtet dessen, ob </w:t>
      </w:r>
      <w:r w:rsidR="00546CF7">
        <w:t>die konkrete</w:t>
      </w:r>
      <w:r w:rsidR="00C17B05">
        <w:t xml:space="preserve"> </w:t>
      </w:r>
      <w:r w:rsidR="00546CF7">
        <w:t xml:space="preserve">Implementierung des Features diese Informationen </w:t>
      </w:r>
      <w:r w:rsidR="00C80CFB">
        <w:t xml:space="preserve">benötigt </w:t>
      </w:r>
      <w:r w:rsidR="002C7602">
        <w:t xml:space="preserve">oder </w:t>
      </w:r>
      <w:r w:rsidR="0097610F">
        <w:t xml:space="preserve">es </w:t>
      </w:r>
      <w:r w:rsidR="002C7602">
        <w:t xml:space="preserve">nur </w:t>
      </w:r>
      <w:r w:rsidR="00C80CFB">
        <w:t xml:space="preserve">eines </w:t>
      </w:r>
      <w:proofErr w:type="spellStart"/>
      <w:r w:rsidR="00C80CFB">
        <w:t>binarisierten</w:t>
      </w:r>
      <w:proofErr w:type="spellEnd"/>
      <w:r w:rsidR="002C7602">
        <w:t xml:space="preserve"> Bild</w:t>
      </w:r>
      <w:r w:rsidR="00C80CFB">
        <w:t>es bedarf</w:t>
      </w:r>
      <w:r w:rsidR="001B6A5B">
        <w:t>.</w:t>
      </w:r>
      <w:r w:rsidR="00B73B4A">
        <w:t xml:space="preserve"> </w:t>
      </w:r>
      <w:r w:rsidR="00F82E0C">
        <w:t xml:space="preserve">Die abstrakte </w:t>
      </w:r>
      <w:r w:rsidR="004F0C64">
        <w:t>Feature-</w:t>
      </w:r>
      <w:r w:rsidR="00F82E0C">
        <w:t xml:space="preserve">Klasse </w:t>
      </w:r>
      <w:r w:rsidR="004F0C64">
        <w:t>entscheidet, ob das Bild mit der im vorangega</w:t>
      </w:r>
      <w:r w:rsidR="004F0C64">
        <w:t>n</w:t>
      </w:r>
      <w:r w:rsidR="004F0C64">
        <w:t xml:space="preserve">genen Kapitel </w:t>
      </w:r>
      <w:r w:rsidR="004F0C64">
        <w:fldChar w:fldCharType="begin"/>
      </w:r>
      <w:r w:rsidR="004F0C64">
        <w:instrText xml:space="preserve"> REF _Ref476314014 \r \h </w:instrText>
      </w:r>
      <w:r w:rsidR="004F0C64">
        <w:fldChar w:fldCharType="separate"/>
      </w:r>
      <w:r w:rsidR="007533F1">
        <w:t>4.2</w:t>
      </w:r>
      <w:r w:rsidR="004F0C64">
        <w:fldChar w:fldCharType="end"/>
      </w:r>
      <w:r w:rsidR="004F0C64">
        <w:t xml:space="preserve"> beschriebenen simplen </w:t>
      </w:r>
      <w:proofErr w:type="spellStart"/>
      <w:r w:rsidR="004F0C64">
        <w:t>Binarisierung</w:t>
      </w:r>
      <w:proofErr w:type="spellEnd"/>
      <w:r w:rsidR="006742AB">
        <w:t xml:space="preserve"> umgewandelt wird</w:t>
      </w:r>
      <w:r w:rsidR="004F0C64">
        <w:t>, bevor es an das konkrete Feature delegiert wird.</w:t>
      </w:r>
    </w:p>
    <w:p w:rsidR="00255322" w:rsidRDefault="00255322" w:rsidP="00F01761">
      <w:r>
        <w:t xml:space="preserve">Um die bereits freigestellten Bilder mit wenig Aufwand in ihre Binärform zu überführen, wurde eine einfache Form der </w:t>
      </w:r>
      <w:proofErr w:type="spellStart"/>
      <w:r>
        <w:t>Binarisierung</w:t>
      </w:r>
      <w:proofErr w:type="spellEnd"/>
      <w:r>
        <w:t xml:space="preserve"> implementiert. Der mit Weiß codierte Hintergrund wird auf </w:t>
      </w:r>
      <w:proofErr w:type="spellStart"/>
      <w:r>
        <w:t>Null</w:t>
      </w:r>
      <w:proofErr w:type="spellEnd"/>
      <w:r>
        <w:t xml:space="preserve"> gesetzt und alle verbleibenden Farben anschließend auf Eins. Dabei wird darauf geachtet, dass nicht der reine </w:t>
      </w:r>
      <w:proofErr w:type="spellStart"/>
      <w:r>
        <w:t>Weißwert</w:t>
      </w:r>
      <w:proofErr w:type="spellEnd"/>
      <w:r>
        <w:t xml:space="preserve"> als Hintergrund angenommen wird, sondern ein Schwellwert geringfügig darunter. Bei </w:t>
      </w:r>
      <w:proofErr w:type="spellStart"/>
      <w:r>
        <w:t>Binarisierung</w:t>
      </w:r>
      <w:proofErr w:type="spellEnd"/>
      <w:r>
        <w:t xml:space="preserve"> von speziell in JPEG gespeicherten Bildern kann es sonst zu </w:t>
      </w:r>
      <w:proofErr w:type="spellStart"/>
      <w:r>
        <w:t>Artefaktbildung</w:t>
      </w:r>
      <w:proofErr w:type="spellEnd"/>
      <w:r>
        <w:t xml:space="preserve"> an den Blatträndern kommen, verursacht durch die Quantisierung bei der Kompression des Bildes.</w:t>
      </w:r>
    </w:p>
    <w:p w:rsidR="00303384" w:rsidRDefault="00A8559B" w:rsidP="00F01761">
      <w:r>
        <w:t>F</w:t>
      </w:r>
      <w:r w:rsidR="0095028B">
        <w:t>alls</w:t>
      </w:r>
      <w:r w:rsidR="00256BEE">
        <w:t xml:space="preserve"> das </w:t>
      </w:r>
      <w:r>
        <w:t xml:space="preserve">konkrete </w:t>
      </w:r>
      <w:r w:rsidR="00256BEE">
        <w:t>Feature in seinen Vorverarbeitungsschritten feste Filterkernelgrößen verwenden muss</w:t>
      </w:r>
      <w:r>
        <w:t>, kann es das Eingangsbild auf eine in der abstrakten Klasse fest definierte einheitliche Auflösung skalieren</w:t>
      </w:r>
      <w:r w:rsidR="00425AA1">
        <w:t xml:space="preserve">. </w:t>
      </w:r>
      <w:r>
        <w:t>Dies ist notwendig</w:t>
      </w:r>
      <w:r w:rsidR="00A933E8">
        <w:t>,</w:t>
      </w:r>
      <w:r>
        <w:t xml:space="preserve"> da Filter mit festen Größen bei verschiedenen Auflösungen auch v</w:t>
      </w:r>
      <w:r w:rsidR="00425AA1">
        <w:t xml:space="preserve">erschiedene </w:t>
      </w:r>
      <w:r>
        <w:t>E</w:t>
      </w:r>
      <w:r w:rsidR="00256BEE">
        <w:t>ffekt</w:t>
      </w:r>
      <w:r>
        <w:t>e</w:t>
      </w:r>
      <w:r w:rsidR="00256BEE">
        <w:t xml:space="preserve"> </w:t>
      </w:r>
      <w:r>
        <w:t>erzielen</w:t>
      </w:r>
      <w:r w:rsidR="006478EA">
        <w:t>, was nicht erwünscht ist</w:t>
      </w:r>
      <w:r w:rsidR="005B6864">
        <w:t xml:space="preserve">. </w:t>
      </w:r>
      <w:r>
        <w:t>N</w:t>
      </w:r>
      <w:r w:rsidR="005B6864">
        <w:t xml:space="preserve">ach Möglichkeit </w:t>
      </w:r>
      <w:r w:rsidR="00F928EB">
        <w:t xml:space="preserve">werden </w:t>
      </w:r>
      <w:r w:rsidR="00A933E8">
        <w:t xml:space="preserve">solche </w:t>
      </w:r>
      <w:r w:rsidR="00F928EB">
        <w:t>feste</w:t>
      </w:r>
      <w:r w:rsidR="00D633D7">
        <w:t>n</w:t>
      </w:r>
      <w:r w:rsidR="00F928EB">
        <w:t xml:space="preserve"> </w:t>
      </w:r>
      <w:r w:rsidR="00731BBB">
        <w:t>Kernelg</w:t>
      </w:r>
      <w:r w:rsidR="00F928EB">
        <w:t>rößen</w:t>
      </w:r>
      <w:r w:rsidR="005B6864">
        <w:t xml:space="preserve"> aber vermieden.</w:t>
      </w:r>
    </w:p>
    <w:p w:rsidR="00255322" w:rsidRDefault="00876395" w:rsidP="00F01761">
      <w:r>
        <w:t>V</w:t>
      </w:r>
      <w:r w:rsidR="00DA4759">
        <w:t xml:space="preserve">on der abstrakten Feature-Klasse </w:t>
      </w:r>
      <w:r>
        <w:t xml:space="preserve">wurde die </w:t>
      </w:r>
      <w:r w:rsidR="00DA4759">
        <w:t>ebenfalls abstrakte Klasse „</w:t>
      </w:r>
      <w:proofErr w:type="spellStart"/>
      <w:r w:rsidR="00DA4759">
        <w:t>UnorderedFe</w:t>
      </w:r>
      <w:r w:rsidR="00DA4759">
        <w:t>a</w:t>
      </w:r>
      <w:r w:rsidR="00DA4759">
        <w:t>ture</w:t>
      </w:r>
      <w:proofErr w:type="spellEnd"/>
      <w:r w:rsidR="00DA4759">
        <w:t>“ abgeleitet.</w:t>
      </w:r>
      <w:r>
        <w:t xml:space="preserve"> </w:t>
      </w:r>
      <w:r w:rsidR="00A31FF0">
        <w:t>Ihr</w:t>
      </w:r>
      <w:r>
        <w:t xml:space="preserve"> Zweck ist</w:t>
      </w:r>
      <w:r w:rsidR="00D45D82">
        <w:t xml:space="preserve"> es</w:t>
      </w:r>
      <w:r>
        <w:t>, Features mit Ergebnissen ohne feste Ordnung von denen mit Vektoren fester Größe und Ordnung</w:t>
      </w:r>
      <w:r w:rsidR="00CE576C">
        <w:t xml:space="preserve"> </w:t>
      </w:r>
      <w:r>
        <w:t>unterscheiden</w:t>
      </w:r>
      <w:r w:rsidR="00D91EA4">
        <w:t xml:space="preserve"> zu können</w:t>
      </w:r>
      <w:r>
        <w:t>.</w:t>
      </w:r>
      <w:r w:rsidR="00313940">
        <w:t xml:space="preserve"> </w:t>
      </w:r>
      <w:proofErr w:type="spellStart"/>
      <w:r w:rsidR="00313940">
        <w:t>UnorderedFeatures</w:t>
      </w:r>
      <w:proofErr w:type="spellEnd"/>
      <w:r w:rsidR="00313940">
        <w:t xml:space="preserve"> </w:t>
      </w:r>
      <w:r w:rsidR="00313940">
        <w:lastRenderedPageBreak/>
        <w:t xml:space="preserve">müssen vor der Verwendung </w:t>
      </w:r>
      <w:r w:rsidR="006F03FC">
        <w:t>als Eingang für die</w:t>
      </w:r>
      <w:r w:rsidR="000B65AF">
        <w:t xml:space="preserve"> </w:t>
      </w:r>
      <w:proofErr w:type="spellStart"/>
      <w:r w:rsidR="00313940">
        <w:t>Klassifizierer</w:t>
      </w:r>
      <w:proofErr w:type="spellEnd"/>
      <w:r w:rsidR="00313940">
        <w:t xml:space="preserve"> zunächst mit einem </w:t>
      </w:r>
      <w:proofErr w:type="spellStart"/>
      <w:r w:rsidR="00EC5C48">
        <w:t>Codebuch</w:t>
      </w:r>
      <w:proofErr w:type="spellEnd"/>
      <w:r w:rsidR="00313940">
        <w:t xml:space="preserve"> transformiert werden. </w:t>
      </w:r>
      <w:r w:rsidR="00C825B6">
        <w:t xml:space="preserve">Die Länge des durch die Transformation zu bildenden </w:t>
      </w:r>
      <w:proofErr w:type="spellStart"/>
      <w:r w:rsidR="00C825B6">
        <w:t>Featurevektors</w:t>
      </w:r>
      <w:proofErr w:type="spellEnd"/>
      <w:r w:rsidR="00C825B6">
        <w:t xml:space="preserve"> wird durch ein Klassenattribut der konkreten </w:t>
      </w:r>
      <w:proofErr w:type="spellStart"/>
      <w:r w:rsidR="00C825B6">
        <w:t>UnorderedFeatures</w:t>
      </w:r>
      <w:proofErr w:type="spellEnd"/>
      <w:r w:rsidR="00DB5710">
        <w:t xml:space="preserve"> bestimmt.</w:t>
      </w:r>
    </w:p>
    <w:p w:rsidR="003A630A" w:rsidRDefault="003A630A" w:rsidP="00F01761">
      <w:r>
        <w:t>Alle Features halten</w:t>
      </w:r>
      <w:r w:rsidRPr="003A630A">
        <w:t xml:space="preserve"> </w:t>
      </w:r>
      <w:r>
        <w:t>zudem die Information</w:t>
      </w:r>
      <w:r w:rsidR="0053026E">
        <w:t>,</w:t>
      </w:r>
      <w:r>
        <w:t xml:space="preserve"> zu welcher Spezies ihre Eingangsdaten gehören</w:t>
      </w:r>
      <w:r w:rsidR="00D574AF">
        <w:t>.</w:t>
      </w:r>
      <w:r w:rsidR="00565D63">
        <w:t xml:space="preserve"> </w:t>
      </w:r>
      <w:r w:rsidR="00D574AF">
        <w:t>Im Sinne des überwachten Lernens müssen die Trainingsdaten</w:t>
      </w:r>
      <w:r w:rsidR="00565D63">
        <w:t xml:space="preserve"> </w:t>
      </w:r>
      <w:r w:rsidR="006F2B40">
        <w:t xml:space="preserve">für das Training </w:t>
      </w:r>
      <w:r w:rsidR="00565D63">
        <w:t>de</w:t>
      </w:r>
      <w:r w:rsidR="006F2B40">
        <w:t>s</w:t>
      </w:r>
      <w:r w:rsidR="00565D63">
        <w:t xml:space="preserve"> </w:t>
      </w:r>
      <w:proofErr w:type="spellStart"/>
      <w:r w:rsidR="00565D63">
        <w:t>Klassifizierer</w:t>
      </w:r>
      <w:r w:rsidR="00D574AF">
        <w:t>s</w:t>
      </w:r>
      <w:proofErr w:type="spellEnd"/>
      <w:r w:rsidR="00565D63">
        <w:t xml:space="preserve"> </w:t>
      </w:r>
      <w:r w:rsidR="006F2B40">
        <w:t>bereits klassifiziert vorliegen</w:t>
      </w:r>
      <w:r w:rsidR="00565D63">
        <w:t xml:space="preserve">. </w:t>
      </w:r>
      <w:r w:rsidR="007049DD">
        <w:t>Zusätzlich kann ein Feature über eine ID eindeutig dem</w:t>
      </w:r>
      <w:r>
        <w:t xml:space="preserve"> Blatt </w:t>
      </w:r>
      <w:r w:rsidR="007049DD">
        <w:t xml:space="preserve">zugeordnet werden, aus dem </w:t>
      </w:r>
      <w:r>
        <w:t>sie extra</w:t>
      </w:r>
      <w:r w:rsidR="007049DD">
        <w:t>hiert wurde</w:t>
      </w:r>
      <w:r>
        <w:t>.</w:t>
      </w:r>
      <w:r w:rsidR="007049DD">
        <w:t xml:space="preserve"> </w:t>
      </w:r>
      <w:r w:rsidR="00AF4A47">
        <w:t xml:space="preserve">ID und Spezies </w:t>
      </w:r>
      <w:r w:rsidR="001670B3">
        <w:t xml:space="preserve">müssen </w:t>
      </w:r>
      <w:r w:rsidR="00AF4A47">
        <w:t>vorab von außen festgelegt</w:t>
      </w:r>
      <w:r w:rsidR="00A72D38">
        <w:t xml:space="preserve"> werden</w:t>
      </w:r>
      <w:r w:rsidR="00AF4A47">
        <w:t>.</w:t>
      </w:r>
    </w:p>
    <w:p w:rsidR="00BD0F11" w:rsidRDefault="006478EA" w:rsidP="00847091">
      <w:r>
        <w:t xml:space="preserve">Die </w:t>
      </w:r>
      <w:r w:rsidR="007906E5">
        <w:t xml:space="preserve">Festlegung einer ID ist notwendig für die Evaluation von miteinander kombinierten Features. Über die Zuordnung </w:t>
      </w:r>
      <w:r w:rsidR="00A66B43">
        <w:t>mittels</w:t>
      </w:r>
      <w:r w:rsidR="007906E5">
        <w:t xml:space="preserve"> ID wird sichergestellt, </w:t>
      </w:r>
      <w:r w:rsidR="004472A7" w:rsidRPr="004472A7">
        <w:t>dass nur aus demselben Ausgangsbild entnommene Features miteinander kombiniert werden</w:t>
      </w:r>
      <w:r w:rsidR="007906E5">
        <w:t>.</w:t>
      </w:r>
      <w:r w:rsidR="00B00719">
        <w:t xml:space="preserve"> </w:t>
      </w:r>
      <w:r w:rsidR="007906E5">
        <w:t xml:space="preserve">Die Kombination von Features erfolgt mit der Klasse </w:t>
      </w:r>
      <w:proofErr w:type="spellStart"/>
      <w:r w:rsidR="007906E5">
        <w:t>JoinedFeature</w:t>
      </w:r>
      <w:proofErr w:type="spellEnd"/>
      <w:r w:rsidR="007906E5">
        <w:t xml:space="preserve">, die </w:t>
      </w:r>
      <w:r w:rsidR="00D70A2A">
        <w:t xml:space="preserve">gleichfalls von der abstrakten Feature-Klasse erbt. </w:t>
      </w:r>
      <w:proofErr w:type="spellStart"/>
      <w:r w:rsidR="00D70A2A">
        <w:t>JoinedF</w:t>
      </w:r>
      <w:r w:rsidR="00BD0F11">
        <w:t>eature</w:t>
      </w:r>
      <w:r w:rsidR="00D70A2A">
        <w:t>s</w:t>
      </w:r>
      <w:proofErr w:type="spellEnd"/>
      <w:r w:rsidR="00BD0F11">
        <w:t xml:space="preserve"> </w:t>
      </w:r>
      <w:r w:rsidR="00D70A2A">
        <w:t>repräsentieren die kombinierten Features</w:t>
      </w:r>
      <w:r w:rsidR="00BD0F11">
        <w:t xml:space="preserve">, </w:t>
      </w:r>
      <w:r w:rsidR="00D70A2A">
        <w:t xml:space="preserve"> indem </w:t>
      </w:r>
      <w:r w:rsidR="008D5901">
        <w:t xml:space="preserve">sie </w:t>
      </w:r>
      <w:r w:rsidR="00D70A2A">
        <w:t xml:space="preserve">die </w:t>
      </w:r>
      <w:r w:rsidR="004C4FDC">
        <w:t xml:space="preserve">einzelnen </w:t>
      </w:r>
      <w:proofErr w:type="spellStart"/>
      <w:r w:rsidR="00D70A2A">
        <w:t>Featurevektoren</w:t>
      </w:r>
      <w:proofErr w:type="spellEnd"/>
      <w:r w:rsidR="008D5901">
        <w:t xml:space="preserve"> </w:t>
      </w:r>
      <w:r w:rsidR="004C4FDC">
        <w:t xml:space="preserve">miteinander </w:t>
      </w:r>
      <w:proofErr w:type="spellStart"/>
      <w:r w:rsidR="008D5901">
        <w:t>konkatenieren</w:t>
      </w:r>
      <w:proofErr w:type="spellEnd"/>
      <w:r w:rsidR="00D70A2A">
        <w:t>.</w:t>
      </w:r>
    </w:p>
    <w:p w:rsidR="00916011" w:rsidRDefault="00EB3380" w:rsidP="00EB3380">
      <w:pPr>
        <w:pStyle w:val="berschrift3"/>
        <w:numPr>
          <w:ilvl w:val="2"/>
          <w:numId w:val="1"/>
        </w:numPr>
      </w:pPr>
      <w:bookmarkStart w:id="141" w:name="_Ref476080406"/>
      <w:bookmarkStart w:id="142" w:name="_Toc476722447"/>
      <w:proofErr w:type="spellStart"/>
      <w:r>
        <w:t>Inner</w:t>
      </w:r>
      <w:proofErr w:type="spellEnd"/>
      <w:r>
        <w:t xml:space="preserve"> </w:t>
      </w:r>
      <w:proofErr w:type="spellStart"/>
      <w:r>
        <w:t>Distance</w:t>
      </w:r>
      <w:proofErr w:type="spellEnd"/>
      <w:r>
        <w:t xml:space="preserve"> Shape </w:t>
      </w:r>
      <w:proofErr w:type="spellStart"/>
      <w:r>
        <w:t>Context</w:t>
      </w:r>
      <w:bookmarkEnd w:id="133"/>
      <w:bookmarkEnd w:id="134"/>
      <w:bookmarkEnd w:id="141"/>
      <w:bookmarkEnd w:id="142"/>
      <w:proofErr w:type="spellEnd"/>
    </w:p>
    <w:p w:rsidR="00571693" w:rsidRPr="00571693" w:rsidRDefault="00916011" w:rsidP="00F048D0">
      <w:pPr>
        <w:rPr>
          <w:color w:val="FF0000"/>
        </w:rPr>
      </w:pPr>
      <w:r>
        <w:t xml:space="preserve">Für Python sind keine Bibliotheken verfügbar, die Methoden zur Extraktion des </w:t>
      </w:r>
      <w:proofErr w:type="spellStart"/>
      <w:r w:rsidR="00254942">
        <w:t>Inner</w:t>
      </w:r>
      <w:proofErr w:type="spellEnd"/>
      <w:r w:rsidR="00254942">
        <w:t xml:space="preserve"> </w:t>
      </w:r>
      <w:proofErr w:type="spellStart"/>
      <w:r w:rsidR="00254942">
        <w:t>Distance</w:t>
      </w:r>
      <w:proofErr w:type="spellEnd"/>
      <w:r w:rsidR="00254942">
        <w:t xml:space="preserve"> </w:t>
      </w:r>
      <w:r>
        <w:t xml:space="preserve">Shape </w:t>
      </w:r>
      <w:proofErr w:type="spellStart"/>
      <w:r>
        <w:t>Context</w:t>
      </w:r>
      <w:proofErr w:type="spellEnd"/>
      <w:r w:rsidR="00000F05">
        <w:t xml:space="preserve"> (IDSC)</w:t>
      </w:r>
      <w:r>
        <w:t xml:space="preserve"> bereitstellen</w:t>
      </w:r>
      <w:r w:rsidR="003476CB">
        <w:t>. D</w:t>
      </w:r>
      <w:r w:rsidR="00C61FB2">
        <w:t xml:space="preserve">er </w:t>
      </w:r>
      <w:r w:rsidR="00E80565">
        <w:t>Algorithmus</w:t>
      </w:r>
      <w:r w:rsidR="003476CB">
        <w:t xml:space="preserve"> wird daher</w:t>
      </w:r>
      <w:r w:rsidR="00E80565">
        <w:t xml:space="preserve"> </w:t>
      </w:r>
      <w:r w:rsidR="0040125B">
        <w:t xml:space="preserve">anhand </w:t>
      </w:r>
      <w:r w:rsidR="00B7244A">
        <w:t>der Beschreibungen des</w:t>
      </w:r>
      <w:r w:rsidR="00AC122D">
        <w:t xml:space="preserve"> von</w:t>
      </w:r>
      <w:r w:rsidR="003476CB">
        <w:t xml:space="preserve"> </w:t>
      </w:r>
      <w:r w:rsidR="003476CB">
        <w:fldChar w:fldCharType="begin" w:fldLock="1"/>
      </w:r>
      <w:r w:rsidR="003476CB">
        <w:instrText>ADDIN CSL_CITATION { "citationItems" : [ { "id" : "ITEM-1", "itemData" : { "DOI" : "10.1109/TPAMI.2007.41", "ISBN" : "0162-8828", "ISSN" : "0162-8828", "PMID" : "17170481", "abstract" : "Part structure and articulation are of fundamental importance in computer and human vision. We propose using the inner-distance to build shape descriptors that are robust to articulation and capture part structure. The inner-distance is defined as the length of the shortest path between landmark points within the shape silhouette. We show that it is articulation insensitive and more effective at capturing part structures than the Euclidean distance. This suggests that the inner-distance can be used as a replacement for the Euclidean distance to build more accurate descriptors for complex shapes, especially for those with articulated parts. In addition, texture information along the shortest path can be used to further improve shape classification. With this idea, we propose three approaches to using the inner-distance. The first method combines the inner-distance and multidimensional scaling (MDS) to build articulation invariant signatures for articulated shapes. The second method uses the inner-distance to build a new shape descriptor based on shape contexts. The third one extends the second one by considering the texture information along shortest paths. The proposed approaches have been tested on a variety of shape databases, including an articulated shape data set, MPEG7 CE-Shape-1, Kimia silhouettes, the ETH-80 data set, two leaf data sets, and a human motion silhouette data set. In all the experiments, our methods demonstrate effective performance compared with other algorithms", "author" : [ { "dropping-particle" : "", "family" : "Ling", "given" : "Haibin Ling Haibin", "non-dropping-particle" : "", "parse-names" : false, "suffix" : "" }, { "dropping-particle" : "", "family" : "Jacobs", "given" : "D.W.", "non-dropping-particle" : "", "parse-names" : false, "suffix" : "" } ], "container-title" : "IEEE Transactions on Pattern Analysis and Machine Intelligence", "id" : "ITEM-1", "issue" : "2", "issued" : { "date-parts" : [ [ "2007" ] ] }, "page" : "286-299", "title" : "Shape Classification Using the Inner-Distance", "type" : "article-journal", "volume" : "29" }, "uris" : [ "http://www.mendeley.com/documents/?uuid=6306e04e-2bc9-4209-8e81-1f6b60141e8a" ] } ], "mendeley" : { "formattedCitation" : "(Ling &amp; Jacobs, 2007)", "manualFormatting" : "Ling &amp; Jacobs (2007)", "plainTextFormattedCitation" : "(Ling &amp; Jacobs, 2007)", "previouslyFormattedCitation" : "(Ling &amp; Jacobs, 2007)" }, "properties" : { "noteIndex" : 0 }, "schema" : "https://github.com/citation-style-language/schema/raw/master/csl-citation.json" }</w:instrText>
      </w:r>
      <w:r w:rsidR="003476CB">
        <w:fldChar w:fldCharType="separate"/>
      </w:r>
      <w:r w:rsidR="003476CB" w:rsidRPr="007E3C06">
        <w:rPr>
          <w:noProof/>
        </w:rPr>
        <w:t xml:space="preserve">Ling &amp; Jacobs </w:t>
      </w:r>
      <w:r w:rsidR="003476CB">
        <w:rPr>
          <w:noProof/>
        </w:rPr>
        <w:t>(</w:t>
      </w:r>
      <w:r w:rsidR="003476CB" w:rsidRPr="007E3C06">
        <w:rPr>
          <w:noProof/>
        </w:rPr>
        <w:t>2007)</w:t>
      </w:r>
      <w:r w:rsidR="003476CB">
        <w:fldChar w:fldCharType="end"/>
      </w:r>
      <w:r w:rsidR="0040125B">
        <w:t xml:space="preserve"> veröffentlichten Papers </w:t>
      </w:r>
      <w:r w:rsidR="00E80565">
        <w:t>selbst implementiert.</w:t>
      </w:r>
      <w:r w:rsidR="003476CB" w:rsidRPr="003476CB">
        <w:t xml:space="preserve"> </w:t>
      </w:r>
    </w:p>
    <w:p w:rsidR="00ED22C7" w:rsidRDefault="00330898" w:rsidP="00ED22C7">
      <w:r>
        <w:t xml:space="preserve">Der </w:t>
      </w:r>
      <w:r w:rsidR="00ED22C7">
        <w:t xml:space="preserve">Ausgangspunkt für die Berechnung </w:t>
      </w:r>
      <w:r w:rsidR="00863900">
        <w:t>jedweder</w:t>
      </w:r>
      <w:r w:rsidR="00ED22C7">
        <w:t xml:space="preserve"> Shape </w:t>
      </w:r>
      <w:proofErr w:type="spellStart"/>
      <w:r w:rsidR="00ED22C7">
        <w:t>Contexts</w:t>
      </w:r>
      <w:proofErr w:type="spellEnd"/>
      <w:r w:rsidR="00ED22C7">
        <w:t xml:space="preserve"> </w:t>
      </w:r>
      <w:r w:rsidR="00FF51E1">
        <w:t>ist</w:t>
      </w:r>
      <w:r w:rsidR="00ED22C7">
        <w:t xml:space="preserve"> die aus einem Binärbild ermittel</w:t>
      </w:r>
      <w:r w:rsidR="00FF51E1">
        <w:t xml:space="preserve">te Kontur. </w:t>
      </w:r>
      <w:r>
        <w:t>Die Kontur</w:t>
      </w:r>
      <w:r w:rsidR="00824952">
        <w:t>punkte we</w:t>
      </w:r>
      <w:r>
        <w:t>rd</w:t>
      </w:r>
      <w:r w:rsidR="00824952">
        <w:t>en</w:t>
      </w:r>
      <w:r>
        <w:t xml:space="preserve"> mit </w:t>
      </w:r>
      <w:r w:rsidR="00CB66DA">
        <w:t xml:space="preserve">Hilfe der </w:t>
      </w:r>
      <w:proofErr w:type="spellStart"/>
      <w:r>
        <w:t>OpenCV</w:t>
      </w:r>
      <w:proofErr w:type="spellEnd"/>
      <w:r>
        <w:t>-</w:t>
      </w:r>
      <w:r w:rsidR="00CB66DA">
        <w:t>Bibliothek</w:t>
      </w:r>
      <w:r>
        <w:t xml:space="preserve"> ermittelt</w:t>
      </w:r>
      <w:r w:rsidR="001F42F2">
        <w:t>.</w:t>
      </w:r>
      <w:r>
        <w:t xml:space="preserve"> </w:t>
      </w:r>
      <w:r w:rsidR="006B0BB2">
        <w:t>D</w:t>
      </w:r>
      <w:r w:rsidR="00FF51E1">
        <w:t>iese</w:t>
      </w:r>
      <w:r w:rsidR="001F42F2">
        <w:t>n</w:t>
      </w:r>
      <w:r w:rsidR="00FF51E1">
        <w:t xml:space="preserve"> </w:t>
      </w:r>
      <w:r w:rsidR="006B0BB2">
        <w:t>wird</w:t>
      </w:r>
      <w:r w:rsidR="001F42F2">
        <w:t xml:space="preserve"> anschließend</w:t>
      </w:r>
      <w:r w:rsidR="00063082">
        <w:t xml:space="preserve"> </w:t>
      </w:r>
      <w:r w:rsidR="006B0BB2">
        <w:t xml:space="preserve">eine </w:t>
      </w:r>
      <w:r w:rsidR="004472A7" w:rsidRPr="004472A7">
        <w:t>vordefinierte, in regelmäßigen Abständen verteilte Anzahl an Punkten entnommen</w:t>
      </w:r>
      <w:r w:rsidR="00ED22C7">
        <w:t>.</w:t>
      </w:r>
      <w:r w:rsidR="00E56FB8">
        <w:t xml:space="preserve"> Die Punkte weisen keine besonderen </w:t>
      </w:r>
      <w:r w:rsidR="00CA4CE9">
        <w:t xml:space="preserve">topografischen </w:t>
      </w:r>
      <w:r w:rsidR="00E56FB8">
        <w:t xml:space="preserve">Merkmale auf, </w:t>
      </w:r>
      <w:r w:rsidR="005F7583">
        <w:t>sie</w:t>
      </w:r>
      <w:r w:rsidR="00E56FB8">
        <w:t xml:space="preserve"> sind zufällig gewählt</w:t>
      </w:r>
      <w:r w:rsidR="00E56FB8">
        <w:rPr>
          <w:color w:val="FF0000"/>
        </w:rPr>
        <w:t>.</w:t>
      </w:r>
    </w:p>
    <w:p w:rsidR="00E80565" w:rsidRDefault="007A0D69" w:rsidP="00916011">
      <w:r>
        <w:t>Darauf werden d</w:t>
      </w:r>
      <w:r w:rsidR="006B0BB2">
        <w:t xml:space="preserve">ie euklidischen Distanzen zwischen </w:t>
      </w:r>
      <w:r w:rsidR="00607189">
        <w:t>allen</w:t>
      </w:r>
      <w:r w:rsidR="006B0BB2">
        <w:t xml:space="preserve"> </w:t>
      </w:r>
      <w:r w:rsidR="00607189">
        <w:t xml:space="preserve">entnommenen </w:t>
      </w:r>
      <w:r w:rsidR="006B0BB2">
        <w:t>Punkten berec</w:t>
      </w:r>
      <w:r w:rsidR="006B0BB2">
        <w:t>h</w:t>
      </w:r>
      <w:r w:rsidR="006B0BB2">
        <w:t xml:space="preserve">net und </w:t>
      </w:r>
      <w:r w:rsidR="003E4F34">
        <w:t xml:space="preserve">in </w:t>
      </w:r>
      <w:r w:rsidR="006B0BB2">
        <w:t xml:space="preserve">einer </w:t>
      </w:r>
      <w:r w:rsidR="004E2A78">
        <w:t xml:space="preserve">mit Nullen initialisierten </w:t>
      </w:r>
      <w:r w:rsidR="00077181">
        <w:t xml:space="preserve">Distanzmatrix </w:t>
      </w:r>
      <w:r w:rsidR="006B0BB2">
        <w:t>gehalten</w:t>
      </w:r>
      <w:r w:rsidR="00077181">
        <w:t xml:space="preserve">. </w:t>
      </w:r>
      <w:r w:rsidR="0042799E">
        <w:t>A</w:t>
      </w:r>
      <w:r w:rsidR="006B0BB2">
        <w:t xml:space="preserve">bweichend vom ursprünglichen Konzept des Shape </w:t>
      </w:r>
      <w:proofErr w:type="spellStart"/>
      <w:r w:rsidR="006B0BB2">
        <w:t>Contexts</w:t>
      </w:r>
      <w:proofErr w:type="spellEnd"/>
      <w:r w:rsidR="0042799E">
        <w:t xml:space="preserve"> werden</w:t>
      </w:r>
      <w:r w:rsidR="00C9155E">
        <w:t>,</w:t>
      </w:r>
      <w:r w:rsidR="0042799E">
        <w:t xml:space="preserve"> </w:t>
      </w:r>
      <w:r w:rsidR="0052278F">
        <w:t>dem Konzept des</w:t>
      </w:r>
      <w:r w:rsidR="00000F05">
        <w:t xml:space="preserve"> IDSC </w:t>
      </w:r>
      <w:r w:rsidR="0052278F">
        <w:t>folgend</w:t>
      </w:r>
      <w:r w:rsidR="00C9155E">
        <w:t>,</w:t>
      </w:r>
      <w:r w:rsidR="0052278F">
        <w:t xml:space="preserve"> </w:t>
      </w:r>
      <w:r w:rsidR="0042799E">
        <w:t>nur innere Distanzen berücksichtigt.</w:t>
      </w:r>
      <w:r w:rsidR="003E4F34">
        <w:t xml:space="preserve"> </w:t>
      </w:r>
      <w:r w:rsidR="00065874">
        <w:t>Das</w:t>
      </w:r>
      <w:r w:rsidR="003E4F34">
        <w:t xml:space="preserve"> bedeutet, dass </w:t>
      </w:r>
      <w:r w:rsidR="00B061E5">
        <w:t>die</w:t>
      </w:r>
      <w:r w:rsidR="003E4F34">
        <w:t xml:space="preserve"> direkte Linie zwischen zwei </w:t>
      </w:r>
      <w:r w:rsidR="00284855">
        <w:t xml:space="preserve">betrachteten </w:t>
      </w:r>
      <w:r w:rsidR="003E4F34">
        <w:t>Punkten</w:t>
      </w:r>
      <w:r w:rsidR="00B061E5">
        <w:t xml:space="preserve"> komplett </w:t>
      </w:r>
      <w:r w:rsidR="003E4F34">
        <w:t xml:space="preserve">innerhalb der Form </w:t>
      </w:r>
      <w:r w:rsidR="00B061E5">
        <w:t>liegen muss</w:t>
      </w:r>
      <w:r w:rsidR="002F08E4">
        <w:t xml:space="preserve">, </w:t>
      </w:r>
      <w:r w:rsidR="00C9155E">
        <w:t>um</w:t>
      </w:r>
      <w:r w:rsidR="002F08E4">
        <w:t xml:space="preserve"> als verbunden</w:t>
      </w:r>
      <w:r w:rsidR="00C9155E">
        <w:t xml:space="preserve"> zu</w:t>
      </w:r>
      <w:r w:rsidR="002F08E4">
        <w:t xml:space="preserve"> gelten</w:t>
      </w:r>
      <w:r w:rsidR="008011B6">
        <w:t xml:space="preserve">. </w:t>
      </w:r>
      <w:r w:rsidR="006B0BB2">
        <w:t>Da der Hintergrund im Binärbild mit Null</w:t>
      </w:r>
      <w:r w:rsidR="004C261A">
        <w:t>en</w:t>
      </w:r>
      <w:r w:rsidR="006B0BB2">
        <w:t xml:space="preserve"> codiert ist, </w:t>
      </w:r>
      <w:r w:rsidR="003E4F34">
        <w:t xml:space="preserve">wird </w:t>
      </w:r>
      <w:r w:rsidR="003E01CA">
        <w:t>programmatisch</w:t>
      </w:r>
      <w:r w:rsidR="00035846">
        <w:t xml:space="preserve"> </w:t>
      </w:r>
      <w:r w:rsidR="003E4F34">
        <w:t xml:space="preserve">überprüft, </w:t>
      </w:r>
      <w:r w:rsidR="00035846">
        <w:t>ob</w:t>
      </w:r>
      <w:r w:rsidR="006B0BB2">
        <w:t xml:space="preserve"> </w:t>
      </w:r>
      <w:r w:rsidR="003E01CA">
        <w:t>Zwischenp</w:t>
      </w:r>
      <w:r w:rsidR="006B0BB2">
        <w:t xml:space="preserve">unkte auf </w:t>
      </w:r>
      <w:r w:rsidR="00035846">
        <w:t>dieser</w:t>
      </w:r>
      <w:r w:rsidR="006B0BB2">
        <w:t xml:space="preserve"> Linie nur Werte</w:t>
      </w:r>
      <w:r w:rsidR="003E4F34">
        <w:t xml:space="preserve"> größer Null</w:t>
      </w:r>
      <w:r w:rsidR="006B0BB2">
        <w:t xml:space="preserve"> annehmen.</w:t>
      </w:r>
      <w:r w:rsidR="003E4F34">
        <w:t xml:space="preserve"> Ist dies der Fall, </w:t>
      </w:r>
      <w:r w:rsidR="0081203E">
        <w:t xml:space="preserve">wird </w:t>
      </w:r>
      <w:r w:rsidR="009778F0">
        <w:t xml:space="preserve">die </w:t>
      </w:r>
      <w:r w:rsidR="0081203E">
        <w:t xml:space="preserve">Distanz </w:t>
      </w:r>
      <w:r w:rsidR="007D0CA2">
        <w:t xml:space="preserve">in die Matrix </w:t>
      </w:r>
      <w:r w:rsidR="0081203E">
        <w:t>eingetragen</w:t>
      </w:r>
      <w:r w:rsidR="009778F0">
        <w:t xml:space="preserve">. Die verbleibenden Nullen geben an, </w:t>
      </w:r>
      <w:r w:rsidR="0081203E">
        <w:lastRenderedPageBreak/>
        <w:t>dass keine Verbindung</w:t>
      </w:r>
      <w:r w:rsidR="007E7687">
        <w:t xml:space="preserve"> zwischen den </w:t>
      </w:r>
      <w:r w:rsidR="009778F0">
        <w:t>jeweilig indizierten</w:t>
      </w:r>
      <w:r w:rsidR="007E7687">
        <w:t xml:space="preserve"> Punkten</w:t>
      </w:r>
      <w:r w:rsidR="0081203E">
        <w:t xml:space="preserve"> besteht</w:t>
      </w:r>
      <w:r w:rsidR="0042799E">
        <w:t>.</w:t>
      </w:r>
      <w:r w:rsidR="00DD5660">
        <w:t xml:space="preserve"> </w:t>
      </w:r>
      <w:r w:rsidR="002D53E5">
        <w:t>Wie in Kapitel</w:t>
      </w:r>
      <w:r w:rsidR="004D682C">
        <w:t xml:space="preserve"> </w:t>
      </w:r>
      <w:r w:rsidR="004D682C">
        <w:fldChar w:fldCharType="begin"/>
      </w:r>
      <w:r w:rsidR="004D682C">
        <w:instrText xml:space="preserve"> REF _Ref476327249 \r \h </w:instrText>
      </w:r>
      <w:r w:rsidR="004D682C">
        <w:fldChar w:fldCharType="separate"/>
      </w:r>
      <w:r w:rsidR="007533F1">
        <w:t>4.2</w:t>
      </w:r>
      <w:r w:rsidR="004D682C">
        <w:fldChar w:fldCharType="end"/>
      </w:r>
      <w:r w:rsidR="002D53E5">
        <w:t xml:space="preserve"> erwähnt</w:t>
      </w:r>
      <w:r w:rsidR="00C157FF">
        <w:t>,</w:t>
      </w:r>
      <w:r w:rsidR="002D53E5">
        <w:t xml:space="preserve"> ist die </w:t>
      </w:r>
      <w:r w:rsidR="00DD5660">
        <w:t xml:space="preserve">Voraussetzung für die korrekte Bestimmung der inneren Verbundenheit, dass </w:t>
      </w:r>
      <w:r w:rsidR="00664B29">
        <w:t xml:space="preserve">sich innerhalb der Kontur </w:t>
      </w:r>
      <w:r w:rsidR="002D53E5">
        <w:t xml:space="preserve"> </w:t>
      </w:r>
      <w:r w:rsidR="00DD5660">
        <w:t xml:space="preserve">keine </w:t>
      </w:r>
      <w:r w:rsidR="002D53E5">
        <w:t xml:space="preserve">durch </w:t>
      </w:r>
      <w:r w:rsidR="00A85124">
        <w:t>Bildfehler</w:t>
      </w:r>
      <w:r w:rsidR="002D53E5">
        <w:t xml:space="preserve"> verursachten </w:t>
      </w:r>
      <w:r w:rsidR="00DD5660">
        <w:t xml:space="preserve">Löcher </w:t>
      </w:r>
      <w:r w:rsidR="00664B29">
        <w:t>befinden</w:t>
      </w:r>
      <w:r w:rsidR="00DD5660">
        <w:t>.</w:t>
      </w:r>
    </w:p>
    <w:p w:rsidR="008F6E13" w:rsidRDefault="00DF7DB6" w:rsidP="00916011">
      <w:r>
        <w:t>Die</w:t>
      </w:r>
      <w:r w:rsidR="001C7C9F">
        <w:t xml:space="preserve"> Distanzmatrix</w:t>
      </w:r>
      <w:r>
        <w:t xml:space="preserve"> bildet den Eingangsgraphen für</w:t>
      </w:r>
      <w:r w:rsidR="001C7C9F">
        <w:t xml:space="preserve"> die </w:t>
      </w:r>
      <w:r>
        <w:t xml:space="preserve">Ermittlung der </w:t>
      </w:r>
      <w:r w:rsidR="00FA10B7">
        <w:t xml:space="preserve">kürzesten Wege zwischen </w:t>
      </w:r>
      <w:r w:rsidR="00ED39C2">
        <w:t>den</w:t>
      </w:r>
      <w:r w:rsidR="00FA10B7">
        <w:t xml:space="preserve"> Punkten</w:t>
      </w:r>
      <w:r w:rsidR="00ED39C2">
        <w:t xml:space="preserve"> der Kontur</w:t>
      </w:r>
      <w:r w:rsidR="00D85A97">
        <w:t>, wobei die euklidische Distanz die Kantenlänge angibt</w:t>
      </w:r>
      <w:r w:rsidR="00FA10B7">
        <w:t xml:space="preserve">. </w:t>
      </w:r>
      <w:r w:rsidR="00D85A97">
        <w:t>Über den</w:t>
      </w:r>
      <w:r w:rsidR="00FA10B7">
        <w:t xml:space="preserve"> </w:t>
      </w:r>
      <w:r w:rsidR="00ED39C2" w:rsidRPr="00ED39C2">
        <w:t>Floyd-</w:t>
      </w:r>
      <w:proofErr w:type="spellStart"/>
      <w:r w:rsidR="00ED39C2" w:rsidRPr="00ED39C2">
        <w:t>Warshall</w:t>
      </w:r>
      <w:proofErr w:type="spellEnd"/>
      <w:r w:rsidR="00ED39C2" w:rsidRPr="00ED39C2">
        <w:t>-Algorithmus</w:t>
      </w:r>
      <w:r w:rsidR="00E87C09">
        <w:t xml:space="preserve"> der </w:t>
      </w:r>
      <w:proofErr w:type="spellStart"/>
      <w:r w:rsidR="00E87C09">
        <w:t>scipy</w:t>
      </w:r>
      <w:proofErr w:type="spellEnd"/>
      <w:r w:rsidR="00E87C09">
        <w:t>-Bibliothek</w:t>
      </w:r>
      <w:r w:rsidR="00ED39C2">
        <w:t xml:space="preserve"> </w:t>
      </w:r>
      <w:r w:rsidR="00425856">
        <w:t xml:space="preserve">wird </w:t>
      </w:r>
      <w:r w:rsidR="00ED39C2">
        <w:t xml:space="preserve">eine Matrix </w:t>
      </w:r>
      <w:proofErr w:type="gramStart"/>
      <w:r w:rsidR="00ED39C2">
        <w:t>erzeugt ,</w:t>
      </w:r>
      <w:proofErr w:type="gramEnd"/>
      <w:r w:rsidR="00ED39C2">
        <w:t xml:space="preserve"> </w:t>
      </w:r>
      <w:r w:rsidR="00F20A99">
        <w:t>die paarweise die kürzesten Wege enthält</w:t>
      </w:r>
      <w:r w:rsidR="00ED39C2">
        <w:t xml:space="preserve">. </w:t>
      </w:r>
      <w:r w:rsidR="00B843E3">
        <w:t xml:space="preserve">Jeder kürzeste Weg ist die </w:t>
      </w:r>
      <w:r w:rsidR="00425856">
        <w:t xml:space="preserve">minimale </w:t>
      </w:r>
      <w:r w:rsidR="00B843E3">
        <w:t xml:space="preserve">Summe der </w:t>
      </w:r>
      <w:r w:rsidR="00D85A97">
        <w:t>Länge</w:t>
      </w:r>
      <w:r w:rsidR="00B843E3">
        <w:t xml:space="preserve"> der Kanten im </w:t>
      </w:r>
      <w:proofErr w:type="spellStart"/>
      <w:r w:rsidR="00D85A97">
        <w:t>ungerichteten</w:t>
      </w:r>
      <w:proofErr w:type="spellEnd"/>
      <w:r w:rsidR="00D85A97">
        <w:t xml:space="preserve"> </w:t>
      </w:r>
      <w:r w:rsidR="00B843E3">
        <w:t xml:space="preserve">Graph, die abgelaufen werden müssen, um den Punkt zu erreichen. </w:t>
      </w:r>
      <w:r w:rsidR="00ED39C2">
        <w:t xml:space="preserve">Gibt es keine Kante zwischen zwei Punkten, ist </w:t>
      </w:r>
      <w:r w:rsidR="00F20A99">
        <w:t>wie in der Distanzmatrix</w:t>
      </w:r>
      <w:r w:rsidR="00367753">
        <w:t xml:space="preserve"> der kürzeste Weg</w:t>
      </w:r>
      <w:r w:rsidR="00ED39C2">
        <w:t xml:space="preserve"> gleich Null</w:t>
      </w:r>
      <w:r w:rsidR="00A2370C">
        <w:t>,</w:t>
      </w:r>
      <w:r>
        <w:t xml:space="preserve"> beziehungsweise unendlich</w:t>
      </w:r>
      <w:r w:rsidR="00ED39C2">
        <w:t>.</w:t>
      </w:r>
    </w:p>
    <w:p w:rsidR="00455BB7" w:rsidRDefault="00607189" w:rsidP="00455BB7">
      <w:r>
        <w:t>Für jeden aus</w:t>
      </w:r>
      <w:r w:rsidR="0029039C">
        <w:t xml:space="preserve"> der Kontur </w:t>
      </w:r>
      <w:proofErr w:type="gramStart"/>
      <w:r w:rsidR="0029039C">
        <w:t>entnommenem</w:t>
      </w:r>
      <w:proofErr w:type="gramEnd"/>
      <w:r>
        <w:t xml:space="preserve"> Punkt wird anschließend </w:t>
      </w:r>
      <w:r w:rsidR="00496F73">
        <w:t>ein</w:t>
      </w:r>
      <w:r>
        <w:t xml:space="preserve"> Histo</w:t>
      </w:r>
      <w:r w:rsidR="009778F0">
        <w:t>gramm</w:t>
      </w:r>
      <w:r w:rsidR="00496F73">
        <w:t xml:space="preserve"> erstellt</w:t>
      </w:r>
      <w:r>
        <w:t>.</w:t>
      </w:r>
      <w:r w:rsidR="00496F73">
        <w:t xml:space="preserve"> Das Histogramm beschreibt das Verhältnis zu allen anderen Punkten im Hinblick auf d</w:t>
      </w:r>
      <w:r w:rsidR="00511057">
        <w:t>ie</w:t>
      </w:r>
      <w:r w:rsidR="00496F73">
        <w:t xml:space="preserve"> </w:t>
      </w:r>
      <w:r w:rsidR="00511057">
        <w:t>relative Orientierung</w:t>
      </w:r>
      <w:r w:rsidR="00496F73">
        <w:t xml:space="preserve"> und die </w:t>
      </w:r>
      <w:r w:rsidR="00511057">
        <w:t>Länge des kürzesten Weges zu ihnen</w:t>
      </w:r>
      <w:r w:rsidR="00496F73">
        <w:t>.</w:t>
      </w:r>
      <w:r w:rsidR="00796A5A">
        <w:t xml:space="preserve"> </w:t>
      </w:r>
      <w:r w:rsidR="00455BB7">
        <w:t>Die relative Orienti</w:t>
      </w:r>
      <w:r w:rsidR="00455BB7">
        <w:t>e</w:t>
      </w:r>
      <w:r w:rsidR="00455BB7">
        <w:t>rung wird als Winkel zwischen der an der Kontur anliegenden Tangente am betrachteten Punkt und</w:t>
      </w:r>
      <w:r w:rsidR="00C517C6">
        <w:t xml:space="preserve"> dem</w:t>
      </w:r>
      <w:r w:rsidR="00455BB7">
        <w:t xml:space="preserve"> Zielpunkt definiert.</w:t>
      </w:r>
    </w:p>
    <w:p w:rsidR="003F7ED1" w:rsidRPr="00C517C6" w:rsidRDefault="00455BB7" w:rsidP="00916011">
      <w:pPr>
        <w:rPr>
          <w:color w:val="FF0000"/>
        </w:rPr>
      </w:pPr>
      <w:r>
        <w:t>Für die Zuordnung der Punkte in das Histogramm werden Winkel  und Wegelänge</w:t>
      </w:r>
      <w:r w:rsidR="00BE0E1B">
        <w:t>n</w:t>
      </w:r>
      <w:r>
        <w:t xml:space="preserve"> </w:t>
      </w:r>
      <w:r w:rsidR="0010107F">
        <w:t>als</w:t>
      </w:r>
      <w:r w:rsidR="00E3419B">
        <w:t xml:space="preserve"> Polarkoordinaten in</w:t>
      </w:r>
      <w:r>
        <w:t xml:space="preserve"> jeweils acht Klassen unterteilt.</w:t>
      </w:r>
      <w:r w:rsidR="00797F16">
        <w:t xml:space="preserve"> </w:t>
      </w:r>
      <w:r w:rsidR="00BE0E1B">
        <w:t>Der</w:t>
      </w:r>
      <w:r w:rsidR="006A43B3">
        <w:t xml:space="preserve"> Wertebereich der</w:t>
      </w:r>
      <w:r w:rsidR="0026239F">
        <w:t xml:space="preserve"> Winkel liegt zwischen 0 und 2</w:t>
      </w:r>
      <w:r w:rsidR="006A43B3">
        <w:t>π, der der Wegelängen zwischen 0 und dem Logarithmus der maximalen Distanz.</w:t>
      </w:r>
      <w:r w:rsidR="00BE0E1B">
        <w:t xml:space="preserve"> </w:t>
      </w:r>
      <w:r w:rsidR="00797F16">
        <w:t>Als maximale Distanz wird die Diagonale des Ausgangsbildes angenommen</w:t>
      </w:r>
      <w:r w:rsidR="002D3F1E">
        <w:t>.</w:t>
      </w:r>
    </w:p>
    <w:p w:rsidR="006449DD" w:rsidRDefault="00796A5A" w:rsidP="006449DD">
      <w:pPr>
        <w:rPr>
          <w:color w:val="FF0000"/>
        </w:rPr>
      </w:pPr>
      <w:r>
        <w:t>Jeder nicht erreichbare Punkt</w:t>
      </w:r>
      <w:r w:rsidR="00607189">
        <w:t xml:space="preserve"> </w:t>
      </w:r>
      <w:r>
        <w:t xml:space="preserve">wird </w:t>
      </w:r>
      <w:r w:rsidR="00C517C6">
        <w:t>der Histogramm-Klasse zugeordnet, die alle Punkte enthält, die im Hinblick auf kürzeste Wege den größten Abstand zum betrachteten Punkt haben</w:t>
      </w:r>
      <w:r>
        <w:t xml:space="preserve">. Somit </w:t>
      </w:r>
      <w:r w:rsidR="00EF379F">
        <w:t>ist</w:t>
      </w:r>
      <w:r>
        <w:t xml:space="preserve"> das Histogramm </w:t>
      </w:r>
      <w:r w:rsidR="006E0D88">
        <w:t>jedes</w:t>
      </w:r>
      <w:r w:rsidR="00EF379F">
        <w:t xml:space="preserve"> Punkte</w:t>
      </w:r>
      <w:r w:rsidR="006E0D88">
        <w:t>s</w:t>
      </w:r>
      <w:r w:rsidR="00EF379F">
        <w:t xml:space="preserve"> </w:t>
      </w:r>
      <w:r>
        <w:t>vollständig</w:t>
      </w:r>
      <w:r w:rsidR="00EF379F">
        <w:t xml:space="preserve"> beschreibend</w:t>
      </w:r>
      <w:r w:rsidR="00186F1F">
        <w:t>.</w:t>
      </w:r>
      <w:r w:rsidR="00DB1808">
        <w:t xml:space="preserve"> </w:t>
      </w:r>
      <w:r w:rsidR="00186F1F">
        <w:t>D</w:t>
      </w:r>
      <w:r>
        <w:t xml:space="preserve">ie Summe seiner Werte entspricht </w:t>
      </w:r>
      <w:r w:rsidR="008D4219">
        <w:t xml:space="preserve">immer </w:t>
      </w:r>
      <w:r>
        <w:t>der Anzahl der entnommenen Punkte minus de</w:t>
      </w:r>
      <w:r w:rsidR="00F8630B">
        <w:t>n</w:t>
      </w:r>
      <w:r>
        <w:t xml:space="preserve"> betracht</w:t>
      </w:r>
      <w:r>
        <w:t>e</w:t>
      </w:r>
      <w:r>
        <w:t xml:space="preserve">ten Punkt. </w:t>
      </w:r>
      <w:r w:rsidR="00A215ED">
        <w:t xml:space="preserve">Um den Wertebereich des Histogramms unabhängig von der </w:t>
      </w:r>
      <w:r w:rsidR="002D4E99">
        <w:t xml:space="preserve">gewählten </w:t>
      </w:r>
      <w:r w:rsidR="00A215ED">
        <w:t>Anzahl der Punkte zu halten, wird die L1-Norm, also die Summennorm darauf angewendet.</w:t>
      </w:r>
      <w:r w:rsidR="006449DD" w:rsidRPr="006449DD">
        <w:rPr>
          <w:color w:val="FF0000"/>
        </w:rPr>
        <w:t xml:space="preserve"> </w:t>
      </w:r>
    </w:p>
    <w:p w:rsidR="006A2119" w:rsidRDefault="006A2119" w:rsidP="006449DD">
      <w:r>
        <w:t xml:space="preserve">Der </w:t>
      </w:r>
      <w:proofErr w:type="spellStart"/>
      <w:r>
        <w:t>Inner</w:t>
      </w:r>
      <w:proofErr w:type="spellEnd"/>
      <w:r>
        <w:t xml:space="preserve"> </w:t>
      </w:r>
      <w:proofErr w:type="spellStart"/>
      <w:r>
        <w:t>Distance</w:t>
      </w:r>
      <w:proofErr w:type="spellEnd"/>
      <w:r>
        <w:t xml:space="preserve"> Shape </w:t>
      </w:r>
      <w:proofErr w:type="spellStart"/>
      <w:r>
        <w:t>Context</w:t>
      </w:r>
      <w:proofErr w:type="spellEnd"/>
      <w:r>
        <w:t xml:space="preserve"> liefert eine Liste von Histogrammen aller betrachteten Punkte. Vor der weiteren Verwendung muss diese Liste mit einem </w:t>
      </w:r>
      <w:proofErr w:type="spellStart"/>
      <w:r w:rsidR="00EC5C48">
        <w:t>Codebuch</w:t>
      </w:r>
      <w:proofErr w:type="spellEnd"/>
      <w:r>
        <w:t xml:space="preserve"> transformiert werden.</w:t>
      </w:r>
    </w:p>
    <w:p w:rsidR="00AE653B" w:rsidRDefault="00AE653B" w:rsidP="006449DD"/>
    <w:p w:rsidR="00FE54B0" w:rsidRDefault="00A80590" w:rsidP="00F50737">
      <w:pPr>
        <w:pStyle w:val="berschrift3"/>
        <w:numPr>
          <w:ilvl w:val="2"/>
          <w:numId w:val="1"/>
        </w:numPr>
      </w:pPr>
      <w:bookmarkStart w:id="143" w:name="_Toc476722448"/>
      <w:r>
        <w:lastRenderedPageBreak/>
        <w:t>Multilevel</w:t>
      </w:r>
      <w:r w:rsidR="00FE54B0">
        <w:t xml:space="preserve"> </w:t>
      </w:r>
      <w:proofErr w:type="spellStart"/>
      <w:r w:rsidR="00FE54B0">
        <w:t>Inner</w:t>
      </w:r>
      <w:proofErr w:type="spellEnd"/>
      <w:r w:rsidR="00FE54B0">
        <w:t xml:space="preserve"> </w:t>
      </w:r>
      <w:proofErr w:type="spellStart"/>
      <w:r w:rsidR="00FE54B0">
        <w:t>Distance</w:t>
      </w:r>
      <w:proofErr w:type="spellEnd"/>
      <w:r w:rsidR="00FE54B0">
        <w:t xml:space="preserve"> Shape </w:t>
      </w:r>
      <w:proofErr w:type="spellStart"/>
      <w:r w:rsidR="00FE54B0">
        <w:t>Context</w:t>
      </w:r>
      <w:bookmarkEnd w:id="143"/>
      <w:proofErr w:type="spellEnd"/>
    </w:p>
    <w:p w:rsidR="00CC48DC" w:rsidRPr="00B803FF" w:rsidRDefault="00D709FB" w:rsidP="00916011">
      <w:pPr>
        <w:rPr>
          <w:color w:val="FF0000"/>
        </w:rPr>
      </w:pPr>
      <w:r>
        <w:t xml:space="preserve">Auf Basis der Arbeit von </w:t>
      </w:r>
      <w:r w:rsidR="005C2827">
        <w:fldChar w:fldCharType="begin" w:fldLock="1"/>
      </w:r>
      <w:r w:rsidR="005C2827">
        <w:instrText>ADDIN CSL_CITATION { "citationItems" : [ { "id" : "ITEM-1", "itemData" : { "DOI" : "10.1016/j.patcog.2015.04.004", "ISSN" : "00313203", "abstract" : "Plant identification is required by all walks of life, from professionals to the general public. Nevertheless, it is not an easy job but requires specialized knowledge. In this paper, we propose a new method for plant identification using shapes of their leaves. Different from existing studies which target at simple leaves, the proposed method can accurately recognize both simple and compound leaves. In specifics, we propose a novel feature that captures global and local shape information independently so that they can be examined individually during classification. Furthermore, we advocate that when comparing two leaf individuals it is better to \u201ccount\u201d the number of certain shape patterns rather than to match the extracted shape features in a point-wise manner. The proposed counting-based shape descriptor is not only discriminative for classification but also computationally fast and storage cheap. Experiments conducted on five leaf image datasets demonstrate that our algorithm significantly outperforms the state-of-the-art methods in terms of recognition accuracy, efficiency and storage requirement.", "author" : [ { "dropping-particle" : "", "family" : "Zhao", "given" : "Cong", "non-dropping-particle" : "", "parse-names" : false, "suffix" : "" }, { "dropping-particle" : "", "family" : "Chan", "given" : "Sharon S.F.", "non-dropping-particle" : "", "parse-names" : false, "suffix" : "" }, { "dropping-particle" : "", "family" : "Cham", "given" : "Wai-Kuen", "non-dropping-particle" : "", "parse-names" : false, "suffix" : "" }, { "dropping-particle" : "", "family" : "Chu", "given" : "L.M.", "non-dropping-particle" : "", "parse-names" : false, "suffix" : "" } ], "container-title" : "Pattern Recognition", "id" : "ITEM-1", "issue" : "10", "issued" : { "date-parts" : [ [ "2015" ] ] }, "page" : "3203-3215", "publisher" : "Elsevier", "title" : "Plant identification using leaf shapes\u2014A pattern counting approach", "type" : "article-journal", "volume" : "48" }, "uris" : [ "http://www.mendeley.com/documents/?uuid=9da57c10-0a82-4d69-a806-23de166348b0" ] } ], "mendeley" : { "formattedCitation" : "(Zhao et\u00a0al., 2015)", "manualFormatting" : "Zhao et\u00a0al. (2015)", "plainTextFormattedCitation" : "(Zhao et\u00a0al., 2015)", "previouslyFormattedCitation" : "(Zhao et\u00a0al., 2015)" }, "properties" : { "noteIndex" : 0 }, "schema" : "https://github.com/citation-style-language/schema/raw/master/csl-citation.json" }</w:instrText>
      </w:r>
      <w:r w:rsidR="005C2827">
        <w:fldChar w:fldCharType="separate"/>
      </w:r>
      <w:r w:rsidR="005C2827" w:rsidRPr="009930EA">
        <w:rPr>
          <w:noProof/>
        </w:rPr>
        <w:t xml:space="preserve">Zhao et al. </w:t>
      </w:r>
      <w:r w:rsidR="005C2827">
        <w:rPr>
          <w:noProof/>
        </w:rPr>
        <w:t>(</w:t>
      </w:r>
      <w:r w:rsidR="005C2827" w:rsidRPr="009930EA">
        <w:rPr>
          <w:noProof/>
        </w:rPr>
        <w:t>2015)</w:t>
      </w:r>
      <w:r w:rsidR="005C2827">
        <w:fldChar w:fldCharType="end"/>
      </w:r>
      <w:r w:rsidR="005C2827">
        <w:t xml:space="preserve"> </w:t>
      </w:r>
      <w:r w:rsidR="003337DD">
        <w:t xml:space="preserve"> </w:t>
      </w:r>
      <w:r w:rsidR="003337DD" w:rsidRPr="003337DD">
        <w:t>wurde</w:t>
      </w:r>
      <w:r w:rsidR="003337DD">
        <w:t xml:space="preserve"> der im vorigen Kapitel </w:t>
      </w:r>
      <w:r w:rsidR="00F50737">
        <w:fldChar w:fldCharType="begin"/>
      </w:r>
      <w:r w:rsidR="00F50737">
        <w:instrText xml:space="preserve"> REF _Ref476080406 \r \h </w:instrText>
      </w:r>
      <w:r w:rsidR="00F50737">
        <w:fldChar w:fldCharType="separate"/>
      </w:r>
      <w:r w:rsidR="007533F1">
        <w:t>4.3.2</w:t>
      </w:r>
      <w:r w:rsidR="00F50737">
        <w:fldChar w:fldCharType="end"/>
      </w:r>
      <w:r>
        <w:t xml:space="preserve"> </w:t>
      </w:r>
      <w:r w:rsidR="003337DD">
        <w:t xml:space="preserve">beschriebene Algorithmus </w:t>
      </w:r>
      <w:r>
        <w:t xml:space="preserve"> um den Independent </w:t>
      </w:r>
      <w:proofErr w:type="spellStart"/>
      <w:r>
        <w:t>Inner</w:t>
      </w:r>
      <w:proofErr w:type="spellEnd"/>
      <w:r>
        <w:t xml:space="preserve"> </w:t>
      </w:r>
      <w:proofErr w:type="spellStart"/>
      <w:r>
        <w:t>Distance</w:t>
      </w:r>
      <w:proofErr w:type="spellEnd"/>
      <w:r>
        <w:t xml:space="preserve"> Shape </w:t>
      </w:r>
      <w:proofErr w:type="spellStart"/>
      <w:r>
        <w:t>Context</w:t>
      </w:r>
      <w:proofErr w:type="spellEnd"/>
      <w:r w:rsidR="00B35460">
        <w:t xml:space="preserve"> (I-IDSC)</w:t>
      </w:r>
      <w:r>
        <w:t xml:space="preserve"> </w:t>
      </w:r>
      <w:r w:rsidR="003337DD">
        <w:t>erweitert</w:t>
      </w:r>
      <w:r w:rsidR="00A0123F">
        <w:t>,</w:t>
      </w:r>
      <w:r w:rsidR="003337DD">
        <w:t xml:space="preserve"> aus der Motivation heraus,</w:t>
      </w:r>
      <w:r w:rsidR="00B26C17">
        <w:t xml:space="preserve"> die feinen Details der </w:t>
      </w:r>
      <w:r w:rsidR="003337DD">
        <w:t xml:space="preserve">Konturen </w:t>
      </w:r>
      <w:r w:rsidR="00343C16">
        <w:t>unabhängig von der Gesamtkontur</w:t>
      </w:r>
      <w:r w:rsidR="003337DD">
        <w:t xml:space="preserve"> beschreiben zu können.</w:t>
      </w:r>
      <w:r w:rsidR="000B69A9">
        <w:t xml:space="preserve"> </w:t>
      </w:r>
      <w:r>
        <w:t xml:space="preserve">Auch </w:t>
      </w:r>
      <w:r w:rsidR="00B37395">
        <w:t>in diesem Fall</w:t>
      </w:r>
      <w:r>
        <w:t xml:space="preserve"> waren </w:t>
      </w:r>
      <w:r w:rsidR="00B37395">
        <w:t>weder</w:t>
      </w:r>
      <w:r>
        <w:t xml:space="preserve"> Bibliotheken </w:t>
      </w:r>
      <w:r w:rsidR="00B37395">
        <w:t>noch</w:t>
      </w:r>
      <w:r>
        <w:t xml:space="preserve"> Quellcode verfügbar, so dass sich die Umsetzung nur an den Inhalten des veröffentlichten Papers orientiert. </w:t>
      </w:r>
      <w:r w:rsidR="00B933C1">
        <w:t>D</w:t>
      </w:r>
      <w:r w:rsidR="00B35460">
        <w:t xml:space="preserve">ie Implementierung </w:t>
      </w:r>
      <w:r w:rsidR="00B933C1">
        <w:t xml:space="preserve">weicht </w:t>
      </w:r>
      <w:r w:rsidR="00B35460">
        <w:t>in einigen Punkten von der des I-IDSC</w:t>
      </w:r>
      <w:r w:rsidR="00B933C1">
        <w:t>,</w:t>
      </w:r>
      <w:r w:rsidR="009930EA">
        <w:t xml:space="preserve"> wie er von </w:t>
      </w:r>
      <w:r w:rsidR="009930EA">
        <w:fldChar w:fldCharType="begin" w:fldLock="1"/>
      </w:r>
      <w:r w:rsidR="00BA6035">
        <w:instrText>ADDIN CSL_CITATION { "citationItems" : [ { "id" : "ITEM-1", "itemData" : { "DOI" : "10.1016/j.patcog.2015.04.004", "ISSN" : "00313203", "abstract" : "Plant identification is required by all walks of life, from professionals to the general public. Nevertheless, it is not an easy job but requires specialized knowledge. In this paper, we propose a new method for plant identification using shapes of their leaves. Different from existing studies which target at simple leaves, the proposed method can accurately recognize both simple and compound leaves. In specifics, we propose a novel feature that captures global and local shape information independently so that they can be examined individually during classification. Furthermore, we advocate that when comparing two leaf individuals it is better to \u201ccount\u201d the number of certain shape patterns rather than to match the extracted shape features in a point-wise manner. The proposed counting-based shape descriptor is not only discriminative for classification but also computationally fast and storage cheap. Experiments conducted on five leaf image datasets demonstrate that our algorithm significantly outperforms the state-of-the-art methods in terms of recognition accuracy, efficiency and storage requirement.", "author" : [ { "dropping-particle" : "", "family" : "Zhao", "given" : "Cong", "non-dropping-particle" : "", "parse-names" : false, "suffix" : "" }, { "dropping-particle" : "", "family" : "Chan", "given" : "Sharon S.F.", "non-dropping-particle" : "", "parse-names" : false, "suffix" : "" }, { "dropping-particle" : "", "family" : "Cham", "given" : "Wai-Kuen", "non-dropping-particle" : "", "parse-names" : false, "suffix" : "" }, { "dropping-particle" : "", "family" : "Chu", "given" : "L.M.", "non-dropping-particle" : "", "parse-names" : false, "suffix" : "" } ], "container-title" : "Pattern Recognition", "id" : "ITEM-1", "issue" : "10", "issued" : { "date-parts" : [ [ "2015" ] ] }, "page" : "3203-3215", "publisher" : "Elsevier", "title" : "Plant identification using leaf shapes\u2014A pattern counting approach", "type" : "article-journal", "volume" : "48" }, "uris" : [ "http://www.mendeley.com/documents/?uuid=9da57c10-0a82-4d69-a806-23de166348b0" ] } ], "mendeley" : { "formattedCitation" : "(Zhao et\u00a0al., 2015)", "manualFormatting" : "Zhao et\u00a0al. ", "plainTextFormattedCitation" : "(Zhao et\u00a0al., 2015)", "previouslyFormattedCitation" : "(Zhao et\u00a0al., 2015)" }, "properties" : { "noteIndex" : 0 }, "schema" : "https://github.com/citation-style-language/schema/raw/master/csl-citation.json" }</w:instrText>
      </w:r>
      <w:r w:rsidR="009930EA">
        <w:fldChar w:fldCharType="separate"/>
      </w:r>
      <w:r w:rsidR="009930EA" w:rsidRPr="009930EA">
        <w:rPr>
          <w:noProof/>
        </w:rPr>
        <w:t xml:space="preserve">Zhao et al. </w:t>
      </w:r>
      <w:r w:rsidR="009930EA">
        <w:fldChar w:fldCharType="end"/>
      </w:r>
      <w:r w:rsidR="009930EA">
        <w:t>beschrieben wird,</w:t>
      </w:r>
      <w:r w:rsidR="00B35460">
        <w:t xml:space="preserve"> ab</w:t>
      </w:r>
      <w:r w:rsidR="00CF1A92">
        <w:t xml:space="preserve">, </w:t>
      </w:r>
      <w:r w:rsidR="00B933C1">
        <w:t xml:space="preserve">sowohl in der Berechnung, als auch der Transformation in einen für das neuronale Netz geeigneten </w:t>
      </w:r>
      <w:proofErr w:type="spellStart"/>
      <w:r w:rsidR="00B933C1">
        <w:t>Featurevektor</w:t>
      </w:r>
      <w:proofErr w:type="spellEnd"/>
      <w:r w:rsidR="00B933C1">
        <w:t xml:space="preserve">. Daher </w:t>
      </w:r>
      <w:r w:rsidR="00CF1A92">
        <w:t xml:space="preserve">wurde mit „Multilevel </w:t>
      </w:r>
      <w:proofErr w:type="spellStart"/>
      <w:r w:rsidR="00CF1A92">
        <w:t>Inner</w:t>
      </w:r>
      <w:proofErr w:type="spellEnd"/>
      <w:r w:rsidR="00CF1A92">
        <w:t xml:space="preserve"> </w:t>
      </w:r>
      <w:proofErr w:type="spellStart"/>
      <w:r w:rsidR="00CF1A92">
        <w:t>Distance</w:t>
      </w:r>
      <w:proofErr w:type="spellEnd"/>
      <w:r w:rsidR="00CF1A92">
        <w:t xml:space="preserve"> Shape </w:t>
      </w:r>
      <w:proofErr w:type="spellStart"/>
      <w:r w:rsidR="00CF1A92">
        <w:t>Context</w:t>
      </w:r>
      <w:proofErr w:type="spellEnd"/>
      <w:r w:rsidR="00CF1A92">
        <w:t>“ ein anderer Name für den Algorithmus gewä</w:t>
      </w:r>
      <w:r w:rsidR="00AA1B1A">
        <w:t>hlt.</w:t>
      </w:r>
    </w:p>
    <w:p w:rsidR="00A215ED" w:rsidRDefault="00EE4102" w:rsidP="00E3067D">
      <w:r>
        <w:t xml:space="preserve">Wie auch beim Independent </w:t>
      </w:r>
      <w:proofErr w:type="spellStart"/>
      <w:r>
        <w:t>Inner</w:t>
      </w:r>
      <w:proofErr w:type="spellEnd"/>
      <w:r>
        <w:t xml:space="preserve"> </w:t>
      </w:r>
      <w:proofErr w:type="spellStart"/>
      <w:r>
        <w:t>Distance</w:t>
      </w:r>
      <w:proofErr w:type="spellEnd"/>
      <w:r>
        <w:t xml:space="preserve"> Shape </w:t>
      </w:r>
      <w:proofErr w:type="spellStart"/>
      <w:r>
        <w:t>Context</w:t>
      </w:r>
      <w:proofErr w:type="spellEnd"/>
      <w:r w:rsidR="00E956FE">
        <w:t xml:space="preserve"> </w:t>
      </w:r>
      <w:r w:rsidR="003E287E">
        <w:t>werden</w:t>
      </w:r>
      <w:r w:rsidR="00E956FE">
        <w:t xml:space="preserve"> zunächst </w:t>
      </w:r>
      <w:r w:rsidR="0067702F">
        <w:t xml:space="preserve">mehrere Stufen </w:t>
      </w:r>
      <w:r w:rsidR="00E956FE">
        <w:t xml:space="preserve">des </w:t>
      </w:r>
      <w:proofErr w:type="spellStart"/>
      <w:r w:rsidR="00E956FE">
        <w:t>binarisierten</w:t>
      </w:r>
      <w:proofErr w:type="spellEnd"/>
      <w:r w:rsidR="00E956FE">
        <w:t xml:space="preserve"> Bildes gebildet. </w:t>
      </w:r>
      <w:r w:rsidR="007E1992">
        <w:t>Auf der niedrigsten, der feinsten</w:t>
      </w:r>
      <w:r w:rsidR="008F1200">
        <w:t xml:space="preserve"> Stufe</w:t>
      </w:r>
      <w:r w:rsidR="007E1992">
        <w:t xml:space="preserve"> bleibt das Ausgangsbild erhalten, um alle Details </w:t>
      </w:r>
      <w:r w:rsidR="00870EFD">
        <w:t xml:space="preserve">der Kontur </w:t>
      </w:r>
      <w:r w:rsidR="007E1992">
        <w:t xml:space="preserve">abzubilden. Auf den weiteren Stufen </w:t>
      </w:r>
      <w:r w:rsidR="00E956FE">
        <w:t>wird das Ausgangsbild mit einem Gauß-</w:t>
      </w:r>
      <w:r w:rsidR="00E41666">
        <w:t>Filter</w:t>
      </w:r>
      <w:r w:rsidR="00254A0B">
        <w:t xml:space="preserve"> </w:t>
      </w:r>
      <w:proofErr w:type="spellStart"/>
      <w:r w:rsidR="00DD0FA1">
        <w:rPr>
          <w:i/>
        </w:rPr>
        <w:t>G</w:t>
      </w:r>
      <w:r w:rsidR="00495ECD">
        <w:rPr>
          <w:i/>
          <w:vertAlign w:val="subscript"/>
        </w:rPr>
        <w:t>σ</w:t>
      </w:r>
      <w:proofErr w:type="spellEnd"/>
      <w:r w:rsidR="004751E0" w:rsidRPr="00254A0B">
        <w:rPr>
          <w:i/>
        </w:rPr>
        <w:t>(</w:t>
      </w:r>
      <w:proofErr w:type="spellStart"/>
      <w:r w:rsidR="004751E0" w:rsidRPr="00254A0B">
        <w:rPr>
          <w:i/>
        </w:rPr>
        <w:t>x</w:t>
      </w:r>
      <w:proofErr w:type="gramStart"/>
      <w:r w:rsidR="004751E0" w:rsidRPr="00254A0B">
        <w:rPr>
          <w:i/>
        </w:rPr>
        <w:t>,y</w:t>
      </w:r>
      <w:proofErr w:type="spellEnd"/>
      <w:proofErr w:type="gramEnd"/>
      <w:r w:rsidR="004751E0" w:rsidRPr="00254A0B">
        <w:rPr>
          <w:i/>
        </w:rPr>
        <w:t>)</w:t>
      </w:r>
      <w:r w:rsidR="00093168">
        <w:t xml:space="preserve"> </w:t>
      </w:r>
      <w:r w:rsidR="00B20A9A">
        <w:t>gefaltet</w:t>
      </w:r>
      <w:r w:rsidR="002D7AB5">
        <w:t xml:space="preserve"> und das Bild somit </w:t>
      </w:r>
      <w:r w:rsidR="00E956FE">
        <w:t>geglättet</w:t>
      </w:r>
      <w:r w:rsidR="00DD0FA1">
        <w:t xml:space="preserve"> (siehe </w:t>
      </w:r>
      <w:r w:rsidR="00DD0FA1">
        <w:fldChar w:fldCharType="begin"/>
      </w:r>
      <w:r w:rsidR="00DD0FA1">
        <w:instrText xml:space="preserve"> REF _Ref475647513 \r \h </w:instrText>
      </w:r>
      <w:r w:rsidR="00DD0FA1">
        <w:fldChar w:fldCharType="separate"/>
      </w:r>
      <w:r w:rsidR="007533F1">
        <w:t>2.2.3.2</w:t>
      </w:r>
      <w:r w:rsidR="00DD0FA1">
        <w:fldChar w:fldCharType="end"/>
      </w:r>
      <w:r w:rsidR="00DD0FA1">
        <w:t>)</w:t>
      </w:r>
      <w:r w:rsidR="00E956FE">
        <w:t>.</w:t>
      </w:r>
      <w:r w:rsidR="00A215ED">
        <w:t xml:space="preserve"> </w:t>
      </w:r>
      <w:r w:rsidR="00093168">
        <w:t xml:space="preserve">Zwischen den Stufen steigt </w:t>
      </w:r>
      <w:r w:rsidR="00E3067D">
        <w:t xml:space="preserve">die Standardabweichung </w:t>
      </w:r>
      <w:r w:rsidR="00B20AD7" w:rsidRPr="007E1992">
        <w:rPr>
          <w:i/>
        </w:rPr>
        <w:t>σ</w:t>
      </w:r>
      <w:r w:rsidR="00093168">
        <w:rPr>
          <w:i/>
        </w:rPr>
        <w:t xml:space="preserve"> </w:t>
      </w:r>
      <w:r w:rsidR="00093168">
        <w:t xml:space="preserve">stetig an, so dass auch der Grad der Glättung ansteigt und die Form </w:t>
      </w:r>
      <w:r w:rsidR="00A41F91">
        <w:t xml:space="preserve">des Objektes </w:t>
      </w:r>
      <w:r w:rsidR="00093168">
        <w:t>so an Details verliert.</w:t>
      </w:r>
      <w:r w:rsidR="00B20AD7">
        <w:t xml:space="preserve"> </w:t>
      </w:r>
      <w:r w:rsidR="00093168">
        <w:t xml:space="preserve">Konkret wird </w:t>
      </w:r>
      <w:r w:rsidR="00093168" w:rsidRPr="007E1992">
        <w:rPr>
          <w:i/>
        </w:rPr>
        <w:t>σ</w:t>
      </w:r>
      <w:r w:rsidR="00093168">
        <w:t xml:space="preserve">, </w:t>
      </w:r>
      <w:r w:rsidR="00396590">
        <w:t xml:space="preserve">beginnend mit </w:t>
      </w:r>
      <w:r w:rsidR="00396590" w:rsidRPr="007E1992">
        <w:rPr>
          <w:i/>
        </w:rPr>
        <w:t>σ</w:t>
      </w:r>
      <w:r w:rsidR="00396590">
        <w:rPr>
          <w:i/>
        </w:rPr>
        <w:t xml:space="preserve"> = 8 </w:t>
      </w:r>
      <w:r w:rsidR="00396590" w:rsidRPr="00396590">
        <w:t>auf der zweiten Stufe,</w:t>
      </w:r>
      <w:r w:rsidR="00B20AD7">
        <w:t xml:space="preserve"> von Stufe zu Stufe verachtfacht. </w:t>
      </w:r>
    </w:p>
    <w:p w:rsidR="007F4442" w:rsidRDefault="007F4442" w:rsidP="00916011">
      <w:r>
        <w:t>Die maximalen Distanze</w:t>
      </w:r>
      <w:r w:rsidR="00D50233">
        <w:t>n</w:t>
      </w:r>
      <w:r w:rsidR="00A46869">
        <w:t xml:space="preserve"> bestimmen </w:t>
      </w:r>
      <w:r w:rsidR="00CF0531">
        <w:t xml:space="preserve">zusätzlich </w:t>
      </w:r>
      <w:r w:rsidR="00A46869">
        <w:t>die Größe der Nachbarschaft</w:t>
      </w:r>
      <w:r w:rsidR="00311E37">
        <w:t xml:space="preserve"> eines Punktes in Bezug auf die maximale Länge der kürzesten Wege.</w:t>
      </w:r>
      <w:r w:rsidR="00D50233">
        <w:t xml:space="preserve"> </w:t>
      </w:r>
      <w:r w:rsidR="00311E37">
        <w:t>Auf dem feinsten Detailgrad wird nur die unmittelbare Nachbarschaft betrachtet, die maximale Distanz muss dementsprechend klein sein</w:t>
      </w:r>
      <w:r w:rsidR="00E7077A">
        <w:t xml:space="preserve"> (siehe </w:t>
      </w:r>
      <w:r w:rsidR="00E7077A">
        <w:fldChar w:fldCharType="begin"/>
      </w:r>
      <w:r w:rsidR="00E7077A">
        <w:instrText xml:space="preserve"> REF _Ref476326562 \h </w:instrText>
      </w:r>
      <w:r w:rsidR="00E7077A">
        <w:fldChar w:fldCharType="separate"/>
      </w:r>
      <w:r w:rsidR="007533F1">
        <w:t xml:space="preserve">Abbildung </w:t>
      </w:r>
      <w:r w:rsidR="007533F1">
        <w:rPr>
          <w:noProof/>
        </w:rPr>
        <w:t>38</w:t>
      </w:r>
      <w:r w:rsidR="00E7077A">
        <w:fldChar w:fldCharType="end"/>
      </w:r>
      <w:r w:rsidR="00E7077A">
        <w:t xml:space="preserve"> rechts oben)</w:t>
      </w:r>
      <w:r w:rsidR="00311E37">
        <w:t>. A</w:t>
      </w:r>
      <w:r w:rsidR="003374B6">
        <w:t>uf dem gröbsten Detailgrad sollen alle Punkte der Kontur als benachbart angenommen werden</w:t>
      </w:r>
      <w:r w:rsidR="006C57C3">
        <w:t xml:space="preserve">. </w:t>
      </w:r>
      <w:r w:rsidR="00B33A8E">
        <w:t>Auf dieser Stufe entspricht die Berec</w:t>
      </w:r>
      <w:r w:rsidR="00B33A8E">
        <w:t>h</w:t>
      </w:r>
      <w:r w:rsidR="00B33A8E">
        <w:t>nung dem ursprünglichen IDSC, allerdings angewandt auf eine stark vereinfachte Form</w:t>
      </w:r>
      <w:r w:rsidR="0013614F">
        <w:t xml:space="preserve"> (</w:t>
      </w:r>
      <w:r w:rsidR="0013614F">
        <w:fldChar w:fldCharType="begin"/>
      </w:r>
      <w:r w:rsidR="0013614F">
        <w:instrText xml:space="preserve"> REF _Ref476326562 \h </w:instrText>
      </w:r>
      <w:r w:rsidR="0013614F">
        <w:fldChar w:fldCharType="separate"/>
      </w:r>
      <w:r w:rsidR="007533F1">
        <w:t xml:space="preserve">Abbildung </w:t>
      </w:r>
      <w:r w:rsidR="007533F1">
        <w:rPr>
          <w:noProof/>
        </w:rPr>
        <w:t>38</w:t>
      </w:r>
      <w:r w:rsidR="0013614F">
        <w:fldChar w:fldCharType="end"/>
      </w:r>
      <w:r w:rsidR="0013614F">
        <w:t xml:space="preserve"> rechts unten)</w:t>
      </w:r>
      <w:r w:rsidR="00B33A8E">
        <w:t>.</w:t>
      </w:r>
    </w:p>
    <w:p w:rsidR="008238BB" w:rsidRDefault="008238BB" w:rsidP="00916011"/>
    <w:p w:rsidR="00AE653B" w:rsidRDefault="00AE653B" w:rsidP="00916011"/>
    <w:p w:rsidR="000B4E52" w:rsidRDefault="000B4E52" w:rsidP="00F44946">
      <w:pPr>
        <w:spacing w:after="0" w:line="276" w:lineRule="auto"/>
        <w:rPr>
          <w:noProof/>
          <w:lang w:eastAsia="de-DE"/>
        </w:rPr>
      </w:pPr>
      <w:r w:rsidRPr="000B4E52">
        <w:rPr>
          <w:noProof/>
          <w:lang w:eastAsia="de-DE"/>
        </w:rPr>
        <w:lastRenderedPageBreak/>
        <w:drawing>
          <wp:inline distT="0" distB="0" distL="0" distR="0" wp14:anchorId="02B956AE" wp14:editId="1B3EFED8">
            <wp:extent cx="2562446" cy="1796903"/>
            <wp:effectExtent l="19050" t="19050" r="9525" b="13335"/>
            <wp:docPr id="410" name="Grafik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a:srcRect l="4478" t="4016" b="2656"/>
                    <a:stretch/>
                  </pic:blipFill>
                  <pic:spPr bwMode="auto">
                    <a:xfrm>
                      <a:off x="0" y="0"/>
                      <a:ext cx="2609840" cy="1830138"/>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0B4E52">
        <w:rPr>
          <w:noProof/>
          <w:lang w:eastAsia="de-DE"/>
        </w:rPr>
        <w:t xml:space="preserve"> </w:t>
      </w:r>
      <w:r w:rsidR="00F44946" w:rsidRPr="00F44946">
        <w:rPr>
          <w:noProof/>
          <w:lang w:eastAsia="de-DE"/>
        </w:rPr>
        <w:drawing>
          <wp:inline distT="0" distB="0" distL="0" distR="0" wp14:anchorId="5AC36FB3" wp14:editId="16A0FE98">
            <wp:extent cx="2462967" cy="1828800"/>
            <wp:effectExtent l="0" t="0" r="0" b="0"/>
            <wp:docPr id="413" name="Grafik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9"/>
                    <a:srcRect b="3370"/>
                    <a:stretch/>
                  </pic:blipFill>
                  <pic:spPr bwMode="auto">
                    <a:xfrm>
                      <a:off x="0" y="0"/>
                      <a:ext cx="2467498" cy="1832165"/>
                    </a:xfrm>
                    <a:prstGeom prst="rect">
                      <a:avLst/>
                    </a:prstGeom>
                    <a:ln>
                      <a:noFill/>
                    </a:ln>
                    <a:extLst>
                      <a:ext uri="{53640926-AAD7-44D8-BBD7-CCE9431645EC}">
                        <a14:shadowObscured xmlns:a14="http://schemas.microsoft.com/office/drawing/2010/main"/>
                      </a:ext>
                    </a:extLst>
                  </pic:spPr>
                </pic:pic>
              </a:graphicData>
            </a:graphic>
          </wp:inline>
        </w:drawing>
      </w:r>
    </w:p>
    <w:p w:rsidR="000B4E52" w:rsidRDefault="000B4E52" w:rsidP="00EB3011">
      <w:pPr>
        <w:spacing w:line="240" w:lineRule="auto"/>
      </w:pPr>
      <w:r w:rsidRPr="000B4E52">
        <w:rPr>
          <w:noProof/>
          <w:lang w:eastAsia="de-DE"/>
        </w:rPr>
        <w:drawing>
          <wp:inline distT="0" distB="0" distL="0" distR="0" wp14:anchorId="3953DB85" wp14:editId="61195009">
            <wp:extent cx="2590505" cy="1807535"/>
            <wp:effectExtent l="0" t="0" r="635" b="2540"/>
            <wp:docPr id="411" name="Grafik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0"/>
                    <a:srcRect t="5028"/>
                    <a:stretch/>
                  </pic:blipFill>
                  <pic:spPr bwMode="auto">
                    <a:xfrm>
                      <a:off x="0" y="0"/>
                      <a:ext cx="2597880" cy="1812681"/>
                    </a:xfrm>
                    <a:prstGeom prst="rect">
                      <a:avLst/>
                    </a:prstGeom>
                    <a:ln>
                      <a:noFill/>
                    </a:ln>
                    <a:extLst>
                      <a:ext uri="{53640926-AAD7-44D8-BBD7-CCE9431645EC}">
                        <a14:shadowObscured xmlns:a14="http://schemas.microsoft.com/office/drawing/2010/main"/>
                      </a:ext>
                    </a:extLst>
                  </pic:spPr>
                </pic:pic>
              </a:graphicData>
            </a:graphic>
          </wp:inline>
        </w:drawing>
      </w:r>
      <w:r w:rsidR="00F44946">
        <w:t xml:space="preserve"> </w:t>
      </w:r>
      <w:r w:rsidR="00F44946" w:rsidRPr="000B4E52">
        <w:rPr>
          <w:noProof/>
          <w:lang w:eastAsia="de-DE"/>
        </w:rPr>
        <w:drawing>
          <wp:inline distT="0" distB="0" distL="0" distR="0" wp14:anchorId="2320577E" wp14:editId="2AC937AB">
            <wp:extent cx="2477386" cy="1807825"/>
            <wp:effectExtent l="0" t="0" r="0" b="2540"/>
            <wp:docPr id="412" name="Grafik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1"/>
                    <a:srcRect l="2193" t="1" b="3550"/>
                    <a:stretch/>
                  </pic:blipFill>
                  <pic:spPr bwMode="auto">
                    <a:xfrm>
                      <a:off x="0" y="0"/>
                      <a:ext cx="2493223" cy="1819382"/>
                    </a:xfrm>
                    <a:prstGeom prst="rect">
                      <a:avLst/>
                    </a:prstGeom>
                    <a:ln>
                      <a:noFill/>
                    </a:ln>
                    <a:extLst>
                      <a:ext uri="{53640926-AAD7-44D8-BBD7-CCE9431645EC}">
                        <a14:shadowObscured xmlns:a14="http://schemas.microsoft.com/office/drawing/2010/main"/>
                      </a:ext>
                    </a:extLst>
                  </pic:spPr>
                </pic:pic>
              </a:graphicData>
            </a:graphic>
          </wp:inline>
        </w:drawing>
      </w:r>
    </w:p>
    <w:p w:rsidR="00F44946" w:rsidRDefault="00FE30F1" w:rsidP="00937F1F">
      <w:pPr>
        <w:pStyle w:val="Beschriftung"/>
        <w:ind w:right="425"/>
        <w:jc w:val="left"/>
      </w:pPr>
      <w:bookmarkStart w:id="144" w:name="_Ref476326562"/>
      <w:bookmarkStart w:id="145" w:name="_Toc476722516"/>
      <w:r>
        <w:t xml:space="preserve">Abbildung </w:t>
      </w:r>
      <w:r w:rsidR="00C216BB">
        <w:fldChar w:fldCharType="begin"/>
      </w:r>
      <w:r w:rsidR="00C216BB">
        <w:instrText xml:space="preserve"> SEQ Abbildung \* ARABIC </w:instrText>
      </w:r>
      <w:r w:rsidR="00C216BB">
        <w:fldChar w:fldCharType="separate"/>
      </w:r>
      <w:r w:rsidR="007533F1">
        <w:rPr>
          <w:noProof/>
        </w:rPr>
        <w:t>38</w:t>
      </w:r>
      <w:r w:rsidR="00C216BB">
        <w:rPr>
          <w:noProof/>
        </w:rPr>
        <w:fldChar w:fldCharType="end"/>
      </w:r>
      <w:bookmarkEnd w:id="144"/>
      <w:r>
        <w:t xml:space="preserve"> - </w:t>
      </w:r>
      <w:r w:rsidR="003B79AF">
        <w:t xml:space="preserve">das freigestellte Ausgangsbild einer Haselnuss (links oben) </w:t>
      </w:r>
      <w:r>
        <w:t xml:space="preserve">und </w:t>
      </w:r>
      <w:r w:rsidR="00DD6C29">
        <w:t>drei</w:t>
      </w:r>
      <w:r>
        <w:t xml:space="preserve"> Stufen des Multi-IDSC</w:t>
      </w:r>
      <w:r w:rsidR="00EB3011">
        <w:t>,</w:t>
      </w:r>
      <w:r w:rsidR="0097348F">
        <w:t xml:space="preserve"> </w:t>
      </w:r>
      <w:r w:rsidR="00EB3011">
        <w:t xml:space="preserve">angewandt </w:t>
      </w:r>
      <w:r w:rsidR="0097348F">
        <w:t>auf d</w:t>
      </w:r>
      <w:r w:rsidR="00EB3011">
        <w:t>as</w:t>
      </w:r>
      <w:r w:rsidR="0097348F">
        <w:t xml:space="preserve"> Binärbild</w:t>
      </w:r>
      <w:r w:rsidR="003B79AF">
        <w:t>,</w:t>
      </w:r>
      <w:r>
        <w:t xml:space="preserve"> beginnend von rechts oben nach rechts unten: abnehmender Detailgrad der Kontur und Verringerung der Anzahl der Konturpunkte</w:t>
      </w:r>
      <w:r w:rsidR="00D81A0F">
        <w:t xml:space="preserve"> (grün)</w:t>
      </w:r>
      <w:r>
        <w:t xml:space="preserve">  bei gleichzeitiger Vergrößerung der betrachteten Nachbarschaft</w:t>
      </w:r>
      <w:r w:rsidR="00D81A0F">
        <w:t xml:space="preserve"> (roter Kreis)</w:t>
      </w:r>
      <w:bookmarkEnd w:id="145"/>
    </w:p>
    <w:p w:rsidR="008238BB" w:rsidRPr="008238BB" w:rsidRDefault="008238BB" w:rsidP="008238BB">
      <w:pPr>
        <w:rPr>
          <w:sz w:val="4"/>
        </w:rPr>
      </w:pPr>
    </w:p>
    <w:p w:rsidR="00A215ED" w:rsidRDefault="00FC0593" w:rsidP="00916011">
      <w:r>
        <w:t>Die geglätteten Konturen dienen als Eingangspunkte des Algorithmus des</w:t>
      </w:r>
      <w:r w:rsidR="007F4442">
        <w:t xml:space="preserve"> </w:t>
      </w:r>
      <w:proofErr w:type="spellStart"/>
      <w:r w:rsidR="007F4442">
        <w:t>Inner</w:t>
      </w:r>
      <w:proofErr w:type="spellEnd"/>
      <w:r w:rsidR="007F4442">
        <w:t xml:space="preserve"> </w:t>
      </w:r>
      <w:proofErr w:type="spellStart"/>
      <w:r w:rsidR="007F4442">
        <w:t>Distance</w:t>
      </w:r>
      <w:proofErr w:type="spellEnd"/>
      <w:r w:rsidR="007F4442">
        <w:t xml:space="preserve"> Shape </w:t>
      </w:r>
      <w:proofErr w:type="spellStart"/>
      <w:r w:rsidR="007F4442">
        <w:t>Context</w:t>
      </w:r>
      <w:proofErr w:type="spellEnd"/>
      <w:r w:rsidR="0070126B">
        <w:t xml:space="preserve"> aus Kapitel</w:t>
      </w:r>
      <w:r w:rsidR="00B4216B">
        <w:t xml:space="preserve"> </w:t>
      </w:r>
      <w:r w:rsidR="00B4216B">
        <w:fldChar w:fldCharType="begin"/>
      </w:r>
      <w:r w:rsidR="00B4216B">
        <w:instrText xml:space="preserve"> REF _Ref476080406 \r \h </w:instrText>
      </w:r>
      <w:r w:rsidR="00B4216B">
        <w:fldChar w:fldCharType="separate"/>
      </w:r>
      <w:r w:rsidR="007533F1">
        <w:t>4.3.2</w:t>
      </w:r>
      <w:r w:rsidR="00B4216B">
        <w:fldChar w:fldCharType="end"/>
      </w:r>
      <w:r w:rsidR="0070126B">
        <w:t>.</w:t>
      </w:r>
      <w:r>
        <w:t xml:space="preserve"> </w:t>
      </w:r>
      <w:r w:rsidR="003374B6">
        <w:t>Der Algorithmus wurde dahingehend modifiziert, dass Punkte außerhalb der maximalen Distanz ignoriert werden</w:t>
      </w:r>
      <w:r w:rsidR="00E451B8">
        <w:t>, anstatt sie der letzten Hist</w:t>
      </w:r>
      <w:r w:rsidR="00E451B8">
        <w:t>o</w:t>
      </w:r>
      <w:r w:rsidR="00E451B8">
        <w:t>gramm-Klasse zuzuordnen</w:t>
      </w:r>
      <w:r w:rsidR="003374B6">
        <w:t>.</w:t>
      </w:r>
      <w:r w:rsidR="00E451B8">
        <w:t xml:space="preserve"> Das Histogramm ist somit nicht vollständig beschreibend, sondern beschreibt nur die Nachbarschaft der Punkte.</w:t>
      </w:r>
      <w:r w:rsidR="00A41F91">
        <w:t xml:space="preserve"> </w:t>
      </w:r>
    </w:p>
    <w:p w:rsidR="00EE4102" w:rsidRDefault="00EF0888" w:rsidP="00916011">
      <w:r>
        <w:t xml:space="preserve">Abweichend vom </w:t>
      </w:r>
      <w:r w:rsidRPr="00EF0888">
        <w:t xml:space="preserve"> </w:t>
      </w:r>
      <w:r>
        <w:t xml:space="preserve">Independent </w:t>
      </w:r>
      <w:proofErr w:type="spellStart"/>
      <w:r>
        <w:t>Inner</w:t>
      </w:r>
      <w:proofErr w:type="spellEnd"/>
      <w:r>
        <w:t xml:space="preserve"> </w:t>
      </w:r>
      <w:proofErr w:type="spellStart"/>
      <w:r>
        <w:t>Distance</w:t>
      </w:r>
      <w:proofErr w:type="spellEnd"/>
      <w:r>
        <w:t xml:space="preserve"> Shape </w:t>
      </w:r>
      <w:proofErr w:type="spellStart"/>
      <w:r>
        <w:t>Context</w:t>
      </w:r>
      <w:proofErr w:type="spellEnd"/>
      <w:r w:rsidR="002E7E51">
        <w:t xml:space="preserve"> </w:t>
      </w:r>
      <w:r w:rsidR="00FA62BA">
        <w:t>nach</w:t>
      </w:r>
      <w:r w:rsidR="00B35460">
        <w:t xml:space="preserve"> </w:t>
      </w:r>
      <w:r w:rsidR="009442DD" w:rsidRPr="009930EA">
        <w:rPr>
          <w:noProof/>
        </w:rPr>
        <w:t xml:space="preserve">Zhao et al. </w:t>
      </w:r>
      <w:r>
        <w:t xml:space="preserve">werden die </w:t>
      </w:r>
      <w:r w:rsidR="00610290">
        <w:t>einzelnen Glättungs-</w:t>
      </w:r>
      <w:r w:rsidR="002E7E51">
        <w:t xml:space="preserve">Stufen </w:t>
      </w:r>
      <w:r w:rsidR="00EE4102">
        <w:t xml:space="preserve">unabhängig voneinander </w:t>
      </w:r>
      <w:r>
        <w:t>behandelt</w:t>
      </w:r>
      <w:r w:rsidR="002E7E51">
        <w:t>.</w:t>
      </w:r>
      <w:r w:rsidR="00EE4102">
        <w:t xml:space="preserve"> </w:t>
      </w:r>
      <w:r>
        <w:t>D</w:t>
      </w:r>
      <w:r w:rsidR="00EE4102">
        <w:t xml:space="preserve">ie Konturpunkte </w:t>
      </w:r>
      <w:r w:rsidR="00A641B2">
        <w:t xml:space="preserve">zwischen den Stufen </w:t>
      </w:r>
      <w:r w:rsidR="00EE4102">
        <w:t xml:space="preserve">sind nicht </w:t>
      </w:r>
      <w:r w:rsidR="00A641B2">
        <w:t>deckungsgleich</w:t>
      </w:r>
      <w:r w:rsidR="00EE4102">
        <w:t xml:space="preserve">. </w:t>
      </w:r>
      <w:r w:rsidR="00A641B2">
        <w:t>Stattdessen werden</w:t>
      </w:r>
      <w:r w:rsidR="00965F6E">
        <w:t xml:space="preserve"> mehr Punkte betrachtet, je feiner der Detailgrad ist</w:t>
      </w:r>
      <w:r w:rsidR="00BA6FC5">
        <w:t xml:space="preserve">. Der Grund dafür ist, dass die Gesamtzahl an Konturpunkten erhöht werden muss, damit  für eine detaillierte Beschreibung einer kleinen Nachbarschaft genug </w:t>
      </w:r>
      <w:r w:rsidR="003E50A0">
        <w:t>Punkte in diesem Ausschnitt der Kontur</w:t>
      </w:r>
      <w:r w:rsidR="00BA6FC5">
        <w:t xml:space="preserve"> zur Verfügung stehen</w:t>
      </w:r>
      <w:r w:rsidR="00A641B2">
        <w:t>.</w:t>
      </w:r>
    </w:p>
    <w:p w:rsidR="00F9401D" w:rsidRDefault="00C3243D" w:rsidP="00916011">
      <w:r>
        <w:t xml:space="preserve">Die resultierenden Histogramme </w:t>
      </w:r>
      <w:r w:rsidR="00956036" w:rsidRPr="00956036">
        <w:t>sind aufgrund der unterschiedlich definierten Nachba</w:t>
      </w:r>
      <w:r w:rsidR="00956036" w:rsidRPr="00956036">
        <w:t>r</w:t>
      </w:r>
      <w:r w:rsidR="00956036" w:rsidRPr="00956036">
        <w:t xml:space="preserve">schaften der verschiedenen Stufen nicht direkt als Basiselemente </w:t>
      </w:r>
      <w:r w:rsidR="00956036">
        <w:t xml:space="preserve">miteinander </w:t>
      </w:r>
      <w:r w:rsidR="00902930">
        <w:t>kombinie</w:t>
      </w:r>
      <w:r w:rsidR="00902930">
        <w:t>r</w:t>
      </w:r>
      <w:r w:rsidR="00902930">
        <w:t>bar</w:t>
      </w:r>
      <w:r w:rsidR="00A41F91">
        <w:t>.</w:t>
      </w:r>
      <w:r>
        <w:t xml:space="preserve"> </w:t>
      </w:r>
      <w:r w:rsidR="006B001F">
        <w:t xml:space="preserve">Daher wird für jede Stufe ein eigenes </w:t>
      </w:r>
      <w:proofErr w:type="spellStart"/>
      <w:r w:rsidR="00EC5C48">
        <w:t>Codebuch</w:t>
      </w:r>
      <w:proofErr w:type="spellEnd"/>
      <w:r w:rsidR="006B001F">
        <w:t xml:space="preserve"> benötigt.</w:t>
      </w:r>
    </w:p>
    <w:p w:rsidR="00680BA7" w:rsidRDefault="00792B4B" w:rsidP="00032956">
      <w:pPr>
        <w:pStyle w:val="berschrift3"/>
        <w:numPr>
          <w:ilvl w:val="2"/>
          <w:numId w:val="1"/>
        </w:numPr>
      </w:pPr>
      <w:bookmarkStart w:id="146" w:name="_Ref476077762"/>
      <w:bookmarkStart w:id="147" w:name="_Toc476722449"/>
      <w:r>
        <w:lastRenderedPageBreak/>
        <w:t>Freistellung</w:t>
      </w:r>
      <w:r w:rsidR="008C0766">
        <w:t xml:space="preserve"> und Beschreibung der </w:t>
      </w:r>
      <w:r w:rsidR="00680BA7">
        <w:t>Blattnervatur</w:t>
      </w:r>
      <w:bookmarkEnd w:id="146"/>
      <w:bookmarkEnd w:id="147"/>
    </w:p>
    <w:p w:rsidR="00D12F66" w:rsidRDefault="00F478BE" w:rsidP="00740D76">
      <w:r>
        <w:t xml:space="preserve">Für die Beschreibung der Blattnerven werden diese zunächst von der restlichen Blatttextur getrennt. Um die Nerven stärker hervorzuheben, wird das Graustufenbild zunächst mit </w:t>
      </w:r>
      <w:r w:rsidR="006D7020">
        <w:t xml:space="preserve">einer Reihe von </w:t>
      </w:r>
      <w:proofErr w:type="spellStart"/>
      <w:r w:rsidR="006D7020">
        <w:t>Gaborfiltern</w:t>
      </w:r>
      <w:proofErr w:type="spellEnd"/>
      <w:r w:rsidR="006D7020">
        <w:t xml:space="preserve"> gefaltet.</w:t>
      </w:r>
      <w:r w:rsidR="00EC5592">
        <w:t xml:space="preserve"> </w:t>
      </w:r>
    </w:p>
    <w:p w:rsidR="006D7020" w:rsidRDefault="006D7020" w:rsidP="00740D76">
      <w:proofErr w:type="spellStart"/>
      <w:r>
        <w:t>Gaborfilter</w:t>
      </w:r>
      <w:proofErr w:type="spellEnd"/>
      <w:r>
        <w:t xml:space="preserve"> sind Produkte aus Sinuswellen und Gaußfiltern. </w:t>
      </w:r>
      <w:r w:rsidR="00EC5592">
        <w:t xml:space="preserve">Parametrisiert wird der </w:t>
      </w:r>
      <w:proofErr w:type="spellStart"/>
      <w:r w:rsidR="00EC5592">
        <w:t>Gaborfilter</w:t>
      </w:r>
      <w:proofErr w:type="spellEnd"/>
      <w:r w:rsidR="00EC5592">
        <w:t xml:space="preserve">  durch die Wellenlänge des Sinusfaktors </w:t>
      </w:r>
      <w:r w:rsidR="00EC5592" w:rsidRPr="00EC5592">
        <w:rPr>
          <w:i/>
        </w:rPr>
        <w:t>λ</w:t>
      </w:r>
      <w:r w:rsidR="00EC5592">
        <w:t xml:space="preserve">, der Orientierung </w:t>
      </w:r>
      <w:r w:rsidR="00EC5592" w:rsidRPr="00EC5592">
        <w:t>θ</w:t>
      </w:r>
      <w:r w:rsidR="00EC5592">
        <w:t xml:space="preserve">, dem Offset der Phase </w:t>
      </w:r>
      <w:r w:rsidR="00EC5592" w:rsidRPr="00EC5592">
        <w:t>Φ</w:t>
      </w:r>
      <w:r w:rsidR="00EC5592">
        <w:t xml:space="preserve">, dem räumlichen Formfaktor </w:t>
      </w:r>
      <w:r w:rsidR="00EC5592" w:rsidRPr="00EA4556">
        <w:rPr>
          <w:i/>
        </w:rPr>
        <w:t>γ</w:t>
      </w:r>
      <w:r w:rsidR="00EC5592">
        <w:t xml:space="preserve"> und der Standardabweichung </w:t>
      </w:r>
      <w:r w:rsidR="00EC5592" w:rsidRPr="0037367E">
        <w:rPr>
          <w:i/>
        </w:rPr>
        <w:t>σ</w:t>
      </w:r>
      <w:r w:rsidR="00EC5592">
        <w:t xml:space="preserve"> des Gaußfaktors </w:t>
      </w:r>
      <w:r w:rsidR="00EC5592">
        <w:fldChar w:fldCharType="begin" w:fldLock="1"/>
      </w:r>
      <w:r w:rsidR="00A73B79">
        <w:instrText>ADDIN CSL_CITATION { "citationItems" : [ { "id" : "ITEM-1", "itemData" : { "abstract" : "Leaf vein forms the basis of leaf characterization and classification. Different species have different leaf vein patterns. It is seen that leaf vein segmentation will help in maintaining a record of all the leaves according to their specific pattern of veins thus provide an effective way to retrieve and store information regarding various plant species in database as well as provide an effective means to characterize plants on the basis of leaf vein structure which is unique for every species. The algorithm proposes a new way of segmentation of leaf veins with the use of Odd Gabor filters and the use of morphological operations for producing a better output. The Odd Gabor filter gives an efficient output and is robust and scalable as compared with the existing techniques as it detects the fine fiber like veins present in leaves much more efficiently.", "author" : [ { "dropping-particle" : "", "family" : "Katyal", "given" : "Vini", "non-dropping-particle" : "", "parse-names" : false, "suffix" : "" } ], "id" : "ITEM-1", "issued" : { "date-parts" : [ [ "2012" ] ] }, "number-of-pages" : "1-5", "publisher" : "Amity University Indien", "title" : "Leaf vein segmentation using Odd Gabor filters and morphological operations", "type" : "thesis" }, "uris" : [ "http://www.mendeley.com/documents/?uuid=9252ae2f-f4f5-3535-b82a-ecd9d89188a3" ] } ], "mendeley" : { "formattedCitation" : "(Katyal, 2012)", "plainTextFormattedCitation" : "(Katyal, 2012)", "previouslyFormattedCitation" : "(Katyal, 2012)" }, "properties" : { "noteIndex" : 0 }, "schema" : "https://github.com/citation-style-language/schema/raw/master/csl-citation.json" }</w:instrText>
      </w:r>
      <w:r w:rsidR="00EC5592">
        <w:fldChar w:fldCharType="separate"/>
      </w:r>
      <w:r w:rsidR="00EC5592" w:rsidRPr="006D7020">
        <w:rPr>
          <w:noProof/>
        </w:rPr>
        <w:t>(Katyal, 2012)</w:t>
      </w:r>
      <w:r w:rsidR="00EC5592">
        <w:fldChar w:fldCharType="end"/>
      </w:r>
      <w:r w:rsidR="00EC5592">
        <w:t>.</w:t>
      </w:r>
      <w:r w:rsidR="00EC5592" w:rsidRPr="00EC5592">
        <w:t> </w:t>
      </w:r>
      <w:r w:rsidR="00EC5592">
        <w:t xml:space="preserve"> Die</w:t>
      </w:r>
      <w:r>
        <w:t xml:space="preserve"> Standardabweichung </w:t>
      </w:r>
      <w:r w:rsidR="00EC5592" w:rsidRPr="0037367E">
        <w:rPr>
          <w:i/>
        </w:rPr>
        <w:t>σ</w:t>
      </w:r>
      <w:r w:rsidR="00EC5592">
        <w:t xml:space="preserve"> wirkt sich auf </w:t>
      </w:r>
      <w:r>
        <w:t>die Größe des Kernels</w:t>
      </w:r>
      <w:r w:rsidR="00EC5592">
        <w:t xml:space="preserve"> und somit auf die Größe des betrachteten Bereichs</w:t>
      </w:r>
      <w:r w:rsidR="0054046B">
        <w:t xml:space="preserve"> aus</w:t>
      </w:r>
      <w:r>
        <w:t xml:space="preserve">. </w:t>
      </w:r>
    </w:p>
    <w:p w:rsidR="004A1D80" w:rsidRDefault="00DA3CBC" w:rsidP="00740D76">
      <w:r>
        <w:t xml:space="preserve">Die Maxima der Filterantworten der einzelnen </w:t>
      </w:r>
      <w:proofErr w:type="spellStart"/>
      <w:r>
        <w:t>Gaborfilter</w:t>
      </w:r>
      <w:proofErr w:type="spellEnd"/>
      <w:r>
        <w:t xml:space="preserve"> werden akkumuliert und bilden </w:t>
      </w:r>
      <w:r w:rsidR="000E180C">
        <w:t xml:space="preserve">zusammen </w:t>
      </w:r>
      <w:r w:rsidR="00892144">
        <w:t>ein Bild</w:t>
      </w:r>
      <w:r>
        <w:t>, wie es beispielhaft in</w:t>
      </w:r>
      <w:r w:rsidR="00EC5592">
        <w:t xml:space="preserve"> </w:t>
      </w:r>
      <w:r w:rsidR="00DB6C9B">
        <w:t>c</w:t>
      </w:r>
      <w:r w:rsidR="00EC5592">
        <w:t xml:space="preserve"> zu sehen</w:t>
      </w:r>
      <w:r>
        <w:t xml:space="preserve"> ist. </w:t>
      </w:r>
      <w:r w:rsidR="00100D34">
        <w:t>Die benutzte Filterbank besteht aus</w:t>
      </w:r>
      <w:r w:rsidR="00417001">
        <w:t xml:space="preserve"> </w:t>
      </w:r>
      <w:r w:rsidR="00EA4556">
        <w:t xml:space="preserve"> </w:t>
      </w:r>
      <w:proofErr w:type="spellStart"/>
      <w:r w:rsidR="00EA4556">
        <w:t>Gaborfiltern</w:t>
      </w:r>
      <w:proofErr w:type="spellEnd"/>
      <w:r w:rsidR="00EA4556">
        <w:t xml:space="preserve"> mit 16 verschiedenen O</w:t>
      </w:r>
      <w:r w:rsidR="00417001">
        <w:t xml:space="preserve">rientierungen und </w:t>
      </w:r>
      <w:r w:rsidR="00EA4556">
        <w:t xml:space="preserve"> </w:t>
      </w:r>
      <w:r w:rsidR="00417001">
        <w:t xml:space="preserve">experimentell festgelegten </w:t>
      </w:r>
      <w:r w:rsidR="00EA4556">
        <w:t>Werten für die anderen Parameter</w:t>
      </w:r>
      <w:r w:rsidR="00417001">
        <w:t>mit</w:t>
      </w:r>
      <w:r w:rsidR="00EA4556">
        <w:t>:</w:t>
      </w:r>
      <w:r w:rsidR="00EC5592">
        <w:t xml:space="preserve"> </w:t>
      </w:r>
      <w:r w:rsidR="00EC5592" w:rsidRPr="00EC5592">
        <w:rPr>
          <w:i/>
        </w:rPr>
        <w:t>λ</w:t>
      </w:r>
      <w:r w:rsidR="00EC5592">
        <w:t xml:space="preserve"> = 10</w:t>
      </w:r>
      <w:r w:rsidR="00EA4556">
        <w:t xml:space="preserve">, </w:t>
      </w:r>
      <w:r w:rsidR="00EA4556" w:rsidRPr="0037367E">
        <w:rPr>
          <w:i/>
        </w:rPr>
        <w:t>σ</w:t>
      </w:r>
      <w:r w:rsidR="00EA4556">
        <w:t xml:space="preserve"> = 4 und </w:t>
      </w:r>
      <w:r w:rsidR="00EA4556" w:rsidRPr="00EA4556">
        <w:rPr>
          <w:i/>
        </w:rPr>
        <w:t>γ</w:t>
      </w:r>
      <w:r w:rsidR="00EA4556" w:rsidRPr="00EA4556">
        <w:t xml:space="preserve"> </w:t>
      </w:r>
      <w:r w:rsidR="00EA4556">
        <w:t xml:space="preserve"> = </w:t>
      </w:r>
      <w:r w:rsidR="00EA4556" w:rsidRPr="00EA4556">
        <w:t>0</w:t>
      </w:r>
      <w:r w:rsidR="00EA4556">
        <w:t>,</w:t>
      </w:r>
      <w:r w:rsidR="00EA4556" w:rsidRPr="00EA4556">
        <w:t>5</w:t>
      </w:r>
      <w:r w:rsidR="00417001">
        <w:t>.</w:t>
      </w:r>
    </w:p>
    <w:p w:rsidR="008238BB" w:rsidRPr="008238BB" w:rsidRDefault="008238BB" w:rsidP="00740D76">
      <w:pPr>
        <w:rPr>
          <w:sz w:val="6"/>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8"/>
        <w:gridCol w:w="4238"/>
      </w:tblGrid>
      <w:tr w:rsidR="00A454E2" w:rsidTr="00FA1303">
        <w:tc>
          <w:tcPr>
            <w:tcW w:w="4322" w:type="dxa"/>
          </w:tcPr>
          <w:p w:rsidR="00A454E2" w:rsidRDefault="00A454E2" w:rsidP="00C40EC7">
            <w:pPr>
              <w:jc w:val="left"/>
              <w:rPr>
                <w:noProof/>
                <w:lang w:eastAsia="de-DE"/>
              </w:rPr>
            </w:pPr>
            <w:r>
              <w:rPr>
                <w:noProof/>
                <w:lang w:eastAsia="de-DE"/>
              </w:rPr>
              <w:drawing>
                <wp:inline distT="0" distB="0" distL="0" distR="0" wp14:anchorId="04696C1F" wp14:editId="5B65A24C">
                  <wp:extent cx="2626242" cy="1704753"/>
                  <wp:effectExtent l="0" t="0" r="3175" b="0"/>
                  <wp:docPr id="369" name="Grafik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2"/>
                          <a:srcRect l="18321" t="4900" r="2915" b="4211"/>
                          <a:stretch/>
                        </pic:blipFill>
                        <pic:spPr bwMode="auto">
                          <a:xfrm>
                            <a:off x="0" y="0"/>
                            <a:ext cx="2634178" cy="1709904"/>
                          </a:xfrm>
                          <a:prstGeom prst="rect">
                            <a:avLst/>
                          </a:prstGeom>
                          <a:ln>
                            <a:noFill/>
                          </a:ln>
                          <a:extLst>
                            <a:ext uri="{53640926-AAD7-44D8-BBD7-CCE9431645EC}">
                              <a14:shadowObscured xmlns:a14="http://schemas.microsoft.com/office/drawing/2010/main"/>
                            </a:ext>
                          </a:extLst>
                        </pic:spPr>
                      </pic:pic>
                    </a:graphicData>
                  </a:graphic>
                </wp:inline>
              </w:drawing>
            </w:r>
          </w:p>
          <w:p w:rsidR="00A454E2" w:rsidRDefault="009E030C" w:rsidP="00C40EC7">
            <w:pPr>
              <w:pStyle w:val="Beschriftung"/>
              <w:jc w:val="left"/>
              <w:rPr>
                <w:noProof/>
                <w:lang w:eastAsia="de-DE"/>
              </w:rPr>
            </w:pPr>
            <w:bookmarkStart w:id="148" w:name="_Ref476060274"/>
            <w:bookmarkStart w:id="149" w:name="_Toc476722517"/>
            <w:r>
              <w:t xml:space="preserve">Abbildung </w:t>
            </w:r>
            <w:r w:rsidR="00C216BB">
              <w:fldChar w:fldCharType="begin"/>
            </w:r>
            <w:r w:rsidR="00C216BB">
              <w:instrText xml:space="preserve"> SEQ Abbildung \* ARABIC </w:instrText>
            </w:r>
            <w:r w:rsidR="00C216BB">
              <w:fldChar w:fldCharType="separate"/>
            </w:r>
            <w:r w:rsidR="007533F1">
              <w:rPr>
                <w:noProof/>
              </w:rPr>
              <w:t>39</w:t>
            </w:r>
            <w:r w:rsidR="00C216BB">
              <w:rPr>
                <w:noProof/>
              </w:rPr>
              <w:fldChar w:fldCharType="end"/>
            </w:r>
            <w:bookmarkEnd w:id="148"/>
            <w:r>
              <w:t xml:space="preserve"> - Mit </w:t>
            </w:r>
            <w:proofErr w:type="spellStart"/>
            <w:r>
              <w:t>Gaborfiltern</w:t>
            </w:r>
            <w:proofErr w:type="spellEnd"/>
            <w:r>
              <w:t xml:space="preserve"> gefaltetes Graustufenbil</w:t>
            </w:r>
            <w:r w:rsidR="00486FEA">
              <w:t xml:space="preserve">d der Blattoberseite von Malus </w:t>
            </w:r>
            <w:proofErr w:type="spellStart"/>
            <w:r w:rsidR="00486FEA">
              <w:t>d</w:t>
            </w:r>
            <w:r>
              <w:t>omestica</w:t>
            </w:r>
            <w:proofErr w:type="spellEnd"/>
            <w:r>
              <w:t xml:space="preserve"> aus </w:t>
            </w:r>
            <w:r>
              <w:fldChar w:fldCharType="begin"/>
            </w:r>
            <w:r>
              <w:instrText xml:space="preserve"> REF _Ref476059923 \h </w:instrText>
            </w:r>
            <w:r w:rsidR="00C40EC7">
              <w:instrText xml:space="preserve"> \* MERGEFORMAT </w:instrText>
            </w:r>
            <w:r>
              <w:fldChar w:fldCharType="separate"/>
            </w:r>
            <w:r w:rsidR="007533F1" w:rsidRPr="00E0666D">
              <w:t>Abbildun</w:t>
            </w:r>
            <w:r w:rsidR="007533F1" w:rsidRPr="00E0666D">
              <w:t>g</w:t>
            </w:r>
            <w:r w:rsidR="007533F1" w:rsidRPr="00E0666D">
              <w:t xml:space="preserve"> </w:t>
            </w:r>
            <w:r w:rsidR="007533F1">
              <w:rPr>
                <w:noProof/>
              </w:rPr>
              <w:t>28</w:t>
            </w:r>
            <w:bookmarkEnd w:id="149"/>
            <w:r>
              <w:fldChar w:fldCharType="end"/>
            </w:r>
          </w:p>
        </w:tc>
        <w:tc>
          <w:tcPr>
            <w:tcW w:w="4323" w:type="dxa"/>
          </w:tcPr>
          <w:p w:rsidR="00A454E2" w:rsidRDefault="00A454E2" w:rsidP="00C40EC7">
            <w:pPr>
              <w:keepNext/>
              <w:jc w:val="left"/>
              <w:rPr>
                <w:noProof/>
                <w:lang w:eastAsia="de-DE"/>
              </w:rPr>
            </w:pPr>
            <w:r>
              <w:rPr>
                <w:noProof/>
                <w:lang w:eastAsia="de-DE"/>
              </w:rPr>
              <w:drawing>
                <wp:inline distT="0" distB="0" distL="0" distR="0" wp14:anchorId="651030EC" wp14:editId="3931BC7B">
                  <wp:extent cx="2655467" cy="1699127"/>
                  <wp:effectExtent l="0" t="0" r="0" b="0"/>
                  <wp:docPr id="368" name="Grafik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3"/>
                          <a:srcRect l="18899" t="8749" r="1377" b="566"/>
                          <a:stretch/>
                        </pic:blipFill>
                        <pic:spPr bwMode="auto">
                          <a:xfrm>
                            <a:off x="0" y="0"/>
                            <a:ext cx="2666221" cy="1706008"/>
                          </a:xfrm>
                          <a:prstGeom prst="rect">
                            <a:avLst/>
                          </a:prstGeom>
                          <a:ln>
                            <a:noFill/>
                          </a:ln>
                          <a:extLst>
                            <a:ext uri="{53640926-AAD7-44D8-BBD7-CCE9431645EC}">
                              <a14:shadowObscured xmlns:a14="http://schemas.microsoft.com/office/drawing/2010/main"/>
                            </a:ext>
                          </a:extLst>
                        </pic:spPr>
                      </pic:pic>
                    </a:graphicData>
                  </a:graphic>
                </wp:inline>
              </w:drawing>
            </w:r>
          </w:p>
          <w:p w:rsidR="001D1DDF" w:rsidRDefault="001D1DDF" w:rsidP="000F0F95">
            <w:pPr>
              <w:pStyle w:val="Beschriftung"/>
              <w:jc w:val="left"/>
              <w:rPr>
                <w:noProof/>
                <w:lang w:eastAsia="de-DE"/>
              </w:rPr>
            </w:pPr>
            <w:bookmarkStart w:id="150" w:name="_Ref476060597"/>
            <w:bookmarkStart w:id="151" w:name="_Toc476722518"/>
            <w:r>
              <w:t xml:space="preserve">Abbildung </w:t>
            </w:r>
            <w:r w:rsidR="00C216BB">
              <w:fldChar w:fldCharType="begin"/>
            </w:r>
            <w:r w:rsidR="00C216BB">
              <w:instrText xml:space="preserve"> SEQ Abbildung \* ARABIC </w:instrText>
            </w:r>
            <w:r w:rsidR="00C216BB">
              <w:fldChar w:fldCharType="separate"/>
            </w:r>
            <w:r w:rsidR="007533F1">
              <w:rPr>
                <w:noProof/>
              </w:rPr>
              <w:t>40</w:t>
            </w:r>
            <w:r w:rsidR="00C216BB">
              <w:rPr>
                <w:noProof/>
              </w:rPr>
              <w:fldChar w:fldCharType="end"/>
            </w:r>
            <w:bookmarkEnd w:id="150"/>
            <w:r>
              <w:t xml:space="preserve"> - Mit </w:t>
            </w:r>
            <w:proofErr w:type="spellStart"/>
            <w:r>
              <w:t>Gaborfiltern</w:t>
            </w:r>
            <w:proofErr w:type="spellEnd"/>
            <w:r>
              <w:t xml:space="preserve"> gefaltetes Graustufenbild der Blattunterseite </w:t>
            </w:r>
            <w:r w:rsidR="00486FEA">
              <w:t xml:space="preserve">von Malus </w:t>
            </w:r>
            <w:proofErr w:type="spellStart"/>
            <w:r w:rsidR="00486FEA">
              <w:t>d</w:t>
            </w:r>
            <w:r>
              <w:t>omestica</w:t>
            </w:r>
            <w:proofErr w:type="spellEnd"/>
            <w:r>
              <w:t xml:space="preserve"> aus</w:t>
            </w:r>
            <w:r w:rsidR="00FA1303">
              <w:t xml:space="preserve"> </w:t>
            </w:r>
            <w:r w:rsidR="000F0F95">
              <w:fldChar w:fldCharType="begin"/>
            </w:r>
            <w:r w:rsidR="000F0F95">
              <w:instrText xml:space="preserve"> REF _Ref476092413 \h </w:instrText>
            </w:r>
            <w:r w:rsidR="000F0F95">
              <w:fldChar w:fldCharType="separate"/>
            </w:r>
            <w:r w:rsidR="007533F1">
              <w:t xml:space="preserve">Abbildung </w:t>
            </w:r>
            <w:r w:rsidR="007533F1">
              <w:rPr>
                <w:noProof/>
              </w:rPr>
              <w:t>29</w:t>
            </w:r>
            <w:bookmarkEnd w:id="151"/>
            <w:r w:rsidR="000F0F95">
              <w:fldChar w:fldCharType="end"/>
            </w:r>
          </w:p>
        </w:tc>
      </w:tr>
    </w:tbl>
    <w:p w:rsidR="008238BB" w:rsidRPr="008238BB" w:rsidRDefault="008238BB" w:rsidP="00DB6C9B">
      <w:pPr>
        <w:rPr>
          <w:sz w:val="8"/>
        </w:rPr>
      </w:pPr>
    </w:p>
    <w:p w:rsidR="00DB6C9B" w:rsidRDefault="005D7710" w:rsidP="002F095A">
      <w:r>
        <w:t xml:space="preserve">Das so erstellte </w:t>
      </w:r>
      <w:proofErr w:type="spellStart"/>
      <w:r>
        <w:t>Gaborbild</w:t>
      </w:r>
      <w:proofErr w:type="spellEnd"/>
      <w:r>
        <w:t xml:space="preserve"> wird kopiert und </w:t>
      </w:r>
      <w:r w:rsidR="002F095A" w:rsidRPr="002F095A">
        <w:t xml:space="preserve">mittels eines morphologischen </w:t>
      </w:r>
      <w:proofErr w:type="spellStart"/>
      <w:r w:rsidR="002F095A" w:rsidRPr="002F095A">
        <w:t>Closings</w:t>
      </w:r>
      <w:proofErr w:type="spellEnd"/>
      <w:r w:rsidR="002F095A" w:rsidRPr="002F095A">
        <w:t xml:space="preserve">  </w:t>
      </w:r>
      <w:r w:rsidR="00D92ABA">
        <w:t>mit kreisförmigem Strukturelement</w:t>
      </w:r>
      <w:r>
        <w:t xml:space="preserve"> gefaltet, </w:t>
      </w:r>
      <w:proofErr w:type="spellStart"/>
      <w:r w:rsidR="00CA3A45">
        <w:t>s</w:t>
      </w:r>
      <w:r>
        <w:t>wodurch</w:t>
      </w:r>
      <w:proofErr w:type="spellEnd"/>
      <w:r>
        <w:t xml:space="preserve"> flächige Strukturen betont werden. </w:t>
      </w:r>
      <w:r w:rsidR="00D92ABA">
        <w:t xml:space="preserve">Je größer </w:t>
      </w:r>
      <w:r w:rsidR="00E5759E">
        <w:t xml:space="preserve">der Kernel beim </w:t>
      </w:r>
      <w:proofErr w:type="spellStart"/>
      <w:r w:rsidR="00E5759E">
        <w:t>Closing</w:t>
      </w:r>
      <w:proofErr w:type="spellEnd"/>
      <w:r w:rsidR="00E5759E">
        <w:t>, desto mehr feine Strukturen verschwinden.</w:t>
      </w:r>
      <w:r w:rsidR="00D92ABA">
        <w:t xml:space="preserve"> </w:t>
      </w:r>
      <w:r>
        <w:t>Das resulti</w:t>
      </w:r>
      <w:r>
        <w:t>e</w:t>
      </w:r>
      <w:r>
        <w:t>rende Bild</w:t>
      </w:r>
      <w:r w:rsidR="00016684">
        <w:t xml:space="preserve"> wird von dem </w:t>
      </w:r>
      <w:proofErr w:type="spellStart"/>
      <w:r w:rsidR="00016684">
        <w:t>Gaborbild</w:t>
      </w:r>
      <w:proofErr w:type="spellEnd"/>
      <w:r w:rsidR="00016684">
        <w:t xml:space="preserve"> abgezogen, wodurch die </w:t>
      </w:r>
      <w:r w:rsidR="00EA2716">
        <w:t xml:space="preserve">verbleibenden </w:t>
      </w:r>
      <w:r w:rsidR="00BA5E92">
        <w:t>Nerven</w:t>
      </w:r>
      <w:r w:rsidR="00016684">
        <w:t xml:space="preserve"> aus dem </w:t>
      </w:r>
      <w:proofErr w:type="spellStart"/>
      <w:r w:rsidR="00016684">
        <w:t>Gaborbild</w:t>
      </w:r>
      <w:proofErr w:type="spellEnd"/>
      <w:r w:rsidR="00016684">
        <w:t xml:space="preserve"> entfernt werden.</w:t>
      </w:r>
      <w:r>
        <w:t xml:space="preserve"> </w:t>
      </w:r>
      <w:r w:rsidR="00016684">
        <w:t>Mit einem Schwellwert</w:t>
      </w:r>
      <w:r w:rsidR="00065E48">
        <w:t xml:space="preserve">verfahren </w:t>
      </w:r>
      <w:r w:rsidR="00884FC8">
        <w:t>und anschließender Inverti</w:t>
      </w:r>
      <w:r w:rsidR="00884FC8">
        <w:t>e</w:t>
      </w:r>
      <w:r w:rsidR="00884FC8">
        <w:t xml:space="preserve">rung </w:t>
      </w:r>
      <w:r w:rsidR="006A2CD6">
        <w:t>erhält man ein Binärbild der Nerven</w:t>
      </w:r>
      <w:r w:rsidR="00884FC8">
        <w:t>.</w:t>
      </w:r>
      <w:r w:rsidR="00191A29">
        <w:t xml:space="preserve"> </w:t>
      </w:r>
    </w:p>
    <w:p w:rsidR="00EB306E" w:rsidRDefault="00191A29" w:rsidP="00DB6C9B">
      <w:pPr>
        <w:rPr>
          <w:noProof/>
          <w:lang w:eastAsia="de-DE"/>
        </w:rPr>
      </w:pPr>
      <w:r>
        <w:t xml:space="preserve">Da die </w:t>
      </w:r>
      <w:proofErr w:type="spellStart"/>
      <w:r>
        <w:t>Gaborfilter</w:t>
      </w:r>
      <w:proofErr w:type="spellEnd"/>
      <w:r w:rsidR="00CA3A45">
        <w:t>,</w:t>
      </w:r>
      <w:r>
        <w:t xml:space="preserve"> </w:t>
      </w:r>
      <w:r w:rsidR="00DB6C9B">
        <w:rPr>
          <w:noProof/>
          <w:lang w:eastAsia="de-DE"/>
        </w:rPr>
        <w:t xml:space="preserve">wie in </w:t>
      </w:r>
      <w:r w:rsidR="00DB6C9B">
        <w:rPr>
          <w:noProof/>
          <w:lang w:eastAsia="de-DE"/>
        </w:rPr>
        <w:fldChar w:fldCharType="begin"/>
      </w:r>
      <w:r w:rsidR="00DB6C9B">
        <w:rPr>
          <w:noProof/>
          <w:lang w:eastAsia="de-DE"/>
        </w:rPr>
        <w:instrText xml:space="preserve"> REF _Ref476338500 \h </w:instrText>
      </w:r>
      <w:r w:rsidR="00DB6C9B">
        <w:rPr>
          <w:noProof/>
          <w:lang w:eastAsia="de-DE"/>
        </w:rPr>
      </w:r>
      <w:r w:rsidR="00DB6C9B">
        <w:rPr>
          <w:noProof/>
          <w:lang w:eastAsia="de-DE"/>
        </w:rPr>
        <w:fldChar w:fldCharType="separate"/>
      </w:r>
      <w:r w:rsidR="007533F1">
        <w:t xml:space="preserve">Abbildung </w:t>
      </w:r>
      <w:r w:rsidR="007533F1">
        <w:rPr>
          <w:noProof/>
        </w:rPr>
        <w:t>41</w:t>
      </w:r>
      <w:r w:rsidR="00DB6C9B">
        <w:rPr>
          <w:noProof/>
          <w:lang w:eastAsia="de-DE"/>
        </w:rPr>
        <w:fldChar w:fldCharType="end"/>
      </w:r>
      <w:r w:rsidR="00DB6C9B">
        <w:rPr>
          <w:noProof/>
          <w:lang w:eastAsia="de-DE"/>
        </w:rPr>
        <w:t xml:space="preserve"> und </w:t>
      </w:r>
      <w:r w:rsidR="00DB6C9B">
        <w:rPr>
          <w:noProof/>
          <w:lang w:eastAsia="de-DE"/>
        </w:rPr>
        <w:fldChar w:fldCharType="begin"/>
      </w:r>
      <w:r w:rsidR="00DB6C9B">
        <w:rPr>
          <w:noProof/>
          <w:lang w:eastAsia="de-DE"/>
        </w:rPr>
        <w:instrText xml:space="preserve"> REF _Ref476060741 \h </w:instrText>
      </w:r>
      <w:r w:rsidR="00DB6C9B">
        <w:rPr>
          <w:noProof/>
          <w:lang w:eastAsia="de-DE"/>
        </w:rPr>
      </w:r>
      <w:r w:rsidR="00DB6C9B">
        <w:rPr>
          <w:noProof/>
          <w:lang w:eastAsia="de-DE"/>
        </w:rPr>
        <w:fldChar w:fldCharType="separate"/>
      </w:r>
      <w:r w:rsidR="007533F1">
        <w:t xml:space="preserve">Abbildung </w:t>
      </w:r>
      <w:r w:rsidR="007533F1">
        <w:rPr>
          <w:noProof/>
        </w:rPr>
        <w:t>42</w:t>
      </w:r>
      <w:r w:rsidR="00DB6C9B">
        <w:rPr>
          <w:noProof/>
          <w:lang w:eastAsia="de-DE"/>
        </w:rPr>
        <w:fldChar w:fldCharType="end"/>
      </w:r>
      <w:r w:rsidR="00DB6C9B">
        <w:rPr>
          <w:noProof/>
          <w:lang w:eastAsia="de-DE"/>
        </w:rPr>
        <w:t xml:space="preserve"> zu sehen</w:t>
      </w:r>
      <w:r w:rsidR="00CA3A45">
        <w:rPr>
          <w:noProof/>
          <w:lang w:eastAsia="de-DE"/>
        </w:rPr>
        <w:t>,</w:t>
      </w:r>
      <w:r w:rsidR="00DB6C9B">
        <w:rPr>
          <w:noProof/>
          <w:lang w:eastAsia="de-DE"/>
        </w:rPr>
        <w:t xml:space="preserve"> </w:t>
      </w:r>
      <w:r>
        <w:t xml:space="preserve">besonders stark auf den Blattrand reagieren, </w:t>
      </w:r>
      <w:r w:rsidR="006F37CE" w:rsidRPr="006F37CE">
        <w:t>wird zur Entfernung des Randes eine vergrößerte Maske des Hinte</w:t>
      </w:r>
      <w:r w:rsidR="006F37CE" w:rsidRPr="006F37CE">
        <w:t>r</w:t>
      </w:r>
      <w:r w:rsidR="006F37CE" w:rsidRPr="006F37CE">
        <w:t>grundes auf das Binärbild gelegt</w:t>
      </w:r>
      <w:r>
        <w:t>. D</w:t>
      </w:r>
      <w:r w:rsidR="00050ABD">
        <w:t>ie</w:t>
      </w:r>
      <w:r>
        <w:t xml:space="preserve"> Endergebni</w:t>
      </w:r>
      <w:r w:rsidR="00050ABD">
        <w:t>sse bei Anwendung</w:t>
      </w:r>
      <w:r>
        <w:t xml:space="preserve"> </w:t>
      </w:r>
      <w:r w:rsidR="003E23BB">
        <w:t xml:space="preserve">drei </w:t>
      </w:r>
      <w:proofErr w:type="spellStart"/>
      <w:r w:rsidR="003E23BB">
        <w:t>verschiedenen</w:t>
      </w:r>
      <w:r w:rsidR="00050ABD">
        <w:t>er</w:t>
      </w:r>
      <w:proofErr w:type="spellEnd"/>
      <w:r w:rsidR="003E23BB">
        <w:t xml:space="preserve"> </w:t>
      </w:r>
      <w:r w:rsidR="003E23BB">
        <w:lastRenderedPageBreak/>
        <w:t>Kernelgrößen</w:t>
      </w:r>
      <w:r w:rsidR="000D1638">
        <w:t xml:space="preserve"> sieht man in </w:t>
      </w:r>
      <w:r w:rsidR="00E80026">
        <w:fldChar w:fldCharType="begin"/>
      </w:r>
      <w:r w:rsidR="00E80026">
        <w:instrText xml:space="preserve"> REF _Ref476338500 \h  \* MERGEFORMAT </w:instrText>
      </w:r>
      <w:r w:rsidR="00E80026">
        <w:fldChar w:fldCharType="separate"/>
      </w:r>
      <w:r w:rsidR="007533F1">
        <w:t>Abbildung 41</w:t>
      </w:r>
      <w:r w:rsidR="00E80026">
        <w:fldChar w:fldCharType="end"/>
      </w:r>
      <w:r w:rsidR="00E80026">
        <w:t xml:space="preserve"> und </w:t>
      </w:r>
      <w:r w:rsidR="00E80026">
        <w:fldChar w:fldCharType="begin"/>
      </w:r>
      <w:r w:rsidR="00E80026">
        <w:instrText xml:space="preserve"> REF _Ref476060741 \h  \* MERGEFORMAT </w:instrText>
      </w:r>
      <w:r w:rsidR="00E80026">
        <w:fldChar w:fldCharType="separate"/>
      </w:r>
      <w:r w:rsidR="007533F1">
        <w:t>Abbildung 42</w:t>
      </w:r>
      <w:r w:rsidR="00E80026">
        <w:fldChar w:fldCharType="end"/>
      </w:r>
      <w:r w:rsidR="00E80026">
        <w:t>.</w:t>
      </w:r>
      <w:r w:rsidR="00C43B65">
        <w:rPr>
          <w:noProof/>
          <w:lang w:eastAsia="de-DE"/>
        </w:rPr>
        <w:t xml:space="preserve"> </w:t>
      </w:r>
      <w:r w:rsidR="00E80026">
        <w:rPr>
          <w:noProof/>
          <w:lang w:eastAsia="de-DE"/>
        </w:rPr>
        <w:t>D</w:t>
      </w:r>
      <w:r w:rsidR="00C43B65">
        <w:rPr>
          <w:noProof/>
          <w:lang w:eastAsia="de-DE"/>
        </w:rPr>
        <w:t xml:space="preserve">eutlich zu sehen ist, dass sich die Blattnerven der Blattunterseite in </w:t>
      </w:r>
      <w:r w:rsidR="00C43B65">
        <w:fldChar w:fldCharType="begin"/>
      </w:r>
      <w:r w:rsidR="00C43B65">
        <w:instrText xml:space="preserve"> REF _Ref476060741 \h  \* MERGEFORMAT </w:instrText>
      </w:r>
      <w:r w:rsidR="00C43B65">
        <w:fldChar w:fldCharType="separate"/>
      </w:r>
      <w:r w:rsidR="007533F1">
        <w:t>Abbildung 42</w:t>
      </w:r>
      <w:r w:rsidR="00C43B65">
        <w:fldChar w:fldCharType="end"/>
      </w:r>
      <w:r w:rsidR="00C43B65">
        <w:t xml:space="preserve"> besser freistellen lassen</w:t>
      </w:r>
      <w:r w:rsidR="00970FE6">
        <w:t xml:space="preserve"> als von der Blattoberseite in </w:t>
      </w:r>
      <w:r w:rsidR="00970FE6">
        <w:fldChar w:fldCharType="begin"/>
      </w:r>
      <w:r w:rsidR="00970FE6">
        <w:instrText xml:space="preserve"> REF _Ref476338500 \h  \* MERGEFORMAT </w:instrText>
      </w:r>
      <w:r w:rsidR="00970FE6">
        <w:fldChar w:fldCharType="separate"/>
      </w:r>
      <w:r w:rsidR="007533F1">
        <w:t>Abbildung 41</w:t>
      </w:r>
      <w:r w:rsidR="00970FE6">
        <w:fldChar w:fldCharType="end"/>
      </w:r>
      <w:r w:rsidR="00C43B65">
        <w:t>.</w:t>
      </w:r>
    </w:p>
    <w:p w:rsidR="006B0AA6" w:rsidRDefault="006B0AA6" w:rsidP="006B0AA6">
      <w:pPr>
        <w:rPr>
          <w:noProof/>
          <w:lang w:eastAsia="de-DE"/>
        </w:rPr>
      </w:pPr>
      <w:r>
        <w:rPr>
          <w:noProof/>
          <w:lang w:eastAsia="de-DE"/>
        </w:rPr>
        <w:t>Aus den Binärbildern mit den extrahierten Nerven können nun charakteristische Werte errechnet werden. Dazu wird die Fläche der Nerven zur Fläche des Blattes ins Verhältnis gesetzt, jeweils für die drei für das Closing verwendeten Kernelgrößen getrennt betrachtet. Ergebnis ist somit ein Featurevektor mit drei Werten.</w:t>
      </w:r>
    </w:p>
    <w:p w:rsidR="00AE653B" w:rsidRPr="00AE653B" w:rsidRDefault="00AE653B" w:rsidP="006B0AA6">
      <w:pPr>
        <w:rPr>
          <w:noProof/>
          <w:sz w:val="2"/>
          <w:lang w:eastAsia="de-DE"/>
        </w:rPr>
      </w:pPr>
    </w:p>
    <w:p w:rsidR="00446ABE" w:rsidRDefault="00446ABE" w:rsidP="00C40EC7">
      <w:pPr>
        <w:spacing w:after="0"/>
        <w:jc w:val="left"/>
        <w:rPr>
          <w:noProof/>
          <w:lang w:eastAsia="de-DE"/>
        </w:rPr>
      </w:pPr>
      <w:r>
        <w:rPr>
          <w:noProof/>
          <w:lang w:eastAsia="de-DE"/>
        </w:rPr>
        <w:drawing>
          <wp:inline distT="0" distB="0" distL="0" distR="0" wp14:anchorId="44187FFE" wp14:editId="7AF30DC9">
            <wp:extent cx="1754370" cy="1265274"/>
            <wp:effectExtent l="0" t="0" r="0" b="0"/>
            <wp:docPr id="358" name="Grafik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4"/>
                    <a:srcRect l="24566" t="25949" r="16691"/>
                    <a:stretch/>
                  </pic:blipFill>
                  <pic:spPr bwMode="auto">
                    <a:xfrm>
                      <a:off x="0" y="0"/>
                      <a:ext cx="1761710" cy="1270568"/>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de-DE"/>
        </w:rPr>
        <w:drawing>
          <wp:inline distT="0" distB="0" distL="0" distR="0" wp14:anchorId="5964C20B" wp14:editId="0974FABD">
            <wp:extent cx="1775638" cy="1263837"/>
            <wp:effectExtent l="0" t="0" r="0" b="0"/>
            <wp:docPr id="313" name="Grafik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5"/>
                    <a:srcRect l="28482" t="11393" r="11351" b="12026"/>
                    <a:stretch/>
                  </pic:blipFill>
                  <pic:spPr bwMode="auto">
                    <a:xfrm>
                      <a:off x="0" y="0"/>
                      <a:ext cx="1778125" cy="1265607"/>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de-DE"/>
        </w:rPr>
        <w:drawing>
          <wp:inline distT="0" distB="0" distL="0" distR="0" wp14:anchorId="67C3D6DC" wp14:editId="5F16AA95">
            <wp:extent cx="1637414" cy="1261957"/>
            <wp:effectExtent l="0" t="0" r="127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6"/>
                    <a:srcRect l="33135" t="8219" r="6377" b="8904"/>
                    <a:stretch/>
                  </pic:blipFill>
                  <pic:spPr bwMode="auto">
                    <a:xfrm>
                      <a:off x="0" y="0"/>
                      <a:ext cx="1651281" cy="1272644"/>
                    </a:xfrm>
                    <a:prstGeom prst="rect">
                      <a:avLst/>
                    </a:prstGeom>
                    <a:ln>
                      <a:noFill/>
                    </a:ln>
                    <a:extLst>
                      <a:ext uri="{53640926-AAD7-44D8-BBD7-CCE9431645EC}">
                        <a14:shadowObscured xmlns:a14="http://schemas.microsoft.com/office/drawing/2010/main"/>
                      </a:ext>
                    </a:extLst>
                  </pic:spPr>
                </pic:pic>
              </a:graphicData>
            </a:graphic>
          </wp:inline>
        </w:drawing>
      </w:r>
    </w:p>
    <w:p w:rsidR="00C021D7" w:rsidRDefault="00C021D7" w:rsidP="00C40EC7">
      <w:pPr>
        <w:pStyle w:val="Beschriftung"/>
        <w:jc w:val="left"/>
        <w:rPr>
          <w:noProof/>
        </w:rPr>
      </w:pPr>
      <w:bookmarkStart w:id="152" w:name="_Ref476338500"/>
      <w:bookmarkStart w:id="153" w:name="_Toc476722519"/>
      <w:r>
        <w:t xml:space="preserve">Abbildung </w:t>
      </w:r>
      <w:r w:rsidR="00C216BB">
        <w:fldChar w:fldCharType="begin"/>
      </w:r>
      <w:r w:rsidR="00C216BB">
        <w:instrText xml:space="preserve"> SEQ Abbildung \* ARABIC </w:instrText>
      </w:r>
      <w:r w:rsidR="00C216BB">
        <w:fldChar w:fldCharType="separate"/>
      </w:r>
      <w:r w:rsidR="007533F1">
        <w:rPr>
          <w:noProof/>
        </w:rPr>
        <w:t>41</w:t>
      </w:r>
      <w:r w:rsidR="00C216BB">
        <w:rPr>
          <w:noProof/>
        </w:rPr>
        <w:fldChar w:fldCharType="end"/>
      </w:r>
      <w:bookmarkEnd w:id="152"/>
      <w:r>
        <w:t xml:space="preserve"> - </w:t>
      </w:r>
      <w:r w:rsidR="00F61A9A">
        <w:t xml:space="preserve">freigestellte Blattadern </w:t>
      </w:r>
      <w:r w:rsidR="00F61A9A">
        <w:rPr>
          <w:noProof/>
        </w:rPr>
        <w:t xml:space="preserve">aus dem Gaborbild der </w:t>
      </w:r>
      <w:r>
        <w:rPr>
          <w:noProof/>
        </w:rPr>
        <w:t>Blatt</w:t>
      </w:r>
      <w:r w:rsidR="00001438">
        <w:rPr>
          <w:noProof/>
        </w:rPr>
        <w:t>ober</w:t>
      </w:r>
      <w:r>
        <w:rPr>
          <w:noProof/>
        </w:rPr>
        <w:t xml:space="preserve">seite aus </w:t>
      </w:r>
      <w:r>
        <w:rPr>
          <w:noProof/>
        </w:rPr>
        <w:fldChar w:fldCharType="begin"/>
      </w:r>
      <w:r>
        <w:rPr>
          <w:noProof/>
        </w:rPr>
        <w:instrText xml:space="preserve"> REF _Ref476060274 \h </w:instrText>
      </w:r>
      <w:r w:rsidR="00C40EC7">
        <w:rPr>
          <w:noProof/>
        </w:rPr>
        <w:instrText xml:space="preserve"> \* MERGEFORMAT </w:instrText>
      </w:r>
      <w:r>
        <w:rPr>
          <w:noProof/>
        </w:rPr>
      </w:r>
      <w:r>
        <w:rPr>
          <w:noProof/>
        </w:rPr>
        <w:fldChar w:fldCharType="separate"/>
      </w:r>
      <w:r w:rsidR="007533F1">
        <w:t xml:space="preserve">Abbildung </w:t>
      </w:r>
      <w:r w:rsidR="007533F1">
        <w:rPr>
          <w:noProof/>
        </w:rPr>
        <w:t>39</w:t>
      </w:r>
      <w:r>
        <w:rPr>
          <w:noProof/>
        </w:rPr>
        <w:fldChar w:fldCharType="end"/>
      </w:r>
      <w:r>
        <w:rPr>
          <w:noProof/>
        </w:rPr>
        <w:t xml:space="preserve"> </w:t>
      </w:r>
      <w:r w:rsidR="00F61A9A">
        <w:rPr>
          <w:noProof/>
        </w:rPr>
        <w:t xml:space="preserve">mit Hilfe morphologischer </w:t>
      </w:r>
      <w:r w:rsidR="00B2775E">
        <w:rPr>
          <w:noProof/>
        </w:rPr>
        <w:t xml:space="preserve">Operationen </w:t>
      </w:r>
      <w:r>
        <w:rPr>
          <w:noProof/>
        </w:rPr>
        <w:t>mit von links nach rechts ansteigender Größe des Filterkernels</w:t>
      </w:r>
      <w:bookmarkEnd w:id="153"/>
    </w:p>
    <w:p w:rsidR="00486134" w:rsidRDefault="00762F17" w:rsidP="00C40EC7">
      <w:pPr>
        <w:spacing w:after="0"/>
        <w:jc w:val="left"/>
        <w:rPr>
          <w:noProof/>
          <w:lang w:eastAsia="de-DE"/>
        </w:rPr>
      </w:pPr>
      <w:r>
        <w:rPr>
          <w:noProof/>
          <w:lang w:eastAsia="de-DE"/>
        </w:rPr>
        <w:drawing>
          <wp:inline distT="0" distB="0" distL="0" distR="0" wp14:anchorId="039B0F38" wp14:editId="6EA378D6">
            <wp:extent cx="1720659" cy="1199778"/>
            <wp:effectExtent l="0" t="0" r="0" b="635"/>
            <wp:docPr id="367" name="Grafik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7"/>
                    <a:srcRect l="26378" t="25896" r="15748" b="2364"/>
                    <a:stretch/>
                  </pic:blipFill>
                  <pic:spPr bwMode="auto">
                    <a:xfrm>
                      <a:off x="0" y="0"/>
                      <a:ext cx="1731538" cy="1207364"/>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de-DE"/>
        </w:rPr>
        <w:drawing>
          <wp:inline distT="0" distB="0" distL="0" distR="0" wp14:anchorId="105F8B01" wp14:editId="3C644FFF">
            <wp:extent cx="1700397" cy="1201479"/>
            <wp:effectExtent l="0" t="0" r="0" b="0"/>
            <wp:docPr id="366" name="Grafik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8"/>
                    <a:srcRect l="28740" t="14348" r="13206" b="14041"/>
                    <a:stretch/>
                  </pic:blipFill>
                  <pic:spPr bwMode="auto">
                    <a:xfrm>
                      <a:off x="0" y="0"/>
                      <a:ext cx="1706192" cy="1205574"/>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de-DE"/>
        </w:rPr>
        <w:drawing>
          <wp:inline distT="0" distB="0" distL="0" distR="0" wp14:anchorId="6F5DD109" wp14:editId="7D293995">
            <wp:extent cx="1701208" cy="1201479"/>
            <wp:effectExtent l="0" t="0" r="0" b="0"/>
            <wp:docPr id="364" name="Grafik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9"/>
                    <a:srcRect l="20079" t="13297" r="23229" b="14264"/>
                    <a:stretch/>
                  </pic:blipFill>
                  <pic:spPr bwMode="auto">
                    <a:xfrm>
                      <a:off x="0" y="0"/>
                      <a:ext cx="1712333" cy="1209336"/>
                    </a:xfrm>
                    <a:prstGeom prst="rect">
                      <a:avLst/>
                    </a:prstGeom>
                    <a:ln>
                      <a:noFill/>
                    </a:ln>
                    <a:extLst>
                      <a:ext uri="{53640926-AAD7-44D8-BBD7-CCE9431645EC}">
                        <a14:shadowObscured xmlns:a14="http://schemas.microsoft.com/office/drawing/2010/main"/>
                      </a:ext>
                    </a:extLst>
                  </pic:spPr>
                </pic:pic>
              </a:graphicData>
            </a:graphic>
          </wp:inline>
        </w:drawing>
      </w:r>
    </w:p>
    <w:p w:rsidR="00314B22" w:rsidRDefault="00001438" w:rsidP="00C40EC7">
      <w:pPr>
        <w:pStyle w:val="Beschriftung"/>
        <w:jc w:val="left"/>
        <w:rPr>
          <w:noProof/>
        </w:rPr>
      </w:pPr>
      <w:bookmarkStart w:id="154" w:name="_Ref476060741"/>
      <w:bookmarkStart w:id="155" w:name="_Toc476722520"/>
      <w:r>
        <w:t xml:space="preserve">Abbildung </w:t>
      </w:r>
      <w:r w:rsidR="00C216BB">
        <w:fldChar w:fldCharType="begin"/>
      </w:r>
      <w:r w:rsidR="00C216BB">
        <w:instrText xml:space="preserve"> SEQ Abbildung \* ARABIC </w:instrText>
      </w:r>
      <w:r w:rsidR="00C216BB">
        <w:fldChar w:fldCharType="separate"/>
      </w:r>
      <w:r w:rsidR="007533F1">
        <w:rPr>
          <w:noProof/>
        </w:rPr>
        <w:t>42</w:t>
      </w:r>
      <w:r w:rsidR="00C216BB">
        <w:rPr>
          <w:noProof/>
        </w:rPr>
        <w:fldChar w:fldCharType="end"/>
      </w:r>
      <w:bookmarkEnd w:id="154"/>
      <w:r>
        <w:t xml:space="preserve"> - </w:t>
      </w:r>
      <w:r w:rsidR="00F845FE">
        <w:t xml:space="preserve">freigestellte Blattadern </w:t>
      </w:r>
      <w:r>
        <w:rPr>
          <w:noProof/>
        </w:rPr>
        <w:t>au</w:t>
      </w:r>
      <w:r w:rsidR="00F845FE">
        <w:rPr>
          <w:noProof/>
        </w:rPr>
        <w:t>s</w:t>
      </w:r>
      <w:r>
        <w:rPr>
          <w:noProof/>
        </w:rPr>
        <w:t xml:space="preserve"> </w:t>
      </w:r>
      <w:r w:rsidR="007C57BF">
        <w:rPr>
          <w:noProof/>
        </w:rPr>
        <w:t>d</w:t>
      </w:r>
      <w:r w:rsidR="00F845FE">
        <w:rPr>
          <w:noProof/>
        </w:rPr>
        <w:t>em</w:t>
      </w:r>
      <w:r w:rsidR="007C57BF">
        <w:rPr>
          <w:noProof/>
        </w:rPr>
        <w:t xml:space="preserve"> Gaborbild der </w:t>
      </w:r>
      <w:r>
        <w:rPr>
          <w:noProof/>
        </w:rPr>
        <w:t xml:space="preserve">Blattunterseite aus </w:t>
      </w:r>
      <w:r w:rsidR="007C57BF">
        <w:rPr>
          <w:noProof/>
        </w:rPr>
        <w:fldChar w:fldCharType="begin"/>
      </w:r>
      <w:r w:rsidR="007C57BF">
        <w:rPr>
          <w:noProof/>
        </w:rPr>
        <w:instrText xml:space="preserve"> REF _Ref476060597 \h </w:instrText>
      </w:r>
      <w:r w:rsidR="00C40EC7">
        <w:rPr>
          <w:noProof/>
        </w:rPr>
        <w:instrText xml:space="preserve"> \* MERGEFORMAT </w:instrText>
      </w:r>
      <w:r w:rsidR="007C57BF">
        <w:rPr>
          <w:noProof/>
        </w:rPr>
      </w:r>
      <w:r w:rsidR="007C57BF">
        <w:rPr>
          <w:noProof/>
        </w:rPr>
        <w:fldChar w:fldCharType="separate"/>
      </w:r>
      <w:r w:rsidR="007533F1">
        <w:t xml:space="preserve">Abbildung </w:t>
      </w:r>
      <w:r w:rsidR="007533F1">
        <w:rPr>
          <w:noProof/>
        </w:rPr>
        <w:t>40</w:t>
      </w:r>
      <w:r w:rsidR="007C57BF">
        <w:rPr>
          <w:noProof/>
        </w:rPr>
        <w:fldChar w:fldCharType="end"/>
      </w:r>
      <w:r w:rsidR="007C57BF">
        <w:rPr>
          <w:noProof/>
        </w:rPr>
        <w:t xml:space="preserve"> </w:t>
      </w:r>
      <w:r w:rsidR="00F61A9A">
        <w:rPr>
          <w:noProof/>
        </w:rPr>
        <w:t xml:space="preserve">mit Hilfe morphologischer </w:t>
      </w:r>
      <w:r w:rsidR="00C050CA">
        <w:rPr>
          <w:noProof/>
        </w:rPr>
        <w:t>Operationen</w:t>
      </w:r>
      <w:r w:rsidR="00F61A9A">
        <w:rPr>
          <w:noProof/>
        </w:rPr>
        <w:t xml:space="preserve"> </w:t>
      </w:r>
      <w:r>
        <w:rPr>
          <w:noProof/>
        </w:rPr>
        <w:t>mit von links nach rechts ansteigender Größe des Filterkernels</w:t>
      </w:r>
      <w:bookmarkEnd w:id="155"/>
    </w:p>
    <w:p w:rsidR="00314B22" w:rsidRDefault="00314B22" w:rsidP="00C40EC7">
      <w:pPr>
        <w:spacing w:after="0"/>
        <w:jc w:val="left"/>
        <w:rPr>
          <w:noProof/>
          <w:lang w:eastAsia="de-DE"/>
        </w:rPr>
      </w:pPr>
      <w:r>
        <w:rPr>
          <w:noProof/>
          <w:lang w:eastAsia="de-DE"/>
        </w:rPr>
        <w:drawing>
          <wp:inline distT="0" distB="0" distL="0" distR="0" wp14:anchorId="3192F7F3" wp14:editId="6E3EF1A0">
            <wp:extent cx="1701210" cy="1283736"/>
            <wp:effectExtent l="0" t="0" r="0" b="0"/>
            <wp:docPr id="370" name="Grafik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0"/>
                    <a:srcRect l="56496" t="40594" r="28112" b="38759"/>
                    <a:stretch/>
                  </pic:blipFill>
                  <pic:spPr bwMode="auto">
                    <a:xfrm>
                      <a:off x="0" y="0"/>
                      <a:ext cx="1701508" cy="1283961"/>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de-DE"/>
        </w:rPr>
        <w:drawing>
          <wp:inline distT="0" distB="0" distL="0" distR="0" wp14:anchorId="7FC88AD8" wp14:editId="4B838D1C">
            <wp:extent cx="1733107" cy="1284170"/>
            <wp:effectExtent l="0" t="0" r="635" b="0"/>
            <wp:docPr id="371" name="Grafik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1"/>
                    <a:srcRect l="56496" t="39894" r="27953" b="38060"/>
                    <a:stretch/>
                  </pic:blipFill>
                  <pic:spPr bwMode="auto">
                    <a:xfrm>
                      <a:off x="0" y="0"/>
                      <a:ext cx="1733108" cy="1284171"/>
                    </a:xfrm>
                    <a:prstGeom prst="rect">
                      <a:avLst/>
                    </a:prstGeom>
                    <a:ln>
                      <a:noFill/>
                    </a:ln>
                    <a:extLst>
                      <a:ext uri="{53640926-AAD7-44D8-BBD7-CCE9431645EC}">
                        <a14:shadowObscured xmlns:a14="http://schemas.microsoft.com/office/drawing/2010/main"/>
                      </a:ext>
                    </a:extLst>
                  </pic:spPr>
                </pic:pic>
              </a:graphicData>
            </a:graphic>
          </wp:inline>
        </w:drawing>
      </w:r>
      <w:r w:rsidR="00650B72">
        <w:rPr>
          <w:noProof/>
          <w:lang w:eastAsia="de-DE"/>
        </w:rPr>
        <w:drawing>
          <wp:inline distT="0" distB="0" distL="0" distR="0" wp14:anchorId="10C942C4" wp14:editId="141319A5">
            <wp:extent cx="1754372" cy="1271907"/>
            <wp:effectExtent l="0" t="0" r="0" b="4445"/>
            <wp:docPr id="372" name="Grafik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2"/>
                    <a:srcRect l="19883" t="12949" r="19684" b="10063"/>
                    <a:stretch/>
                  </pic:blipFill>
                  <pic:spPr bwMode="auto">
                    <a:xfrm>
                      <a:off x="0" y="0"/>
                      <a:ext cx="1754373" cy="1271908"/>
                    </a:xfrm>
                    <a:prstGeom prst="rect">
                      <a:avLst/>
                    </a:prstGeom>
                    <a:ln>
                      <a:noFill/>
                    </a:ln>
                    <a:extLst>
                      <a:ext uri="{53640926-AAD7-44D8-BBD7-CCE9431645EC}">
                        <a14:shadowObscured xmlns:a14="http://schemas.microsoft.com/office/drawing/2010/main"/>
                      </a:ext>
                    </a:extLst>
                  </pic:spPr>
                </pic:pic>
              </a:graphicData>
            </a:graphic>
          </wp:inline>
        </w:drawing>
      </w:r>
    </w:p>
    <w:p w:rsidR="00EB306E" w:rsidRDefault="00B817EA" w:rsidP="00EB306E">
      <w:pPr>
        <w:pStyle w:val="Beschriftung"/>
        <w:jc w:val="left"/>
      </w:pPr>
      <w:bookmarkStart w:id="156" w:name="_Ref476339276"/>
      <w:bookmarkStart w:id="157" w:name="_Toc476722521"/>
      <w:r>
        <w:t xml:space="preserve">Abbildung </w:t>
      </w:r>
      <w:r w:rsidR="00C216BB">
        <w:fldChar w:fldCharType="begin"/>
      </w:r>
      <w:r w:rsidR="00C216BB">
        <w:instrText xml:space="preserve"> SEQ Abbildung \* ARABIC </w:instrText>
      </w:r>
      <w:r w:rsidR="00C216BB">
        <w:fldChar w:fldCharType="separate"/>
      </w:r>
      <w:r w:rsidR="007533F1">
        <w:rPr>
          <w:noProof/>
        </w:rPr>
        <w:t>43</w:t>
      </w:r>
      <w:r w:rsidR="00C216BB">
        <w:rPr>
          <w:noProof/>
        </w:rPr>
        <w:fldChar w:fldCharType="end"/>
      </w:r>
      <w:bookmarkEnd w:id="156"/>
      <w:r>
        <w:t xml:space="preserve"> - </w:t>
      </w:r>
      <w:r w:rsidR="00A114D7">
        <w:t xml:space="preserve">Hough-Linien (grün), extrahiert </w:t>
      </w:r>
      <w:r>
        <w:t>aus den morphologisch</w:t>
      </w:r>
      <w:r w:rsidR="009C5DA9">
        <w:t>en</w:t>
      </w:r>
      <w:r>
        <w:t xml:space="preserve"> Faltungen aus </w:t>
      </w:r>
      <w:r>
        <w:fldChar w:fldCharType="begin"/>
      </w:r>
      <w:r>
        <w:instrText xml:space="preserve"> REF _Ref476060741 \h </w:instrText>
      </w:r>
      <w:r w:rsidR="00C40EC7">
        <w:instrText xml:space="preserve"> \* MERGEFORMAT </w:instrText>
      </w:r>
      <w:r>
        <w:fldChar w:fldCharType="separate"/>
      </w:r>
      <w:r w:rsidR="007533F1">
        <w:t xml:space="preserve">Abbildung </w:t>
      </w:r>
      <w:r w:rsidR="007533F1">
        <w:rPr>
          <w:noProof/>
        </w:rPr>
        <w:t>42</w:t>
      </w:r>
      <w:r>
        <w:fldChar w:fldCharType="end"/>
      </w:r>
      <w:r>
        <w:t xml:space="preserve"> </w:t>
      </w:r>
      <w:r w:rsidR="00A114D7">
        <w:t>(</w:t>
      </w:r>
      <w:r w:rsidR="00C45872">
        <w:t xml:space="preserve">in </w:t>
      </w:r>
      <w:r>
        <w:t>gleiche</w:t>
      </w:r>
      <w:r w:rsidR="00C45872">
        <w:t>r</w:t>
      </w:r>
      <w:r>
        <w:t xml:space="preserve"> Reihenfolge</w:t>
      </w:r>
      <w:r w:rsidR="00A114D7">
        <w:t>)</w:t>
      </w:r>
      <w:bookmarkEnd w:id="157"/>
      <w:r>
        <w:t xml:space="preserve"> </w:t>
      </w:r>
    </w:p>
    <w:p w:rsidR="007A525D" w:rsidRDefault="00D701C6" w:rsidP="00CC2B73">
      <w:pPr>
        <w:rPr>
          <w:noProof/>
          <w:lang w:eastAsia="de-DE"/>
        </w:rPr>
      </w:pPr>
      <w:r>
        <w:rPr>
          <w:noProof/>
          <w:lang w:eastAsia="de-DE"/>
        </w:rPr>
        <w:t>Zusätzlich werden</w:t>
      </w:r>
      <w:r w:rsidR="007008C8">
        <w:rPr>
          <w:noProof/>
          <w:lang w:eastAsia="de-DE"/>
        </w:rPr>
        <w:t xml:space="preserve">, wie in </w:t>
      </w:r>
      <w:r w:rsidR="007008C8">
        <w:rPr>
          <w:noProof/>
          <w:lang w:eastAsia="de-DE"/>
        </w:rPr>
        <w:fldChar w:fldCharType="begin"/>
      </w:r>
      <w:r w:rsidR="007008C8">
        <w:rPr>
          <w:noProof/>
          <w:lang w:eastAsia="de-DE"/>
        </w:rPr>
        <w:instrText xml:space="preserve"> REF _Ref476339276 \h </w:instrText>
      </w:r>
      <w:r w:rsidR="007008C8">
        <w:rPr>
          <w:noProof/>
          <w:lang w:eastAsia="de-DE"/>
        </w:rPr>
      </w:r>
      <w:r w:rsidR="007008C8">
        <w:rPr>
          <w:noProof/>
          <w:lang w:eastAsia="de-DE"/>
        </w:rPr>
        <w:fldChar w:fldCharType="separate"/>
      </w:r>
      <w:r w:rsidR="007533F1">
        <w:t xml:space="preserve">Abbildung </w:t>
      </w:r>
      <w:r w:rsidR="007533F1">
        <w:rPr>
          <w:noProof/>
        </w:rPr>
        <w:t>43</w:t>
      </w:r>
      <w:r w:rsidR="007008C8">
        <w:rPr>
          <w:noProof/>
          <w:lang w:eastAsia="de-DE"/>
        </w:rPr>
        <w:fldChar w:fldCharType="end"/>
      </w:r>
      <w:r w:rsidR="007008C8">
        <w:rPr>
          <w:noProof/>
          <w:lang w:eastAsia="de-DE"/>
        </w:rPr>
        <w:t xml:space="preserve"> dargestellt,</w:t>
      </w:r>
      <w:r>
        <w:rPr>
          <w:noProof/>
          <w:lang w:eastAsia="de-DE"/>
        </w:rPr>
        <w:t xml:space="preserve"> mit OpenCV aus den Binärbilder der Nerven Hough-Linien berechnet.</w:t>
      </w:r>
      <w:r w:rsidR="00EA4B3A">
        <w:rPr>
          <w:noProof/>
          <w:lang w:eastAsia="de-DE"/>
        </w:rPr>
        <w:t xml:space="preserve"> Die Linien könnten in Bezug auf ihre Anzahl und Ausrichtung zueinander beschrieben werden, um weitere charakteristische Werte</w:t>
      </w:r>
      <w:r w:rsidR="005D26F6">
        <w:rPr>
          <w:noProof/>
          <w:lang w:eastAsia="de-DE"/>
        </w:rPr>
        <w:t xml:space="preserve"> für den Featurevektor</w:t>
      </w:r>
      <w:r w:rsidR="00EA4B3A">
        <w:rPr>
          <w:noProof/>
          <w:lang w:eastAsia="de-DE"/>
        </w:rPr>
        <w:t xml:space="preserve"> zu </w:t>
      </w:r>
      <w:r w:rsidR="005D26F6">
        <w:rPr>
          <w:noProof/>
          <w:lang w:eastAsia="de-DE"/>
        </w:rPr>
        <w:t>erhalten</w:t>
      </w:r>
      <w:r w:rsidR="00EA4B3A">
        <w:rPr>
          <w:noProof/>
          <w:lang w:eastAsia="de-DE"/>
        </w:rPr>
        <w:t>.</w:t>
      </w:r>
      <w:r w:rsidR="005D26F6">
        <w:rPr>
          <w:noProof/>
          <w:lang w:eastAsia="de-DE"/>
        </w:rPr>
        <w:t xml:space="preserve"> Allerdings </w:t>
      </w:r>
      <w:r w:rsidR="007A525D">
        <w:rPr>
          <w:noProof/>
          <w:lang w:eastAsia="de-DE"/>
        </w:rPr>
        <w:t>enthält keine der verwendeten Bibliotheken einen geeigneten</w:t>
      </w:r>
      <w:r w:rsidR="005D26F6">
        <w:rPr>
          <w:noProof/>
          <w:lang w:eastAsia="de-DE"/>
        </w:rPr>
        <w:t xml:space="preserve"> rotationsinvariante</w:t>
      </w:r>
      <w:r w:rsidR="007A525D">
        <w:rPr>
          <w:noProof/>
          <w:lang w:eastAsia="de-DE"/>
        </w:rPr>
        <w:t>n</w:t>
      </w:r>
      <w:r w:rsidR="005D26F6">
        <w:rPr>
          <w:noProof/>
          <w:lang w:eastAsia="de-DE"/>
        </w:rPr>
        <w:t xml:space="preserve"> Linien-Deskriptor</w:t>
      </w:r>
      <w:r w:rsidR="007A525D">
        <w:rPr>
          <w:noProof/>
          <w:lang w:eastAsia="de-DE"/>
        </w:rPr>
        <w:t xml:space="preserve">. </w:t>
      </w:r>
      <w:r w:rsidR="000B6815">
        <w:rPr>
          <w:noProof/>
          <w:lang w:eastAsia="de-DE"/>
        </w:rPr>
        <w:t>A</w:t>
      </w:r>
      <w:r w:rsidR="007A525D">
        <w:rPr>
          <w:noProof/>
          <w:lang w:eastAsia="de-DE"/>
        </w:rPr>
        <w:t xml:space="preserve">us Zeitgründen </w:t>
      </w:r>
      <w:r w:rsidR="000B6815">
        <w:rPr>
          <w:noProof/>
          <w:lang w:eastAsia="de-DE"/>
        </w:rPr>
        <w:t xml:space="preserve">wird </w:t>
      </w:r>
      <w:r w:rsidR="007A525D">
        <w:rPr>
          <w:noProof/>
          <w:lang w:eastAsia="de-DE"/>
        </w:rPr>
        <w:t xml:space="preserve">kein eigener </w:t>
      </w:r>
      <w:r w:rsidR="007A525D">
        <w:rPr>
          <w:noProof/>
          <w:lang w:eastAsia="de-DE"/>
        </w:rPr>
        <w:lastRenderedPageBreak/>
        <w:t>Deskriptor implementiert</w:t>
      </w:r>
      <w:r w:rsidR="000B6815">
        <w:rPr>
          <w:noProof/>
          <w:lang w:eastAsia="de-DE"/>
        </w:rPr>
        <w:t xml:space="preserve"> und eine weitere Verwendung der etrahierten Linien daher zurückgestellt.</w:t>
      </w:r>
      <w:r w:rsidR="00AE2220">
        <w:rPr>
          <w:noProof/>
          <w:lang w:eastAsia="de-DE"/>
        </w:rPr>
        <w:t xml:space="preserve"> </w:t>
      </w:r>
      <w:r w:rsidR="00F96DAD">
        <w:rPr>
          <w:noProof/>
          <w:lang w:eastAsia="de-DE"/>
        </w:rPr>
        <w:t>Anzahl und Anordnung der</w:t>
      </w:r>
      <w:r w:rsidR="00AE2220">
        <w:rPr>
          <w:noProof/>
          <w:lang w:eastAsia="de-DE"/>
        </w:rPr>
        <w:t xml:space="preserve"> Hough-Linien sind </w:t>
      </w:r>
      <w:r w:rsidR="007008C8">
        <w:rPr>
          <w:noProof/>
          <w:lang w:eastAsia="de-DE"/>
        </w:rPr>
        <w:t>deshalb</w:t>
      </w:r>
      <w:r w:rsidR="00AE2220">
        <w:rPr>
          <w:noProof/>
          <w:lang w:eastAsia="de-DE"/>
        </w:rPr>
        <w:t xml:space="preserve"> </w:t>
      </w:r>
      <w:r w:rsidR="00AA423B">
        <w:rPr>
          <w:noProof/>
          <w:lang w:eastAsia="de-DE"/>
        </w:rPr>
        <w:t>bisher</w:t>
      </w:r>
      <w:r w:rsidR="00AE2220">
        <w:rPr>
          <w:noProof/>
          <w:lang w:eastAsia="de-DE"/>
        </w:rPr>
        <w:t xml:space="preserve"> noch nicht </w:t>
      </w:r>
      <w:r w:rsidR="009136E9">
        <w:rPr>
          <w:noProof/>
          <w:lang w:eastAsia="de-DE"/>
        </w:rPr>
        <w:t>für eine Deskription o</w:t>
      </w:r>
      <w:r w:rsidR="00AE2220">
        <w:rPr>
          <w:noProof/>
          <w:lang w:eastAsia="de-DE"/>
        </w:rPr>
        <w:t>ptimiert</w:t>
      </w:r>
      <w:r w:rsidR="009136E9">
        <w:rPr>
          <w:noProof/>
          <w:lang w:eastAsia="de-DE"/>
        </w:rPr>
        <w:t xml:space="preserve"> worden</w:t>
      </w:r>
      <w:r w:rsidR="00AE2220">
        <w:rPr>
          <w:noProof/>
          <w:lang w:eastAsia="de-DE"/>
        </w:rPr>
        <w:t>.</w:t>
      </w:r>
    </w:p>
    <w:p w:rsidR="00BF52D8" w:rsidRDefault="000432F9" w:rsidP="00740D76">
      <w:pPr>
        <w:rPr>
          <w:noProof/>
          <w:lang w:eastAsia="de-DE"/>
        </w:rPr>
      </w:pPr>
      <w:r>
        <w:rPr>
          <w:noProof/>
          <w:lang w:eastAsia="de-DE"/>
        </w:rPr>
        <w:t xml:space="preserve">Um die Textur </w:t>
      </w:r>
      <w:r w:rsidR="003A02C5">
        <w:rPr>
          <w:noProof/>
          <w:lang w:eastAsia="de-DE"/>
        </w:rPr>
        <w:t xml:space="preserve">auch </w:t>
      </w:r>
      <w:r>
        <w:rPr>
          <w:noProof/>
          <w:lang w:eastAsia="de-DE"/>
        </w:rPr>
        <w:t>ohne den Einfluss von Vorwissen</w:t>
      </w:r>
      <w:r w:rsidR="00180734">
        <w:rPr>
          <w:noProof/>
          <w:lang w:eastAsia="de-DE"/>
        </w:rPr>
        <w:t xml:space="preserve"> über die Struktur des Blattes</w:t>
      </w:r>
      <w:r>
        <w:rPr>
          <w:noProof/>
          <w:lang w:eastAsia="de-DE"/>
        </w:rPr>
        <w:t xml:space="preserve"> zu beschreiben, werden</w:t>
      </w:r>
      <w:r w:rsidR="0019247B">
        <w:rPr>
          <w:noProof/>
          <w:lang w:eastAsia="de-DE"/>
        </w:rPr>
        <w:t xml:space="preserve"> </w:t>
      </w:r>
      <w:r w:rsidR="00B95314">
        <w:rPr>
          <w:noProof/>
          <w:lang w:eastAsia="de-DE"/>
        </w:rPr>
        <w:t xml:space="preserve">die </w:t>
      </w:r>
      <w:r w:rsidR="0019247B">
        <w:rPr>
          <w:noProof/>
          <w:lang w:eastAsia="de-DE"/>
        </w:rPr>
        <w:t>rotationsinvariante</w:t>
      </w:r>
      <w:r w:rsidR="00B95314">
        <w:rPr>
          <w:noProof/>
          <w:lang w:eastAsia="de-DE"/>
        </w:rPr>
        <w:t>n</w:t>
      </w:r>
      <w:r>
        <w:rPr>
          <w:noProof/>
          <w:lang w:eastAsia="de-DE"/>
        </w:rPr>
        <w:t xml:space="preserve"> Local Binary Patterns</w:t>
      </w:r>
      <w:r w:rsidR="00333FF0">
        <w:rPr>
          <w:noProof/>
          <w:lang w:eastAsia="de-DE"/>
        </w:rPr>
        <w:t xml:space="preserve"> (LBP)</w:t>
      </w:r>
      <w:r>
        <w:rPr>
          <w:noProof/>
          <w:lang w:eastAsia="de-DE"/>
        </w:rPr>
        <w:t xml:space="preserve"> </w:t>
      </w:r>
      <w:r w:rsidR="009A434A">
        <w:rPr>
          <w:noProof/>
          <w:lang w:eastAsia="de-DE"/>
        </w:rPr>
        <w:t xml:space="preserve">aus der </w:t>
      </w:r>
      <w:r w:rsidR="0019247B">
        <w:rPr>
          <w:noProof/>
          <w:lang w:eastAsia="de-DE"/>
        </w:rPr>
        <w:t xml:space="preserve">Bibliothek </w:t>
      </w:r>
      <w:r w:rsidR="00B8493F">
        <w:rPr>
          <w:noProof/>
          <w:lang w:eastAsia="de-DE"/>
        </w:rPr>
        <w:t>S</w:t>
      </w:r>
      <w:r w:rsidR="0019247B">
        <w:rPr>
          <w:noProof/>
          <w:lang w:eastAsia="de-DE"/>
        </w:rPr>
        <w:t>cikit</w:t>
      </w:r>
      <w:r w:rsidR="00E44FA7">
        <w:rPr>
          <w:noProof/>
          <w:lang w:eastAsia="de-DE"/>
        </w:rPr>
        <w:t>-</w:t>
      </w:r>
      <w:r w:rsidR="00B8493F">
        <w:rPr>
          <w:noProof/>
          <w:lang w:eastAsia="de-DE"/>
        </w:rPr>
        <w:t>Image</w:t>
      </w:r>
      <w:r w:rsidR="009A434A">
        <w:rPr>
          <w:noProof/>
          <w:lang w:eastAsia="de-DE"/>
        </w:rPr>
        <w:t xml:space="preserve"> </w:t>
      </w:r>
      <w:r w:rsidR="00B43E45">
        <w:rPr>
          <w:noProof/>
          <w:lang w:eastAsia="de-DE"/>
        </w:rPr>
        <w:t>verwendet</w:t>
      </w:r>
      <w:r>
        <w:rPr>
          <w:noProof/>
          <w:lang w:eastAsia="de-DE"/>
        </w:rPr>
        <w:t>.</w:t>
      </w:r>
      <w:r w:rsidR="009A434A">
        <w:rPr>
          <w:noProof/>
          <w:lang w:eastAsia="de-DE"/>
        </w:rPr>
        <w:t xml:space="preserve"> </w:t>
      </w:r>
      <w:r w:rsidR="00BF52D8">
        <w:rPr>
          <w:noProof/>
          <w:lang w:eastAsia="de-DE"/>
        </w:rPr>
        <w:t xml:space="preserve">Der </w:t>
      </w:r>
      <w:r w:rsidR="00333FF0">
        <w:rPr>
          <w:noProof/>
          <w:lang w:eastAsia="de-DE"/>
        </w:rPr>
        <w:t>LBP-</w:t>
      </w:r>
      <w:r w:rsidR="00BF52D8">
        <w:rPr>
          <w:noProof/>
          <w:lang w:eastAsia="de-DE"/>
        </w:rPr>
        <w:t>Deskriptor liefert ein Bild</w:t>
      </w:r>
      <w:r w:rsidR="007743AA">
        <w:rPr>
          <w:noProof/>
          <w:lang w:eastAsia="de-DE"/>
        </w:rPr>
        <w:t xml:space="preserve"> mit </w:t>
      </w:r>
      <w:r w:rsidR="00A429A1">
        <w:rPr>
          <w:noProof/>
          <w:lang w:eastAsia="de-DE"/>
        </w:rPr>
        <w:t>den berechneten lokalen Mustern je</w:t>
      </w:r>
      <w:r w:rsidR="0057089C">
        <w:rPr>
          <w:noProof/>
          <w:lang w:eastAsia="de-DE"/>
        </w:rPr>
        <w:t>des</w:t>
      </w:r>
      <w:r w:rsidR="00A429A1">
        <w:rPr>
          <w:noProof/>
          <w:lang w:eastAsia="de-DE"/>
        </w:rPr>
        <w:t xml:space="preserve"> Pixel</w:t>
      </w:r>
      <w:r w:rsidR="0057089C">
        <w:rPr>
          <w:noProof/>
          <w:lang w:eastAsia="de-DE"/>
        </w:rPr>
        <w:t>s</w:t>
      </w:r>
      <w:r w:rsidR="00884389">
        <w:rPr>
          <w:noProof/>
          <w:lang w:eastAsia="de-DE"/>
        </w:rPr>
        <w:t xml:space="preserve">, wie in </w:t>
      </w:r>
      <w:r w:rsidR="007E0CB5">
        <w:rPr>
          <w:noProof/>
          <w:lang w:eastAsia="de-DE"/>
        </w:rPr>
        <w:fldChar w:fldCharType="begin"/>
      </w:r>
      <w:r w:rsidR="007E0CB5">
        <w:rPr>
          <w:noProof/>
          <w:lang w:eastAsia="de-DE"/>
        </w:rPr>
        <w:instrText xml:space="preserve"> REF _Ref476649593 \h </w:instrText>
      </w:r>
      <w:r w:rsidR="007E0CB5">
        <w:rPr>
          <w:noProof/>
          <w:lang w:eastAsia="de-DE"/>
        </w:rPr>
      </w:r>
      <w:r w:rsidR="007E0CB5">
        <w:rPr>
          <w:noProof/>
          <w:lang w:eastAsia="de-DE"/>
        </w:rPr>
        <w:fldChar w:fldCharType="separate"/>
      </w:r>
      <w:r w:rsidR="007533F1">
        <w:t xml:space="preserve">Abbildung </w:t>
      </w:r>
      <w:r w:rsidR="007533F1">
        <w:rPr>
          <w:noProof/>
        </w:rPr>
        <w:t>44</w:t>
      </w:r>
      <w:r w:rsidR="007E0CB5">
        <w:rPr>
          <w:noProof/>
          <w:lang w:eastAsia="de-DE"/>
        </w:rPr>
        <w:fldChar w:fldCharType="end"/>
      </w:r>
      <w:r w:rsidR="00CE320A">
        <w:rPr>
          <w:noProof/>
          <w:lang w:eastAsia="de-DE"/>
        </w:rPr>
        <w:t xml:space="preserve">  </w:t>
      </w:r>
      <w:r w:rsidR="00884389">
        <w:rPr>
          <w:noProof/>
          <w:lang w:eastAsia="de-DE"/>
        </w:rPr>
        <w:t>zu sehen ist</w:t>
      </w:r>
      <w:r w:rsidR="00BF52D8">
        <w:rPr>
          <w:noProof/>
          <w:lang w:eastAsia="de-DE"/>
        </w:rPr>
        <w:t xml:space="preserve">. Die Häufigkeit der wiederkehrenden </w:t>
      </w:r>
      <w:r w:rsidR="00700E29">
        <w:rPr>
          <w:noProof/>
          <w:lang w:eastAsia="de-DE"/>
        </w:rPr>
        <w:t>Muster</w:t>
      </w:r>
      <w:r w:rsidR="00BF52D8">
        <w:rPr>
          <w:noProof/>
          <w:lang w:eastAsia="de-DE"/>
        </w:rPr>
        <w:t xml:space="preserve"> wird </w:t>
      </w:r>
      <w:r w:rsidR="004B5B9F">
        <w:rPr>
          <w:noProof/>
          <w:lang w:eastAsia="de-DE"/>
        </w:rPr>
        <w:t>in</w:t>
      </w:r>
      <w:r w:rsidR="00737493">
        <w:rPr>
          <w:noProof/>
          <w:lang w:eastAsia="de-DE"/>
        </w:rPr>
        <w:t xml:space="preserve"> ein</w:t>
      </w:r>
      <w:r w:rsidR="00E40AEE">
        <w:rPr>
          <w:noProof/>
          <w:lang w:eastAsia="de-DE"/>
        </w:rPr>
        <w:t>em</w:t>
      </w:r>
      <w:r w:rsidR="00737493">
        <w:rPr>
          <w:noProof/>
          <w:lang w:eastAsia="de-DE"/>
        </w:rPr>
        <w:t xml:space="preserve"> </w:t>
      </w:r>
      <w:r w:rsidR="00FC1893">
        <w:rPr>
          <w:noProof/>
          <w:lang w:eastAsia="de-DE"/>
        </w:rPr>
        <w:t>als Featurevektor dienenden</w:t>
      </w:r>
      <w:r w:rsidR="006D4CF8">
        <w:rPr>
          <w:noProof/>
          <w:lang w:eastAsia="de-DE"/>
        </w:rPr>
        <w:t>,</w:t>
      </w:r>
      <w:r w:rsidR="00FC1893">
        <w:rPr>
          <w:noProof/>
          <w:lang w:eastAsia="de-DE"/>
        </w:rPr>
        <w:t xml:space="preserve"> </w:t>
      </w:r>
      <w:r w:rsidR="00737493">
        <w:rPr>
          <w:noProof/>
          <w:lang w:eastAsia="de-DE"/>
        </w:rPr>
        <w:t>normiert</w:t>
      </w:r>
      <w:r w:rsidR="00E40AEE">
        <w:rPr>
          <w:noProof/>
          <w:lang w:eastAsia="de-DE"/>
        </w:rPr>
        <w:t>e</w:t>
      </w:r>
      <w:r w:rsidR="00FF7802">
        <w:rPr>
          <w:noProof/>
          <w:lang w:eastAsia="de-DE"/>
        </w:rPr>
        <w:t>n</w:t>
      </w:r>
      <w:r w:rsidR="00737493">
        <w:rPr>
          <w:noProof/>
          <w:lang w:eastAsia="de-DE"/>
        </w:rPr>
        <w:t xml:space="preserve"> Histogramm </w:t>
      </w:r>
      <w:r w:rsidR="00E40AEE">
        <w:rPr>
          <w:noProof/>
          <w:lang w:eastAsia="de-DE"/>
        </w:rPr>
        <w:t>festgehalten</w:t>
      </w:r>
      <w:r w:rsidR="00737493">
        <w:rPr>
          <w:noProof/>
          <w:lang w:eastAsia="de-DE"/>
        </w:rPr>
        <w:t>.</w:t>
      </w:r>
    </w:p>
    <w:p w:rsidR="008238BB" w:rsidRPr="008238BB" w:rsidRDefault="008238BB" w:rsidP="00740D76">
      <w:pPr>
        <w:rPr>
          <w:noProof/>
          <w:sz w:val="12"/>
          <w:lang w:eastAsia="de-DE"/>
        </w:rPr>
      </w:pPr>
    </w:p>
    <w:p w:rsidR="007743AA" w:rsidRDefault="007743AA" w:rsidP="0057089C">
      <w:pPr>
        <w:spacing w:after="0"/>
        <w:rPr>
          <w:noProof/>
          <w:lang w:eastAsia="de-DE"/>
        </w:rPr>
      </w:pPr>
      <w:r>
        <w:rPr>
          <w:noProof/>
          <w:lang w:eastAsia="de-DE"/>
        </w:rPr>
        <w:drawing>
          <wp:inline distT="0" distB="0" distL="0" distR="0" wp14:anchorId="3BCB8A83" wp14:editId="0A8D8694">
            <wp:extent cx="2327916" cy="1318438"/>
            <wp:effectExtent l="19050" t="19050" r="15240" b="15240"/>
            <wp:docPr id="417" name="Grafik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3"/>
                    <a:srcRect l="984" t="2387" b="-471"/>
                    <a:stretch/>
                  </pic:blipFill>
                  <pic:spPr bwMode="auto">
                    <a:xfrm>
                      <a:off x="0" y="0"/>
                      <a:ext cx="2365188" cy="133954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Pr>
          <w:noProof/>
          <w:lang w:eastAsia="de-DE"/>
        </w:rPr>
        <w:drawing>
          <wp:inline distT="0" distB="0" distL="0" distR="0" wp14:anchorId="72709E13" wp14:editId="656D3596">
            <wp:extent cx="2372415" cy="1318438"/>
            <wp:effectExtent l="19050" t="19050" r="27940" b="15240"/>
            <wp:docPr id="418" name="Grafik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4"/>
                    <a:srcRect l="1968" t="3150"/>
                    <a:stretch/>
                  </pic:blipFill>
                  <pic:spPr bwMode="auto">
                    <a:xfrm>
                      <a:off x="0" y="0"/>
                      <a:ext cx="2396394" cy="133176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747AB0" w:rsidRDefault="00747AB0" w:rsidP="00CC4D19">
      <w:pPr>
        <w:pStyle w:val="Beschriftung"/>
        <w:ind w:right="707"/>
      </w:pPr>
      <w:bookmarkStart w:id="158" w:name="_Ref476649593"/>
      <w:bookmarkStart w:id="159" w:name="_Toc476722522"/>
      <w:r>
        <w:t xml:space="preserve">Abbildung </w:t>
      </w:r>
      <w:r w:rsidR="00C216BB">
        <w:fldChar w:fldCharType="begin"/>
      </w:r>
      <w:r w:rsidR="00C216BB">
        <w:instrText xml:space="preserve"> SEQ Abbildung \* ARABIC </w:instrText>
      </w:r>
      <w:r w:rsidR="00C216BB">
        <w:fldChar w:fldCharType="separate"/>
      </w:r>
      <w:r w:rsidR="007533F1">
        <w:rPr>
          <w:noProof/>
        </w:rPr>
        <w:t>44</w:t>
      </w:r>
      <w:r w:rsidR="00C216BB">
        <w:rPr>
          <w:noProof/>
        </w:rPr>
        <w:fldChar w:fldCharType="end"/>
      </w:r>
      <w:bookmarkEnd w:id="158"/>
      <w:r>
        <w:t xml:space="preserve"> - </w:t>
      </w:r>
      <w:r w:rsidR="007533F1">
        <w:t xml:space="preserve">Visualisierung der </w:t>
      </w:r>
      <w:proofErr w:type="spellStart"/>
      <w:r>
        <w:t>Local</w:t>
      </w:r>
      <w:proofErr w:type="spellEnd"/>
      <w:r>
        <w:t xml:space="preserve"> Binary Patterns der Blattober- und Unterseite von Malus </w:t>
      </w:r>
      <w:proofErr w:type="spellStart"/>
      <w:r>
        <w:t>domestica</w:t>
      </w:r>
      <w:bookmarkEnd w:id="159"/>
      <w:proofErr w:type="spellEnd"/>
    </w:p>
    <w:p w:rsidR="00AE653B" w:rsidRPr="00AE653B" w:rsidRDefault="00AE653B" w:rsidP="00740D76">
      <w:pPr>
        <w:rPr>
          <w:noProof/>
          <w:sz w:val="8"/>
          <w:lang w:eastAsia="de-DE"/>
        </w:rPr>
      </w:pPr>
    </w:p>
    <w:p w:rsidR="00645EB1" w:rsidRDefault="00293856" w:rsidP="00740D76">
      <w:pPr>
        <w:rPr>
          <w:noProof/>
          <w:lang w:eastAsia="de-DE"/>
        </w:rPr>
      </w:pPr>
      <w:r>
        <w:rPr>
          <w:noProof/>
          <w:lang w:eastAsia="de-DE"/>
        </w:rPr>
        <w:t>Zur Minimierung</w:t>
      </w:r>
      <w:r w:rsidR="00BF52D8">
        <w:rPr>
          <w:noProof/>
          <w:lang w:eastAsia="de-DE"/>
        </w:rPr>
        <w:t xml:space="preserve"> de</w:t>
      </w:r>
      <w:r>
        <w:rPr>
          <w:noProof/>
          <w:lang w:eastAsia="de-DE"/>
        </w:rPr>
        <w:t>s</w:t>
      </w:r>
      <w:r w:rsidR="00BF52D8">
        <w:rPr>
          <w:noProof/>
          <w:lang w:eastAsia="de-DE"/>
        </w:rPr>
        <w:t xml:space="preserve"> Einfluss</w:t>
      </w:r>
      <w:r>
        <w:rPr>
          <w:noProof/>
          <w:lang w:eastAsia="de-DE"/>
        </w:rPr>
        <w:t>es</w:t>
      </w:r>
      <w:r w:rsidR="00BF52D8">
        <w:rPr>
          <w:noProof/>
          <w:lang w:eastAsia="de-DE"/>
        </w:rPr>
        <w:t xml:space="preserve"> der Kontur bei der Beschreibung </w:t>
      </w:r>
      <w:r w:rsidR="0057089C">
        <w:rPr>
          <w:noProof/>
          <w:lang w:eastAsia="de-DE"/>
        </w:rPr>
        <w:t>werden</w:t>
      </w:r>
      <w:r w:rsidR="00195C4F">
        <w:rPr>
          <w:noProof/>
          <w:lang w:eastAsia="de-DE"/>
        </w:rPr>
        <w:t xml:space="preserve"> </w:t>
      </w:r>
      <w:r w:rsidR="00F827B0">
        <w:rPr>
          <w:noProof/>
          <w:lang w:eastAsia="de-DE"/>
        </w:rPr>
        <w:t xml:space="preserve">Ausschnitte der Textur </w:t>
      </w:r>
      <w:r w:rsidR="00344A1B">
        <w:rPr>
          <w:noProof/>
          <w:lang w:eastAsia="de-DE"/>
        </w:rPr>
        <w:t>entnommen und</w:t>
      </w:r>
      <w:r w:rsidR="000D09D8" w:rsidRPr="000D09D8">
        <w:rPr>
          <w:noProof/>
          <w:lang w:eastAsia="de-DE"/>
        </w:rPr>
        <w:t xml:space="preserve"> </w:t>
      </w:r>
      <w:r w:rsidR="000D09D8">
        <w:rPr>
          <w:noProof/>
          <w:lang w:eastAsia="de-DE"/>
        </w:rPr>
        <w:t xml:space="preserve">anstatt des kompletten Bildes </w:t>
      </w:r>
      <w:r w:rsidR="00344A1B">
        <w:rPr>
          <w:noProof/>
          <w:lang w:eastAsia="de-DE"/>
        </w:rPr>
        <w:t xml:space="preserve">mit dem Deskriptor </w:t>
      </w:r>
      <w:r w:rsidR="00F827B0">
        <w:rPr>
          <w:noProof/>
          <w:lang w:eastAsia="de-DE"/>
        </w:rPr>
        <w:t>beschrieben</w:t>
      </w:r>
      <w:r w:rsidR="00195C4F">
        <w:rPr>
          <w:noProof/>
          <w:lang w:eastAsia="de-DE"/>
        </w:rPr>
        <w:t>.</w:t>
      </w:r>
    </w:p>
    <w:p w:rsidR="00AE2220" w:rsidRDefault="00F827B0" w:rsidP="00740D76">
      <w:pPr>
        <w:rPr>
          <w:noProof/>
          <w:lang w:eastAsia="de-DE"/>
        </w:rPr>
      </w:pPr>
      <w:r>
        <w:rPr>
          <w:noProof/>
          <w:lang w:eastAsia="de-DE"/>
        </w:rPr>
        <w:t>Eine umgesetzte Variante</w:t>
      </w:r>
      <w:r w:rsidR="00DE5ED0">
        <w:rPr>
          <w:noProof/>
          <w:lang w:eastAsia="de-DE"/>
        </w:rPr>
        <w:t xml:space="preserve"> </w:t>
      </w:r>
      <w:r>
        <w:rPr>
          <w:noProof/>
          <w:lang w:eastAsia="de-DE"/>
        </w:rPr>
        <w:t>ist, einen kreisrunden Patch aus der Textur zu schneiden.</w:t>
      </w:r>
      <w:r w:rsidR="00645EB1">
        <w:rPr>
          <w:noProof/>
          <w:lang w:eastAsia="de-DE"/>
        </w:rPr>
        <w:t xml:space="preserve"> Dazu wird mit OpenCV anhand der Kontur der minimale umschließende Kreis der Blattform berechnet und schrittweise verkleinert, bis kein Hintergrund mehr in der Kreisfläche eingeschlossen ist. Ein solchermaßen extrahierter Texturpatch ist in </w:t>
      </w:r>
      <w:r w:rsidR="00AE2220">
        <w:rPr>
          <w:noProof/>
          <w:lang w:eastAsia="de-DE"/>
        </w:rPr>
        <w:fldChar w:fldCharType="begin"/>
      </w:r>
      <w:r w:rsidR="00AE2220">
        <w:rPr>
          <w:noProof/>
          <w:lang w:eastAsia="de-DE"/>
        </w:rPr>
        <w:instrText xml:space="preserve"> REF _Ref476348051 \h </w:instrText>
      </w:r>
      <w:r w:rsidR="00AE2220">
        <w:rPr>
          <w:noProof/>
          <w:lang w:eastAsia="de-DE"/>
        </w:rPr>
      </w:r>
      <w:r w:rsidR="00AE2220">
        <w:rPr>
          <w:noProof/>
          <w:lang w:eastAsia="de-DE"/>
        </w:rPr>
        <w:fldChar w:fldCharType="separate"/>
      </w:r>
      <w:r w:rsidR="007533F1">
        <w:t xml:space="preserve">Abbildung </w:t>
      </w:r>
      <w:r w:rsidR="007533F1">
        <w:rPr>
          <w:noProof/>
        </w:rPr>
        <w:t>45</w:t>
      </w:r>
      <w:r w:rsidR="00AE2220">
        <w:rPr>
          <w:noProof/>
          <w:lang w:eastAsia="de-DE"/>
        </w:rPr>
        <w:fldChar w:fldCharType="end"/>
      </w:r>
      <w:r w:rsidR="00AE2220">
        <w:rPr>
          <w:noProof/>
          <w:lang w:eastAsia="de-DE"/>
        </w:rPr>
        <w:t xml:space="preserve"> zu sehen. </w:t>
      </w:r>
    </w:p>
    <w:p w:rsidR="000432F9" w:rsidRDefault="00AE2220" w:rsidP="00740D76">
      <w:pPr>
        <w:rPr>
          <w:noProof/>
          <w:lang w:eastAsia="de-DE"/>
        </w:rPr>
      </w:pPr>
      <w:r>
        <w:rPr>
          <w:noProof/>
          <w:lang w:eastAsia="de-DE"/>
        </w:rPr>
        <w:t>Daneben</w:t>
      </w:r>
      <w:r w:rsidR="00645EB1">
        <w:rPr>
          <w:noProof/>
          <w:lang w:eastAsia="de-DE"/>
        </w:rPr>
        <w:t xml:space="preserve"> </w:t>
      </w:r>
      <w:r>
        <w:rPr>
          <w:noProof/>
          <w:lang w:eastAsia="de-DE"/>
        </w:rPr>
        <w:t xml:space="preserve">wurde </w:t>
      </w:r>
      <w:r w:rsidR="002F151B">
        <w:rPr>
          <w:noProof/>
          <w:lang w:eastAsia="de-DE"/>
        </w:rPr>
        <w:t>ein Verfahren zur Extraktion mehrerer</w:t>
      </w:r>
      <w:r>
        <w:rPr>
          <w:noProof/>
          <w:lang w:eastAsia="de-DE"/>
        </w:rPr>
        <w:t xml:space="preserve"> quadratischer </w:t>
      </w:r>
      <w:r w:rsidR="00DB4021">
        <w:rPr>
          <w:noProof/>
          <w:lang w:eastAsia="de-DE"/>
        </w:rPr>
        <w:t>Flicken</w:t>
      </w:r>
      <w:r>
        <w:rPr>
          <w:noProof/>
          <w:lang w:eastAsia="de-DE"/>
        </w:rPr>
        <w:t xml:space="preserve"> implementiert</w:t>
      </w:r>
      <w:r w:rsidR="00A84C9D">
        <w:rPr>
          <w:noProof/>
          <w:lang w:eastAsia="de-DE"/>
        </w:rPr>
        <w:t>, welche nachfolgend als Matrix-Patches bezeichnet werden</w:t>
      </w:r>
      <w:r w:rsidR="00A4235C">
        <w:rPr>
          <w:noProof/>
          <w:lang w:eastAsia="de-DE"/>
        </w:rPr>
        <w:t xml:space="preserve">. </w:t>
      </w:r>
      <w:r w:rsidR="00360A8F">
        <w:rPr>
          <w:noProof/>
          <w:lang w:eastAsia="de-DE"/>
        </w:rPr>
        <w:t>Zu diesem Zweck</w:t>
      </w:r>
      <w:r w:rsidR="00A4235C">
        <w:rPr>
          <w:noProof/>
          <w:lang w:eastAsia="de-DE"/>
        </w:rPr>
        <w:t xml:space="preserve"> wird </w:t>
      </w:r>
      <w:r w:rsidR="006C6F89">
        <w:rPr>
          <w:noProof/>
          <w:lang w:eastAsia="de-DE"/>
        </w:rPr>
        <w:t xml:space="preserve">zuerst </w:t>
      </w:r>
      <w:r w:rsidR="00360A8F">
        <w:rPr>
          <w:noProof/>
          <w:lang w:eastAsia="de-DE"/>
        </w:rPr>
        <w:t xml:space="preserve">ein Raster </w:t>
      </w:r>
      <w:r w:rsidR="00A4235C">
        <w:rPr>
          <w:noProof/>
          <w:lang w:eastAsia="de-DE"/>
        </w:rPr>
        <w:t>über das Bild gelegt</w:t>
      </w:r>
      <w:r w:rsidR="00FE4B59">
        <w:rPr>
          <w:noProof/>
          <w:lang w:eastAsia="de-DE"/>
        </w:rPr>
        <w:t>.</w:t>
      </w:r>
      <w:r w:rsidR="00726357" w:rsidRPr="00726357">
        <w:rPr>
          <w:rFonts w:ascii="Times New Roman" w:eastAsia="Times New Roman" w:hAnsi="Times New Roman" w:cs="Times New Roman"/>
          <w:color w:val="000000"/>
          <w:sz w:val="24"/>
          <w:szCs w:val="24"/>
          <w:lang w:eastAsia="de-DE"/>
        </w:rPr>
        <w:t xml:space="preserve"> </w:t>
      </w:r>
      <w:r w:rsidR="00726357" w:rsidRPr="00726357">
        <w:rPr>
          <w:noProof/>
        </w:rPr>
        <w:t>Anschließend werden die Zellen, die keine Hintergrundpixel enthalten, aus der Textur entnommen.</w:t>
      </w:r>
      <w:r w:rsidR="00A4235C">
        <w:rPr>
          <w:noProof/>
          <w:lang w:eastAsia="de-DE"/>
        </w:rPr>
        <w:t xml:space="preserve"> Die betroffenen Zellen sind in </w:t>
      </w:r>
      <w:r w:rsidR="00C92930">
        <w:rPr>
          <w:noProof/>
          <w:lang w:eastAsia="de-DE"/>
        </w:rPr>
        <w:fldChar w:fldCharType="begin"/>
      </w:r>
      <w:r w:rsidR="00C92930">
        <w:rPr>
          <w:noProof/>
          <w:lang w:eastAsia="de-DE"/>
        </w:rPr>
        <w:instrText xml:space="preserve"> REF _Ref476348345 \h </w:instrText>
      </w:r>
      <w:r w:rsidR="00C92930">
        <w:rPr>
          <w:noProof/>
          <w:lang w:eastAsia="de-DE"/>
        </w:rPr>
      </w:r>
      <w:r w:rsidR="00C92930">
        <w:rPr>
          <w:noProof/>
          <w:lang w:eastAsia="de-DE"/>
        </w:rPr>
        <w:fldChar w:fldCharType="separate"/>
      </w:r>
      <w:r w:rsidR="007533F1">
        <w:t xml:space="preserve">Abbildung </w:t>
      </w:r>
      <w:r w:rsidR="007533F1">
        <w:rPr>
          <w:noProof/>
        </w:rPr>
        <w:t>46</w:t>
      </w:r>
      <w:r w:rsidR="00C92930">
        <w:rPr>
          <w:noProof/>
          <w:lang w:eastAsia="de-DE"/>
        </w:rPr>
        <w:fldChar w:fldCharType="end"/>
      </w:r>
      <w:r w:rsidR="00C92930">
        <w:rPr>
          <w:noProof/>
          <w:lang w:eastAsia="de-DE"/>
        </w:rPr>
        <w:t xml:space="preserve"> beispielhaft abgebildet.</w:t>
      </w:r>
      <w:r w:rsidR="00E24BD6">
        <w:rPr>
          <w:noProof/>
          <w:lang w:eastAsia="de-DE"/>
        </w:rPr>
        <w:t xml:space="preserve"> Im Falle der </w:t>
      </w:r>
      <w:r w:rsidR="00AF5C19">
        <w:rPr>
          <w:noProof/>
          <w:lang w:eastAsia="de-DE"/>
        </w:rPr>
        <w:t xml:space="preserve">Beschreibung </w:t>
      </w:r>
      <w:r w:rsidR="0024530C">
        <w:rPr>
          <w:noProof/>
          <w:lang w:eastAsia="de-DE"/>
        </w:rPr>
        <w:t>der Matrix-Patches</w:t>
      </w:r>
      <w:r w:rsidR="00E24BD6">
        <w:rPr>
          <w:noProof/>
          <w:lang w:eastAsia="de-DE"/>
        </w:rPr>
        <w:t xml:space="preserve"> werden die einzelnen Flicken</w:t>
      </w:r>
      <w:r w:rsidR="008E06D8" w:rsidRPr="008E06D8">
        <w:rPr>
          <w:noProof/>
          <w:lang w:eastAsia="de-DE"/>
        </w:rPr>
        <w:t xml:space="preserve"> </w:t>
      </w:r>
      <w:r w:rsidR="008E06D8">
        <w:rPr>
          <w:noProof/>
          <w:lang w:eastAsia="de-DE"/>
        </w:rPr>
        <w:t>zunächst</w:t>
      </w:r>
      <w:r w:rsidR="00BF0A12">
        <w:rPr>
          <w:noProof/>
          <w:lang w:eastAsia="de-DE"/>
        </w:rPr>
        <w:t xml:space="preserve"> für sich</w:t>
      </w:r>
      <w:r w:rsidR="00E24BD6">
        <w:rPr>
          <w:noProof/>
          <w:lang w:eastAsia="de-DE"/>
        </w:rPr>
        <w:t xml:space="preserve"> beschrieben und die resultierenden Histogramme aufsummiert und normiert</w:t>
      </w:r>
      <w:r w:rsidR="00AA1006">
        <w:rPr>
          <w:noProof/>
          <w:lang w:eastAsia="de-DE"/>
        </w:rPr>
        <w:t>. Das summierte Histogramm</w:t>
      </w:r>
      <w:r w:rsidR="00E24BD6">
        <w:rPr>
          <w:noProof/>
          <w:lang w:eastAsia="de-DE"/>
        </w:rPr>
        <w:t xml:space="preserve"> k</w:t>
      </w:r>
      <w:r w:rsidR="00AA1006">
        <w:rPr>
          <w:noProof/>
          <w:lang w:eastAsia="de-DE"/>
        </w:rPr>
        <w:t>a</w:t>
      </w:r>
      <w:r w:rsidR="00E24BD6">
        <w:rPr>
          <w:noProof/>
          <w:lang w:eastAsia="de-DE"/>
        </w:rPr>
        <w:t xml:space="preserve">nn </w:t>
      </w:r>
      <w:r w:rsidR="00140D58">
        <w:rPr>
          <w:noProof/>
          <w:lang w:eastAsia="de-DE"/>
        </w:rPr>
        <w:t>anschließend</w:t>
      </w:r>
      <w:r w:rsidR="00E24BD6">
        <w:rPr>
          <w:noProof/>
          <w:lang w:eastAsia="de-DE"/>
        </w:rPr>
        <w:t xml:space="preserve"> als Featurevektor für die Klassifizierung verwende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0"/>
        <w:gridCol w:w="4586"/>
      </w:tblGrid>
      <w:tr w:rsidR="00645EB1" w:rsidTr="0012026D">
        <w:tc>
          <w:tcPr>
            <w:tcW w:w="3850" w:type="dxa"/>
          </w:tcPr>
          <w:p w:rsidR="00645EB1" w:rsidRDefault="00645EB1" w:rsidP="00740D76">
            <w:pPr>
              <w:rPr>
                <w:noProof/>
                <w:lang w:eastAsia="de-DE"/>
              </w:rPr>
            </w:pPr>
            <w:r>
              <w:rPr>
                <w:noProof/>
                <w:lang w:eastAsia="de-DE"/>
              </w:rPr>
              <w:lastRenderedPageBreak/>
              <w:drawing>
                <wp:inline distT="0" distB="0" distL="0" distR="0" wp14:anchorId="29ADB0E8" wp14:editId="07687FF6">
                  <wp:extent cx="2408492" cy="2254102"/>
                  <wp:effectExtent l="0" t="0" r="0" b="0"/>
                  <wp:docPr id="380" name="Grafik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5"/>
                          <a:srcRect l="55118" t="37444" r="29528" b="37010"/>
                          <a:stretch/>
                        </pic:blipFill>
                        <pic:spPr bwMode="auto">
                          <a:xfrm>
                            <a:off x="0" y="0"/>
                            <a:ext cx="2414139" cy="2259387"/>
                          </a:xfrm>
                          <a:prstGeom prst="rect">
                            <a:avLst/>
                          </a:prstGeom>
                          <a:ln>
                            <a:noFill/>
                          </a:ln>
                          <a:extLst>
                            <a:ext uri="{53640926-AAD7-44D8-BBD7-CCE9431645EC}">
                              <a14:shadowObscured xmlns:a14="http://schemas.microsoft.com/office/drawing/2010/main"/>
                            </a:ext>
                          </a:extLst>
                        </pic:spPr>
                      </pic:pic>
                    </a:graphicData>
                  </a:graphic>
                </wp:inline>
              </w:drawing>
            </w:r>
          </w:p>
          <w:p w:rsidR="00645EB1" w:rsidRDefault="00645EB1" w:rsidP="00A337FE">
            <w:pPr>
              <w:pStyle w:val="Beschriftung"/>
              <w:jc w:val="left"/>
              <w:rPr>
                <w:noProof/>
                <w:lang w:eastAsia="de-DE"/>
              </w:rPr>
            </w:pPr>
            <w:bookmarkStart w:id="160" w:name="_Ref476348051"/>
            <w:bookmarkStart w:id="161" w:name="_Toc476722523"/>
            <w:r>
              <w:t xml:space="preserve">Abbildung </w:t>
            </w:r>
            <w:r w:rsidR="00C216BB">
              <w:fldChar w:fldCharType="begin"/>
            </w:r>
            <w:r w:rsidR="00C216BB">
              <w:instrText xml:space="preserve"> SEQ Abbildung \* ARABIC </w:instrText>
            </w:r>
            <w:r w:rsidR="00C216BB">
              <w:fldChar w:fldCharType="separate"/>
            </w:r>
            <w:r w:rsidR="007533F1">
              <w:rPr>
                <w:noProof/>
              </w:rPr>
              <w:t>45</w:t>
            </w:r>
            <w:r w:rsidR="00C216BB">
              <w:rPr>
                <w:noProof/>
              </w:rPr>
              <w:fldChar w:fldCharType="end"/>
            </w:r>
            <w:bookmarkEnd w:id="160"/>
            <w:r>
              <w:t xml:space="preserve"> - kreisrunder Texturpatch</w:t>
            </w:r>
            <w:bookmarkEnd w:id="161"/>
            <w:r>
              <w:t xml:space="preserve"> </w:t>
            </w:r>
          </w:p>
        </w:tc>
        <w:tc>
          <w:tcPr>
            <w:tcW w:w="4586" w:type="dxa"/>
          </w:tcPr>
          <w:p w:rsidR="00645EB1" w:rsidRDefault="00645EB1" w:rsidP="00740D76">
            <w:pPr>
              <w:rPr>
                <w:noProof/>
                <w:lang w:eastAsia="de-DE"/>
              </w:rPr>
            </w:pPr>
          </w:p>
          <w:p w:rsidR="00645EB1" w:rsidRDefault="00645EB1" w:rsidP="00645EB1">
            <w:pPr>
              <w:keepNext/>
              <w:rPr>
                <w:noProof/>
                <w:lang w:eastAsia="de-DE"/>
              </w:rPr>
            </w:pPr>
            <w:r>
              <w:rPr>
                <w:noProof/>
                <w:lang w:eastAsia="de-DE"/>
              </w:rPr>
              <w:drawing>
                <wp:inline distT="0" distB="0" distL="0" distR="0" wp14:anchorId="4F01C560" wp14:editId="11FDD8E2">
                  <wp:extent cx="2892056" cy="2005777"/>
                  <wp:effectExtent l="0" t="0" r="3810" b="0"/>
                  <wp:docPr id="379" name="Grafik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6"/>
                          <a:srcRect l="50983" t="35695" r="24607" b="34210"/>
                          <a:stretch/>
                        </pic:blipFill>
                        <pic:spPr bwMode="auto">
                          <a:xfrm>
                            <a:off x="0" y="0"/>
                            <a:ext cx="2891701" cy="2005531"/>
                          </a:xfrm>
                          <a:prstGeom prst="rect">
                            <a:avLst/>
                          </a:prstGeom>
                          <a:ln>
                            <a:noFill/>
                          </a:ln>
                          <a:extLst>
                            <a:ext uri="{53640926-AAD7-44D8-BBD7-CCE9431645EC}">
                              <a14:shadowObscured xmlns:a14="http://schemas.microsoft.com/office/drawing/2010/main"/>
                            </a:ext>
                          </a:extLst>
                        </pic:spPr>
                      </pic:pic>
                    </a:graphicData>
                  </a:graphic>
                </wp:inline>
              </w:drawing>
            </w:r>
          </w:p>
          <w:p w:rsidR="00645EB1" w:rsidRDefault="00645EB1" w:rsidP="009E2468">
            <w:pPr>
              <w:pStyle w:val="Beschriftung"/>
              <w:rPr>
                <w:noProof/>
                <w:lang w:eastAsia="de-DE"/>
              </w:rPr>
            </w:pPr>
            <w:bookmarkStart w:id="162" w:name="_Ref476348345"/>
            <w:bookmarkStart w:id="163" w:name="_Toc476722524"/>
            <w:r>
              <w:t xml:space="preserve">Abbildung </w:t>
            </w:r>
            <w:r w:rsidR="00C216BB">
              <w:fldChar w:fldCharType="begin"/>
            </w:r>
            <w:r w:rsidR="00C216BB">
              <w:instrText xml:space="preserve"> SEQ Abbildung \* ARABIC </w:instrText>
            </w:r>
            <w:r w:rsidR="00C216BB">
              <w:fldChar w:fldCharType="separate"/>
            </w:r>
            <w:r w:rsidR="007533F1">
              <w:rPr>
                <w:noProof/>
              </w:rPr>
              <w:t>46</w:t>
            </w:r>
            <w:r w:rsidR="00C216BB">
              <w:rPr>
                <w:noProof/>
              </w:rPr>
              <w:fldChar w:fldCharType="end"/>
            </w:r>
            <w:bookmarkEnd w:id="162"/>
            <w:r>
              <w:t xml:space="preserve"> - Markierung der Positionen von mehreren </w:t>
            </w:r>
            <w:r w:rsidR="009E2468">
              <w:t>Matrix-</w:t>
            </w:r>
            <w:r>
              <w:t>Patches (grüne Quadrate)</w:t>
            </w:r>
            <w:bookmarkEnd w:id="163"/>
            <w:r w:rsidR="00A337FE">
              <w:t xml:space="preserve"> </w:t>
            </w:r>
          </w:p>
        </w:tc>
      </w:tr>
    </w:tbl>
    <w:p w:rsidR="005A190D" w:rsidRDefault="00AE2220" w:rsidP="005A190D">
      <w:pPr>
        <w:rPr>
          <w:rFonts w:ascii="Calibri" w:hAnsi="Calibri" w:cs="Times New Roman"/>
          <w:noProof/>
          <w:szCs w:val="24"/>
        </w:rPr>
      </w:pPr>
      <w:r>
        <w:rPr>
          <w:rFonts w:ascii="Calibri" w:hAnsi="Calibri" w:cs="Times New Roman"/>
          <w:noProof/>
          <w:szCs w:val="24"/>
        </w:rPr>
        <w:t xml:space="preserve">Bei der Evaluation des Systems fiel auf, dass die </w:t>
      </w:r>
      <w:r w:rsidR="005A190D">
        <w:rPr>
          <w:rFonts w:ascii="Calibri" w:hAnsi="Calibri" w:cs="Times New Roman"/>
          <w:noProof/>
          <w:szCs w:val="24"/>
        </w:rPr>
        <w:t>Local Binary Pattern</w:t>
      </w:r>
      <w:r w:rsidR="00603DB0">
        <w:rPr>
          <w:rFonts w:ascii="Calibri" w:hAnsi="Calibri" w:cs="Times New Roman"/>
          <w:noProof/>
          <w:szCs w:val="24"/>
        </w:rPr>
        <w:t xml:space="preserve"> </w:t>
      </w:r>
      <w:r>
        <w:rPr>
          <w:rFonts w:ascii="Calibri" w:hAnsi="Calibri" w:cs="Times New Roman"/>
          <w:noProof/>
          <w:szCs w:val="24"/>
        </w:rPr>
        <w:t>keine zufriedenstellenden Ergebnisse in der Klassifizierung liefern</w:t>
      </w:r>
      <w:r w:rsidR="00861533">
        <w:rPr>
          <w:rFonts w:ascii="Calibri" w:hAnsi="Calibri" w:cs="Times New Roman"/>
          <w:noProof/>
          <w:szCs w:val="24"/>
        </w:rPr>
        <w:t xml:space="preserve">, weder </w:t>
      </w:r>
      <w:r w:rsidR="000E0E17">
        <w:rPr>
          <w:rFonts w:ascii="Calibri" w:hAnsi="Calibri" w:cs="Times New Roman"/>
          <w:noProof/>
          <w:szCs w:val="24"/>
        </w:rPr>
        <w:t>bei Anwendung</w:t>
      </w:r>
      <w:r w:rsidR="00861533">
        <w:rPr>
          <w:rFonts w:ascii="Calibri" w:hAnsi="Calibri" w:cs="Times New Roman"/>
          <w:noProof/>
          <w:szCs w:val="24"/>
        </w:rPr>
        <w:t xml:space="preserve"> auf die </w:t>
      </w:r>
      <w:r w:rsidR="00C669D7">
        <w:rPr>
          <w:rFonts w:ascii="Calibri" w:hAnsi="Calibri" w:cs="Times New Roman"/>
          <w:noProof/>
          <w:szCs w:val="24"/>
        </w:rPr>
        <w:t>Patches</w:t>
      </w:r>
      <w:r w:rsidR="00861533">
        <w:rPr>
          <w:rFonts w:ascii="Calibri" w:hAnsi="Calibri" w:cs="Times New Roman"/>
          <w:noProof/>
          <w:szCs w:val="24"/>
        </w:rPr>
        <w:t xml:space="preserve">, noch </w:t>
      </w:r>
      <w:r w:rsidR="00750011">
        <w:rPr>
          <w:rFonts w:ascii="Calibri" w:hAnsi="Calibri" w:cs="Times New Roman"/>
          <w:noProof/>
          <w:szCs w:val="24"/>
        </w:rPr>
        <w:t xml:space="preserve">bei Anwendung </w:t>
      </w:r>
      <w:r w:rsidR="00861533">
        <w:rPr>
          <w:rFonts w:ascii="Calibri" w:hAnsi="Calibri" w:cs="Times New Roman"/>
          <w:noProof/>
          <w:szCs w:val="24"/>
        </w:rPr>
        <w:t>auf das ganze Bild</w:t>
      </w:r>
      <w:r>
        <w:rPr>
          <w:rFonts w:ascii="Calibri" w:hAnsi="Calibri" w:cs="Times New Roman"/>
          <w:noProof/>
          <w:szCs w:val="24"/>
        </w:rPr>
        <w:t xml:space="preserve">. </w:t>
      </w:r>
    </w:p>
    <w:p w:rsidR="00F00741" w:rsidRDefault="005D7BF4" w:rsidP="00F00741">
      <w:pPr>
        <w:rPr>
          <w:rFonts w:ascii="Calibri" w:hAnsi="Calibri" w:cs="Times New Roman"/>
          <w:noProof/>
          <w:szCs w:val="24"/>
        </w:rPr>
      </w:pPr>
      <w:r>
        <w:rPr>
          <w:rFonts w:ascii="Calibri" w:hAnsi="Calibri" w:cs="Times New Roman"/>
          <w:noProof/>
          <w:szCs w:val="24"/>
        </w:rPr>
        <w:t>Deshalb wurde eine Alternative mit Hilfe der</w:t>
      </w:r>
      <w:r w:rsidR="00744D0A">
        <w:rPr>
          <w:rFonts w:ascii="Calibri" w:hAnsi="Calibri" w:cs="Times New Roman"/>
          <w:noProof/>
          <w:szCs w:val="24"/>
        </w:rPr>
        <w:t xml:space="preserve"> erwähnten Gaborfilter</w:t>
      </w:r>
      <w:r>
        <w:rPr>
          <w:rFonts w:ascii="Calibri" w:hAnsi="Calibri" w:cs="Times New Roman"/>
          <w:noProof/>
          <w:szCs w:val="24"/>
        </w:rPr>
        <w:t xml:space="preserve"> </w:t>
      </w:r>
      <w:r w:rsidR="00C72DAD">
        <w:rPr>
          <w:rFonts w:ascii="Calibri" w:hAnsi="Calibri" w:cs="Times New Roman"/>
          <w:noProof/>
          <w:szCs w:val="24"/>
        </w:rPr>
        <w:t>entwickelt</w:t>
      </w:r>
      <w:r>
        <w:rPr>
          <w:rFonts w:ascii="Calibri" w:hAnsi="Calibri" w:cs="Times New Roman"/>
          <w:noProof/>
          <w:szCs w:val="24"/>
        </w:rPr>
        <w:t xml:space="preserve">. </w:t>
      </w:r>
      <w:r w:rsidR="00744D0A">
        <w:rPr>
          <w:rFonts w:ascii="Calibri" w:hAnsi="Calibri" w:cs="Times New Roman"/>
          <w:noProof/>
          <w:szCs w:val="24"/>
        </w:rPr>
        <w:t xml:space="preserve">Diese berechnet für jede Antwort eines Filters aus der Filterbank die Mittelwerte und Varianzen und fügt die Ergebnisse geordnet zu einem Featurevektor zusammen. </w:t>
      </w:r>
      <w:r w:rsidR="0020102E">
        <w:rPr>
          <w:rFonts w:ascii="Calibri" w:hAnsi="Calibri" w:cs="Times New Roman"/>
          <w:noProof/>
          <w:szCs w:val="24"/>
        </w:rPr>
        <w:t xml:space="preserve">Die </w:t>
      </w:r>
      <w:r w:rsidR="00754229">
        <w:rPr>
          <w:rFonts w:ascii="Calibri" w:hAnsi="Calibri" w:cs="Times New Roman"/>
          <w:noProof/>
          <w:szCs w:val="24"/>
        </w:rPr>
        <w:t xml:space="preserve">erstellte </w:t>
      </w:r>
      <w:r w:rsidR="0020102E">
        <w:rPr>
          <w:rFonts w:ascii="Calibri" w:hAnsi="Calibri" w:cs="Times New Roman"/>
          <w:noProof/>
          <w:szCs w:val="24"/>
        </w:rPr>
        <w:t xml:space="preserve">Filterbank </w:t>
      </w:r>
      <w:r w:rsidR="00744D0A">
        <w:rPr>
          <w:rFonts w:ascii="Calibri" w:hAnsi="Calibri" w:cs="Times New Roman"/>
          <w:noProof/>
          <w:szCs w:val="24"/>
        </w:rPr>
        <w:t xml:space="preserve">umfasst Filter mit Kombinationen variierender Orientierung </w:t>
      </w:r>
      <w:r w:rsidR="00744D0A" w:rsidRPr="00EC5592">
        <w:t>θ</w:t>
      </w:r>
      <w:r w:rsidR="00744D0A">
        <w:rPr>
          <w:rFonts w:ascii="Calibri" w:hAnsi="Calibri" w:cs="Times New Roman"/>
          <w:noProof/>
          <w:szCs w:val="24"/>
        </w:rPr>
        <w:t xml:space="preserve">, Wellenlänge </w:t>
      </w:r>
      <w:r w:rsidR="00744D0A" w:rsidRPr="00EC5592">
        <w:rPr>
          <w:i/>
        </w:rPr>
        <w:t>λ</w:t>
      </w:r>
      <w:r w:rsidR="00744D0A">
        <w:rPr>
          <w:rFonts w:ascii="Calibri" w:hAnsi="Calibri" w:cs="Times New Roman"/>
          <w:noProof/>
          <w:szCs w:val="24"/>
        </w:rPr>
        <w:t xml:space="preserve"> und Standardabweichung </w:t>
      </w:r>
      <w:r w:rsidR="00744D0A" w:rsidRPr="0037367E">
        <w:rPr>
          <w:i/>
        </w:rPr>
        <w:t>σ</w:t>
      </w:r>
      <w:r w:rsidR="00744D0A">
        <w:rPr>
          <w:rFonts w:ascii="Calibri" w:hAnsi="Calibri" w:cs="Times New Roman"/>
          <w:noProof/>
          <w:szCs w:val="24"/>
        </w:rPr>
        <w:t xml:space="preserve">. </w:t>
      </w:r>
      <w:r w:rsidR="0020102E">
        <w:rPr>
          <w:rFonts w:ascii="Calibri" w:hAnsi="Calibri" w:cs="Times New Roman"/>
          <w:noProof/>
          <w:szCs w:val="24"/>
        </w:rPr>
        <w:t xml:space="preserve">Die Anwendung dieses </w:t>
      </w:r>
      <w:r w:rsidR="00B26534">
        <w:rPr>
          <w:rFonts w:ascii="Calibri" w:hAnsi="Calibri" w:cs="Times New Roman"/>
          <w:noProof/>
          <w:szCs w:val="24"/>
        </w:rPr>
        <w:t>Gabor-</w:t>
      </w:r>
      <w:r w:rsidR="0020102E">
        <w:rPr>
          <w:rFonts w:ascii="Calibri" w:hAnsi="Calibri" w:cs="Times New Roman"/>
          <w:noProof/>
          <w:szCs w:val="24"/>
        </w:rPr>
        <w:t xml:space="preserve">Features kann analog zu den Local Binary Patterns auf dem ganzen Bild oder </w:t>
      </w:r>
      <w:r w:rsidR="00744D0A">
        <w:rPr>
          <w:rFonts w:ascii="Calibri" w:hAnsi="Calibri" w:cs="Times New Roman"/>
          <w:noProof/>
          <w:szCs w:val="24"/>
        </w:rPr>
        <w:t xml:space="preserve">auf </w:t>
      </w:r>
      <w:r w:rsidR="0020102E">
        <w:rPr>
          <w:rFonts w:ascii="Calibri" w:hAnsi="Calibri" w:cs="Times New Roman"/>
          <w:noProof/>
          <w:szCs w:val="24"/>
        </w:rPr>
        <w:t xml:space="preserve">den Texturflicken erfolgen. </w:t>
      </w:r>
    </w:p>
    <w:p w:rsidR="004208F5" w:rsidRDefault="005D64CE" w:rsidP="00A142C5">
      <w:pPr>
        <w:pStyle w:val="berschrift2"/>
        <w:numPr>
          <w:ilvl w:val="1"/>
          <w:numId w:val="1"/>
        </w:numPr>
      </w:pPr>
      <w:bookmarkStart w:id="164" w:name="_Ref476412422"/>
      <w:bookmarkStart w:id="165" w:name="_Toc476722450"/>
      <w:r>
        <w:t xml:space="preserve">Umgesetzte </w:t>
      </w:r>
      <w:r w:rsidR="00EC5C48">
        <w:t>Codebücher</w:t>
      </w:r>
      <w:bookmarkEnd w:id="164"/>
      <w:bookmarkEnd w:id="165"/>
    </w:p>
    <w:p w:rsidR="002537B5" w:rsidRDefault="00835094" w:rsidP="002537B5">
      <w:r>
        <w:t xml:space="preserve">Die Aufgabe der abstrakten </w:t>
      </w:r>
      <w:r w:rsidR="00EC5C48">
        <w:t>Codebuch</w:t>
      </w:r>
      <w:r>
        <w:t xml:space="preserve">-Klasse ist die Delegation von Anfragen bezüglich Training des </w:t>
      </w:r>
      <w:r w:rsidR="006507B4">
        <w:t>Codebuchs</w:t>
      </w:r>
      <w:r>
        <w:t xml:space="preserve"> oder Transformation eines Features an die </w:t>
      </w:r>
      <w:r w:rsidR="00EF7EB2">
        <w:t>konkreten Implementi</w:t>
      </w:r>
      <w:r w:rsidR="00EF7EB2">
        <w:t>e</w:t>
      </w:r>
      <w:r w:rsidR="00EF7EB2">
        <w:t>rungen</w:t>
      </w:r>
      <w:r>
        <w:t xml:space="preserve">. </w:t>
      </w:r>
      <w:r w:rsidR="002537B5">
        <w:t xml:space="preserve">Jede konkrete </w:t>
      </w:r>
      <w:r w:rsidR="00EC5C48">
        <w:t>Codebuch</w:t>
      </w:r>
      <w:r w:rsidR="002537B5">
        <w:t xml:space="preserve">-Klasse muss </w:t>
      </w:r>
      <w:r w:rsidR="003B5B83">
        <w:t>selbst</w:t>
      </w:r>
      <w:r w:rsidR="002537B5">
        <w:t xml:space="preserve"> entscheiden, welche Daten</w:t>
      </w:r>
      <w:r w:rsidR="0043334E">
        <w:t xml:space="preserve"> und Attribute</w:t>
      </w:r>
      <w:r w:rsidR="002537B5">
        <w:t xml:space="preserve"> sie</w:t>
      </w:r>
      <w:r w:rsidR="00924CCC">
        <w:t xml:space="preserve"> nach dem Trai</w:t>
      </w:r>
      <w:r w:rsidR="000B3811">
        <w:t>n</w:t>
      </w:r>
      <w:r w:rsidR="00924CCC">
        <w:t>ing</w:t>
      </w:r>
      <w:r w:rsidR="002537B5">
        <w:t xml:space="preserve"> für </w:t>
      </w:r>
      <w:r w:rsidR="00515B12">
        <w:t>die Persistenz</w:t>
      </w:r>
      <w:r w:rsidR="002537B5">
        <w:t xml:space="preserve"> in der Datenhaltung und ihre </w:t>
      </w:r>
      <w:r w:rsidR="00184ED9">
        <w:t>anschli</w:t>
      </w:r>
      <w:r w:rsidR="00184ED9">
        <w:t>e</w:t>
      </w:r>
      <w:r w:rsidR="00184ED9">
        <w:t xml:space="preserve">ßende </w:t>
      </w:r>
      <w:r w:rsidR="002537B5">
        <w:t>Wiederherstellung benötigt.</w:t>
      </w:r>
    </w:p>
    <w:p w:rsidR="00835094" w:rsidRDefault="00A84AF1" w:rsidP="00776137">
      <w:r>
        <w:t xml:space="preserve">Die abstrakte </w:t>
      </w:r>
      <w:r w:rsidR="00EC5C48">
        <w:t>Codebuch</w:t>
      </w:r>
      <w:r>
        <w:t>-Klasse</w:t>
      </w:r>
      <w:r w:rsidR="00835094">
        <w:t xml:space="preserve"> hält die Informationen über die Länge des zu bildenden Wörterbuchs, die es anhand der gewünschten </w:t>
      </w:r>
      <w:proofErr w:type="spellStart"/>
      <w:r w:rsidR="00835094">
        <w:t>Histogrammlänge</w:t>
      </w:r>
      <w:proofErr w:type="spellEnd"/>
      <w:r w:rsidR="00835094">
        <w:t xml:space="preserve"> des zugehörigen </w:t>
      </w:r>
      <w:proofErr w:type="spellStart"/>
      <w:r w:rsidR="00835094">
        <w:t>Featur</w:t>
      </w:r>
      <w:r w:rsidR="00835094">
        <w:t>e</w:t>
      </w:r>
      <w:r w:rsidR="00835094">
        <w:t>typs</w:t>
      </w:r>
      <w:proofErr w:type="spellEnd"/>
      <w:r w:rsidR="00EA0536">
        <w:t xml:space="preserve"> ermittelt</w:t>
      </w:r>
      <w:r w:rsidR="00835094">
        <w:t>.</w:t>
      </w:r>
      <w:r w:rsidR="00EA0536">
        <w:t xml:space="preserve"> Da im Falle des Independent </w:t>
      </w:r>
      <w:proofErr w:type="spellStart"/>
      <w:r w:rsidR="00EA0536">
        <w:t>Inner</w:t>
      </w:r>
      <w:proofErr w:type="spellEnd"/>
      <w:r w:rsidR="00EA0536">
        <w:t xml:space="preserve"> </w:t>
      </w:r>
      <w:proofErr w:type="spellStart"/>
      <w:r w:rsidR="00EA0536">
        <w:t>Distance</w:t>
      </w:r>
      <w:proofErr w:type="spellEnd"/>
      <w:r w:rsidR="00EA0536">
        <w:t xml:space="preserve"> Shape </w:t>
      </w:r>
      <w:proofErr w:type="spellStart"/>
      <w:r w:rsidR="00EA0536">
        <w:t>Context</w:t>
      </w:r>
      <w:proofErr w:type="spellEnd"/>
      <w:r w:rsidR="00EA0536">
        <w:t xml:space="preserve"> für jede Stufe ein eigenes </w:t>
      </w:r>
      <w:proofErr w:type="spellStart"/>
      <w:r w:rsidR="00EC5C48">
        <w:t>Codebuch</w:t>
      </w:r>
      <w:proofErr w:type="spellEnd"/>
      <w:r w:rsidR="00EA0536">
        <w:t xml:space="preserve"> benötigt wird, kann die abstrakte Klasse auch mehrere </w:t>
      </w:r>
      <w:r w:rsidR="00EC5C48">
        <w:t>Codebücher</w:t>
      </w:r>
      <w:r w:rsidR="00EA0536">
        <w:t xml:space="preserve"> gleichzeitig halten. Beim Training werden in diesem Fall die Stufen getrennt behandelt und eigenständige Wörterbücher erlernt.  Bei der Transformation </w:t>
      </w:r>
      <w:r w:rsidR="00EF7EB2">
        <w:t xml:space="preserve">werden </w:t>
      </w:r>
      <w:r w:rsidR="00EA0536">
        <w:t xml:space="preserve">die Werte jeder Stufe </w:t>
      </w:r>
      <w:r w:rsidR="00EA0536">
        <w:lastRenderedPageBreak/>
        <w:t xml:space="preserve">mit dem jeweiligen Wörterbuch umgewandelt und anschließend in der Reihenfolge </w:t>
      </w:r>
      <w:r w:rsidR="00EF7EB2">
        <w:t xml:space="preserve">der Stufen </w:t>
      </w:r>
      <w:r w:rsidR="00EA0536">
        <w:t xml:space="preserve">miteinander </w:t>
      </w:r>
      <w:proofErr w:type="spellStart"/>
      <w:r w:rsidR="00EA0536">
        <w:t>konkateniert</w:t>
      </w:r>
      <w:proofErr w:type="spellEnd"/>
      <w:r w:rsidR="00EA0536">
        <w:t xml:space="preserve">, so dass ein eindimensionaler </w:t>
      </w:r>
      <w:proofErr w:type="spellStart"/>
      <w:r w:rsidR="00EA0536">
        <w:t>Featurevektor</w:t>
      </w:r>
      <w:proofErr w:type="spellEnd"/>
      <w:r w:rsidR="00EA0536">
        <w:t xml:space="preserve"> entsteht.</w:t>
      </w:r>
    </w:p>
    <w:p w:rsidR="001B186B" w:rsidRDefault="00604BC0" w:rsidP="00776137">
      <w:r>
        <w:t xml:space="preserve">Speziell für die </w:t>
      </w:r>
      <w:r w:rsidR="00816B93">
        <w:t xml:space="preserve">Umwandlung der Histogramme des </w:t>
      </w:r>
      <w:proofErr w:type="spellStart"/>
      <w:r w:rsidR="00816B93">
        <w:t>Inner</w:t>
      </w:r>
      <w:proofErr w:type="spellEnd"/>
      <w:r w:rsidR="00816B93">
        <w:t xml:space="preserve"> </w:t>
      </w:r>
      <w:proofErr w:type="spellStart"/>
      <w:r w:rsidR="00816B93">
        <w:t>Distance</w:t>
      </w:r>
      <w:proofErr w:type="spellEnd"/>
      <w:r w:rsidR="00816B93">
        <w:t xml:space="preserve"> Shape </w:t>
      </w:r>
      <w:proofErr w:type="spellStart"/>
      <w:r w:rsidR="00816B93">
        <w:t>Context</w:t>
      </w:r>
      <w:proofErr w:type="spellEnd"/>
      <w:r w:rsidR="00816B93">
        <w:t xml:space="preserve"> </w:t>
      </w:r>
      <w:r w:rsidR="003800C4">
        <w:t xml:space="preserve">und seiner Erweiterung </w:t>
      </w:r>
      <w:r w:rsidR="00816B93">
        <w:t xml:space="preserve">wurde ein Wörterbuch </w:t>
      </w:r>
      <w:r w:rsidR="00281D29">
        <w:t>für das sogenannte „</w:t>
      </w:r>
      <w:proofErr w:type="spellStart"/>
      <w:r w:rsidR="00B60543">
        <w:t>S</w:t>
      </w:r>
      <w:r w:rsidR="00281D29" w:rsidRPr="00281D29">
        <w:t>parse</w:t>
      </w:r>
      <w:proofErr w:type="spellEnd"/>
      <w:r w:rsidR="00281D29" w:rsidRPr="00281D29">
        <w:t xml:space="preserve"> </w:t>
      </w:r>
      <w:proofErr w:type="spellStart"/>
      <w:r w:rsidR="00B60543">
        <w:t>D</w:t>
      </w:r>
      <w:r w:rsidR="00281D29" w:rsidRPr="00281D29">
        <w:t>ictionary</w:t>
      </w:r>
      <w:proofErr w:type="spellEnd"/>
      <w:r w:rsidR="00281D29" w:rsidRPr="00281D29">
        <w:t xml:space="preserve"> </w:t>
      </w:r>
      <w:r w:rsidR="00B60543">
        <w:t>L</w:t>
      </w:r>
      <w:r w:rsidR="00281D29" w:rsidRPr="00281D29">
        <w:t>earning</w:t>
      </w:r>
      <w:r w:rsidR="00281D29">
        <w:t xml:space="preserve">“ </w:t>
      </w:r>
      <w:r w:rsidR="00816B93">
        <w:t xml:space="preserve">umgesetzt. </w:t>
      </w:r>
      <w:r w:rsidR="006002DE">
        <w:t>Die Aufgabe des Wörterbuchs ist es, die</w:t>
      </w:r>
      <w:r w:rsidR="001B186B">
        <w:t xml:space="preserve"> </w:t>
      </w:r>
      <w:r w:rsidR="006002DE">
        <w:t>Menge der extrahierten</w:t>
      </w:r>
      <w:r w:rsidR="001B186B">
        <w:t xml:space="preserve"> Shape-</w:t>
      </w:r>
      <w:proofErr w:type="spellStart"/>
      <w:r w:rsidR="001B186B">
        <w:t>Context</w:t>
      </w:r>
      <w:proofErr w:type="spellEnd"/>
      <w:r w:rsidR="00742AED">
        <w:t>-Vektoren</w:t>
      </w:r>
      <w:r w:rsidR="001B186B">
        <w:t xml:space="preserve"> </w:t>
      </w:r>
      <w:r w:rsidR="006002DE">
        <w:t xml:space="preserve">zu reduzieren, indem </w:t>
      </w:r>
      <w:r w:rsidR="00C83DD6">
        <w:t>diese</w:t>
      </w:r>
      <w:r w:rsidR="006002DE">
        <w:t xml:space="preserve"> in </w:t>
      </w:r>
      <w:r w:rsidR="005C0280">
        <w:t>ihre</w:t>
      </w:r>
      <w:r w:rsidR="006002DE">
        <w:t xml:space="preserve"> </w:t>
      </w:r>
      <w:r w:rsidR="00742AED">
        <w:t xml:space="preserve">Atome </w:t>
      </w:r>
      <w:r w:rsidR="006002DE">
        <w:t>zerlegt werden.</w:t>
      </w:r>
      <w:r w:rsidR="00742AED">
        <w:t xml:space="preserve"> Mit Atomen werden die Linearkombinationen bezeichnet, </w:t>
      </w:r>
      <w:r w:rsidR="00CA003B">
        <w:t xml:space="preserve">aus </w:t>
      </w:r>
      <w:r w:rsidR="00742AED">
        <w:t xml:space="preserve"> denen sich die Vektoren </w:t>
      </w:r>
      <w:r w:rsidR="00CA003B">
        <w:t>komponieren</w:t>
      </w:r>
      <w:r w:rsidR="00742AED">
        <w:t xml:space="preserve"> lassen.</w:t>
      </w:r>
    </w:p>
    <w:p w:rsidR="00FE2137" w:rsidRDefault="00174FE0" w:rsidP="00776137">
      <w:r>
        <w:t xml:space="preserve">Angelehnt an die Arbeit von </w:t>
      </w:r>
      <w:r w:rsidR="00A42168">
        <w:fldChar w:fldCharType="begin" w:fldLock="1"/>
      </w:r>
      <w:r w:rsidR="003D6C38">
        <w:instrText>ADDIN CSL_CITATION { "citationItems" : [ { "id" : "ITEM-1", "itemData" : { "DOI" : "10.1016/j.patcog.2015.04.004", "ISSN" : "00313203", "abstract" : "Plant identification is required by all walks of life, from professionals to the general public. Nevertheless, it is not an easy job but requires specialized knowledge. In this paper, we propose a new method for plant identification using shapes of their leaves. Different from existing studies which target at simple leaves, the proposed method can accurately recognize both simple and compound leaves. In specifics, we propose a novel feature that captures global and local shape information independently so that they can be examined individually during classification. Furthermore, we advocate that when comparing two leaf individuals it is better to \u201ccount\u201d the number of certain shape patterns rather than to match the extracted shape features in a point-wise manner. The proposed counting-based shape descriptor is not only discriminative for classification but also computationally fast and storage cheap. Experiments conducted on five leaf image datasets demonstrate that our algorithm significantly outperforms the state-of-the-art methods in terms of recognition accuracy, efficiency and storage requirement.", "author" : [ { "dropping-particle" : "", "family" : "Zhao", "given" : "Cong", "non-dropping-particle" : "", "parse-names" : false, "suffix" : "" }, { "dropping-particle" : "", "family" : "Chan", "given" : "Sharon S.F.", "non-dropping-particle" : "", "parse-names" : false, "suffix" : "" }, { "dropping-particle" : "", "family" : "Cham", "given" : "Wai-Kuen", "non-dropping-particle" : "", "parse-names" : false, "suffix" : "" }, { "dropping-particle" : "", "family" : "Chu", "given" : "L.M.", "non-dropping-particle" : "", "parse-names" : false, "suffix" : "" } ], "container-title" : "Pattern Recognition", "id" : "ITEM-1", "issue" : "10", "issued" : { "date-parts" : [ [ "2015" ] ] }, "page" : "3203-3215", "publisher" : "Elsevier", "title" : "Plant identification using leaf shapes\u2014A pattern counting approach", "type" : "article-journal", "volume" : "48" }, "uris" : [ "http://www.mendeley.com/documents/?uuid=9da57c10-0a82-4d69-a806-23de166348b0" ] } ], "mendeley" : { "formattedCitation" : "(Zhao et\u00a0al., 2015)", "manualFormatting" : "Zhao et al.", "plainTextFormattedCitation" : "(Zhao et\u00a0al., 2015)", "previouslyFormattedCitation" : "(Zhao et\u00a0al., 2015)" }, "properties" : { "noteIndex" : 0 }, "schema" : "https://github.com/citation-style-language/schema/raw/master/csl-citation.json" }</w:instrText>
      </w:r>
      <w:r w:rsidR="00A42168">
        <w:fldChar w:fldCharType="separate"/>
      </w:r>
      <w:r w:rsidR="00A42168" w:rsidRPr="00A42168">
        <w:rPr>
          <w:noProof/>
        </w:rPr>
        <w:t>Zha</w:t>
      </w:r>
      <w:r w:rsidR="00A42168">
        <w:rPr>
          <w:noProof/>
        </w:rPr>
        <w:t>o et al.</w:t>
      </w:r>
      <w:r w:rsidR="00A42168">
        <w:fldChar w:fldCharType="end"/>
      </w:r>
      <w:r w:rsidR="00776137">
        <w:t xml:space="preserve"> </w:t>
      </w:r>
      <w:r w:rsidR="00176F8E">
        <w:t>sind</w:t>
      </w:r>
      <w:r w:rsidR="00E218F7">
        <w:t xml:space="preserve"> </w:t>
      </w:r>
      <w:r w:rsidR="006C594C">
        <w:t>die</w:t>
      </w:r>
      <w:r w:rsidR="00E218F7">
        <w:t xml:space="preserve"> </w:t>
      </w:r>
      <w:r w:rsidR="00176F8E">
        <w:t xml:space="preserve">Kombinationen der </w:t>
      </w:r>
      <w:r w:rsidR="00005C87">
        <w:t>Atome</w:t>
      </w:r>
      <w:r w:rsidR="001F1FF6">
        <w:t xml:space="preserve"> </w:t>
      </w:r>
      <w:r w:rsidR="00176F8E">
        <w:t>des Wörte</w:t>
      </w:r>
      <w:r w:rsidR="00176F8E">
        <w:t>r</w:t>
      </w:r>
      <w:r w:rsidR="00176F8E">
        <w:t xml:space="preserve">buchs </w:t>
      </w:r>
      <w:r w:rsidR="001F1FF6">
        <w:t>sich wiederholende Muster</w:t>
      </w:r>
      <w:r w:rsidR="00176F8E">
        <w:t xml:space="preserve"> </w:t>
      </w:r>
      <w:r w:rsidR="0004000A">
        <w:t xml:space="preserve">und </w:t>
      </w:r>
      <w:r w:rsidR="00176F8E">
        <w:t>können somit</w:t>
      </w:r>
      <w:r w:rsidR="0004000A">
        <w:t xml:space="preserve"> als visuelle Wörter</w:t>
      </w:r>
      <w:r w:rsidR="00176F8E">
        <w:t xml:space="preserve"> betrachtet</w:t>
      </w:r>
      <w:r w:rsidR="001F1FF6">
        <w:t xml:space="preserve"> und </w:t>
      </w:r>
      <w:r w:rsidR="00005C87">
        <w:t xml:space="preserve">in einem Histogramm </w:t>
      </w:r>
      <w:r w:rsidR="001F1FF6">
        <w:t>gezählt</w:t>
      </w:r>
      <w:r w:rsidR="00A73B79">
        <w:t xml:space="preserve"> werden</w:t>
      </w:r>
      <w:r w:rsidR="00005C87">
        <w:t>.</w:t>
      </w:r>
      <w:r w:rsidR="001F1FF6">
        <w:t xml:space="preserve"> </w:t>
      </w:r>
      <w:r w:rsidR="00005C87">
        <w:t>A</w:t>
      </w:r>
      <w:r w:rsidR="001F1FF6">
        <w:t xml:space="preserve">bweichend </w:t>
      </w:r>
      <w:r w:rsidR="00A73B79">
        <w:t xml:space="preserve">von </w:t>
      </w:r>
      <w:r w:rsidR="00A73B79">
        <w:fldChar w:fldCharType="begin" w:fldLock="1"/>
      </w:r>
      <w:r w:rsidR="00145C61">
        <w:instrText>ADDIN CSL_CITATION { "citationItems" : [ { "id" : "ITEM-1", "itemData" : { "DOI" : "10.1016/j.patcog.2015.04.004", "ISSN" : "00313203", "abstract" : "Plant identification is required by all walks of life, from professionals to the general public. Nevertheless, it is not an easy job but requires specialized knowledge. In this paper, we propose a new method for plant identification using shapes of their leaves. Different from existing studies which target at simple leaves, the proposed method can accurately recognize both simple and compound leaves. In specifics, we propose a novel feature that captures global and local shape information independently so that they can be examined individually during classification. Furthermore, we advocate that when comparing two leaf individuals it is better to \u201ccount\u201d the number of certain shape patterns rather than to match the extracted shape features in a point-wise manner. The proposed counting-based shape descriptor is not only discriminative for classification but also computationally fast and storage cheap. Experiments conducted on five leaf image datasets demonstrate that our algorithm significantly outperforms the state-of-the-art methods in terms of recognition accuracy, efficiency and storage requirement.", "author" : [ { "dropping-particle" : "", "family" : "Zhao", "given" : "Cong", "non-dropping-particle" : "", "parse-names" : false, "suffix" : "" }, { "dropping-particle" : "", "family" : "Chan", "given" : "Sharon S.F.", "non-dropping-particle" : "", "parse-names" : false, "suffix" : "" }, { "dropping-particle" : "", "family" : "Cham", "given" : "Wai-Kuen", "non-dropping-particle" : "", "parse-names" : false, "suffix" : "" }, { "dropping-particle" : "", "family" : "Chu", "given" : "L.M.", "non-dropping-particle" : "", "parse-names" : false, "suffix" : "" } ], "container-title" : "Pattern Recognition", "id" : "ITEM-1", "issue" : "10", "issued" : { "date-parts" : [ [ "2015" ] ] }, "page" : "3203-3215", "publisher" : "Elsevier", "title" : "Plant identification using leaf shapes\u2014A pattern counting approach", "type" : "article-journal", "volume" : "48" }, "uris" : [ "http://www.mendeley.com/documents/?uuid=9da57c10-0a82-4d69-a806-23de166348b0" ] } ], "mendeley" : { "formattedCitation" : "(Zhao et\u00a0al., 2015)", "manualFormatting" : "Zhao et al. (2015, S. 3009)", "plainTextFormattedCitation" : "(Zhao et\u00a0al., 2015)", "previouslyFormattedCitation" : "(Zhao et\u00a0al., 2015)" }, "properties" : { "noteIndex" : 0 }, "schema" : "https://github.com/citation-style-language/schema/raw/master/csl-citation.json" }</w:instrText>
      </w:r>
      <w:r w:rsidR="00A73B79">
        <w:fldChar w:fldCharType="separate"/>
      </w:r>
      <w:r w:rsidR="00A73B79" w:rsidRPr="00A42168">
        <w:rPr>
          <w:noProof/>
        </w:rPr>
        <w:t>Zha</w:t>
      </w:r>
      <w:r w:rsidR="00A73B79">
        <w:rPr>
          <w:noProof/>
        </w:rPr>
        <w:t>o et al.</w:t>
      </w:r>
      <w:r w:rsidR="00835094">
        <w:rPr>
          <w:noProof/>
        </w:rPr>
        <w:t xml:space="preserve"> </w:t>
      </w:r>
      <w:r w:rsidR="00A73B79">
        <w:rPr>
          <w:noProof/>
        </w:rPr>
        <w:t>(2015, S. 3009)</w:t>
      </w:r>
      <w:r w:rsidR="00A73B79">
        <w:fldChar w:fldCharType="end"/>
      </w:r>
      <w:r w:rsidR="00A73B79">
        <w:t xml:space="preserve"> wird die Menge an verschiedenen Mustern, die je Shape </w:t>
      </w:r>
      <w:proofErr w:type="spellStart"/>
      <w:r w:rsidR="00A73B79">
        <w:t>Context</w:t>
      </w:r>
      <w:proofErr w:type="spellEnd"/>
      <w:r w:rsidR="00A73B79">
        <w:t xml:space="preserve"> berücksichtigt </w:t>
      </w:r>
      <w:r w:rsidR="003800C4">
        <w:t>wird</w:t>
      </w:r>
      <w:r w:rsidR="00A73B79">
        <w:t xml:space="preserve">, nicht künstlich beschränkt </w:t>
      </w:r>
      <w:r w:rsidR="00243E61">
        <w:t>E</w:t>
      </w:r>
      <w:r w:rsidR="00A73B79">
        <w:t>s werden alle Atome gezählt</w:t>
      </w:r>
      <w:r w:rsidR="001F1FF6">
        <w:t>.</w:t>
      </w:r>
      <w:r w:rsidR="007D6A45">
        <w:t xml:space="preserve"> </w:t>
      </w:r>
      <w:r w:rsidR="00243E61">
        <w:t>Das</w:t>
      </w:r>
      <w:r w:rsidR="003800C4">
        <w:t xml:space="preserve"> ver</w:t>
      </w:r>
      <w:r w:rsidR="00D806E2">
        <w:t>einfach</w:t>
      </w:r>
      <w:r w:rsidR="003800C4">
        <w:t>t die Anwendung des Wörterb</w:t>
      </w:r>
      <w:r w:rsidR="003800C4">
        <w:t>u</w:t>
      </w:r>
      <w:r w:rsidR="003800C4">
        <w:t>ches und macht es</w:t>
      </w:r>
      <w:r w:rsidR="00D806E2">
        <w:t xml:space="preserve"> </w:t>
      </w:r>
      <w:r w:rsidR="007D6A45">
        <w:t>universeller anwendbar</w:t>
      </w:r>
      <w:r w:rsidR="003800C4">
        <w:t>.</w:t>
      </w:r>
    </w:p>
    <w:p w:rsidR="003A02C5" w:rsidRDefault="00C93147" w:rsidP="00776137">
      <w:r>
        <w:t xml:space="preserve">Zum Erlernen der </w:t>
      </w:r>
      <w:r w:rsidR="00582377">
        <w:t xml:space="preserve">Menge der </w:t>
      </w:r>
      <w:r>
        <w:t>Atome</w:t>
      </w:r>
      <w:r w:rsidR="00DB0023">
        <w:t xml:space="preserve"> anhand von</w:t>
      </w:r>
      <w:r>
        <w:t xml:space="preserve"> Trainings-Features wird die </w:t>
      </w:r>
      <w:proofErr w:type="spellStart"/>
      <w:r w:rsidRPr="00C93147">
        <w:t>Diction</w:t>
      </w:r>
      <w:r w:rsidRPr="00C93147">
        <w:t>a</w:t>
      </w:r>
      <w:r w:rsidRPr="00C93147">
        <w:t>ryLearning</w:t>
      </w:r>
      <w:proofErr w:type="spellEnd"/>
      <w:r>
        <w:t xml:space="preserve">-Klasse der </w:t>
      </w:r>
      <w:proofErr w:type="spellStart"/>
      <w:r>
        <w:t>Sciki</w:t>
      </w:r>
      <w:r w:rsidR="00B36B81">
        <w:t>t</w:t>
      </w:r>
      <w:proofErr w:type="spellEnd"/>
      <w:r>
        <w:t>-</w:t>
      </w:r>
      <w:proofErr w:type="spellStart"/>
      <w:r>
        <w:t>learn</w:t>
      </w:r>
      <w:proofErr w:type="spellEnd"/>
      <w:r>
        <w:t xml:space="preserve">-Bibliothek verwendet. </w:t>
      </w:r>
      <w:r w:rsidR="00724F74">
        <w:t>Das Array</w:t>
      </w:r>
      <w:r w:rsidR="00D03047">
        <w:t xml:space="preserve"> mit den</w:t>
      </w:r>
      <w:r w:rsidR="006C594C">
        <w:t xml:space="preserve"> gebildeten</w:t>
      </w:r>
      <w:r w:rsidR="001C597F">
        <w:t xml:space="preserve"> Atomen bildet</w:t>
      </w:r>
      <w:r w:rsidR="00443477">
        <w:t xml:space="preserve"> </w:t>
      </w:r>
      <w:r w:rsidR="00D03047">
        <w:t xml:space="preserve">das </w:t>
      </w:r>
      <w:r w:rsidR="00313CB3">
        <w:t xml:space="preserve">eigentliche </w:t>
      </w:r>
      <w:r w:rsidR="00D03047">
        <w:t>Wörterbuch</w:t>
      </w:r>
      <w:r w:rsidR="00194AC0">
        <w:t xml:space="preserve">. Es ist ausreichend im Rahmen der </w:t>
      </w:r>
      <w:proofErr w:type="spellStart"/>
      <w:r w:rsidR="00194AC0">
        <w:t>Persistierung</w:t>
      </w:r>
      <w:proofErr w:type="spellEnd"/>
      <w:r w:rsidR="00194AC0">
        <w:t xml:space="preserve"> nur dieses zu speichern</w:t>
      </w:r>
      <w:r w:rsidR="00D03047">
        <w:t xml:space="preserve"> und </w:t>
      </w:r>
      <w:r w:rsidR="00194AC0">
        <w:t>wieder zu laden</w:t>
      </w:r>
      <w:r w:rsidR="00D03047">
        <w:t>.</w:t>
      </w:r>
      <w:r w:rsidR="004C1747">
        <w:t xml:space="preserve"> </w:t>
      </w:r>
      <w:r w:rsidR="00835094">
        <w:t xml:space="preserve">Die Anzahl an zu erlernenden Atomen gibt die in der abstrakten </w:t>
      </w:r>
      <w:r w:rsidR="00EC5C48">
        <w:t>Codebuch</w:t>
      </w:r>
      <w:r w:rsidR="00835094">
        <w:t xml:space="preserve">-Klasse gehaltene Wörterbuchlänge vor. </w:t>
      </w:r>
      <w:r w:rsidR="00D03047">
        <w:t xml:space="preserve">Der </w:t>
      </w:r>
      <w:r w:rsidR="00B36B81">
        <w:t>Effizienz</w:t>
      </w:r>
      <w:r w:rsidR="00D03047">
        <w:t xml:space="preserve"> halber wird</w:t>
      </w:r>
      <w:r w:rsidR="001C597F">
        <w:t xml:space="preserve"> </w:t>
      </w:r>
      <w:r w:rsidR="00C54A17">
        <w:t xml:space="preserve">nach dem Training </w:t>
      </w:r>
      <w:r w:rsidR="001C597F">
        <w:t xml:space="preserve">zur Transformation von </w:t>
      </w:r>
      <w:proofErr w:type="spellStart"/>
      <w:r w:rsidR="001C597F">
        <w:t>Featurevektoren</w:t>
      </w:r>
      <w:proofErr w:type="spellEnd"/>
      <w:r w:rsidR="00D03047">
        <w:t xml:space="preserve"> </w:t>
      </w:r>
      <w:r w:rsidR="00041B45">
        <w:t xml:space="preserve">nicht die </w:t>
      </w:r>
      <w:proofErr w:type="spellStart"/>
      <w:r w:rsidR="00041B45" w:rsidRPr="00C93147">
        <w:t>DictionaryLear</w:t>
      </w:r>
      <w:r w:rsidR="00041B45" w:rsidRPr="00C93147">
        <w:t>n</w:t>
      </w:r>
      <w:r w:rsidR="00041B45" w:rsidRPr="00C93147">
        <w:t>ing</w:t>
      </w:r>
      <w:proofErr w:type="spellEnd"/>
      <w:r w:rsidR="00041B45">
        <w:t xml:space="preserve">-Klasse, sondern </w:t>
      </w:r>
      <w:r w:rsidR="00D03047">
        <w:t xml:space="preserve">ein </w:t>
      </w:r>
      <w:proofErr w:type="spellStart"/>
      <w:r w:rsidR="00D03047">
        <w:t>SparseCoder</w:t>
      </w:r>
      <w:proofErr w:type="spellEnd"/>
      <w:r w:rsidR="00041B45">
        <w:t xml:space="preserve"> verwendet</w:t>
      </w:r>
      <w:r w:rsidR="00CB7F31">
        <w:t xml:space="preserve">. </w:t>
      </w:r>
      <w:r w:rsidR="00D03047">
        <w:t xml:space="preserve"> </w:t>
      </w:r>
      <w:r w:rsidR="00CB7F31">
        <w:t>Dieser transformiert</w:t>
      </w:r>
      <w:r w:rsidR="00D03047">
        <w:t xml:space="preserve"> auf Basis</w:t>
      </w:r>
      <w:r w:rsidR="001C597F">
        <w:t xml:space="preserve"> des Wörterbuchs</w:t>
      </w:r>
      <w:r w:rsidR="00D35FA7">
        <w:t xml:space="preserve"> einen ungeordneten </w:t>
      </w:r>
      <w:proofErr w:type="spellStart"/>
      <w:r w:rsidR="00D35FA7">
        <w:t>Featurevektor</w:t>
      </w:r>
      <w:proofErr w:type="spellEnd"/>
      <w:r w:rsidR="00D35FA7">
        <w:t xml:space="preserve"> in</w:t>
      </w:r>
      <w:r w:rsidR="001C597F">
        <w:t xml:space="preserve"> eine Repräsentation </w:t>
      </w:r>
      <w:r w:rsidR="005A59EA">
        <w:t>der</w:t>
      </w:r>
      <w:r w:rsidR="00CB7F31">
        <w:t xml:space="preserve"> Linearkomb</w:t>
      </w:r>
      <w:r w:rsidR="00CB7F31">
        <w:t>i</w:t>
      </w:r>
      <w:r w:rsidR="00CB7F31">
        <w:t>nationen</w:t>
      </w:r>
      <w:r w:rsidR="001F4E6B">
        <w:t xml:space="preserve"> aus </w:t>
      </w:r>
      <w:r w:rsidR="001D23E9">
        <w:t>den Atomen</w:t>
      </w:r>
      <w:r w:rsidR="001C597F">
        <w:t>.</w:t>
      </w:r>
      <w:r w:rsidR="00313CB3">
        <w:t xml:space="preserve"> </w:t>
      </w:r>
      <w:r w:rsidR="00C06C4C">
        <w:t>Anschließend</w:t>
      </w:r>
      <w:r w:rsidR="00CB7F31">
        <w:t xml:space="preserve"> wird gezählt, wie oft jedes Atom in diese</w:t>
      </w:r>
      <w:r w:rsidR="00254CAC">
        <w:t>r</w:t>
      </w:r>
      <w:r w:rsidR="00CB7F31">
        <w:t xml:space="preserve"> </w:t>
      </w:r>
      <w:r w:rsidR="00254CAC">
        <w:t>Repräsentation</w:t>
      </w:r>
      <w:r w:rsidR="00CB7F31">
        <w:t xml:space="preserve"> auftaucht. </w:t>
      </w:r>
      <w:r w:rsidR="00C06C4C">
        <w:t>Man erhält ein Histogramm aller Atome in geordneter Reihe</w:t>
      </w:r>
      <w:r w:rsidR="00C06C4C">
        <w:t>n</w:t>
      </w:r>
      <w:r w:rsidR="00C06C4C">
        <w:t xml:space="preserve">folge, welches anschließend normalisiert wird und als </w:t>
      </w:r>
      <w:proofErr w:type="spellStart"/>
      <w:r w:rsidR="00C06C4C">
        <w:t>Featurevektor</w:t>
      </w:r>
      <w:proofErr w:type="spellEnd"/>
      <w:r w:rsidR="00C06C4C">
        <w:t xml:space="preserve"> für </w:t>
      </w:r>
      <w:r w:rsidR="001F6B2B">
        <w:t>den</w:t>
      </w:r>
      <w:r w:rsidR="00C06C4C">
        <w:t xml:space="preserve"> </w:t>
      </w:r>
      <w:proofErr w:type="spellStart"/>
      <w:r w:rsidR="00C06C4C">
        <w:t>Klassifizier</w:t>
      </w:r>
      <w:r w:rsidR="001F6B2B">
        <w:t>er</w:t>
      </w:r>
      <w:proofErr w:type="spellEnd"/>
      <w:r w:rsidR="00C06C4C">
        <w:t xml:space="preserve"> verwendet werden kann.</w:t>
      </w:r>
    </w:p>
    <w:p w:rsidR="004208F5" w:rsidRDefault="00B36B81" w:rsidP="00916011">
      <w:r>
        <w:t>Das k-</w:t>
      </w:r>
      <w:proofErr w:type="spellStart"/>
      <w:r>
        <w:t>Means</w:t>
      </w:r>
      <w:proofErr w:type="spellEnd"/>
      <w:r>
        <w:t>-</w:t>
      </w:r>
      <w:proofErr w:type="spellStart"/>
      <w:r w:rsidR="00EC5C48">
        <w:t>Codebuch</w:t>
      </w:r>
      <w:proofErr w:type="spellEnd"/>
      <w:r>
        <w:t xml:space="preserve"> wurde ebenfalls mit der </w:t>
      </w:r>
      <w:proofErr w:type="spellStart"/>
      <w:r>
        <w:t>Scikit</w:t>
      </w:r>
      <w:proofErr w:type="spellEnd"/>
      <w:r>
        <w:t>-</w:t>
      </w:r>
      <w:proofErr w:type="spellStart"/>
      <w:r>
        <w:t>learn</w:t>
      </w:r>
      <w:proofErr w:type="spellEnd"/>
      <w:r>
        <w:t>-Bibliothek</w:t>
      </w:r>
      <w:r w:rsidR="000579C6">
        <w:t xml:space="preserve"> umgesetzt. Der Algorithmus findet beim Training </w:t>
      </w:r>
      <w:r w:rsidR="004F7AD1">
        <w:t xml:space="preserve">über eine Menge an Features </w:t>
      </w:r>
      <w:r w:rsidR="000579C6">
        <w:t xml:space="preserve">eine </w:t>
      </w:r>
      <w:r w:rsidR="00835094">
        <w:t>der vorgegebenen Wörterbuchlänge</w:t>
      </w:r>
      <w:r w:rsidR="000579C6">
        <w:t xml:space="preserve"> </w:t>
      </w:r>
      <w:r w:rsidR="003A4D6A">
        <w:t xml:space="preserve">entsprechende Anzahl </w:t>
      </w:r>
      <w:r w:rsidR="000579C6">
        <w:t>an</w:t>
      </w:r>
      <w:r w:rsidR="004C1747">
        <w:t xml:space="preserve"> Cluster</w:t>
      </w:r>
      <w:r w:rsidR="004F7AD1">
        <w:t>n</w:t>
      </w:r>
      <w:r w:rsidR="004C1747">
        <w:t xml:space="preserve">, </w:t>
      </w:r>
      <w:r w:rsidR="00055C4F">
        <w:t>welche</w:t>
      </w:r>
      <w:r w:rsidR="004C1747">
        <w:t xml:space="preserve"> die visuellen Wörter repräse</w:t>
      </w:r>
      <w:r w:rsidR="004C1747">
        <w:t>n</w:t>
      </w:r>
      <w:r w:rsidR="004C1747">
        <w:t xml:space="preserve">tieren. </w:t>
      </w:r>
      <w:r w:rsidR="004F7AD1">
        <w:t xml:space="preserve">Bei der Transformation von ungeordneten Features werden zuerst die Inhalte den </w:t>
      </w:r>
      <w:r w:rsidR="009B6288">
        <w:t xml:space="preserve">gebildeten </w:t>
      </w:r>
      <w:r w:rsidR="004F7AD1">
        <w:t xml:space="preserve">Clustern zugeordnet und anschließend gezählt, </w:t>
      </w:r>
      <w:r w:rsidR="009B6288">
        <w:t>wie viele Zuordnungen jeder einzelne Cluster erhalten hat. Das normalisierte</w:t>
      </w:r>
      <w:r w:rsidR="00E34E8B">
        <w:t>,</w:t>
      </w:r>
      <w:r w:rsidR="009B6288">
        <w:t xml:space="preserve"> nach Clusterzentren geordnet</w:t>
      </w:r>
      <w:r w:rsidR="00C30FF2">
        <w:t>e Hist</w:t>
      </w:r>
      <w:r w:rsidR="00C30FF2">
        <w:t>o</w:t>
      </w:r>
      <w:r w:rsidR="00C30FF2">
        <w:t>gramm</w:t>
      </w:r>
      <w:r w:rsidR="009B6288">
        <w:t xml:space="preserve"> </w:t>
      </w:r>
      <w:r w:rsidR="00C30FF2">
        <w:t>ist dann für die Klassifizierung nutzbar</w:t>
      </w:r>
      <w:r w:rsidR="009B6288">
        <w:t>.</w:t>
      </w:r>
    </w:p>
    <w:p w:rsidR="00194AC0" w:rsidRDefault="00194AC0" w:rsidP="00916011">
      <w:r>
        <w:lastRenderedPageBreak/>
        <w:t>Das k-</w:t>
      </w:r>
      <w:proofErr w:type="spellStart"/>
      <w:r>
        <w:t>Means</w:t>
      </w:r>
      <w:proofErr w:type="spellEnd"/>
      <w:r>
        <w:t>-</w:t>
      </w:r>
      <w:proofErr w:type="spellStart"/>
      <w:r w:rsidR="00EC5C48">
        <w:t>Codebuch</w:t>
      </w:r>
      <w:proofErr w:type="spellEnd"/>
      <w:r>
        <w:t xml:space="preserve"> </w:t>
      </w:r>
      <w:proofErr w:type="spellStart"/>
      <w:r>
        <w:t>serialisiert</w:t>
      </w:r>
      <w:proofErr w:type="spellEnd"/>
      <w:r>
        <w:t xml:space="preserve"> sich selbst mittels Python-Pickle. Dies widerspricht dem eigentlichen Vorhaben, Daten nicht mit von der Programmiersprache abhängigen Mitteln zu </w:t>
      </w:r>
      <w:proofErr w:type="spellStart"/>
      <w:r>
        <w:t>serialisieren</w:t>
      </w:r>
      <w:proofErr w:type="spellEnd"/>
      <w:r>
        <w:t xml:space="preserve">, um eine Sprachunabhängigkeit der Daten zu erreichen. Allerdings </w:t>
      </w:r>
      <w:r w:rsidR="0081485F">
        <w:t xml:space="preserve">lässt sich die </w:t>
      </w:r>
      <w:proofErr w:type="spellStart"/>
      <w:r w:rsidR="0081485F">
        <w:t>KMeans</w:t>
      </w:r>
      <w:proofErr w:type="spellEnd"/>
      <w:r w:rsidR="0081485F">
        <w:t>-Klasse</w:t>
      </w:r>
      <w:r w:rsidR="0009738E">
        <w:t xml:space="preserve"> von </w:t>
      </w:r>
      <w:proofErr w:type="spellStart"/>
      <w:r w:rsidR="0009738E">
        <w:t>Scikit-learn</w:t>
      </w:r>
      <w:proofErr w:type="spellEnd"/>
      <w:r w:rsidR="006A6F25">
        <w:t xml:space="preserve"> zwar mit Clustern, aber</w:t>
      </w:r>
      <w:r w:rsidR="0081485F">
        <w:t xml:space="preserve"> nicht mit bereits erlernten Support-Vektoren initialisieren, so dass die komplette Klasse </w:t>
      </w:r>
      <w:proofErr w:type="spellStart"/>
      <w:r w:rsidR="0081485F">
        <w:t>serialisiert</w:t>
      </w:r>
      <w:proofErr w:type="spellEnd"/>
      <w:r w:rsidR="0081485F">
        <w:t xml:space="preserve"> werden muss.</w:t>
      </w:r>
    </w:p>
    <w:p w:rsidR="00454F71" w:rsidRDefault="006E5C03" w:rsidP="00454F71">
      <w:pPr>
        <w:pStyle w:val="berschrift2"/>
        <w:numPr>
          <w:ilvl w:val="1"/>
          <w:numId w:val="1"/>
        </w:numPr>
      </w:pPr>
      <w:bookmarkStart w:id="166" w:name="_Ref476412424"/>
      <w:bookmarkStart w:id="167" w:name="_Toc476722451"/>
      <w:r>
        <w:t xml:space="preserve">Umgesetzte </w:t>
      </w:r>
      <w:proofErr w:type="spellStart"/>
      <w:r w:rsidR="004E4E01">
        <w:t>Klassifizierer</w:t>
      </w:r>
      <w:bookmarkEnd w:id="166"/>
      <w:bookmarkEnd w:id="167"/>
      <w:proofErr w:type="spellEnd"/>
    </w:p>
    <w:p w:rsidR="00537366" w:rsidRDefault="004A1B74" w:rsidP="00537366">
      <w:r>
        <w:t xml:space="preserve">Die abstrakte Klasse der </w:t>
      </w:r>
      <w:proofErr w:type="spellStart"/>
      <w:r>
        <w:t>Klassifizierer</w:t>
      </w:r>
      <w:proofErr w:type="spellEnd"/>
      <w:r>
        <w:t xml:space="preserve"> </w:t>
      </w:r>
      <w:r w:rsidR="00A0792D">
        <w:t>bereitet die Features für das Training beziehungswe</w:t>
      </w:r>
      <w:r w:rsidR="00A0792D">
        <w:t>i</w:t>
      </w:r>
      <w:r w:rsidR="00A0792D">
        <w:t xml:space="preserve">se die Klassifizierung </w:t>
      </w:r>
      <w:r w:rsidR="00587459">
        <w:t>vor und leitet sie an</w:t>
      </w:r>
      <w:r w:rsidR="00A0792D">
        <w:t xml:space="preserve"> d</w:t>
      </w:r>
      <w:r w:rsidR="00587459">
        <w:t>ie</w:t>
      </w:r>
      <w:r w:rsidR="00A0792D">
        <w:t xml:space="preserve"> konkreten Umsetzungen der </w:t>
      </w:r>
      <w:proofErr w:type="spellStart"/>
      <w:r w:rsidR="00A0792D">
        <w:t>Multilayer</w:t>
      </w:r>
      <w:proofErr w:type="spellEnd"/>
      <w:r w:rsidR="00A0792D">
        <w:t xml:space="preserve"> </w:t>
      </w:r>
      <w:proofErr w:type="spellStart"/>
      <w:r w:rsidR="00A0792D">
        <w:t>Perceptron</w:t>
      </w:r>
      <w:proofErr w:type="spellEnd"/>
      <w:r w:rsidR="00A0792D">
        <w:t xml:space="preserve"> (MLP) und Support-Vektor-Maschine (SVM) </w:t>
      </w:r>
      <w:r w:rsidR="00B74804">
        <w:t>weiter</w:t>
      </w:r>
      <w:r w:rsidR="0080094D">
        <w:t xml:space="preserve">. </w:t>
      </w:r>
      <w:r w:rsidR="0044088D">
        <w:t xml:space="preserve">Dazu werden die </w:t>
      </w:r>
      <w:proofErr w:type="spellStart"/>
      <w:r w:rsidR="0044088D">
        <w:t>Featur</w:t>
      </w:r>
      <w:r w:rsidR="0044088D">
        <w:t>e</w:t>
      </w:r>
      <w:r w:rsidR="0044088D">
        <w:t>vektoren</w:t>
      </w:r>
      <w:proofErr w:type="spellEnd"/>
      <w:r w:rsidR="0044088D">
        <w:t xml:space="preserve"> aus den Features entnommen und in geordneter Reihenfolge in einem mehrd</w:t>
      </w:r>
      <w:r w:rsidR="0044088D">
        <w:t>i</w:t>
      </w:r>
      <w:r w:rsidR="0044088D">
        <w:t xml:space="preserve">mensionalen Array zusammengeführt. </w:t>
      </w:r>
      <w:r w:rsidR="00537366">
        <w:t xml:space="preserve">Für jeden </w:t>
      </w:r>
      <w:proofErr w:type="spellStart"/>
      <w:r w:rsidR="00537366">
        <w:t>Featurevektor</w:t>
      </w:r>
      <w:proofErr w:type="spellEnd"/>
      <w:r w:rsidR="00537366">
        <w:t xml:space="preserve"> wird </w:t>
      </w:r>
      <w:r w:rsidR="00A864C2">
        <w:t xml:space="preserve">zudem </w:t>
      </w:r>
      <w:r w:rsidR="00537366">
        <w:t>die Zugehöri</w:t>
      </w:r>
      <w:r w:rsidR="00537366">
        <w:t>g</w:t>
      </w:r>
      <w:r w:rsidR="00537366">
        <w:t xml:space="preserve">keit zu einer </w:t>
      </w:r>
      <w:r w:rsidR="00CC08C3">
        <w:t>Klasse</w:t>
      </w:r>
      <w:r w:rsidR="00537366">
        <w:t xml:space="preserve"> mit Zahlen zwischen 0 bis </w:t>
      </w:r>
      <w:r w:rsidR="00537366" w:rsidRPr="000B6F51">
        <w:rPr>
          <w:i/>
        </w:rPr>
        <w:t>n</w:t>
      </w:r>
      <w:r w:rsidR="00537366">
        <w:t xml:space="preserve"> - 1 kodiert, wobei </w:t>
      </w:r>
      <w:r w:rsidR="00537366" w:rsidRPr="00B11983">
        <w:rPr>
          <w:i/>
        </w:rPr>
        <w:t>n</w:t>
      </w:r>
      <w:r w:rsidR="00537366">
        <w:t xml:space="preserve"> die gesamte Anzahl verschiedener Klassen darstellt. So wird ein Klassenvektor gebildet, der dieselbe Ordnung wie das Array der </w:t>
      </w:r>
      <w:proofErr w:type="spellStart"/>
      <w:r w:rsidR="00537366">
        <w:t>Featurevektoren</w:t>
      </w:r>
      <w:proofErr w:type="spellEnd"/>
      <w:r w:rsidR="00537366">
        <w:t xml:space="preserve"> aufweist.</w:t>
      </w:r>
    </w:p>
    <w:p w:rsidR="00810301" w:rsidRDefault="00CC08C3" w:rsidP="00810301">
      <w:r w:rsidRPr="00CC08C3">
        <w:t xml:space="preserve">Die </w:t>
      </w:r>
      <w:r w:rsidRPr="00CC08C3">
        <w:rPr>
          <w:i/>
        </w:rPr>
        <w:t>n</w:t>
      </w:r>
      <w:r>
        <w:t xml:space="preserve"> Klassen müssen zunächst aus der Zahl der verschiedenen Spezies ermittelt werden, da d</w:t>
      </w:r>
      <w:r w:rsidR="00537366">
        <w:t>ie</w:t>
      </w:r>
      <w:r w:rsidR="0044088D">
        <w:t xml:space="preserve"> Zuordnung de</w:t>
      </w:r>
      <w:r w:rsidR="00810301">
        <w:t>r</w:t>
      </w:r>
      <w:r w:rsidR="0044088D">
        <w:t xml:space="preserve"> jeweiligen Features </w:t>
      </w:r>
      <w:r w:rsidR="00810301">
        <w:t xml:space="preserve">zu einer Spezies </w:t>
      </w:r>
      <w:r w:rsidR="00927663">
        <w:t>bis zu diesem Punkt</w:t>
      </w:r>
      <w:r w:rsidR="00537366">
        <w:t xml:space="preserve"> nur</w:t>
      </w:r>
      <w:r w:rsidR="005B5C7B">
        <w:t xml:space="preserve"> </w:t>
      </w:r>
      <w:r w:rsidR="00810301">
        <w:t>als String</w:t>
      </w:r>
      <w:r w:rsidR="00355503">
        <w:t>s</w:t>
      </w:r>
      <w:r w:rsidR="00810301">
        <w:t xml:space="preserve"> festgehalten</w:t>
      </w:r>
      <w:r>
        <w:t xml:space="preserve"> ist</w:t>
      </w:r>
      <w:r w:rsidR="00810301">
        <w:t xml:space="preserve">. Anhand der Strings aller übergebenen Features werden die </w:t>
      </w:r>
      <w:r w:rsidR="00C86211">
        <w:t>singulären</w:t>
      </w:r>
      <w:r w:rsidR="00810301">
        <w:t xml:space="preserve">  </w:t>
      </w:r>
      <w:r w:rsidR="009553EF">
        <w:t>Spezies</w:t>
      </w:r>
      <w:r w:rsidR="00810301">
        <w:t xml:space="preserve"> ermittelt und in einer geordneten Liste gehalten</w:t>
      </w:r>
      <w:r w:rsidR="006C3F5C">
        <w:t>, deren Positionen der Reihenfolg</w:t>
      </w:r>
      <w:r w:rsidR="006C3F5C" w:rsidRPr="006C3F5C">
        <w:rPr>
          <w:i/>
        </w:rPr>
        <w:t>e</w:t>
      </w:r>
      <w:r w:rsidR="006C3F5C">
        <w:t xml:space="preserve"> der </w:t>
      </w:r>
      <w:r w:rsidR="006C3F5C" w:rsidRPr="006C3F5C">
        <w:rPr>
          <w:i/>
        </w:rPr>
        <w:t>n</w:t>
      </w:r>
      <w:r w:rsidR="006C3F5C">
        <w:t xml:space="preserve"> Klassen entsprechen</w:t>
      </w:r>
      <w:r w:rsidR="00810301">
        <w:t>.</w:t>
      </w:r>
      <w:r w:rsidR="00810301" w:rsidRPr="00810301">
        <w:t xml:space="preserve"> </w:t>
      </w:r>
      <w:r w:rsidR="00810301">
        <w:t xml:space="preserve">Für die Konsistenz der </w:t>
      </w:r>
      <w:r w:rsidR="009553EF">
        <w:t xml:space="preserve">Zuordnung der </w:t>
      </w:r>
      <w:r w:rsidR="00810301">
        <w:t xml:space="preserve">Ergebnisse muss </w:t>
      </w:r>
      <w:r w:rsidR="006C3F5C">
        <w:t>die</w:t>
      </w:r>
      <w:r w:rsidR="00810301">
        <w:t xml:space="preserve"> </w:t>
      </w:r>
      <w:r w:rsidR="00751A54">
        <w:t>Reihenfolge</w:t>
      </w:r>
      <w:r w:rsidR="00810301">
        <w:t xml:space="preserve"> </w:t>
      </w:r>
      <w:r w:rsidR="006C3F5C">
        <w:t xml:space="preserve">der Spezies </w:t>
      </w:r>
      <w:r w:rsidR="000A6DCD">
        <w:t>während</w:t>
      </w:r>
      <w:r w:rsidR="00810301">
        <w:t xml:space="preserve"> Training und Klassifizierung bestehen bleiben</w:t>
      </w:r>
      <w:r w:rsidR="000A6DCD">
        <w:t xml:space="preserve"> und somit auch persistiert werden</w:t>
      </w:r>
      <w:r w:rsidR="00810301">
        <w:t>.</w:t>
      </w:r>
      <w:r w:rsidR="00810301" w:rsidRPr="00810301">
        <w:t xml:space="preserve"> </w:t>
      </w:r>
      <w:r w:rsidR="00810301">
        <w:t xml:space="preserve">Für eine spätere Wiederverwendung wird zudem festgehalten, welche Arten von Features trainiert wurden und welche </w:t>
      </w:r>
      <w:r w:rsidR="00EC5C48">
        <w:t>Codebücher</w:t>
      </w:r>
      <w:r w:rsidR="00810301">
        <w:t xml:space="preserve"> für deren Transform</w:t>
      </w:r>
      <w:r w:rsidR="00810301">
        <w:t>a</w:t>
      </w:r>
      <w:r w:rsidR="00810301">
        <w:t xml:space="preserve">tion eventuell benutzt wurden. </w:t>
      </w:r>
      <w:r w:rsidR="00272DC9">
        <w:t xml:space="preserve">Über alle weiteren zu persistierenden Attribute entscheiden ähnlich wie bei den </w:t>
      </w:r>
      <w:r w:rsidR="00EC5C48">
        <w:t>Codebücher</w:t>
      </w:r>
      <w:r w:rsidR="006507B4">
        <w:t>n</w:t>
      </w:r>
      <w:r w:rsidR="00272DC9">
        <w:t xml:space="preserve"> die konkreten Klassen.</w:t>
      </w:r>
    </w:p>
    <w:p w:rsidR="00A0792D" w:rsidRDefault="00367BC7" w:rsidP="005B01B0">
      <w:r>
        <w:t>Die abstrakte Klasse</w:t>
      </w:r>
      <w:r w:rsidR="0080094D">
        <w:t xml:space="preserve"> enthält </w:t>
      </w:r>
      <w:r>
        <w:t>daneben</w:t>
      </w:r>
      <w:r w:rsidR="0080094D">
        <w:t xml:space="preserve"> Methoden zur Evaluation der </w:t>
      </w:r>
      <w:r w:rsidR="003F163A">
        <w:t>abgeleiteten</w:t>
      </w:r>
      <w:r w:rsidR="0080094D">
        <w:t xml:space="preserve"> konkreten Umsetzungen</w:t>
      </w:r>
      <w:r w:rsidR="00004626">
        <w:t xml:space="preserve">. Die Evaluation erfolgt mit untrainierten </w:t>
      </w:r>
      <w:proofErr w:type="spellStart"/>
      <w:r w:rsidR="00004626">
        <w:t>Klassifizierer</w:t>
      </w:r>
      <w:r w:rsidR="00A62095">
        <w:t>n</w:t>
      </w:r>
      <w:proofErr w:type="spellEnd"/>
      <w:r w:rsidR="00004626">
        <w:t xml:space="preserve">. Die der Evaluation übergebenen  Features müssen wie auch beim Training bereits einer Spezies zugeordnet sein. </w:t>
      </w:r>
      <w:r w:rsidR="00421DD5">
        <w:t>Für eine Kreuzvalidierung werden d</w:t>
      </w:r>
      <w:r w:rsidR="00004626">
        <w:t>ie Features zufällig in eine Trainingsgruppe und eine Klassifizierungsgruppe</w:t>
      </w:r>
      <w:r w:rsidR="00837081">
        <w:t xml:space="preserve"> aufgeteilt</w:t>
      </w:r>
      <w:r w:rsidR="009032D7">
        <w:t xml:space="preserve">. </w:t>
      </w:r>
      <w:r w:rsidR="00421DD5">
        <w:t>Dabei wird vorher festgelegt, welchen Anteil die jeweiligen Gruppen an den je Spezies verfügbaren Features erhalten</w:t>
      </w:r>
      <w:r w:rsidR="00004626">
        <w:t>.</w:t>
      </w:r>
      <w:r w:rsidR="003277FE">
        <w:t xml:space="preserve"> Das Ergebnis der Aufteilung kann wahlweise durch Setzen eines </w:t>
      </w:r>
      <w:proofErr w:type="spellStart"/>
      <w:r w:rsidR="003277FE">
        <w:t>Seeds</w:t>
      </w:r>
      <w:proofErr w:type="spellEnd"/>
      <w:r w:rsidR="003277FE">
        <w:t xml:space="preserve"> determiniert werden.</w:t>
      </w:r>
      <w:r w:rsidR="0030652E">
        <w:t xml:space="preserve"> Nach dem Training mit der Trainingsgruppe </w:t>
      </w:r>
      <w:r w:rsidR="00402D7A">
        <w:t>können</w:t>
      </w:r>
      <w:r w:rsidR="00004626">
        <w:t xml:space="preserve"> </w:t>
      </w:r>
      <w:r w:rsidR="0030652E">
        <w:t>a</w:t>
      </w:r>
      <w:r w:rsidR="00004626">
        <w:t>nhand der Klassifizierung</w:t>
      </w:r>
      <w:r w:rsidR="00012ED3">
        <w:t>sergebnisse</w:t>
      </w:r>
      <w:r w:rsidR="0030652E">
        <w:t xml:space="preserve"> der </w:t>
      </w:r>
      <w:r w:rsidR="001A68BA">
        <w:lastRenderedPageBreak/>
        <w:t>anderen G</w:t>
      </w:r>
      <w:r w:rsidR="0030652E">
        <w:t>ruppe</w:t>
      </w:r>
      <w:r w:rsidR="00004626">
        <w:t xml:space="preserve"> Metriken</w:t>
      </w:r>
      <w:r w:rsidR="00356CA8">
        <w:t xml:space="preserve"> wie </w:t>
      </w:r>
      <w:r w:rsidR="004A190B">
        <w:rPr>
          <w:noProof/>
        </w:rPr>
        <w:t>Genauigkeit</w:t>
      </w:r>
      <w:r w:rsidR="00356CA8">
        <w:t>,</w:t>
      </w:r>
      <w:r w:rsidR="0030652E">
        <w:t xml:space="preserve"> Fehlerrate und Präzision</w:t>
      </w:r>
      <w:r w:rsidR="00356CA8">
        <w:t xml:space="preserve"> </w:t>
      </w:r>
      <w:r w:rsidR="00004626">
        <w:t>abgeleitet</w:t>
      </w:r>
      <w:r w:rsidR="0030652E">
        <w:t xml:space="preserve"> werden</w:t>
      </w:r>
      <w:r w:rsidR="00004626">
        <w:t xml:space="preserve">. Dazu wird erwartet, dass die konkreten </w:t>
      </w:r>
      <w:r w:rsidR="00D21DA1">
        <w:t>Implementierungen bei der Klassifizierung</w:t>
      </w:r>
      <w:r w:rsidR="00004626">
        <w:t xml:space="preserve"> </w:t>
      </w:r>
      <w:r w:rsidR="001B66AA">
        <w:t>Klassen-</w:t>
      </w:r>
      <w:r w:rsidR="00004626">
        <w:t xml:space="preserve">Wahrscheinlichkeiten zurückliefern und </w:t>
      </w:r>
      <w:r w:rsidR="00AE06F8">
        <w:t>nicht nur</w:t>
      </w:r>
      <w:r w:rsidR="00004626">
        <w:t xml:space="preserve"> konkrete </w:t>
      </w:r>
      <w:r w:rsidR="001B66AA">
        <w:t>Z</w:t>
      </w:r>
      <w:r w:rsidR="00004626">
        <w:t>uordnungen.</w:t>
      </w:r>
    </w:p>
    <w:p w:rsidR="00995E09" w:rsidRDefault="00950A7A" w:rsidP="005B01B0">
      <w:r>
        <w:t xml:space="preserve">Für erste Evaluierungen der Features während der Entwicklungsphase wurde ein </w:t>
      </w:r>
      <w:r w:rsidR="004F65FD">
        <w:t>ver</w:t>
      </w:r>
      <w:r>
        <w:t>ei</w:t>
      </w:r>
      <w:r>
        <w:t>n</w:t>
      </w:r>
      <w:r>
        <w:t>fach</w:t>
      </w:r>
      <w:r w:rsidR="004F65FD">
        <w:t>t</w:t>
      </w:r>
      <w:r>
        <w:t xml:space="preserve">es </w:t>
      </w:r>
      <w:r w:rsidR="00A0792D">
        <w:t xml:space="preserve">MLP </w:t>
      </w:r>
      <w:r w:rsidR="00D771EB">
        <w:t>mit einer versteckten Schicht mit</w:t>
      </w:r>
      <w:r w:rsidR="000F1049">
        <w:t xml:space="preserve"> </w:t>
      </w:r>
      <w:r w:rsidR="00A168C9">
        <w:t>lediglich</w:t>
      </w:r>
      <w:r w:rsidR="00D771EB">
        <w:t xml:space="preserve"> </w:t>
      </w:r>
      <w:r w:rsidR="000F1049">
        <w:t>10</w:t>
      </w:r>
      <w:r w:rsidR="00D771EB">
        <w:t xml:space="preserve"> </w:t>
      </w:r>
      <w:r w:rsidR="00F54837">
        <w:t>Neuronen</w:t>
      </w:r>
      <w:r w:rsidR="0059542D">
        <w:t xml:space="preserve"> erstellt</w:t>
      </w:r>
      <w:r w:rsidR="00D771EB">
        <w:t xml:space="preserve">. </w:t>
      </w:r>
    </w:p>
    <w:p w:rsidR="00454F71" w:rsidRDefault="00995E09" w:rsidP="005B01B0">
      <w:r>
        <w:t xml:space="preserve">Das </w:t>
      </w:r>
      <w:r w:rsidR="000B6F51">
        <w:t xml:space="preserve">erstellte </w:t>
      </w:r>
      <w:r>
        <w:t>Modell ist sequentiell, das heißt, die Schichten sind linear hintereinander von Eingabe- zu Ausgabeschicht angeordnet</w:t>
      </w:r>
      <w:r w:rsidR="003D0B1A">
        <w:t>.</w:t>
      </w:r>
      <w:r w:rsidR="00CD56EC">
        <w:t xml:space="preserve"> </w:t>
      </w:r>
      <w:r w:rsidR="000B6F51">
        <w:t xml:space="preserve">Die Schichten sind vollvernetzt, von jedem </w:t>
      </w:r>
      <w:r w:rsidR="00FB33B6">
        <w:t>Neuron</w:t>
      </w:r>
      <w:r w:rsidR="000B6F51">
        <w:t xml:space="preserve"> einer Schicht besteht eine Verbindung zu allen </w:t>
      </w:r>
      <w:r w:rsidR="00FB33B6">
        <w:t xml:space="preserve">Neuronen </w:t>
      </w:r>
      <w:r w:rsidR="000B6F51">
        <w:t xml:space="preserve">der darauffolgenden Schicht. </w:t>
      </w:r>
      <w:r w:rsidR="00E941F9">
        <w:t>Die Anzahl der Neuronen der Eingangsschicht entspricht der Anzahl der Spezies, also der Anzahl verschiedener Klassen.</w:t>
      </w:r>
    </w:p>
    <w:p w:rsidR="00763A44" w:rsidRPr="00763A44" w:rsidRDefault="00B001F8" w:rsidP="00763A44">
      <w:r>
        <w:t>Damit die Ausgabe</w:t>
      </w:r>
      <w:r w:rsidR="00C56734">
        <w:t xml:space="preserve"> </w:t>
      </w:r>
      <w:r w:rsidR="002542BD">
        <w:t>der Wahrscheinlichkeiten bei der Klassifizierung durch das neuronale Netz</w:t>
      </w:r>
      <w:r>
        <w:t xml:space="preserve"> </w:t>
      </w:r>
      <w:r w:rsidR="006E4C2C">
        <w:t xml:space="preserve">der Reihenfolge der Klassen </w:t>
      </w:r>
      <w:r>
        <w:t>entspricht, müssen d</w:t>
      </w:r>
      <w:r w:rsidR="0033164E">
        <w:t xml:space="preserve">ie </w:t>
      </w:r>
      <w:r>
        <w:t>die Klassenzugehörigkeit</w:t>
      </w:r>
      <w:r w:rsidR="00644C9A">
        <w:t>en</w:t>
      </w:r>
      <w:r>
        <w:t xml:space="preserve"> </w:t>
      </w:r>
      <w:r w:rsidR="00BE2C52">
        <w:t xml:space="preserve">zuvor </w:t>
      </w:r>
      <w:r>
        <w:t xml:space="preserve">aufbereitet </w:t>
      </w:r>
      <w:r w:rsidR="00BE2C52">
        <w:t xml:space="preserve">werden. </w:t>
      </w:r>
      <w:r>
        <w:t>Dazu</w:t>
      </w:r>
      <w:r w:rsidR="00CD56EC">
        <w:t xml:space="preserve"> werden sie in eine binäre</w:t>
      </w:r>
      <w:r w:rsidR="006567EA">
        <w:t xml:space="preserve"> Repräsentation</w:t>
      </w:r>
      <w:r w:rsidR="00E602AC">
        <w:t xml:space="preserve"> mit dem sogenannten </w:t>
      </w:r>
      <w:proofErr w:type="spellStart"/>
      <w:r w:rsidR="00E602AC">
        <w:t>One</w:t>
      </w:r>
      <w:proofErr w:type="spellEnd"/>
      <w:r w:rsidR="00E602AC">
        <w:t>-Hot-Encoding</w:t>
      </w:r>
      <w:r w:rsidR="006567EA">
        <w:t xml:space="preserve"> überführt</w:t>
      </w:r>
      <w:r w:rsidR="00CD56EC">
        <w:t xml:space="preserve">. </w:t>
      </w:r>
      <w:r w:rsidR="00763A44">
        <w:t>J</w:t>
      </w:r>
      <w:r w:rsidR="00B11983">
        <w:t xml:space="preserve">ede Zahl durch </w:t>
      </w:r>
      <w:r w:rsidR="00B11983" w:rsidRPr="00B11983">
        <w:rPr>
          <w:i/>
        </w:rPr>
        <w:t>n</w:t>
      </w:r>
      <w:r w:rsidR="00B11983">
        <w:t xml:space="preserve"> Bits repräsentiert</w:t>
      </w:r>
      <w:r w:rsidR="00B11983" w:rsidRPr="00B11983">
        <w:t xml:space="preserve">, wobei jeweils </w:t>
      </w:r>
      <w:r w:rsidR="00B11983">
        <w:t xml:space="preserve">nur ein Bit auf </w:t>
      </w:r>
      <w:r w:rsidR="00B11983" w:rsidRPr="00B11983">
        <w:t xml:space="preserve">1 gesetzt ist, </w:t>
      </w:r>
      <w:r w:rsidR="00B11983">
        <w:t>die restlichen sind auf 0 gesetzt.</w:t>
      </w:r>
      <w:r w:rsidR="00B11983" w:rsidRPr="00B11983">
        <w:t xml:space="preserve"> </w:t>
      </w:r>
      <w:r w:rsidR="00763A44" w:rsidRPr="00763A44">
        <w:t xml:space="preserve">Alternativ zum </w:t>
      </w:r>
      <w:proofErr w:type="spellStart"/>
      <w:r w:rsidR="00763A44" w:rsidRPr="00763A44">
        <w:t>One</w:t>
      </w:r>
      <w:proofErr w:type="spellEnd"/>
      <w:r w:rsidR="00763A44" w:rsidRPr="00763A44">
        <w:t xml:space="preserve">-Hot-Encoding könnte als Aktivierungsfunktion für die Eingangs-schicht in </w:t>
      </w:r>
      <w:proofErr w:type="spellStart"/>
      <w:r w:rsidR="00763A44" w:rsidRPr="00763A44">
        <w:t>Keras</w:t>
      </w:r>
      <w:proofErr w:type="spellEnd"/>
      <w:r w:rsidR="00763A44" w:rsidRPr="00763A44">
        <w:t xml:space="preserve"> auch eine den Klassenvektor eigenständig in einen Wertebereich von 0 bis 1 überführende </w:t>
      </w:r>
      <w:proofErr w:type="spellStart"/>
      <w:r w:rsidR="00763A44" w:rsidRPr="00763A44">
        <w:t>Softmax</w:t>
      </w:r>
      <w:proofErr w:type="spellEnd"/>
      <w:r w:rsidR="00763A44" w:rsidRPr="00763A44">
        <w:t>-Funktion gewählt werden.</w:t>
      </w:r>
    </w:p>
    <w:p w:rsidR="00322CEC" w:rsidRDefault="002E518F" w:rsidP="00322CEC">
      <w:r>
        <w:t xml:space="preserve">Als Aktivierungsfunktion </w:t>
      </w:r>
      <w:r w:rsidR="000F1049">
        <w:t xml:space="preserve">für die </w:t>
      </w:r>
      <w:r w:rsidR="000A2968">
        <w:t xml:space="preserve">versteckte Schicht </w:t>
      </w:r>
      <w:r w:rsidR="003704EC">
        <w:t>wird</w:t>
      </w:r>
      <w:r>
        <w:t xml:space="preserve"> </w:t>
      </w:r>
      <w:r w:rsidR="000F1049">
        <w:t xml:space="preserve">für das einfache MLP-Modell </w:t>
      </w:r>
      <w:r w:rsidR="003565CE">
        <w:t xml:space="preserve">die </w:t>
      </w:r>
      <w:r>
        <w:t xml:space="preserve"> </w:t>
      </w:r>
      <w:r w:rsidR="0029625F">
        <w:t>lineare Funktion</w:t>
      </w:r>
      <w:r w:rsidR="0029625F" w:rsidRPr="0029625F">
        <w:t xml:space="preserve"> </w:t>
      </w:r>
      <w:r>
        <w:t>„</w:t>
      </w:r>
      <w:proofErr w:type="spellStart"/>
      <w:r>
        <w:t>ReLU</w:t>
      </w:r>
      <w:proofErr w:type="spellEnd"/>
      <w:r>
        <w:t>“ gewählt, die sich in ersten Evaluationen als performanter als</w:t>
      </w:r>
      <w:r w:rsidR="005638B1">
        <w:t xml:space="preserve"> die</w:t>
      </w:r>
      <w:r w:rsidR="00BA4C80">
        <w:t xml:space="preserve"> </w:t>
      </w:r>
      <w:r>
        <w:t xml:space="preserve"> </w:t>
      </w:r>
      <w:proofErr w:type="spellStart"/>
      <w:r>
        <w:t>Sigmoid</w:t>
      </w:r>
      <w:proofErr w:type="spellEnd"/>
      <w:r>
        <w:t>-Funktionen</w:t>
      </w:r>
      <w:r w:rsidR="007630E1">
        <w:t xml:space="preserve"> </w:t>
      </w:r>
      <w:r w:rsidR="00AD0766">
        <w:t>zeigte</w:t>
      </w:r>
      <w:r w:rsidR="007630E1">
        <w:t>.</w:t>
      </w:r>
      <w:r w:rsidR="001861A4">
        <w:t xml:space="preserve"> </w:t>
      </w:r>
      <w:r w:rsidR="00322CEC">
        <w:t>Das Modell wird mit einer logarithmischen Kostenfunktion, der „</w:t>
      </w:r>
      <w:proofErr w:type="spellStart"/>
      <w:r w:rsidR="00322CEC">
        <w:t>categorical</w:t>
      </w:r>
      <w:proofErr w:type="spellEnd"/>
      <w:r w:rsidR="00322CEC">
        <w:t xml:space="preserve"> </w:t>
      </w:r>
      <w:proofErr w:type="spellStart"/>
      <w:r w:rsidR="00322CEC">
        <w:t>crossentropy</w:t>
      </w:r>
      <w:proofErr w:type="spellEnd"/>
      <w:r w:rsidR="00322CEC">
        <w:t xml:space="preserve">“  kompiliert, die die während des Trainings auftretenden Fehler anhand der Abweichung der vorhergesagten von der tatsächlichen Klasse ermittelt. </w:t>
      </w:r>
      <w:r w:rsidR="003B4B77">
        <w:t xml:space="preserve">Für die </w:t>
      </w:r>
      <w:r w:rsidR="00322CEC">
        <w:t xml:space="preserve"> Anpassung der Gewichte entlang der Fehlergradienten wird der sogenannte Adam-Optimierer </w:t>
      </w:r>
      <w:r w:rsidR="003704EC">
        <w:t>verwendet</w:t>
      </w:r>
      <w:r w:rsidR="00322CEC">
        <w:t>, der Anpassungen entlang des Abstiegs des Fehlergradienten vornimmt.</w:t>
      </w:r>
    </w:p>
    <w:p w:rsidR="0092110C" w:rsidRDefault="00BA4C80" w:rsidP="005B01B0">
      <w:r>
        <w:t xml:space="preserve">Auf dem einfachen Netz aufbauend, ist eine potentiell komplexere Variante umgesetzt worden mit der </w:t>
      </w:r>
      <w:r w:rsidR="002E518F">
        <w:t>Möglichkeit</w:t>
      </w:r>
      <w:r>
        <w:t xml:space="preserve"> die versteckten Schichten zu konfigurieren. So lassen sich die Anzahl der versteckten Schichten sowie deren </w:t>
      </w:r>
      <w:r w:rsidR="0040764E">
        <w:t>Gehalt</w:t>
      </w:r>
      <w:r>
        <w:t xml:space="preserve"> an versteckten </w:t>
      </w:r>
      <w:r w:rsidR="008A4C95">
        <w:t>Neuronen</w:t>
      </w:r>
      <w:r>
        <w:t xml:space="preserve"> und ihre Aktivierungsfunktionen anpassen. Zusätzlich können auf Wunsch Dropout-Schichten zwischen den versteckten Schichten platziert werden. Die Dropout-Schichten sollen eine Überanpassung des Netzes während des Trainings verhindern, </w:t>
      </w:r>
      <w:r w:rsidR="00F54837">
        <w:t xml:space="preserve">indem sie eine definierte Anzahl nachgeschalteter Neuronen </w:t>
      </w:r>
      <w:r w:rsidR="00322CEC">
        <w:t>in jede</w:t>
      </w:r>
      <w:r w:rsidR="001E52F0">
        <w:t xml:space="preserve">m </w:t>
      </w:r>
      <w:r w:rsidR="00322CEC">
        <w:t>Trainings</w:t>
      </w:r>
      <w:r w:rsidR="003524F2">
        <w:t>zyklus</w:t>
      </w:r>
      <w:r w:rsidR="00322CEC">
        <w:t xml:space="preserve"> </w:t>
      </w:r>
      <w:r w:rsidR="00F54837">
        <w:t>zurücksetzen.</w:t>
      </w:r>
      <w:r w:rsidR="001217F7">
        <w:t xml:space="preserve"> </w:t>
      </w:r>
      <w:r w:rsidR="00D03A08">
        <w:t>Wie</w:t>
      </w:r>
      <w:r w:rsidR="00583D37">
        <w:t xml:space="preserve"> </w:t>
      </w:r>
      <w:r w:rsidR="00D03A08">
        <w:t xml:space="preserve">viele Zyklen </w:t>
      </w:r>
      <w:r w:rsidR="00D03A08">
        <w:lastRenderedPageBreak/>
        <w:t xml:space="preserve">je Training durchlaufen werden, lässt sich über die Zahl der Epochen ebenfalls </w:t>
      </w:r>
      <w:r w:rsidR="00AA1F0D">
        <w:t>konfiguri</w:t>
      </w:r>
      <w:r w:rsidR="00AA1F0D">
        <w:t>e</w:t>
      </w:r>
      <w:r w:rsidR="00AA1F0D">
        <w:t>ren, wie auch die Batch-Größe, die bestimmt wie</w:t>
      </w:r>
      <w:r w:rsidR="00803AFF">
        <w:t xml:space="preserve"> </w:t>
      </w:r>
      <w:r w:rsidR="00AA1F0D">
        <w:t xml:space="preserve">viele </w:t>
      </w:r>
      <w:r w:rsidR="005C5E4E">
        <w:t>T</w:t>
      </w:r>
      <w:r w:rsidR="00C23852">
        <w:t>rainings</w:t>
      </w:r>
      <w:r w:rsidR="005C5E4E">
        <w:t>daten</w:t>
      </w:r>
      <w:r w:rsidR="00AA1F0D">
        <w:t xml:space="preserve"> das Netz auf einmal durchlaufen dürfen. </w:t>
      </w:r>
      <w:r w:rsidR="00597400">
        <w:t xml:space="preserve">Ist die Batch-Größe kleiner als die Anzahl der Trainingsdaten, werden diese aufgeteilt und nacheinander durch das Netz propagiert. </w:t>
      </w:r>
      <w:r w:rsidR="00AA1F0D">
        <w:t xml:space="preserve">Je größer </w:t>
      </w:r>
      <w:r w:rsidR="00597400">
        <w:t xml:space="preserve">sie </w:t>
      </w:r>
      <w:r w:rsidR="00AA1F0D">
        <w:t xml:space="preserve">gewählt wird, desto akkurater verläuft das Training, </w:t>
      </w:r>
      <w:r w:rsidR="00CC716E">
        <w:t>was</w:t>
      </w:r>
      <w:r w:rsidR="00AA1F0D">
        <w:t xml:space="preserve"> aber gleichzeitig den Speicherbedarf</w:t>
      </w:r>
      <w:r w:rsidR="00CC716E">
        <w:t xml:space="preserve"> erhöht</w:t>
      </w:r>
      <w:r w:rsidR="00AA1F0D">
        <w:t>.</w:t>
      </w:r>
    </w:p>
    <w:p w:rsidR="003C08FE" w:rsidRDefault="006B427D" w:rsidP="005B01B0">
      <w:r>
        <w:t xml:space="preserve">Zusätzlich wurde </w:t>
      </w:r>
      <w:r w:rsidR="002541A6">
        <w:t xml:space="preserve">zur Unterstützung der Evaluation </w:t>
      </w:r>
      <w:r>
        <w:t>m</w:t>
      </w:r>
      <w:r w:rsidR="003C08FE">
        <w:t xml:space="preserve">it der </w:t>
      </w:r>
      <w:proofErr w:type="spellStart"/>
      <w:r w:rsidR="003C08FE">
        <w:t>Scikit</w:t>
      </w:r>
      <w:proofErr w:type="spellEnd"/>
      <w:r w:rsidR="003C08FE">
        <w:t>-</w:t>
      </w:r>
      <w:proofErr w:type="spellStart"/>
      <w:r w:rsidR="007E0B7D">
        <w:t>l</w:t>
      </w:r>
      <w:r w:rsidR="003C08FE">
        <w:t>earn</w:t>
      </w:r>
      <w:proofErr w:type="spellEnd"/>
      <w:r w:rsidR="003C08FE">
        <w:t>-Bibliothek</w:t>
      </w:r>
      <w:r w:rsidR="00BB05F7">
        <w:t xml:space="preserve"> eine lineare </w:t>
      </w:r>
      <w:r w:rsidR="00A0792D">
        <w:t>SVM</w:t>
      </w:r>
      <w:r w:rsidR="00BB05F7">
        <w:t xml:space="preserve"> </w:t>
      </w:r>
      <w:r w:rsidR="00AA2B77">
        <w:t xml:space="preserve">umgesetzt. </w:t>
      </w:r>
      <w:r w:rsidR="00352BAD">
        <w:t xml:space="preserve"> </w:t>
      </w:r>
      <w:r w:rsidR="007E0B7D">
        <w:t xml:space="preserve">Es werden dabei die von </w:t>
      </w:r>
      <w:proofErr w:type="spellStart"/>
      <w:r w:rsidR="007E0B7D">
        <w:t>Scikit-learn</w:t>
      </w:r>
      <w:proofErr w:type="spellEnd"/>
      <w:r w:rsidR="007E0B7D">
        <w:t xml:space="preserve"> voreingestellten </w:t>
      </w:r>
      <w:r w:rsidR="00352BAD">
        <w:t>Standard</w:t>
      </w:r>
      <w:r w:rsidR="001F2932">
        <w:t>w</w:t>
      </w:r>
      <w:r w:rsidR="007E0B7D">
        <w:t>e</w:t>
      </w:r>
      <w:r w:rsidR="007E0B7D">
        <w:t>r</w:t>
      </w:r>
      <w:r w:rsidR="007E0B7D">
        <w:t>te</w:t>
      </w:r>
      <w:r>
        <w:t xml:space="preserve"> für Kernel und</w:t>
      </w:r>
      <w:r w:rsidR="001F2932">
        <w:t xml:space="preserve"> </w:t>
      </w:r>
      <w:r w:rsidR="00352BAD">
        <w:t xml:space="preserve">Toleranz </w:t>
      </w:r>
      <w:r w:rsidR="007E0B7D">
        <w:t>genutzt</w:t>
      </w:r>
      <w:r w:rsidR="003C08FE">
        <w:t>.</w:t>
      </w:r>
      <w:r w:rsidR="00BB05F7">
        <w:t xml:space="preserve"> </w:t>
      </w:r>
      <w:r>
        <w:t xml:space="preserve">Als Entscheidungsfunktion wird die </w:t>
      </w:r>
      <w:proofErr w:type="spellStart"/>
      <w:r>
        <w:t>One</w:t>
      </w:r>
      <w:proofErr w:type="spellEnd"/>
      <w:r>
        <w:t xml:space="preserve">-versus-Rest-Methode benutzt, um je </w:t>
      </w:r>
      <w:proofErr w:type="spellStart"/>
      <w:r>
        <w:t>Featurevektor</w:t>
      </w:r>
      <w:proofErr w:type="spellEnd"/>
      <w:r>
        <w:t xml:space="preserve">  eine Entscheidung zu erhalten. Die SVM wird dabei so eingestellt, dass die der Entscheidung zugrundeliegenden Wahrscheinlichkeiten mit ausgegeben werden. </w:t>
      </w:r>
      <w:r w:rsidR="00DA3368" w:rsidRPr="00DA3368">
        <w:t xml:space="preserve">Während des Trainings </w:t>
      </w:r>
      <w:r w:rsidR="00EB6966" w:rsidRPr="00DA3368">
        <w:t xml:space="preserve">entscheidet </w:t>
      </w:r>
      <w:r w:rsidR="00DA3368" w:rsidRPr="00DA3368">
        <w:t xml:space="preserve">die SVM </w:t>
      </w:r>
      <w:r w:rsidR="00803AFF" w:rsidRPr="00DA3368">
        <w:t>anhand der Anzahl an unterschiedlichen Klassen</w:t>
      </w:r>
      <w:r w:rsidR="00803AFF">
        <w:t xml:space="preserve"> selbst über die </w:t>
      </w:r>
      <w:r w:rsidR="00BB05F7" w:rsidRPr="00DA3368">
        <w:t xml:space="preserve">Anzahl der </w:t>
      </w:r>
      <w:r w:rsidR="00DA3368">
        <w:t xml:space="preserve">zu trennenden </w:t>
      </w:r>
      <w:r w:rsidR="00BB05F7" w:rsidRPr="00DA3368">
        <w:t>Cluster</w:t>
      </w:r>
      <w:r w:rsidR="00BB05F7">
        <w:t>.</w:t>
      </w:r>
      <w:r w:rsidR="00D1361A">
        <w:t xml:space="preserve"> Entgegen dem MLP müssen die Klassen</w:t>
      </w:r>
      <w:r w:rsidR="00B16C6D">
        <w:t>zuordnungen</w:t>
      </w:r>
      <w:r w:rsidR="00D1361A">
        <w:t xml:space="preserve"> </w:t>
      </w:r>
      <w:r w:rsidR="00921FEF">
        <w:t>da</w:t>
      </w:r>
      <w:r w:rsidR="00DD2AF2">
        <w:t xml:space="preserve">für </w:t>
      </w:r>
      <w:r w:rsidR="00D1361A">
        <w:t>nicht umcodiert werden.</w:t>
      </w:r>
      <w:r w:rsidR="00BB05F7">
        <w:t xml:space="preserve"> </w:t>
      </w:r>
      <w:r w:rsidR="003C08FE">
        <w:t>Für Evaluationszw</w:t>
      </w:r>
      <w:r w:rsidR="003C08FE">
        <w:t>e</w:t>
      </w:r>
      <w:r w:rsidR="003C08FE">
        <w:t>cke kann</w:t>
      </w:r>
      <w:r w:rsidR="00BB05F7">
        <w:t xml:space="preserve"> zudem</w:t>
      </w:r>
      <w:r w:rsidR="003C08FE">
        <w:t xml:space="preserve"> ein </w:t>
      </w:r>
      <w:proofErr w:type="spellStart"/>
      <w:r w:rsidR="003C08FE">
        <w:t>Seed</w:t>
      </w:r>
      <w:proofErr w:type="spellEnd"/>
      <w:r w:rsidR="003C08FE">
        <w:t xml:space="preserve"> gesetzt w</w:t>
      </w:r>
      <w:r w:rsidR="007F3BE9">
        <w:t xml:space="preserve">erden, damit die Ergebnisse der SVM deterministisch und bei gleichen Eingangsdaten stets identisch sind und </w:t>
      </w:r>
      <w:r w:rsidR="008F2118">
        <w:t xml:space="preserve">somit </w:t>
      </w:r>
      <w:r w:rsidR="007F3BE9">
        <w:t>besser verglichen werden können.</w:t>
      </w:r>
      <w:r w:rsidR="004C102C">
        <w:t xml:space="preserve"> Wie auch k-</w:t>
      </w:r>
      <w:proofErr w:type="spellStart"/>
      <w:r w:rsidR="004C102C">
        <w:t>Means</w:t>
      </w:r>
      <w:proofErr w:type="spellEnd"/>
      <w:r w:rsidR="004C102C">
        <w:t xml:space="preserve"> muss die SVM ihr Modell für die </w:t>
      </w:r>
      <w:proofErr w:type="spellStart"/>
      <w:r w:rsidR="004C102C">
        <w:t>Serialisierung</w:t>
      </w:r>
      <w:proofErr w:type="spellEnd"/>
      <w:r w:rsidR="004C102C">
        <w:t xml:space="preserve"> mit Pickle in eine </w:t>
      </w:r>
      <w:proofErr w:type="spellStart"/>
      <w:r w:rsidR="004C102C">
        <w:t>Stringrepräsentation</w:t>
      </w:r>
      <w:proofErr w:type="spellEnd"/>
      <w:r w:rsidR="004C102C">
        <w:t xml:space="preserve"> überführen.</w:t>
      </w:r>
    </w:p>
    <w:p w:rsidR="0053200A" w:rsidRDefault="0053200A" w:rsidP="0053200A">
      <w:pPr>
        <w:pStyle w:val="berschrift2"/>
        <w:numPr>
          <w:ilvl w:val="1"/>
          <w:numId w:val="1"/>
        </w:numPr>
      </w:pPr>
      <w:bookmarkStart w:id="168" w:name="_Toc476722452"/>
      <w:r>
        <w:t>Struktur der Datenhaltung</w:t>
      </w:r>
      <w:bookmarkEnd w:id="168"/>
      <w:r>
        <w:t xml:space="preserve"> </w:t>
      </w:r>
    </w:p>
    <w:p w:rsidR="00F63A9A" w:rsidRDefault="00F63A9A" w:rsidP="006E0D88">
      <w:r>
        <w:t xml:space="preserve">Die abstrakte Klasse der Datenhaltung gibt die </w:t>
      </w:r>
      <w:r w:rsidR="00C34275">
        <w:t xml:space="preserve">Methoden </w:t>
      </w:r>
      <w:r w:rsidR="002E0EF8">
        <w:t>vor</w:t>
      </w:r>
      <w:r w:rsidR="009E4288">
        <w:t>, die von außen</w:t>
      </w:r>
      <w:r w:rsidR="002E0EF8">
        <w:t xml:space="preserve"> </w:t>
      </w:r>
      <w:r w:rsidR="00C34275">
        <w:t>zum Abruf</w:t>
      </w:r>
      <w:r w:rsidR="00747A2D">
        <w:t>,</w:t>
      </w:r>
      <w:r w:rsidR="00C34275">
        <w:t xml:space="preserve"> </w:t>
      </w:r>
      <w:r w:rsidR="008661D5">
        <w:t>zur Speicherung</w:t>
      </w:r>
      <w:r w:rsidR="00747A2D">
        <w:t xml:space="preserve"> und zum Löschen</w:t>
      </w:r>
      <w:r w:rsidR="008661D5">
        <w:t xml:space="preserve"> </w:t>
      </w:r>
      <w:r w:rsidR="00747A2D">
        <w:t xml:space="preserve">von Daten </w:t>
      </w:r>
      <w:r w:rsidR="008661D5">
        <w:t xml:space="preserve">der einzelnen Systemkomponenten </w:t>
      </w:r>
      <w:r w:rsidR="002E0EF8">
        <w:t xml:space="preserve">benötigt werden. </w:t>
      </w:r>
      <w:r w:rsidR="00E01A50">
        <w:t>Die Methoden erwarten keine Strings</w:t>
      </w:r>
      <w:r w:rsidR="003726C2">
        <w:t xml:space="preserve"> oder </w:t>
      </w:r>
      <w:r w:rsidR="000762F6">
        <w:t xml:space="preserve">abstrahierte </w:t>
      </w:r>
      <w:r w:rsidR="00C3244C">
        <w:t>Werte</w:t>
      </w:r>
      <w:r w:rsidR="00E01A50">
        <w:t>, sondern weitg</w:t>
      </w:r>
      <w:r w:rsidR="00E01A50">
        <w:t>e</w:t>
      </w:r>
      <w:r w:rsidR="00E01A50">
        <w:t xml:space="preserve">hend die konkreten Typen </w:t>
      </w:r>
      <w:r w:rsidR="008220F6">
        <w:t xml:space="preserve">beziehungsweise Objekte </w:t>
      </w:r>
      <w:r w:rsidR="00E01A50">
        <w:t>der Komponenten als Eingang</w:t>
      </w:r>
      <w:r w:rsidR="003A35EF">
        <w:t>. Sie</w:t>
      </w:r>
      <w:r w:rsidR="008220F6">
        <w:t xml:space="preserve"> liefern bei Abruf auch bereits initialisierte Objekte zurück.</w:t>
      </w:r>
      <w:r w:rsidR="00E01A50">
        <w:t xml:space="preserve"> </w:t>
      </w:r>
      <w:r w:rsidR="00F51F6D">
        <w:t>Nachteil</w:t>
      </w:r>
      <w:r w:rsidR="00FC7334">
        <w:t>ig ist</w:t>
      </w:r>
      <w:r w:rsidR="00F51F6D">
        <w:t xml:space="preserve">, dass das </w:t>
      </w:r>
      <w:r w:rsidR="00E01A50">
        <w:t xml:space="preserve"> Datenha</w:t>
      </w:r>
      <w:r w:rsidR="00E01A50">
        <w:t>l</w:t>
      </w:r>
      <w:r w:rsidR="00E01A50">
        <w:t>tungsmodul</w:t>
      </w:r>
      <w:r w:rsidR="00F51F6D">
        <w:t xml:space="preserve"> eng mit dem System verzahnt ist und</w:t>
      </w:r>
      <w:r w:rsidR="00E01A50">
        <w:t xml:space="preserve"> losgelöst für andere Projekte</w:t>
      </w:r>
      <w:r w:rsidR="005F6E54">
        <w:t xml:space="preserve"> höchstens sehr eingeschränkt</w:t>
      </w:r>
      <w:r w:rsidR="00E01A50">
        <w:t xml:space="preserve"> </w:t>
      </w:r>
      <w:r w:rsidR="00063115">
        <w:t>eingesetzt werden kann</w:t>
      </w:r>
      <w:r w:rsidR="002E0EF8">
        <w:t>.</w:t>
      </w:r>
      <w:r w:rsidR="00E01A50">
        <w:t xml:space="preserve"> Die Entschei</w:t>
      </w:r>
      <w:r w:rsidR="00557E30">
        <w:t xml:space="preserve">dung wurde getroffen, weil </w:t>
      </w:r>
      <w:r w:rsidR="004C235B">
        <w:t>die zugreifenden Komponenten</w:t>
      </w:r>
      <w:r w:rsidR="00635100">
        <w:t>, im Speziellen</w:t>
      </w:r>
      <w:r w:rsidR="00557E30">
        <w:t xml:space="preserve"> die Oberfläche</w:t>
      </w:r>
      <w:r w:rsidR="00635100">
        <w:t>,</w:t>
      </w:r>
      <w:r w:rsidR="00557E30">
        <w:t xml:space="preserve"> </w:t>
      </w:r>
      <w:r w:rsidR="00BF459D">
        <w:t>an</w:t>
      </w:r>
      <w:r w:rsidR="00557E30">
        <w:t>sonst</w:t>
      </w:r>
      <w:r w:rsidR="00287B16">
        <w:t>en</w:t>
      </w:r>
      <w:r w:rsidR="00557E30">
        <w:t xml:space="preserve"> </w:t>
      </w:r>
      <w:r w:rsidR="00DC5F95">
        <w:t xml:space="preserve">die </w:t>
      </w:r>
      <w:r w:rsidR="00557E30">
        <w:t>komple</w:t>
      </w:r>
      <w:r w:rsidR="004C235B">
        <w:t>x</w:t>
      </w:r>
      <w:r w:rsidR="00557E30">
        <w:t>e</w:t>
      </w:r>
      <w:r w:rsidR="00DC5F95">
        <w:t>n</w:t>
      </w:r>
      <w:r w:rsidR="00557E30">
        <w:t xml:space="preserve"> Aufgaben </w:t>
      </w:r>
      <w:r w:rsidR="004C235B">
        <w:t xml:space="preserve">zur </w:t>
      </w:r>
      <w:r w:rsidR="004B35D4">
        <w:t>Umwandlung</w:t>
      </w:r>
      <w:r w:rsidR="004C235B">
        <w:t xml:space="preserve"> der </w:t>
      </w:r>
      <w:r w:rsidR="00C03554">
        <w:t>persi</w:t>
      </w:r>
      <w:r w:rsidR="00C05F5B">
        <w:t>s</w:t>
      </w:r>
      <w:r w:rsidR="00C03554">
        <w:t xml:space="preserve">tierten </w:t>
      </w:r>
      <w:r w:rsidR="004C235B">
        <w:t xml:space="preserve">Daten in Objekte </w:t>
      </w:r>
      <w:r w:rsidR="00F31491">
        <w:t xml:space="preserve">und zurück </w:t>
      </w:r>
      <w:r w:rsidR="00557E30">
        <w:t>übernehmen müss</w:t>
      </w:r>
      <w:r w:rsidR="00C03554">
        <w:t>t</w:t>
      </w:r>
      <w:r w:rsidR="00B22449">
        <w:t>e, was Redundanzen verursachen kann und der Übersichtlichkeit des Codes schadet</w:t>
      </w:r>
      <w:r w:rsidR="00557E30">
        <w:t xml:space="preserve">. </w:t>
      </w:r>
    </w:p>
    <w:p w:rsidR="00AE653B" w:rsidRDefault="00C0313D" w:rsidP="006E0D88">
      <w:r>
        <w:t>Konkret u</w:t>
      </w:r>
      <w:r w:rsidR="006406CB">
        <w:t>mgesetzt wurde ein HDF5-Backend. Der Aufbau</w:t>
      </w:r>
      <w:r w:rsidR="002C3104">
        <w:t xml:space="preserve"> der </w:t>
      </w:r>
      <w:r w:rsidR="003C78D8">
        <w:t>HDF5-</w:t>
      </w:r>
      <w:r w:rsidR="002C3104">
        <w:t>Datei</w:t>
      </w:r>
      <w:r w:rsidR="006406CB">
        <w:t xml:space="preserve"> folgt dabei einem festen Schema, das sich </w:t>
      </w:r>
      <w:r w:rsidR="00D17DA5">
        <w:t>an</w:t>
      </w:r>
      <w:r w:rsidR="006406CB">
        <w:t xml:space="preserve"> den Typen</w:t>
      </w:r>
      <w:r w:rsidR="00447404">
        <w:t xml:space="preserve"> und den Abhängigkeiten</w:t>
      </w:r>
      <w:r w:rsidR="006406CB">
        <w:t xml:space="preserve"> der </w:t>
      </w:r>
      <w:r w:rsidR="00324A12">
        <w:t xml:space="preserve">zu persistierenden Komponenten </w:t>
      </w:r>
      <w:r w:rsidR="006D28CC">
        <w:t>orientiert</w:t>
      </w:r>
      <w:r w:rsidR="004C1DF5">
        <w:t xml:space="preserve"> und die Pfade zu den konkreten Daten </w:t>
      </w:r>
      <w:r w:rsidR="003A56F7">
        <w:t xml:space="preserve">entsprechend </w:t>
      </w:r>
      <w:r w:rsidR="004C1DF5">
        <w:t>setzt</w:t>
      </w:r>
      <w:r w:rsidR="006406CB">
        <w:t xml:space="preserve">. </w:t>
      </w:r>
    </w:p>
    <w:p w:rsidR="006406CB" w:rsidRDefault="006831AF" w:rsidP="006E0D88">
      <w:r>
        <w:lastRenderedPageBreak/>
        <w:t xml:space="preserve">Über die Pfade kann ermittelt werden, welche </w:t>
      </w:r>
      <w:r w:rsidR="00EC5C48">
        <w:t>Codebücher</w:t>
      </w:r>
      <w:r>
        <w:t xml:space="preserve"> und </w:t>
      </w:r>
      <w:proofErr w:type="spellStart"/>
      <w:r>
        <w:t>Klassifizierer</w:t>
      </w:r>
      <w:proofErr w:type="spellEnd"/>
      <w:r>
        <w:t xml:space="preserve"> verfügbar sind und zu welchen Spezies bereits Features extrahiert und gespeichert wurden.</w:t>
      </w:r>
      <w:r w:rsidR="00625B0E">
        <w:t xml:space="preserve"> Die Struktur ist an einem Beispiel in </w:t>
      </w:r>
      <w:r w:rsidR="00625B0E">
        <w:fldChar w:fldCharType="begin"/>
      </w:r>
      <w:r w:rsidR="00625B0E">
        <w:instrText xml:space="preserve"> REF _Ref476414168 \h </w:instrText>
      </w:r>
      <w:r w:rsidR="00625B0E">
        <w:fldChar w:fldCharType="separate"/>
      </w:r>
      <w:r w:rsidR="007533F1">
        <w:t xml:space="preserve">Abbildung </w:t>
      </w:r>
      <w:r w:rsidR="007533F1">
        <w:rPr>
          <w:noProof/>
        </w:rPr>
        <w:t>47</w:t>
      </w:r>
      <w:r w:rsidR="00625B0E">
        <w:fldChar w:fldCharType="end"/>
      </w:r>
      <w:r w:rsidR="00625B0E">
        <w:t xml:space="preserve"> illustriert.</w:t>
      </w:r>
    </w:p>
    <w:p w:rsidR="008238BB" w:rsidRPr="008238BB" w:rsidRDefault="008238BB" w:rsidP="006E0D88">
      <w:pPr>
        <w:rPr>
          <w:sz w:val="6"/>
        </w:rPr>
      </w:pPr>
    </w:p>
    <w:p w:rsidR="0049340E" w:rsidRDefault="0049340E" w:rsidP="006E0D88">
      <w:pPr>
        <w:rPr>
          <w:color w:val="FF0000"/>
        </w:rPr>
      </w:pPr>
      <w:r>
        <w:rPr>
          <w:noProof/>
          <w:color w:val="FF0000"/>
          <w:lang w:eastAsia="de-DE"/>
        </w:rPr>
        <mc:AlternateContent>
          <mc:Choice Requires="wps">
            <w:drawing>
              <wp:anchor distT="0" distB="0" distL="114300" distR="114300" simplePos="0" relativeHeight="251775487" behindDoc="0" locked="0" layoutInCell="1" allowOverlap="1" wp14:anchorId="527603E2" wp14:editId="147FCE45">
                <wp:simplePos x="0" y="0"/>
                <wp:positionH relativeFrom="column">
                  <wp:posOffset>-514985</wp:posOffset>
                </wp:positionH>
                <wp:positionV relativeFrom="paragraph">
                  <wp:posOffset>1718472</wp:posOffset>
                </wp:positionV>
                <wp:extent cx="2445488" cy="287079"/>
                <wp:effectExtent l="0" t="0" r="0" b="0"/>
                <wp:wrapNone/>
                <wp:docPr id="427" name="Rechteck 427"/>
                <wp:cNvGraphicFramePr/>
                <a:graphic xmlns:a="http://schemas.openxmlformats.org/drawingml/2006/main">
                  <a:graphicData uri="http://schemas.microsoft.com/office/word/2010/wordprocessingShape">
                    <wps:wsp>
                      <wps:cNvSpPr/>
                      <wps:spPr>
                        <a:xfrm>
                          <a:off x="0" y="0"/>
                          <a:ext cx="2445488" cy="28707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hteck 427" o:spid="_x0000_s1026" style="position:absolute;margin-left:-40.55pt;margin-top:135.3pt;width:192.55pt;height:22.6pt;z-index:25177548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" fillcolor="white [3212]" stroked="f" strokeweight="2pt"/>
            </w:pict>
          </mc:Fallback>
        </mc:AlternateContent>
      </w:r>
      <w:r w:rsidRPr="0049340E">
        <w:rPr>
          <w:noProof/>
          <w:color w:val="FF0000"/>
          <w:lang w:eastAsia="de-DE"/>
        </w:rPr>
        <mc:AlternateContent>
          <mc:Choice Requires="wps">
            <w:drawing>
              <wp:anchor distT="0" distB="0" distL="114300" distR="114300" simplePos="0" relativeHeight="251789312" behindDoc="0" locked="0" layoutInCell="1" allowOverlap="1" wp14:anchorId="0618E664" wp14:editId="044B3C16">
                <wp:simplePos x="0" y="0"/>
                <wp:positionH relativeFrom="column">
                  <wp:posOffset>-100478</wp:posOffset>
                </wp:positionH>
                <wp:positionV relativeFrom="paragraph">
                  <wp:posOffset>1637414</wp:posOffset>
                </wp:positionV>
                <wp:extent cx="180340" cy="159488"/>
                <wp:effectExtent l="0" t="0" r="29210" b="31115"/>
                <wp:wrapNone/>
                <wp:docPr id="415" name="Gerade Verbindung 415"/>
                <wp:cNvGraphicFramePr/>
                <a:graphic xmlns:a="http://schemas.openxmlformats.org/drawingml/2006/main">
                  <a:graphicData uri="http://schemas.microsoft.com/office/word/2010/wordprocessingShape">
                    <wps:wsp>
                      <wps:cNvCnPr/>
                      <wps:spPr>
                        <a:xfrm>
                          <a:off x="0" y="0"/>
                          <a:ext cx="180340" cy="159488"/>
                        </a:xfrm>
                        <a:prstGeom prst="line">
                          <a:avLst/>
                        </a:prstGeom>
                        <a:ln w="190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415" o:spid="_x0000_s1026" style="position:absolute;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pt,128.95pt" to="6.3pt,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" strokecolor="gray [1629]" strokeweight="1.5pt"/>
            </w:pict>
          </mc:Fallback>
        </mc:AlternateContent>
      </w:r>
      <w:r>
        <w:rPr>
          <w:noProof/>
          <w:color w:val="FF0000"/>
          <w:lang w:eastAsia="de-DE"/>
        </w:rPr>
        <mc:AlternateContent>
          <mc:Choice Requires="wps">
            <w:drawing>
              <wp:anchor distT="0" distB="0" distL="114300" distR="114300" simplePos="0" relativeHeight="251776000" behindDoc="0" locked="0" layoutInCell="1" allowOverlap="1" wp14:anchorId="554CBC7B" wp14:editId="7BE7A621">
                <wp:simplePos x="0" y="0"/>
                <wp:positionH relativeFrom="column">
                  <wp:posOffset>68580</wp:posOffset>
                </wp:positionH>
                <wp:positionV relativeFrom="paragraph">
                  <wp:posOffset>1647190</wp:posOffset>
                </wp:positionV>
                <wp:extent cx="180340" cy="137795"/>
                <wp:effectExtent l="0" t="0" r="29210" b="33655"/>
                <wp:wrapNone/>
                <wp:docPr id="373" name="Gerade Verbindung 373"/>
                <wp:cNvGraphicFramePr/>
                <a:graphic xmlns:a="http://schemas.openxmlformats.org/drawingml/2006/main">
                  <a:graphicData uri="http://schemas.microsoft.com/office/word/2010/wordprocessingShape">
                    <wps:wsp>
                      <wps:cNvCnPr/>
                      <wps:spPr>
                        <a:xfrm flipV="1">
                          <a:off x="0" y="0"/>
                          <a:ext cx="180340" cy="137795"/>
                        </a:xfrm>
                        <a:prstGeom prst="line">
                          <a:avLst/>
                        </a:prstGeom>
                        <a:ln w="190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73" o:spid="_x0000_s1026" style="position:absolute;flip: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129.7pt" to="19.6pt,14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" strokecolor="gray [1629]" strokeweight="1.5pt"/>
            </w:pict>
          </mc:Fallback>
        </mc:AlternateContent>
      </w:r>
      <w:r>
        <w:rPr>
          <w:noProof/>
          <w:color w:val="FF0000"/>
          <w:lang w:eastAsia="de-DE"/>
        </w:rPr>
        <mc:AlternateContent>
          <mc:Choice Requires="wps">
            <w:drawing>
              <wp:anchor distT="0" distB="0" distL="114300" distR="114300" simplePos="0" relativeHeight="251778048" behindDoc="0" locked="0" layoutInCell="1" allowOverlap="1" wp14:anchorId="00DD2BF7" wp14:editId="3FEC4C77">
                <wp:simplePos x="0" y="0"/>
                <wp:positionH relativeFrom="column">
                  <wp:posOffset>236855</wp:posOffset>
                </wp:positionH>
                <wp:positionV relativeFrom="paragraph">
                  <wp:posOffset>1647190</wp:posOffset>
                </wp:positionV>
                <wp:extent cx="180340" cy="148590"/>
                <wp:effectExtent l="0" t="0" r="29210" b="22860"/>
                <wp:wrapNone/>
                <wp:docPr id="393" name="Gerade Verbindung 393"/>
                <wp:cNvGraphicFramePr/>
                <a:graphic xmlns:a="http://schemas.openxmlformats.org/drawingml/2006/main">
                  <a:graphicData uri="http://schemas.microsoft.com/office/word/2010/wordprocessingShape">
                    <wps:wsp>
                      <wps:cNvCnPr/>
                      <wps:spPr>
                        <a:xfrm>
                          <a:off x="0" y="0"/>
                          <a:ext cx="180340" cy="148590"/>
                        </a:xfrm>
                        <a:prstGeom prst="line">
                          <a:avLst/>
                        </a:prstGeom>
                        <a:ln w="190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93" o:spid="_x0000_s1026" style="position:absolute;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5pt,129.7pt" to="32.85pt,14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" strokecolor="gray [1629]" strokeweight="1.5pt"/>
            </w:pict>
          </mc:Fallback>
        </mc:AlternateContent>
      </w:r>
      <w:r w:rsidRPr="0049340E">
        <w:rPr>
          <w:noProof/>
          <w:color w:val="FF0000"/>
          <w:lang w:eastAsia="de-DE"/>
        </w:rPr>
        <mc:AlternateContent>
          <mc:Choice Requires="wps">
            <w:drawing>
              <wp:anchor distT="0" distB="0" distL="114300" distR="114300" simplePos="0" relativeHeight="251780096" behindDoc="0" locked="0" layoutInCell="1" allowOverlap="1" wp14:anchorId="673E51BD" wp14:editId="5CD2A32A">
                <wp:simplePos x="0" y="0"/>
                <wp:positionH relativeFrom="column">
                  <wp:posOffset>422275</wp:posOffset>
                </wp:positionH>
                <wp:positionV relativeFrom="paragraph">
                  <wp:posOffset>1650365</wp:posOffset>
                </wp:positionV>
                <wp:extent cx="180340" cy="137795"/>
                <wp:effectExtent l="0" t="0" r="29210" b="33655"/>
                <wp:wrapNone/>
                <wp:docPr id="400" name="Gerade Verbindung 400"/>
                <wp:cNvGraphicFramePr/>
                <a:graphic xmlns:a="http://schemas.openxmlformats.org/drawingml/2006/main">
                  <a:graphicData uri="http://schemas.microsoft.com/office/word/2010/wordprocessingShape">
                    <wps:wsp>
                      <wps:cNvCnPr/>
                      <wps:spPr>
                        <a:xfrm flipV="1">
                          <a:off x="0" y="0"/>
                          <a:ext cx="180340" cy="137795"/>
                        </a:xfrm>
                        <a:prstGeom prst="line">
                          <a:avLst/>
                        </a:prstGeom>
                        <a:ln w="190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400" o:spid="_x0000_s1026" style="position:absolute;flip:y;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25pt,129.95pt" to="47.45pt,14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" strokecolor="gray [1629]" strokeweight="1.5pt"/>
            </w:pict>
          </mc:Fallback>
        </mc:AlternateContent>
      </w:r>
      <w:r w:rsidRPr="0049340E">
        <w:rPr>
          <w:noProof/>
          <w:color w:val="FF0000"/>
          <w:lang w:eastAsia="de-DE"/>
        </w:rPr>
        <mc:AlternateContent>
          <mc:Choice Requires="wps">
            <w:drawing>
              <wp:anchor distT="0" distB="0" distL="114300" distR="114300" simplePos="0" relativeHeight="251781120" behindDoc="0" locked="0" layoutInCell="1" allowOverlap="1" wp14:anchorId="17CA647E" wp14:editId="4A7DEE45">
                <wp:simplePos x="0" y="0"/>
                <wp:positionH relativeFrom="column">
                  <wp:posOffset>590550</wp:posOffset>
                </wp:positionH>
                <wp:positionV relativeFrom="paragraph">
                  <wp:posOffset>1650365</wp:posOffset>
                </wp:positionV>
                <wp:extent cx="180340" cy="148590"/>
                <wp:effectExtent l="0" t="0" r="29210" b="22860"/>
                <wp:wrapNone/>
                <wp:docPr id="401" name="Gerade Verbindung 401"/>
                <wp:cNvGraphicFramePr/>
                <a:graphic xmlns:a="http://schemas.openxmlformats.org/drawingml/2006/main">
                  <a:graphicData uri="http://schemas.microsoft.com/office/word/2010/wordprocessingShape">
                    <wps:wsp>
                      <wps:cNvCnPr/>
                      <wps:spPr>
                        <a:xfrm>
                          <a:off x="0" y="0"/>
                          <a:ext cx="180340" cy="148590"/>
                        </a:xfrm>
                        <a:prstGeom prst="line">
                          <a:avLst/>
                        </a:prstGeom>
                        <a:ln w="190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401" o:spid="_x0000_s1026" style="position:absolute;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5pt,129.95pt" to="60.7pt,14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" strokecolor="gray [1629]" strokeweight="1.5pt"/>
            </w:pict>
          </mc:Fallback>
        </mc:AlternateContent>
      </w:r>
      <w:r w:rsidRPr="0049340E">
        <w:rPr>
          <w:noProof/>
          <w:color w:val="FF0000"/>
          <w:lang w:eastAsia="de-DE"/>
        </w:rPr>
        <mc:AlternateContent>
          <mc:Choice Requires="wps">
            <w:drawing>
              <wp:anchor distT="0" distB="0" distL="114300" distR="114300" simplePos="0" relativeHeight="251783168" behindDoc="0" locked="0" layoutInCell="1" allowOverlap="1" wp14:anchorId="5C2AA541" wp14:editId="6B12A6CC">
                <wp:simplePos x="0" y="0"/>
                <wp:positionH relativeFrom="column">
                  <wp:posOffset>773430</wp:posOffset>
                </wp:positionH>
                <wp:positionV relativeFrom="paragraph">
                  <wp:posOffset>1639570</wp:posOffset>
                </wp:positionV>
                <wp:extent cx="180340" cy="137795"/>
                <wp:effectExtent l="0" t="0" r="29210" b="33655"/>
                <wp:wrapNone/>
                <wp:docPr id="402" name="Gerade Verbindung 402"/>
                <wp:cNvGraphicFramePr/>
                <a:graphic xmlns:a="http://schemas.openxmlformats.org/drawingml/2006/main">
                  <a:graphicData uri="http://schemas.microsoft.com/office/word/2010/wordprocessingShape">
                    <wps:wsp>
                      <wps:cNvCnPr/>
                      <wps:spPr>
                        <a:xfrm flipV="1">
                          <a:off x="0" y="0"/>
                          <a:ext cx="180340" cy="137795"/>
                        </a:xfrm>
                        <a:prstGeom prst="line">
                          <a:avLst/>
                        </a:prstGeom>
                        <a:ln w="190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402" o:spid="_x0000_s1026" style="position:absolute;flip:y;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9pt,129.1pt" to="75.1pt,13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" strokecolor="gray [1629]" strokeweight="1.5pt"/>
            </w:pict>
          </mc:Fallback>
        </mc:AlternateContent>
      </w:r>
      <w:r w:rsidRPr="0049340E">
        <w:rPr>
          <w:noProof/>
          <w:color w:val="FF0000"/>
          <w:lang w:eastAsia="de-DE"/>
        </w:rPr>
        <mc:AlternateContent>
          <mc:Choice Requires="wps">
            <w:drawing>
              <wp:anchor distT="0" distB="0" distL="114300" distR="114300" simplePos="0" relativeHeight="251784192" behindDoc="0" locked="0" layoutInCell="1" allowOverlap="1" wp14:anchorId="4595C76F" wp14:editId="1E10D9BF">
                <wp:simplePos x="0" y="0"/>
                <wp:positionH relativeFrom="column">
                  <wp:posOffset>941705</wp:posOffset>
                </wp:positionH>
                <wp:positionV relativeFrom="paragraph">
                  <wp:posOffset>1639570</wp:posOffset>
                </wp:positionV>
                <wp:extent cx="180340" cy="148590"/>
                <wp:effectExtent l="0" t="0" r="29210" b="22860"/>
                <wp:wrapNone/>
                <wp:docPr id="406" name="Gerade Verbindung 406"/>
                <wp:cNvGraphicFramePr/>
                <a:graphic xmlns:a="http://schemas.openxmlformats.org/drawingml/2006/main">
                  <a:graphicData uri="http://schemas.microsoft.com/office/word/2010/wordprocessingShape">
                    <wps:wsp>
                      <wps:cNvCnPr/>
                      <wps:spPr>
                        <a:xfrm>
                          <a:off x="0" y="0"/>
                          <a:ext cx="180340" cy="148590"/>
                        </a:xfrm>
                        <a:prstGeom prst="line">
                          <a:avLst/>
                        </a:prstGeom>
                        <a:ln w="190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406" o:spid="_x0000_s1026" style="position:absolute;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15pt,129.1pt" to="88.35pt,14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" strokecolor="gray [1629]" strokeweight="1.5pt"/>
            </w:pict>
          </mc:Fallback>
        </mc:AlternateContent>
      </w:r>
      <w:r w:rsidRPr="0049340E">
        <w:rPr>
          <w:noProof/>
          <w:color w:val="FF0000"/>
          <w:lang w:eastAsia="de-DE"/>
        </w:rPr>
        <mc:AlternateContent>
          <mc:Choice Requires="wps">
            <w:drawing>
              <wp:anchor distT="0" distB="0" distL="114300" distR="114300" simplePos="0" relativeHeight="251786240" behindDoc="0" locked="0" layoutInCell="1" allowOverlap="1" wp14:anchorId="077E47DC" wp14:editId="129783BD">
                <wp:simplePos x="0" y="0"/>
                <wp:positionH relativeFrom="column">
                  <wp:posOffset>1123950</wp:posOffset>
                </wp:positionH>
                <wp:positionV relativeFrom="paragraph">
                  <wp:posOffset>1650365</wp:posOffset>
                </wp:positionV>
                <wp:extent cx="180340" cy="137795"/>
                <wp:effectExtent l="0" t="0" r="29210" b="33655"/>
                <wp:wrapNone/>
                <wp:docPr id="407" name="Gerade Verbindung 407"/>
                <wp:cNvGraphicFramePr/>
                <a:graphic xmlns:a="http://schemas.openxmlformats.org/drawingml/2006/main">
                  <a:graphicData uri="http://schemas.microsoft.com/office/word/2010/wordprocessingShape">
                    <wps:wsp>
                      <wps:cNvCnPr/>
                      <wps:spPr>
                        <a:xfrm flipV="1">
                          <a:off x="0" y="0"/>
                          <a:ext cx="180340" cy="137795"/>
                        </a:xfrm>
                        <a:prstGeom prst="line">
                          <a:avLst/>
                        </a:prstGeom>
                        <a:ln w="190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407" o:spid="_x0000_s1026" style="position:absolute;flip:y;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5pt,129.95pt" to="102.7pt,14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" strokecolor="gray [1629]" strokeweight="1.5pt"/>
            </w:pict>
          </mc:Fallback>
        </mc:AlternateContent>
      </w:r>
      <w:r w:rsidRPr="0049340E">
        <w:rPr>
          <w:noProof/>
          <w:color w:val="FF0000"/>
          <w:lang w:eastAsia="de-DE"/>
        </w:rPr>
        <mc:AlternateContent>
          <mc:Choice Requires="wps">
            <w:drawing>
              <wp:anchor distT="0" distB="0" distL="114300" distR="114300" simplePos="0" relativeHeight="251787264" behindDoc="0" locked="0" layoutInCell="1" allowOverlap="1" wp14:anchorId="59A5A1B5" wp14:editId="4239717F">
                <wp:simplePos x="0" y="0"/>
                <wp:positionH relativeFrom="column">
                  <wp:posOffset>1292565</wp:posOffset>
                </wp:positionH>
                <wp:positionV relativeFrom="paragraph">
                  <wp:posOffset>1650601</wp:posOffset>
                </wp:positionV>
                <wp:extent cx="180340" cy="148590"/>
                <wp:effectExtent l="0" t="0" r="29210" b="22860"/>
                <wp:wrapNone/>
                <wp:docPr id="408" name="Gerade Verbindung 408"/>
                <wp:cNvGraphicFramePr/>
                <a:graphic xmlns:a="http://schemas.openxmlformats.org/drawingml/2006/main">
                  <a:graphicData uri="http://schemas.microsoft.com/office/word/2010/wordprocessingShape">
                    <wps:wsp>
                      <wps:cNvCnPr/>
                      <wps:spPr>
                        <a:xfrm>
                          <a:off x="0" y="0"/>
                          <a:ext cx="180340" cy="148590"/>
                        </a:xfrm>
                        <a:prstGeom prst="line">
                          <a:avLst/>
                        </a:prstGeom>
                        <a:ln w="190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408" o:spid="_x0000_s1026" style="position:absolute;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8pt,129.95pt" to="116pt,14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" strokecolor="gray [1629]" strokeweight="1.5pt"/>
            </w:pict>
          </mc:Fallback>
        </mc:AlternateContent>
      </w:r>
      <w:r>
        <w:rPr>
          <w:noProof/>
          <w:color w:val="FF0000"/>
          <w:lang w:eastAsia="de-DE"/>
        </w:rPr>
        <w:drawing>
          <wp:inline distT="0" distB="0" distL="0" distR="0" wp14:anchorId="30C3FFB0" wp14:editId="6A34C1A6">
            <wp:extent cx="2530227" cy="1722474"/>
            <wp:effectExtent l="0" t="0" r="381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7">
                      <a:extLst>
                        <a:ext uri="{28A0092B-C50C-407E-A947-70E740481C1C}">
                          <a14:useLocalDpi xmlns:a14="http://schemas.microsoft.com/office/drawing/2010/main" val="0"/>
                        </a:ext>
                      </a:extLst>
                    </a:blip>
                    <a:srcRect l="1246" t="738" b="75369"/>
                    <a:stretch/>
                  </pic:blipFill>
                  <pic:spPr bwMode="auto">
                    <a:xfrm>
                      <a:off x="0" y="0"/>
                      <a:ext cx="2530325" cy="1722541"/>
                    </a:xfrm>
                    <a:prstGeom prst="rect">
                      <a:avLst/>
                    </a:prstGeom>
                    <a:noFill/>
                    <a:ln>
                      <a:noFill/>
                    </a:ln>
                    <a:extLst>
                      <a:ext uri="{53640926-AAD7-44D8-BBD7-CCE9431645EC}">
                        <a14:shadowObscured xmlns:a14="http://schemas.microsoft.com/office/drawing/2010/main"/>
                      </a:ext>
                    </a:extLst>
                  </pic:spPr>
                </pic:pic>
              </a:graphicData>
            </a:graphic>
          </wp:inline>
        </w:drawing>
      </w:r>
    </w:p>
    <w:p w:rsidR="0049340E" w:rsidRDefault="0049340E" w:rsidP="006E0D88">
      <w:pPr>
        <w:rPr>
          <w:noProof/>
          <w:color w:val="FF0000"/>
          <w:lang w:eastAsia="de-DE"/>
        </w:rPr>
      </w:pPr>
      <w:r w:rsidRPr="0049340E">
        <w:rPr>
          <w:noProof/>
          <w:color w:val="FF0000"/>
          <w:lang w:eastAsia="de-DE"/>
        </w:rPr>
        <mc:AlternateContent>
          <mc:Choice Requires="wps">
            <w:drawing>
              <wp:anchor distT="0" distB="0" distL="114300" distR="114300" simplePos="0" relativeHeight="251800576" behindDoc="0" locked="0" layoutInCell="1" allowOverlap="1" wp14:anchorId="04F5FEC9" wp14:editId="6C3C13B3">
                <wp:simplePos x="0" y="0"/>
                <wp:positionH relativeFrom="column">
                  <wp:posOffset>1295252</wp:posOffset>
                </wp:positionH>
                <wp:positionV relativeFrom="paragraph">
                  <wp:posOffset>53901</wp:posOffset>
                </wp:positionV>
                <wp:extent cx="180340" cy="137160"/>
                <wp:effectExtent l="0" t="0" r="29210" b="34290"/>
                <wp:wrapNone/>
                <wp:docPr id="426" name="Gerade Verbindung 426"/>
                <wp:cNvGraphicFramePr/>
                <a:graphic xmlns:a="http://schemas.openxmlformats.org/drawingml/2006/main">
                  <a:graphicData uri="http://schemas.microsoft.com/office/word/2010/wordprocessingShape">
                    <wps:wsp>
                      <wps:cNvCnPr/>
                      <wps:spPr>
                        <a:xfrm flipV="1">
                          <a:off x="0" y="0"/>
                          <a:ext cx="180340" cy="137160"/>
                        </a:xfrm>
                        <a:prstGeom prst="line">
                          <a:avLst/>
                        </a:prstGeom>
                        <a:ln w="190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426" o:spid="_x0000_s1026" style="position:absolute;flip:y;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2pt,4.25pt" to="116.2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" strokecolor="gray [1629]" strokeweight="1.5pt"/>
            </w:pict>
          </mc:Fallback>
        </mc:AlternateContent>
      </w:r>
      <w:r w:rsidRPr="0049340E">
        <w:rPr>
          <w:noProof/>
          <w:color w:val="FF0000"/>
          <w:lang w:eastAsia="de-DE"/>
        </w:rPr>
        <mc:AlternateContent>
          <mc:Choice Requires="wps">
            <w:drawing>
              <wp:anchor distT="0" distB="0" distL="114300" distR="114300" simplePos="0" relativeHeight="251798528" behindDoc="0" locked="0" layoutInCell="1" allowOverlap="1" wp14:anchorId="57CC9A16" wp14:editId="5F401296">
                <wp:simplePos x="0" y="0"/>
                <wp:positionH relativeFrom="column">
                  <wp:posOffset>-97790</wp:posOffset>
                </wp:positionH>
                <wp:positionV relativeFrom="paragraph">
                  <wp:posOffset>12065</wp:posOffset>
                </wp:positionV>
                <wp:extent cx="180340" cy="137160"/>
                <wp:effectExtent l="0" t="0" r="29210" b="34290"/>
                <wp:wrapNone/>
                <wp:docPr id="425" name="Gerade Verbindung 425"/>
                <wp:cNvGraphicFramePr/>
                <a:graphic xmlns:a="http://schemas.openxmlformats.org/drawingml/2006/main">
                  <a:graphicData uri="http://schemas.microsoft.com/office/word/2010/wordprocessingShape">
                    <wps:wsp>
                      <wps:cNvCnPr/>
                      <wps:spPr>
                        <a:xfrm flipV="1">
                          <a:off x="0" y="0"/>
                          <a:ext cx="180340" cy="137160"/>
                        </a:xfrm>
                        <a:prstGeom prst="line">
                          <a:avLst/>
                        </a:prstGeom>
                        <a:ln w="190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425" o:spid="_x0000_s1026" style="position:absolute;flip:y;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7pt,.95pt" to="6.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" strokecolor="gray [1629]" strokeweight="1.5pt"/>
            </w:pict>
          </mc:Fallback>
        </mc:AlternateContent>
      </w:r>
      <w:r w:rsidRPr="0049340E">
        <w:rPr>
          <w:noProof/>
          <w:color w:val="FF0000"/>
          <w:lang w:eastAsia="de-DE"/>
        </w:rPr>
        <mc:AlternateContent>
          <mc:Choice Requires="wps">
            <w:drawing>
              <wp:anchor distT="0" distB="0" distL="114300" distR="114300" simplePos="0" relativeHeight="251790336" behindDoc="0" locked="0" layoutInCell="1" allowOverlap="1" wp14:anchorId="3815E11B" wp14:editId="3A698FC4">
                <wp:simplePos x="0" y="0"/>
                <wp:positionH relativeFrom="column">
                  <wp:posOffset>69215</wp:posOffset>
                </wp:positionH>
                <wp:positionV relativeFrom="paragraph">
                  <wp:posOffset>-1905</wp:posOffset>
                </wp:positionV>
                <wp:extent cx="180340" cy="148590"/>
                <wp:effectExtent l="0" t="0" r="29210" b="22860"/>
                <wp:wrapNone/>
                <wp:docPr id="416" name="Gerade Verbindung 416"/>
                <wp:cNvGraphicFramePr/>
                <a:graphic xmlns:a="http://schemas.openxmlformats.org/drawingml/2006/main">
                  <a:graphicData uri="http://schemas.microsoft.com/office/word/2010/wordprocessingShape">
                    <wps:wsp>
                      <wps:cNvCnPr/>
                      <wps:spPr>
                        <a:xfrm>
                          <a:off x="0" y="0"/>
                          <a:ext cx="180340" cy="148590"/>
                        </a:xfrm>
                        <a:prstGeom prst="line">
                          <a:avLst/>
                        </a:prstGeom>
                        <a:ln w="190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416" o:spid="_x0000_s1026" style="position:absolute;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5pt,-.15pt" to="19.65pt,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" strokecolor="gray [1629]" strokeweight="1.5pt"/>
            </w:pict>
          </mc:Fallback>
        </mc:AlternateContent>
      </w:r>
      <w:r w:rsidRPr="0049340E">
        <w:rPr>
          <w:noProof/>
          <w:color w:val="FF0000"/>
          <w:lang w:eastAsia="de-DE"/>
        </w:rPr>
        <mc:AlternateContent>
          <mc:Choice Requires="wps">
            <w:drawing>
              <wp:anchor distT="0" distB="0" distL="114300" distR="114300" simplePos="0" relativeHeight="251791360" behindDoc="0" locked="0" layoutInCell="1" allowOverlap="1" wp14:anchorId="7EBD2C90" wp14:editId="3A6392C3">
                <wp:simplePos x="0" y="0"/>
                <wp:positionH relativeFrom="column">
                  <wp:posOffset>260350</wp:posOffset>
                </wp:positionH>
                <wp:positionV relativeFrom="paragraph">
                  <wp:posOffset>8890</wp:posOffset>
                </wp:positionV>
                <wp:extent cx="180340" cy="137160"/>
                <wp:effectExtent l="0" t="0" r="29210" b="34290"/>
                <wp:wrapNone/>
                <wp:docPr id="419" name="Gerade Verbindung 419"/>
                <wp:cNvGraphicFramePr/>
                <a:graphic xmlns:a="http://schemas.openxmlformats.org/drawingml/2006/main">
                  <a:graphicData uri="http://schemas.microsoft.com/office/word/2010/wordprocessingShape">
                    <wps:wsp>
                      <wps:cNvCnPr/>
                      <wps:spPr>
                        <a:xfrm flipV="1">
                          <a:off x="0" y="0"/>
                          <a:ext cx="180340" cy="137160"/>
                        </a:xfrm>
                        <a:prstGeom prst="line">
                          <a:avLst/>
                        </a:prstGeom>
                        <a:ln w="190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419" o:spid="_x0000_s1026" style="position:absolute;flip:y;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5pt,.7pt" to="34.7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" strokecolor="gray [1629]" strokeweight="1.5pt"/>
            </w:pict>
          </mc:Fallback>
        </mc:AlternateContent>
      </w:r>
      <w:r w:rsidRPr="0049340E">
        <w:rPr>
          <w:noProof/>
          <w:color w:val="FF0000"/>
          <w:lang w:eastAsia="de-DE"/>
        </w:rPr>
        <mc:AlternateContent>
          <mc:Choice Requires="wps">
            <w:drawing>
              <wp:anchor distT="0" distB="0" distL="114300" distR="114300" simplePos="0" relativeHeight="251792384" behindDoc="0" locked="0" layoutInCell="1" allowOverlap="1" wp14:anchorId="190225D3" wp14:editId="0271C11C">
                <wp:simplePos x="0" y="0"/>
                <wp:positionH relativeFrom="column">
                  <wp:posOffset>420370</wp:posOffset>
                </wp:positionH>
                <wp:positionV relativeFrom="paragraph">
                  <wp:posOffset>8890</wp:posOffset>
                </wp:positionV>
                <wp:extent cx="180340" cy="148590"/>
                <wp:effectExtent l="0" t="0" r="29210" b="22860"/>
                <wp:wrapNone/>
                <wp:docPr id="420" name="Gerade Verbindung 420"/>
                <wp:cNvGraphicFramePr/>
                <a:graphic xmlns:a="http://schemas.openxmlformats.org/drawingml/2006/main">
                  <a:graphicData uri="http://schemas.microsoft.com/office/word/2010/wordprocessingShape">
                    <wps:wsp>
                      <wps:cNvCnPr/>
                      <wps:spPr>
                        <a:xfrm>
                          <a:off x="0" y="0"/>
                          <a:ext cx="180340" cy="148590"/>
                        </a:xfrm>
                        <a:prstGeom prst="line">
                          <a:avLst/>
                        </a:prstGeom>
                        <a:ln w="190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420" o:spid="_x0000_s1026" style="position:absolute;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1pt,.7pt" to="47.3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" strokecolor="gray [1629]" strokeweight="1.5pt"/>
            </w:pict>
          </mc:Fallback>
        </mc:AlternateContent>
      </w:r>
      <w:r w:rsidRPr="0049340E">
        <w:rPr>
          <w:noProof/>
          <w:color w:val="FF0000"/>
          <w:lang w:eastAsia="de-DE"/>
        </w:rPr>
        <mc:AlternateContent>
          <mc:Choice Requires="wps">
            <w:drawing>
              <wp:anchor distT="0" distB="0" distL="114300" distR="114300" simplePos="0" relativeHeight="251793408" behindDoc="0" locked="0" layoutInCell="1" allowOverlap="1" wp14:anchorId="6109FE26" wp14:editId="5767F3BD">
                <wp:simplePos x="0" y="0"/>
                <wp:positionH relativeFrom="column">
                  <wp:posOffset>611505</wp:posOffset>
                </wp:positionH>
                <wp:positionV relativeFrom="paragraph">
                  <wp:posOffset>-1905</wp:posOffset>
                </wp:positionV>
                <wp:extent cx="180340" cy="137160"/>
                <wp:effectExtent l="0" t="0" r="29210" b="34290"/>
                <wp:wrapNone/>
                <wp:docPr id="421" name="Gerade Verbindung 421"/>
                <wp:cNvGraphicFramePr/>
                <a:graphic xmlns:a="http://schemas.openxmlformats.org/drawingml/2006/main">
                  <a:graphicData uri="http://schemas.microsoft.com/office/word/2010/wordprocessingShape">
                    <wps:wsp>
                      <wps:cNvCnPr/>
                      <wps:spPr>
                        <a:xfrm flipV="1">
                          <a:off x="0" y="0"/>
                          <a:ext cx="180340" cy="137160"/>
                        </a:xfrm>
                        <a:prstGeom prst="line">
                          <a:avLst/>
                        </a:prstGeom>
                        <a:ln w="190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421" o:spid="_x0000_s1026" style="position:absolute;flip:y;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15pt,-.15pt" to="62.3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" strokecolor="gray [1629]" strokeweight="1.5pt"/>
            </w:pict>
          </mc:Fallback>
        </mc:AlternateContent>
      </w:r>
      <w:r w:rsidRPr="0049340E">
        <w:rPr>
          <w:noProof/>
          <w:color w:val="FF0000"/>
          <w:lang w:eastAsia="de-DE"/>
        </w:rPr>
        <mc:AlternateContent>
          <mc:Choice Requires="wps">
            <w:drawing>
              <wp:anchor distT="0" distB="0" distL="114300" distR="114300" simplePos="0" relativeHeight="251794432" behindDoc="0" locked="0" layoutInCell="1" allowOverlap="1" wp14:anchorId="49FE74C6" wp14:editId="41D2A4F9">
                <wp:simplePos x="0" y="0"/>
                <wp:positionH relativeFrom="column">
                  <wp:posOffset>770890</wp:posOffset>
                </wp:positionH>
                <wp:positionV relativeFrom="paragraph">
                  <wp:posOffset>-1905</wp:posOffset>
                </wp:positionV>
                <wp:extent cx="180340" cy="148590"/>
                <wp:effectExtent l="0" t="0" r="29210" b="22860"/>
                <wp:wrapNone/>
                <wp:docPr id="422" name="Gerade Verbindung 422"/>
                <wp:cNvGraphicFramePr/>
                <a:graphic xmlns:a="http://schemas.openxmlformats.org/drawingml/2006/main">
                  <a:graphicData uri="http://schemas.microsoft.com/office/word/2010/wordprocessingShape">
                    <wps:wsp>
                      <wps:cNvCnPr/>
                      <wps:spPr>
                        <a:xfrm>
                          <a:off x="0" y="0"/>
                          <a:ext cx="180340" cy="148590"/>
                        </a:xfrm>
                        <a:prstGeom prst="line">
                          <a:avLst/>
                        </a:prstGeom>
                        <a:ln w="190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422" o:spid="_x0000_s1026" style="position:absolute;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7pt,-.15pt" to="74.9pt,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" strokecolor="gray [1629]" strokeweight="1.5pt"/>
            </w:pict>
          </mc:Fallback>
        </mc:AlternateContent>
      </w:r>
      <w:r w:rsidRPr="0049340E">
        <w:rPr>
          <w:noProof/>
          <w:color w:val="FF0000"/>
          <w:lang w:eastAsia="de-DE"/>
        </w:rPr>
        <mc:AlternateContent>
          <mc:Choice Requires="wps">
            <w:drawing>
              <wp:anchor distT="0" distB="0" distL="114300" distR="114300" simplePos="0" relativeHeight="251795456" behindDoc="0" locked="0" layoutInCell="1" allowOverlap="1" wp14:anchorId="490FC484" wp14:editId="7CF2D08B">
                <wp:simplePos x="0" y="0"/>
                <wp:positionH relativeFrom="column">
                  <wp:posOffset>962025</wp:posOffset>
                </wp:positionH>
                <wp:positionV relativeFrom="paragraph">
                  <wp:posOffset>8890</wp:posOffset>
                </wp:positionV>
                <wp:extent cx="180340" cy="137160"/>
                <wp:effectExtent l="0" t="0" r="29210" b="34290"/>
                <wp:wrapNone/>
                <wp:docPr id="423" name="Gerade Verbindung 423"/>
                <wp:cNvGraphicFramePr/>
                <a:graphic xmlns:a="http://schemas.openxmlformats.org/drawingml/2006/main">
                  <a:graphicData uri="http://schemas.microsoft.com/office/word/2010/wordprocessingShape">
                    <wps:wsp>
                      <wps:cNvCnPr/>
                      <wps:spPr>
                        <a:xfrm flipV="1">
                          <a:off x="0" y="0"/>
                          <a:ext cx="180340" cy="137160"/>
                        </a:xfrm>
                        <a:prstGeom prst="line">
                          <a:avLst/>
                        </a:prstGeom>
                        <a:ln w="190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423" o:spid="_x0000_s1026" style="position:absolute;flip:y;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75pt,.7pt" to="89.9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" strokecolor="gray [1629]" strokeweight="1.5pt"/>
            </w:pict>
          </mc:Fallback>
        </mc:AlternateContent>
      </w:r>
      <w:r w:rsidRPr="0049340E">
        <w:rPr>
          <w:noProof/>
          <w:color w:val="FF0000"/>
          <w:lang w:eastAsia="de-DE"/>
        </w:rPr>
        <mc:AlternateContent>
          <mc:Choice Requires="wps">
            <w:drawing>
              <wp:anchor distT="0" distB="0" distL="114300" distR="114300" simplePos="0" relativeHeight="251796480" behindDoc="0" locked="0" layoutInCell="1" allowOverlap="1" wp14:anchorId="0A376779" wp14:editId="0A8953EB">
                <wp:simplePos x="0" y="0"/>
                <wp:positionH relativeFrom="column">
                  <wp:posOffset>1122178</wp:posOffset>
                </wp:positionH>
                <wp:positionV relativeFrom="paragraph">
                  <wp:posOffset>9363</wp:posOffset>
                </wp:positionV>
                <wp:extent cx="180340" cy="148590"/>
                <wp:effectExtent l="0" t="0" r="29210" b="22860"/>
                <wp:wrapNone/>
                <wp:docPr id="424" name="Gerade Verbindung 424"/>
                <wp:cNvGraphicFramePr/>
                <a:graphic xmlns:a="http://schemas.openxmlformats.org/drawingml/2006/main">
                  <a:graphicData uri="http://schemas.microsoft.com/office/word/2010/wordprocessingShape">
                    <wps:wsp>
                      <wps:cNvCnPr/>
                      <wps:spPr>
                        <a:xfrm>
                          <a:off x="0" y="0"/>
                          <a:ext cx="180340" cy="148590"/>
                        </a:xfrm>
                        <a:prstGeom prst="line">
                          <a:avLst/>
                        </a:prstGeom>
                        <a:ln w="190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424" o:spid="_x0000_s1026" style="position:absolute;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35pt,.75pt" to="102.55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" strokecolor="gray [1629]" strokeweight="1.5pt"/>
            </w:pict>
          </mc:Fallback>
        </mc:AlternateContent>
      </w:r>
      <w:r>
        <w:rPr>
          <w:noProof/>
          <w:color w:val="FF0000"/>
          <w:lang w:eastAsia="de-DE"/>
        </w:rPr>
        <w:drawing>
          <wp:inline distT="0" distB="0" distL="0" distR="0" wp14:anchorId="5165125F" wp14:editId="2D7EA29A">
            <wp:extent cx="2530137" cy="2615609"/>
            <wp:effectExtent l="0" t="0" r="3810" b="0"/>
            <wp:docPr id="365" name="Grafik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7">
                      <a:extLst>
                        <a:ext uri="{28A0092B-C50C-407E-A947-70E740481C1C}">
                          <a14:useLocalDpi xmlns:a14="http://schemas.microsoft.com/office/drawing/2010/main" val="0"/>
                        </a:ext>
                      </a:extLst>
                    </a:blip>
                    <a:srcRect l="1246" t="59143" b="4572"/>
                    <a:stretch/>
                  </pic:blipFill>
                  <pic:spPr bwMode="auto">
                    <a:xfrm>
                      <a:off x="0" y="0"/>
                      <a:ext cx="2530325" cy="2615803"/>
                    </a:xfrm>
                    <a:prstGeom prst="rect">
                      <a:avLst/>
                    </a:prstGeom>
                    <a:noFill/>
                    <a:ln>
                      <a:noFill/>
                    </a:ln>
                    <a:extLst>
                      <a:ext uri="{53640926-AAD7-44D8-BBD7-CCE9431645EC}">
                        <a14:shadowObscured xmlns:a14="http://schemas.microsoft.com/office/drawing/2010/main"/>
                      </a:ext>
                    </a:extLst>
                  </pic:spPr>
                </pic:pic>
              </a:graphicData>
            </a:graphic>
          </wp:inline>
        </w:drawing>
      </w:r>
    </w:p>
    <w:p w:rsidR="0049340E" w:rsidRDefault="0049340E" w:rsidP="00625B0E">
      <w:pPr>
        <w:pStyle w:val="Beschriftung"/>
        <w:ind w:right="3117"/>
      </w:pPr>
      <w:bookmarkStart w:id="169" w:name="_Ref476414168"/>
      <w:bookmarkStart w:id="170" w:name="_Toc476722525"/>
      <w:r>
        <w:t xml:space="preserve">Abbildung </w:t>
      </w:r>
      <w:r w:rsidR="00C216BB">
        <w:fldChar w:fldCharType="begin"/>
      </w:r>
      <w:r w:rsidR="00C216BB">
        <w:instrText xml:space="preserve"> SEQ Abbildung \* ARABIC </w:instrText>
      </w:r>
      <w:r w:rsidR="00C216BB">
        <w:fldChar w:fldCharType="separate"/>
      </w:r>
      <w:r w:rsidR="007533F1">
        <w:rPr>
          <w:noProof/>
        </w:rPr>
        <w:t>47</w:t>
      </w:r>
      <w:r w:rsidR="00C216BB">
        <w:rPr>
          <w:noProof/>
        </w:rPr>
        <w:fldChar w:fldCharType="end"/>
      </w:r>
      <w:bookmarkEnd w:id="169"/>
      <w:r>
        <w:t xml:space="preserve"> - Ausschnitt aus </w:t>
      </w:r>
      <w:r w:rsidR="00625B0E">
        <w:t>der Struktur einer</w:t>
      </w:r>
      <w:r>
        <w:t xml:space="preserve"> HDF5-Datei</w:t>
      </w:r>
      <w:r w:rsidR="00625B0E">
        <w:t xml:space="preserve"> mit gespeicherten IDSC</w:t>
      </w:r>
      <w:r w:rsidR="0038350C">
        <w:t>-</w:t>
      </w:r>
      <w:r w:rsidR="00625B0E">
        <w:t xml:space="preserve"> und Multilevel-IDSC</w:t>
      </w:r>
      <w:r w:rsidR="0038350C">
        <w:t>-</w:t>
      </w:r>
      <w:r w:rsidR="00625B0E">
        <w:t>Features, einem k-</w:t>
      </w:r>
      <w:proofErr w:type="spellStart"/>
      <w:r w:rsidR="00625B0E">
        <w:t>Means</w:t>
      </w:r>
      <w:proofErr w:type="spellEnd"/>
      <w:r w:rsidR="00625B0E">
        <w:t>-</w:t>
      </w:r>
      <w:proofErr w:type="spellStart"/>
      <w:r w:rsidR="00EC5C48">
        <w:t>Codebuch</w:t>
      </w:r>
      <w:proofErr w:type="spellEnd"/>
      <w:r w:rsidR="00625B0E">
        <w:t xml:space="preserve"> für Multilevel-IDSC und einem trainierten</w:t>
      </w:r>
      <w:r w:rsidR="0038350C">
        <w:t>,</w:t>
      </w:r>
      <w:r w:rsidR="00625B0E">
        <w:t xml:space="preserve"> mit </w:t>
      </w:r>
      <w:proofErr w:type="spellStart"/>
      <w:r w:rsidR="00625B0E">
        <w:t>Keras</w:t>
      </w:r>
      <w:proofErr w:type="spellEnd"/>
      <w:r w:rsidR="00625B0E">
        <w:t xml:space="preserve"> erstelltem MLP (Screenshot aus HDF5View 2.15)</w:t>
      </w:r>
      <w:bookmarkEnd w:id="170"/>
    </w:p>
    <w:p w:rsidR="008238BB" w:rsidRPr="008238BB" w:rsidRDefault="008238BB" w:rsidP="008238BB">
      <w:pPr>
        <w:rPr>
          <w:sz w:val="8"/>
        </w:rPr>
      </w:pPr>
    </w:p>
    <w:p w:rsidR="00F63A9A" w:rsidRDefault="003A56F7" w:rsidP="006E0D88">
      <w:r>
        <w:t xml:space="preserve">Features werden anhand der Spezies und dem Typ des Features identifiziert. </w:t>
      </w:r>
      <w:r w:rsidR="00C0313D">
        <w:t>Der Verallg</w:t>
      </w:r>
      <w:r w:rsidR="00C0313D">
        <w:t>e</w:t>
      </w:r>
      <w:r w:rsidR="00C0313D">
        <w:t>meinerung halber wird die Spezies intern als Kategorie bezeichnet.</w:t>
      </w:r>
      <w:r w:rsidR="00790761">
        <w:t xml:space="preserve"> Der</w:t>
      </w:r>
      <w:r w:rsidR="00C0313D">
        <w:t xml:space="preserve"> </w:t>
      </w:r>
      <w:r>
        <w:t xml:space="preserve">Pfad zu den abzulegenden </w:t>
      </w:r>
      <w:proofErr w:type="spellStart"/>
      <w:r>
        <w:t>Featurevektoren</w:t>
      </w:r>
      <w:proofErr w:type="spellEnd"/>
      <w:r>
        <w:t xml:space="preserve"> setzt</w:t>
      </w:r>
      <w:r w:rsidR="006F4412">
        <w:t xml:space="preserve"> sich somit zusammen aus der Kategorie und dem </w:t>
      </w:r>
      <w:proofErr w:type="spellStart"/>
      <w:r w:rsidR="006F4412">
        <w:t>Featuretyp</w:t>
      </w:r>
      <w:proofErr w:type="spellEnd"/>
      <w:r w:rsidR="006F4412">
        <w:t xml:space="preserve">. Dort werden die </w:t>
      </w:r>
      <w:r w:rsidR="00790761">
        <w:t xml:space="preserve">zugehörigen </w:t>
      </w:r>
      <w:proofErr w:type="spellStart"/>
      <w:r w:rsidR="006F4412">
        <w:t>Featurevektoren</w:t>
      </w:r>
      <w:proofErr w:type="spellEnd"/>
      <w:r w:rsidR="006F4412">
        <w:t xml:space="preserve"> in </w:t>
      </w:r>
      <w:r w:rsidR="001C7EB3">
        <w:t>mit Pandas erz</w:t>
      </w:r>
      <w:r w:rsidR="004635F9">
        <w:t>e</w:t>
      </w:r>
      <w:r w:rsidR="001C7EB3">
        <w:t xml:space="preserve">ugten </w:t>
      </w:r>
      <w:r w:rsidR="006F4412">
        <w:t>Tabellen abgelegt</w:t>
      </w:r>
      <w:r w:rsidR="004635F9">
        <w:t>. Die Tabellen werden</w:t>
      </w:r>
      <w:r w:rsidR="006F4412">
        <w:t xml:space="preserve"> mit </w:t>
      </w:r>
      <w:proofErr w:type="gramStart"/>
      <w:r w:rsidR="006F4412">
        <w:t>de</w:t>
      </w:r>
      <w:r w:rsidR="004635F9">
        <w:t>n</w:t>
      </w:r>
      <w:proofErr w:type="gramEnd"/>
      <w:r w:rsidR="006F4412">
        <w:t xml:space="preserve"> ID</w:t>
      </w:r>
      <w:r w:rsidR="000976DF">
        <w:t>s</w:t>
      </w:r>
      <w:r w:rsidR="006F4412">
        <w:t xml:space="preserve"> de</w:t>
      </w:r>
      <w:r w:rsidR="004635F9">
        <w:t>r</w:t>
      </w:r>
      <w:r w:rsidR="006F4412">
        <w:t xml:space="preserve"> Features </w:t>
      </w:r>
      <w:r w:rsidR="004635F9">
        <w:t>indiziert, um sie de</w:t>
      </w:r>
      <w:r w:rsidR="0082688A">
        <w:t>m</w:t>
      </w:r>
      <w:r w:rsidR="004635F9">
        <w:t xml:space="preserve"> konkreten</w:t>
      </w:r>
      <w:r w:rsidR="006F4412">
        <w:t xml:space="preserve"> </w:t>
      </w:r>
      <w:r w:rsidR="00AD79EF">
        <w:t xml:space="preserve">Objekt, in diesem Fall </w:t>
      </w:r>
      <w:r w:rsidR="004635F9">
        <w:t>den Blättern, zuordnen zu können</w:t>
      </w:r>
      <w:r w:rsidR="006F4412">
        <w:t>.</w:t>
      </w:r>
    </w:p>
    <w:p w:rsidR="00674D40" w:rsidRDefault="00153327" w:rsidP="006E0D88">
      <w:r>
        <w:t xml:space="preserve">Die </w:t>
      </w:r>
      <w:proofErr w:type="spellStart"/>
      <w:r>
        <w:t>Featurevektoren</w:t>
      </w:r>
      <w:proofErr w:type="spellEnd"/>
      <w:r>
        <w:t xml:space="preserve"> können auch in ihrer rohen </w:t>
      </w:r>
      <w:proofErr w:type="spellStart"/>
      <w:r>
        <w:t>untransformierten</w:t>
      </w:r>
      <w:proofErr w:type="spellEnd"/>
      <w:r>
        <w:t xml:space="preserve"> Form abgelegt werden, wozu diese aufgrund der fehlenden Ordnung allerdings mit Pickle in </w:t>
      </w:r>
      <w:proofErr w:type="spellStart"/>
      <w:r>
        <w:t>Stringrepräsentationen</w:t>
      </w:r>
      <w:proofErr w:type="spellEnd"/>
      <w:r>
        <w:t xml:space="preserve"> </w:t>
      </w:r>
      <w:r>
        <w:lastRenderedPageBreak/>
        <w:t xml:space="preserve">überführt werden müssen. Die </w:t>
      </w:r>
      <w:r w:rsidR="00674D40">
        <w:t xml:space="preserve">Speicherung der Rohdaten </w:t>
      </w:r>
      <w:r>
        <w:t>anstatt transformierter reduzie</w:t>
      </w:r>
      <w:r>
        <w:t>r</w:t>
      </w:r>
      <w:r>
        <w:t xml:space="preserve">ter </w:t>
      </w:r>
      <w:proofErr w:type="spellStart"/>
      <w:r>
        <w:t>Featurevektoren</w:t>
      </w:r>
      <w:proofErr w:type="spellEnd"/>
      <w:r>
        <w:t xml:space="preserve"> erhöht den Speicherbedarf enorm und wird nur für die Evaluation eingesetzt. Speziell die </w:t>
      </w:r>
      <w:r w:rsidR="00EC5C48">
        <w:t>Codebücher</w:t>
      </w:r>
      <w:r>
        <w:t xml:space="preserve"> lassen sich auf </w:t>
      </w:r>
      <w:r w:rsidR="003B2790">
        <w:t xml:space="preserve">den gespeicherten </w:t>
      </w:r>
      <w:r>
        <w:t xml:space="preserve">Rohdaten effektiver testen, da </w:t>
      </w:r>
      <w:r w:rsidR="00F956FF">
        <w:t xml:space="preserve">die Features </w:t>
      </w:r>
      <w:r w:rsidR="003B2790">
        <w:t xml:space="preserve">nicht </w:t>
      </w:r>
      <w:r>
        <w:t>vor jeder Transformation erneut aus den Blättern extrahiert werden müssen.</w:t>
      </w:r>
    </w:p>
    <w:p w:rsidR="004F60C1" w:rsidRDefault="001C7EB3" w:rsidP="006E0D88">
      <w:r>
        <w:t xml:space="preserve">Wie in den Kapiteln </w:t>
      </w:r>
      <w:r>
        <w:fldChar w:fldCharType="begin"/>
      </w:r>
      <w:r>
        <w:instrText xml:space="preserve"> REF _Ref476412422 \r \h </w:instrText>
      </w:r>
      <w:r>
        <w:fldChar w:fldCharType="separate"/>
      </w:r>
      <w:r w:rsidR="007533F1">
        <w:t>4.4</w:t>
      </w:r>
      <w:r>
        <w:fldChar w:fldCharType="end"/>
      </w:r>
      <w:r>
        <w:t xml:space="preserve"> und </w:t>
      </w:r>
      <w:r>
        <w:fldChar w:fldCharType="begin"/>
      </w:r>
      <w:r>
        <w:instrText xml:space="preserve"> REF _Ref476412424 \r \h </w:instrText>
      </w:r>
      <w:r>
        <w:fldChar w:fldCharType="separate"/>
      </w:r>
      <w:r w:rsidR="007533F1">
        <w:t>4.5</w:t>
      </w:r>
      <w:r>
        <w:fldChar w:fldCharType="end"/>
      </w:r>
      <w:r>
        <w:t xml:space="preserve"> erwähnt</w:t>
      </w:r>
      <w:r w:rsidR="004A57C6">
        <w:t>,</w:t>
      </w:r>
      <w:r w:rsidR="005C524B">
        <w:t xml:space="preserve"> bestimmen die </w:t>
      </w:r>
      <w:r w:rsidR="00EC5C48">
        <w:t>Codebücher</w:t>
      </w:r>
      <w:r w:rsidR="005C524B">
        <w:t xml:space="preserve"> und </w:t>
      </w:r>
      <w:proofErr w:type="spellStart"/>
      <w:r w:rsidR="005C524B">
        <w:t>Klassifizierer</w:t>
      </w:r>
      <w:proofErr w:type="spellEnd"/>
      <w:r w:rsidR="005C524B">
        <w:t xml:space="preserve"> die Form ihrer </w:t>
      </w:r>
      <w:proofErr w:type="spellStart"/>
      <w:r w:rsidR="005C524B">
        <w:t>Serialisierung</w:t>
      </w:r>
      <w:proofErr w:type="spellEnd"/>
      <w:r w:rsidR="004A57C6">
        <w:t xml:space="preserve"> selbst</w:t>
      </w:r>
      <w:r w:rsidR="005C524B">
        <w:t>.</w:t>
      </w:r>
      <w:r>
        <w:t xml:space="preserve"> </w:t>
      </w:r>
      <w:r w:rsidR="005C524B">
        <w:t xml:space="preserve">Die </w:t>
      </w:r>
      <w:proofErr w:type="spellStart"/>
      <w:r w:rsidR="005C524B">
        <w:t>serialisierten</w:t>
      </w:r>
      <w:proofErr w:type="spellEnd"/>
      <w:r w:rsidR="005C524B">
        <w:t xml:space="preserve"> Objekte werden mit</w:t>
      </w:r>
      <w:r>
        <w:t xml:space="preserve"> Pandas</w:t>
      </w:r>
      <w:r w:rsidR="005C524B">
        <w:t xml:space="preserve"> in den entsprechenden Pfaden abgelegt. Abweichend davon werden mit </w:t>
      </w:r>
      <w:proofErr w:type="spellStart"/>
      <w:r w:rsidR="005C524B">
        <w:t>Keras</w:t>
      </w:r>
      <w:proofErr w:type="spellEnd"/>
      <w:r w:rsidR="005C524B">
        <w:t xml:space="preserve"> erzeugte Modelle getrennt behandelt. </w:t>
      </w:r>
      <w:proofErr w:type="spellStart"/>
      <w:r w:rsidR="005C524B">
        <w:t>Keras</w:t>
      </w:r>
      <w:proofErr w:type="spellEnd"/>
      <w:r w:rsidR="005C524B">
        <w:t xml:space="preserve">-Modelle besitzen </w:t>
      </w:r>
      <w:r w:rsidR="009717FA">
        <w:t xml:space="preserve">bereits </w:t>
      </w:r>
      <w:r w:rsidR="005C524B">
        <w:t xml:space="preserve">Methoden zur </w:t>
      </w:r>
      <w:proofErr w:type="spellStart"/>
      <w:r w:rsidR="005C524B">
        <w:t>Serialisierung</w:t>
      </w:r>
      <w:proofErr w:type="spellEnd"/>
      <w:r w:rsidR="005C524B">
        <w:t xml:space="preserve"> in </w:t>
      </w:r>
      <w:r w:rsidR="0038350C">
        <w:t>einzelne HDF5-Dateien. D</w:t>
      </w:r>
      <w:r w:rsidR="004F60C1">
        <w:t>er Prämisse folgend</w:t>
      </w:r>
      <w:r w:rsidR="0038350C">
        <w:t xml:space="preserve">, alle Daten zentral in einer Datei zu speichern, werden die Knoten der durch </w:t>
      </w:r>
      <w:proofErr w:type="spellStart"/>
      <w:r w:rsidR="0038350C">
        <w:t>Keras</w:t>
      </w:r>
      <w:proofErr w:type="spellEnd"/>
      <w:r w:rsidR="0038350C">
        <w:t xml:space="preserve"> erstellten Dateien in die zentrale HDF5-Datei hineinkopiert, </w:t>
      </w:r>
      <w:r w:rsidR="00E930B0">
        <w:t>i</w:t>
      </w:r>
      <w:r w:rsidR="00E930B0" w:rsidRPr="00E930B0">
        <w:t>nklusive der die Basiseinstellungen des Modells beschreibenden Metadaten</w:t>
      </w:r>
      <w:r w:rsidR="0038350C">
        <w:t>.</w:t>
      </w:r>
      <w:r w:rsidR="004F60C1">
        <w:t xml:space="preserve"> </w:t>
      </w:r>
      <w:r w:rsidR="0038350C">
        <w:t xml:space="preserve">Für diesen Zweck wird die </w:t>
      </w:r>
      <w:proofErr w:type="spellStart"/>
      <w:r w:rsidR="0038350C">
        <w:t>Pytables</w:t>
      </w:r>
      <w:proofErr w:type="spellEnd"/>
      <w:r w:rsidR="0038350C">
        <w:t>-Bibliothek verwendet, da Pandas keinen direkten Zugriff auf die Knoten erlaubt.</w:t>
      </w:r>
      <w:r w:rsidR="00B56C7F">
        <w:t xml:space="preserve"> Um die </w:t>
      </w:r>
      <w:proofErr w:type="spellStart"/>
      <w:r w:rsidR="00B56C7F">
        <w:t>Keras</w:t>
      </w:r>
      <w:proofErr w:type="spellEnd"/>
      <w:r w:rsidR="00B56C7F">
        <w:t xml:space="preserve">-Modelle wieder zu </w:t>
      </w:r>
      <w:proofErr w:type="spellStart"/>
      <w:r w:rsidR="00B56C7F">
        <w:t>deserialisieren</w:t>
      </w:r>
      <w:proofErr w:type="spellEnd"/>
      <w:r w:rsidR="00B56C7F">
        <w:t xml:space="preserve">, wird </w:t>
      </w:r>
      <w:r w:rsidR="00A8040A">
        <w:t>d</w:t>
      </w:r>
      <w:r w:rsidR="00B56C7F">
        <w:t xml:space="preserve">er umgekehrte Weg gegangen und die Knoten wieder in eine eigenständige Datei kopiert, aus der </w:t>
      </w:r>
      <w:proofErr w:type="spellStart"/>
      <w:r w:rsidR="00B56C7F">
        <w:t>Keras</w:t>
      </w:r>
      <w:proofErr w:type="spellEnd"/>
      <w:r w:rsidR="00B56C7F">
        <w:t xml:space="preserve"> das Modell laden kann.</w:t>
      </w:r>
    </w:p>
    <w:p w:rsidR="00970480" w:rsidRPr="00AE653B" w:rsidRDefault="00AE653B" w:rsidP="006E0D88">
      <w:r>
        <w:t xml:space="preserve">Während der Entwicklung der </w:t>
      </w:r>
      <w:proofErr w:type="spellStart"/>
      <w:r>
        <w:t>Klassifizierer</w:t>
      </w:r>
      <w:proofErr w:type="spellEnd"/>
      <w:r>
        <w:t xml:space="preserve"> verursachte Pandas ein schwer zu identifizi</w:t>
      </w:r>
      <w:r>
        <w:t>e</w:t>
      </w:r>
      <w:r>
        <w:t xml:space="preserve">rendes Problem. Wurden die </w:t>
      </w:r>
      <w:proofErr w:type="spellStart"/>
      <w:r>
        <w:t>Klassifizierer</w:t>
      </w:r>
      <w:proofErr w:type="spellEnd"/>
      <w:r>
        <w:t xml:space="preserve"> mit aus der Datenhaltung geladenen Features  validiert, erzielten sie gute Erkennungsraten. Wurden aber über die Oberfläche Blätter segmentiert und klassifiziert</w:t>
      </w:r>
      <w:r w:rsidR="00B74488">
        <w:t>, wurde keine der Spezies korrekt erkannt</w:t>
      </w:r>
      <w:r>
        <w:t xml:space="preserve">. Die </w:t>
      </w:r>
      <w:r w:rsidR="005551BC">
        <w:t>Findung des Fehlers</w:t>
      </w:r>
      <w:r>
        <w:t xml:space="preserve"> </w:t>
      </w:r>
      <w:r w:rsidR="005551BC">
        <w:t>gestaltete si</w:t>
      </w:r>
      <w:r w:rsidR="00A27164">
        <w:t>c</w:t>
      </w:r>
      <w:r w:rsidR="005551BC">
        <w:t>h</w:t>
      </w:r>
      <w:r>
        <w:t xml:space="preserve"> schwierig, da </w:t>
      </w:r>
      <w:r w:rsidR="003012BB">
        <w:t>er</w:t>
      </w:r>
      <w:r>
        <w:t xml:space="preserve"> in den </w:t>
      </w:r>
      <w:proofErr w:type="spellStart"/>
      <w:r>
        <w:t>Klassifizierern</w:t>
      </w:r>
      <w:proofErr w:type="spellEnd"/>
      <w:r>
        <w:t xml:space="preserve"> vermutet wurde. Tatsächlich vertauschte</w:t>
      </w:r>
      <w:r w:rsidR="005551BC">
        <w:t xml:space="preserve"> aber</w:t>
      </w:r>
      <w:r>
        <w:t xml:space="preserve"> Pandas </w:t>
      </w:r>
      <w:r w:rsidR="005551BC">
        <w:t xml:space="preserve">beim Laden </w:t>
      </w:r>
      <w:r>
        <w:t xml:space="preserve">die Reihenfolge der Spalten mit </w:t>
      </w:r>
      <w:r w:rsidR="005551BC">
        <w:t xml:space="preserve">den </w:t>
      </w:r>
      <w:r>
        <w:t>Feature-Werten</w:t>
      </w:r>
      <w:r w:rsidR="005551BC">
        <w:t xml:space="preserve">, so dass </w:t>
      </w:r>
      <w:r w:rsidR="00B7659A">
        <w:t>die</w:t>
      </w:r>
      <w:r w:rsidR="005551BC">
        <w:t xml:space="preserve"> </w:t>
      </w:r>
      <w:proofErr w:type="spellStart"/>
      <w:r w:rsidR="005551BC">
        <w:t>Klassifizierer</w:t>
      </w:r>
      <w:proofErr w:type="spellEnd"/>
      <w:r w:rsidR="005551BC">
        <w:t xml:space="preserve"> eine falsche Reihenfolge erlernte</w:t>
      </w:r>
      <w:r w:rsidR="00B7659A">
        <w:t>n</w:t>
      </w:r>
      <w:r>
        <w:t xml:space="preserve">. </w:t>
      </w:r>
      <w:r w:rsidR="002B5435">
        <w:t>Nachdem das unerwünschte Verhalten erkannt wurde, konnte d</w:t>
      </w:r>
      <w:r>
        <w:t>er Fehler schließlich behoben werden.</w:t>
      </w:r>
    </w:p>
    <w:p w:rsidR="0053200A" w:rsidRDefault="0053200A" w:rsidP="0053200A">
      <w:pPr>
        <w:pStyle w:val="berschrift2"/>
        <w:numPr>
          <w:ilvl w:val="1"/>
          <w:numId w:val="1"/>
        </w:numPr>
      </w:pPr>
      <w:bookmarkStart w:id="171" w:name="_Toc476722453"/>
      <w:r>
        <w:t>Aufbau der Oberfläche</w:t>
      </w:r>
      <w:bookmarkEnd w:id="171"/>
      <w:r>
        <w:t xml:space="preserve"> </w:t>
      </w:r>
    </w:p>
    <w:p w:rsidR="00E06A98" w:rsidRDefault="00B80DF4" w:rsidP="00F71CA1">
      <w:r>
        <w:t>Das Design</w:t>
      </w:r>
      <w:r w:rsidR="00EA17D2">
        <w:t xml:space="preserve"> des Hauptfensters und der Dialoge der Oberfläche wurde im </w:t>
      </w:r>
      <w:proofErr w:type="spellStart"/>
      <w:r w:rsidR="00EA17D2">
        <w:t>QtDesigner</w:t>
      </w:r>
      <w:proofErr w:type="spellEnd"/>
      <w:r w:rsidR="00EA17D2">
        <w:t xml:space="preserve"> 5.6 entworfen, der Bestandteil der Distribution von </w:t>
      </w:r>
      <w:proofErr w:type="spellStart"/>
      <w:r w:rsidR="00EA17D2">
        <w:t>PyQt</w:t>
      </w:r>
      <w:proofErr w:type="spellEnd"/>
      <w:r w:rsidR="00EA17D2">
        <w:t xml:space="preserve"> ist. </w:t>
      </w:r>
      <w:r>
        <w:t>Die Templates</w:t>
      </w:r>
      <w:r w:rsidR="00EA17D2">
        <w:t xml:space="preserve"> werden als XML-Dateien gespeichert und können in verschiedene Programmiersprachen übersetzt werden, in diesem Fall in Python-Dateien</w:t>
      </w:r>
      <w:r>
        <w:t>, welche vom Modul der grafischen Oberfläche eingebu</w:t>
      </w:r>
      <w:r>
        <w:t>n</w:t>
      </w:r>
      <w:r>
        <w:t xml:space="preserve">den werden. Das </w:t>
      </w:r>
      <w:r w:rsidR="003E2821">
        <w:t xml:space="preserve">umgesetzte </w:t>
      </w:r>
      <w:r>
        <w:t>Modul stellt eine Mischung aus View und Contro</w:t>
      </w:r>
      <w:r w:rsidR="00E06A98">
        <w:t>l</w:t>
      </w:r>
      <w:r>
        <w:t>l</w:t>
      </w:r>
      <w:r w:rsidR="00E06A98">
        <w:t>er</w:t>
      </w:r>
      <w:r>
        <w:t xml:space="preserve"> dar</w:t>
      </w:r>
      <w:r w:rsidR="003E2821">
        <w:t xml:space="preserve">. </w:t>
      </w:r>
      <w:r w:rsidR="00E06A98">
        <w:t>Es ordnet die visuellen Elemente an und verknüpft sie mit Ereignissen. Die durch Benutzerei</w:t>
      </w:r>
      <w:r w:rsidR="00E06A98">
        <w:t>n</w:t>
      </w:r>
      <w:r w:rsidR="00E06A98">
        <w:t xml:space="preserve">gaben ausgelösten Ereignisse steuern den Programmablauf, indem weitere Dialoge </w:t>
      </w:r>
      <w:r w:rsidR="00E06A98">
        <w:lastRenderedPageBreak/>
        <w:t xml:space="preserve">geöffnet </w:t>
      </w:r>
      <w:r w:rsidR="00D05BA2">
        <w:t xml:space="preserve">oder Funktionen der Modellschicht gestartet </w:t>
      </w:r>
      <w:r w:rsidR="00E06A98">
        <w:t>werden. Die Oberfläche visualisiert die Zwischene</w:t>
      </w:r>
      <w:r w:rsidR="00E06A98">
        <w:t>r</w:t>
      </w:r>
      <w:r w:rsidR="00E06A98">
        <w:t>gebnisse der Module der Modellschicht, indem sie deren Funktionen optionale Python-</w:t>
      </w:r>
      <w:proofErr w:type="spellStart"/>
      <w:r w:rsidR="00E06A98">
        <w:t>Dictionar</w:t>
      </w:r>
      <w:r w:rsidR="00D56819">
        <w:t>ies</w:t>
      </w:r>
      <w:proofErr w:type="spellEnd"/>
      <w:r w:rsidR="00E06A98">
        <w:t xml:space="preserve"> übergibt, in </w:t>
      </w:r>
      <w:r w:rsidR="00AA0F02">
        <w:t>d</w:t>
      </w:r>
      <w:r w:rsidR="0096099C">
        <w:t>enen</w:t>
      </w:r>
      <w:r w:rsidR="00E06A98">
        <w:t xml:space="preserve"> </w:t>
      </w:r>
      <w:r w:rsidR="000D08A2">
        <w:t xml:space="preserve">die </w:t>
      </w:r>
      <w:r w:rsidR="00E06A98">
        <w:t>erzeugte</w:t>
      </w:r>
      <w:r w:rsidR="00AA0F02">
        <w:t>n</w:t>
      </w:r>
      <w:r w:rsidR="00E06A98">
        <w:t xml:space="preserve"> Zwischenbilder </w:t>
      </w:r>
      <w:r w:rsidR="00AA0F02">
        <w:t>abgelegt werden</w:t>
      </w:r>
      <w:r w:rsidR="00E06A98">
        <w:t xml:space="preserve"> können. </w:t>
      </w:r>
    </w:p>
    <w:p w:rsidR="00A76219" w:rsidRDefault="00A76219" w:rsidP="00B66B57">
      <w:r>
        <w:t xml:space="preserve">Um die </w:t>
      </w:r>
      <w:proofErr w:type="spellStart"/>
      <w:r>
        <w:t>NumPy</w:t>
      </w:r>
      <w:proofErr w:type="spellEnd"/>
      <w:r>
        <w:t xml:space="preserve">-Arrays, die die Informationen der Pixel </w:t>
      </w:r>
      <w:r w:rsidR="00D56819">
        <w:t>der Bilder halten, in der Oberfläche darstellen zu können</w:t>
      </w:r>
      <w:r w:rsidR="00815533">
        <w:t xml:space="preserve">, wurde die </w:t>
      </w:r>
      <w:proofErr w:type="spellStart"/>
      <w:r w:rsidR="00815533">
        <w:t>ImageViewer</w:t>
      </w:r>
      <w:proofErr w:type="spellEnd"/>
      <w:r w:rsidR="00815533">
        <w:t xml:space="preserve">-Klasse angelegt. Sie wandelt die Arrays unter Berücksichtigung des repräsentierten Farbraums und Datentyps in von </w:t>
      </w:r>
      <w:proofErr w:type="spellStart"/>
      <w:r w:rsidR="00815533">
        <w:t>PyQt</w:t>
      </w:r>
      <w:proofErr w:type="spellEnd"/>
      <w:r w:rsidR="00815533">
        <w:t xml:space="preserve"> interpretierb</w:t>
      </w:r>
      <w:r w:rsidR="00815533">
        <w:t>a</w:t>
      </w:r>
      <w:r w:rsidR="00815533">
        <w:t xml:space="preserve">re Bilder um und überträgt sie über eine </w:t>
      </w:r>
      <w:proofErr w:type="spellStart"/>
      <w:r w:rsidR="00815533" w:rsidRPr="00815533">
        <w:t>QPixmap</w:t>
      </w:r>
      <w:proofErr w:type="spellEnd"/>
      <w:r w:rsidR="00815533">
        <w:t xml:space="preserve"> auf</w:t>
      </w:r>
      <w:r w:rsidR="00815533" w:rsidRPr="00815533">
        <w:t xml:space="preserve"> </w:t>
      </w:r>
      <w:r w:rsidR="00815533">
        <w:t xml:space="preserve">ein Label-Element der Oberfläche. </w:t>
      </w:r>
    </w:p>
    <w:p w:rsidR="00D05BA2" w:rsidRDefault="00D05BA2" w:rsidP="00F71CA1">
      <w:r>
        <w:t xml:space="preserve">Für </w:t>
      </w:r>
      <w:r w:rsidR="009F7558">
        <w:t xml:space="preserve">die Extraktion der Features, das Training der </w:t>
      </w:r>
      <w:proofErr w:type="spellStart"/>
      <w:r w:rsidR="009F7558">
        <w:t>Klassifizierer</w:t>
      </w:r>
      <w:proofErr w:type="spellEnd"/>
      <w:r w:rsidR="009F7558">
        <w:t xml:space="preserve"> und die Erstellung der </w:t>
      </w:r>
      <w:r w:rsidR="00EC5C48">
        <w:t>Codebücher</w:t>
      </w:r>
      <w:r w:rsidR="009F7558">
        <w:t xml:space="preserve"> wurden D</w:t>
      </w:r>
      <w:r>
        <w:t>ialoge</w:t>
      </w:r>
      <w:r w:rsidR="009F7558">
        <w:t xml:space="preserve"> mit Fortschrittsanzeige</w:t>
      </w:r>
      <w:r>
        <w:t xml:space="preserve"> angelegt</w:t>
      </w:r>
      <w:r w:rsidR="009F7558">
        <w:t>,</w:t>
      </w:r>
      <w:r>
        <w:t xml:space="preserve"> in denen die Funktionen des Modells als Threads ablaufen, damit die Oberfläche während</w:t>
      </w:r>
      <w:r w:rsidR="00A76219">
        <w:t xml:space="preserve"> deren Ausführung</w:t>
      </w:r>
      <w:r>
        <w:t xml:space="preserve"> </w:t>
      </w:r>
      <w:r w:rsidR="00A76219">
        <w:t xml:space="preserve">weiter </w:t>
      </w:r>
      <w:r>
        <w:t xml:space="preserve">ansprechbar bleibt. Die Threads können aus den Dialogen heraus gestartet und größtenteils auch </w:t>
      </w:r>
      <w:r w:rsidR="005E51FF">
        <w:t xml:space="preserve">während der Ausführung </w:t>
      </w:r>
      <w:r>
        <w:t xml:space="preserve">gestoppt werden. </w:t>
      </w:r>
    </w:p>
    <w:p w:rsidR="004D54A0" w:rsidRDefault="003F4F79" w:rsidP="00F71CA1">
      <w:r>
        <w:t>Die Projektierung wurde realisiert, indem über einen Einstellungsdialog die genutzte Datenquelle, sprich die HDF5-Datei, ausgewählt beziehungsweise eine neue erzeugt werden kann. Die Datei ist die Datengrundlage für alle aus der Oberfläche heraus startb</w:t>
      </w:r>
      <w:r>
        <w:t>a</w:t>
      </w:r>
      <w:r>
        <w:t xml:space="preserve">ren Funktionen des Modells. Die Einstellungen werden von einem implementierten </w:t>
      </w:r>
      <w:proofErr w:type="spellStart"/>
      <w:r>
        <w:t>Config</w:t>
      </w:r>
      <w:proofErr w:type="spellEnd"/>
      <w:r>
        <w:t xml:space="preserve">-Modul im JSON-Format in eine Konfigurationsdatei geschrieben und bei Neustart der Oberfläche auch wieder aus dieser gelesen. Die </w:t>
      </w:r>
      <w:proofErr w:type="spellStart"/>
      <w:r>
        <w:t>Config</w:t>
      </w:r>
      <w:proofErr w:type="spellEnd"/>
      <w:r>
        <w:t xml:space="preserve">-Klasse enthält außerdem die Verweise auf alle </w:t>
      </w:r>
      <w:proofErr w:type="spellStart"/>
      <w:r>
        <w:t>Segmentierer</w:t>
      </w:r>
      <w:proofErr w:type="spellEnd"/>
      <w:r>
        <w:t xml:space="preserve">, Features, </w:t>
      </w:r>
      <w:r w:rsidR="00EC5C48">
        <w:t>Codebücher</w:t>
      </w:r>
      <w:r>
        <w:t xml:space="preserve"> und </w:t>
      </w:r>
      <w:proofErr w:type="spellStart"/>
      <w:r>
        <w:t>Klassifizierer</w:t>
      </w:r>
      <w:proofErr w:type="spellEnd"/>
      <w:r>
        <w:t>, die in der Oberfläche zur Auswahl stehen sollen</w:t>
      </w:r>
      <w:r w:rsidR="00BD3AA3">
        <w:t xml:space="preserve"> und </w:t>
      </w:r>
      <w:r w:rsidR="00A530FD">
        <w:t>vom Anwender benutzt</w:t>
      </w:r>
      <w:r w:rsidR="00BD3AA3">
        <w:t xml:space="preserve"> werden dürfen</w:t>
      </w:r>
      <w:r>
        <w:t>.</w:t>
      </w:r>
    </w:p>
    <w:p w:rsidR="0049304D" w:rsidRDefault="0049304D" w:rsidP="00F71CA1">
      <w:r>
        <w:t xml:space="preserve">Die Oberfläche zeigt </w:t>
      </w:r>
      <w:r w:rsidR="00A915B5">
        <w:t>über die Abfrage der Schnittstelle des Datenmoduls tabellarisch an</w:t>
      </w:r>
      <w:r>
        <w:t>, welche</w:t>
      </w:r>
      <w:r w:rsidR="00A915B5">
        <w:t xml:space="preserve"> Spezies mit welchen Features bereits </w:t>
      </w:r>
      <w:r>
        <w:t>in der aktuell gewählten Datenquelle</w:t>
      </w:r>
      <w:r w:rsidR="00A915B5">
        <w:t xml:space="preserve"> vorhanden sind und welche </w:t>
      </w:r>
      <w:r w:rsidR="00EC5C48">
        <w:t>Codebücher</w:t>
      </w:r>
      <w:r w:rsidR="00A915B5">
        <w:t xml:space="preserve"> erstellt wurden.</w:t>
      </w:r>
      <w:r>
        <w:t xml:space="preserve"> </w:t>
      </w:r>
      <w:r w:rsidR="00A915B5">
        <w:t>Sie</w:t>
      </w:r>
      <w:r>
        <w:t xml:space="preserve"> markiert farblich, ob alle für das Training der </w:t>
      </w:r>
      <w:proofErr w:type="spellStart"/>
      <w:r>
        <w:t>Klassifizierer</w:t>
      </w:r>
      <w:proofErr w:type="spellEnd"/>
      <w:r>
        <w:t xml:space="preserve"> nötigen Schritte </w:t>
      </w:r>
      <w:r w:rsidR="00A915B5">
        <w:t>vollzogen wurden</w:t>
      </w:r>
      <w:r>
        <w:t>.</w:t>
      </w:r>
      <w:r w:rsidR="007A01C1">
        <w:t xml:space="preserve"> Nach erfolgreichem Training lassen sich die </w:t>
      </w:r>
      <w:r w:rsidR="006A5CAB">
        <w:t xml:space="preserve">trainierten und </w:t>
      </w:r>
      <w:r w:rsidR="007A01C1">
        <w:t xml:space="preserve">gespeicherten </w:t>
      </w:r>
      <w:proofErr w:type="spellStart"/>
      <w:r w:rsidR="006A5CAB">
        <w:t>Klassifi</w:t>
      </w:r>
      <w:r w:rsidR="00965451">
        <w:t>zi</w:t>
      </w:r>
      <w:r w:rsidR="006A5CAB">
        <w:t>erer</w:t>
      </w:r>
      <w:proofErr w:type="spellEnd"/>
      <w:r w:rsidR="006A5CAB">
        <w:t xml:space="preserve"> auswählen, um sie mit vom Nutzer zu übergebenden Bildern zu </w:t>
      </w:r>
      <w:proofErr w:type="spellStart"/>
      <w:r w:rsidR="006A5CAB">
        <w:t>testen.</w:t>
      </w:r>
      <w:r>
        <w:t>Daneben</w:t>
      </w:r>
      <w:proofErr w:type="spellEnd"/>
      <w:r>
        <w:t xml:space="preserve"> wurden diverse Komfortfunkti</w:t>
      </w:r>
      <w:r>
        <w:t>o</w:t>
      </w:r>
      <w:r>
        <w:t>nen</w:t>
      </w:r>
      <w:r w:rsidR="00077080">
        <w:t xml:space="preserve"> implementiert, wie die </w:t>
      </w:r>
      <w:proofErr w:type="spellStart"/>
      <w:r w:rsidR="00077080">
        <w:t>Stapelverabeitung</w:t>
      </w:r>
      <w:proofErr w:type="spellEnd"/>
      <w:r w:rsidR="00077080">
        <w:t xml:space="preserve"> der Segmentierung von Bildern, </w:t>
      </w:r>
      <w:r w:rsidR="00965451">
        <w:t>die</w:t>
      </w:r>
      <w:r w:rsidR="00077080">
        <w:t xml:space="preserve"> Feature</w:t>
      </w:r>
      <w:r w:rsidR="00965451">
        <w:t>-E</w:t>
      </w:r>
      <w:r w:rsidR="00077080">
        <w:t xml:space="preserve">xtraktion </w:t>
      </w:r>
      <w:r w:rsidR="00965451">
        <w:t xml:space="preserve">aus Mengen von Bildern </w:t>
      </w:r>
      <w:r w:rsidR="00077080">
        <w:t xml:space="preserve">mit gleichzeitiger </w:t>
      </w:r>
      <w:r w:rsidR="00EC5C48">
        <w:t>Codebuch</w:t>
      </w:r>
      <w:r w:rsidR="00077080">
        <w:t>-Erstellung und dem Drag &amp; Drop von Bilddateien in die Oberfläche.</w:t>
      </w:r>
    </w:p>
    <w:p w:rsidR="008C09C9" w:rsidRDefault="00851946" w:rsidP="008C09C9">
      <w:r>
        <w:t xml:space="preserve">Eine Anleitung zur Installation der Oberfläche und des Systems befindet sich im Anhang unter Abschnitt </w:t>
      </w:r>
      <w:proofErr w:type="spellStart"/>
      <w:r w:rsidRPr="000824ED">
        <w:rPr>
          <w:rFonts w:asciiTheme="majorHAnsi" w:hAnsiTheme="majorHAnsi"/>
        </w:rPr>
        <w:t>V.</w:t>
      </w:r>
      <w:r>
        <w:rPr>
          <w:rFonts w:asciiTheme="majorHAnsi" w:hAnsiTheme="majorHAnsi"/>
        </w:rPr>
        <w:t>b</w:t>
      </w:r>
      <w:proofErr w:type="spellEnd"/>
      <w:r>
        <w:t>.</w:t>
      </w:r>
    </w:p>
    <w:p w:rsidR="009438C3" w:rsidRDefault="009438C3" w:rsidP="009438C3">
      <w:pPr>
        <w:pStyle w:val="berschrift1"/>
        <w:numPr>
          <w:ilvl w:val="0"/>
          <w:numId w:val="1"/>
        </w:numPr>
      </w:pPr>
      <w:bookmarkStart w:id="172" w:name="_Toc476722454"/>
      <w:r>
        <w:lastRenderedPageBreak/>
        <w:t>Evaluierung des Systems</w:t>
      </w:r>
      <w:bookmarkEnd w:id="172"/>
    </w:p>
    <w:p w:rsidR="00715ADA" w:rsidRDefault="00715ADA" w:rsidP="00BE79D5">
      <w:pPr>
        <w:pStyle w:val="berschrift2"/>
        <w:numPr>
          <w:ilvl w:val="1"/>
          <w:numId w:val="1"/>
        </w:numPr>
      </w:pPr>
      <w:bookmarkStart w:id="173" w:name="_Toc476722455"/>
      <w:r>
        <w:t>Testumgebung</w:t>
      </w:r>
      <w:bookmarkEnd w:id="173"/>
      <w:r w:rsidR="00025E42">
        <w:t xml:space="preserve"> </w:t>
      </w:r>
    </w:p>
    <w:p w:rsidR="007B34AB" w:rsidRPr="007B34AB" w:rsidRDefault="00321A21" w:rsidP="007B34AB">
      <w:r>
        <w:t xml:space="preserve">Das </w:t>
      </w:r>
      <w:r w:rsidR="00B8293E">
        <w:t xml:space="preserve">System zur </w:t>
      </w:r>
      <w:r>
        <w:t>Klassifizierung</w:t>
      </w:r>
      <w:r w:rsidR="00B8293E">
        <w:t xml:space="preserve"> wurde auf</w:t>
      </w:r>
      <w:r w:rsidR="007B34AB">
        <w:t xml:space="preserve"> </w:t>
      </w:r>
      <w:r w:rsidR="00B8293E">
        <w:t xml:space="preserve">einem </w:t>
      </w:r>
      <w:r w:rsidR="007B34AB">
        <w:t xml:space="preserve">PC </w:t>
      </w:r>
      <w:r>
        <w:t xml:space="preserve">mit Windows-Betriebssystem </w:t>
      </w:r>
      <w:r w:rsidR="00B8293E">
        <w:t>entwickelt und getestet</w:t>
      </w:r>
      <w:r w:rsidR="007B34AB">
        <w:t>.</w:t>
      </w:r>
      <w:r w:rsidR="00AA6E65">
        <w:t xml:space="preserve"> Relevante Hard- und Software-Spezifikationen des </w:t>
      </w:r>
      <w:r w:rsidR="001279F5">
        <w:t xml:space="preserve">genutzten </w:t>
      </w:r>
      <w:r w:rsidR="00AA6E65">
        <w:t xml:space="preserve">PCs sind in </w:t>
      </w:r>
      <w:r w:rsidR="00AA6E65">
        <w:fldChar w:fldCharType="begin"/>
      </w:r>
      <w:r w:rsidR="00AA6E65">
        <w:instrText xml:space="preserve"> REF _Ref476570218 \h </w:instrText>
      </w:r>
      <w:r w:rsidR="00AA6E65">
        <w:fldChar w:fldCharType="separate"/>
      </w:r>
      <w:r w:rsidR="007533F1">
        <w:t xml:space="preserve">Tabelle </w:t>
      </w:r>
      <w:r w:rsidR="007533F1">
        <w:rPr>
          <w:noProof/>
        </w:rPr>
        <w:t>1</w:t>
      </w:r>
      <w:r w:rsidR="00AA6E65">
        <w:fldChar w:fldCharType="end"/>
      </w:r>
      <w:r w:rsidR="00AA6E65">
        <w:t xml:space="preserve"> aufgeführt.</w:t>
      </w:r>
      <w:r w:rsidR="003508C6">
        <w:t xml:space="preserve"> Die Berechnungen der neuronalen Netze werden auf der Grafikkarte mit dem Theano-Backend durchgeführt.</w:t>
      </w:r>
    </w:p>
    <w:tbl>
      <w:tblPr>
        <w:tblStyle w:val="HelleListe"/>
        <w:tblW w:w="0" w:type="auto"/>
        <w:tblLook w:val="04A0" w:firstRow="1" w:lastRow="0" w:firstColumn="1" w:lastColumn="0" w:noHBand="0" w:noVBand="1"/>
      </w:tblPr>
      <w:tblGrid>
        <w:gridCol w:w="3369"/>
        <w:gridCol w:w="4991"/>
      </w:tblGrid>
      <w:tr w:rsidR="00730481" w:rsidTr="007304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shd w:val="clear" w:color="auto" w:fill="404040" w:themeFill="text1" w:themeFillTint="BF"/>
          </w:tcPr>
          <w:p w:rsidR="00730481" w:rsidRDefault="00730481" w:rsidP="00BE003E">
            <w:r>
              <w:t>Komponente</w:t>
            </w:r>
          </w:p>
        </w:tc>
        <w:tc>
          <w:tcPr>
            <w:tcW w:w="4991" w:type="dxa"/>
            <w:shd w:val="clear" w:color="auto" w:fill="404040" w:themeFill="text1" w:themeFillTint="BF"/>
          </w:tcPr>
          <w:p w:rsidR="00730481" w:rsidRDefault="00730481" w:rsidP="00730481">
            <w:pPr>
              <w:jc w:val="left"/>
              <w:cnfStyle w:val="100000000000" w:firstRow="1" w:lastRow="0" w:firstColumn="0" w:lastColumn="0" w:oddVBand="0" w:evenVBand="0" w:oddHBand="0" w:evenHBand="0" w:firstRowFirstColumn="0" w:firstRowLastColumn="0" w:lastRowFirstColumn="0" w:lastRowLastColumn="0"/>
            </w:pPr>
            <w:r>
              <w:t>Spezifikation</w:t>
            </w:r>
          </w:p>
        </w:tc>
      </w:tr>
      <w:tr w:rsidR="00BE003E" w:rsidTr="00730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rsidR="00BE003E" w:rsidRDefault="00BE003E" w:rsidP="00164142">
            <w:pPr>
              <w:jc w:val="left"/>
            </w:pPr>
            <w:r>
              <w:t>Prozessor</w:t>
            </w:r>
          </w:p>
        </w:tc>
        <w:tc>
          <w:tcPr>
            <w:tcW w:w="4991" w:type="dxa"/>
          </w:tcPr>
          <w:p w:rsidR="00BE003E" w:rsidRDefault="00730481" w:rsidP="00164142">
            <w:pPr>
              <w:cnfStyle w:val="000000100000" w:firstRow="0" w:lastRow="0" w:firstColumn="0" w:lastColumn="0" w:oddVBand="0" w:evenVBand="0" w:oddHBand="1" w:evenHBand="0" w:firstRowFirstColumn="0" w:firstRowLastColumn="0" w:lastRowFirstColumn="0" w:lastRowLastColumn="0"/>
            </w:pPr>
            <w:r>
              <w:t xml:space="preserve">Intel Core </w:t>
            </w:r>
            <w:r w:rsidR="00BE003E" w:rsidRPr="00BE003E">
              <w:t>i5-3570K CPU @ 3.40GHz</w:t>
            </w:r>
            <w:r w:rsidR="00BE003E">
              <w:t>, 4 Kerne</w:t>
            </w:r>
          </w:p>
        </w:tc>
      </w:tr>
      <w:tr w:rsidR="00BE003E" w:rsidTr="00730481">
        <w:tc>
          <w:tcPr>
            <w:cnfStyle w:val="001000000000" w:firstRow="0" w:lastRow="0" w:firstColumn="1" w:lastColumn="0" w:oddVBand="0" w:evenVBand="0" w:oddHBand="0" w:evenHBand="0" w:firstRowFirstColumn="0" w:firstRowLastColumn="0" w:lastRowFirstColumn="0" w:lastRowLastColumn="0"/>
            <w:tcW w:w="3369" w:type="dxa"/>
          </w:tcPr>
          <w:p w:rsidR="00BE003E" w:rsidRDefault="00A81CF4" w:rsidP="00164142">
            <w:pPr>
              <w:jc w:val="left"/>
            </w:pPr>
            <w:r>
              <w:t>Arbeitsspeicher</w:t>
            </w:r>
          </w:p>
        </w:tc>
        <w:tc>
          <w:tcPr>
            <w:tcW w:w="4991" w:type="dxa"/>
          </w:tcPr>
          <w:p w:rsidR="00BE003E" w:rsidRDefault="00A81CF4" w:rsidP="00164142">
            <w:pPr>
              <w:cnfStyle w:val="000000000000" w:firstRow="0" w:lastRow="0" w:firstColumn="0" w:lastColumn="0" w:oddVBand="0" w:evenVBand="0" w:oddHBand="0" w:evenHBand="0" w:firstRowFirstColumn="0" w:firstRowLastColumn="0" w:lastRowFirstColumn="0" w:lastRowLastColumn="0"/>
            </w:pPr>
            <w:r>
              <w:t>8,0 GB</w:t>
            </w:r>
          </w:p>
        </w:tc>
      </w:tr>
      <w:tr w:rsidR="00BE003E" w:rsidTr="00730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rsidR="00BE003E" w:rsidRDefault="00A81CF4" w:rsidP="00164142">
            <w:pPr>
              <w:jc w:val="left"/>
            </w:pPr>
            <w:r>
              <w:t>Grafikkarte</w:t>
            </w:r>
          </w:p>
        </w:tc>
        <w:tc>
          <w:tcPr>
            <w:tcW w:w="4991" w:type="dxa"/>
          </w:tcPr>
          <w:p w:rsidR="00BE003E" w:rsidRDefault="00730481" w:rsidP="00164142">
            <w:pPr>
              <w:cnfStyle w:val="000000100000" w:firstRow="0" w:lastRow="0" w:firstColumn="0" w:lastColumn="0" w:oddVBand="0" w:evenVBand="0" w:oddHBand="1" w:evenHBand="0" w:firstRowFirstColumn="0" w:firstRowLastColumn="0" w:lastRowFirstColumn="0" w:lastRowLastColumn="0"/>
            </w:pPr>
            <w:proofErr w:type="spellStart"/>
            <w:r>
              <w:t>GeForce</w:t>
            </w:r>
            <w:proofErr w:type="spellEnd"/>
            <w:r>
              <w:t xml:space="preserve"> GTX 1060 6GB</w:t>
            </w:r>
          </w:p>
        </w:tc>
      </w:tr>
      <w:tr w:rsidR="00BE003E" w:rsidTr="00730481">
        <w:tc>
          <w:tcPr>
            <w:cnfStyle w:val="001000000000" w:firstRow="0" w:lastRow="0" w:firstColumn="1" w:lastColumn="0" w:oddVBand="0" w:evenVBand="0" w:oddHBand="0" w:evenHBand="0" w:firstRowFirstColumn="0" w:firstRowLastColumn="0" w:lastRowFirstColumn="0" w:lastRowLastColumn="0"/>
            <w:tcW w:w="3369" w:type="dxa"/>
          </w:tcPr>
          <w:p w:rsidR="00BE003E" w:rsidRDefault="00A81CF4" w:rsidP="00164142">
            <w:pPr>
              <w:jc w:val="left"/>
            </w:pPr>
            <w:r>
              <w:t>Betriebssystem</w:t>
            </w:r>
          </w:p>
        </w:tc>
        <w:tc>
          <w:tcPr>
            <w:tcW w:w="4991" w:type="dxa"/>
          </w:tcPr>
          <w:p w:rsidR="00BE003E" w:rsidRDefault="00A81CF4" w:rsidP="00164142">
            <w:pPr>
              <w:cnfStyle w:val="000000000000" w:firstRow="0" w:lastRow="0" w:firstColumn="0" w:lastColumn="0" w:oddVBand="0" w:evenVBand="0" w:oddHBand="0" w:evenHBand="0" w:firstRowFirstColumn="0" w:firstRowLastColumn="0" w:lastRowFirstColumn="0" w:lastRowLastColumn="0"/>
            </w:pPr>
            <w:r>
              <w:t xml:space="preserve">Windows Pro 10 </w:t>
            </w:r>
            <w:proofErr w:type="spellStart"/>
            <w:r>
              <w:t>Build</w:t>
            </w:r>
            <w:proofErr w:type="spellEnd"/>
            <w:r>
              <w:t xml:space="preserve"> 10586</w:t>
            </w:r>
          </w:p>
        </w:tc>
      </w:tr>
      <w:tr w:rsidR="00164142" w:rsidTr="00730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rsidR="00164142" w:rsidRDefault="00164142" w:rsidP="00164142">
            <w:pPr>
              <w:jc w:val="left"/>
            </w:pPr>
            <w:r w:rsidRPr="00164142">
              <w:t>integrierte Entwicklungsumg</w:t>
            </w:r>
            <w:r w:rsidRPr="00164142">
              <w:t>e</w:t>
            </w:r>
            <w:r w:rsidRPr="00164142">
              <w:t>bung</w:t>
            </w:r>
          </w:p>
        </w:tc>
        <w:tc>
          <w:tcPr>
            <w:tcW w:w="4991" w:type="dxa"/>
          </w:tcPr>
          <w:p w:rsidR="00164142" w:rsidRDefault="00164142" w:rsidP="00164142">
            <w:pPr>
              <w:cnfStyle w:val="000000100000" w:firstRow="0" w:lastRow="0" w:firstColumn="0" w:lastColumn="0" w:oddVBand="0" w:evenVBand="0" w:oddHBand="1" w:evenHBand="0" w:firstRowFirstColumn="0" w:firstRowLastColumn="0" w:lastRowFirstColumn="0" w:lastRowLastColumn="0"/>
            </w:pPr>
            <w:r w:rsidRPr="00164142">
              <w:t>Wing IDE Professional</w:t>
            </w:r>
            <w:r>
              <w:t xml:space="preserve"> </w:t>
            </w:r>
            <w:r w:rsidRPr="00164142">
              <w:t>5.1.12-1</w:t>
            </w:r>
          </w:p>
        </w:tc>
      </w:tr>
    </w:tbl>
    <w:p w:rsidR="00BE003E" w:rsidRDefault="00730481" w:rsidP="00730481">
      <w:pPr>
        <w:pStyle w:val="Beschriftung"/>
      </w:pPr>
      <w:bookmarkStart w:id="174" w:name="_Ref476570218"/>
      <w:bookmarkStart w:id="175" w:name="_Toc476722534"/>
      <w:r>
        <w:t xml:space="preserve">Tabelle </w:t>
      </w:r>
      <w:r w:rsidR="00C216BB">
        <w:fldChar w:fldCharType="begin"/>
      </w:r>
      <w:r w:rsidR="00C216BB">
        <w:instrText xml:space="preserve"> SEQ Tabelle \* ARABIC </w:instrText>
      </w:r>
      <w:r w:rsidR="00C216BB">
        <w:fldChar w:fldCharType="separate"/>
      </w:r>
      <w:r w:rsidR="004271A8">
        <w:rPr>
          <w:noProof/>
        </w:rPr>
        <w:t>1</w:t>
      </w:r>
      <w:r w:rsidR="00C216BB">
        <w:rPr>
          <w:noProof/>
        </w:rPr>
        <w:fldChar w:fldCharType="end"/>
      </w:r>
      <w:bookmarkEnd w:id="174"/>
      <w:r>
        <w:t xml:space="preserve"> - Komponenten des </w:t>
      </w:r>
      <w:r w:rsidR="00A124F3">
        <w:t xml:space="preserve">für Entwicklung und Tests </w:t>
      </w:r>
      <w:r w:rsidR="00705B9E">
        <w:t>verwendeten</w:t>
      </w:r>
      <w:r w:rsidR="008A1053">
        <w:t xml:space="preserve"> </w:t>
      </w:r>
      <w:r w:rsidR="00982826">
        <w:t>PCs</w:t>
      </w:r>
      <w:bookmarkEnd w:id="175"/>
    </w:p>
    <w:p w:rsidR="008618A8" w:rsidRDefault="008618A8" w:rsidP="008618A8">
      <w:pPr>
        <w:pStyle w:val="berschrift2"/>
        <w:numPr>
          <w:ilvl w:val="1"/>
          <w:numId w:val="1"/>
        </w:numPr>
      </w:pPr>
      <w:bookmarkStart w:id="176" w:name="_Toc476722456"/>
      <w:bookmarkStart w:id="177" w:name="_Ref476726201"/>
      <w:bookmarkStart w:id="178" w:name="_Ref476742954"/>
      <w:r>
        <w:t>Evalu</w:t>
      </w:r>
      <w:r w:rsidR="007759C7">
        <w:t>ierung</w:t>
      </w:r>
      <w:r>
        <w:t xml:space="preserve"> der Codebücher</w:t>
      </w:r>
      <w:bookmarkEnd w:id="176"/>
      <w:bookmarkEnd w:id="177"/>
      <w:bookmarkEnd w:id="178"/>
    </w:p>
    <w:p w:rsidR="00917CD4" w:rsidRPr="00917CD4" w:rsidRDefault="00917CD4" w:rsidP="00917CD4">
      <w:r>
        <w:t>Der Test der Codebücher dient der</w:t>
      </w:r>
      <w:r w:rsidRPr="00917CD4">
        <w:t xml:space="preserve"> Bestimmung geeigneter </w:t>
      </w:r>
      <w:r w:rsidR="00D34F54">
        <w:t>Längen</w:t>
      </w:r>
      <w:r w:rsidRPr="00917CD4">
        <w:t xml:space="preserve"> </w:t>
      </w:r>
      <w:r>
        <w:t xml:space="preserve">für die </w:t>
      </w:r>
      <w:r w:rsidR="001A6198">
        <w:t xml:space="preserve">aus der Transformation </w:t>
      </w:r>
      <w:r w:rsidRPr="00917CD4">
        <w:t xml:space="preserve">der </w:t>
      </w:r>
      <w:r w:rsidR="00405E35">
        <w:t>ungeordneten</w:t>
      </w:r>
      <w:r w:rsidR="002101D4">
        <w:t xml:space="preserve"> Features</w:t>
      </w:r>
      <w:r w:rsidR="00803D1D">
        <w:t xml:space="preserve"> IDSC, M-IDSC, </w:t>
      </w:r>
      <w:r w:rsidR="00811454">
        <w:t>SIFT</w:t>
      </w:r>
      <w:r w:rsidR="00803D1D">
        <w:t xml:space="preserve"> und </w:t>
      </w:r>
      <w:r w:rsidR="00811454">
        <w:t>SURF</w:t>
      </w:r>
      <w:r w:rsidR="00726D5C">
        <w:t xml:space="preserve"> hervorgehenden</w:t>
      </w:r>
      <w:r w:rsidR="00726D5C" w:rsidRPr="00917CD4">
        <w:t xml:space="preserve"> Histogramme</w:t>
      </w:r>
      <w:r w:rsidR="00916532">
        <w:t xml:space="preserve"> </w:t>
      </w:r>
      <w:r w:rsidR="000E4E32">
        <w:t>der visuellen Wörter</w:t>
      </w:r>
      <w:r w:rsidR="00405E35">
        <w:t>.</w:t>
      </w:r>
      <w:r w:rsidR="002101D4">
        <w:t xml:space="preserve"> </w:t>
      </w:r>
      <w:r w:rsidR="00D34F54">
        <w:t>Die Länge der Histogramme entspric</w:t>
      </w:r>
      <w:r w:rsidR="00FA3A37">
        <w:t>h</w:t>
      </w:r>
      <w:r w:rsidR="00D34F54">
        <w:t xml:space="preserve">t </w:t>
      </w:r>
      <w:r w:rsidR="00FA3A37">
        <w:t>dabei der Menge an Wörtern des Cod</w:t>
      </w:r>
      <w:r w:rsidR="00D66B6A">
        <w:t>e</w:t>
      </w:r>
      <w:r w:rsidR="00FA3A37">
        <w:t xml:space="preserve">buchs. </w:t>
      </w:r>
      <w:r w:rsidR="002101D4">
        <w:t xml:space="preserve">Zudem wird geprüft, welches </w:t>
      </w:r>
      <w:proofErr w:type="spellStart"/>
      <w:r w:rsidR="002101D4">
        <w:t>Codebuch</w:t>
      </w:r>
      <w:proofErr w:type="spellEnd"/>
      <w:r w:rsidR="002101D4">
        <w:t xml:space="preserve"> für welches Feature am besten geeignet ist hinsichtlich Laufzeitverhalten und Erkennungsrate durch den </w:t>
      </w:r>
      <w:proofErr w:type="spellStart"/>
      <w:r w:rsidR="002101D4">
        <w:t>Klassifizierer</w:t>
      </w:r>
      <w:proofErr w:type="spellEnd"/>
      <w:r w:rsidR="002101D4">
        <w:t>.</w:t>
      </w:r>
    </w:p>
    <w:p w:rsidR="004A6F45" w:rsidRDefault="00497A05" w:rsidP="00497A05">
      <w:r>
        <w:t xml:space="preserve">Die Dimension </w:t>
      </w:r>
      <w:r w:rsidR="00325530">
        <w:t>der ungeordneten Features</w:t>
      </w:r>
      <w:r>
        <w:t xml:space="preserve"> IDSC und M-IDSC ist konstant festgelegt durch die Anzahl der betrachteten Konturpunkte und der </w:t>
      </w:r>
      <w:proofErr w:type="spellStart"/>
      <w:r>
        <w:t>Histogrammgröße</w:t>
      </w:r>
      <w:proofErr w:type="spellEnd"/>
      <w:r>
        <w:t xml:space="preserve"> des Shape </w:t>
      </w:r>
      <w:proofErr w:type="spellStart"/>
      <w:r>
        <w:t>Contexts</w:t>
      </w:r>
      <w:proofErr w:type="spellEnd"/>
      <w:r w:rsidR="00461D1B">
        <w:t xml:space="preserve">. Mit einer hier verwendeten Anzahl an 300 Punkten beim IDSC und 400 + </w:t>
      </w:r>
      <w:r>
        <w:t xml:space="preserve"> </w:t>
      </w:r>
      <w:r w:rsidR="00461D1B">
        <w:t>200 + 40 auf die Stufen verteilten Punkte beim M-IDSC ergeben sich Dimensionen von</w:t>
      </w:r>
      <w:r>
        <w:t xml:space="preserve"> 300 x 64 </w:t>
      </w:r>
      <w:r w:rsidR="00461D1B">
        <w:t>beziehung</w:t>
      </w:r>
      <w:r w:rsidR="00461D1B">
        <w:t>s</w:t>
      </w:r>
      <w:r w:rsidR="00461D1B">
        <w:t>weise</w:t>
      </w:r>
      <w:r>
        <w:t xml:space="preserve"> 640 x 64.</w:t>
      </w:r>
      <w:r w:rsidR="004A6F45">
        <w:t xml:space="preserve"> </w:t>
      </w:r>
    </w:p>
    <w:p w:rsidR="00497A05" w:rsidRDefault="00497A05" w:rsidP="00497A05">
      <w:r>
        <w:t>Die Dimension</w:t>
      </w:r>
      <w:r w:rsidR="00297A0B">
        <w:t xml:space="preserve">en der </w:t>
      </w:r>
      <w:proofErr w:type="spellStart"/>
      <w:r w:rsidR="00297A0B">
        <w:t>Featurevektoren</w:t>
      </w:r>
      <w:proofErr w:type="spellEnd"/>
      <w:r>
        <w:t xml:space="preserve"> von </w:t>
      </w:r>
      <w:r w:rsidR="00811454">
        <w:t>SIFT</w:t>
      </w:r>
      <w:r>
        <w:t xml:space="preserve"> und </w:t>
      </w:r>
      <w:r w:rsidR="00811454">
        <w:t>SURF</w:t>
      </w:r>
      <w:r>
        <w:t xml:space="preserve"> schwankt stark, da sich die Anzahl extrahierter </w:t>
      </w:r>
      <w:proofErr w:type="spellStart"/>
      <w:r>
        <w:t>Keypoints</w:t>
      </w:r>
      <w:proofErr w:type="spellEnd"/>
      <w:r>
        <w:t xml:space="preserve"> von Bild zu Bild unterscheidet.</w:t>
      </w:r>
      <w:r w:rsidR="00CB5206">
        <w:t xml:space="preserve"> </w:t>
      </w:r>
      <w:r w:rsidR="004A6F45">
        <w:t>Konstant bleibt die durch die Fe</w:t>
      </w:r>
      <w:r w:rsidR="00EE7A87">
        <w:t xml:space="preserve">nstergröße bestimmte </w:t>
      </w:r>
      <w:proofErr w:type="spellStart"/>
      <w:r w:rsidR="00EE7A87">
        <w:t>Histogrammdimension</w:t>
      </w:r>
      <w:proofErr w:type="spellEnd"/>
      <w:r w:rsidR="004A6F45">
        <w:t xml:space="preserve"> von 128 bei </w:t>
      </w:r>
      <w:r w:rsidR="00811454">
        <w:t>SIFT</w:t>
      </w:r>
      <w:r w:rsidR="004A6F45">
        <w:t xml:space="preserve"> und 64 bei </w:t>
      </w:r>
      <w:r w:rsidR="00811454">
        <w:t>SURF</w:t>
      </w:r>
      <w:r w:rsidR="004A6F45">
        <w:t xml:space="preserve">. </w:t>
      </w:r>
      <w:r w:rsidR="00CB5206">
        <w:t xml:space="preserve">Im Mittel wurde auf dem eigenen Datensatz für </w:t>
      </w:r>
      <w:r w:rsidR="00811454">
        <w:t>SIFT</w:t>
      </w:r>
      <w:r w:rsidR="00CB5206">
        <w:t xml:space="preserve"> eine Dimension</w:t>
      </w:r>
      <w:r w:rsidR="00CE3FDE">
        <w:t xml:space="preserve"> der </w:t>
      </w:r>
      <w:proofErr w:type="spellStart"/>
      <w:r w:rsidR="00CE3FDE">
        <w:t>Featurevektoren</w:t>
      </w:r>
      <w:proofErr w:type="spellEnd"/>
      <w:r w:rsidR="00CB5206">
        <w:t xml:space="preserve"> von </w:t>
      </w:r>
      <w:r w:rsidR="00CB5206">
        <w:lastRenderedPageBreak/>
        <w:t xml:space="preserve">2117 x 128 und für </w:t>
      </w:r>
      <w:r w:rsidR="00811454">
        <w:t>SURF</w:t>
      </w:r>
      <w:r w:rsidR="00CB5206">
        <w:t xml:space="preserve"> von</w:t>
      </w:r>
      <w:r w:rsidR="00F578C3">
        <w:t xml:space="preserve"> 2609 x 64 </w:t>
      </w:r>
      <w:r w:rsidR="00BB6C04">
        <w:t xml:space="preserve">je Bild </w:t>
      </w:r>
      <w:r w:rsidR="00461D1B">
        <w:t xml:space="preserve">gemessen, was deutlich mehr Daten je </w:t>
      </w:r>
      <w:r w:rsidR="002C5A24">
        <w:t xml:space="preserve">ungeordnetem </w:t>
      </w:r>
      <w:r w:rsidR="00461D1B">
        <w:t>Feature als bei den IDSC-Varianten bedeutet</w:t>
      </w:r>
      <w:r w:rsidR="00F578C3">
        <w:t>.</w:t>
      </w:r>
    </w:p>
    <w:p w:rsidR="003F2177" w:rsidRDefault="00AF1F7D" w:rsidP="00916532">
      <w:r>
        <w:t xml:space="preserve">Die </w:t>
      </w:r>
      <w:r w:rsidR="00EC5C48">
        <w:t>Codebücher</w:t>
      </w:r>
      <w:r>
        <w:t xml:space="preserve"> </w:t>
      </w:r>
      <w:r w:rsidR="0063069A">
        <w:t>werden</w:t>
      </w:r>
      <w:r>
        <w:t xml:space="preserve"> auf dem eigenen Datensatz mit den Oberseiten der Blätter getestet. </w:t>
      </w:r>
      <w:r w:rsidR="007A671B">
        <w:t xml:space="preserve">Insgesamt 75 Samples, </w:t>
      </w:r>
      <w:r w:rsidR="002D3BB9">
        <w:t>drei</w:t>
      </w:r>
      <w:r w:rsidR="00406897">
        <w:t xml:space="preserve"> je Spezies) </w:t>
      </w:r>
      <w:r>
        <w:t>aus dem Datensatz</w:t>
      </w:r>
      <w:r w:rsidR="00406897">
        <w:t xml:space="preserve"> zufällig</w:t>
      </w:r>
      <w:r w:rsidR="0063069A">
        <w:t xml:space="preserve"> entnomme</w:t>
      </w:r>
      <w:r w:rsidR="00DC2646">
        <w:t>ne</w:t>
      </w:r>
      <w:r w:rsidR="0063069A">
        <w:t xml:space="preserve"> </w:t>
      </w:r>
      <w:r w:rsidR="006C15D5">
        <w:t>Blätter</w:t>
      </w:r>
      <w:r w:rsidR="00406897">
        <w:t xml:space="preserve"> </w:t>
      </w:r>
      <w:r w:rsidR="00DC2646">
        <w:t xml:space="preserve">dienen dem Training jedes </w:t>
      </w:r>
      <w:r w:rsidR="006507B4">
        <w:t>Codebuchs</w:t>
      </w:r>
      <w:r w:rsidR="0063069A">
        <w:t>.</w:t>
      </w:r>
      <w:r>
        <w:t xml:space="preserve"> </w:t>
      </w:r>
      <w:r w:rsidR="00237AFE">
        <w:t>Die vier ve</w:t>
      </w:r>
      <w:r w:rsidR="0028021C">
        <w:t>r</w:t>
      </w:r>
      <w:r w:rsidR="00237AFE">
        <w:t xml:space="preserve">schiedenen ungeordneten, aus </w:t>
      </w:r>
      <w:proofErr w:type="gramStart"/>
      <w:r w:rsidR="00237AFE">
        <w:t>de</w:t>
      </w:r>
      <w:r w:rsidR="000119EC">
        <w:t>m</w:t>
      </w:r>
      <w:r w:rsidR="00C627BC">
        <w:t xml:space="preserve"> </w:t>
      </w:r>
      <w:r w:rsidR="00C627BC" w:rsidRPr="00C627BC">
        <w:t>863</w:t>
      </w:r>
      <w:r w:rsidR="00C627BC">
        <w:t xml:space="preserve"> Bilder</w:t>
      </w:r>
      <w:proofErr w:type="gramEnd"/>
      <w:r w:rsidR="00C627BC">
        <w:t xml:space="preserve"> umfassenden</w:t>
      </w:r>
      <w:r w:rsidR="00237AFE">
        <w:t xml:space="preserve"> Datensatz</w:t>
      </w:r>
      <w:r w:rsidR="002A3060">
        <w:t xml:space="preserve"> </w:t>
      </w:r>
      <w:r w:rsidR="00237AFE">
        <w:t xml:space="preserve">extrahierten Features werden mit den </w:t>
      </w:r>
      <w:r w:rsidR="00EC5C48">
        <w:t>Codeb</w:t>
      </w:r>
      <w:r w:rsidR="00EC5C48">
        <w:t>ü</w:t>
      </w:r>
      <w:r w:rsidR="00EC5C48">
        <w:t>chern</w:t>
      </w:r>
      <w:r w:rsidR="0028021C">
        <w:t xml:space="preserve"> </w:t>
      </w:r>
      <w:r w:rsidR="00237AFE">
        <w:t>transformiert und anschließend klassifiziert.</w:t>
      </w:r>
      <w:r w:rsidR="00E46F5A" w:rsidRPr="00E46F5A">
        <w:t xml:space="preserve"> </w:t>
      </w:r>
      <w:r w:rsidR="00E46F5A">
        <w:t xml:space="preserve">Dabei wird die </w:t>
      </w:r>
      <w:r w:rsidR="001031AF">
        <w:t>Anzahl</w:t>
      </w:r>
      <w:r w:rsidR="00E46F5A">
        <w:t xml:space="preserve"> </w:t>
      </w:r>
      <w:r w:rsidR="00916532" w:rsidRPr="00916532">
        <w:rPr>
          <w:i/>
        </w:rPr>
        <w:t>n</w:t>
      </w:r>
      <w:r w:rsidR="00916532">
        <w:t xml:space="preserve"> </w:t>
      </w:r>
      <w:r w:rsidR="00E46F5A">
        <w:t xml:space="preserve">der </w:t>
      </w:r>
      <w:r w:rsidR="008C1E83">
        <w:t xml:space="preserve">visuellen </w:t>
      </w:r>
      <w:r w:rsidR="00E46F5A">
        <w:t xml:space="preserve">Wörter variiert, die das </w:t>
      </w:r>
      <w:proofErr w:type="spellStart"/>
      <w:r w:rsidR="00EC5C48">
        <w:t>Codebuch</w:t>
      </w:r>
      <w:proofErr w:type="spellEnd"/>
      <w:r w:rsidR="00E46F5A">
        <w:t xml:space="preserve"> zur Verfügung hat, um ein Bild zu beschreiben.</w:t>
      </w:r>
      <w:r w:rsidR="00916532">
        <w:t xml:space="preserve"> Für die </w:t>
      </w:r>
      <w:r w:rsidR="00006734">
        <w:t>Aufteilung der Histogramme</w:t>
      </w:r>
      <w:r w:rsidR="00916532">
        <w:t xml:space="preserve"> </w:t>
      </w:r>
      <w:r w:rsidR="00006734">
        <w:t xml:space="preserve">auf </w:t>
      </w:r>
      <w:r w:rsidR="00916532">
        <w:t>drei Stufen</w:t>
      </w:r>
      <w:r w:rsidR="00006734">
        <w:t xml:space="preserve"> im Falle von M-IDSC</w:t>
      </w:r>
      <w:r w:rsidR="00916532">
        <w:t xml:space="preserve"> muss </w:t>
      </w:r>
      <w:r w:rsidR="001031AF">
        <w:t xml:space="preserve">die </w:t>
      </w:r>
      <w:r w:rsidR="00D71AE3">
        <w:t>Zahl</w:t>
      </w:r>
      <w:r w:rsidR="00916532">
        <w:t xml:space="preserve"> </w:t>
      </w:r>
      <w:r w:rsidR="00916532" w:rsidRPr="00916532">
        <w:rPr>
          <w:i/>
        </w:rPr>
        <w:t>n</w:t>
      </w:r>
      <w:r w:rsidR="00916532">
        <w:t xml:space="preserve"> durch drei teilbar </w:t>
      </w:r>
      <w:r w:rsidR="00006734">
        <w:t>sein.</w:t>
      </w:r>
      <w:r w:rsidR="00237AFE">
        <w:t xml:space="preserve"> </w:t>
      </w:r>
      <w:r w:rsidR="008424C8">
        <w:t xml:space="preserve">Die Berechnungen der </w:t>
      </w:r>
      <w:r w:rsidR="00EC5C48">
        <w:t>Codebücher</w:t>
      </w:r>
      <w:r w:rsidR="008424C8">
        <w:t xml:space="preserve"> laufen jeweils auf </w:t>
      </w:r>
      <w:r w:rsidR="007A671B">
        <w:t xml:space="preserve">nur </w:t>
      </w:r>
      <w:r w:rsidR="008424C8">
        <w:t xml:space="preserve">einem Kern. </w:t>
      </w:r>
      <w:r>
        <w:t>Zur Klassifizierung</w:t>
      </w:r>
      <w:r w:rsidR="00237AFE">
        <w:t xml:space="preserve"> dient</w:t>
      </w:r>
      <w:r w:rsidR="0063069A">
        <w:t xml:space="preserve"> die Support-Vektor-Maschine mit auf 0 gesetztem </w:t>
      </w:r>
      <w:proofErr w:type="spellStart"/>
      <w:r w:rsidR="0063069A">
        <w:t>Seed</w:t>
      </w:r>
      <w:proofErr w:type="spellEnd"/>
      <w:r w:rsidR="0063069A">
        <w:t>.</w:t>
      </w:r>
      <w:r w:rsidR="00F1618B">
        <w:t xml:space="preserve"> </w:t>
      </w:r>
    </w:p>
    <w:p w:rsidR="00437658" w:rsidRDefault="003C2A28" w:rsidP="008C09C9">
      <w:r w:rsidRPr="00A11527">
        <w:t xml:space="preserve">Bei </w:t>
      </w:r>
      <w:r w:rsidR="00A11527">
        <w:t>eingehenden</w:t>
      </w:r>
      <w:r w:rsidRPr="00A11527">
        <w:t xml:space="preserve"> Tests </w:t>
      </w:r>
      <w:r w:rsidR="00A11527">
        <w:t xml:space="preserve">war beim Training der </w:t>
      </w:r>
      <w:proofErr w:type="spellStart"/>
      <w:r w:rsidR="00A11527">
        <w:t>Dictionary</w:t>
      </w:r>
      <w:proofErr w:type="spellEnd"/>
      <w:r w:rsidR="00A11527">
        <w:t xml:space="preserve"> Learning-Codebücher in Kombin</w:t>
      </w:r>
      <w:r w:rsidR="00A11527">
        <w:t>a</w:t>
      </w:r>
      <w:r w:rsidR="00A11527">
        <w:t xml:space="preserve">tion mit </w:t>
      </w:r>
      <w:r w:rsidR="00811454">
        <w:t>SIFT</w:t>
      </w:r>
      <w:r w:rsidR="00A11527">
        <w:t xml:space="preserve"> und </w:t>
      </w:r>
      <w:r w:rsidR="00811454">
        <w:t>SURF</w:t>
      </w:r>
      <w:r w:rsidR="00A11527">
        <w:t xml:space="preserve"> </w:t>
      </w:r>
      <w:r>
        <w:t xml:space="preserve">keine Terminierung in endlicher Zeit absehbar, trotz reduzierter Anzahl </w:t>
      </w:r>
      <w:r w:rsidR="00A11527">
        <w:t>der maximalen</w:t>
      </w:r>
      <w:r>
        <w:t xml:space="preserve"> Iterationen des Algorithmus.</w:t>
      </w:r>
      <w:r w:rsidR="00A11527">
        <w:t xml:space="preserve"> Daher erfolgen</w:t>
      </w:r>
      <w:r w:rsidR="00C5218F">
        <w:t xml:space="preserve"> weitere</w:t>
      </w:r>
      <w:r w:rsidR="00A11527">
        <w:t xml:space="preserve"> Tests </w:t>
      </w:r>
      <w:r w:rsidR="00136D91">
        <w:t xml:space="preserve">von </w:t>
      </w:r>
      <w:r w:rsidR="00811454">
        <w:t>SIFT</w:t>
      </w:r>
      <w:r w:rsidR="00136D91">
        <w:t xml:space="preserve"> und </w:t>
      </w:r>
      <w:r w:rsidR="00811454">
        <w:t>SURF</w:t>
      </w:r>
      <w:r w:rsidR="00136D91">
        <w:t xml:space="preserve"> nur in Ver</w:t>
      </w:r>
      <w:r w:rsidR="00A72522">
        <w:t>b</w:t>
      </w:r>
      <w:r w:rsidR="00136D91">
        <w:t>indung mit einem</w:t>
      </w:r>
      <w:r w:rsidR="00A11527">
        <w:t xml:space="preserve"> k-</w:t>
      </w:r>
      <w:proofErr w:type="spellStart"/>
      <w:r w:rsidR="00A11527">
        <w:t>Means</w:t>
      </w:r>
      <w:proofErr w:type="spellEnd"/>
      <w:r w:rsidR="00A11527">
        <w:t>-</w:t>
      </w:r>
      <w:proofErr w:type="spellStart"/>
      <w:r w:rsidR="00A11527">
        <w:t>Codebuch</w:t>
      </w:r>
      <w:proofErr w:type="spellEnd"/>
      <w:r w:rsidR="00136D91">
        <w:t>.</w:t>
      </w:r>
    </w:p>
    <w:p w:rsidR="009D7780" w:rsidRPr="009D7780" w:rsidRDefault="009D7780" w:rsidP="008C09C9">
      <w:pPr>
        <w:rPr>
          <w:sz w:val="18"/>
        </w:rPr>
      </w:pPr>
    </w:p>
    <w:tbl>
      <w:tblPr>
        <w:tblStyle w:val="Tabellenraster"/>
        <w:tblW w:w="0" w:type="auto"/>
        <w:tblInd w:w="108" w:type="dxa"/>
        <w:tblLook w:val="04A0" w:firstRow="1" w:lastRow="0" w:firstColumn="1" w:lastColumn="0" w:noHBand="0" w:noVBand="1"/>
      </w:tblPr>
      <w:tblGrid>
        <w:gridCol w:w="2588"/>
        <w:gridCol w:w="865"/>
        <w:gridCol w:w="713"/>
        <w:gridCol w:w="713"/>
        <w:gridCol w:w="813"/>
        <w:gridCol w:w="813"/>
        <w:gridCol w:w="813"/>
        <w:gridCol w:w="870"/>
      </w:tblGrid>
      <w:tr w:rsidR="00E3440F" w:rsidTr="00FA47B9">
        <w:trPr>
          <w:trHeight w:val="283"/>
        </w:trPr>
        <w:tc>
          <w:tcPr>
            <w:tcW w:w="0" w:type="auto"/>
            <w:tcBorders>
              <w:top w:val="nil"/>
              <w:left w:val="nil"/>
              <w:bottom w:val="nil"/>
            </w:tcBorders>
          </w:tcPr>
          <w:p w:rsidR="00E3440F" w:rsidRDefault="00E3440F" w:rsidP="00F71CA1"/>
        </w:tc>
        <w:tc>
          <w:tcPr>
            <w:tcW w:w="0" w:type="auto"/>
            <w:gridSpan w:val="7"/>
            <w:shd w:val="clear" w:color="auto" w:fill="595959" w:themeFill="text1" w:themeFillTint="A6"/>
          </w:tcPr>
          <w:p w:rsidR="00E3440F" w:rsidRPr="006F6CE7" w:rsidRDefault="00E3440F" w:rsidP="00B32769">
            <w:pPr>
              <w:jc w:val="center"/>
              <w:rPr>
                <w:color w:val="FFFFFF" w:themeColor="background1"/>
              </w:rPr>
            </w:pPr>
            <w:r w:rsidRPr="006F6CE7">
              <w:rPr>
                <w:color w:val="FFFFFF" w:themeColor="background1"/>
              </w:rPr>
              <w:t xml:space="preserve">Erkennungsraten bei </w:t>
            </w:r>
            <w:r w:rsidRPr="00AC1209">
              <w:rPr>
                <w:i/>
                <w:color w:val="FFFFFF" w:themeColor="background1"/>
              </w:rPr>
              <w:t>n</w:t>
            </w:r>
            <w:r w:rsidRPr="006F6CE7">
              <w:rPr>
                <w:color w:val="FFFFFF" w:themeColor="background1"/>
              </w:rPr>
              <w:t xml:space="preserve"> Wörtern je </w:t>
            </w:r>
            <w:proofErr w:type="spellStart"/>
            <w:r w:rsidR="00EC5C48">
              <w:rPr>
                <w:color w:val="FFFFFF" w:themeColor="background1"/>
              </w:rPr>
              <w:t>Codebuch</w:t>
            </w:r>
            <w:proofErr w:type="spellEnd"/>
            <w:r>
              <w:rPr>
                <w:color w:val="FFFFFF" w:themeColor="background1"/>
              </w:rPr>
              <w:t xml:space="preserve"> (in Prozent)</w:t>
            </w:r>
          </w:p>
        </w:tc>
      </w:tr>
      <w:tr w:rsidR="00110BD9" w:rsidTr="00FA47B9">
        <w:trPr>
          <w:trHeight w:val="251"/>
        </w:trPr>
        <w:tc>
          <w:tcPr>
            <w:tcW w:w="0" w:type="auto"/>
            <w:tcBorders>
              <w:top w:val="nil"/>
              <w:left w:val="nil"/>
            </w:tcBorders>
          </w:tcPr>
          <w:p w:rsidR="0038312D" w:rsidRPr="0000522E" w:rsidRDefault="0038312D" w:rsidP="00F71CA1">
            <w:pPr>
              <w:rPr>
                <w:sz w:val="20"/>
              </w:rPr>
            </w:pPr>
          </w:p>
        </w:tc>
        <w:tc>
          <w:tcPr>
            <w:tcW w:w="0" w:type="auto"/>
          </w:tcPr>
          <w:p w:rsidR="0038312D" w:rsidRPr="006F6CE7" w:rsidRDefault="0038312D" w:rsidP="00F71CA1">
            <w:pPr>
              <w:rPr>
                <w:sz w:val="20"/>
              </w:rPr>
            </w:pPr>
            <w:r w:rsidRPr="00AC1209">
              <w:rPr>
                <w:i/>
                <w:sz w:val="20"/>
              </w:rPr>
              <w:t>n</w:t>
            </w:r>
            <w:r w:rsidRPr="006F6CE7">
              <w:rPr>
                <w:sz w:val="20"/>
              </w:rPr>
              <w:t xml:space="preserve"> = 9</w:t>
            </w:r>
          </w:p>
        </w:tc>
        <w:tc>
          <w:tcPr>
            <w:tcW w:w="0" w:type="auto"/>
          </w:tcPr>
          <w:p w:rsidR="0038312D" w:rsidRPr="006F6CE7" w:rsidRDefault="0038312D" w:rsidP="00F71CA1">
            <w:pPr>
              <w:rPr>
                <w:sz w:val="20"/>
              </w:rPr>
            </w:pPr>
            <w:r w:rsidRPr="00AC1209">
              <w:rPr>
                <w:i/>
                <w:sz w:val="20"/>
              </w:rPr>
              <w:t>n</w:t>
            </w:r>
            <w:r w:rsidRPr="006F6CE7">
              <w:rPr>
                <w:sz w:val="20"/>
              </w:rPr>
              <w:t xml:space="preserve"> = 30</w:t>
            </w:r>
          </w:p>
        </w:tc>
        <w:tc>
          <w:tcPr>
            <w:tcW w:w="0" w:type="auto"/>
          </w:tcPr>
          <w:p w:rsidR="0038312D" w:rsidRPr="006F6CE7" w:rsidRDefault="0038312D" w:rsidP="00F71CA1">
            <w:pPr>
              <w:rPr>
                <w:sz w:val="20"/>
              </w:rPr>
            </w:pPr>
            <w:r w:rsidRPr="00AC1209">
              <w:rPr>
                <w:i/>
                <w:sz w:val="20"/>
              </w:rPr>
              <w:t>n</w:t>
            </w:r>
            <w:r w:rsidRPr="006F6CE7">
              <w:rPr>
                <w:sz w:val="20"/>
              </w:rPr>
              <w:t xml:space="preserve"> = 90 </w:t>
            </w:r>
          </w:p>
        </w:tc>
        <w:tc>
          <w:tcPr>
            <w:tcW w:w="0" w:type="auto"/>
          </w:tcPr>
          <w:p w:rsidR="0038312D" w:rsidRPr="006F6CE7" w:rsidRDefault="0038312D" w:rsidP="00F71CA1">
            <w:pPr>
              <w:rPr>
                <w:sz w:val="20"/>
              </w:rPr>
            </w:pPr>
            <w:r w:rsidRPr="00AC1209">
              <w:rPr>
                <w:i/>
                <w:sz w:val="20"/>
              </w:rPr>
              <w:t>n</w:t>
            </w:r>
            <w:r w:rsidRPr="006F6CE7">
              <w:rPr>
                <w:sz w:val="20"/>
              </w:rPr>
              <w:t xml:space="preserve"> = 150</w:t>
            </w:r>
          </w:p>
        </w:tc>
        <w:tc>
          <w:tcPr>
            <w:tcW w:w="0" w:type="auto"/>
          </w:tcPr>
          <w:p w:rsidR="0038312D" w:rsidRPr="006F6CE7" w:rsidRDefault="0038312D" w:rsidP="006444CF">
            <w:pPr>
              <w:rPr>
                <w:sz w:val="20"/>
              </w:rPr>
            </w:pPr>
            <w:r w:rsidRPr="00AC1209">
              <w:rPr>
                <w:i/>
                <w:sz w:val="20"/>
              </w:rPr>
              <w:t>n</w:t>
            </w:r>
            <w:r w:rsidRPr="006F6CE7">
              <w:rPr>
                <w:sz w:val="20"/>
              </w:rPr>
              <w:t xml:space="preserve"> = </w:t>
            </w:r>
            <w:r>
              <w:rPr>
                <w:sz w:val="20"/>
              </w:rPr>
              <w:t>255</w:t>
            </w:r>
          </w:p>
        </w:tc>
        <w:tc>
          <w:tcPr>
            <w:tcW w:w="0" w:type="auto"/>
          </w:tcPr>
          <w:p w:rsidR="0038312D" w:rsidRPr="006F6CE7" w:rsidRDefault="0038312D" w:rsidP="006444CF">
            <w:pPr>
              <w:rPr>
                <w:sz w:val="20"/>
              </w:rPr>
            </w:pPr>
            <w:r w:rsidRPr="00AC1209">
              <w:rPr>
                <w:i/>
                <w:sz w:val="20"/>
              </w:rPr>
              <w:t>n</w:t>
            </w:r>
            <w:r>
              <w:rPr>
                <w:sz w:val="20"/>
              </w:rPr>
              <w:t xml:space="preserve"> = 402</w:t>
            </w:r>
          </w:p>
        </w:tc>
        <w:tc>
          <w:tcPr>
            <w:tcW w:w="0" w:type="auto"/>
          </w:tcPr>
          <w:p w:rsidR="0038312D" w:rsidRPr="0038312D" w:rsidRDefault="0038312D" w:rsidP="006444CF">
            <w:pPr>
              <w:rPr>
                <w:sz w:val="20"/>
              </w:rPr>
            </w:pPr>
            <w:r>
              <w:rPr>
                <w:i/>
                <w:sz w:val="20"/>
              </w:rPr>
              <w:t xml:space="preserve">n </w:t>
            </w:r>
            <w:r w:rsidRPr="0038312D">
              <w:rPr>
                <w:sz w:val="20"/>
              </w:rPr>
              <w:t>=</w:t>
            </w:r>
            <w:r>
              <w:rPr>
                <w:sz w:val="20"/>
              </w:rPr>
              <w:t>1002</w:t>
            </w:r>
          </w:p>
        </w:tc>
      </w:tr>
      <w:tr w:rsidR="00110BD9" w:rsidTr="00FA47B9">
        <w:trPr>
          <w:trHeight w:val="251"/>
        </w:trPr>
        <w:tc>
          <w:tcPr>
            <w:tcW w:w="0" w:type="auto"/>
          </w:tcPr>
          <w:p w:rsidR="0038312D" w:rsidRPr="006F6CE7" w:rsidRDefault="00811454" w:rsidP="00EA0036">
            <w:pPr>
              <w:jc w:val="left"/>
              <w:rPr>
                <w:sz w:val="20"/>
              </w:rPr>
            </w:pPr>
            <w:r>
              <w:rPr>
                <w:sz w:val="20"/>
              </w:rPr>
              <w:t>SIFT</w:t>
            </w:r>
            <w:r w:rsidR="0038312D" w:rsidRPr="006F6CE7">
              <w:rPr>
                <w:sz w:val="20"/>
              </w:rPr>
              <w:t xml:space="preserve"> </w:t>
            </w:r>
            <w:r w:rsidR="0038312D">
              <w:rPr>
                <w:sz w:val="20"/>
              </w:rPr>
              <w:t xml:space="preserve">+ </w:t>
            </w:r>
            <w:r w:rsidR="0038312D" w:rsidRPr="006F6CE7">
              <w:rPr>
                <w:sz w:val="20"/>
              </w:rPr>
              <w:t>k</w:t>
            </w:r>
            <w:r w:rsidR="0038312D">
              <w:rPr>
                <w:sz w:val="20"/>
              </w:rPr>
              <w:t>-</w:t>
            </w:r>
            <w:proofErr w:type="spellStart"/>
            <w:r w:rsidR="0038312D" w:rsidRPr="006F6CE7">
              <w:rPr>
                <w:sz w:val="20"/>
              </w:rPr>
              <w:t>Means</w:t>
            </w:r>
            <w:proofErr w:type="spellEnd"/>
          </w:p>
        </w:tc>
        <w:tc>
          <w:tcPr>
            <w:tcW w:w="0" w:type="auto"/>
          </w:tcPr>
          <w:p w:rsidR="0038312D" w:rsidRPr="006F6CE7" w:rsidRDefault="0038312D" w:rsidP="00E453C8">
            <w:pPr>
              <w:jc w:val="right"/>
              <w:rPr>
                <w:sz w:val="20"/>
              </w:rPr>
            </w:pPr>
            <w:r w:rsidRPr="006F6CE7">
              <w:rPr>
                <w:sz w:val="20"/>
              </w:rPr>
              <w:t>38,9%</w:t>
            </w:r>
          </w:p>
        </w:tc>
        <w:tc>
          <w:tcPr>
            <w:tcW w:w="0" w:type="auto"/>
          </w:tcPr>
          <w:p w:rsidR="0038312D" w:rsidRPr="006F6CE7" w:rsidRDefault="0038312D" w:rsidP="000A2FAD">
            <w:pPr>
              <w:jc w:val="right"/>
              <w:rPr>
                <w:sz w:val="20"/>
              </w:rPr>
            </w:pPr>
            <w:r w:rsidRPr="006F6CE7">
              <w:rPr>
                <w:sz w:val="20"/>
              </w:rPr>
              <w:t>56,1%</w:t>
            </w:r>
          </w:p>
        </w:tc>
        <w:tc>
          <w:tcPr>
            <w:tcW w:w="0" w:type="auto"/>
          </w:tcPr>
          <w:p w:rsidR="0038312D" w:rsidRPr="006F6CE7" w:rsidRDefault="0038312D" w:rsidP="000A2FAD">
            <w:pPr>
              <w:jc w:val="right"/>
              <w:rPr>
                <w:sz w:val="20"/>
              </w:rPr>
            </w:pPr>
            <w:r>
              <w:rPr>
                <w:sz w:val="20"/>
              </w:rPr>
              <w:t>67,4%</w:t>
            </w:r>
          </w:p>
        </w:tc>
        <w:tc>
          <w:tcPr>
            <w:tcW w:w="0" w:type="auto"/>
          </w:tcPr>
          <w:p w:rsidR="0038312D" w:rsidRPr="00E16E7B" w:rsidRDefault="0038312D" w:rsidP="000A2FAD">
            <w:pPr>
              <w:jc w:val="right"/>
              <w:rPr>
                <w:sz w:val="20"/>
              </w:rPr>
            </w:pPr>
            <w:r w:rsidRPr="00E16E7B">
              <w:rPr>
                <w:sz w:val="20"/>
              </w:rPr>
              <w:t>70,5%</w:t>
            </w:r>
          </w:p>
        </w:tc>
        <w:tc>
          <w:tcPr>
            <w:tcW w:w="0" w:type="auto"/>
          </w:tcPr>
          <w:p w:rsidR="0038312D" w:rsidRPr="00E16E7B" w:rsidRDefault="0038312D" w:rsidP="000A2FAD">
            <w:pPr>
              <w:jc w:val="right"/>
              <w:rPr>
                <w:sz w:val="20"/>
              </w:rPr>
            </w:pPr>
            <w:r w:rsidRPr="00E16E7B">
              <w:rPr>
                <w:sz w:val="20"/>
              </w:rPr>
              <w:t>75,7%</w:t>
            </w:r>
          </w:p>
        </w:tc>
        <w:tc>
          <w:tcPr>
            <w:tcW w:w="0" w:type="auto"/>
          </w:tcPr>
          <w:p w:rsidR="0038312D" w:rsidRPr="009136D6" w:rsidRDefault="0038312D" w:rsidP="000A2FAD">
            <w:pPr>
              <w:jc w:val="right"/>
              <w:rPr>
                <w:b/>
                <w:sz w:val="20"/>
              </w:rPr>
            </w:pPr>
            <w:r w:rsidRPr="009136D6">
              <w:rPr>
                <w:b/>
                <w:sz w:val="20"/>
              </w:rPr>
              <w:t>78</w:t>
            </w:r>
            <w:r w:rsidR="00391152">
              <w:rPr>
                <w:b/>
                <w:sz w:val="20"/>
              </w:rPr>
              <w:t>,0</w:t>
            </w:r>
            <w:r w:rsidRPr="009136D6">
              <w:rPr>
                <w:b/>
                <w:sz w:val="20"/>
              </w:rPr>
              <w:t>%</w:t>
            </w:r>
          </w:p>
        </w:tc>
        <w:tc>
          <w:tcPr>
            <w:tcW w:w="0" w:type="auto"/>
          </w:tcPr>
          <w:p w:rsidR="0038312D" w:rsidRPr="00765880" w:rsidRDefault="00F83D92" w:rsidP="000A2FAD">
            <w:pPr>
              <w:jc w:val="right"/>
              <w:rPr>
                <w:sz w:val="20"/>
              </w:rPr>
            </w:pPr>
            <w:r>
              <w:rPr>
                <w:sz w:val="20"/>
              </w:rPr>
              <w:t>-</w:t>
            </w:r>
          </w:p>
        </w:tc>
      </w:tr>
      <w:tr w:rsidR="00110BD9" w:rsidTr="00FA47B9">
        <w:trPr>
          <w:trHeight w:val="251"/>
        </w:trPr>
        <w:tc>
          <w:tcPr>
            <w:tcW w:w="0" w:type="auto"/>
          </w:tcPr>
          <w:p w:rsidR="0038312D" w:rsidRPr="006F6CE7" w:rsidRDefault="00811454" w:rsidP="00EA0036">
            <w:pPr>
              <w:jc w:val="left"/>
              <w:rPr>
                <w:sz w:val="20"/>
              </w:rPr>
            </w:pPr>
            <w:r>
              <w:rPr>
                <w:sz w:val="20"/>
              </w:rPr>
              <w:t>SURF</w:t>
            </w:r>
            <w:r w:rsidR="0038312D">
              <w:rPr>
                <w:sz w:val="20"/>
              </w:rPr>
              <w:t xml:space="preserve"> +</w:t>
            </w:r>
            <w:r w:rsidR="0038312D" w:rsidRPr="006F6CE7">
              <w:rPr>
                <w:sz w:val="20"/>
              </w:rPr>
              <w:t xml:space="preserve"> k</w:t>
            </w:r>
            <w:r w:rsidR="0038312D">
              <w:rPr>
                <w:sz w:val="20"/>
              </w:rPr>
              <w:t>-</w:t>
            </w:r>
            <w:proofErr w:type="spellStart"/>
            <w:r w:rsidR="0038312D" w:rsidRPr="006F6CE7">
              <w:rPr>
                <w:sz w:val="20"/>
              </w:rPr>
              <w:t>Means</w:t>
            </w:r>
            <w:proofErr w:type="spellEnd"/>
          </w:p>
        </w:tc>
        <w:tc>
          <w:tcPr>
            <w:tcW w:w="0" w:type="auto"/>
          </w:tcPr>
          <w:p w:rsidR="0038312D" w:rsidRPr="00E70EF5" w:rsidRDefault="0038312D" w:rsidP="000A2FAD">
            <w:pPr>
              <w:jc w:val="right"/>
              <w:rPr>
                <w:sz w:val="20"/>
              </w:rPr>
            </w:pPr>
            <w:r w:rsidRPr="00E70EF5">
              <w:rPr>
                <w:sz w:val="20"/>
              </w:rPr>
              <w:t>50,9%</w:t>
            </w:r>
          </w:p>
        </w:tc>
        <w:tc>
          <w:tcPr>
            <w:tcW w:w="0" w:type="auto"/>
          </w:tcPr>
          <w:p w:rsidR="0038312D" w:rsidRPr="006F6CE7" w:rsidRDefault="0038312D" w:rsidP="000A2FAD">
            <w:pPr>
              <w:jc w:val="right"/>
              <w:rPr>
                <w:sz w:val="20"/>
              </w:rPr>
            </w:pPr>
            <w:r w:rsidRPr="006F6CE7">
              <w:rPr>
                <w:sz w:val="20"/>
              </w:rPr>
              <w:t>69,8%</w:t>
            </w:r>
          </w:p>
        </w:tc>
        <w:tc>
          <w:tcPr>
            <w:tcW w:w="0" w:type="auto"/>
          </w:tcPr>
          <w:p w:rsidR="0038312D" w:rsidRPr="006F6CE7" w:rsidRDefault="0038312D" w:rsidP="000A2FAD">
            <w:pPr>
              <w:jc w:val="right"/>
              <w:rPr>
                <w:sz w:val="20"/>
              </w:rPr>
            </w:pPr>
            <w:r>
              <w:rPr>
                <w:sz w:val="20"/>
              </w:rPr>
              <w:t>76,1%</w:t>
            </w:r>
          </w:p>
        </w:tc>
        <w:tc>
          <w:tcPr>
            <w:tcW w:w="0" w:type="auto"/>
          </w:tcPr>
          <w:p w:rsidR="0038312D" w:rsidRPr="00E16E7B" w:rsidRDefault="0038312D" w:rsidP="000A2FAD">
            <w:pPr>
              <w:jc w:val="right"/>
              <w:rPr>
                <w:sz w:val="20"/>
              </w:rPr>
            </w:pPr>
            <w:r w:rsidRPr="00E16E7B">
              <w:rPr>
                <w:sz w:val="20"/>
              </w:rPr>
              <w:t>77,5%</w:t>
            </w:r>
          </w:p>
        </w:tc>
        <w:tc>
          <w:tcPr>
            <w:tcW w:w="0" w:type="auto"/>
          </w:tcPr>
          <w:p w:rsidR="0038312D" w:rsidRPr="00E16E7B" w:rsidRDefault="0038312D" w:rsidP="000A2FAD">
            <w:pPr>
              <w:jc w:val="right"/>
              <w:rPr>
                <w:sz w:val="20"/>
              </w:rPr>
            </w:pPr>
            <w:r w:rsidRPr="00E16E7B">
              <w:rPr>
                <w:sz w:val="20"/>
              </w:rPr>
              <w:t>80,3%</w:t>
            </w:r>
          </w:p>
        </w:tc>
        <w:tc>
          <w:tcPr>
            <w:tcW w:w="0" w:type="auto"/>
          </w:tcPr>
          <w:p w:rsidR="0038312D" w:rsidRPr="009136D6" w:rsidRDefault="0038312D" w:rsidP="000A2FAD">
            <w:pPr>
              <w:jc w:val="right"/>
              <w:rPr>
                <w:b/>
                <w:sz w:val="20"/>
              </w:rPr>
            </w:pPr>
            <w:r w:rsidRPr="009136D6">
              <w:rPr>
                <w:b/>
                <w:sz w:val="20"/>
              </w:rPr>
              <w:t>84,2%</w:t>
            </w:r>
          </w:p>
        </w:tc>
        <w:tc>
          <w:tcPr>
            <w:tcW w:w="0" w:type="auto"/>
          </w:tcPr>
          <w:p w:rsidR="0038312D" w:rsidRPr="00765880" w:rsidRDefault="00F83D92" w:rsidP="000A2FAD">
            <w:pPr>
              <w:jc w:val="right"/>
              <w:rPr>
                <w:sz w:val="20"/>
              </w:rPr>
            </w:pPr>
            <w:r>
              <w:rPr>
                <w:sz w:val="20"/>
              </w:rPr>
              <w:t>-</w:t>
            </w:r>
          </w:p>
        </w:tc>
      </w:tr>
      <w:tr w:rsidR="00110BD9" w:rsidTr="00FA47B9">
        <w:trPr>
          <w:trHeight w:val="236"/>
        </w:trPr>
        <w:tc>
          <w:tcPr>
            <w:tcW w:w="0" w:type="auto"/>
          </w:tcPr>
          <w:p w:rsidR="0038312D" w:rsidRPr="006F6CE7" w:rsidRDefault="0038312D" w:rsidP="00EA0036">
            <w:pPr>
              <w:jc w:val="left"/>
              <w:rPr>
                <w:sz w:val="20"/>
              </w:rPr>
            </w:pPr>
            <w:r w:rsidRPr="006F6CE7">
              <w:rPr>
                <w:sz w:val="20"/>
              </w:rPr>
              <w:t xml:space="preserve">IDSC </w:t>
            </w:r>
            <w:r>
              <w:rPr>
                <w:sz w:val="20"/>
              </w:rPr>
              <w:t xml:space="preserve">+ </w:t>
            </w:r>
            <w:proofErr w:type="spellStart"/>
            <w:r w:rsidRPr="006F6CE7">
              <w:rPr>
                <w:sz w:val="20"/>
              </w:rPr>
              <w:t>Dict</w:t>
            </w:r>
            <w:r>
              <w:rPr>
                <w:sz w:val="20"/>
              </w:rPr>
              <w:t>ionary</w:t>
            </w:r>
            <w:proofErr w:type="spellEnd"/>
            <w:r>
              <w:rPr>
                <w:sz w:val="20"/>
              </w:rPr>
              <w:t xml:space="preserve"> Learning</w:t>
            </w:r>
          </w:p>
        </w:tc>
        <w:tc>
          <w:tcPr>
            <w:tcW w:w="0" w:type="auto"/>
          </w:tcPr>
          <w:p w:rsidR="0038312D" w:rsidRPr="006F6CE7" w:rsidRDefault="0038312D" w:rsidP="000A2FAD">
            <w:pPr>
              <w:jc w:val="right"/>
              <w:rPr>
                <w:sz w:val="20"/>
              </w:rPr>
            </w:pPr>
            <w:r>
              <w:rPr>
                <w:sz w:val="20"/>
              </w:rPr>
              <w:t>40,3%</w:t>
            </w:r>
          </w:p>
        </w:tc>
        <w:tc>
          <w:tcPr>
            <w:tcW w:w="0" w:type="auto"/>
          </w:tcPr>
          <w:p w:rsidR="0038312D" w:rsidRPr="006F6CE7" w:rsidRDefault="0038312D" w:rsidP="000A2FAD">
            <w:pPr>
              <w:jc w:val="right"/>
              <w:rPr>
                <w:sz w:val="20"/>
              </w:rPr>
            </w:pPr>
            <w:r w:rsidRPr="006F6CE7">
              <w:rPr>
                <w:sz w:val="20"/>
              </w:rPr>
              <w:t>56,5%</w:t>
            </w:r>
          </w:p>
        </w:tc>
        <w:tc>
          <w:tcPr>
            <w:tcW w:w="0" w:type="auto"/>
          </w:tcPr>
          <w:p w:rsidR="0038312D" w:rsidRPr="006F6CE7" w:rsidRDefault="0038312D" w:rsidP="00F166E5">
            <w:pPr>
              <w:jc w:val="right"/>
              <w:rPr>
                <w:sz w:val="20"/>
              </w:rPr>
            </w:pPr>
            <w:r>
              <w:rPr>
                <w:sz w:val="20"/>
              </w:rPr>
              <w:t>63,2%</w:t>
            </w:r>
          </w:p>
        </w:tc>
        <w:tc>
          <w:tcPr>
            <w:tcW w:w="0" w:type="auto"/>
          </w:tcPr>
          <w:p w:rsidR="0038312D" w:rsidRPr="00E16E7B" w:rsidRDefault="0038312D" w:rsidP="000A2FAD">
            <w:pPr>
              <w:jc w:val="right"/>
              <w:rPr>
                <w:sz w:val="20"/>
              </w:rPr>
            </w:pPr>
            <w:r w:rsidRPr="00E16E7B">
              <w:rPr>
                <w:sz w:val="20"/>
              </w:rPr>
              <w:t>64</w:t>
            </w:r>
            <w:r>
              <w:rPr>
                <w:sz w:val="20"/>
              </w:rPr>
              <w:t>,2</w:t>
            </w:r>
            <w:r w:rsidRPr="00E16E7B">
              <w:rPr>
                <w:sz w:val="20"/>
              </w:rPr>
              <w:t>%</w:t>
            </w:r>
          </w:p>
        </w:tc>
        <w:tc>
          <w:tcPr>
            <w:tcW w:w="0" w:type="auto"/>
          </w:tcPr>
          <w:p w:rsidR="0038312D" w:rsidRPr="00E16E7B" w:rsidRDefault="0038312D" w:rsidP="000A2FAD">
            <w:pPr>
              <w:jc w:val="right"/>
              <w:rPr>
                <w:sz w:val="20"/>
              </w:rPr>
            </w:pPr>
            <w:r w:rsidRPr="00E16E7B">
              <w:rPr>
                <w:sz w:val="20"/>
              </w:rPr>
              <w:t>67</w:t>
            </w:r>
            <w:r>
              <w:rPr>
                <w:sz w:val="20"/>
              </w:rPr>
              <w:t>,1</w:t>
            </w:r>
            <w:r w:rsidRPr="00E16E7B">
              <w:rPr>
                <w:sz w:val="20"/>
              </w:rPr>
              <w:t>%</w:t>
            </w:r>
          </w:p>
        </w:tc>
        <w:tc>
          <w:tcPr>
            <w:tcW w:w="0" w:type="auto"/>
          </w:tcPr>
          <w:p w:rsidR="0038312D" w:rsidRPr="009136D6" w:rsidRDefault="0038312D" w:rsidP="000A2FAD">
            <w:pPr>
              <w:jc w:val="right"/>
              <w:rPr>
                <w:b/>
                <w:sz w:val="20"/>
              </w:rPr>
            </w:pPr>
            <w:r w:rsidRPr="009136D6">
              <w:rPr>
                <w:b/>
                <w:sz w:val="20"/>
              </w:rPr>
              <w:t>69,0%</w:t>
            </w:r>
          </w:p>
        </w:tc>
        <w:tc>
          <w:tcPr>
            <w:tcW w:w="0" w:type="auto"/>
          </w:tcPr>
          <w:p w:rsidR="0038312D" w:rsidRPr="006C34A2" w:rsidRDefault="00F83D92" w:rsidP="000A2FAD">
            <w:pPr>
              <w:jc w:val="right"/>
              <w:rPr>
                <w:sz w:val="20"/>
              </w:rPr>
            </w:pPr>
            <w:r>
              <w:rPr>
                <w:sz w:val="20"/>
              </w:rPr>
              <w:t>-</w:t>
            </w:r>
          </w:p>
        </w:tc>
      </w:tr>
      <w:tr w:rsidR="00110BD9" w:rsidTr="00FA47B9">
        <w:trPr>
          <w:trHeight w:val="251"/>
        </w:trPr>
        <w:tc>
          <w:tcPr>
            <w:tcW w:w="0" w:type="auto"/>
          </w:tcPr>
          <w:p w:rsidR="0038312D" w:rsidRPr="006F6CE7" w:rsidRDefault="0038312D" w:rsidP="00EA0036">
            <w:pPr>
              <w:jc w:val="left"/>
              <w:rPr>
                <w:sz w:val="20"/>
              </w:rPr>
            </w:pPr>
            <w:r w:rsidRPr="006F6CE7">
              <w:rPr>
                <w:sz w:val="20"/>
              </w:rPr>
              <w:t xml:space="preserve">IDSC </w:t>
            </w:r>
            <w:r>
              <w:rPr>
                <w:sz w:val="20"/>
              </w:rPr>
              <w:t xml:space="preserve">+ </w:t>
            </w:r>
            <w:r w:rsidRPr="006F6CE7">
              <w:rPr>
                <w:sz w:val="20"/>
              </w:rPr>
              <w:t>k</w:t>
            </w:r>
            <w:r>
              <w:rPr>
                <w:sz w:val="20"/>
              </w:rPr>
              <w:t>-</w:t>
            </w:r>
            <w:proofErr w:type="spellStart"/>
            <w:r w:rsidRPr="006F6CE7">
              <w:rPr>
                <w:sz w:val="20"/>
              </w:rPr>
              <w:t>Means</w:t>
            </w:r>
            <w:proofErr w:type="spellEnd"/>
          </w:p>
        </w:tc>
        <w:tc>
          <w:tcPr>
            <w:tcW w:w="0" w:type="auto"/>
          </w:tcPr>
          <w:p w:rsidR="0038312D" w:rsidRPr="006F6CE7" w:rsidRDefault="0038312D" w:rsidP="000A2FAD">
            <w:pPr>
              <w:jc w:val="right"/>
              <w:rPr>
                <w:sz w:val="20"/>
              </w:rPr>
            </w:pPr>
            <w:r w:rsidRPr="006F6CE7">
              <w:rPr>
                <w:sz w:val="20"/>
              </w:rPr>
              <w:t>49,8,0%</w:t>
            </w:r>
          </w:p>
        </w:tc>
        <w:tc>
          <w:tcPr>
            <w:tcW w:w="0" w:type="auto"/>
          </w:tcPr>
          <w:p w:rsidR="0038312D" w:rsidRPr="006F6CE7" w:rsidRDefault="0038312D" w:rsidP="000A2FAD">
            <w:pPr>
              <w:jc w:val="right"/>
              <w:rPr>
                <w:sz w:val="20"/>
              </w:rPr>
            </w:pPr>
            <w:r w:rsidRPr="006F6CE7">
              <w:rPr>
                <w:sz w:val="20"/>
              </w:rPr>
              <w:t>65,6%</w:t>
            </w:r>
          </w:p>
        </w:tc>
        <w:tc>
          <w:tcPr>
            <w:tcW w:w="0" w:type="auto"/>
          </w:tcPr>
          <w:p w:rsidR="0038312D" w:rsidRPr="006F6CE7" w:rsidRDefault="0038312D" w:rsidP="000A2FAD">
            <w:pPr>
              <w:jc w:val="right"/>
              <w:rPr>
                <w:sz w:val="20"/>
              </w:rPr>
            </w:pPr>
            <w:r>
              <w:rPr>
                <w:sz w:val="20"/>
              </w:rPr>
              <w:t>74,7%</w:t>
            </w:r>
          </w:p>
        </w:tc>
        <w:tc>
          <w:tcPr>
            <w:tcW w:w="0" w:type="auto"/>
          </w:tcPr>
          <w:p w:rsidR="0038312D" w:rsidRPr="00E16E7B" w:rsidRDefault="0038312D" w:rsidP="000A2FAD">
            <w:pPr>
              <w:jc w:val="right"/>
              <w:rPr>
                <w:sz w:val="20"/>
              </w:rPr>
            </w:pPr>
            <w:r w:rsidRPr="00E16E7B">
              <w:rPr>
                <w:sz w:val="20"/>
              </w:rPr>
              <w:t>77,9%</w:t>
            </w:r>
          </w:p>
        </w:tc>
        <w:tc>
          <w:tcPr>
            <w:tcW w:w="0" w:type="auto"/>
          </w:tcPr>
          <w:p w:rsidR="0038312D" w:rsidRPr="00E16E7B" w:rsidRDefault="0038312D" w:rsidP="000A2FAD">
            <w:pPr>
              <w:jc w:val="right"/>
              <w:rPr>
                <w:sz w:val="20"/>
              </w:rPr>
            </w:pPr>
            <w:r w:rsidRPr="00E16E7B">
              <w:rPr>
                <w:sz w:val="20"/>
              </w:rPr>
              <w:t>78,2%</w:t>
            </w:r>
          </w:p>
        </w:tc>
        <w:tc>
          <w:tcPr>
            <w:tcW w:w="0" w:type="auto"/>
          </w:tcPr>
          <w:p w:rsidR="0038312D" w:rsidRPr="006C34A2" w:rsidRDefault="0038312D" w:rsidP="000A2FAD">
            <w:pPr>
              <w:jc w:val="right"/>
              <w:rPr>
                <w:sz w:val="20"/>
              </w:rPr>
            </w:pPr>
            <w:r w:rsidRPr="006C34A2">
              <w:rPr>
                <w:sz w:val="20"/>
              </w:rPr>
              <w:t>80</w:t>
            </w:r>
            <w:r>
              <w:rPr>
                <w:sz w:val="20"/>
              </w:rPr>
              <w:t>,3</w:t>
            </w:r>
            <w:r w:rsidRPr="006C34A2">
              <w:rPr>
                <w:sz w:val="20"/>
              </w:rPr>
              <w:t>%</w:t>
            </w:r>
          </w:p>
        </w:tc>
        <w:tc>
          <w:tcPr>
            <w:tcW w:w="0" w:type="auto"/>
          </w:tcPr>
          <w:p w:rsidR="0038312D" w:rsidRPr="009136D6" w:rsidRDefault="005855A6" w:rsidP="000A2FAD">
            <w:pPr>
              <w:jc w:val="right"/>
              <w:rPr>
                <w:b/>
                <w:sz w:val="20"/>
              </w:rPr>
            </w:pPr>
            <w:r w:rsidRPr="009136D6">
              <w:rPr>
                <w:b/>
                <w:sz w:val="20"/>
              </w:rPr>
              <w:t>81,8%</w:t>
            </w:r>
          </w:p>
        </w:tc>
      </w:tr>
      <w:tr w:rsidR="00110BD9" w:rsidTr="006C1953">
        <w:trPr>
          <w:trHeight w:val="273"/>
        </w:trPr>
        <w:tc>
          <w:tcPr>
            <w:tcW w:w="0" w:type="auto"/>
          </w:tcPr>
          <w:p w:rsidR="0038312D" w:rsidRPr="006F6CE7" w:rsidRDefault="0038312D" w:rsidP="00FA47B9">
            <w:pPr>
              <w:jc w:val="left"/>
              <w:rPr>
                <w:sz w:val="20"/>
              </w:rPr>
            </w:pPr>
            <w:r w:rsidRPr="006F6CE7">
              <w:rPr>
                <w:sz w:val="20"/>
              </w:rPr>
              <w:t>M</w:t>
            </w:r>
            <w:r>
              <w:rPr>
                <w:sz w:val="20"/>
              </w:rPr>
              <w:t>-</w:t>
            </w:r>
            <w:r w:rsidRPr="006F6CE7">
              <w:rPr>
                <w:sz w:val="20"/>
              </w:rPr>
              <w:t xml:space="preserve">IDSC </w:t>
            </w:r>
            <w:r>
              <w:rPr>
                <w:sz w:val="20"/>
              </w:rPr>
              <w:t xml:space="preserve">+ </w:t>
            </w:r>
            <w:proofErr w:type="spellStart"/>
            <w:r w:rsidRPr="006F6CE7">
              <w:rPr>
                <w:sz w:val="20"/>
              </w:rPr>
              <w:t>Dict</w:t>
            </w:r>
            <w:r>
              <w:rPr>
                <w:sz w:val="20"/>
              </w:rPr>
              <w:t>ionary</w:t>
            </w:r>
            <w:proofErr w:type="spellEnd"/>
            <w:r>
              <w:rPr>
                <w:sz w:val="20"/>
              </w:rPr>
              <w:t xml:space="preserve"> Learning</w:t>
            </w:r>
          </w:p>
        </w:tc>
        <w:tc>
          <w:tcPr>
            <w:tcW w:w="0" w:type="auto"/>
          </w:tcPr>
          <w:p w:rsidR="0038312D" w:rsidRPr="006F6CE7" w:rsidRDefault="0038312D" w:rsidP="00864E58">
            <w:pPr>
              <w:jc w:val="right"/>
              <w:rPr>
                <w:sz w:val="20"/>
              </w:rPr>
            </w:pPr>
            <w:r>
              <w:rPr>
                <w:sz w:val="20"/>
              </w:rPr>
              <w:t>35,1%</w:t>
            </w:r>
          </w:p>
        </w:tc>
        <w:tc>
          <w:tcPr>
            <w:tcW w:w="0" w:type="auto"/>
          </w:tcPr>
          <w:p w:rsidR="0038312D" w:rsidRPr="006F6CE7" w:rsidRDefault="0038312D" w:rsidP="000A2FAD">
            <w:pPr>
              <w:jc w:val="right"/>
              <w:rPr>
                <w:sz w:val="20"/>
              </w:rPr>
            </w:pPr>
            <w:r>
              <w:rPr>
                <w:sz w:val="20"/>
              </w:rPr>
              <w:t>61,4%</w:t>
            </w:r>
          </w:p>
        </w:tc>
        <w:tc>
          <w:tcPr>
            <w:tcW w:w="0" w:type="auto"/>
          </w:tcPr>
          <w:p w:rsidR="0038312D" w:rsidRPr="006F6CE7" w:rsidRDefault="0038312D" w:rsidP="000A2FAD">
            <w:pPr>
              <w:jc w:val="right"/>
              <w:rPr>
                <w:sz w:val="20"/>
              </w:rPr>
            </w:pPr>
            <w:r>
              <w:rPr>
                <w:sz w:val="20"/>
              </w:rPr>
              <w:t>74,0%</w:t>
            </w:r>
          </w:p>
        </w:tc>
        <w:tc>
          <w:tcPr>
            <w:tcW w:w="0" w:type="auto"/>
          </w:tcPr>
          <w:p w:rsidR="0038312D" w:rsidRPr="00E16E7B" w:rsidRDefault="0038312D" w:rsidP="000A2FAD">
            <w:pPr>
              <w:jc w:val="right"/>
              <w:rPr>
                <w:sz w:val="20"/>
              </w:rPr>
            </w:pPr>
            <w:r w:rsidRPr="00E16E7B">
              <w:rPr>
                <w:sz w:val="20"/>
              </w:rPr>
              <w:t>73,3%</w:t>
            </w:r>
          </w:p>
        </w:tc>
        <w:tc>
          <w:tcPr>
            <w:tcW w:w="0" w:type="auto"/>
          </w:tcPr>
          <w:p w:rsidR="0038312D" w:rsidRPr="00E16E7B" w:rsidRDefault="0038312D" w:rsidP="000A2FAD">
            <w:pPr>
              <w:jc w:val="right"/>
              <w:rPr>
                <w:sz w:val="20"/>
              </w:rPr>
            </w:pPr>
            <w:r w:rsidRPr="00E16E7B">
              <w:rPr>
                <w:sz w:val="20"/>
              </w:rPr>
              <w:t>77,8%</w:t>
            </w:r>
          </w:p>
        </w:tc>
        <w:tc>
          <w:tcPr>
            <w:tcW w:w="0" w:type="auto"/>
          </w:tcPr>
          <w:p w:rsidR="0038312D" w:rsidRPr="009136D6" w:rsidRDefault="0038312D" w:rsidP="000A2FAD">
            <w:pPr>
              <w:jc w:val="right"/>
              <w:rPr>
                <w:b/>
                <w:sz w:val="20"/>
              </w:rPr>
            </w:pPr>
            <w:r w:rsidRPr="009136D6">
              <w:rPr>
                <w:b/>
                <w:sz w:val="20"/>
              </w:rPr>
              <w:t>80,0%</w:t>
            </w:r>
          </w:p>
        </w:tc>
        <w:tc>
          <w:tcPr>
            <w:tcW w:w="0" w:type="auto"/>
          </w:tcPr>
          <w:p w:rsidR="0038312D" w:rsidRPr="00076827" w:rsidRDefault="00F83D92" w:rsidP="000A2FAD">
            <w:pPr>
              <w:jc w:val="right"/>
              <w:rPr>
                <w:sz w:val="20"/>
              </w:rPr>
            </w:pPr>
            <w:r>
              <w:rPr>
                <w:sz w:val="20"/>
              </w:rPr>
              <w:t>-</w:t>
            </w:r>
          </w:p>
        </w:tc>
      </w:tr>
      <w:tr w:rsidR="00110BD9" w:rsidTr="006C1953">
        <w:trPr>
          <w:trHeight w:val="291"/>
        </w:trPr>
        <w:tc>
          <w:tcPr>
            <w:tcW w:w="0" w:type="auto"/>
          </w:tcPr>
          <w:p w:rsidR="0038312D" w:rsidRPr="006F6CE7" w:rsidRDefault="0038312D" w:rsidP="00056686">
            <w:pPr>
              <w:jc w:val="left"/>
              <w:rPr>
                <w:sz w:val="20"/>
              </w:rPr>
            </w:pPr>
            <w:r>
              <w:rPr>
                <w:sz w:val="20"/>
              </w:rPr>
              <w:t>M-</w:t>
            </w:r>
            <w:r w:rsidRPr="006F6CE7">
              <w:rPr>
                <w:sz w:val="20"/>
              </w:rPr>
              <w:t xml:space="preserve">IDSC </w:t>
            </w:r>
            <w:r>
              <w:rPr>
                <w:sz w:val="20"/>
              </w:rPr>
              <w:t xml:space="preserve">+ </w:t>
            </w:r>
            <w:r w:rsidRPr="006F6CE7">
              <w:rPr>
                <w:sz w:val="20"/>
              </w:rPr>
              <w:t>k</w:t>
            </w:r>
            <w:r>
              <w:rPr>
                <w:sz w:val="20"/>
              </w:rPr>
              <w:t>-</w:t>
            </w:r>
            <w:proofErr w:type="spellStart"/>
            <w:r w:rsidRPr="006F6CE7">
              <w:rPr>
                <w:sz w:val="20"/>
              </w:rPr>
              <w:t>Means</w:t>
            </w:r>
            <w:proofErr w:type="spellEnd"/>
          </w:p>
        </w:tc>
        <w:tc>
          <w:tcPr>
            <w:tcW w:w="0" w:type="auto"/>
          </w:tcPr>
          <w:p w:rsidR="0038312D" w:rsidRPr="006F6CE7" w:rsidRDefault="0038312D" w:rsidP="000A2FAD">
            <w:pPr>
              <w:jc w:val="right"/>
              <w:rPr>
                <w:sz w:val="20"/>
              </w:rPr>
            </w:pPr>
            <w:r w:rsidRPr="006F6CE7">
              <w:rPr>
                <w:sz w:val="20"/>
              </w:rPr>
              <w:t>36,5%</w:t>
            </w:r>
          </w:p>
        </w:tc>
        <w:tc>
          <w:tcPr>
            <w:tcW w:w="0" w:type="auto"/>
          </w:tcPr>
          <w:p w:rsidR="0038312D" w:rsidRPr="00E70EF5" w:rsidRDefault="0038312D" w:rsidP="000A2FAD">
            <w:pPr>
              <w:jc w:val="right"/>
              <w:rPr>
                <w:sz w:val="20"/>
              </w:rPr>
            </w:pPr>
            <w:r w:rsidRPr="00E70EF5">
              <w:rPr>
                <w:sz w:val="20"/>
              </w:rPr>
              <w:t>75,1%</w:t>
            </w:r>
          </w:p>
        </w:tc>
        <w:tc>
          <w:tcPr>
            <w:tcW w:w="0" w:type="auto"/>
          </w:tcPr>
          <w:p w:rsidR="0038312D" w:rsidRPr="00E70EF5" w:rsidRDefault="0038312D" w:rsidP="000A2FAD">
            <w:pPr>
              <w:jc w:val="right"/>
              <w:rPr>
                <w:sz w:val="20"/>
              </w:rPr>
            </w:pPr>
            <w:r w:rsidRPr="00E70EF5">
              <w:rPr>
                <w:sz w:val="20"/>
              </w:rPr>
              <w:t>82,8%</w:t>
            </w:r>
          </w:p>
        </w:tc>
        <w:tc>
          <w:tcPr>
            <w:tcW w:w="0" w:type="auto"/>
          </w:tcPr>
          <w:p w:rsidR="0038312D" w:rsidRPr="00E16E7B" w:rsidRDefault="0038312D" w:rsidP="000A2FAD">
            <w:pPr>
              <w:jc w:val="right"/>
              <w:rPr>
                <w:sz w:val="20"/>
              </w:rPr>
            </w:pPr>
            <w:r w:rsidRPr="00E16E7B">
              <w:rPr>
                <w:sz w:val="20"/>
              </w:rPr>
              <w:t>85,9%</w:t>
            </w:r>
          </w:p>
        </w:tc>
        <w:tc>
          <w:tcPr>
            <w:tcW w:w="0" w:type="auto"/>
          </w:tcPr>
          <w:p w:rsidR="0038312D" w:rsidRPr="00E16E7B" w:rsidRDefault="0038312D" w:rsidP="000A2FAD">
            <w:pPr>
              <w:jc w:val="right"/>
              <w:rPr>
                <w:sz w:val="20"/>
              </w:rPr>
            </w:pPr>
            <w:r w:rsidRPr="00E16E7B">
              <w:rPr>
                <w:sz w:val="20"/>
              </w:rPr>
              <w:t>85,6%</w:t>
            </w:r>
          </w:p>
        </w:tc>
        <w:tc>
          <w:tcPr>
            <w:tcW w:w="0" w:type="auto"/>
          </w:tcPr>
          <w:p w:rsidR="0038312D" w:rsidRPr="009136D6" w:rsidRDefault="0038312D" w:rsidP="000A2FAD">
            <w:pPr>
              <w:jc w:val="right"/>
              <w:rPr>
                <w:b/>
                <w:sz w:val="20"/>
              </w:rPr>
            </w:pPr>
            <w:r w:rsidRPr="009136D6">
              <w:rPr>
                <w:b/>
                <w:sz w:val="20"/>
              </w:rPr>
              <w:t>87,3%</w:t>
            </w:r>
          </w:p>
        </w:tc>
        <w:tc>
          <w:tcPr>
            <w:tcW w:w="0" w:type="auto"/>
          </w:tcPr>
          <w:p w:rsidR="0038312D" w:rsidRDefault="003A32A3" w:rsidP="000A2FAD">
            <w:pPr>
              <w:jc w:val="right"/>
              <w:rPr>
                <w:sz w:val="20"/>
              </w:rPr>
            </w:pPr>
            <w:r w:rsidRPr="003A32A3">
              <w:rPr>
                <w:sz w:val="20"/>
              </w:rPr>
              <w:t>86</w:t>
            </w:r>
            <w:r>
              <w:rPr>
                <w:sz w:val="20"/>
              </w:rPr>
              <w:t>,3</w:t>
            </w:r>
            <w:r w:rsidR="005855A6">
              <w:rPr>
                <w:sz w:val="20"/>
              </w:rPr>
              <w:t>%</w:t>
            </w:r>
          </w:p>
        </w:tc>
      </w:tr>
    </w:tbl>
    <w:p w:rsidR="00980FF2" w:rsidRDefault="009F1969" w:rsidP="0000522E">
      <w:pPr>
        <w:pStyle w:val="Beschriftung"/>
        <w:jc w:val="left"/>
      </w:pPr>
      <w:bookmarkStart w:id="179" w:name="_Ref476711077"/>
      <w:bookmarkStart w:id="180" w:name="_Toc476722535"/>
      <w:r>
        <w:t xml:space="preserve">Tabelle </w:t>
      </w:r>
      <w:r w:rsidR="00C216BB">
        <w:fldChar w:fldCharType="begin"/>
      </w:r>
      <w:r w:rsidR="00C216BB">
        <w:instrText xml:space="preserve"> SEQ Tabelle \* ARABIC </w:instrText>
      </w:r>
      <w:r w:rsidR="00C216BB">
        <w:fldChar w:fldCharType="separate"/>
      </w:r>
      <w:r w:rsidR="004271A8">
        <w:rPr>
          <w:noProof/>
        </w:rPr>
        <w:t>2</w:t>
      </w:r>
      <w:r w:rsidR="00C216BB">
        <w:rPr>
          <w:noProof/>
        </w:rPr>
        <w:fldChar w:fldCharType="end"/>
      </w:r>
      <w:bookmarkEnd w:id="179"/>
      <w:r>
        <w:t xml:space="preserve"> - Erkennungsraten</w:t>
      </w:r>
      <w:r w:rsidR="001B1382">
        <w:t xml:space="preserve"> (</w:t>
      </w:r>
      <w:r w:rsidR="00D0259D">
        <w:t xml:space="preserve">in </w:t>
      </w:r>
      <w:r w:rsidR="001B1382">
        <w:t>Prozent)</w:t>
      </w:r>
      <w:r>
        <w:t xml:space="preserve"> einer </w:t>
      </w:r>
      <w:r w:rsidR="000723B0">
        <w:t>mit verschiedenen</w:t>
      </w:r>
      <w:r w:rsidR="0000522E">
        <w:t xml:space="preserve"> Feature / </w:t>
      </w:r>
      <w:r w:rsidR="00EC5C48">
        <w:t>Codebuch</w:t>
      </w:r>
      <w:r w:rsidR="0000522E">
        <w:t>-Kombinationen</w:t>
      </w:r>
      <w:r w:rsidR="00437658">
        <w:t xml:space="preserve"> trainierten</w:t>
      </w:r>
      <w:r w:rsidR="00437658" w:rsidRPr="00437658">
        <w:t xml:space="preserve"> </w:t>
      </w:r>
      <w:r w:rsidR="00437658">
        <w:t xml:space="preserve">SVM </w:t>
      </w:r>
      <w:r w:rsidR="0099728D">
        <w:t>bei</w:t>
      </w:r>
      <w:r w:rsidR="00056E66">
        <w:t xml:space="preserve"> steigender Anz</w:t>
      </w:r>
      <w:r w:rsidR="004825DD">
        <w:t xml:space="preserve">ahl an Wörtern je </w:t>
      </w:r>
      <w:proofErr w:type="spellStart"/>
      <w:r w:rsidR="004825DD">
        <w:t>Codebuch</w:t>
      </w:r>
      <w:proofErr w:type="spellEnd"/>
      <w:r w:rsidR="000F4E14">
        <w:t>, die besten ermittelten Erkennungsraten je Kombination</w:t>
      </w:r>
      <w:r w:rsidR="001D4874">
        <w:t xml:space="preserve"> sind hervorgehoben</w:t>
      </w:r>
      <w:bookmarkEnd w:id="180"/>
    </w:p>
    <w:p w:rsidR="009D7780" w:rsidRDefault="009D7780" w:rsidP="009D7780">
      <w:pPr>
        <w:rPr>
          <w:sz w:val="14"/>
        </w:rPr>
      </w:pPr>
    </w:p>
    <w:p w:rsidR="009D7780" w:rsidRDefault="009D7780" w:rsidP="009D7780">
      <w:pPr>
        <w:rPr>
          <w:sz w:val="14"/>
        </w:rPr>
      </w:pPr>
    </w:p>
    <w:p w:rsidR="008E3D95" w:rsidRDefault="008E3D95" w:rsidP="009D7780">
      <w:pPr>
        <w:rPr>
          <w:sz w:val="14"/>
        </w:rPr>
      </w:pPr>
    </w:p>
    <w:p w:rsidR="009D7780" w:rsidRDefault="009D7780" w:rsidP="009D7780">
      <w:pPr>
        <w:rPr>
          <w:sz w:val="14"/>
        </w:rPr>
      </w:pPr>
    </w:p>
    <w:p w:rsidR="009D7780" w:rsidRDefault="009D7780" w:rsidP="009D7780">
      <w:pPr>
        <w:rPr>
          <w:sz w:val="14"/>
        </w:rPr>
      </w:pPr>
    </w:p>
    <w:p w:rsidR="009D7780" w:rsidRDefault="009D7780" w:rsidP="009D7780">
      <w:pPr>
        <w:rPr>
          <w:sz w:val="14"/>
        </w:rPr>
      </w:pPr>
    </w:p>
    <w:p w:rsidR="009D7780" w:rsidRDefault="009D7780" w:rsidP="009D7780">
      <w:pPr>
        <w:rPr>
          <w:sz w:val="14"/>
        </w:rPr>
      </w:pPr>
    </w:p>
    <w:p w:rsidR="009D7780" w:rsidRDefault="009D7780" w:rsidP="009D7780">
      <w:pPr>
        <w:rPr>
          <w:sz w:val="14"/>
        </w:rPr>
      </w:pPr>
    </w:p>
    <w:p w:rsidR="009D7780" w:rsidRDefault="009D7780" w:rsidP="009D7780">
      <w:pPr>
        <w:rPr>
          <w:sz w:val="14"/>
        </w:rPr>
      </w:pPr>
    </w:p>
    <w:p w:rsidR="009D7780" w:rsidRPr="009D7780" w:rsidRDefault="009D7780" w:rsidP="009D7780">
      <w:pPr>
        <w:rPr>
          <w:sz w:val="14"/>
        </w:rPr>
      </w:pPr>
    </w:p>
    <w:tbl>
      <w:tblPr>
        <w:tblStyle w:val="Tabellenraster"/>
        <w:tblW w:w="9035" w:type="dxa"/>
        <w:tblInd w:w="-318" w:type="dxa"/>
        <w:tblLook w:val="04A0" w:firstRow="1" w:lastRow="0" w:firstColumn="1" w:lastColumn="0" w:noHBand="0" w:noVBand="1"/>
      </w:tblPr>
      <w:tblGrid>
        <w:gridCol w:w="1050"/>
        <w:gridCol w:w="501"/>
        <w:gridCol w:w="582"/>
        <w:gridCol w:w="582"/>
        <w:gridCol w:w="582"/>
        <w:gridCol w:w="582"/>
        <w:gridCol w:w="582"/>
        <w:gridCol w:w="582"/>
        <w:gridCol w:w="582"/>
        <w:gridCol w:w="582"/>
        <w:gridCol w:w="582"/>
        <w:gridCol w:w="663"/>
        <w:gridCol w:w="582"/>
        <w:gridCol w:w="582"/>
        <w:gridCol w:w="419"/>
      </w:tblGrid>
      <w:tr w:rsidR="00113519" w:rsidTr="00C1074C">
        <w:tc>
          <w:tcPr>
            <w:tcW w:w="0" w:type="auto"/>
            <w:tcBorders>
              <w:top w:val="nil"/>
              <w:left w:val="nil"/>
              <w:bottom w:val="nil"/>
            </w:tcBorders>
          </w:tcPr>
          <w:p w:rsidR="00113519" w:rsidRDefault="00113519" w:rsidP="006507B4"/>
        </w:tc>
        <w:tc>
          <w:tcPr>
            <w:tcW w:w="7985" w:type="dxa"/>
            <w:gridSpan w:val="14"/>
            <w:shd w:val="clear" w:color="auto" w:fill="595959" w:themeFill="text1" w:themeFillTint="A6"/>
          </w:tcPr>
          <w:p w:rsidR="00113519" w:rsidRPr="006F6CE7" w:rsidRDefault="00113519" w:rsidP="007B5CAE">
            <w:pPr>
              <w:jc w:val="center"/>
              <w:rPr>
                <w:color w:val="FFFFFF" w:themeColor="background1"/>
              </w:rPr>
            </w:pPr>
            <w:r w:rsidRPr="006F6CE7">
              <w:rPr>
                <w:color w:val="FFFFFF" w:themeColor="background1"/>
              </w:rPr>
              <w:t xml:space="preserve">Laufzeiten bei </w:t>
            </w:r>
            <w:r w:rsidRPr="00AC1209">
              <w:rPr>
                <w:i/>
                <w:color w:val="FFFFFF" w:themeColor="background1"/>
              </w:rPr>
              <w:t>n</w:t>
            </w:r>
            <w:r w:rsidRPr="006F6CE7">
              <w:rPr>
                <w:color w:val="FFFFFF" w:themeColor="background1"/>
              </w:rPr>
              <w:t xml:space="preserve"> Wörtern je </w:t>
            </w:r>
            <w:proofErr w:type="spellStart"/>
            <w:r w:rsidR="00EC5C48">
              <w:rPr>
                <w:color w:val="FFFFFF" w:themeColor="background1"/>
              </w:rPr>
              <w:t>Codebuch</w:t>
            </w:r>
            <w:proofErr w:type="spellEnd"/>
            <w:r>
              <w:rPr>
                <w:color w:val="FFFFFF" w:themeColor="background1"/>
              </w:rPr>
              <w:t xml:space="preserve"> (in Sekunden)</w:t>
            </w:r>
          </w:p>
        </w:tc>
      </w:tr>
      <w:tr w:rsidR="00113519" w:rsidTr="000E3374">
        <w:tc>
          <w:tcPr>
            <w:tcW w:w="0" w:type="auto"/>
            <w:tcBorders>
              <w:top w:val="nil"/>
              <w:left w:val="nil"/>
              <w:bottom w:val="nil"/>
            </w:tcBorders>
          </w:tcPr>
          <w:p w:rsidR="0038312D" w:rsidRPr="006F6CE7" w:rsidRDefault="0038312D" w:rsidP="006507B4">
            <w:pPr>
              <w:rPr>
                <w:sz w:val="20"/>
              </w:rPr>
            </w:pPr>
          </w:p>
        </w:tc>
        <w:tc>
          <w:tcPr>
            <w:tcW w:w="0" w:type="auto"/>
            <w:gridSpan w:val="2"/>
            <w:tcBorders>
              <w:bottom w:val="single" w:sz="4" w:space="0" w:color="auto"/>
            </w:tcBorders>
          </w:tcPr>
          <w:p w:rsidR="0038312D" w:rsidRPr="00113519" w:rsidRDefault="0038312D" w:rsidP="006F6CE7">
            <w:pPr>
              <w:jc w:val="center"/>
              <w:rPr>
                <w:sz w:val="18"/>
              </w:rPr>
            </w:pPr>
            <w:r w:rsidRPr="00113519">
              <w:rPr>
                <w:i/>
                <w:sz w:val="18"/>
              </w:rPr>
              <w:t>n</w:t>
            </w:r>
            <w:r w:rsidRPr="00113519">
              <w:rPr>
                <w:sz w:val="18"/>
              </w:rPr>
              <w:t xml:space="preserve"> = 9</w:t>
            </w:r>
          </w:p>
        </w:tc>
        <w:tc>
          <w:tcPr>
            <w:tcW w:w="0" w:type="auto"/>
            <w:gridSpan w:val="2"/>
            <w:tcBorders>
              <w:bottom w:val="single" w:sz="4" w:space="0" w:color="auto"/>
            </w:tcBorders>
          </w:tcPr>
          <w:p w:rsidR="0038312D" w:rsidRPr="00113519" w:rsidRDefault="0038312D" w:rsidP="006F6CE7">
            <w:pPr>
              <w:jc w:val="center"/>
              <w:rPr>
                <w:sz w:val="18"/>
              </w:rPr>
            </w:pPr>
            <w:r w:rsidRPr="00113519">
              <w:rPr>
                <w:i/>
                <w:sz w:val="18"/>
              </w:rPr>
              <w:t>n</w:t>
            </w:r>
            <w:r w:rsidRPr="00113519">
              <w:rPr>
                <w:sz w:val="18"/>
              </w:rPr>
              <w:t xml:space="preserve"> = 30</w:t>
            </w:r>
          </w:p>
        </w:tc>
        <w:tc>
          <w:tcPr>
            <w:tcW w:w="0" w:type="auto"/>
            <w:gridSpan w:val="2"/>
            <w:tcBorders>
              <w:bottom w:val="single" w:sz="4" w:space="0" w:color="auto"/>
            </w:tcBorders>
          </w:tcPr>
          <w:p w:rsidR="0038312D" w:rsidRPr="00113519" w:rsidRDefault="0038312D" w:rsidP="006F6CE7">
            <w:pPr>
              <w:jc w:val="center"/>
              <w:rPr>
                <w:sz w:val="18"/>
              </w:rPr>
            </w:pPr>
            <w:r w:rsidRPr="00113519">
              <w:rPr>
                <w:i/>
                <w:sz w:val="18"/>
              </w:rPr>
              <w:t>n</w:t>
            </w:r>
            <w:r w:rsidRPr="00113519">
              <w:rPr>
                <w:sz w:val="18"/>
              </w:rPr>
              <w:t xml:space="preserve"> = 90</w:t>
            </w:r>
          </w:p>
        </w:tc>
        <w:tc>
          <w:tcPr>
            <w:tcW w:w="0" w:type="auto"/>
            <w:gridSpan w:val="2"/>
            <w:tcBorders>
              <w:bottom w:val="single" w:sz="4" w:space="0" w:color="auto"/>
            </w:tcBorders>
          </w:tcPr>
          <w:p w:rsidR="0038312D" w:rsidRPr="00113519" w:rsidRDefault="0038312D" w:rsidP="006F6CE7">
            <w:pPr>
              <w:jc w:val="center"/>
              <w:rPr>
                <w:sz w:val="18"/>
              </w:rPr>
            </w:pPr>
            <w:r w:rsidRPr="00113519">
              <w:rPr>
                <w:i/>
                <w:sz w:val="18"/>
              </w:rPr>
              <w:t>n</w:t>
            </w:r>
            <w:r w:rsidRPr="00113519">
              <w:rPr>
                <w:sz w:val="18"/>
              </w:rPr>
              <w:t xml:space="preserve"> = 150</w:t>
            </w:r>
          </w:p>
        </w:tc>
        <w:tc>
          <w:tcPr>
            <w:tcW w:w="0" w:type="auto"/>
            <w:gridSpan w:val="2"/>
            <w:tcBorders>
              <w:bottom w:val="single" w:sz="4" w:space="0" w:color="auto"/>
            </w:tcBorders>
          </w:tcPr>
          <w:p w:rsidR="0038312D" w:rsidRPr="00113519" w:rsidRDefault="0038312D" w:rsidP="006444CF">
            <w:pPr>
              <w:jc w:val="center"/>
              <w:rPr>
                <w:sz w:val="18"/>
              </w:rPr>
            </w:pPr>
            <w:r w:rsidRPr="00113519">
              <w:rPr>
                <w:i/>
                <w:sz w:val="18"/>
              </w:rPr>
              <w:t>n</w:t>
            </w:r>
            <w:r w:rsidRPr="00113519">
              <w:rPr>
                <w:sz w:val="18"/>
              </w:rPr>
              <w:t xml:space="preserve"> = 255</w:t>
            </w:r>
          </w:p>
        </w:tc>
        <w:tc>
          <w:tcPr>
            <w:tcW w:w="0" w:type="auto"/>
            <w:gridSpan w:val="2"/>
            <w:tcBorders>
              <w:bottom w:val="single" w:sz="4" w:space="0" w:color="auto"/>
            </w:tcBorders>
          </w:tcPr>
          <w:p w:rsidR="0038312D" w:rsidRPr="00113519" w:rsidRDefault="0038312D" w:rsidP="006444CF">
            <w:pPr>
              <w:jc w:val="center"/>
              <w:rPr>
                <w:sz w:val="18"/>
              </w:rPr>
            </w:pPr>
            <w:r w:rsidRPr="00113519">
              <w:rPr>
                <w:i/>
                <w:sz w:val="18"/>
              </w:rPr>
              <w:t xml:space="preserve">n </w:t>
            </w:r>
            <w:r w:rsidRPr="00113519">
              <w:rPr>
                <w:sz w:val="18"/>
              </w:rPr>
              <w:t>= 402</w:t>
            </w:r>
          </w:p>
        </w:tc>
        <w:tc>
          <w:tcPr>
            <w:tcW w:w="1001" w:type="dxa"/>
            <w:gridSpan w:val="2"/>
            <w:tcBorders>
              <w:bottom w:val="single" w:sz="4" w:space="0" w:color="auto"/>
            </w:tcBorders>
          </w:tcPr>
          <w:p w:rsidR="0038312D" w:rsidRPr="00113519" w:rsidRDefault="0038312D" w:rsidP="005C2F52">
            <w:pPr>
              <w:jc w:val="center"/>
              <w:rPr>
                <w:i/>
                <w:sz w:val="18"/>
              </w:rPr>
            </w:pPr>
            <w:r w:rsidRPr="00113519">
              <w:rPr>
                <w:i/>
                <w:sz w:val="18"/>
              </w:rPr>
              <w:t xml:space="preserve">n </w:t>
            </w:r>
            <w:r w:rsidRPr="00113519">
              <w:rPr>
                <w:sz w:val="18"/>
              </w:rPr>
              <w:t xml:space="preserve">= </w:t>
            </w:r>
            <w:r w:rsidR="005C2F52" w:rsidRPr="00113519">
              <w:rPr>
                <w:sz w:val="18"/>
              </w:rPr>
              <w:t>1002</w:t>
            </w:r>
          </w:p>
        </w:tc>
      </w:tr>
      <w:tr w:rsidR="00B457CE" w:rsidTr="00B457CE">
        <w:tc>
          <w:tcPr>
            <w:tcW w:w="0" w:type="auto"/>
            <w:tcBorders>
              <w:top w:val="nil"/>
              <w:left w:val="nil"/>
            </w:tcBorders>
          </w:tcPr>
          <w:p w:rsidR="00B457CE" w:rsidRPr="006F6CE7" w:rsidRDefault="00B457CE" w:rsidP="006507B4">
            <w:pPr>
              <w:rPr>
                <w:sz w:val="20"/>
              </w:rPr>
            </w:pPr>
          </w:p>
        </w:tc>
        <w:tc>
          <w:tcPr>
            <w:tcW w:w="0" w:type="auto"/>
            <w:tcBorders>
              <w:bottom w:val="dotted" w:sz="4" w:space="0" w:color="auto"/>
              <w:right w:val="dotted" w:sz="4" w:space="0" w:color="auto"/>
            </w:tcBorders>
            <w:shd w:val="clear" w:color="auto" w:fill="F2F2F2" w:themeFill="background1" w:themeFillShade="F2"/>
          </w:tcPr>
          <w:p w:rsidR="00B457CE" w:rsidRPr="00B457CE" w:rsidRDefault="00B457CE" w:rsidP="006F6CE7">
            <w:pPr>
              <w:jc w:val="center"/>
              <w:rPr>
                <w:sz w:val="18"/>
              </w:rPr>
            </w:pPr>
            <w:r>
              <w:rPr>
                <w:sz w:val="18"/>
              </w:rPr>
              <w:t>L</w:t>
            </w:r>
          </w:p>
        </w:tc>
        <w:tc>
          <w:tcPr>
            <w:tcW w:w="0" w:type="auto"/>
            <w:tcBorders>
              <w:left w:val="dotted" w:sz="4" w:space="0" w:color="auto"/>
              <w:bottom w:val="dotted" w:sz="4" w:space="0" w:color="auto"/>
              <w:right w:val="dotted" w:sz="4" w:space="0" w:color="auto"/>
            </w:tcBorders>
          </w:tcPr>
          <w:p w:rsidR="00B457CE" w:rsidRPr="00B457CE" w:rsidRDefault="00B457CE" w:rsidP="006F6CE7">
            <w:pPr>
              <w:jc w:val="center"/>
              <w:rPr>
                <w:sz w:val="18"/>
              </w:rPr>
            </w:pPr>
            <w:r>
              <w:rPr>
                <w:sz w:val="18"/>
              </w:rPr>
              <w:t>T</w:t>
            </w:r>
          </w:p>
        </w:tc>
        <w:tc>
          <w:tcPr>
            <w:tcW w:w="0" w:type="auto"/>
            <w:tcBorders>
              <w:left w:val="dotted" w:sz="4" w:space="0" w:color="auto"/>
              <w:bottom w:val="dotted" w:sz="4" w:space="0" w:color="auto"/>
              <w:right w:val="dotted" w:sz="4" w:space="0" w:color="auto"/>
            </w:tcBorders>
            <w:shd w:val="clear" w:color="auto" w:fill="F2F2F2" w:themeFill="background1" w:themeFillShade="F2"/>
          </w:tcPr>
          <w:p w:rsidR="00B457CE" w:rsidRPr="00B457CE" w:rsidRDefault="00B457CE" w:rsidP="0053068B">
            <w:pPr>
              <w:jc w:val="center"/>
              <w:rPr>
                <w:sz w:val="18"/>
              </w:rPr>
            </w:pPr>
            <w:r>
              <w:rPr>
                <w:sz w:val="18"/>
              </w:rPr>
              <w:t>L</w:t>
            </w:r>
          </w:p>
        </w:tc>
        <w:tc>
          <w:tcPr>
            <w:tcW w:w="0" w:type="auto"/>
            <w:tcBorders>
              <w:left w:val="dotted" w:sz="4" w:space="0" w:color="auto"/>
              <w:bottom w:val="dotted" w:sz="4" w:space="0" w:color="auto"/>
              <w:right w:val="dotted" w:sz="4" w:space="0" w:color="auto"/>
            </w:tcBorders>
          </w:tcPr>
          <w:p w:rsidR="00B457CE" w:rsidRPr="00B457CE" w:rsidRDefault="00B457CE" w:rsidP="0053068B">
            <w:pPr>
              <w:jc w:val="center"/>
              <w:rPr>
                <w:sz w:val="18"/>
              </w:rPr>
            </w:pPr>
            <w:r>
              <w:rPr>
                <w:sz w:val="18"/>
              </w:rPr>
              <w:t>T</w:t>
            </w:r>
          </w:p>
        </w:tc>
        <w:tc>
          <w:tcPr>
            <w:tcW w:w="0" w:type="auto"/>
            <w:tcBorders>
              <w:left w:val="dotted" w:sz="4" w:space="0" w:color="auto"/>
              <w:bottom w:val="dotted" w:sz="4" w:space="0" w:color="auto"/>
              <w:right w:val="dotted" w:sz="4" w:space="0" w:color="auto"/>
            </w:tcBorders>
            <w:shd w:val="clear" w:color="auto" w:fill="F2F2F2" w:themeFill="background1" w:themeFillShade="F2"/>
          </w:tcPr>
          <w:p w:rsidR="00B457CE" w:rsidRPr="00B457CE" w:rsidRDefault="00B457CE" w:rsidP="0053068B">
            <w:pPr>
              <w:jc w:val="center"/>
              <w:rPr>
                <w:sz w:val="18"/>
              </w:rPr>
            </w:pPr>
            <w:r>
              <w:rPr>
                <w:sz w:val="18"/>
              </w:rPr>
              <w:t>L</w:t>
            </w:r>
          </w:p>
        </w:tc>
        <w:tc>
          <w:tcPr>
            <w:tcW w:w="0" w:type="auto"/>
            <w:tcBorders>
              <w:left w:val="dotted" w:sz="4" w:space="0" w:color="auto"/>
              <w:bottom w:val="dotted" w:sz="4" w:space="0" w:color="auto"/>
              <w:right w:val="dotted" w:sz="4" w:space="0" w:color="auto"/>
            </w:tcBorders>
          </w:tcPr>
          <w:p w:rsidR="00B457CE" w:rsidRPr="00B457CE" w:rsidRDefault="00B457CE" w:rsidP="0053068B">
            <w:pPr>
              <w:jc w:val="center"/>
              <w:rPr>
                <w:sz w:val="18"/>
              </w:rPr>
            </w:pPr>
            <w:r>
              <w:rPr>
                <w:sz w:val="18"/>
              </w:rPr>
              <w:t>T</w:t>
            </w:r>
          </w:p>
        </w:tc>
        <w:tc>
          <w:tcPr>
            <w:tcW w:w="0" w:type="auto"/>
            <w:tcBorders>
              <w:left w:val="dotted" w:sz="4" w:space="0" w:color="auto"/>
              <w:bottom w:val="dotted" w:sz="4" w:space="0" w:color="auto"/>
              <w:right w:val="dotted" w:sz="4" w:space="0" w:color="auto"/>
            </w:tcBorders>
            <w:shd w:val="clear" w:color="auto" w:fill="F2F2F2" w:themeFill="background1" w:themeFillShade="F2"/>
          </w:tcPr>
          <w:p w:rsidR="00B457CE" w:rsidRPr="00B457CE" w:rsidRDefault="00B457CE" w:rsidP="0053068B">
            <w:pPr>
              <w:jc w:val="center"/>
              <w:rPr>
                <w:sz w:val="18"/>
              </w:rPr>
            </w:pPr>
            <w:r>
              <w:rPr>
                <w:sz w:val="18"/>
              </w:rPr>
              <w:t>L</w:t>
            </w:r>
          </w:p>
        </w:tc>
        <w:tc>
          <w:tcPr>
            <w:tcW w:w="0" w:type="auto"/>
            <w:tcBorders>
              <w:left w:val="dotted" w:sz="4" w:space="0" w:color="auto"/>
              <w:bottom w:val="dotted" w:sz="4" w:space="0" w:color="auto"/>
              <w:right w:val="dotted" w:sz="4" w:space="0" w:color="auto"/>
            </w:tcBorders>
          </w:tcPr>
          <w:p w:rsidR="00B457CE" w:rsidRPr="00B457CE" w:rsidRDefault="00B457CE" w:rsidP="0053068B">
            <w:pPr>
              <w:jc w:val="center"/>
              <w:rPr>
                <w:sz w:val="18"/>
              </w:rPr>
            </w:pPr>
            <w:r>
              <w:rPr>
                <w:sz w:val="18"/>
              </w:rPr>
              <w:t>T</w:t>
            </w:r>
          </w:p>
        </w:tc>
        <w:tc>
          <w:tcPr>
            <w:tcW w:w="0" w:type="auto"/>
            <w:tcBorders>
              <w:left w:val="dotted" w:sz="4" w:space="0" w:color="auto"/>
              <w:bottom w:val="dotted" w:sz="4" w:space="0" w:color="auto"/>
              <w:right w:val="dotted" w:sz="4" w:space="0" w:color="auto"/>
            </w:tcBorders>
            <w:shd w:val="clear" w:color="auto" w:fill="F2F2F2" w:themeFill="background1" w:themeFillShade="F2"/>
          </w:tcPr>
          <w:p w:rsidR="00B457CE" w:rsidRPr="00B457CE" w:rsidRDefault="00B457CE" w:rsidP="0053068B">
            <w:pPr>
              <w:jc w:val="center"/>
              <w:rPr>
                <w:sz w:val="18"/>
              </w:rPr>
            </w:pPr>
            <w:r>
              <w:rPr>
                <w:sz w:val="18"/>
              </w:rPr>
              <w:t>L</w:t>
            </w:r>
          </w:p>
        </w:tc>
        <w:tc>
          <w:tcPr>
            <w:tcW w:w="0" w:type="auto"/>
            <w:tcBorders>
              <w:left w:val="dotted" w:sz="4" w:space="0" w:color="auto"/>
              <w:bottom w:val="dotted" w:sz="4" w:space="0" w:color="auto"/>
              <w:right w:val="dotted" w:sz="4" w:space="0" w:color="auto"/>
            </w:tcBorders>
          </w:tcPr>
          <w:p w:rsidR="00B457CE" w:rsidRPr="00B457CE" w:rsidRDefault="00B457CE" w:rsidP="0053068B">
            <w:pPr>
              <w:jc w:val="center"/>
              <w:rPr>
                <w:sz w:val="18"/>
              </w:rPr>
            </w:pPr>
            <w:r>
              <w:rPr>
                <w:sz w:val="18"/>
              </w:rPr>
              <w:t>T</w:t>
            </w:r>
          </w:p>
        </w:tc>
        <w:tc>
          <w:tcPr>
            <w:tcW w:w="0" w:type="auto"/>
            <w:tcBorders>
              <w:left w:val="dotted" w:sz="4" w:space="0" w:color="auto"/>
              <w:bottom w:val="dotted" w:sz="4" w:space="0" w:color="auto"/>
              <w:right w:val="dotted" w:sz="4" w:space="0" w:color="auto"/>
            </w:tcBorders>
            <w:shd w:val="clear" w:color="auto" w:fill="F2F2F2" w:themeFill="background1" w:themeFillShade="F2"/>
          </w:tcPr>
          <w:p w:rsidR="00B457CE" w:rsidRPr="00B457CE" w:rsidRDefault="00B457CE" w:rsidP="0053068B">
            <w:pPr>
              <w:jc w:val="center"/>
              <w:rPr>
                <w:sz w:val="18"/>
              </w:rPr>
            </w:pPr>
            <w:r>
              <w:rPr>
                <w:sz w:val="18"/>
              </w:rPr>
              <w:t>L</w:t>
            </w:r>
          </w:p>
        </w:tc>
        <w:tc>
          <w:tcPr>
            <w:tcW w:w="0" w:type="auto"/>
            <w:tcBorders>
              <w:left w:val="dotted" w:sz="4" w:space="0" w:color="auto"/>
              <w:bottom w:val="dotted" w:sz="4" w:space="0" w:color="auto"/>
              <w:right w:val="dotted" w:sz="4" w:space="0" w:color="auto"/>
            </w:tcBorders>
          </w:tcPr>
          <w:p w:rsidR="00B457CE" w:rsidRPr="00B457CE" w:rsidRDefault="00B457CE" w:rsidP="0053068B">
            <w:pPr>
              <w:jc w:val="center"/>
              <w:rPr>
                <w:sz w:val="18"/>
              </w:rPr>
            </w:pPr>
            <w:r>
              <w:rPr>
                <w:sz w:val="18"/>
              </w:rPr>
              <w:t>T</w:t>
            </w:r>
          </w:p>
        </w:tc>
        <w:tc>
          <w:tcPr>
            <w:tcW w:w="582" w:type="dxa"/>
            <w:tcBorders>
              <w:left w:val="dotted" w:sz="4" w:space="0" w:color="auto"/>
              <w:bottom w:val="dotted" w:sz="4" w:space="0" w:color="auto"/>
              <w:right w:val="dotted" w:sz="4" w:space="0" w:color="auto"/>
            </w:tcBorders>
            <w:shd w:val="clear" w:color="auto" w:fill="F2F2F2" w:themeFill="background1" w:themeFillShade="F2"/>
          </w:tcPr>
          <w:p w:rsidR="00B457CE" w:rsidRPr="00B457CE" w:rsidRDefault="00B457CE" w:rsidP="0053068B">
            <w:pPr>
              <w:jc w:val="center"/>
              <w:rPr>
                <w:sz w:val="18"/>
              </w:rPr>
            </w:pPr>
            <w:r>
              <w:rPr>
                <w:sz w:val="18"/>
              </w:rPr>
              <w:t>L</w:t>
            </w:r>
          </w:p>
        </w:tc>
        <w:tc>
          <w:tcPr>
            <w:tcW w:w="419" w:type="dxa"/>
            <w:tcBorders>
              <w:left w:val="dotted" w:sz="4" w:space="0" w:color="auto"/>
              <w:bottom w:val="dotted" w:sz="4" w:space="0" w:color="auto"/>
            </w:tcBorders>
          </w:tcPr>
          <w:p w:rsidR="00B457CE" w:rsidRPr="00B457CE" w:rsidRDefault="00B457CE" w:rsidP="0053068B">
            <w:pPr>
              <w:jc w:val="center"/>
              <w:rPr>
                <w:sz w:val="18"/>
              </w:rPr>
            </w:pPr>
            <w:r>
              <w:rPr>
                <w:sz w:val="18"/>
              </w:rPr>
              <w:t>T</w:t>
            </w:r>
          </w:p>
        </w:tc>
      </w:tr>
      <w:tr w:rsidR="00B457CE" w:rsidTr="00BD6673">
        <w:tc>
          <w:tcPr>
            <w:tcW w:w="0" w:type="auto"/>
          </w:tcPr>
          <w:p w:rsidR="00B457CE" w:rsidRDefault="00811454" w:rsidP="00E16E7B">
            <w:pPr>
              <w:jc w:val="left"/>
              <w:rPr>
                <w:sz w:val="20"/>
              </w:rPr>
            </w:pPr>
            <w:r>
              <w:rPr>
                <w:sz w:val="20"/>
              </w:rPr>
              <w:t>SIFT</w:t>
            </w:r>
            <w:r w:rsidR="00B457CE" w:rsidRPr="006F6CE7">
              <w:rPr>
                <w:sz w:val="20"/>
              </w:rPr>
              <w:t xml:space="preserve"> </w:t>
            </w:r>
            <w:r w:rsidR="00B457CE">
              <w:rPr>
                <w:sz w:val="20"/>
              </w:rPr>
              <w:t xml:space="preserve">+ </w:t>
            </w:r>
          </w:p>
          <w:p w:rsidR="00B457CE" w:rsidRPr="006F6CE7" w:rsidRDefault="00B457CE" w:rsidP="00E16E7B">
            <w:pPr>
              <w:jc w:val="left"/>
              <w:rPr>
                <w:sz w:val="20"/>
              </w:rPr>
            </w:pPr>
            <w:r>
              <w:rPr>
                <w:sz w:val="20"/>
              </w:rPr>
              <w:t xml:space="preserve"> </w:t>
            </w:r>
            <w:r w:rsidRPr="006F6CE7">
              <w:rPr>
                <w:sz w:val="20"/>
              </w:rPr>
              <w:t>k</w:t>
            </w:r>
            <w:r>
              <w:rPr>
                <w:sz w:val="20"/>
              </w:rPr>
              <w:t>-</w:t>
            </w:r>
            <w:proofErr w:type="spellStart"/>
            <w:r w:rsidRPr="006F6CE7">
              <w:rPr>
                <w:sz w:val="20"/>
              </w:rPr>
              <w:t>Means</w:t>
            </w:r>
            <w:proofErr w:type="spellEnd"/>
          </w:p>
        </w:tc>
        <w:tc>
          <w:tcPr>
            <w:tcW w:w="0" w:type="auto"/>
            <w:tcBorders>
              <w:top w:val="dotted" w:sz="4" w:space="0" w:color="auto"/>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48,1</w:t>
            </w:r>
          </w:p>
        </w:tc>
        <w:tc>
          <w:tcPr>
            <w:tcW w:w="0" w:type="auto"/>
            <w:tcBorders>
              <w:top w:val="dotted" w:sz="4" w:space="0" w:color="auto"/>
              <w:left w:val="dotted" w:sz="4" w:space="0" w:color="auto"/>
            </w:tcBorders>
            <w:vAlign w:val="center"/>
          </w:tcPr>
          <w:p w:rsidR="00B457CE" w:rsidRPr="00113519" w:rsidRDefault="00B457CE" w:rsidP="00BD6673">
            <w:pPr>
              <w:jc w:val="center"/>
              <w:rPr>
                <w:sz w:val="16"/>
              </w:rPr>
            </w:pPr>
            <w:r w:rsidRPr="00113519">
              <w:rPr>
                <w:sz w:val="16"/>
              </w:rPr>
              <w:t>1,1</w:t>
            </w:r>
          </w:p>
        </w:tc>
        <w:tc>
          <w:tcPr>
            <w:tcW w:w="0" w:type="auto"/>
            <w:tcBorders>
              <w:top w:val="dotted" w:sz="4" w:space="0" w:color="auto"/>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156,3</w:t>
            </w:r>
          </w:p>
        </w:tc>
        <w:tc>
          <w:tcPr>
            <w:tcW w:w="0" w:type="auto"/>
            <w:tcBorders>
              <w:top w:val="dotted" w:sz="4" w:space="0" w:color="auto"/>
              <w:left w:val="dotted" w:sz="4" w:space="0" w:color="auto"/>
            </w:tcBorders>
            <w:vAlign w:val="center"/>
          </w:tcPr>
          <w:p w:rsidR="00B457CE" w:rsidRPr="00113519" w:rsidRDefault="00B457CE" w:rsidP="00BD6673">
            <w:pPr>
              <w:jc w:val="center"/>
              <w:rPr>
                <w:sz w:val="16"/>
              </w:rPr>
            </w:pPr>
            <w:r w:rsidRPr="00113519">
              <w:rPr>
                <w:sz w:val="16"/>
              </w:rPr>
              <w:t>2</w:t>
            </w:r>
          </w:p>
        </w:tc>
        <w:tc>
          <w:tcPr>
            <w:tcW w:w="0" w:type="auto"/>
            <w:tcBorders>
              <w:top w:val="dotted" w:sz="4" w:space="0" w:color="auto"/>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323,2</w:t>
            </w:r>
          </w:p>
        </w:tc>
        <w:tc>
          <w:tcPr>
            <w:tcW w:w="0" w:type="auto"/>
            <w:tcBorders>
              <w:top w:val="dotted" w:sz="4" w:space="0" w:color="auto"/>
              <w:left w:val="dotted" w:sz="4" w:space="0" w:color="auto"/>
            </w:tcBorders>
            <w:vAlign w:val="center"/>
          </w:tcPr>
          <w:p w:rsidR="00B457CE" w:rsidRPr="00113519" w:rsidRDefault="00B457CE" w:rsidP="00BD6673">
            <w:pPr>
              <w:jc w:val="center"/>
              <w:rPr>
                <w:sz w:val="16"/>
              </w:rPr>
            </w:pPr>
            <w:r w:rsidRPr="00113519">
              <w:rPr>
                <w:sz w:val="16"/>
              </w:rPr>
              <w:t>3,1</w:t>
            </w:r>
          </w:p>
        </w:tc>
        <w:tc>
          <w:tcPr>
            <w:tcW w:w="0" w:type="auto"/>
            <w:tcBorders>
              <w:top w:val="dotted" w:sz="4" w:space="0" w:color="auto"/>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428,1</w:t>
            </w:r>
          </w:p>
        </w:tc>
        <w:tc>
          <w:tcPr>
            <w:tcW w:w="0" w:type="auto"/>
            <w:tcBorders>
              <w:top w:val="dotted" w:sz="4" w:space="0" w:color="auto"/>
              <w:left w:val="dotted" w:sz="4" w:space="0" w:color="auto"/>
            </w:tcBorders>
            <w:vAlign w:val="center"/>
          </w:tcPr>
          <w:p w:rsidR="00B457CE" w:rsidRPr="00113519" w:rsidRDefault="00B457CE" w:rsidP="00BD6673">
            <w:pPr>
              <w:jc w:val="center"/>
              <w:rPr>
                <w:sz w:val="16"/>
              </w:rPr>
            </w:pPr>
            <w:r w:rsidRPr="00113519">
              <w:rPr>
                <w:sz w:val="16"/>
              </w:rPr>
              <w:t>3,6</w:t>
            </w:r>
          </w:p>
        </w:tc>
        <w:tc>
          <w:tcPr>
            <w:tcW w:w="0" w:type="auto"/>
            <w:tcBorders>
              <w:top w:val="dotted" w:sz="4" w:space="0" w:color="auto"/>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976,0</w:t>
            </w:r>
          </w:p>
        </w:tc>
        <w:tc>
          <w:tcPr>
            <w:tcW w:w="0" w:type="auto"/>
            <w:tcBorders>
              <w:top w:val="dotted" w:sz="4" w:space="0" w:color="auto"/>
              <w:left w:val="dotted" w:sz="4" w:space="0" w:color="auto"/>
            </w:tcBorders>
            <w:vAlign w:val="center"/>
          </w:tcPr>
          <w:p w:rsidR="00B457CE" w:rsidRPr="00113519" w:rsidRDefault="00B457CE" w:rsidP="00BD6673">
            <w:pPr>
              <w:jc w:val="center"/>
              <w:rPr>
                <w:sz w:val="16"/>
              </w:rPr>
            </w:pPr>
            <w:r w:rsidRPr="00113519">
              <w:rPr>
                <w:sz w:val="16"/>
              </w:rPr>
              <w:t>4,2</w:t>
            </w:r>
          </w:p>
        </w:tc>
        <w:tc>
          <w:tcPr>
            <w:tcW w:w="0" w:type="auto"/>
            <w:tcBorders>
              <w:top w:val="dotted" w:sz="4" w:space="0" w:color="auto"/>
              <w:left w:val="dotted" w:sz="4" w:space="0" w:color="auto"/>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1060,0</w:t>
            </w:r>
          </w:p>
        </w:tc>
        <w:tc>
          <w:tcPr>
            <w:tcW w:w="0" w:type="auto"/>
            <w:tcBorders>
              <w:top w:val="dotted" w:sz="4" w:space="0" w:color="auto"/>
              <w:left w:val="dotted" w:sz="4" w:space="0" w:color="auto"/>
            </w:tcBorders>
            <w:vAlign w:val="center"/>
          </w:tcPr>
          <w:p w:rsidR="00B457CE" w:rsidRPr="00113519" w:rsidRDefault="00B457CE" w:rsidP="00BD6673">
            <w:pPr>
              <w:jc w:val="center"/>
              <w:rPr>
                <w:sz w:val="16"/>
              </w:rPr>
            </w:pPr>
            <w:r w:rsidRPr="00113519">
              <w:rPr>
                <w:sz w:val="16"/>
              </w:rPr>
              <w:t>6,1</w:t>
            </w:r>
          </w:p>
        </w:tc>
        <w:tc>
          <w:tcPr>
            <w:tcW w:w="0" w:type="auto"/>
            <w:tcBorders>
              <w:top w:val="dotted" w:sz="4" w:space="0" w:color="auto"/>
              <w:left w:val="dotted" w:sz="4" w:space="0" w:color="auto"/>
              <w:right w:val="dotted" w:sz="4" w:space="0" w:color="auto"/>
            </w:tcBorders>
            <w:shd w:val="clear" w:color="auto" w:fill="F2F2F2" w:themeFill="background1" w:themeFillShade="F2"/>
            <w:vAlign w:val="center"/>
          </w:tcPr>
          <w:p w:rsidR="00B457CE" w:rsidRPr="00113519" w:rsidRDefault="00B457CE" w:rsidP="00BD6673">
            <w:pPr>
              <w:jc w:val="center"/>
              <w:rPr>
                <w:sz w:val="16"/>
              </w:rPr>
            </w:pPr>
            <w:r>
              <w:rPr>
                <w:sz w:val="16"/>
              </w:rPr>
              <w:t>-</w:t>
            </w:r>
          </w:p>
        </w:tc>
        <w:tc>
          <w:tcPr>
            <w:tcW w:w="419" w:type="dxa"/>
            <w:tcBorders>
              <w:top w:val="dotted" w:sz="4" w:space="0" w:color="auto"/>
              <w:left w:val="dotted" w:sz="4" w:space="0" w:color="auto"/>
            </w:tcBorders>
            <w:vAlign w:val="center"/>
          </w:tcPr>
          <w:p w:rsidR="00B457CE" w:rsidRPr="00113519" w:rsidRDefault="00B457CE" w:rsidP="00BD6673">
            <w:pPr>
              <w:jc w:val="center"/>
              <w:rPr>
                <w:sz w:val="16"/>
              </w:rPr>
            </w:pPr>
            <w:r>
              <w:rPr>
                <w:sz w:val="16"/>
              </w:rPr>
              <w:t>-</w:t>
            </w:r>
          </w:p>
        </w:tc>
      </w:tr>
      <w:tr w:rsidR="00B457CE" w:rsidTr="00BD6673">
        <w:tc>
          <w:tcPr>
            <w:tcW w:w="0" w:type="auto"/>
          </w:tcPr>
          <w:p w:rsidR="00B457CE" w:rsidRDefault="00811454" w:rsidP="00E16E7B">
            <w:pPr>
              <w:jc w:val="left"/>
              <w:rPr>
                <w:sz w:val="20"/>
              </w:rPr>
            </w:pPr>
            <w:r>
              <w:rPr>
                <w:sz w:val="20"/>
              </w:rPr>
              <w:t>SURF</w:t>
            </w:r>
            <w:r w:rsidR="00B457CE">
              <w:rPr>
                <w:sz w:val="20"/>
              </w:rPr>
              <w:t xml:space="preserve"> +</w:t>
            </w:r>
            <w:r w:rsidR="00B457CE" w:rsidRPr="006F6CE7">
              <w:rPr>
                <w:sz w:val="20"/>
              </w:rPr>
              <w:t xml:space="preserve"> </w:t>
            </w:r>
            <w:r w:rsidR="00B457CE">
              <w:rPr>
                <w:sz w:val="20"/>
              </w:rPr>
              <w:t xml:space="preserve"> </w:t>
            </w:r>
          </w:p>
          <w:p w:rsidR="00B457CE" w:rsidRPr="006F6CE7" w:rsidRDefault="00B457CE" w:rsidP="00E16E7B">
            <w:pPr>
              <w:jc w:val="left"/>
              <w:rPr>
                <w:sz w:val="20"/>
              </w:rPr>
            </w:pPr>
            <w:r w:rsidRPr="006F6CE7">
              <w:rPr>
                <w:sz w:val="20"/>
              </w:rPr>
              <w:t>k</w:t>
            </w:r>
            <w:r>
              <w:rPr>
                <w:sz w:val="20"/>
              </w:rPr>
              <w:t>-</w:t>
            </w:r>
            <w:proofErr w:type="spellStart"/>
            <w:r w:rsidRPr="006F6CE7">
              <w:rPr>
                <w:sz w:val="20"/>
              </w:rPr>
              <w:t>Means</w:t>
            </w:r>
            <w:proofErr w:type="spellEnd"/>
          </w:p>
        </w:tc>
        <w:tc>
          <w:tcPr>
            <w:tcW w:w="0" w:type="auto"/>
            <w:tcBorders>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19,5</w:t>
            </w:r>
          </w:p>
        </w:tc>
        <w:tc>
          <w:tcPr>
            <w:tcW w:w="0" w:type="auto"/>
            <w:tcBorders>
              <w:left w:val="dotted" w:sz="4" w:space="0" w:color="auto"/>
            </w:tcBorders>
            <w:vAlign w:val="center"/>
          </w:tcPr>
          <w:p w:rsidR="00B457CE" w:rsidRPr="00113519" w:rsidRDefault="00B457CE" w:rsidP="00BD6673">
            <w:pPr>
              <w:jc w:val="center"/>
              <w:rPr>
                <w:sz w:val="16"/>
              </w:rPr>
            </w:pPr>
            <w:r w:rsidRPr="00113519">
              <w:rPr>
                <w:sz w:val="16"/>
              </w:rPr>
              <w:t>1,1</w:t>
            </w:r>
          </w:p>
        </w:tc>
        <w:tc>
          <w:tcPr>
            <w:tcW w:w="0" w:type="auto"/>
            <w:tcBorders>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102,8</w:t>
            </w:r>
          </w:p>
        </w:tc>
        <w:tc>
          <w:tcPr>
            <w:tcW w:w="0" w:type="auto"/>
            <w:tcBorders>
              <w:left w:val="dotted" w:sz="4" w:space="0" w:color="auto"/>
            </w:tcBorders>
            <w:vAlign w:val="center"/>
          </w:tcPr>
          <w:p w:rsidR="00B457CE" w:rsidRPr="00113519" w:rsidRDefault="00B457CE" w:rsidP="00BD6673">
            <w:pPr>
              <w:jc w:val="center"/>
              <w:rPr>
                <w:sz w:val="16"/>
              </w:rPr>
            </w:pPr>
            <w:r w:rsidRPr="00113519">
              <w:rPr>
                <w:sz w:val="16"/>
              </w:rPr>
              <w:t>1,9</w:t>
            </w:r>
          </w:p>
        </w:tc>
        <w:tc>
          <w:tcPr>
            <w:tcW w:w="0" w:type="auto"/>
            <w:tcBorders>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285,1</w:t>
            </w:r>
          </w:p>
        </w:tc>
        <w:tc>
          <w:tcPr>
            <w:tcW w:w="0" w:type="auto"/>
            <w:tcBorders>
              <w:left w:val="dotted" w:sz="4" w:space="0" w:color="auto"/>
            </w:tcBorders>
            <w:vAlign w:val="center"/>
          </w:tcPr>
          <w:p w:rsidR="00B457CE" w:rsidRPr="00113519" w:rsidRDefault="00B457CE" w:rsidP="00BD6673">
            <w:pPr>
              <w:jc w:val="center"/>
              <w:rPr>
                <w:sz w:val="16"/>
              </w:rPr>
            </w:pPr>
            <w:r w:rsidRPr="00113519">
              <w:rPr>
                <w:sz w:val="16"/>
              </w:rPr>
              <w:t>3,1</w:t>
            </w:r>
          </w:p>
        </w:tc>
        <w:tc>
          <w:tcPr>
            <w:tcW w:w="0" w:type="auto"/>
            <w:tcBorders>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585,3</w:t>
            </w:r>
          </w:p>
        </w:tc>
        <w:tc>
          <w:tcPr>
            <w:tcW w:w="0" w:type="auto"/>
            <w:tcBorders>
              <w:left w:val="dotted" w:sz="4" w:space="0" w:color="auto"/>
            </w:tcBorders>
            <w:vAlign w:val="center"/>
          </w:tcPr>
          <w:p w:rsidR="00B457CE" w:rsidRPr="00113519" w:rsidRDefault="00B457CE" w:rsidP="00BD6673">
            <w:pPr>
              <w:jc w:val="center"/>
              <w:rPr>
                <w:sz w:val="16"/>
              </w:rPr>
            </w:pPr>
            <w:r w:rsidRPr="00113519">
              <w:rPr>
                <w:sz w:val="16"/>
              </w:rPr>
              <w:t>3,2</w:t>
            </w:r>
          </w:p>
        </w:tc>
        <w:tc>
          <w:tcPr>
            <w:tcW w:w="0" w:type="auto"/>
            <w:tcBorders>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783,8</w:t>
            </w:r>
          </w:p>
        </w:tc>
        <w:tc>
          <w:tcPr>
            <w:tcW w:w="0" w:type="auto"/>
            <w:tcBorders>
              <w:left w:val="dotted" w:sz="4" w:space="0" w:color="auto"/>
            </w:tcBorders>
            <w:vAlign w:val="center"/>
          </w:tcPr>
          <w:p w:rsidR="00B457CE" w:rsidRPr="00113519" w:rsidRDefault="00B457CE" w:rsidP="00BD6673">
            <w:pPr>
              <w:jc w:val="center"/>
              <w:rPr>
                <w:sz w:val="16"/>
              </w:rPr>
            </w:pPr>
            <w:r w:rsidRPr="00113519">
              <w:rPr>
                <w:sz w:val="16"/>
              </w:rPr>
              <w:t>4,1</w:t>
            </w:r>
          </w:p>
        </w:tc>
        <w:tc>
          <w:tcPr>
            <w:tcW w:w="0" w:type="auto"/>
            <w:tcBorders>
              <w:left w:val="dotted" w:sz="4" w:space="0" w:color="auto"/>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964,0</w:t>
            </w:r>
          </w:p>
        </w:tc>
        <w:tc>
          <w:tcPr>
            <w:tcW w:w="0" w:type="auto"/>
            <w:tcBorders>
              <w:left w:val="dotted" w:sz="4" w:space="0" w:color="auto"/>
            </w:tcBorders>
            <w:vAlign w:val="center"/>
          </w:tcPr>
          <w:p w:rsidR="00B457CE" w:rsidRPr="00113519" w:rsidRDefault="00B457CE" w:rsidP="00BD6673">
            <w:pPr>
              <w:jc w:val="center"/>
              <w:rPr>
                <w:sz w:val="16"/>
              </w:rPr>
            </w:pPr>
            <w:r w:rsidRPr="00113519">
              <w:rPr>
                <w:sz w:val="16"/>
              </w:rPr>
              <w:t>5,6</w:t>
            </w:r>
          </w:p>
        </w:tc>
        <w:tc>
          <w:tcPr>
            <w:tcW w:w="0" w:type="auto"/>
            <w:tcBorders>
              <w:left w:val="dotted" w:sz="4" w:space="0" w:color="auto"/>
              <w:right w:val="dotted" w:sz="4" w:space="0" w:color="auto"/>
            </w:tcBorders>
            <w:shd w:val="clear" w:color="auto" w:fill="F2F2F2" w:themeFill="background1" w:themeFillShade="F2"/>
            <w:vAlign w:val="center"/>
          </w:tcPr>
          <w:p w:rsidR="00B457CE" w:rsidRPr="00113519" w:rsidRDefault="00B457CE" w:rsidP="00BD6673">
            <w:pPr>
              <w:jc w:val="center"/>
              <w:rPr>
                <w:sz w:val="16"/>
              </w:rPr>
            </w:pPr>
            <w:r>
              <w:rPr>
                <w:sz w:val="16"/>
              </w:rPr>
              <w:t>-</w:t>
            </w:r>
          </w:p>
        </w:tc>
        <w:tc>
          <w:tcPr>
            <w:tcW w:w="419" w:type="dxa"/>
            <w:tcBorders>
              <w:left w:val="dotted" w:sz="4" w:space="0" w:color="auto"/>
            </w:tcBorders>
            <w:vAlign w:val="center"/>
          </w:tcPr>
          <w:p w:rsidR="00B457CE" w:rsidRPr="00113519" w:rsidRDefault="00B457CE" w:rsidP="00BD6673">
            <w:pPr>
              <w:jc w:val="center"/>
              <w:rPr>
                <w:sz w:val="16"/>
              </w:rPr>
            </w:pPr>
            <w:r>
              <w:rPr>
                <w:sz w:val="16"/>
              </w:rPr>
              <w:t>-</w:t>
            </w:r>
          </w:p>
        </w:tc>
      </w:tr>
      <w:tr w:rsidR="00B457CE" w:rsidTr="00BD6673">
        <w:tc>
          <w:tcPr>
            <w:tcW w:w="0" w:type="auto"/>
          </w:tcPr>
          <w:p w:rsidR="00B457CE" w:rsidRPr="006F6CE7" w:rsidRDefault="00B457CE" w:rsidP="006507B4">
            <w:pPr>
              <w:jc w:val="left"/>
              <w:rPr>
                <w:sz w:val="20"/>
              </w:rPr>
            </w:pPr>
            <w:r w:rsidRPr="006F6CE7">
              <w:rPr>
                <w:sz w:val="20"/>
              </w:rPr>
              <w:t xml:space="preserve">IDSC </w:t>
            </w:r>
            <w:r>
              <w:rPr>
                <w:sz w:val="20"/>
              </w:rPr>
              <w:t xml:space="preserve">+ </w:t>
            </w:r>
            <w:proofErr w:type="spellStart"/>
            <w:r w:rsidRPr="006F6CE7">
              <w:rPr>
                <w:sz w:val="20"/>
              </w:rPr>
              <w:t>Dict</w:t>
            </w:r>
            <w:r>
              <w:rPr>
                <w:sz w:val="20"/>
              </w:rPr>
              <w:t>ionary</w:t>
            </w:r>
            <w:proofErr w:type="spellEnd"/>
            <w:r>
              <w:rPr>
                <w:sz w:val="20"/>
              </w:rPr>
              <w:t xml:space="preserve"> Learning</w:t>
            </w:r>
          </w:p>
        </w:tc>
        <w:tc>
          <w:tcPr>
            <w:tcW w:w="0" w:type="auto"/>
            <w:tcBorders>
              <w:right w:val="dotted" w:sz="4" w:space="0" w:color="auto"/>
            </w:tcBorders>
            <w:shd w:val="clear" w:color="auto" w:fill="F2F2F2" w:themeFill="background1" w:themeFillShade="F2"/>
            <w:vAlign w:val="center"/>
          </w:tcPr>
          <w:p w:rsidR="00B457CE" w:rsidRPr="00113519" w:rsidRDefault="00B457CE" w:rsidP="00BD6673">
            <w:pPr>
              <w:jc w:val="center"/>
              <w:rPr>
                <w:sz w:val="16"/>
              </w:rPr>
            </w:pPr>
            <w:r w:rsidRPr="00113519">
              <w:rPr>
                <w:sz w:val="16"/>
              </w:rPr>
              <w:t>50,9</w:t>
            </w:r>
          </w:p>
        </w:tc>
        <w:tc>
          <w:tcPr>
            <w:tcW w:w="0" w:type="auto"/>
            <w:tcBorders>
              <w:left w:val="dotted" w:sz="4" w:space="0" w:color="auto"/>
            </w:tcBorders>
            <w:vAlign w:val="center"/>
          </w:tcPr>
          <w:p w:rsidR="00B457CE" w:rsidRPr="008B4426" w:rsidRDefault="00B457CE" w:rsidP="00BD6673">
            <w:pPr>
              <w:jc w:val="center"/>
              <w:rPr>
                <w:b/>
                <w:sz w:val="16"/>
              </w:rPr>
            </w:pPr>
            <w:r w:rsidRPr="008B4426">
              <w:rPr>
                <w:b/>
                <w:sz w:val="16"/>
              </w:rPr>
              <w:t>408,0</w:t>
            </w:r>
          </w:p>
        </w:tc>
        <w:tc>
          <w:tcPr>
            <w:tcW w:w="0" w:type="auto"/>
            <w:tcBorders>
              <w:right w:val="dotted" w:sz="4" w:space="0" w:color="auto"/>
            </w:tcBorders>
            <w:shd w:val="clear" w:color="auto" w:fill="F2F2F2" w:themeFill="background1" w:themeFillShade="F2"/>
            <w:vAlign w:val="center"/>
          </w:tcPr>
          <w:p w:rsidR="00B457CE" w:rsidRPr="00113519" w:rsidRDefault="00B457CE" w:rsidP="00BD6673">
            <w:pPr>
              <w:jc w:val="center"/>
              <w:rPr>
                <w:sz w:val="16"/>
              </w:rPr>
            </w:pPr>
            <w:r w:rsidRPr="00113519">
              <w:rPr>
                <w:sz w:val="16"/>
              </w:rPr>
              <w:t>51,7</w:t>
            </w:r>
          </w:p>
        </w:tc>
        <w:tc>
          <w:tcPr>
            <w:tcW w:w="0" w:type="auto"/>
            <w:tcBorders>
              <w:left w:val="dotted" w:sz="4" w:space="0" w:color="auto"/>
            </w:tcBorders>
            <w:vAlign w:val="center"/>
          </w:tcPr>
          <w:p w:rsidR="00B457CE" w:rsidRPr="008B4426" w:rsidRDefault="00B457CE" w:rsidP="00BD6673">
            <w:pPr>
              <w:jc w:val="center"/>
              <w:rPr>
                <w:b/>
                <w:sz w:val="16"/>
              </w:rPr>
            </w:pPr>
            <w:r w:rsidRPr="008B4426">
              <w:rPr>
                <w:b/>
                <w:sz w:val="16"/>
              </w:rPr>
              <w:t>414,2</w:t>
            </w:r>
          </w:p>
        </w:tc>
        <w:tc>
          <w:tcPr>
            <w:tcW w:w="0" w:type="auto"/>
            <w:tcBorders>
              <w:right w:val="dotted" w:sz="4" w:space="0" w:color="auto"/>
            </w:tcBorders>
            <w:shd w:val="clear" w:color="auto" w:fill="F2F2F2" w:themeFill="background1" w:themeFillShade="F2"/>
            <w:vAlign w:val="center"/>
          </w:tcPr>
          <w:p w:rsidR="00B457CE" w:rsidRPr="00113519" w:rsidRDefault="00B457CE" w:rsidP="00BD6673">
            <w:pPr>
              <w:jc w:val="center"/>
              <w:rPr>
                <w:sz w:val="16"/>
              </w:rPr>
            </w:pPr>
            <w:r w:rsidRPr="00113519">
              <w:rPr>
                <w:sz w:val="16"/>
              </w:rPr>
              <w:t>54,1</w:t>
            </w:r>
          </w:p>
        </w:tc>
        <w:tc>
          <w:tcPr>
            <w:tcW w:w="0" w:type="auto"/>
            <w:tcBorders>
              <w:left w:val="dotted" w:sz="4" w:space="0" w:color="auto"/>
            </w:tcBorders>
            <w:vAlign w:val="center"/>
          </w:tcPr>
          <w:p w:rsidR="00B457CE" w:rsidRPr="008B4426" w:rsidRDefault="00B457CE" w:rsidP="00BD6673">
            <w:pPr>
              <w:jc w:val="center"/>
              <w:rPr>
                <w:b/>
                <w:sz w:val="16"/>
              </w:rPr>
            </w:pPr>
            <w:r w:rsidRPr="008B4426">
              <w:rPr>
                <w:b/>
                <w:sz w:val="16"/>
              </w:rPr>
              <w:t>424,3</w:t>
            </w:r>
          </w:p>
        </w:tc>
        <w:tc>
          <w:tcPr>
            <w:tcW w:w="0" w:type="auto"/>
            <w:tcBorders>
              <w:right w:val="dotted" w:sz="4" w:space="0" w:color="auto"/>
            </w:tcBorders>
            <w:shd w:val="clear" w:color="auto" w:fill="F2F2F2" w:themeFill="background1" w:themeFillShade="F2"/>
            <w:vAlign w:val="center"/>
          </w:tcPr>
          <w:p w:rsidR="00B457CE" w:rsidRPr="00113519" w:rsidRDefault="00B457CE" w:rsidP="00BD6673">
            <w:pPr>
              <w:jc w:val="center"/>
              <w:rPr>
                <w:sz w:val="16"/>
              </w:rPr>
            </w:pPr>
            <w:r w:rsidRPr="00113519">
              <w:rPr>
                <w:sz w:val="16"/>
              </w:rPr>
              <w:t>60,1</w:t>
            </w:r>
          </w:p>
        </w:tc>
        <w:tc>
          <w:tcPr>
            <w:tcW w:w="0" w:type="auto"/>
            <w:tcBorders>
              <w:left w:val="dotted" w:sz="4" w:space="0" w:color="auto"/>
            </w:tcBorders>
            <w:vAlign w:val="center"/>
          </w:tcPr>
          <w:p w:rsidR="00B457CE" w:rsidRPr="008B4426" w:rsidRDefault="00B457CE" w:rsidP="00BD6673">
            <w:pPr>
              <w:jc w:val="center"/>
              <w:rPr>
                <w:b/>
                <w:sz w:val="16"/>
              </w:rPr>
            </w:pPr>
            <w:r w:rsidRPr="008B4426">
              <w:rPr>
                <w:b/>
                <w:sz w:val="16"/>
              </w:rPr>
              <w:t>430,7</w:t>
            </w:r>
          </w:p>
        </w:tc>
        <w:tc>
          <w:tcPr>
            <w:tcW w:w="0" w:type="auto"/>
            <w:tcBorders>
              <w:right w:val="dotted" w:sz="4" w:space="0" w:color="auto"/>
            </w:tcBorders>
            <w:shd w:val="clear" w:color="auto" w:fill="F2F2F2" w:themeFill="background1" w:themeFillShade="F2"/>
            <w:vAlign w:val="center"/>
          </w:tcPr>
          <w:p w:rsidR="00B457CE" w:rsidRPr="00113519" w:rsidRDefault="00B457CE" w:rsidP="00BD6673">
            <w:pPr>
              <w:jc w:val="center"/>
              <w:rPr>
                <w:sz w:val="16"/>
              </w:rPr>
            </w:pPr>
            <w:r w:rsidRPr="00113519">
              <w:rPr>
                <w:sz w:val="16"/>
              </w:rPr>
              <w:t>60,8</w:t>
            </w:r>
          </w:p>
        </w:tc>
        <w:tc>
          <w:tcPr>
            <w:tcW w:w="0" w:type="auto"/>
            <w:tcBorders>
              <w:left w:val="dotted" w:sz="4" w:space="0" w:color="auto"/>
            </w:tcBorders>
            <w:vAlign w:val="center"/>
          </w:tcPr>
          <w:p w:rsidR="00B457CE" w:rsidRPr="008B4426" w:rsidRDefault="00B457CE" w:rsidP="00BD6673">
            <w:pPr>
              <w:jc w:val="center"/>
              <w:rPr>
                <w:b/>
                <w:sz w:val="16"/>
              </w:rPr>
            </w:pPr>
            <w:r w:rsidRPr="008B4426">
              <w:rPr>
                <w:b/>
                <w:sz w:val="16"/>
              </w:rPr>
              <w:t>438,9</w:t>
            </w:r>
          </w:p>
        </w:tc>
        <w:tc>
          <w:tcPr>
            <w:tcW w:w="0" w:type="auto"/>
            <w:tcBorders>
              <w:left w:val="dotted" w:sz="4" w:space="0" w:color="auto"/>
              <w:right w:val="dotted" w:sz="4" w:space="0" w:color="auto"/>
            </w:tcBorders>
            <w:shd w:val="clear" w:color="auto" w:fill="F2F2F2" w:themeFill="background1" w:themeFillShade="F2"/>
            <w:vAlign w:val="center"/>
          </w:tcPr>
          <w:p w:rsidR="00B457CE" w:rsidRPr="00113519" w:rsidRDefault="00B457CE" w:rsidP="00BD6673">
            <w:pPr>
              <w:jc w:val="center"/>
              <w:rPr>
                <w:sz w:val="16"/>
              </w:rPr>
            </w:pPr>
            <w:r w:rsidRPr="00113519">
              <w:rPr>
                <w:sz w:val="16"/>
              </w:rPr>
              <w:t>63,2</w:t>
            </w:r>
          </w:p>
        </w:tc>
        <w:tc>
          <w:tcPr>
            <w:tcW w:w="0" w:type="auto"/>
            <w:tcBorders>
              <w:left w:val="dotted" w:sz="4" w:space="0" w:color="auto"/>
            </w:tcBorders>
            <w:vAlign w:val="center"/>
          </w:tcPr>
          <w:p w:rsidR="00B457CE" w:rsidRPr="008B4426" w:rsidRDefault="00B457CE" w:rsidP="00BD6673">
            <w:pPr>
              <w:jc w:val="center"/>
              <w:rPr>
                <w:b/>
                <w:sz w:val="16"/>
              </w:rPr>
            </w:pPr>
            <w:r w:rsidRPr="008B4426">
              <w:rPr>
                <w:b/>
                <w:sz w:val="16"/>
              </w:rPr>
              <w:t>489,6</w:t>
            </w:r>
          </w:p>
        </w:tc>
        <w:tc>
          <w:tcPr>
            <w:tcW w:w="0" w:type="auto"/>
            <w:tcBorders>
              <w:left w:val="dotted" w:sz="4" w:space="0" w:color="auto"/>
              <w:right w:val="dotted" w:sz="4" w:space="0" w:color="auto"/>
            </w:tcBorders>
            <w:shd w:val="clear" w:color="auto" w:fill="F2F2F2" w:themeFill="background1" w:themeFillShade="F2"/>
            <w:vAlign w:val="center"/>
          </w:tcPr>
          <w:p w:rsidR="00B457CE" w:rsidRPr="00113519" w:rsidRDefault="00B457CE" w:rsidP="00BD6673">
            <w:pPr>
              <w:jc w:val="center"/>
              <w:rPr>
                <w:sz w:val="16"/>
              </w:rPr>
            </w:pPr>
            <w:r>
              <w:rPr>
                <w:sz w:val="16"/>
              </w:rPr>
              <w:t>-</w:t>
            </w:r>
          </w:p>
        </w:tc>
        <w:tc>
          <w:tcPr>
            <w:tcW w:w="419" w:type="dxa"/>
            <w:tcBorders>
              <w:left w:val="dotted" w:sz="4" w:space="0" w:color="auto"/>
            </w:tcBorders>
            <w:vAlign w:val="center"/>
          </w:tcPr>
          <w:p w:rsidR="00B457CE" w:rsidRPr="00113519" w:rsidRDefault="00B457CE" w:rsidP="00BD6673">
            <w:pPr>
              <w:jc w:val="center"/>
              <w:rPr>
                <w:sz w:val="16"/>
              </w:rPr>
            </w:pPr>
            <w:r>
              <w:rPr>
                <w:sz w:val="16"/>
              </w:rPr>
              <w:t>-</w:t>
            </w:r>
          </w:p>
        </w:tc>
      </w:tr>
      <w:tr w:rsidR="00B457CE" w:rsidTr="00BD6673">
        <w:tc>
          <w:tcPr>
            <w:tcW w:w="0" w:type="auto"/>
          </w:tcPr>
          <w:p w:rsidR="00B457CE" w:rsidRDefault="00B457CE" w:rsidP="00E16E7B">
            <w:pPr>
              <w:jc w:val="left"/>
              <w:rPr>
                <w:sz w:val="20"/>
              </w:rPr>
            </w:pPr>
            <w:r w:rsidRPr="006F6CE7">
              <w:rPr>
                <w:sz w:val="20"/>
              </w:rPr>
              <w:t xml:space="preserve">IDSC </w:t>
            </w:r>
            <w:r>
              <w:rPr>
                <w:sz w:val="20"/>
              </w:rPr>
              <w:t xml:space="preserve">+  </w:t>
            </w:r>
          </w:p>
          <w:p w:rsidR="00B457CE" w:rsidRPr="006F6CE7" w:rsidRDefault="00B457CE" w:rsidP="00E16E7B">
            <w:pPr>
              <w:jc w:val="left"/>
              <w:rPr>
                <w:sz w:val="20"/>
              </w:rPr>
            </w:pPr>
            <w:r w:rsidRPr="006F6CE7">
              <w:rPr>
                <w:sz w:val="20"/>
              </w:rPr>
              <w:t>k</w:t>
            </w:r>
            <w:r>
              <w:rPr>
                <w:sz w:val="20"/>
              </w:rPr>
              <w:t>-</w:t>
            </w:r>
            <w:proofErr w:type="spellStart"/>
            <w:r>
              <w:rPr>
                <w:sz w:val="20"/>
              </w:rPr>
              <w:t>M</w:t>
            </w:r>
            <w:r w:rsidRPr="006F6CE7">
              <w:rPr>
                <w:sz w:val="20"/>
              </w:rPr>
              <w:t>eans</w:t>
            </w:r>
            <w:proofErr w:type="spellEnd"/>
          </w:p>
        </w:tc>
        <w:tc>
          <w:tcPr>
            <w:tcW w:w="0" w:type="auto"/>
            <w:tcBorders>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4</w:t>
            </w:r>
          </w:p>
        </w:tc>
        <w:tc>
          <w:tcPr>
            <w:tcW w:w="0" w:type="auto"/>
            <w:tcBorders>
              <w:left w:val="dotted" w:sz="4" w:space="0" w:color="auto"/>
            </w:tcBorders>
            <w:vAlign w:val="center"/>
          </w:tcPr>
          <w:p w:rsidR="00B457CE" w:rsidRPr="00113519" w:rsidRDefault="00B457CE" w:rsidP="00BD6673">
            <w:pPr>
              <w:jc w:val="center"/>
              <w:rPr>
                <w:sz w:val="16"/>
              </w:rPr>
            </w:pPr>
            <w:r w:rsidRPr="00113519">
              <w:rPr>
                <w:sz w:val="16"/>
              </w:rPr>
              <w:t>0,8</w:t>
            </w:r>
          </w:p>
        </w:tc>
        <w:tc>
          <w:tcPr>
            <w:tcW w:w="0" w:type="auto"/>
            <w:tcBorders>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11,2</w:t>
            </w:r>
          </w:p>
        </w:tc>
        <w:tc>
          <w:tcPr>
            <w:tcW w:w="0" w:type="auto"/>
            <w:tcBorders>
              <w:left w:val="dotted" w:sz="4" w:space="0" w:color="auto"/>
            </w:tcBorders>
            <w:vAlign w:val="center"/>
          </w:tcPr>
          <w:p w:rsidR="00B457CE" w:rsidRPr="00113519" w:rsidRDefault="00B457CE" w:rsidP="00BD6673">
            <w:pPr>
              <w:jc w:val="center"/>
              <w:rPr>
                <w:sz w:val="16"/>
              </w:rPr>
            </w:pPr>
            <w:r w:rsidRPr="00113519">
              <w:rPr>
                <w:sz w:val="16"/>
              </w:rPr>
              <w:t>0,8</w:t>
            </w:r>
          </w:p>
        </w:tc>
        <w:tc>
          <w:tcPr>
            <w:tcW w:w="0" w:type="auto"/>
            <w:tcBorders>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25,0</w:t>
            </w:r>
          </w:p>
        </w:tc>
        <w:tc>
          <w:tcPr>
            <w:tcW w:w="0" w:type="auto"/>
            <w:tcBorders>
              <w:left w:val="dotted" w:sz="4" w:space="0" w:color="auto"/>
            </w:tcBorders>
            <w:vAlign w:val="center"/>
          </w:tcPr>
          <w:p w:rsidR="00B457CE" w:rsidRPr="00113519" w:rsidRDefault="00B457CE" w:rsidP="00BD6673">
            <w:pPr>
              <w:jc w:val="center"/>
              <w:rPr>
                <w:sz w:val="16"/>
              </w:rPr>
            </w:pPr>
            <w:r w:rsidRPr="00113519">
              <w:rPr>
                <w:sz w:val="16"/>
              </w:rPr>
              <w:t>0,9</w:t>
            </w:r>
          </w:p>
        </w:tc>
        <w:tc>
          <w:tcPr>
            <w:tcW w:w="0" w:type="auto"/>
            <w:tcBorders>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42,3</w:t>
            </w:r>
          </w:p>
        </w:tc>
        <w:tc>
          <w:tcPr>
            <w:tcW w:w="0" w:type="auto"/>
            <w:tcBorders>
              <w:left w:val="dotted" w:sz="4" w:space="0" w:color="auto"/>
            </w:tcBorders>
            <w:vAlign w:val="center"/>
          </w:tcPr>
          <w:p w:rsidR="00B457CE" w:rsidRPr="00113519" w:rsidRDefault="00B457CE" w:rsidP="00BD6673">
            <w:pPr>
              <w:jc w:val="center"/>
              <w:rPr>
                <w:sz w:val="16"/>
              </w:rPr>
            </w:pPr>
            <w:r w:rsidRPr="00113519">
              <w:rPr>
                <w:sz w:val="16"/>
              </w:rPr>
              <w:t>1,0</w:t>
            </w:r>
          </w:p>
        </w:tc>
        <w:tc>
          <w:tcPr>
            <w:tcW w:w="0" w:type="auto"/>
            <w:tcBorders>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54,4</w:t>
            </w:r>
          </w:p>
        </w:tc>
        <w:tc>
          <w:tcPr>
            <w:tcW w:w="0" w:type="auto"/>
            <w:tcBorders>
              <w:left w:val="dotted" w:sz="4" w:space="0" w:color="auto"/>
            </w:tcBorders>
            <w:vAlign w:val="center"/>
          </w:tcPr>
          <w:p w:rsidR="00B457CE" w:rsidRPr="00113519" w:rsidRDefault="00B457CE" w:rsidP="00BD6673">
            <w:pPr>
              <w:jc w:val="center"/>
              <w:rPr>
                <w:sz w:val="16"/>
              </w:rPr>
            </w:pPr>
            <w:r w:rsidRPr="00113519">
              <w:rPr>
                <w:sz w:val="16"/>
              </w:rPr>
              <w:t>1,1</w:t>
            </w:r>
          </w:p>
        </w:tc>
        <w:tc>
          <w:tcPr>
            <w:tcW w:w="0" w:type="auto"/>
            <w:tcBorders>
              <w:left w:val="dotted" w:sz="4" w:space="0" w:color="auto"/>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72,0</w:t>
            </w:r>
          </w:p>
        </w:tc>
        <w:tc>
          <w:tcPr>
            <w:tcW w:w="0" w:type="auto"/>
            <w:tcBorders>
              <w:left w:val="dotted" w:sz="4" w:space="0" w:color="auto"/>
            </w:tcBorders>
            <w:vAlign w:val="center"/>
          </w:tcPr>
          <w:p w:rsidR="00B457CE" w:rsidRPr="00113519" w:rsidRDefault="00B457CE" w:rsidP="00BD6673">
            <w:pPr>
              <w:jc w:val="center"/>
              <w:rPr>
                <w:sz w:val="16"/>
              </w:rPr>
            </w:pPr>
            <w:r w:rsidRPr="00113519">
              <w:rPr>
                <w:sz w:val="16"/>
              </w:rPr>
              <w:t>1,4</w:t>
            </w:r>
          </w:p>
        </w:tc>
        <w:tc>
          <w:tcPr>
            <w:tcW w:w="0" w:type="auto"/>
            <w:tcBorders>
              <w:left w:val="dotted" w:sz="4" w:space="0" w:color="auto"/>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161,5</w:t>
            </w:r>
          </w:p>
        </w:tc>
        <w:tc>
          <w:tcPr>
            <w:tcW w:w="419" w:type="dxa"/>
            <w:tcBorders>
              <w:left w:val="dotted" w:sz="4" w:space="0" w:color="auto"/>
            </w:tcBorders>
            <w:vAlign w:val="center"/>
          </w:tcPr>
          <w:p w:rsidR="00B457CE" w:rsidRPr="00113519" w:rsidRDefault="00B457CE" w:rsidP="00BD6673">
            <w:pPr>
              <w:jc w:val="center"/>
              <w:rPr>
                <w:sz w:val="16"/>
              </w:rPr>
            </w:pPr>
            <w:r>
              <w:rPr>
                <w:sz w:val="16"/>
              </w:rPr>
              <w:t>3,1</w:t>
            </w:r>
          </w:p>
        </w:tc>
      </w:tr>
      <w:tr w:rsidR="00B457CE" w:rsidTr="00BD6673">
        <w:tc>
          <w:tcPr>
            <w:tcW w:w="0" w:type="auto"/>
          </w:tcPr>
          <w:p w:rsidR="00B457CE" w:rsidRPr="006F6CE7" w:rsidRDefault="00B457CE" w:rsidP="00056686">
            <w:pPr>
              <w:jc w:val="left"/>
              <w:rPr>
                <w:sz w:val="20"/>
              </w:rPr>
            </w:pPr>
            <w:r w:rsidRPr="006F6CE7">
              <w:rPr>
                <w:sz w:val="20"/>
              </w:rPr>
              <w:t>M</w:t>
            </w:r>
            <w:r>
              <w:rPr>
                <w:sz w:val="20"/>
              </w:rPr>
              <w:t>-</w:t>
            </w:r>
            <w:r w:rsidRPr="006F6CE7">
              <w:rPr>
                <w:sz w:val="20"/>
              </w:rPr>
              <w:t xml:space="preserve">IDSC </w:t>
            </w:r>
            <w:r>
              <w:rPr>
                <w:sz w:val="20"/>
              </w:rPr>
              <w:t xml:space="preserve">+ </w:t>
            </w:r>
            <w:proofErr w:type="spellStart"/>
            <w:r w:rsidRPr="006F6CE7">
              <w:rPr>
                <w:sz w:val="20"/>
              </w:rPr>
              <w:t>Dict</w:t>
            </w:r>
            <w:r>
              <w:rPr>
                <w:sz w:val="20"/>
              </w:rPr>
              <w:t>ionary</w:t>
            </w:r>
            <w:proofErr w:type="spellEnd"/>
            <w:r>
              <w:rPr>
                <w:sz w:val="20"/>
              </w:rPr>
              <w:t xml:space="preserve"> Learning</w:t>
            </w:r>
          </w:p>
        </w:tc>
        <w:tc>
          <w:tcPr>
            <w:tcW w:w="0" w:type="auto"/>
            <w:tcBorders>
              <w:right w:val="dotted" w:sz="4" w:space="0" w:color="auto"/>
            </w:tcBorders>
            <w:shd w:val="clear" w:color="auto" w:fill="F2F2F2" w:themeFill="background1" w:themeFillShade="F2"/>
            <w:vAlign w:val="center"/>
          </w:tcPr>
          <w:p w:rsidR="00B457CE" w:rsidRPr="00113519" w:rsidRDefault="00B457CE" w:rsidP="00BD6673">
            <w:pPr>
              <w:jc w:val="center"/>
              <w:rPr>
                <w:sz w:val="16"/>
              </w:rPr>
            </w:pPr>
            <w:r w:rsidRPr="00113519">
              <w:rPr>
                <w:sz w:val="16"/>
              </w:rPr>
              <w:t>78,6</w:t>
            </w:r>
          </w:p>
        </w:tc>
        <w:tc>
          <w:tcPr>
            <w:tcW w:w="0" w:type="auto"/>
            <w:tcBorders>
              <w:left w:val="dotted" w:sz="4" w:space="0" w:color="auto"/>
            </w:tcBorders>
            <w:vAlign w:val="center"/>
          </w:tcPr>
          <w:p w:rsidR="00B457CE" w:rsidRPr="008B4426" w:rsidRDefault="00B457CE" w:rsidP="00BD6673">
            <w:pPr>
              <w:jc w:val="center"/>
              <w:rPr>
                <w:b/>
                <w:sz w:val="16"/>
              </w:rPr>
            </w:pPr>
            <w:r w:rsidRPr="008B4426">
              <w:rPr>
                <w:b/>
                <w:sz w:val="16"/>
              </w:rPr>
              <w:t>867,9</w:t>
            </w:r>
          </w:p>
        </w:tc>
        <w:tc>
          <w:tcPr>
            <w:tcW w:w="0" w:type="auto"/>
            <w:tcBorders>
              <w:right w:val="dotted" w:sz="4" w:space="0" w:color="auto"/>
            </w:tcBorders>
            <w:shd w:val="clear" w:color="auto" w:fill="F2F2F2" w:themeFill="background1" w:themeFillShade="F2"/>
            <w:vAlign w:val="center"/>
          </w:tcPr>
          <w:p w:rsidR="00B457CE" w:rsidRPr="00113519" w:rsidRDefault="00B457CE" w:rsidP="00BD6673">
            <w:pPr>
              <w:jc w:val="center"/>
              <w:rPr>
                <w:sz w:val="16"/>
              </w:rPr>
            </w:pPr>
            <w:r w:rsidRPr="00113519">
              <w:rPr>
                <w:sz w:val="16"/>
              </w:rPr>
              <w:t>109,8</w:t>
            </w:r>
          </w:p>
        </w:tc>
        <w:tc>
          <w:tcPr>
            <w:tcW w:w="0" w:type="auto"/>
            <w:tcBorders>
              <w:left w:val="dotted" w:sz="4" w:space="0" w:color="auto"/>
            </w:tcBorders>
            <w:vAlign w:val="center"/>
          </w:tcPr>
          <w:p w:rsidR="00B457CE" w:rsidRPr="008B4426" w:rsidRDefault="00B457CE" w:rsidP="00BD6673">
            <w:pPr>
              <w:jc w:val="center"/>
              <w:rPr>
                <w:b/>
                <w:sz w:val="16"/>
              </w:rPr>
            </w:pPr>
            <w:r w:rsidRPr="008B4426">
              <w:rPr>
                <w:b/>
                <w:sz w:val="16"/>
              </w:rPr>
              <w:t>877,2</w:t>
            </w:r>
          </w:p>
        </w:tc>
        <w:tc>
          <w:tcPr>
            <w:tcW w:w="0" w:type="auto"/>
            <w:tcBorders>
              <w:right w:val="dotted" w:sz="4" w:space="0" w:color="auto"/>
            </w:tcBorders>
            <w:shd w:val="clear" w:color="auto" w:fill="F2F2F2" w:themeFill="background1" w:themeFillShade="F2"/>
            <w:vAlign w:val="center"/>
          </w:tcPr>
          <w:p w:rsidR="00B457CE" w:rsidRPr="00113519" w:rsidRDefault="00B457CE" w:rsidP="00BD6673">
            <w:pPr>
              <w:jc w:val="center"/>
              <w:rPr>
                <w:sz w:val="16"/>
              </w:rPr>
            </w:pPr>
            <w:r w:rsidRPr="00113519">
              <w:rPr>
                <w:sz w:val="16"/>
              </w:rPr>
              <w:t>99,4</w:t>
            </w:r>
          </w:p>
        </w:tc>
        <w:tc>
          <w:tcPr>
            <w:tcW w:w="0" w:type="auto"/>
            <w:tcBorders>
              <w:left w:val="dotted" w:sz="4" w:space="0" w:color="auto"/>
            </w:tcBorders>
            <w:vAlign w:val="center"/>
          </w:tcPr>
          <w:p w:rsidR="00B457CE" w:rsidRPr="008B4426" w:rsidRDefault="00B457CE" w:rsidP="00BD6673">
            <w:pPr>
              <w:jc w:val="center"/>
              <w:rPr>
                <w:b/>
                <w:sz w:val="16"/>
              </w:rPr>
            </w:pPr>
            <w:r w:rsidRPr="008B4426">
              <w:rPr>
                <w:b/>
                <w:sz w:val="16"/>
              </w:rPr>
              <w:t>884,6</w:t>
            </w:r>
          </w:p>
        </w:tc>
        <w:tc>
          <w:tcPr>
            <w:tcW w:w="0" w:type="auto"/>
            <w:tcBorders>
              <w:right w:val="dotted" w:sz="4" w:space="0" w:color="auto"/>
            </w:tcBorders>
            <w:shd w:val="clear" w:color="auto" w:fill="F2F2F2" w:themeFill="background1" w:themeFillShade="F2"/>
            <w:vAlign w:val="center"/>
          </w:tcPr>
          <w:p w:rsidR="00B457CE" w:rsidRPr="00113519" w:rsidRDefault="00B457CE" w:rsidP="00BD6673">
            <w:pPr>
              <w:jc w:val="center"/>
              <w:rPr>
                <w:sz w:val="16"/>
              </w:rPr>
            </w:pPr>
            <w:r w:rsidRPr="00113519">
              <w:rPr>
                <w:sz w:val="16"/>
              </w:rPr>
              <w:t>110,5</w:t>
            </w:r>
          </w:p>
        </w:tc>
        <w:tc>
          <w:tcPr>
            <w:tcW w:w="0" w:type="auto"/>
            <w:tcBorders>
              <w:left w:val="dotted" w:sz="4" w:space="0" w:color="auto"/>
            </w:tcBorders>
            <w:vAlign w:val="center"/>
          </w:tcPr>
          <w:p w:rsidR="00B457CE" w:rsidRPr="008B4426" w:rsidRDefault="00B457CE" w:rsidP="00BD6673">
            <w:pPr>
              <w:jc w:val="center"/>
              <w:rPr>
                <w:b/>
                <w:sz w:val="16"/>
              </w:rPr>
            </w:pPr>
            <w:r w:rsidRPr="008B4426">
              <w:rPr>
                <w:b/>
                <w:sz w:val="16"/>
              </w:rPr>
              <w:t>888,0</w:t>
            </w:r>
          </w:p>
        </w:tc>
        <w:tc>
          <w:tcPr>
            <w:tcW w:w="0" w:type="auto"/>
            <w:tcBorders>
              <w:right w:val="dotted" w:sz="4" w:space="0" w:color="auto"/>
            </w:tcBorders>
            <w:shd w:val="clear" w:color="auto" w:fill="F2F2F2" w:themeFill="background1" w:themeFillShade="F2"/>
            <w:vAlign w:val="center"/>
          </w:tcPr>
          <w:p w:rsidR="00B457CE" w:rsidRPr="00113519" w:rsidRDefault="00B457CE" w:rsidP="00BD6673">
            <w:pPr>
              <w:jc w:val="center"/>
              <w:rPr>
                <w:sz w:val="16"/>
              </w:rPr>
            </w:pPr>
            <w:r w:rsidRPr="00113519">
              <w:rPr>
                <w:sz w:val="16"/>
              </w:rPr>
              <w:t>102,2</w:t>
            </w:r>
          </w:p>
        </w:tc>
        <w:tc>
          <w:tcPr>
            <w:tcW w:w="0" w:type="auto"/>
            <w:tcBorders>
              <w:left w:val="dotted" w:sz="4" w:space="0" w:color="auto"/>
            </w:tcBorders>
            <w:vAlign w:val="center"/>
          </w:tcPr>
          <w:p w:rsidR="00B457CE" w:rsidRPr="008B4426" w:rsidRDefault="00B457CE" w:rsidP="00BD6673">
            <w:pPr>
              <w:jc w:val="center"/>
              <w:rPr>
                <w:b/>
                <w:sz w:val="16"/>
              </w:rPr>
            </w:pPr>
            <w:r w:rsidRPr="008B4426">
              <w:rPr>
                <w:b/>
                <w:sz w:val="16"/>
              </w:rPr>
              <w:t>891,7</w:t>
            </w:r>
          </w:p>
        </w:tc>
        <w:tc>
          <w:tcPr>
            <w:tcW w:w="0" w:type="auto"/>
            <w:tcBorders>
              <w:left w:val="dotted" w:sz="4" w:space="0" w:color="auto"/>
              <w:right w:val="dotted" w:sz="4" w:space="0" w:color="auto"/>
            </w:tcBorders>
            <w:shd w:val="clear" w:color="auto" w:fill="F2F2F2" w:themeFill="background1" w:themeFillShade="F2"/>
            <w:vAlign w:val="center"/>
          </w:tcPr>
          <w:p w:rsidR="00B457CE" w:rsidRPr="00113519" w:rsidRDefault="00B457CE" w:rsidP="00BD6673">
            <w:pPr>
              <w:jc w:val="center"/>
              <w:rPr>
                <w:sz w:val="16"/>
              </w:rPr>
            </w:pPr>
            <w:r w:rsidRPr="00113519">
              <w:rPr>
                <w:sz w:val="16"/>
              </w:rPr>
              <w:t>112,1</w:t>
            </w:r>
          </w:p>
        </w:tc>
        <w:tc>
          <w:tcPr>
            <w:tcW w:w="0" w:type="auto"/>
            <w:tcBorders>
              <w:left w:val="dotted" w:sz="4" w:space="0" w:color="auto"/>
            </w:tcBorders>
            <w:vAlign w:val="center"/>
          </w:tcPr>
          <w:p w:rsidR="00B457CE" w:rsidRPr="008B4426" w:rsidRDefault="00B457CE" w:rsidP="00BD6673">
            <w:pPr>
              <w:jc w:val="center"/>
              <w:rPr>
                <w:b/>
                <w:sz w:val="16"/>
              </w:rPr>
            </w:pPr>
            <w:r w:rsidRPr="008B4426">
              <w:rPr>
                <w:b/>
                <w:sz w:val="16"/>
              </w:rPr>
              <w:t>912,1</w:t>
            </w:r>
          </w:p>
        </w:tc>
        <w:tc>
          <w:tcPr>
            <w:tcW w:w="0" w:type="auto"/>
            <w:tcBorders>
              <w:left w:val="dotted" w:sz="4" w:space="0" w:color="auto"/>
              <w:bottom w:val="single" w:sz="4" w:space="0" w:color="auto"/>
              <w:right w:val="dotted" w:sz="4" w:space="0" w:color="auto"/>
            </w:tcBorders>
            <w:shd w:val="clear" w:color="auto" w:fill="F2F2F2" w:themeFill="background1" w:themeFillShade="F2"/>
            <w:vAlign w:val="center"/>
          </w:tcPr>
          <w:p w:rsidR="00B457CE" w:rsidRPr="00113519" w:rsidRDefault="00B457CE" w:rsidP="00BD6673">
            <w:pPr>
              <w:jc w:val="center"/>
              <w:rPr>
                <w:sz w:val="16"/>
              </w:rPr>
            </w:pPr>
            <w:r>
              <w:rPr>
                <w:sz w:val="16"/>
              </w:rPr>
              <w:t>-</w:t>
            </w:r>
          </w:p>
        </w:tc>
        <w:tc>
          <w:tcPr>
            <w:tcW w:w="419" w:type="dxa"/>
            <w:tcBorders>
              <w:left w:val="dotted" w:sz="4" w:space="0" w:color="auto"/>
              <w:bottom w:val="single" w:sz="4" w:space="0" w:color="auto"/>
            </w:tcBorders>
            <w:vAlign w:val="center"/>
          </w:tcPr>
          <w:p w:rsidR="00B457CE" w:rsidRPr="00113519" w:rsidRDefault="00B457CE" w:rsidP="00BD6673">
            <w:pPr>
              <w:jc w:val="center"/>
              <w:rPr>
                <w:sz w:val="16"/>
              </w:rPr>
            </w:pPr>
            <w:r>
              <w:rPr>
                <w:sz w:val="16"/>
              </w:rPr>
              <w:t>-</w:t>
            </w:r>
          </w:p>
        </w:tc>
      </w:tr>
      <w:tr w:rsidR="00B457CE" w:rsidTr="00BD6673">
        <w:tc>
          <w:tcPr>
            <w:tcW w:w="0" w:type="auto"/>
          </w:tcPr>
          <w:p w:rsidR="00B457CE" w:rsidRDefault="00B457CE" w:rsidP="00056686">
            <w:pPr>
              <w:jc w:val="left"/>
              <w:rPr>
                <w:sz w:val="20"/>
              </w:rPr>
            </w:pPr>
            <w:r>
              <w:rPr>
                <w:sz w:val="20"/>
              </w:rPr>
              <w:t>M-</w:t>
            </w:r>
            <w:r w:rsidRPr="006F6CE7">
              <w:rPr>
                <w:sz w:val="20"/>
              </w:rPr>
              <w:t xml:space="preserve">IDSC </w:t>
            </w:r>
            <w:r>
              <w:rPr>
                <w:sz w:val="20"/>
              </w:rPr>
              <w:t xml:space="preserve">+ </w:t>
            </w:r>
          </w:p>
          <w:p w:rsidR="00B457CE" w:rsidRPr="006F6CE7" w:rsidRDefault="00B457CE" w:rsidP="00056686">
            <w:pPr>
              <w:jc w:val="left"/>
              <w:rPr>
                <w:sz w:val="20"/>
              </w:rPr>
            </w:pPr>
            <w:r>
              <w:rPr>
                <w:sz w:val="20"/>
              </w:rPr>
              <w:t xml:space="preserve"> </w:t>
            </w:r>
            <w:r w:rsidRPr="006F6CE7">
              <w:rPr>
                <w:sz w:val="20"/>
              </w:rPr>
              <w:t>k</w:t>
            </w:r>
            <w:r>
              <w:rPr>
                <w:sz w:val="20"/>
              </w:rPr>
              <w:t>-</w:t>
            </w:r>
            <w:proofErr w:type="spellStart"/>
            <w:r w:rsidRPr="006F6CE7">
              <w:rPr>
                <w:sz w:val="20"/>
              </w:rPr>
              <w:t>Means</w:t>
            </w:r>
            <w:proofErr w:type="spellEnd"/>
          </w:p>
        </w:tc>
        <w:tc>
          <w:tcPr>
            <w:tcW w:w="0" w:type="auto"/>
            <w:tcBorders>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3,8</w:t>
            </w:r>
          </w:p>
        </w:tc>
        <w:tc>
          <w:tcPr>
            <w:tcW w:w="0" w:type="auto"/>
            <w:tcBorders>
              <w:left w:val="dotted" w:sz="4" w:space="0" w:color="auto"/>
            </w:tcBorders>
            <w:vAlign w:val="center"/>
          </w:tcPr>
          <w:p w:rsidR="00B457CE" w:rsidRPr="00113519" w:rsidRDefault="00B457CE" w:rsidP="00BD6673">
            <w:pPr>
              <w:jc w:val="center"/>
              <w:rPr>
                <w:sz w:val="16"/>
              </w:rPr>
            </w:pPr>
            <w:r w:rsidRPr="00113519">
              <w:rPr>
                <w:sz w:val="16"/>
              </w:rPr>
              <w:t>1,0</w:t>
            </w:r>
          </w:p>
        </w:tc>
        <w:tc>
          <w:tcPr>
            <w:tcW w:w="0" w:type="auto"/>
            <w:tcBorders>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9,3</w:t>
            </w:r>
          </w:p>
        </w:tc>
        <w:tc>
          <w:tcPr>
            <w:tcW w:w="0" w:type="auto"/>
            <w:tcBorders>
              <w:left w:val="dotted" w:sz="4" w:space="0" w:color="auto"/>
            </w:tcBorders>
            <w:vAlign w:val="center"/>
          </w:tcPr>
          <w:p w:rsidR="00B457CE" w:rsidRPr="00113519" w:rsidRDefault="00B457CE" w:rsidP="00BD6673">
            <w:pPr>
              <w:jc w:val="center"/>
              <w:rPr>
                <w:sz w:val="16"/>
              </w:rPr>
            </w:pPr>
            <w:r w:rsidRPr="00113519">
              <w:rPr>
                <w:sz w:val="16"/>
              </w:rPr>
              <w:t>1,1</w:t>
            </w:r>
          </w:p>
        </w:tc>
        <w:tc>
          <w:tcPr>
            <w:tcW w:w="0" w:type="auto"/>
            <w:tcBorders>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25,2</w:t>
            </w:r>
          </w:p>
        </w:tc>
        <w:tc>
          <w:tcPr>
            <w:tcW w:w="0" w:type="auto"/>
            <w:tcBorders>
              <w:left w:val="dotted" w:sz="4" w:space="0" w:color="auto"/>
            </w:tcBorders>
            <w:vAlign w:val="center"/>
          </w:tcPr>
          <w:p w:rsidR="00B457CE" w:rsidRPr="00113519" w:rsidRDefault="00B457CE" w:rsidP="00BD6673">
            <w:pPr>
              <w:jc w:val="center"/>
              <w:rPr>
                <w:sz w:val="16"/>
              </w:rPr>
            </w:pPr>
            <w:r w:rsidRPr="00113519">
              <w:rPr>
                <w:sz w:val="16"/>
              </w:rPr>
              <w:t>2,1</w:t>
            </w:r>
          </w:p>
        </w:tc>
        <w:tc>
          <w:tcPr>
            <w:tcW w:w="0" w:type="auto"/>
            <w:tcBorders>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36,8</w:t>
            </w:r>
          </w:p>
        </w:tc>
        <w:tc>
          <w:tcPr>
            <w:tcW w:w="0" w:type="auto"/>
            <w:tcBorders>
              <w:left w:val="dotted" w:sz="4" w:space="0" w:color="auto"/>
            </w:tcBorders>
            <w:vAlign w:val="center"/>
          </w:tcPr>
          <w:p w:rsidR="00B457CE" w:rsidRPr="00113519" w:rsidRDefault="00B457CE" w:rsidP="00BD6673">
            <w:pPr>
              <w:jc w:val="center"/>
              <w:rPr>
                <w:sz w:val="16"/>
              </w:rPr>
            </w:pPr>
            <w:r w:rsidRPr="00113519">
              <w:rPr>
                <w:sz w:val="16"/>
              </w:rPr>
              <w:t>2,2</w:t>
            </w:r>
          </w:p>
        </w:tc>
        <w:tc>
          <w:tcPr>
            <w:tcW w:w="0" w:type="auto"/>
            <w:tcBorders>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56,8</w:t>
            </w:r>
          </w:p>
        </w:tc>
        <w:tc>
          <w:tcPr>
            <w:tcW w:w="0" w:type="auto"/>
            <w:tcBorders>
              <w:left w:val="dotted" w:sz="4" w:space="0" w:color="auto"/>
            </w:tcBorders>
            <w:vAlign w:val="center"/>
          </w:tcPr>
          <w:p w:rsidR="00B457CE" w:rsidRPr="00113519" w:rsidRDefault="00B457CE" w:rsidP="00BD6673">
            <w:pPr>
              <w:jc w:val="center"/>
              <w:rPr>
                <w:sz w:val="16"/>
              </w:rPr>
            </w:pPr>
            <w:r w:rsidRPr="00113519">
              <w:rPr>
                <w:sz w:val="16"/>
              </w:rPr>
              <w:t>2,4</w:t>
            </w:r>
          </w:p>
        </w:tc>
        <w:tc>
          <w:tcPr>
            <w:tcW w:w="0" w:type="auto"/>
            <w:tcBorders>
              <w:left w:val="dotted" w:sz="4" w:space="0" w:color="auto"/>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76,0</w:t>
            </w:r>
          </w:p>
        </w:tc>
        <w:tc>
          <w:tcPr>
            <w:tcW w:w="0" w:type="auto"/>
            <w:tcBorders>
              <w:left w:val="dotted" w:sz="4" w:space="0" w:color="auto"/>
            </w:tcBorders>
            <w:vAlign w:val="center"/>
          </w:tcPr>
          <w:p w:rsidR="00B457CE" w:rsidRPr="00113519" w:rsidRDefault="00B457CE" w:rsidP="00BD6673">
            <w:pPr>
              <w:jc w:val="center"/>
              <w:rPr>
                <w:sz w:val="16"/>
              </w:rPr>
            </w:pPr>
            <w:r>
              <w:rPr>
                <w:sz w:val="16"/>
              </w:rPr>
              <w:t>2,4</w:t>
            </w:r>
          </w:p>
        </w:tc>
        <w:tc>
          <w:tcPr>
            <w:tcW w:w="0" w:type="auto"/>
            <w:tcBorders>
              <w:left w:val="dotted" w:sz="4" w:space="0" w:color="auto"/>
              <w:right w:val="dotted" w:sz="4" w:space="0" w:color="auto"/>
            </w:tcBorders>
            <w:shd w:val="clear" w:color="auto" w:fill="F2F2F2" w:themeFill="background1" w:themeFillShade="F2"/>
            <w:vAlign w:val="center"/>
          </w:tcPr>
          <w:p w:rsidR="00B457CE" w:rsidRPr="008B4426" w:rsidRDefault="00B457CE" w:rsidP="00BD6673">
            <w:pPr>
              <w:jc w:val="center"/>
              <w:rPr>
                <w:b/>
                <w:sz w:val="16"/>
              </w:rPr>
            </w:pPr>
            <w:r w:rsidRPr="008B4426">
              <w:rPr>
                <w:b/>
                <w:sz w:val="16"/>
              </w:rPr>
              <w:t>131,3</w:t>
            </w:r>
          </w:p>
        </w:tc>
        <w:tc>
          <w:tcPr>
            <w:tcW w:w="419" w:type="dxa"/>
            <w:tcBorders>
              <w:left w:val="dotted" w:sz="4" w:space="0" w:color="auto"/>
            </w:tcBorders>
            <w:vAlign w:val="center"/>
          </w:tcPr>
          <w:p w:rsidR="00B457CE" w:rsidRPr="00113519" w:rsidRDefault="00B457CE" w:rsidP="00BD6673">
            <w:pPr>
              <w:jc w:val="center"/>
              <w:rPr>
                <w:sz w:val="16"/>
              </w:rPr>
            </w:pPr>
            <w:r>
              <w:rPr>
                <w:sz w:val="16"/>
              </w:rPr>
              <w:t>2,6</w:t>
            </w:r>
          </w:p>
        </w:tc>
      </w:tr>
    </w:tbl>
    <w:p w:rsidR="00980FF2" w:rsidRDefault="002F46B8" w:rsidP="007B5CAE">
      <w:pPr>
        <w:pStyle w:val="Beschriftung"/>
        <w:jc w:val="left"/>
      </w:pPr>
      <w:bookmarkStart w:id="181" w:name="_Ref476711079"/>
      <w:bookmarkStart w:id="182" w:name="_Toc476722536"/>
      <w:r>
        <w:t xml:space="preserve">Tabelle </w:t>
      </w:r>
      <w:r w:rsidR="00C216BB">
        <w:fldChar w:fldCharType="begin"/>
      </w:r>
      <w:r w:rsidR="00C216BB">
        <w:instrText xml:space="preserve"> SEQ Tabelle \* ARABIC </w:instrText>
      </w:r>
      <w:r w:rsidR="00C216BB">
        <w:fldChar w:fldCharType="separate"/>
      </w:r>
      <w:r w:rsidR="004271A8">
        <w:rPr>
          <w:noProof/>
        </w:rPr>
        <w:t>3</w:t>
      </w:r>
      <w:r w:rsidR="00C216BB">
        <w:rPr>
          <w:noProof/>
        </w:rPr>
        <w:fldChar w:fldCharType="end"/>
      </w:r>
      <w:bookmarkEnd w:id="181"/>
      <w:r>
        <w:t xml:space="preserve"> - Laufzeiten</w:t>
      </w:r>
      <w:r w:rsidR="00BD6673">
        <w:t xml:space="preserve"> (</w:t>
      </w:r>
      <w:r w:rsidR="00CC746E">
        <w:t>in S</w:t>
      </w:r>
      <w:r w:rsidR="008931A6">
        <w:t>ek</w:t>
      </w:r>
      <w:r w:rsidR="00CC746E">
        <w:t>.</w:t>
      </w:r>
      <w:r w:rsidR="00BD6673">
        <w:t>)</w:t>
      </w:r>
      <w:r>
        <w:t xml:space="preserve"> von </w:t>
      </w:r>
      <w:r w:rsidR="00C1074C">
        <w:t>Lernphase</w:t>
      </w:r>
      <w:r w:rsidR="007B5CAE">
        <w:t xml:space="preserve"> L</w:t>
      </w:r>
      <w:r w:rsidR="00536D3D">
        <w:t xml:space="preserve"> (hellgrau)</w:t>
      </w:r>
      <w:r>
        <w:t xml:space="preserve"> und Transformation</w:t>
      </w:r>
      <w:r w:rsidR="007B5CAE">
        <w:t>sphase T</w:t>
      </w:r>
      <w:r w:rsidR="00536D3D">
        <w:t xml:space="preserve"> (weiß)</w:t>
      </w:r>
      <w:r>
        <w:t xml:space="preserve"> </w:t>
      </w:r>
      <w:r w:rsidR="007B5CAE">
        <w:t xml:space="preserve"> </w:t>
      </w:r>
      <w:r w:rsidR="004E4E17">
        <w:t>mit</w:t>
      </w:r>
      <w:r w:rsidR="007B5CAE">
        <w:t xml:space="preserve"> verschi</w:t>
      </w:r>
      <w:r w:rsidR="007B5CAE">
        <w:t>e</w:t>
      </w:r>
      <w:r w:rsidR="007B5CAE">
        <w:t>denen</w:t>
      </w:r>
      <w:r>
        <w:t xml:space="preserve"> Feature / </w:t>
      </w:r>
      <w:r w:rsidR="00EC5C48">
        <w:t>Codebuch</w:t>
      </w:r>
      <w:r>
        <w:t>-Kombinationen</w:t>
      </w:r>
      <w:r w:rsidR="004E4E17">
        <w:t xml:space="preserve"> bei </w:t>
      </w:r>
      <w:r w:rsidR="00583E8B">
        <w:t xml:space="preserve">steigender Zahl an Wörtern je </w:t>
      </w:r>
      <w:proofErr w:type="spellStart"/>
      <w:r w:rsidR="00583E8B">
        <w:t>Codebuch</w:t>
      </w:r>
      <w:proofErr w:type="spellEnd"/>
      <w:r w:rsidR="008B4426">
        <w:t>,</w:t>
      </w:r>
      <w:r w:rsidR="007B5CAE">
        <w:t xml:space="preserve"> </w:t>
      </w:r>
      <w:r w:rsidR="008B4426">
        <w:t xml:space="preserve">die Hauptlasten der Berechnung in </w:t>
      </w:r>
      <w:r w:rsidR="008018CC">
        <w:t>jedem</w:t>
      </w:r>
      <w:r w:rsidR="008B4426">
        <w:t xml:space="preserve"> </w:t>
      </w:r>
      <w:r w:rsidR="005904DB">
        <w:t>Lern</w:t>
      </w:r>
      <w:r w:rsidR="008B4426">
        <w:t>-</w:t>
      </w:r>
      <w:r w:rsidR="002B6BBF">
        <w:t xml:space="preserve"> </w:t>
      </w:r>
      <w:r w:rsidR="008B4426">
        <w:t>/</w:t>
      </w:r>
      <w:r w:rsidR="002B6BBF">
        <w:t xml:space="preserve"> </w:t>
      </w:r>
      <w:r w:rsidR="00AB73F3">
        <w:t>Transformationszyklus</w:t>
      </w:r>
      <w:r w:rsidR="00D332E9">
        <w:t xml:space="preserve"> sind hervorgehoben</w:t>
      </w:r>
      <w:bookmarkEnd w:id="182"/>
    </w:p>
    <w:p w:rsidR="00017625" w:rsidRDefault="00916532" w:rsidP="00F71CA1">
      <w:r>
        <w:t>Das Training</w:t>
      </w:r>
      <w:r w:rsidR="00397DCA">
        <w:t xml:space="preserve"> des k-</w:t>
      </w:r>
      <w:proofErr w:type="spellStart"/>
      <w:r w:rsidR="00397DCA">
        <w:t>Means</w:t>
      </w:r>
      <w:proofErr w:type="spellEnd"/>
      <w:r w:rsidR="00397DCA">
        <w:t xml:space="preserve">-Codebuchs mit 1002 Wörtern wurde im Fall von </w:t>
      </w:r>
      <w:r w:rsidR="00811454">
        <w:t>SIFT</w:t>
      </w:r>
      <w:r w:rsidR="00397DCA">
        <w:t xml:space="preserve"> und </w:t>
      </w:r>
      <w:r w:rsidR="00811454">
        <w:t>SURF</w:t>
      </w:r>
      <w:r w:rsidR="00397DCA">
        <w:t xml:space="preserve"> nach jeweils ca. 45 Minuten vorzeitig abgebrochen, da Laufzeit</w:t>
      </w:r>
      <w:r w:rsidR="00687460">
        <w:t xml:space="preserve">en dieser </w:t>
      </w:r>
      <w:r w:rsidR="00D71E75">
        <w:t xml:space="preserve">Größenordnung </w:t>
      </w:r>
      <w:r w:rsidR="00397DCA">
        <w:t xml:space="preserve"> </w:t>
      </w:r>
      <w:r w:rsidR="00687460">
        <w:t xml:space="preserve">für eine effiziente Evaluation </w:t>
      </w:r>
      <w:r w:rsidR="00397DCA">
        <w:t xml:space="preserve">nicht mehr praktikabel </w:t>
      </w:r>
      <w:r w:rsidR="009806A5">
        <w:t>sind</w:t>
      </w:r>
      <w:r w:rsidR="00397DCA">
        <w:t>.</w:t>
      </w:r>
      <w:r w:rsidR="00017625">
        <w:t xml:space="preserve"> </w:t>
      </w:r>
    </w:p>
    <w:p w:rsidR="00437658" w:rsidRDefault="00F32BF5" w:rsidP="00437658">
      <w:pPr>
        <w:rPr>
          <w:color w:val="FF0000"/>
        </w:rPr>
      </w:pPr>
      <w:r>
        <w:t xml:space="preserve">Mit steigender </w:t>
      </w:r>
      <w:proofErr w:type="spellStart"/>
      <w:r>
        <w:t>Histogrammlänge</w:t>
      </w:r>
      <w:proofErr w:type="spellEnd"/>
      <w:r>
        <w:t xml:space="preserve"> steigt auch der Speicherbedarf der Features an. In den nachfolgenden Tests wird als Kompromiss zwischen Speicherbedarf</w:t>
      </w:r>
      <w:r w:rsidR="007E6B99">
        <w:t>, Laufzeit</w:t>
      </w:r>
      <w:r>
        <w:t xml:space="preserve"> und </w:t>
      </w:r>
      <w:r w:rsidR="00F1611F">
        <w:t>Genaui</w:t>
      </w:r>
      <w:r w:rsidR="00F1611F">
        <w:t>g</w:t>
      </w:r>
      <w:r w:rsidR="00F1611F">
        <w:t>keit</w:t>
      </w:r>
      <w:r>
        <w:t xml:space="preserve"> ein</w:t>
      </w:r>
      <w:r w:rsidR="001662AA">
        <w:t>e</w:t>
      </w:r>
      <w:r>
        <w:t xml:space="preserve"> </w:t>
      </w:r>
      <w:r w:rsidR="00313E12">
        <w:t xml:space="preserve">Länge </w:t>
      </w:r>
      <w:r>
        <w:t>von 300 für die</w:t>
      </w:r>
      <w:r w:rsidR="00003C28">
        <w:t xml:space="preserve"> Zahl der Wörter und somit die</w:t>
      </w:r>
      <w:r w:rsidR="001662AA">
        <w:t xml:space="preserve"> </w:t>
      </w:r>
      <w:r w:rsidR="00FB0A66">
        <w:t>in</w:t>
      </w:r>
      <w:r w:rsidR="001662AA">
        <w:t xml:space="preserve"> der Transformation </w:t>
      </w:r>
      <w:r w:rsidR="00FB0A66">
        <w:t>zu bildenden</w:t>
      </w:r>
      <w:r>
        <w:t xml:space="preserve"> Histogramm</w:t>
      </w:r>
      <w:r w:rsidR="0029091D">
        <w:t>e</w:t>
      </w:r>
      <w:r>
        <w:t xml:space="preserve"> gewählt. Der </w:t>
      </w:r>
      <w:r w:rsidR="00437658">
        <w:t xml:space="preserve">gleiche </w:t>
      </w:r>
      <w:r>
        <w:t xml:space="preserve">Wert wird für alle ungeordneten Features </w:t>
      </w:r>
      <w:r w:rsidR="00303D24">
        <w:t xml:space="preserve">gesetzt, um </w:t>
      </w:r>
      <w:r w:rsidR="00EC06EA">
        <w:t>die</w:t>
      </w:r>
      <w:r w:rsidR="00303D24">
        <w:t xml:space="preserve"> deskriptive Leistung </w:t>
      </w:r>
      <w:r w:rsidR="00EC06EA">
        <w:t xml:space="preserve">bei gleichen Vorbedingungen </w:t>
      </w:r>
      <w:r w:rsidR="00D03A12">
        <w:t>evaluieren</w:t>
      </w:r>
      <w:r w:rsidR="00303D24">
        <w:t xml:space="preserve"> zu können.</w:t>
      </w:r>
      <w:r w:rsidR="00437658" w:rsidRPr="00437658">
        <w:rPr>
          <w:color w:val="FF0000"/>
        </w:rPr>
        <w:t xml:space="preserve"> </w:t>
      </w:r>
    </w:p>
    <w:p w:rsidR="00CA6B10" w:rsidRPr="00CA6B10" w:rsidRDefault="00CA6B10" w:rsidP="00437658">
      <w:r w:rsidRPr="00CA6B10">
        <w:t xml:space="preserve">Aufgrund der </w:t>
      </w:r>
      <w:r>
        <w:t xml:space="preserve">aus </w:t>
      </w:r>
      <w:r>
        <w:fldChar w:fldCharType="begin"/>
      </w:r>
      <w:r>
        <w:instrText xml:space="preserve"> REF _Ref476711077 \h </w:instrText>
      </w:r>
      <w:r>
        <w:fldChar w:fldCharType="separate"/>
      </w:r>
      <w:r w:rsidR="007533F1">
        <w:t xml:space="preserve">Tabelle </w:t>
      </w:r>
      <w:r w:rsidR="007533F1">
        <w:rPr>
          <w:noProof/>
        </w:rPr>
        <w:t>2</w:t>
      </w:r>
      <w:r>
        <w:fldChar w:fldCharType="end"/>
      </w:r>
      <w:r>
        <w:t xml:space="preserve"> und </w:t>
      </w:r>
      <w:r>
        <w:fldChar w:fldCharType="begin"/>
      </w:r>
      <w:r>
        <w:instrText xml:space="preserve"> REF _Ref476711079 \h </w:instrText>
      </w:r>
      <w:r>
        <w:fldChar w:fldCharType="separate"/>
      </w:r>
      <w:r w:rsidR="007533F1">
        <w:t xml:space="preserve">Tabelle </w:t>
      </w:r>
      <w:r w:rsidR="007533F1">
        <w:rPr>
          <w:noProof/>
        </w:rPr>
        <w:t>3</w:t>
      </w:r>
      <w:r>
        <w:fldChar w:fldCharType="end"/>
      </w:r>
      <w:r w:rsidR="00670DA7">
        <w:t xml:space="preserve"> hervorgehenden </w:t>
      </w:r>
      <w:r w:rsidRPr="00CA6B10">
        <w:t>schlechte</w:t>
      </w:r>
      <w:r w:rsidR="00532B3C">
        <w:t>re</w:t>
      </w:r>
      <w:r w:rsidRPr="00CA6B10">
        <w:t xml:space="preserve">n Performanz des </w:t>
      </w:r>
      <w:proofErr w:type="spellStart"/>
      <w:r w:rsidRPr="00CA6B10">
        <w:t>Diction</w:t>
      </w:r>
      <w:r w:rsidRPr="00CA6B10">
        <w:t>a</w:t>
      </w:r>
      <w:r w:rsidRPr="00CA6B10">
        <w:t>ry</w:t>
      </w:r>
      <w:proofErr w:type="spellEnd"/>
      <w:r w:rsidRPr="00CA6B10">
        <w:t xml:space="preserve"> Learning in Bezug auf Laufzeit und Erkennungsrate, wird nachfolgend nur k-</w:t>
      </w:r>
      <w:proofErr w:type="spellStart"/>
      <w:r w:rsidRPr="00CA6B10">
        <w:t>Means</w:t>
      </w:r>
      <w:proofErr w:type="spellEnd"/>
      <w:r w:rsidRPr="00CA6B10">
        <w:t xml:space="preserve"> als </w:t>
      </w:r>
      <w:proofErr w:type="spellStart"/>
      <w:r w:rsidRPr="00CA6B10">
        <w:t>Codebuch</w:t>
      </w:r>
      <w:proofErr w:type="spellEnd"/>
      <w:r w:rsidRPr="00CA6B10">
        <w:t xml:space="preserve"> verwendet.</w:t>
      </w:r>
    </w:p>
    <w:p w:rsidR="00B63FF7" w:rsidRDefault="00C04EBA" w:rsidP="00B63FF7">
      <w:pPr>
        <w:pStyle w:val="berschrift2"/>
        <w:numPr>
          <w:ilvl w:val="1"/>
          <w:numId w:val="1"/>
        </w:numPr>
      </w:pPr>
      <w:bookmarkStart w:id="183" w:name="_Toc476722457"/>
      <w:r>
        <w:t xml:space="preserve">Optimierung des </w:t>
      </w:r>
      <w:proofErr w:type="spellStart"/>
      <w:r>
        <w:t>Klassifizierers</w:t>
      </w:r>
      <w:bookmarkEnd w:id="183"/>
      <w:proofErr w:type="spellEnd"/>
    </w:p>
    <w:p w:rsidR="00213369" w:rsidRDefault="00C779E0" w:rsidP="00673765">
      <w:pPr>
        <w:pStyle w:val="berschrift3"/>
        <w:numPr>
          <w:ilvl w:val="2"/>
          <w:numId w:val="1"/>
        </w:numPr>
        <w:jc w:val="left"/>
      </w:pPr>
      <w:bookmarkStart w:id="184" w:name="_Toc476722458"/>
      <w:r>
        <w:t xml:space="preserve">Vermeidung von </w:t>
      </w:r>
      <w:r w:rsidR="00213369">
        <w:t>Überanpassung</w:t>
      </w:r>
      <w:bookmarkEnd w:id="184"/>
      <w:r w:rsidR="00213369">
        <w:t xml:space="preserve"> </w:t>
      </w:r>
    </w:p>
    <w:p w:rsidR="00452FC6" w:rsidRDefault="00837DFC" w:rsidP="00FD2F2D">
      <w:r>
        <w:t xml:space="preserve">Die </w:t>
      </w:r>
      <w:proofErr w:type="spellStart"/>
      <w:r w:rsidR="006076BF">
        <w:t>Multilayer</w:t>
      </w:r>
      <w:proofErr w:type="spellEnd"/>
      <w:r w:rsidR="006076BF">
        <w:t xml:space="preserve"> </w:t>
      </w:r>
      <w:proofErr w:type="spellStart"/>
      <w:r w:rsidR="006076BF">
        <w:t>Perceptron</w:t>
      </w:r>
      <w:r>
        <w:t>s</w:t>
      </w:r>
      <w:proofErr w:type="spellEnd"/>
      <w:r>
        <w:t xml:space="preserve"> werden mit </w:t>
      </w:r>
      <w:r w:rsidR="00CB33A5">
        <w:t>aus dem eigenen Datensatz extrahierte</w:t>
      </w:r>
      <w:r w:rsidR="00F536FD">
        <w:t>n</w:t>
      </w:r>
      <w:r w:rsidR="00CB33A5">
        <w:t xml:space="preserve"> </w:t>
      </w:r>
      <w:r w:rsidR="00B554A9">
        <w:t>M-IDSC-</w:t>
      </w:r>
      <w:r w:rsidR="004131ED">
        <w:t>Features</w:t>
      </w:r>
      <w:r w:rsidR="00CB33A5">
        <w:t xml:space="preserve"> </w:t>
      </w:r>
      <w:r w:rsidR="006F7DC2">
        <w:t>als Eingangsdaten auf eventuell auftretende Überanpassung</w:t>
      </w:r>
      <w:r w:rsidR="001966AD">
        <w:t>en</w:t>
      </w:r>
      <w:r w:rsidR="006F7DC2">
        <w:t xml:space="preserve"> geprüft</w:t>
      </w:r>
      <w:r w:rsidR="004131ED">
        <w:t>.</w:t>
      </w:r>
      <w:r w:rsidR="007D7D56">
        <w:t xml:space="preserve"> Der Datensatz wird </w:t>
      </w:r>
      <w:r w:rsidR="006F7DC2">
        <w:t>da</w:t>
      </w:r>
      <w:r w:rsidR="007D7D56">
        <w:t xml:space="preserve">für in einen Test- und einen Trainingsdatensatz in einem Verhältnis 33 zu </w:t>
      </w:r>
      <w:r w:rsidR="007D7D56">
        <w:lastRenderedPageBreak/>
        <w:t>67 get</w:t>
      </w:r>
      <w:r w:rsidR="00E12381">
        <w:t>e</w:t>
      </w:r>
      <w:r w:rsidR="007D7D56">
        <w:t>ilt.</w:t>
      </w:r>
      <w:r w:rsidR="00CB33A5">
        <w:t xml:space="preserve"> Der Testdatensatz dient </w:t>
      </w:r>
      <w:r w:rsidR="00F0034F">
        <w:t xml:space="preserve">der </w:t>
      </w:r>
      <w:r w:rsidR="00DF7C9B">
        <w:t>Validierung</w:t>
      </w:r>
      <w:r w:rsidR="00F0034F">
        <w:t xml:space="preserve"> der Ergebnisse des Trainings</w:t>
      </w:r>
      <w:r w:rsidR="00ED344C">
        <w:t xml:space="preserve"> des MLP</w:t>
      </w:r>
      <w:r w:rsidR="00F0034F">
        <w:t xml:space="preserve"> mit dem Trainingsdatensatz.</w:t>
      </w:r>
      <w:r w:rsidR="006F7DC2">
        <w:t xml:space="preserve"> </w:t>
      </w:r>
    </w:p>
    <w:p w:rsidR="0053068B" w:rsidRDefault="00FD2F2D" w:rsidP="00F06DDF">
      <w:pPr>
        <w:spacing w:after="0" w:line="240" w:lineRule="auto"/>
        <w:ind w:left="-284" w:right="-1419"/>
        <w:jc w:val="left"/>
      </w:pPr>
      <w:r>
        <w:rPr>
          <w:noProof/>
          <w:lang w:eastAsia="de-DE"/>
        </w:rPr>
        <mc:AlternateContent>
          <mc:Choice Requires="wps">
            <w:drawing>
              <wp:anchor distT="0" distB="0" distL="114300" distR="114300" simplePos="0" relativeHeight="251799551" behindDoc="0" locked="0" layoutInCell="1" allowOverlap="1" wp14:anchorId="6E30AA7C" wp14:editId="5C094E42">
                <wp:simplePos x="0" y="0"/>
                <wp:positionH relativeFrom="column">
                  <wp:posOffset>3061970</wp:posOffset>
                </wp:positionH>
                <wp:positionV relativeFrom="paragraph">
                  <wp:posOffset>109855</wp:posOffset>
                </wp:positionV>
                <wp:extent cx="1809750" cy="104775"/>
                <wp:effectExtent l="0" t="0" r="0" b="9525"/>
                <wp:wrapNone/>
                <wp:docPr id="461" name="Rechteck 461"/>
                <wp:cNvGraphicFramePr/>
                <a:graphic xmlns:a="http://schemas.openxmlformats.org/drawingml/2006/main">
                  <a:graphicData uri="http://schemas.microsoft.com/office/word/2010/wordprocessingShape">
                    <wps:wsp>
                      <wps:cNvSpPr/>
                      <wps:spPr>
                        <a:xfrm>
                          <a:off x="0" y="0"/>
                          <a:ext cx="1809750" cy="1047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461" o:spid="_x0000_s1026" style="position:absolute;margin-left:241.1pt;margin-top:8.65pt;width:142.5pt;height:8.25pt;z-index:2517995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" fillcolor="white [3212]" stroked="f" strokeweight="2pt"/>
            </w:pict>
          </mc:Fallback>
        </mc:AlternateContent>
      </w:r>
      <w:r w:rsidR="00FC4C85" w:rsidRPr="00B63FF7">
        <w:rPr>
          <w:noProof/>
          <w:lang w:eastAsia="de-DE"/>
        </w:rPr>
        <mc:AlternateContent>
          <mc:Choice Requires="wps">
            <w:drawing>
              <wp:anchor distT="0" distB="0" distL="114300" distR="114300" simplePos="0" relativeHeight="251819008" behindDoc="0" locked="0" layoutInCell="1" allowOverlap="1" wp14:anchorId="6C0C1383" wp14:editId="26558B1E">
                <wp:simplePos x="0" y="0"/>
                <wp:positionH relativeFrom="column">
                  <wp:posOffset>3252470</wp:posOffset>
                </wp:positionH>
                <wp:positionV relativeFrom="paragraph">
                  <wp:posOffset>24130</wp:posOffset>
                </wp:positionV>
                <wp:extent cx="1343025" cy="304800"/>
                <wp:effectExtent l="0" t="0" r="0" b="0"/>
                <wp:wrapNone/>
                <wp:docPr id="45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304800"/>
                        </a:xfrm>
                        <a:prstGeom prst="rect">
                          <a:avLst/>
                        </a:prstGeom>
                        <a:noFill/>
                        <a:ln w="9525">
                          <a:noFill/>
                          <a:miter lim="800000"/>
                          <a:headEnd/>
                          <a:tailEnd/>
                        </a:ln>
                      </wps:spPr>
                      <wps:txbx>
                        <w:txbxContent>
                          <w:p w:rsidR="00156888" w:rsidRPr="006076BF" w:rsidRDefault="00156888" w:rsidP="006076BF">
                            <w:pPr>
                              <w:jc w:val="center"/>
                              <w:rPr>
                                <w:sz w:val="18"/>
                              </w:rPr>
                            </w:pPr>
                            <w:r w:rsidRPr="006076BF">
                              <w:rPr>
                                <w:sz w:val="18"/>
                              </w:rPr>
                              <w:t>Einfaches MLP</w:t>
                            </w:r>
                            <w:r>
                              <w:rPr>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1" type="#_x0000_t202" style="position:absolute;left:0;text-align:left;margin-left:256.1pt;margin-top:1.9pt;width:105.75pt;height:24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" filled="f" stroked="f">
                <v:textbox>
                  <w:txbxContent>
                    <w:p w:rsidR="00156888" w:rsidRPr="006076BF" w:rsidRDefault="00156888" w:rsidP="006076BF">
                      <w:pPr>
                        <w:jc w:val="center"/>
                        <w:rPr>
                          <w:sz w:val="18"/>
                        </w:rPr>
                      </w:pPr>
                      <w:r w:rsidRPr="006076BF">
                        <w:rPr>
                          <w:sz w:val="18"/>
                        </w:rPr>
                        <w:t>Einfaches MLP</w:t>
                      </w:r>
                      <w:r>
                        <w:rPr>
                          <w:sz w:val="18"/>
                        </w:rPr>
                        <w:t xml:space="preserve"> </w:t>
                      </w:r>
                    </w:p>
                  </w:txbxContent>
                </v:textbox>
              </v:shape>
            </w:pict>
          </mc:Fallback>
        </mc:AlternateContent>
      </w:r>
      <w:r w:rsidR="00FC4C85" w:rsidRPr="00B63FF7">
        <w:rPr>
          <w:noProof/>
          <w:lang w:eastAsia="de-DE"/>
        </w:rPr>
        <mc:AlternateContent>
          <mc:Choice Requires="wps">
            <w:drawing>
              <wp:anchor distT="0" distB="0" distL="114300" distR="114300" simplePos="0" relativeHeight="251805696" behindDoc="0" locked="0" layoutInCell="1" allowOverlap="1" wp14:anchorId="3AC6C169" wp14:editId="75F6A5DE">
                <wp:simplePos x="0" y="0"/>
                <wp:positionH relativeFrom="column">
                  <wp:posOffset>356870</wp:posOffset>
                </wp:positionH>
                <wp:positionV relativeFrom="paragraph">
                  <wp:posOffset>40640</wp:posOffset>
                </wp:positionV>
                <wp:extent cx="1802130" cy="304800"/>
                <wp:effectExtent l="0" t="0" r="0" b="0"/>
                <wp:wrapNone/>
                <wp:docPr id="46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2130" cy="304800"/>
                        </a:xfrm>
                        <a:prstGeom prst="rect">
                          <a:avLst/>
                        </a:prstGeom>
                        <a:noFill/>
                        <a:ln w="9525">
                          <a:noFill/>
                          <a:miter lim="800000"/>
                          <a:headEnd/>
                          <a:tailEnd/>
                        </a:ln>
                      </wps:spPr>
                      <wps:txbx>
                        <w:txbxContent>
                          <w:p w:rsidR="00156888" w:rsidRPr="006076BF" w:rsidRDefault="00156888" w:rsidP="006076BF">
                            <w:pPr>
                              <w:jc w:val="center"/>
                              <w:rPr>
                                <w:sz w:val="18"/>
                              </w:rPr>
                            </w:pPr>
                            <w:r w:rsidRPr="006076BF">
                              <w:rPr>
                                <w:sz w:val="18"/>
                              </w:rPr>
                              <w:t>Einfaches MLP</w:t>
                            </w:r>
                            <w:r>
                              <w:rPr>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2" type="#_x0000_t202" style="position:absolute;left:0;text-align:left;margin-left:28.1pt;margin-top:3.2pt;width:141.9pt;height:24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" filled="f" stroked="f">
                <v:textbox>
                  <w:txbxContent>
                    <w:p w:rsidR="00156888" w:rsidRPr="006076BF" w:rsidRDefault="00156888" w:rsidP="006076BF">
                      <w:pPr>
                        <w:jc w:val="center"/>
                        <w:rPr>
                          <w:sz w:val="18"/>
                        </w:rPr>
                      </w:pPr>
                      <w:r w:rsidRPr="006076BF">
                        <w:rPr>
                          <w:sz w:val="18"/>
                        </w:rPr>
                        <w:t>Einfaches MLP</w:t>
                      </w:r>
                      <w:r>
                        <w:rPr>
                          <w:sz w:val="18"/>
                        </w:rPr>
                        <w:t xml:space="preserve"> </w:t>
                      </w:r>
                    </w:p>
                  </w:txbxContent>
                </v:textbox>
              </v:shape>
            </w:pict>
          </mc:Fallback>
        </mc:AlternateContent>
      </w:r>
      <w:r w:rsidR="00FC4C85" w:rsidRPr="00B63FF7">
        <w:rPr>
          <w:noProof/>
          <w:lang w:eastAsia="de-DE"/>
        </w:rPr>
        <mc:AlternateContent>
          <mc:Choice Requires="wps">
            <w:drawing>
              <wp:anchor distT="0" distB="0" distL="114300" distR="114300" simplePos="0" relativeHeight="251804672" behindDoc="0" locked="0" layoutInCell="1" allowOverlap="1" wp14:anchorId="124635DB" wp14:editId="2A8CBDF2">
                <wp:simplePos x="0" y="0"/>
                <wp:positionH relativeFrom="column">
                  <wp:posOffset>261620</wp:posOffset>
                </wp:positionH>
                <wp:positionV relativeFrom="paragraph">
                  <wp:posOffset>33655</wp:posOffset>
                </wp:positionV>
                <wp:extent cx="2400300" cy="200025"/>
                <wp:effectExtent l="0" t="0" r="0" b="9525"/>
                <wp:wrapNone/>
                <wp:docPr id="463" name="Rechteck 463"/>
                <wp:cNvGraphicFramePr/>
                <a:graphic xmlns:a="http://schemas.openxmlformats.org/drawingml/2006/main">
                  <a:graphicData uri="http://schemas.microsoft.com/office/word/2010/wordprocessingShape">
                    <wps:wsp>
                      <wps:cNvSpPr/>
                      <wps:spPr>
                        <a:xfrm>
                          <a:off x="0" y="0"/>
                          <a:ext cx="2400300" cy="2000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463" o:spid="_x0000_s1026" style="position:absolute;margin-left:20.6pt;margin-top:2.65pt;width:189pt;height:15.7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" fillcolor="white [3212]" stroked="f" strokeweight="2pt"/>
            </w:pict>
          </mc:Fallback>
        </mc:AlternateContent>
      </w:r>
      <w:r w:rsidR="0098368B">
        <w:pict>
          <v:shape id="_x0000_i1026" type="#_x0000_t75" style="width:217.05pt;height:178.4pt">
            <v:imagedata r:id="rId108" o:title="simplemlp" cropleft="2096f" cropright="4001f"/>
          </v:shape>
        </w:pict>
      </w:r>
      <w:r w:rsidR="00B63FF7">
        <w:rPr>
          <w:noProof/>
          <w:lang w:eastAsia="de-DE"/>
        </w:rPr>
        <w:drawing>
          <wp:inline distT="0" distB="0" distL="0" distR="0" wp14:anchorId="745FA6E8" wp14:editId="149302C0">
            <wp:extent cx="2716306" cy="2286000"/>
            <wp:effectExtent l="0" t="0" r="8255" b="0"/>
            <wp:docPr id="462" name="Grafik 462" descr="simplemlp lo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simplemlp loss"/>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4880" r="6473"/>
                    <a:stretch/>
                  </pic:blipFill>
                  <pic:spPr bwMode="auto">
                    <a:xfrm>
                      <a:off x="0" y="0"/>
                      <a:ext cx="2717583" cy="2287075"/>
                    </a:xfrm>
                    <a:prstGeom prst="rect">
                      <a:avLst/>
                    </a:prstGeom>
                    <a:noFill/>
                    <a:ln>
                      <a:noFill/>
                    </a:ln>
                    <a:extLst>
                      <a:ext uri="{53640926-AAD7-44D8-BBD7-CCE9431645EC}">
                        <a14:shadowObscured xmlns:a14="http://schemas.microsoft.com/office/drawing/2010/main"/>
                      </a:ext>
                    </a:extLst>
                  </pic:spPr>
                </pic:pic>
              </a:graphicData>
            </a:graphic>
          </wp:inline>
        </w:drawing>
      </w:r>
    </w:p>
    <w:p w:rsidR="008F42F5" w:rsidRDefault="008F42F5" w:rsidP="008F42F5">
      <w:pPr>
        <w:pStyle w:val="Beschriftung"/>
      </w:pPr>
      <w:bookmarkStart w:id="185" w:name="_Ref476639856"/>
      <w:bookmarkStart w:id="186" w:name="_Toc476722526"/>
      <w:r>
        <w:t xml:space="preserve">Abbildung </w:t>
      </w:r>
      <w:r w:rsidR="00C216BB">
        <w:fldChar w:fldCharType="begin"/>
      </w:r>
      <w:r w:rsidR="00C216BB">
        <w:instrText xml:space="preserve"> SEQ Abbildung \* ARABIC </w:instrText>
      </w:r>
      <w:r w:rsidR="00C216BB">
        <w:fldChar w:fldCharType="separate"/>
      </w:r>
      <w:r w:rsidR="007533F1">
        <w:rPr>
          <w:noProof/>
        </w:rPr>
        <w:t>48</w:t>
      </w:r>
      <w:r w:rsidR="00C216BB">
        <w:rPr>
          <w:noProof/>
        </w:rPr>
        <w:fldChar w:fldCharType="end"/>
      </w:r>
      <w:bookmarkEnd w:id="185"/>
      <w:r>
        <w:t xml:space="preserve"> - </w:t>
      </w:r>
      <w:r w:rsidR="00CF31A7">
        <w:t>Validierung</w:t>
      </w:r>
      <w:r>
        <w:t xml:space="preserve"> </w:t>
      </w:r>
      <w:r w:rsidR="007D7D56">
        <w:t xml:space="preserve">von Trainings- und Testgenauigkeit </w:t>
      </w:r>
      <w:r w:rsidR="00E664F0">
        <w:t>links und Train</w:t>
      </w:r>
      <w:r w:rsidR="00F06DDF">
        <w:t>in</w:t>
      </w:r>
      <w:r w:rsidR="00E664F0">
        <w:t>gs- und Testverlust rechts</w:t>
      </w:r>
      <w:r w:rsidR="00840499">
        <w:t xml:space="preserve"> mit einem einfachen MLP</w:t>
      </w:r>
      <w:r w:rsidR="00F237C0">
        <w:t xml:space="preserve"> </w:t>
      </w:r>
      <w:r w:rsidR="000134C5">
        <w:t xml:space="preserve">mit einer versteckten Schicht mit </w:t>
      </w:r>
      <w:r w:rsidR="00F237C0">
        <w:t>10 Neuronen</w:t>
      </w:r>
      <w:r w:rsidR="00790464">
        <w:t xml:space="preserve"> (Plot mit </w:t>
      </w:r>
      <w:proofErr w:type="spellStart"/>
      <w:r w:rsidR="00790464">
        <w:t>Matplotlib</w:t>
      </w:r>
      <w:proofErr w:type="spellEnd"/>
      <w:r w:rsidR="00790464">
        <w:t>)</w:t>
      </w:r>
      <w:bookmarkEnd w:id="186"/>
    </w:p>
    <w:p w:rsidR="00780442" w:rsidRDefault="00F47EF3" w:rsidP="00905B1C">
      <w:pPr>
        <w:ind w:right="-2"/>
      </w:pPr>
      <w:r>
        <w:t xml:space="preserve">Das einfache MLP mit einer versteckten Schicht </w:t>
      </w:r>
      <w:r w:rsidR="00FC4C85">
        <w:t xml:space="preserve">mit 10 Neuronen </w:t>
      </w:r>
      <w:r>
        <w:t>zeigt</w:t>
      </w:r>
      <w:r w:rsidR="008F42F5">
        <w:t xml:space="preserve"> </w:t>
      </w:r>
      <w:r w:rsidR="00FC4C85">
        <w:t>eine schnelle Konvergenz. Nach ca. 70 Epochen wird</w:t>
      </w:r>
      <w:r w:rsidR="0092753D">
        <w:t xml:space="preserve"> bereits</w:t>
      </w:r>
      <w:r w:rsidR="00FC4C85">
        <w:t xml:space="preserve"> das Plateau in der Genauigkeit der Validi</w:t>
      </w:r>
      <w:r w:rsidR="00FC4C85">
        <w:t>e</w:t>
      </w:r>
      <w:r w:rsidR="00FC4C85">
        <w:t>rung erreicht</w:t>
      </w:r>
      <w:r w:rsidR="0042287F">
        <w:t xml:space="preserve">, wie in </w:t>
      </w:r>
      <w:r w:rsidR="00CB33A5">
        <w:fldChar w:fldCharType="begin"/>
      </w:r>
      <w:r w:rsidR="00CB33A5">
        <w:instrText xml:space="preserve"> REF _Ref476639856 \h </w:instrText>
      </w:r>
      <w:r w:rsidR="00CB33A5">
        <w:fldChar w:fldCharType="separate"/>
      </w:r>
      <w:r w:rsidR="007533F1">
        <w:t xml:space="preserve">Abbildung </w:t>
      </w:r>
      <w:r w:rsidR="007533F1">
        <w:rPr>
          <w:noProof/>
        </w:rPr>
        <w:t>48</w:t>
      </w:r>
      <w:r w:rsidR="00CB33A5">
        <w:fldChar w:fldCharType="end"/>
      </w:r>
      <w:r w:rsidR="0042287F">
        <w:t xml:space="preserve"> links ersichtlich ist</w:t>
      </w:r>
      <w:r w:rsidR="00FC4C85">
        <w:t>.</w:t>
      </w:r>
      <w:r w:rsidR="00E12381">
        <w:t xml:space="preserve"> </w:t>
      </w:r>
      <w:r w:rsidR="00CB33A5">
        <w:t xml:space="preserve"> In </w:t>
      </w:r>
      <w:r w:rsidR="00CB33A5">
        <w:fldChar w:fldCharType="begin"/>
      </w:r>
      <w:r w:rsidR="00CB33A5">
        <w:instrText xml:space="preserve"> REF _Ref476639856 \h </w:instrText>
      </w:r>
      <w:r w:rsidR="00CB33A5">
        <w:fldChar w:fldCharType="separate"/>
      </w:r>
      <w:r w:rsidR="007533F1">
        <w:t xml:space="preserve">Abbildung </w:t>
      </w:r>
      <w:r w:rsidR="007533F1">
        <w:rPr>
          <w:noProof/>
        </w:rPr>
        <w:t>48</w:t>
      </w:r>
      <w:r w:rsidR="00CB33A5">
        <w:fldChar w:fldCharType="end"/>
      </w:r>
      <w:r w:rsidR="00CB33A5">
        <w:t xml:space="preserve"> ist rechts zu sehen, dass </w:t>
      </w:r>
      <w:r w:rsidR="00FD2F2D">
        <w:t>Test</w:t>
      </w:r>
      <w:r w:rsidR="006F7DC2">
        <w:t>- und Trainings</w:t>
      </w:r>
      <w:r w:rsidR="00FD2F2D">
        <w:t>verlust</w:t>
      </w:r>
      <w:r w:rsidR="006F7DC2">
        <w:t xml:space="preserve"> </w:t>
      </w:r>
      <w:r w:rsidR="0007662F">
        <w:t xml:space="preserve">zunächst </w:t>
      </w:r>
      <w:r w:rsidR="006F7DC2">
        <w:t>wie erwünscht sinken. Der Verlust im Testdate</w:t>
      </w:r>
      <w:r w:rsidR="006F7DC2">
        <w:t>n</w:t>
      </w:r>
      <w:r w:rsidR="006F7DC2">
        <w:t xml:space="preserve">satz steigt </w:t>
      </w:r>
      <w:r w:rsidR="00FD2F2D">
        <w:t>nach ca. 90 Epochen</w:t>
      </w:r>
      <w:r w:rsidR="006F7DC2">
        <w:t xml:space="preserve"> aber wieder, während der Trainingsverlust weiter sinkt. Das spricht für eine auftretende Überanpassung. Das neuronale Netz lernt mit fortschreitenden Epochen irrelevante</w:t>
      </w:r>
      <w:r w:rsidR="00CF23F7">
        <w:t>,</w:t>
      </w:r>
      <w:r w:rsidR="006F7DC2">
        <w:t xml:space="preserve"> </w:t>
      </w:r>
      <w:r w:rsidR="00CF23F7">
        <w:t>an den Trainingsdatensatz angepasste Muster</w:t>
      </w:r>
      <w:r w:rsidR="006F7DC2">
        <w:t xml:space="preserve">, die sich nicht auf </w:t>
      </w:r>
      <w:r w:rsidR="00FD7F4D">
        <w:t xml:space="preserve">die </w:t>
      </w:r>
      <w:r w:rsidR="006F7DC2">
        <w:t>für das Netz unbekannte</w:t>
      </w:r>
      <w:r w:rsidR="00FD7F4D">
        <w:t>n</w:t>
      </w:r>
      <w:r w:rsidR="006F7DC2">
        <w:t xml:space="preserve"> </w:t>
      </w:r>
      <w:r w:rsidR="00FD7F4D">
        <w:t>Testd</w:t>
      </w:r>
      <w:r w:rsidR="006F7DC2">
        <w:t>aten übertragen lassen.</w:t>
      </w:r>
    </w:p>
    <w:p w:rsidR="00F47EF3" w:rsidRPr="00871936" w:rsidRDefault="00F47EF3" w:rsidP="00F47EF3">
      <w:pPr>
        <w:ind w:left="-284" w:right="-2"/>
        <w:rPr>
          <w:sz w:val="12"/>
        </w:rPr>
      </w:pPr>
    </w:p>
    <w:p w:rsidR="00B63FF7" w:rsidRDefault="00E12381" w:rsidP="00CD039D">
      <w:pPr>
        <w:spacing w:after="0" w:line="240" w:lineRule="auto"/>
        <w:ind w:left="-284" w:right="-1136"/>
        <w:jc w:val="left"/>
      </w:pPr>
      <w:r w:rsidRPr="00B63FF7">
        <w:rPr>
          <w:noProof/>
          <w:lang w:eastAsia="de-DE"/>
        </w:rPr>
        <mc:AlternateContent>
          <mc:Choice Requires="wps">
            <w:drawing>
              <wp:anchor distT="0" distB="0" distL="114300" distR="114300" simplePos="0" relativeHeight="251815936" behindDoc="0" locked="0" layoutInCell="1" allowOverlap="1" wp14:anchorId="66DD4BF3" wp14:editId="52B79F10">
                <wp:simplePos x="0" y="0"/>
                <wp:positionH relativeFrom="column">
                  <wp:posOffset>26670</wp:posOffset>
                </wp:positionH>
                <wp:positionV relativeFrom="paragraph">
                  <wp:posOffset>-38100</wp:posOffset>
                </wp:positionV>
                <wp:extent cx="2457450" cy="257175"/>
                <wp:effectExtent l="0" t="0" r="0" b="9525"/>
                <wp:wrapNone/>
                <wp:docPr id="452" name="Rechteck 452"/>
                <wp:cNvGraphicFramePr/>
                <a:graphic xmlns:a="http://schemas.openxmlformats.org/drawingml/2006/main">
                  <a:graphicData uri="http://schemas.microsoft.com/office/word/2010/wordprocessingShape">
                    <wps:wsp>
                      <wps:cNvSpPr/>
                      <wps:spPr>
                        <a:xfrm>
                          <a:off x="0" y="0"/>
                          <a:ext cx="2457450" cy="2571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452" o:spid="_x0000_s1026" style="position:absolute;margin-left:2.1pt;margin-top:-3pt;width:193.5pt;height:20.25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" fillcolor="white [3212]" stroked="f" strokeweight="2pt"/>
            </w:pict>
          </mc:Fallback>
        </mc:AlternateContent>
      </w:r>
      <w:r w:rsidR="00780442" w:rsidRPr="00B63FF7">
        <w:rPr>
          <w:noProof/>
          <w:lang w:eastAsia="de-DE"/>
        </w:rPr>
        <mc:AlternateContent>
          <mc:Choice Requires="wps">
            <w:drawing>
              <wp:anchor distT="0" distB="0" distL="114300" distR="114300" simplePos="0" relativeHeight="251816960" behindDoc="0" locked="0" layoutInCell="1" allowOverlap="1" wp14:anchorId="695E1754" wp14:editId="59B1EEA5">
                <wp:simplePos x="0" y="0"/>
                <wp:positionH relativeFrom="column">
                  <wp:posOffset>318770</wp:posOffset>
                </wp:positionH>
                <wp:positionV relativeFrom="paragraph">
                  <wp:posOffset>22860</wp:posOffset>
                </wp:positionV>
                <wp:extent cx="2497455" cy="304800"/>
                <wp:effectExtent l="0" t="0" r="0" b="0"/>
                <wp:wrapNone/>
                <wp:docPr id="46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7455" cy="304800"/>
                        </a:xfrm>
                        <a:prstGeom prst="rect">
                          <a:avLst/>
                        </a:prstGeom>
                        <a:noFill/>
                        <a:ln w="9525">
                          <a:noFill/>
                          <a:miter lim="800000"/>
                          <a:headEnd/>
                          <a:tailEnd/>
                        </a:ln>
                      </wps:spPr>
                      <wps:txbx>
                        <w:txbxContent>
                          <w:p w:rsidR="00156888" w:rsidRPr="006076BF" w:rsidRDefault="00156888" w:rsidP="007528FD">
                            <w:pPr>
                              <w:rPr>
                                <w:sz w:val="18"/>
                              </w:rPr>
                            </w:pPr>
                            <w:r w:rsidRPr="006076BF">
                              <w:rPr>
                                <w:sz w:val="18"/>
                              </w:rPr>
                              <w:t>MLP mit 64 Neuronen ohne Dropout</w:t>
                            </w:r>
                          </w:p>
                          <w:p w:rsidR="00156888" w:rsidRPr="006076BF" w:rsidRDefault="00156888" w:rsidP="007528FD">
                            <w:pPr>
                              <w:rPr>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3" type="#_x0000_t202" style="position:absolute;left:0;text-align:left;margin-left:25.1pt;margin-top:1.8pt;width:196.65pt;height:24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" filled="f" stroked="f">
                <v:textbox>
                  <w:txbxContent>
                    <w:p w:rsidR="00156888" w:rsidRPr="006076BF" w:rsidRDefault="00156888" w:rsidP="007528FD">
                      <w:pPr>
                        <w:rPr>
                          <w:sz w:val="18"/>
                        </w:rPr>
                      </w:pPr>
                      <w:r w:rsidRPr="006076BF">
                        <w:rPr>
                          <w:sz w:val="18"/>
                        </w:rPr>
                        <w:t>MLP mit 64 Neuronen ohne Dropout</w:t>
                      </w:r>
                    </w:p>
                    <w:p w:rsidR="00156888" w:rsidRPr="006076BF" w:rsidRDefault="00156888" w:rsidP="007528FD">
                      <w:pPr>
                        <w:rPr>
                          <w:sz w:val="18"/>
                        </w:rPr>
                      </w:pPr>
                    </w:p>
                  </w:txbxContent>
                </v:textbox>
              </v:shape>
            </w:pict>
          </mc:Fallback>
        </mc:AlternateContent>
      </w:r>
      <w:r w:rsidR="00780442" w:rsidRPr="006076BF">
        <w:rPr>
          <w:noProof/>
          <w:lang w:eastAsia="de-DE"/>
        </w:rPr>
        <mc:AlternateContent>
          <mc:Choice Requires="wps">
            <w:drawing>
              <wp:anchor distT="0" distB="0" distL="114300" distR="114300" simplePos="0" relativeHeight="251822080" behindDoc="0" locked="0" layoutInCell="1" allowOverlap="1" wp14:anchorId="1A1D16D2" wp14:editId="690138D3">
                <wp:simplePos x="0" y="0"/>
                <wp:positionH relativeFrom="column">
                  <wp:posOffset>3041015</wp:posOffset>
                </wp:positionH>
                <wp:positionV relativeFrom="paragraph">
                  <wp:posOffset>22860</wp:posOffset>
                </wp:positionV>
                <wp:extent cx="2497455" cy="304800"/>
                <wp:effectExtent l="0" t="0" r="0" b="0"/>
                <wp:wrapNone/>
                <wp:docPr id="45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7455" cy="304800"/>
                        </a:xfrm>
                        <a:prstGeom prst="rect">
                          <a:avLst/>
                        </a:prstGeom>
                        <a:noFill/>
                        <a:ln w="9525">
                          <a:noFill/>
                          <a:miter lim="800000"/>
                          <a:headEnd/>
                          <a:tailEnd/>
                        </a:ln>
                      </wps:spPr>
                      <wps:txbx>
                        <w:txbxContent>
                          <w:p w:rsidR="00156888" w:rsidRPr="006076BF" w:rsidRDefault="00156888" w:rsidP="006076BF">
                            <w:pPr>
                              <w:rPr>
                                <w:sz w:val="18"/>
                              </w:rPr>
                            </w:pPr>
                            <w:r w:rsidRPr="006076BF">
                              <w:rPr>
                                <w:sz w:val="18"/>
                              </w:rPr>
                              <w:t>MLP mit 64 Neuronen ohne Dropout</w:t>
                            </w:r>
                          </w:p>
                          <w:p w:rsidR="00156888" w:rsidRPr="006076BF" w:rsidRDefault="00156888" w:rsidP="006076BF">
                            <w:pPr>
                              <w:rPr>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4" type="#_x0000_t202" style="position:absolute;left:0;text-align:left;margin-left:239.45pt;margin-top:1.8pt;width:196.65pt;height:24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" filled="f" stroked="f">
                <v:textbox>
                  <w:txbxContent>
                    <w:p w:rsidR="00156888" w:rsidRPr="006076BF" w:rsidRDefault="00156888" w:rsidP="006076BF">
                      <w:pPr>
                        <w:rPr>
                          <w:sz w:val="18"/>
                        </w:rPr>
                      </w:pPr>
                      <w:r w:rsidRPr="006076BF">
                        <w:rPr>
                          <w:sz w:val="18"/>
                        </w:rPr>
                        <w:t>MLP mit 64 Neuronen ohne Dropout</w:t>
                      </w:r>
                    </w:p>
                    <w:p w:rsidR="00156888" w:rsidRPr="006076BF" w:rsidRDefault="00156888" w:rsidP="006076BF">
                      <w:pPr>
                        <w:rPr>
                          <w:sz w:val="18"/>
                        </w:rPr>
                      </w:pPr>
                    </w:p>
                  </w:txbxContent>
                </v:textbox>
              </v:shape>
            </w:pict>
          </mc:Fallback>
        </mc:AlternateContent>
      </w:r>
      <w:r w:rsidR="00780442" w:rsidRPr="006076BF">
        <w:rPr>
          <w:noProof/>
          <w:lang w:eastAsia="de-DE"/>
        </w:rPr>
        <mc:AlternateContent>
          <mc:Choice Requires="wps">
            <w:drawing>
              <wp:anchor distT="0" distB="0" distL="114300" distR="114300" simplePos="0" relativeHeight="251821056" behindDoc="0" locked="0" layoutInCell="1" allowOverlap="1" wp14:anchorId="6EEDDBE1" wp14:editId="36192FCA">
                <wp:simplePos x="0" y="0"/>
                <wp:positionH relativeFrom="column">
                  <wp:posOffset>2728595</wp:posOffset>
                </wp:positionH>
                <wp:positionV relativeFrom="paragraph">
                  <wp:posOffset>35560</wp:posOffset>
                </wp:positionV>
                <wp:extent cx="2819400" cy="171450"/>
                <wp:effectExtent l="0" t="0" r="0" b="0"/>
                <wp:wrapNone/>
                <wp:docPr id="455" name="Rechteck 455"/>
                <wp:cNvGraphicFramePr/>
                <a:graphic xmlns:a="http://schemas.openxmlformats.org/drawingml/2006/main">
                  <a:graphicData uri="http://schemas.microsoft.com/office/word/2010/wordprocessingShape">
                    <wps:wsp>
                      <wps:cNvSpPr/>
                      <wps:spPr>
                        <a:xfrm>
                          <a:off x="0" y="0"/>
                          <a:ext cx="2819400" cy="1714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hteck 455" o:spid="_x0000_s1026" style="position:absolute;margin-left:214.85pt;margin-top:2.8pt;width:222pt;height:13.5pt;z-index:251821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" fillcolor="white [3212]" stroked="f" strokeweight="2pt"/>
            </w:pict>
          </mc:Fallback>
        </mc:AlternateContent>
      </w:r>
      <w:r w:rsidR="0098368B">
        <w:pict>
          <v:shape id="_x0000_i1027" type="#_x0000_t75" style="width:213.85pt;height:179.45pt">
            <v:imagedata r:id="rId110" o:title="complexmlp dropout 0" cropleft="3061f" cropright="4133f"/>
          </v:shape>
        </w:pict>
      </w:r>
      <w:r w:rsidR="0098368B">
        <w:pict>
          <v:shape id="_x0000_i1028" type="#_x0000_t75" style="width:3in;height:180.55pt">
            <v:imagedata r:id="rId111" o:title="complexmlp loss dropout" cropleft="3171f" cropright="3594f"/>
          </v:shape>
        </w:pict>
      </w:r>
    </w:p>
    <w:p w:rsidR="00B955BF" w:rsidRDefault="00B955BF" w:rsidP="00B955BF">
      <w:pPr>
        <w:pStyle w:val="Beschriftung"/>
      </w:pPr>
      <w:bookmarkStart w:id="187" w:name="_Ref476644687"/>
      <w:bookmarkStart w:id="188" w:name="_Toc476722527"/>
      <w:r>
        <w:t xml:space="preserve">Abbildung </w:t>
      </w:r>
      <w:r w:rsidR="00C216BB">
        <w:fldChar w:fldCharType="begin"/>
      </w:r>
      <w:r w:rsidR="00C216BB">
        <w:instrText xml:space="preserve"> SEQ Abbildung \* ARABIC </w:instrText>
      </w:r>
      <w:r w:rsidR="00C216BB">
        <w:fldChar w:fldCharType="separate"/>
      </w:r>
      <w:r w:rsidR="007533F1">
        <w:rPr>
          <w:noProof/>
        </w:rPr>
        <w:t>49</w:t>
      </w:r>
      <w:r w:rsidR="00C216BB">
        <w:rPr>
          <w:noProof/>
        </w:rPr>
        <w:fldChar w:fldCharType="end"/>
      </w:r>
      <w:bookmarkEnd w:id="187"/>
      <w:r>
        <w:t xml:space="preserve"> -</w:t>
      </w:r>
      <w:r w:rsidRPr="00B955BF">
        <w:t xml:space="preserve"> </w:t>
      </w:r>
      <w:r>
        <w:t xml:space="preserve">Validierung von Trainings- und Testgenauigkeit links und Trainings- und Testverlust rechts mit einem MLP </w:t>
      </w:r>
      <w:r w:rsidR="00590188">
        <w:t xml:space="preserve">mit einer versteckten Schicht mit 64 Neuronen </w:t>
      </w:r>
      <w:r w:rsidR="00E166EC">
        <w:t>ohne Dropout-Schichten</w:t>
      </w:r>
      <w:r w:rsidR="00790464">
        <w:t xml:space="preserve"> (Plot mit </w:t>
      </w:r>
      <w:proofErr w:type="spellStart"/>
      <w:r w:rsidR="00790464">
        <w:t>Matplotlib</w:t>
      </w:r>
      <w:proofErr w:type="spellEnd"/>
      <w:r w:rsidR="00790464">
        <w:t>)</w:t>
      </w:r>
      <w:bookmarkEnd w:id="188"/>
    </w:p>
    <w:p w:rsidR="00CD039D" w:rsidRDefault="00905B1C" w:rsidP="009A6B55">
      <w:pPr>
        <w:ind w:right="-2"/>
      </w:pPr>
      <w:r>
        <w:lastRenderedPageBreak/>
        <w:t>Ähnlich verhält es sich auch</w:t>
      </w:r>
      <w:r w:rsidR="009C454D">
        <w:t xml:space="preserve"> mit einem MLP mit gesteigerter Anzahl an Neuronen in der versteckten Schicht. Der Anstieg des Testverlusts in </w:t>
      </w:r>
      <w:r w:rsidR="0001268D">
        <w:fldChar w:fldCharType="begin"/>
      </w:r>
      <w:r w:rsidR="0001268D">
        <w:instrText xml:space="preserve"> REF _Ref476644687 \h </w:instrText>
      </w:r>
      <w:r w:rsidR="0001268D">
        <w:fldChar w:fldCharType="separate"/>
      </w:r>
      <w:r w:rsidR="007533F1">
        <w:t xml:space="preserve">Abbildung </w:t>
      </w:r>
      <w:r w:rsidR="007533F1">
        <w:rPr>
          <w:noProof/>
        </w:rPr>
        <w:t>49</w:t>
      </w:r>
      <w:r w:rsidR="0001268D">
        <w:fldChar w:fldCharType="end"/>
      </w:r>
      <w:r w:rsidR="00CC3DCD">
        <w:t xml:space="preserve"> </w:t>
      </w:r>
      <w:r w:rsidR="009C454D">
        <w:t xml:space="preserve">rechts spricht auch hier für Überanpassung. Im Vergleich zum einfachen MLP aus </w:t>
      </w:r>
      <w:r w:rsidR="009C454D">
        <w:fldChar w:fldCharType="begin"/>
      </w:r>
      <w:r w:rsidR="009C454D">
        <w:instrText xml:space="preserve"> REF _Ref476639856 \h  \* MERGEFORMAT </w:instrText>
      </w:r>
      <w:r w:rsidR="009C454D">
        <w:fldChar w:fldCharType="separate"/>
      </w:r>
      <w:r w:rsidR="007533F1">
        <w:t xml:space="preserve">Abbildung </w:t>
      </w:r>
      <w:r w:rsidR="007533F1">
        <w:rPr>
          <w:noProof/>
        </w:rPr>
        <w:t>48</w:t>
      </w:r>
      <w:r w:rsidR="009C454D">
        <w:fldChar w:fldCharType="end"/>
      </w:r>
      <w:r w:rsidR="009C454D">
        <w:t xml:space="preserve"> wird schneller ein </w:t>
      </w:r>
      <w:r w:rsidR="00CC3DCD">
        <w:t xml:space="preserve">Plateau </w:t>
      </w:r>
      <w:r w:rsidR="009C454D">
        <w:t>der Testgenauigkeit erreicht</w:t>
      </w:r>
      <w:r w:rsidR="007528EC">
        <w:t xml:space="preserve">, </w:t>
      </w:r>
      <w:r w:rsidR="00CC3DCD">
        <w:t xml:space="preserve">welches zudem höher liegt, </w:t>
      </w:r>
      <w:r w:rsidR="007528EC">
        <w:t>wie in</w:t>
      </w:r>
      <w:r w:rsidR="0001268D">
        <w:t xml:space="preserve"> </w:t>
      </w:r>
      <w:r w:rsidR="0001268D">
        <w:fldChar w:fldCharType="begin"/>
      </w:r>
      <w:r w:rsidR="0001268D">
        <w:instrText xml:space="preserve"> REF _Ref476644687 \h </w:instrText>
      </w:r>
      <w:r w:rsidR="0001268D">
        <w:fldChar w:fldCharType="separate"/>
      </w:r>
      <w:r w:rsidR="007533F1">
        <w:t xml:space="preserve">Abbildung </w:t>
      </w:r>
      <w:r w:rsidR="007533F1">
        <w:rPr>
          <w:noProof/>
        </w:rPr>
        <w:t>49</w:t>
      </w:r>
      <w:r w:rsidR="0001268D">
        <w:fldChar w:fldCharType="end"/>
      </w:r>
      <w:r w:rsidR="007528EC">
        <w:t xml:space="preserve"> im linken Bild zu sehen ist.</w:t>
      </w:r>
      <w:r w:rsidR="009E137C">
        <w:t xml:space="preserve"> Zudem ist der Grad der Überanpassung in </w:t>
      </w:r>
      <w:r w:rsidR="009E137C">
        <w:fldChar w:fldCharType="begin"/>
      </w:r>
      <w:r w:rsidR="009E137C">
        <w:instrText xml:space="preserve"> REF _Ref476644687 \h </w:instrText>
      </w:r>
      <w:r w:rsidR="009E137C">
        <w:fldChar w:fldCharType="separate"/>
      </w:r>
      <w:r w:rsidR="007533F1">
        <w:t xml:space="preserve">Abbildung </w:t>
      </w:r>
      <w:r w:rsidR="007533F1">
        <w:rPr>
          <w:noProof/>
        </w:rPr>
        <w:t>49</w:t>
      </w:r>
      <w:r w:rsidR="009E137C">
        <w:fldChar w:fldCharType="end"/>
      </w:r>
      <w:r w:rsidR="009E137C">
        <w:t xml:space="preserve"> rechts geringer</w:t>
      </w:r>
      <w:r w:rsidR="0033092A">
        <w:t xml:space="preserve"> als beim einfachen MLP</w:t>
      </w:r>
      <w:r w:rsidR="000A5524">
        <w:t xml:space="preserve"> mit weniger Neuronen</w:t>
      </w:r>
      <w:r w:rsidR="009E137C">
        <w:t>.</w:t>
      </w:r>
      <w:r w:rsidR="000A5524">
        <w:t xml:space="preserve"> </w:t>
      </w:r>
    </w:p>
    <w:p w:rsidR="000C3E3E" w:rsidRDefault="000C3E3E" w:rsidP="009A6B55">
      <w:pPr>
        <w:ind w:right="-2"/>
      </w:pPr>
      <w:r>
        <w:t xml:space="preserve">Um die Überanpassung </w:t>
      </w:r>
      <w:r w:rsidR="00BB3F51">
        <w:t xml:space="preserve">weiter </w:t>
      </w:r>
      <w:r>
        <w:t xml:space="preserve">abzuschwächen, können in </w:t>
      </w:r>
      <w:proofErr w:type="spellStart"/>
      <w:r>
        <w:t>Keras</w:t>
      </w:r>
      <w:proofErr w:type="spellEnd"/>
      <w:r>
        <w:t>-Modelle</w:t>
      </w:r>
      <w:r w:rsidR="009E0A32">
        <w:t>, zu denen</w:t>
      </w:r>
      <w:r w:rsidR="00A20C37">
        <w:t xml:space="preserve"> die hier verwendeten MLPs</w:t>
      </w:r>
      <w:r w:rsidR="009E0A32">
        <w:t xml:space="preserve"> zählen,</w:t>
      </w:r>
      <w:r>
        <w:t xml:space="preserve"> Dropout-Schichten</w:t>
      </w:r>
      <w:r w:rsidR="00A20C37">
        <w:t xml:space="preserve"> eingefügt werden</w:t>
      </w:r>
      <w:r>
        <w:t>.</w:t>
      </w:r>
      <w:r w:rsidR="00A20C37">
        <w:t xml:space="preserve"> Die Dropout-Schichten setzen in jeder </w:t>
      </w:r>
      <w:r w:rsidR="007A13B1">
        <w:t>Trainings-</w:t>
      </w:r>
      <w:r w:rsidR="00A20C37">
        <w:t xml:space="preserve">Epoche </w:t>
      </w:r>
      <w:r w:rsidR="00126543">
        <w:t>die Gewichte einer</w:t>
      </w:r>
      <w:r w:rsidR="00A20C37">
        <w:t xml:space="preserve"> vorgegebene</w:t>
      </w:r>
      <w:r w:rsidR="00126543">
        <w:t>n</w:t>
      </w:r>
      <w:r w:rsidR="00A20C37">
        <w:t xml:space="preserve"> Zahl an Neuronen</w:t>
      </w:r>
      <w:r w:rsidR="00126543">
        <w:t xml:space="preserve"> der nachfolgenden Schicht</w:t>
      </w:r>
      <w:r w:rsidR="00A20C37">
        <w:t xml:space="preserve"> zurück.</w:t>
      </w:r>
      <w:r w:rsidR="007A13B1">
        <w:t xml:space="preserve"> </w:t>
      </w:r>
    </w:p>
    <w:p w:rsidR="00903120" w:rsidRDefault="007A13B1" w:rsidP="009A6B55">
      <w:pPr>
        <w:ind w:right="-2"/>
      </w:pPr>
      <w:r>
        <w:t xml:space="preserve">Im Test ergibt sich, </w:t>
      </w:r>
      <w:r w:rsidR="007D31B9">
        <w:t>dass Dropout-Schichten zwischen den versteckten Schichten das Maß der Überanpassung verringern</w:t>
      </w:r>
      <w:r w:rsidR="005C5EC0">
        <w:t xml:space="preserve"> aber nicht verhindern</w:t>
      </w:r>
      <w:r w:rsidR="00477094">
        <w:t xml:space="preserve"> können</w:t>
      </w:r>
      <w:r w:rsidR="007D31B9">
        <w:t xml:space="preserve">. </w:t>
      </w:r>
      <w:r w:rsidR="006C2382">
        <w:t>Es kann zudem ein erneutes Absinken der Testgenauigkeit nach Erreichen des Plateaus auftreten, was aber durch e</w:t>
      </w:r>
      <w:r w:rsidR="007D31B9">
        <w:t xml:space="preserve">ine Dropout-Schicht zwischen Eingangsschicht und der ersten versteckten Schicht verhindert </w:t>
      </w:r>
      <w:r w:rsidR="006C2382">
        <w:t>werden kann</w:t>
      </w:r>
      <w:r w:rsidR="007D31B9">
        <w:t xml:space="preserve">. </w:t>
      </w:r>
    </w:p>
    <w:p w:rsidR="007A13B1" w:rsidRDefault="00903120" w:rsidP="009A6B55">
      <w:pPr>
        <w:ind w:right="-2"/>
      </w:pPr>
      <w:r>
        <w:t>B</w:t>
      </w:r>
      <w:r w:rsidR="007A13B1">
        <w:t xml:space="preserve">ei </w:t>
      </w:r>
      <w:r w:rsidR="00E9251E">
        <w:t xml:space="preserve">zu </w:t>
      </w:r>
      <w:r>
        <w:t>hoch gewähltem</w:t>
      </w:r>
      <w:r w:rsidR="007A13B1">
        <w:t xml:space="preserve"> </w:t>
      </w:r>
      <w:r>
        <w:t>Anteil</w:t>
      </w:r>
      <w:r w:rsidR="007A13B1">
        <w:t xml:space="preserve"> an zurückgesetzten Gewichten </w:t>
      </w:r>
      <w:r>
        <w:t>je Schicht sinkt in den Tests die</w:t>
      </w:r>
      <w:r w:rsidR="007A13B1">
        <w:t xml:space="preserve"> Testgenauig</w:t>
      </w:r>
      <w:r>
        <w:t>keit</w:t>
      </w:r>
      <w:r w:rsidR="007A13B1">
        <w:t xml:space="preserve">. </w:t>
      </w:r>
      <w:r w:rsidR="00E9251E">
        <w:t xml:space="preserve">Ein guter Kompromiss zwischen </w:t>
      </w:r>
      <w:r w:rsidR="003E0DA7">
        <w:t xml:space="preserve">sinkender Testgenauigkeit und </w:t>
      </w:r>
      <w:r w:rsidR="00477094">
        <w:t xml:space="preserve">steigendem Testverlust </w:t>
      </w:r>
      <w:r w:rsidR="00E9251E">
        <w:t xml:space="preserve">wird </w:t>
      </w:r>
      <w:r w:rsidR="00D54509">
        <w:t>beim</w:t>
      </w:r>
      <w:r w:rsidR="00F86264">
        <w:t xml:space="preserve"> getesteten MLP bei</w:t>
      </w:r>
      <w:r w:rsidR="00E9251E">
        <w:t xml:space="preserve"> </w:t>
      </w:r>
      <w:r w:rsidR="00811F33">
        <w:t>einer Dropout-Rate von 0,</w:t>
      </w:r>
      <w:r w:rsidR="000B4EA2">
        <w:t xml:space="preserve">3 erreicht, was </w:t>
      </w:r>
      <w:r w:rsidR="00E9251E">
        <w:t xml:space="preserve">einem Anteil von </w:t>
      </w:r>
      <w:r w:rsidR="0020279E">
        <w:t>3</w:t>
      </w:r>
      <w:r w:rsidR="00E9251E">
        <w:t xml:space="preserve">0% </w:t>
      </w:r>
      <w:r w:rsidR="000B4EA2">
        <w:t>entspricht</w:t>
      </w:r>
      <w:r w:rsidR="00E9251E">
        <w:t>.</w:t>
      </w:r>
      <w:r w:rsidR="002F671C">
        <w:t xml:space="preserve"> Die </w:t>
      </w:r>
      <w:r w:rsidR="00E21133">
        <w:t xml:space="preserve">entsprechenden </w:t>
      </w:r>
      <w:r w:rsidR="00ED5EB6">
        <w:t>Validierungsergebnisse sind</w:t>
      </w:r>
      <w:r w:rsidR="002F671C">
        <w:t xml:space="preserve"> in</w:t>
      </w:r>
      <w:r w:rsidR="00BE2C13">
        <w:t xml:space="preserve"> </w:t>
      </w:r>
      <w:r w:rsidR="002F671C">
        <w:fldChar w:fldCharType="begin"/>
      </w:r>
      <w:r w:rsidR="002F671C">
        <w:instrText xml:space="preserve"> REF _Ref476646145 \h </w:instrText>
      </w:r>
      <w:r w:rsidR="002F671C">
        <w:fldChar w:fldCharType="separate"/>
      </w:r>
      <w:r w:rsidR="007533F1">
        <w:t xml:space="preserve">Abbildung </w:t>
      </w:r>
      <w:r w:rsidR="007533F1">
        <w:rPr>
          <w:noProof/>
        </w:rPr>
        <w:t>50</w:t>
      </w:r>
      <w:r w:rsidR="002F671C">
        <w:fldChar w:fldCharType="end"/>
      </w:r>
      <w:r w:rsidR="002F671C">
        <w:t xml:space="preserve"> dargestellt. </w:t>
      </w:r>
      <w:r w:rsidR="00896342">
        <w:t>Dropout-Raten</w:t>
      </w:r>
      <w:r w:rsidR="002239E7">
        <w:t xml:space="preserve"> </w:t>
      </w:r>
      <w:r w:rsidR="00170899">
        <w:t xml:space="preserve">größer </w:t>
      </w:r>
      <w:r w:rsidR="002239E7">
        <w:t>als 0</w:t>
      </w:r>
      <w:r w:rsidR="00811F33">
        <w:t>,</w:t>
      </w:r>
      <w:r w:rsidR="002239E7">
        <w:t>3</w:t>
      </w:r>
      <w:r w:rsidR="00BE2C13">
        <w:t xml:space="preserve"> verringern die Genauigkeit</w:t>
      </w:r>
      <w:r w:rsidR="005A0E0F">
        <w:t xml:space="preserve"> weiter</w:t>
      </w:r>
      <w:r w:rsidR="00BE2C13">
        <w:t xml:space="preserve"> ohne den Testverlust merklich auszugleichen.</w:t>
      </w:r>
      <w:r w:rsidR="0020279E">
        <w:t xml:space="preserve"> </w:t>
      </w:r>
    </w:p>
    <w:p w:rsidR="007528FD" w:rsidRDefault="00566007" w:rsidP="009E137C">
      <w:pPr>
        <w:spacing w:after="0" w:line="240" w:lineRule="auto"/>
        <w:ind w:left="-284" w:right="-1136"/>
        <w:jc w:val="left"/>
      </w:pPr>
      <w:r w:rsidRPr="00566007">
        <w:rPr>
          <w:noProof/>
          <w:lang w:eastAsia="de-DE"/>
        </w:rPr>
        <mc:AlternateContent>
          <mc:Choice Requires="wps">
            <w:drawing>
              <wp:anchor distT="0" distB="0" distL="114300" distR="114300" simplePos="0" relativeHeight="251828224" behindDoc="0" locked="0" layoutInCell="1" allowOverlap="1" wp14:anchorId="7F4B252E" wp14:editId="00DE5CE3">
                <wp:simplePos x="0" y="0"/>
                <wp:positionH relativeFrom="column">
                  <wp:posOffset>3182620</wp:posOffset>
                </wp:positionH>
                <wp:positionV relativeFrom="paragraph">
                  <wp:posOffset>13335</wp:posOffset>
                </wp:positionV>
                <wp:extent cx="2497455" cy="304800"/>
                <wp:effectExtent l="0" t="0" r="0" b="0"/>
                <wp:wrapNone/>
                <wp:docPr id="45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7455" cy="304800"/>
                        </a:xfrm>
                        <a:prstGeom prst="rect">
                          <a:avLst/>
                        </a:prstGeom>
                        <a:noFill/>
                        <a:ln w="9525">
                          <a:noFill/>
                          <a:miter lim="800000"/>
                          <a:headEnd/>
                          <a:tailEnd/>
                        </a:ln>
                      </wps:spPr>
                      <wps:txbx>
                        <w:txbxContent>
                          <w:p w:rsidR="00156888" w:rsidRPr="006076BF" w:rsidRDefault="00156888" w:rsidP="00566007">
                            <w:pPr>
                              <w:rPr>
                                <w:sz w:val="18"/>
                              </w:rPr>
                            </w:pPr>
                            <w:r w:rsidRPr="006076BF">
                              <w:rPr>
                                <w:sz w:val="18"/>
                              </w:rPr>
                              <w:t xml:space="preserve">MLP mit 64 Neuronen </w:t>
                            </w:r>
                            <w:r>
                              <w:rPr>
                                <w:sz w:val="18"/>
                              </w:rPr>
                              <w:t>und</w:t>
                            </w:r>
                            <w:r w:rsidRPr="006076BF">
                              <w:rPr>
                                <w:sz w:val="18"/>
                              </w:rPr>
                              <w:t xml:space="preserve"> Dropout</w:t>
                            </w:r>
                          </w:p>
                          <w:p w:rsidR="00156888" w:rsidRPr="006076BF" w:rsidRDefault="00156888" w:rsidP="00566007">
                            <w:pPr>
                              <w:rPr>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5" type="#_x0000_t202" style="position:absolute;left:0;text-align:left;margin-left:250.6pt;margin-top:1.05pt;width:196.65pt;height:24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" filled="f" stroked="f">
                <v:textbox>
                  <w:txbxContent>
                    <w:p w:rsidR="00156888" w:rsidRPr="006076BF" w:rsidRDefault="00156888" w:rsidP="00566007">
                      <w:pPr>
                        <w:rPr>
                          <w:sz w:val="18"/>
                        </w:rPr>
                      </w:pPr>
                      <w:r w:rsidRPr="006076BF">
                        <w:rPr>
                          <w:sz w:val="18"/>
                        </w:rPr>
                        <w:t xml:space="preserve">MLP mit 64 Neuronen </w:t>
                      </w:r>
                      <w:r>
                        <w:rPr>
                          <w:sz w:val="18"/>
                        </w:rPr>
                        <w:t>und</w:t>
                      </w:r>
                      <w:r w:rsidRPr="006076BF">
                        <w:rPr>
                          <w:sz w:val="18"/>
                        </w:rPr>
                        <w:t xml:space="preserve"> Dropout</w:t>
                      </w:r>
                    </w:p>
                    <w:p w:rsidR="00156888" w:rsidRPr="006076BF" w:rsidRDefault="00156888" w:rsidP="00566007">
                      <w:pPr>
                        <w:rPr>
                          <w:sz w:val="18"/>
                        </w:rPr>
                      </w:pPr>
                    </w:p>
                  </w:txbxContent>
                </v:textbox>
              </v:shape>
            </w:pict>
          </mc:Fallback>
        </mc:AlternateContent>
      </w:r>
      <w:r w:rsidRPr="00566007">
        <w:rPr>
          <w:noProof/>
          <w:lang w:eastAsia="de-DE"/>
        </w:rPr>
        <mc:AlternateContent>
          <mc:Choice Requires="wps">
            <w:drawing>
              <wp:anchor distT="0" distB="0" distL="114300" distR="114300" simplePos="0" relativeHeight="251827200" behindDoc="0" locked="0" layoutInCell="1" allowOverlap="1" wp14:anchorId="6D9E17A6" wp14:editId="64FE3B6E">
                <wp:simplePos x="0" y="0"/>
                <wp:positionH relativeFrom="column">
                  <wp:posOffset>2909570</wp:posOffset>
                </wp:positionH>
                <wp:positionV relativeFrom="paragraph">
                  <wp:posOffset>-47625</wp:posOffset>
                </wp:positionV>
                <wp:extent cx="2457450" cy="257175"/>
                <wp:effectExtent l="0" t="0" r="0" b="9525"/>
                <wp:wrapNone/>
                <wp:docPr id="458" name="Rechteck 458"/>
                <wp:cNvGraphicFramePr/>
                <a:graphic xmlns:a="http://schemas.openxmlformats.org/drawingml/2006/main">
                  <a:graphicData uri="http://schemas.microsoft.com/office/word/2010/wordprocessingShape">
                    <wps:wsp>
                      <wps:cNvSpPr/>
                      <wps:spPr>
                        <a:xfrm>
                          <a:off x="0" y="0"/>
                          <a:ext cx="2457450" cy="2571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458" o:spid="_x0000_s1026" style="position:absolute;margin-left:229.1pt;margin-top:-3.75pt;width:193.5pt;height:20.2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" fillcolor="white [3212]" stroked="f" strokeweight="2pt"/>
            </w:pict>
          </mc:Fallback>
        </mc:AlternateContent>
      </w:r>
      <w:r w:rsidRPr="00566007">
        <w:rPr>
          <w:noProof/>
          <w:lang w:eastAsia="de-DE"/>
        </w:rPr>
        <mc:AlternateContent>
          <mc:Choice Requires="wps">
            <w:drawing>
              <wp:anchor distT="0" distB="0" distL="114300" distR="114300" simplePos="0" relativeHeight="251825152" behindDoc="0" locked="0" layoutInCell="1" allowOverlap="1" wp14:anchorId="083AE792" wp14:editId="56D28223">
                <wp:simplePos x="0" y="0"/>
                <wp:positionH relativeFrom="column">
                  <wp:posOffset>391795</wp:posOffset>
                </wp:positionH>
                <wp:positionV relativeFrom="paragraph">
                  <wp:posOffset>13335</wp:posOffset>
                </wp:positionV>
                <wp:extent cx="2497455" cy="304800"/>
                <wp:effectExtent l="0" t="0" r="0" b="0"/>
                <wp:wrapNone/>
                <wp:docPr id="45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7455" cy="304800"/>
                        </a:xfrm>
                        <a:prstGeom prst="rect">
                          <a:avLst/>
                        </a:prstGeom>
                        <a:noFill/>
                        <a:ln w="9525">
                          <a:noFill/>
                          <a:miter lim="800000"/>
                          <a:headEnd/>
                          <a:tailEnd/>
                        </a:ln>
                      </wps:spPr>
                      <wps:txbx>
                        <w:txbxContent>
                          <w:p w:rsidR="00156888" w:rsidRPr="006076BF" w:rsidRDefault="00156888" w:rsidP="00566007">
                            <w:pPr>
                              <w:rPr>
                                <w:sz w:val="18"/>
                              </w:rPr>
                            </w:pPr>
                            <w:r w:rsidRPr="006076BF">
                              <w:rPr>
                                <w:sz w:val="18"/>
                              </w:rPr>
                              <w:t xml:space="preserve">MLP mit 64 Neuronen </w:t>
                            </w:r>
                            <w:r>
                              <w:rPr>
                                <w:sz w:val="18"/>
                              </w:rPr>
                              <w:t>und</w:t>
                            </w:r>
                            <w:r w:rsidRPr="006076BF">
                              <w:rPr>
                                <w:sz w:val="18"/>
                              </w:rPr>
                              <w:t xml:space="preserve"> Dropout</w:t>
                            </w:r>
                          </w:p>
                          <w:p w:rsidR="00156888" w:rsidRPr="006076BF" w:rsidRDefault="00156888" w:rsidP="00566007">
                            <w:pPr>
                              <w:rPr>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6" type="#_x0000_t202" style="position:absolute;left:0;text-align:left;margin-left:30.85pt;margin-top:1.05pt;width:196.65pt;height:24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" filled="f" stroked="f">
                <v:textbox>
                  <w:txbxContent>
                    <w:p w:rsidR="00156888" w:rsidRPr="006076BF" w:rsidRDefault="00156888" w:rsidP="00566007">
                      <w:pPr>
                        <w:rPr>
                          <w:sz w:val="18"/>
                        </w:rPr>
                      </w:pPr>
                      <w:r w:rsidRPr="006076BF">
                        <w:rPr>
                          <w:sz w:val="18"/>
                        </w:rPr>
                        <w:t xml:space="preserve">MLP mit 64 Neuronen </w:t>
                      </w:r>
                      <w:r>
                        <w:rPr>
                          <w:sz w:val="18"/>
                        </w:rPr>
                        <w:t>und</w:t>
                      </w:r>
                      <w:r w:rsidRPr="006076BF">
                        <w:rPr>
                          <w:sz w:val="18"/>
                        </w:rPr>
                        <w:t xml:space="preserve"> Dropout</w:t>
                      </w:r>
                    </w:p>
                    <w:p w:rsidR="00156888" w:rsidRPr="006076BF" w:rsidRDefault="00156888" w:rsidP="00566007">
                      <w:pPr>
                        <w:rPr>
                          <w:sz w:val="18"/>
                        </w:rPr>
                      </w:pPr>
                    </w:p>
                  </w:txbxContent>
                </v:textbox>
              </v:shape>
            </w:pict>
          </mc:Fallback>
        </mc:AlternateContent>
      </w:r>
      <w:r w:rsidRPr="00566007">
        <w:rPr>
          <w:noProof/>
          <w:lang w:eastAsia="de-DE"/>
        </w:rPr>
        <mc:AlternateContent>
          <mc:Choice Requires="wps">
            <w:drawing>
              <wp:anchor distT="0" distB="0" distL="114300" distR="114300" simplePos="0" relativeHeight="251824128" behindDoc="0" locked="0" layoutInCell="1" allowOverlap="1" wp14:anchorId="64D75819" wp14:editId="345B99B0">
                <wp:simplePos x="0" y="0"/>
                <wp:positionH relativeFrom="column">
                  <wp:posOffset>99695</wp:posOffset>
                </wp:positionH>
                <wp:positionV relativeFrom="paragraph">
                  <wp:posOffset>-47625</wp:posOffset>
                </wp:positionV>
                <wp:extent cx="2457450" cy="257175"/>
                <wp:effectExtent l="0" t="0" r="0" b="9525"/>
                <wp:wrapNone/>
                <wp:docPr id="453" name="Rechteck 453"/>
                <wp:cNvGraphicFramePr/>
                <a:graphic xmlns:a="http://schemas.openxmlformats.org/drawingml/2006/main">
                  <a:graphicData uri="http://schemas.microsoft.com/office/word/2010/wordprocessingShape">
                    <wps:wsp>
                      <wps:cNvSpPr/>
                      <wps:spPr>
                        <a:xfrm>
                          <a:off x="0" y="0"/>
                          <a:ext cx="2457450" cy="2571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453" o:spid="_x0000_s1026" style="position:absolute;margin-left:7.85pt;margin-top:-3.75pt;width:193.5pt;height:20.2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" fillcolor="white [3212]" stroked="f" strokeweight="2pt"/>
            </w:pict>
          </mc:Fallback>
        </mc:AlternateContent>
      </w:r>
      <w:r w:rsidR="0098368B">
        <w:pict>
          <v:shape id="_x0000_i1029" type="#_x0000_t75" style="width:3in;height:179.45pt">
            <v:imagedata r:id="rId112" o:title="complexmlp dropout überall 0" cropleft="2379f" cropright="4326f"/>
          </v:shape>
        </w:pict>
      </w:r>
      <w:r w:rsidR="007528FD">
        <w:rPr>
          <w:noProof/>
          <w:lang w:eastAsia="de-DE"/>
        </w:rPr>
        <w:drawing>
          <wp:inline distT="0" distB="0" distL="0" distR="0" wp14:anchorId="3923D047" wp14:editId="2DF9F761">
            <wp:extent cx="2962275" cy="2278352"/>
            <wp:effectExtent l="0" t="0" r="0" b="8255"/>
            <wp:docPr id="469" name="Grafik 469" descr="C:\Users\chris\AppData\Local\Microsoft\Windows\INetCache\Content.Word\complexmlp loss dropout überall 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 descr="C:\Users\chris\AppData\Local\Microsoft\Windows\INetCache\Content.Word\complexmlp loss dropout überall 0.3.png"/>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2640"/>
                    <a:stretch/>
                  </pic:blipFill>
                  <pic:spPr bwMode="auto">
                    <a:xfrm>
                      <a:off x="0" y="0"/>
                      <a:ext cx="2968672" cy="2283272"/>
                    </a:xfrm>
                    <a:prstGeom prst="rect">
                      <a:avLst/>
                    </a:prstGeom>
                    <a:noFill/>
                    <a:ln>
                      <a:noFill/>
                    </a:ln>
                    <a:extLst>
                      <a:ext uri="{53640926-AAD7-44D8-BBD7-CCE9431645EC}">
                        <a14:shadowObscured xmlns:a14="http://schemas.microsoft.com/office/drawing/2010/main"/>
                      </a:ext>
                    </a:extLst>
                  </pic:spPr>
                </pic:pic>
              </a:graphicData>
            </a:graphic>
          </wp:inline>
        </w:drawing>
      </w:r>
    </w:p>
    <w:p w:rsidR="0020279E" w:rsidRDefault="00C86E2A" w:rsidP="00C86E2A">
      <w:pPr>
        <w:pStyle w:val="Beschriftung"/>
      </w:pPr>
      <w:bookmarkStart w:id="189" w:name="_Ref476646145"/>
      <w:bookmarkStart w:id="190" w:name="_Toc476722528"/>
      <w:r>
        <w:t xml:space="preserve">Abbildung </w:t>
      </w:r>
      <w:r w:rsidR="00C216BB">
        <w:fldChar w:fldCharType="begin"/>
      </w:r>
      <w:r w:rsidR="00C216BB">
        <w:instrText xml:space="preserve"> SEQ Abbildung \* ARABIC </w:instrText>
      </w:r>
      <w:r w:rsidR="00C216BB">
        <w:fldChar w:fldCharType="separate"/>
      </w:r>
      <w:r w:rsidR="007533F1">
        <w:rPr>
          <w:noProof/>
        </w:rPr>
        <w:t>50</w:t>
      </w:r>
      <w:r w:rsidR="00C216BB">
        <w:rPr>
          <w:noProof/>
        </w:rPr>
        <w:fldChar w:fldCharType="end"/>
      </w:r>
      <w:bookmarkEnd w:id="189"/>
      <w:r w:rsidR="0025170B">
        <w:t xml:space="preserve"> - Validierung von Trainings- und Testgenauigkeit links und Trainings- und Testverlust rechts </w:t>
      </w:r>
      <w:r w:rsidR="00566007">
        <w:t>bei</w:t>
      </w:r>
      <w:r w:rsidR="0025170B">
        <w:t xml:space="preserve"> einem MLP mit einer versteckten Schicht</w:t>
      </w:r>
      <w:r w:rsidR="00590188">
        <w:t xml:space="preserve"> mit 64 Neuronen</w:t>
      </w:r>
      <w:r w:rsidR="0025170B">
        <w:t xml:space="preserve"> </w:t>
      </w:r>
      <w:r w:rsidR="002B3EB2">
        <w:t>und</w:t>
      </w:r>
      <w:r w:rsidR="0025170B">
        <w:t xml:space="preserve"> zwei Dropout-Schichten</w:t>
      </w:r>
      <w:r w:rsidR="00855023">
        <w:t xml:space="preserve"> mit einer Dropout-Rate von 0.3</w:t>
      </w:r>
      <w:r w:rsidR="00790464">
        <w:t xml:space="preserve"> (Plot mit </w:t>
      </w:r>
      <w:proofErr w:type="spellStart"/>
      <w:r w:rsidR="00790464">
        <w:t>Matplotlib</w:t>
      </w:r>
      <w:proofErr w:type="spellEnd"/>
      <w:r w:rsidR="00790464">
        <w:t>)</w:t>
      </w:r>
      <w:bookmarkEnd w:id="190"/>
    </w:p>
    <w:p w:rsidR="00B04F5D" w:rsidRDefault="00F77C08" w:rsidP="003963AA">
      <w:pPr>
        <w:ind w:right="-2"/>
      </w:pPr>
      <w:r>
        <w:lastRenderedPageBreak/>
        <w:t>Die</w:t>
      </w:r>
      <w:r w:rsidR="0065397A">
        <w:t xml:space="preserve"> Überanpassung </w:t>
      </w:r>
      <w:r>
        <w:t xml:space="preserve">kann </w:t>
      </w:r>
      <w:r w:rsidR="002210E2">
        <w:t>zusätzlich</w:t>
      </w:r>
      <w:r w:rsidR="0065397A">
        <w:t xml:space="preserve"> verhinder</w:t>
      </w:r>
      <w:r>
        <w:t>t</w:t>
      </w:r>
      <w:r w:rsidR="0065397A">
        <w:t xml:space="preserve"> </w:t>
      </w:r>
      <w:r>
        <w:t>werden</w:t>
      </w:r>
      <w:r w:rsidR="0065397A">
        <w:t xml:space="preserve">, </w:t>
      </w:r>
      <w:r>
        <w:t xml:space="preserve">indem </w:t>
      </w:r>
      <w:r w:rsidR="0065397A">
        <w:t xml:space="preserve">das Training </w:t>
      </w:r>
      <w:r w:rsidR="009D392A">
        <w:t>rechtzeitig</w:t>
      </w:r>
      <w:r w:rsidR="0065397A">
        <w:t xml:space="preserve"> </w:t>
      </w:r>
      <w:r w:rsidR="00B4690F">
        <w:t xml:space="preserve"> </w:t>
      </w:r>
      <w:r w:rsidR="0065397A">
        <w:t>beende</w:t>
      </w:r>
      <w:r w:rsidR="00AF322A">
        <w:t xml:space="preserve">t wird, bevor </w:t>
      </w:r>
      <w:r w:rsidR="008328A3">
        <w:t>diese überhaupt</w:t>
      </w:r>
      <w:r w:rsidR="00AF322A">
        <w:t xml:space="preserve"> eintritt.</w:t>
      </w:r>
      <w:r w:rsidR="0065397A">
        <w:t xml:space="preserve"> </w:t>
      </w:r>
      <w:r w:rsidR="00AF6288">
        <w:t xml:space="preserve">Aus </w:t>
      </w:r>
      <w:r w:rsidR="00AF6288">
        <w:fldChar w:fldCharType="begin"/>
      </w:r>
      <w:r w:rsidR="00AF6288">
        <w:instrText xml:space="preserve"> REF _Ref476646145 \h </w:instrText>
      </w:r>
      <w:r w:rsidR="003963AA">
        <w:instrText xml:space="preserve"> \* MERGEFORMAT </w:instrText>
      </w:r>
      <w:r w:rsidR="00AF6288">
        <w:fldChar w:fldCharType="separate"/>
      </w:r>
      <w:r w:rsidR="007533F1">
        <w:t xml:space="preserve">Abbildung </w:t>
      </w:r>
      <w:r w:rsidR="007533F1">
        <w:rPr>
          <w:noProof/>
        </w:rPr>
        <w:t>50</w:t>
      </w:r>
      <w:r w:rsidR="00AF6288">
        <w:fldChar w:fldCharType="end"/>
      </w:r>
      <w:r w:rsidR="00AF6288">
        <w:t xml:space="preserve"> ist ersichtlich, dass das Plateau der Testgenauigkeit bereits nach ca. 80 Epochen erreicht wird und der Trainingsve</w:t>
      </w:r>
      <w:r w:rsidR="00AF6288">
        <w:t>r</w:t>
      </w:r>
      <w:r w:rsidR="00AF6288">
        <w:t xml:space="preserve">lust </w:t>
      </w:r>
      <w:r w:rsidR="0050477C">
        <w:t>nach</w:t>
      </w:r>
      <w:r w:rsidR="00AF6288">
        <w:t xml:space="preserve"> ca.</w:t>
      </w:r>
      <w:r w:rsidR="0050477C">
        <w:t xml:space="preserve"> </w:t>
      </w:r>
      <w:r w:rsidR="00AF6288">
        <w:t xml:space="preserve">150 Epochen </w:t>
      </w:r>
      <w:r w:rsidR="003963AA">
        <w:t xml:space="preserve">wieder </w:t>
      </w:r>
      <w:r w:rsidR="00AF6288">
        <w:t>zu steigen</w:t>
      </w:r>
      <w:r w:rsidR="003963AA">
        <w:t xml:space="preserve"> beginnt</w:t>
      </w:r>
      <w:r w:rsidR="00AF6288">
        <w:t xml:space="preserve">. Für alle weiteren Betrachtungen </w:t>
      </w:r>
      <w:r w:rsidR="003C69FA">
        <w:t>wird</w:t>
      </w:r>
      <w:r w:rsidR="003963AA">
        <w:t xml:space="preserve"> </w:t>
      </w:r>
      <w:r w:rsidR="003C69FA">
        <w:t>das Training nach</w:t>
      </w:r>
      <w:r w:rsidR="00AF6288">
        <w:t xml:space="preserve"> 150 Epochen </w:t>
      </w:r>
      <w:r w:rsidR="003C69FA">
        <w:t>beendet</w:t>
      </w:r>
      <w:r w:rsidR="00AF2F62">
        <w:t xml:space="preserve">. </w:t>
      </w:r>
      <w:r w:rsidR="008A2F51">
        <w:t xml:space="preserve">Es wird </w:t>
      </w:r>
      <w:r w:rsidR="00C11E5B">
        <w:t xml:space="preserve">angenommen, dass auch beim Training anderer Arten von Features </w:t>
      </w:r>
      <w:r w:rsidR="003C7911">
        <w:t>bis zu</w:t>
      </w:r>
      <w:r w:rsidR="00C11E5B">
        <w:t xml:space="preserve"> diesem Zeitpunkt </w:t>
      </w:r>
      <w:r w:rsidR="00436745">
        <w:t>d</w:t>
      </w:r>
      <w:r w:rsidR="00E9235B">
        <w:t>er höchstmögliche</w:t>
      </w:r>
      <w:r w:rsidR="00436745">
        <w:t xml:space="preserve"> Grad der Genaui</w:t>
      </w:r>
      <w:r w:rsidR="00436745">
        <w:t>g</w:t>
      </w:r>
      <w:r w:rsidR="00436745">
        <w:t>keit erreicht werden kann</w:t>
      </w:r>
      <w:r w:rsidR="00AF6288">
        <w:t xml:space="preserve">. </w:t>
      </w:r>
      <w:r w:rsidR="00492D45">
        <w:t>Aufgrund der geringeren Anzahl der Epochen kann die</w:t>
      </w:r>
      <w:r w:rsidR="00943BCF">
        <w:t xml:space="preserve"> Dropout-Rate auf 0,2 gesetzt</w:t>
      </w:r>
      <w:r w:rsidR="00492D45">
        <w:t xml:space="preserve"> werden</w:t>
      </w:r>
      <w:r w:rsidR="00D94FD0">
        <w:t>, um</w:t>
      </w:r>
      <w:r w:rsidR="00943BCF">
        <w:t xml:space="preserve"> etwas bessere Genauigkeiten als </w:t>
      </w:r>
      <w:r w:rsidR="00D94FD0">
        <w:t>bei einem</w:t>
      </w:r>
      <w:r w:rsidR="00943BCF">
        <w:t xml:space="preserve"> Wert von 0,3</w:t>
      </w:r>
      <w:r w:rsidR="00D94FD0">
        <w:t xml:space="preserve"> zu erzielen</w:t>
      </w:r>
      <w:r w:rsidR="00943BCF">
        <w:t>.</w:t>
      </w:r>
    </w:p>
    <w:p w:rsidR="008E1A1B" w:rsidRDefault="00D62D20" w:rsidP="008E1A1B">
      <w:pPr>
        <w:pStyle w:val="berschrift3"/>
        <w:numPr>
          <w:ilvl w:val="2"/>
          <w:numId w:val="1"/>
        </w:numPr>
        <w:jc w:val="left"/>
      </w:pPr>
      <w:bookmarkStart w:id="191" w:name="_Ref476668570"/>
      <w:bookmarkStart w:id="192" w:name="_Toc476722459"/>
      <w:r>
        <w:t>Parametrisierung des Netzes</w:t>
      </w:r>
      <w:bookmarkEnd w:id="191"/>
      <w:bookmarkEnd w:id="192"/>
      <w:r w:rsidR="008E1A1B">
        <w:t xml:space="preserve"> </w:t>
      </w:r>
    </w:p>
    <w:p w:rsidR="00122F6B" w:rsidRDefault="00122F6B" w:rsidP="007479E5">
      <w:r>
        <w:t>Die Ergebnisse der Validation der</w:t>
      </w:r>
      <w:r w:rsidR="00C3536A">
        <w:t xml:space="preserve"> MLPs schwanken</w:t>
      </w:r>
      <w:r>
        <w:t xml:space="preserve">, da weder in </w:t>
      </w:r>
      <w:proofErr w:type="spellStart"/>
      <w:r>
        <w:t>Keras</w:t>
      </w:r>
      <w:proofErr w:type="spellEnd"/>
      <w:r>
        <w:t xml:space="preserve">, noch in Theano </w:t>
      </w:r>
      <w:proofErr w:type="spellStart"/>
      <w:r>
        <w:t>Seeds</w:t>
      </w:r>
      <w:proofErr w:type="spellEnd"/>
      <w:r>
        <w:t xml:space="preserve"> für eine Determinierung der Modelle gesetzt werden können. Globale </w:t>
      </w:r>
      <w:proofErr w:type="spellStart"/>
      <w:r>
        <w:t>Seeds</w:t>
      </w:r>
      <w:proofErr w:type="spellEnd"/>
      <w:r>
        <w:t xml:space="preserve"> haben ebenfalls keinen Einfluss auf die intern genutzten Zufallszahlengeneratoren.</w:t>
      </w:r>
      <w:r w:rsidR="007604DF">
        <w:t xml:space="preserve"> Daher werden alle Ergebnisse über fünf Durchläufe gemittelt.</w:t>
      </w:r>
      <w:r w:rsidR="00994750">
        <w:t xml:space="preserve"> Getestet wurde die Konfiguration des MLP anhand </w:t>
      </w:r>
      <w:r w:rsidR="00344F3C">
        <w:t>der</w:t>
      </w:r>
      <w:r w:rsidR="00F22D8A" w:rsidRPr="00F22D8A">
        <w:t xml:space="preserve"> </w:t>
      </w:r>
      <w:r w:rsidR="00F22D8A">
        <w:t>in 67% Trainings- und 33% Testdaten geteilten Menge der</w:t>
      </w:r>
      <w:r w:rsidR="00994750">
        <w:t xml:space="preserve"> M-IDSC-Features aus dem eigenen Datensatz</w:t>
      </w:r>
      <w:r w:rsidR="00193435">
        <w:t>.</w:t>
      </w:r>
      <w:r w:rsidR="007734EC">
        <w:t xml:space="preserve"> </w:t>
      </w:r>
    </w:p>
    <w:p w:rsidR="00994750" w:rsidRDefault="00994750" w:rsidP="007479E5">
      <w:r>
        <w:t xml:space="preserve">Zunächst wird die </w:t>
      </w:r>
      <w:r w:rsidR="00193435">
        <w:t xml:space="preserve">Abhängigkeit </w:t>
      </w:r>
      <w:r w:rsidR="00C358DC">
        <w:t xml:space="preserve">der </w:t>
      </w:r>
      <w:r w:rsidR="006807A2">
        <w:t>Qualität</w:t>
      </w:r>
      <w:r w:rsidR="00C358DC">
        <w:t xml:space="preserve"> des Trainings</w:t>
      </w:r>
      <w:r w:rsidR="00193435">
        <w:t xml:space="preserve"> von der Anzahl der Neuronen der versteckten Schicht</w:t>
      </w:r>
      <w:r w:rsidR="00965CFB">
        <w:t xml:space="preserve"> ermittelt.</w:t>
      </w:r>
      <w:r w:rsidR="002A0755">
        <w:t xml:space="preserve"> </w:t>
      </w:r>
      <w:r w:rsidR="00063C03">
        <w:t xml:space="preserve">Die Bewertung erfolgt anhand von vier Metriken. </w:t>
      </w:r>
      <w:r w:rsidR="00B20FD8">
        <w:t>Für eine gute Bewertung bedarf es einer</w:t>
      </w:r>
      <w:r w:rsidR="006807A2">
        <w:t xml:space="preserve"> </w:t>
      </w:r>
      <w:r w:rsidR="00B20FD8">
        <w:t xml:space="preserve">möglichst </w:t>
      </w:r>
      <w:r w:rsidR="006807A2">
        <w:t xml:space="preserve"> </w:t>
      </w:r>
      <w:r w:rsidR="00B20FD8">
        <w:t>hohen</w:t>
      </w:r>
      <w:r w:rsidR="006807A2">
        <w:t xml:space="preserve"> Genauigkeit und Präzision</w:t>
      </w:r>
      <w:r w:rsidR="00B20FD8">
        <w:t xml:space="preserve"> bei gleichzeitig geringe</w:t>
      </w:r>
      <w:r w:rsidR="008A1D30">
        <w:t>n</w:t>
      </w:r>
      <w:r w:rsidR="006807A2">
        <w:t xml:space="preserve"> Fehler- und Verlustrate</w:t>
      </w:r>
      <w:r w:rsidR="008A1D30">
        <w:t>n</w:t>
      </w:r>
      <w:r w:rsidR="006807A2">
        <w:t xml:space="preserve">. </w:t>
      </w:r>
      <w:r w:rsidR="002A0755">
        <w:t xml:space="preserve">Aus </w:t>
      </w:r>
      <w:r w:rsidR="002A0755">
        <w:fldChar w:fldCharType="begin"/>
      </w:r>
      <w:r w:rsidR="002A0755">
        <w:instrText xml:space="preserve"> REF _Ref476660527 \h </w:instrText>
      </w:r>
      <w:r w:rsidR="002A0755">
        <w:fldChar w:fldCharType="separate"/>
      </w:r>
      <w:r w:rsidR="007533F1">
        <w:t xml:space="preserve">Tabelle </w:t>
      </w:r>
      <w:r w:rsidR="007533F1">
        <w:rPr>
          <w:noProof/>
        </w:rPr>
        <w:t>4</w:t>
      </w:r>
      <w:r w:rsidR="002A0755">
        <w:fldChar w:fldCharType="end"/>
      </w:r>
      <w:r w:rsidR="002A0755">
        <w:t xml:space="preserve"> geht hervor, dass ab einer Anzahl von 64 Neuronen die Ergebnisse der Validierung sehr dicht beieinander liegen</w:t>
      </w:r>
      <w:r w:rsidR="00675F8E">
        <w:t>.</w:t>
      </w:r>
      <w:r w:rsidR="000755A5">
        <w:t xml:space="preserve"> Das bedeutet, dass die Zahl der Neuronen nicht zu niedrig gewählt werden sollte, nach oben aber frei gewählt werden kann</w:t>
      </w:r>
      <w:r w:rsidR="002A0755">
        <w:t xml:space="preserve">. </w:t>
      </w:r>
      <w:r w:rsidR="00E8159E">
        <w:t>M</w:t>
      </w:r>
      <w:r w:rsidR="002A0755">
        <w:t>it der Zahl der Neuronen</w:t>
      </w:r>
      <w:r w:rsidR="00E8159E">
        <w:t xml:space="preserve"> steigt allerdings der Aufwand der Berechnung</w:t>
      </w:r>
      <w:r w:rsidR="00A43649">
        <w:t>en</w:t>
      </w:r>
      <w:r w:rsidR="002A0755">
        <w:t>.</w:t>
      </w:r>
    </w:p>
    <w:p w:rsidR="00CC2867" w:rsidRPr="00772A33" w:rsidRDefault="00CC2867" w:rsidP="007479E5">
      <w:pPr>
        <w:rPr>
          <w:sz w:val="8"/>
        </w:rPr>
      </w:pPr>
    </w:p>
    <w:tbl>
      <w:tblPr>
        <w:tblStyle w:val="Tabellenraster"/>
        <w:tblW w:w="0" w:type="auto"/>
        <w:tblInd w:w="108" w:type="dxa"/>
        <w:tblLook w:val="04A0" w:firstRow="1" w:lastRow="0" w:firstColumn="1" w:lastColumn="0" w:noHBand="0" w:noVBand="1"/>
      </w:tblPr>
      <w:tblGrid>
        <w:gridCol w:w="1418"/>
        <w:gridCol w:w="1417"/>
        <w:gridCol w:w="1418"/>
        <w:gridCol w:w="1276"/>
        <w:gridCol w:w="1346"/>
        <w:gridCol w:w="1453"/>
      </w:tblGrid>
      <w:tr w:rsidR="005F4BB0" w:rsidTr="005F4BB0">
        <w:tc>
          <w:tcPr>
            <w:tcW w:w="1418" w:type="dxa"/>
            <w:shd w:val="clear" w:color="auto" w:fill="404040" w:themeFill="text1" w:themeFillTint="BF"/>
          </w:tcPr>
          <w:p w:rsidR="005F4BB0" w:rsidRPr="00222622" w:rsidRDefault="00C9656A" w:rsidP="00B63FF7">
            <w:pPr>
              <w:ind w:right="-1136"/>
              <w:jc w:val="left"/>
              <w:rPr>
                <w:color w:val="FFFFFF" w:themeColor="background1"/>
              </w:rPr>
            </w:pPr>
            <w:r w:rsidRPr="00C9656A">
              <w:rPr>
                <w:i/>
                <w:color w:val="FFFFFF" w:themeColor="background1"/>
              </w:rPr>
              <w:t xml:space="preserve">n </w:t>
            </w:r>
            <w:r w:rsidR="005F4BB0" w:rsidRPr="00222622">
              <w:rPr>
                <w:color w:val="FFFFFF" w:themeColor="background1"/>
              </w:rPr>
              <w:t>Neuronen</w:t>
            </w:r>
          </w:p>
        </w:tc>
        <w:tc>
          <w:tcPr>
            <w:tcW w:w="1417" w:type="dxa"/>
            <w:shd w:val="clear" w:color="auto" w:fill="404040" w:themeFill="text1" w:themeFillTint="BF"/>
          </w:tcPr>
          <w:p w:rsidR="005F4BB0" w:rsidRPr="005F4BB0" w:rsidRDefault="005F4BB0" w:rsidP="00702BAD">
            <w:pPr>
              <w:rPr>
                <w:color w:val="FFFFFF" w:themeColor="background1"/>
              </w:rPr>
            </w:pPr>
            <w:r w:rsidRPr="005F4BB0">
              <w:rPr>
                <w:color w:val="FFFFFF" w:themeColor="background1"/>
              </w:rPr>
              <w:t>Genauigkeit</w:t>
            </w:r>
          </w:p>
        </w:tc>
        <w:tc>
          <w:tcPr>
            <w:tcW w:w="1418" w:type="dxa"/>
            <w:shd w:val="clear" w:color="auto" w:fill="404040" w:themeFill="text1" w:themeFillTint="BF"/>
          </w:tcPr>
          <w:p w:rsidR="005F4BB0" w:rsidRPr="005F4BB0" w:rsidRDefault="005F4BB0" w:rsidP="00702BAD">
            <w:pPr>
              <w:rPr>
                <w:color w:val="FFFFFF" w:themeColor="background1"/>
              </w:rPr>
            </w:pPr>
            <w:r w:rsidRPr="005F4BB0">
              <w:rPr>
                <w:color w:val="FFFFFF" w:themeColor="background1"/>
              </w:rPr>
              <w:t>Präzision</w:t>
            </w:r>
          </w:p>
        </w:tc>
        <w:tc>
          <w:tcPr>
            <w:tcW w:w="1276" w:type="dxa"/>
            <w:shd w:val="clear" w:color="auto" w:fill="404040" w:themeFill="text1" w:themeFillTint="BF"/>
          </w:tcPr>
          <w:p w:rsidR="005F4BB0" w:rsidRPr="005F4BB0" w:rsidRDefault="005F4BB0" w:rsidP="00702BAD">
            <w:pPr>
              <w:rPr>
                <w:color w:val="FFFFFF" w:themeColor="background1"/>
              </w:rPr>
            </w:pPr>
            <w:r w:rsidRPr="005F4BB0">
              <w:rPr>
                <w:color w:val="FFFFFF" w:themeColor="background1"/>
              </w:rPr>
              <w:t>Fehler</w:t>
            </w:r>
          </w:p>
        </w:tc>
        <w:tc>
          <w:tcPr>
            <w:tcW w:w="1346" w:type="dxa"/>
            <w:shd w:val="clear" w:color="auto" w:fill="404040" w:themeFill="text1" w:themeFillTint="BF"/>
          </w:tcPr>
          <w:p w:rsidR="005F4BB0" w:rsidRPr="005F4BB0" w:rsidRDefault="005F4BB0" w:rsidP="00702BAD">
            <w:pPr>
              <w:rPr>
                <w:color w:val="FFFFFF" w:themeColor="background1"/>
              </w:rPr>
            </w:pPr>
            <w:r w:rsidRPr="005F4BB0">
              <w:rPr>
                <w:color w:val="FFFFFF" w:themeColor="background1"/>
              </w:rPr>
              <w:t>Verlust</w:t>
            </w:r>
          </w:p>
        </w:tc>
        <w:tc>
          <w:tcPr>
            <w:tcW w:w="1453" w:type="dxa"/>
            <w:shd w:val="clear" w:color="auto" w:fill="404040" w:themeFill="text1" w:themeFillTint="BF"/>
          </w:tcPr>
          <w:p w:rsidR="005F4BB0" w:rsidRPr="00222622" w:rsidRDefault="005F4BB0" w:rsidP="00B63FF7">
            <w:pPr>
              <w:ind w:right="-1136"/>
              <w:jc w:val="left"/>
              <w:rPr>
                <w:color w:val="FFFFFF" w:themeColor="background1"/>
              </w:rPr>
            </w:pPr>
            <w:r w:rsidRPr="00222622">
              <w:rPr>
                <w:color w:val="FFFFFF" w:themeColor="background1"/>
              </w:rPr>
              <w:t>Laufzeit (</w:t>
            </w:r>
            <w:proofErr w:type="spellStart"/>
            <w:r w:rsidRPr="00222622">
              <w:rPr>
                <w:color w:val="FFFFFF" w:themeColor="background1"/>
              </w:rPr>
              <w:t>ms</w:t>
            </w:r>
            <w:proofErr w:type="spellEnd"/>
            <w:r w:rsidRPr="00222622">
              <w:rPr>
                <w:color w:val="FFFFFF" w:themeColor="background1"/>
              </w:rPr>
              <w:t>)</w:t>
            </w:r>
          </w:p>
        </w:tc>
      </w:tr>
      <w:tr w:rsidR="003F2457" w:rsidTr="005F4BB0">
        <w:tc>
          <w:tcPr>
            <w:tcW w:w="1418" w:type="dxa"/>
          </w:tcPr>
          <w:p w:rsidR="003F2457" w:rsidRPr="006F5A2D" w:rsidRDefault="003F2457" w:rsidP="00B63FF7">
            <w:pPr>
              <w:ind w:right="-1136"/>
              <w:jc w:val="left"/>
              <w:rPr>
                <w:b/>
              </w:rPr>
            </w:pPr>
            <w:r>
              <w:rPr>
                <w:b/>
              </w:rPr>
              <w:t>16</w:t>
            </w:r>
          </w:p>
        </w:tc>
        <w:tc>
          <w:tcPr>
            <w:tcW w:w="1417" w:type="dxa"/>
          </w:tcPr>
          <w:p w:rsidR="003F2457" w:rsidRPr="00F6594E" w:rsidRDefault="00156000" w:rsidP="000438E4">
            <w:pPr>
              <w:ind w:right="-1136"/>
              <w:jc w:val="left"/>
            </w:pPr>
            <w:r w:rsidRPr="00156000">
              <w:t>0.7859</w:t>
            </w:r>
          </w:p>
        </w:tc>
        <w:tc>
          <w:tcPr>
            <w:tcW w:w="1418" w:type="dxa"/>
          </w:tcPr>
          <w:p w:rsidR="003F2457" w:rsidRPr="00F6594E" w:rsidRDefault="00156000" w:rsidP="000438E4">
            <w:pPr>
              <w:ind w:right="-1136"/>
              <w:jc w:val="left"/>
            </w:pPr>
            <w:r w:rsidRPr="00156000">
              <w:t>0</w:t>
            </w:r>
            <w:r w:rsidR="0080058E">
              <w:t>,</w:t>
            </w:r>
            <w:r w:rsidRPr="00156000">
              <w:t>6671</w:t>
            </w:r>
          </w:p>
        </w:tc>
        <w:tc>
          <w:tcPr>
            <w:tcW w:w="1276" w:type="dxa"/>
          </w:tcPr>
          <w:p w:rsidR="003F2457" w:rsidRDefault="00156000" w:rsidP="00B63FF7">
            <w:pPr>
              <w:ind w:right="-1136"/>
              <w:jc w:val="left"/>
            </w:pPr>
            <w:r w:rsidRPr="00156000">
              <w:t>1</w:t>
            </w:r>
            <w:r w:rsidR="0080058E">
              <w:t>,</w:t>
            </w:r>
            <w:r w:rsidRPr="00156000">
              <w:t>5380</w:t>
            </w:r>
          </w:p>
        </w:tc>
        <w:tc>
          <w:tcPr>
            <w:tcW w:w="1346" w:type="dxa"/>
          </w:tcPr>
          <w:p w:rsidR="003F2457" w:rsidRPr="00F6594E" w:rsidRDefault="00156000" w:rsidP="00B63FF7">
            <w:pPr>
              <w:ind w:right="-1136"/>
              <w:jc w:val="left"/>
            </w:pPr>
            <w:r w:rsidRPr="00156000">
              <w:t>0</w:t>
            </w:r>
            <w:r w:rsidR="0080058E">
              <w:t>,</w:t>
            </w:r>
            <w:r w:rsidRPr="00156000">
              <w:t>0224</w:t>
            </w:r>
          </w:p>
        </w:tc>
        <w:tc>
          <w:tcPr>
            <w:tcW w:w="1453" w:type="dxa"/>
          </w:tcPr>
          <w:p w:rsidR="003F2457" w:rsidRDefault="00156000" w:rsidP="00B63FF7">
            <w:pPr>
              <w:ind w:right="-1136"/>
              <w:jc w:val="left"/>
            </w:pPr>
            <w:r w:rsidRPr="00156000">
              <w:t>20283</w:t>
            </w:r>
          </w:p>
        </w:tc>
      </w:tr>
      <w:tr w:rsidR="000B35E8" w:rsidTr="005F4BB0">
        <w:tc>
          <w:tcPr>
            <w:tcW w:w="1418" w:type="dxa"/>
          </w:tcPr>
          <w:p w:rsidR="000B35E8" w:rsidRPr="006F5A2D" w:rsidRDefault="000B35E8" w:rsidP="00B63FF7">
            <w:pPr>
              <w:ind w:right="-1136"/>
              <w:jc w:val="left"/>
              <w:rPr>
                <w:b/>
              </w:rPr>
            </w:pPr>
            <w:r w:rsidRPr="006F5A2D">
              <w:rPr>
                <w:b/>
              </w:rPr>
              <w:t>32</w:t>
            </w:r>
          </w:p>
        </w:tc>
        <w:tc>
          <w:tcPr>
            <w:tcW w:w="1417" w:type="dxa"/>
          </w:tcPr>
          <w:p w:rsidR="000B35E8" w:rsidRDefault="00F6594E" w:rsidP="000438E4">
            <w:pPr>
              <w:ind w:right="-1136"/>
              <w:jc w:val="left"/>
            </w:pPr>
            <w:r w:rsidRPr="00F6594E">
              <w:t>0</w:t>
            </w:r>
            <w:r w:rsidR="0080058E">
              <w:t>,</w:t>
            </w:r>
            <w:r w:rsidRPr="00F6594E">
              <w:t>8428</w:t>
            </w:r>
          </w:p>
        </w:tc>
        <w:tc>
          <w:tcPr>
            <w:tcW w:w="1418" w:type="dxa"/>
          </w:tcPr>
          <w:p w:rsidR="000B35E8" w:rsidRDefault="00F6594E" w:rsidP="000438E4">
            <w:pPr>
              <w:ind w:right="-1136"/>
              <w:jc w:val="left"/>
            </w:pPr>
            <w:r w:rsidRPr="00F6594E">
              <w:t>0</w:t>
            </w:r>
            <w:r w:rsidR="0080058E">
              <w:t>,</w:t>
            </w:r>
            <w:r w:rsidRPr="00F6594E">
              <w:t>7782</w:t>
            </w:r>
          </w:p>
        </w:tc>
        <w:tc>
          <w:tcPr>
            <w:tcW w:w="1276" w:type="dxa"/>
          </w:tcPr>
          <w:p w:rsidR="000B35E8" w:rsidRDefault="00F6594E" w:rsidP="00B63FF7">
            <w:pPr>
              <w:ind w:right="-1136"/>
              <w:jc w:val="left"/>
            </w:pPr>
            <w:r>
              <w:t>1</w:t>
            </w:r>
            <w:r w:rsidR="0080058E">
              <w:t>,</w:t>
            </w:r>
            <w:r>
              <w:t>4049</w:t>
            </w:r>
          </w:p>
        </w:tc>
        <w:tc>
          <w:tcPr>
            <w:tcW w:w="1346" w:type="dxa"/>
          </w:tcPr>
          <w:p w:rsidR="000B35E8" w:rsidRDefault="00F6594E" w:rsidP="00B63FF7">
            <w:pPr>
              <w:ind w:right="-1136"/>
              <w:jc w:val="left"/>
            </w:pPr>
            <w:r w:rsidRPr="00F6594E">
              <w:t>0</w:t>
            </w:r>
            <w:r w:rsidR="0080058E">
              <w:t>,</w:t>
            </w:r>
            <w:r w:rsidRPr="00F6594E">
              <w:t>0168</w:t>
            </w:r>
          </w:p>
        </w:tc>
        <w:tc>
          <w:tcPr>
            <w:tcW w:w="1453" w:type="dxa"/>
          </w:tcPr>
          <w:p w:rsidR="000B35E8" w:rsidRPr="00AF125C" w:rsidRDefault="007B281A" w:rsidP="00B63FF7">
            <w:pPr>
              <w:ind w:right="-1136"/>
              <w:jc w:val="left"/>
            </w:pPr>
            <w:r>
              <w:t>2</w:t>
            </w:r>
            <w:r w:rsidR="00F6594E" w:rsidRPr="00F6594E">
              <w:t>0019</w:t>
            </w:r>
          </w:p>
        </w:tc>
      </w:tr>
      <w:tr w:rsidR="000B35E8" w:rsidTr="005F4BB0">
        <w:tc>
          <w:tcPr>
            <w:tcW w:w="1418" w:type="dxa"/>
          </w:tcPr>
          <w:p w:rsidR="000B35E8" w:rsidRPr="006F5A2D" w:rsidRDefault="000B35E8" w:rsidP="00B63FF7">
            <w:pPr>
              <w:ind w:right="-1136"/>
              <w:jc w:val="left"/>
              <w:rPr>
                <w:b/>
              </w:rPr>
            </w:pPr>
            <w:r w:rsidRPr="006F5A2D">
              <w:rPr>
                <w:b/>
              </w:rPr>
              <w:t>64</w:t>
            </w:r>
          </w:p>
        </w:tc>
        <w:tc>
          <w:tcPr>
            <w:tcW w:w="1417" w:type="dxa"/>
          </w:tcPr>
          <w:p w:rsidR="000B35E8" w:rsidRDefault="00651731" w:rsidP="00F77C60">
            <w:pPr>
              <w:ind w:right="-1136"/>
              <w:jc w:val="left"/>
            </w:pPr>
            <w:r>
              <w:t>0,</w:t>
            </w:r>
            <w:r w:rsidR="000B35E8">
              <w:t>8</w:t>
            </w:r>
            <w:r w:rsidR="00F77C60">
              <w:t>5</w:t>
            </w:r>
            <w:r w:rsidR="000B35E8">
              <w:t>32</w:t>
            </w:r>
          </w:p>
        </w:tc>
        <w:tc>
          <w:tcPr>
            <w:tcW w:w="1418" w:type="dxa"/>
          </w:tcPr>
          <w:p w:rsidR="000B35E8" w:rsidRPr="002A0755" w:rsidRDefault="000B35E8" w:rsidP="002D05DD">
            <w:pPr>
              <w:ind w:right="-1136"/>
              <w:jc w:val="left"/>
              <w:rPr>
                <w:b/>
              </w:rPr>
            </w:pPr>
            <w:r w:rsidRPr="002A0755">
              <w:rPr>
                <w:b/>
              </w:rPr>
              <w:t>0,8</w:t>
            </w:r>
            <w:r w:rsidR="002D05DD" w:rsidRPr="002A0755">
              <w:rPr>
                <w:b/>
              </w:rPr>
              <w:t>6</w:t>
            </w:r>
            <w:r w:rsidRPr="002A0755">
              <w:rPr>
                <w:b/>
              </w:rPr>
              <w:t>01</w:t>
            </w:r>
          </w:p>
        </w:tc>
        <w:tc>
          <w:tcPr>
            <w:tcW w:w="1276" w:type="dxa"/>
          </w:tcPr>
          <w:p w:rsidR="000B35E8" w:rsidRDefault="000B35E8" w:rsidP="00DC3374">
            <w:pPr>
              <w:ind w:right="-1136"/>
              <w:jc w:val="left"/>
            </w:pPr>
            <w:r>
              <w:t>1,3</w:t>
            </w:r>
            <w:r w:rsidR="00DC3374">
              <w:t>2</w:t>
            </w:r>
            <w:r>
              <w:t>1</w:t>
            </w:r>
          </w:p>
        </w:tc>
        <w:tc>
          <w:tcPr>
            <w:tcW w:w="1346" w:type="dxa"/>
          </w:tcPr>
          <w:p w:rsidR="000B35E8" w:rsidRDefault="000B35E8" w:rsidP="00DC3374">
            <w:pPr>
              <w:ind w:right="-1136"/>
              <w:jc w:val="left"/>
            </w:pPr>
            <w:r>
              <w:t>0,01</w:t>
            </w:r>
            <w:r w:rsidR="00DC3374">
              <w:t>3</w:t>
            </w:r>
            <w:r w:rsidR="000438E4">
              <w:t>5</w:t>
            </w:r>
          </w:p>
        </w:tc>
        <w:tc>
          <w:tcPr>
            <w:tcW w:w="1453" w:type="dxa"/>
          </w:tcPr>
          <w:p w:rsidR="000B35E8" w:rsidRDefault="007B281A" w:rsidP="00B63FF7">
            <w:pPr>
              <w:ind w:right="-1136"/>
              <w:jc w:val="left"/>
            </w:pPr>
            <w:r>
              <w:t>2</w:t>
            </w:r>
            <w:r w:rsidR="00CC1496" w:rsidRPr="00CC1496">
              <w:t>2284</w:t>
            </w:r>
          </w:p>
        </w:tc>
      </w:tr>
      <w:tr w:rsidR="000B35E8" w:rsidTr="005F4BB0">
        <w:tc>
          <w:tcPr>
            <w:tcW w:w="1418" w:type="dxa"/>
          </w:tcPr>
          <w:p w:rsidR="000B35E8" w:rsidRPr="006F5A2D" w:rsidRDefault="000B35E8" w:rsidP="00B63FF7">
            <w:pPr>
              <w:ind w:right="-1136"/>
              <w:jc w:val="left"/>
              <w:rPr>
                <w:b/>
              </w:rPr>
            </w:pPr>
            <w:r w:rsidRPr="006F5A2D">
              <w:rPr>
                <w:b/>
              </w:rPr>
              <w:t>128</w:t>
            </w:r>
          </w:p>
        </w:tc>
        <w:tc>
          <w:tcPr>
            <w:tcW w:w="1417" w:type="dxa"/>
          </w:tcPr>
          <w:p w:rsidR="000B35E8" w:rsidRPr="0080058E" w:rsidRDefault="00F6594E" w:rsidP="00651731">
            <w:pPr>
              <w:ind w:right="-1136"/>
              <w:jc w:val="left"/>
            </w:pPr>
            <w:r w:rsidRPr="0080058E">
              <w:t>0</w:t>
            </w:r>
            <w:r w:rsidR="0080058E">
              <w:t>,</w:t>
            </w:r>
            <w:r w:rsidRPr="0080058E">
              <w:t>8687</w:t>
            </w:r>
          </w:p>
        </w:tc>
        <w:tc>
          <w:tcPr>
            <w:tcW w:w="1418" w:type="dxa"/>
          </w:tcPr>
          <w:p w:rsidR="000B35E8" w:rsidRDefault="00F6594E" w:rsidP="000438E4">
            <w:pPr>
              <w:ind w:right="-1136"/>
              <w:jc w:val="left"/>
            </w:pPr>
            <w:r w:rsidRPr="00F6594E">
              <w:t>0</w:t>
            </w:r>
            <w:r w:rsidR="0080058E">
              <w:t>,</w:t>
            </w:r>
            <w:r w:rsidRPr="00F6594E">
              <w:t>8361</w:t>
            </w:r>
          </w:p>
        </w:tc>
        <w:tc>
          <w:tcPr>
            <w:tcW w:w="1276" w:type="dxa"/>
          </w:tcPr>
          <w:p w:rsidR="000B35E8" w:rsidRDefault="00F6594E" w:rsidP="000438E4">
            <w:pPr>
              <w:ind w:right="-1136"/>
              <w:jc w:val="left"/>
            </w:pPr>
            <w:r w:rsidRPr="00F6594E">
              <w:t>1</w:t>
            </w:r>
            <w:r w:rsidR="0080058E">
              <w:t>,</w:t>
            </w:r>
            <w:r w:rsidRPr="00F6594E">
              <w:t>3291</w:t>
            </w:r>
          </w:p>
        </w:tc>
        <w:tc>
          <w:tcPr>
            <w:tcW w:w="1346" w:type="dxa"/>
          </w:tcPr>
          <w:p w:rsidR="000B35E8" w:rsidRDefault="00F6594E" w:rsidP="000438E4">
            <w:pPr>
              <w:ind w:right="-1136"/>
              <w:jc w:val="left"/>
            </w:pPr>
            <w:r w:rsidRPr="00F6594E">
              <w:t>0</w:t>
            </w:r>
            <w:r w:rsidR="0080058E">
              <w:t>,</w:t>
            </w:r>
            <w:r w:rsidRPr="00F6594E">
              <w:t>0137</w:t>
            </w:r>
          </w:p>
        </w:tc>
        <w:tc>
          <w:tcPr>
            <w:tcW w:w="1453" w:type="dxa"/>
          </w:tcPr>
          <w:p w:rsidR="000B35E8" w:rsidRDefault="007B281A" w:rsidP="00B63FF7">
            <w:pPr>
              <w:ind w:right="-1136"/>
              <w:jc w:val="left"/>
            </w:pPr>
            <w:r>
              <w:t>2</w:t>
            </w:r>
            <w:r w:rsidR="00CC1496">
              <w:t>3110</w:t>
            </w:r>
          </w:p>
        </w:tc>
      </w:tr>
      <w:tr w:rsidR="000B35E8" w:rsidTr="005F4BB0">
        <w:tc>
          <w:tcPr>
            <w:tcW w:w="1418" w:type="dxa"/>
          </w:tcPr>
          <w:p w:rsidR="000B35E8" w:rsidRPr="006F5A2D" w:rsidRDefault="00CC1496" w:rsidP="00B63FF7">
            <w:pPr>
              <w:ind w:right="-1136"/>
              <w:jc w:val="left"/>
              <w:rPr>
                <w:b/>
              </w:rPr>
            </w:pPr>
            <w:r w:rsidRPr="006F5A2D">
              <w:rPr>
                <w:b/>
              </w:rPr>
              <w:t>256</w:t>
            </w:r>
          </w:p>
        </w:tc>
        <w:tc>
          <w:tcPr>
            <w:tcW w:w="1417" w:type="dxa"/>
          </w:tcPr>
          <w:p w:rsidR="000B35E8" w:rsidRPr="00F30E96" w:rsidRDefault="00C529AF" w:rsidP="00B63FF7">
            <w:pPr>
              <w:ind w:right="-1136"/>
              <w:jc w:val="left"/>
              <w:rPr>
                <w:b/>
              </w:rPr>
            </w:pPr>
            <w:r w:rsidRPr="00C529AF">
              <w:rPr>
                <w:b/>
              </w:rPr>
              <w:t>0</w:t>
            </w:r>
            <w:r w:rsidR="0080058E">
              <w:rPr>
                <w:b/>
              </w:rPr>
              <w:t>,</w:t>
            </w:r>
            <w:r w:rsidRPr="00C529AF">
              <w:rPr>
                <w:b/>
              </w:rPr>
              <w:t>8736</w:t>
            </w:r>
          </w:p>
        </w:tc>
        <w:tc>
          <w:tcPr>
            <w:tcW w:w="1418" w:type="dxa"/>
          </w:tcPr>
          <w:p w:rsidR="000B35E8" w:rsidRPr="00AF597B" w:rsidRDefault="00C529AF" w:rsidP="00B63FF7">
            <w:pPr>
              <w:ind w:right="-1136"/>
              <w:jc w:val="left"/>
            </w:pPr>
            <w:r w:rsidRPr="00C529AF">
              <w:t>0</w:t>
            </w:r>
            <w:r w:rsidR="0080058E">
              <w:t>,</w:t>
            </w:r>
            <w:r w:rsidRPr="00C529AF">
              <w:t>8480</w:t>
            </w:r>
          </w:p>
        </w:tc>
        <w:tc>
          <w:tcPr>
            <w:tcW w:w="1276" w:type="dxa"/>
          </w:tcPr>
          <w:p w:rsidR="000B35E8" w:rsidRPr="00F30E96" w:rsidRDefault="00C529AF" w:rsidP="00B63FF7">
            <w:pPr>
              <w:ind w:right="-1136"/>
              <w:jc w:val="left"/>
              <w:rPr>
                <w:b/>
              </w:rPr>
            </w:pPr>
            <w:r w:rsidRPr="00C529AF">
              <w:rPr>
                <w:b/>
              </w:rPr>
              <w:t>1</w:t>
            </w:r>
            <w:r w:rsidR="0080058E">
              <w:rPr>
                <w:b/>
              </w:rPr>
              <w:t>,</w:t>
            </w:r>
            <w:r w:rsidRPr="00C529AF">
              <w:rPr>
                <w:b/>
              </w:rPr>
              <w:t>3052</w:t>
            </w:r>
          </w:p>
        </w:tc>
        <w:tc>
          <w:tcPr>
            <w:tcW w:w="1346" w:type="dxa"/>
          </w:tcPr>
          <w:p w:rsidR="000B35E8" w:rsidRPr="00F30E96" w:rsidRDefault="00C529AF" w:rsidP="00B63FF7">
            <w:pPr>
              <w:ind w:right="-1136"/>
              <w:jc w:val="left"/>
              <w:rPr>
                <w:b/>
              </w:rPr>
            </w:pPr>
            <w:r w:rsidRPr="00C529AF">
              <w:rPr>
                <w:b/>
              </w:rPr>
              <w:t>0</w:t>
            </w:r>
            <w:r w:rsidR="0080058E">
              <w:rPr>
                <w:b/>
              </w:rPr>
              <w:t>,</w:t>
            </w:r>
            <w:r w:rsidRPr="00C529AF">
              <w:rPr>
                <w:b/>
              </w:rPr>
              <w:t>0127</w:t>
            </w:r>
          </w:p>
        </w:tc>
        <w:tc>
          <w:tcPr>
            <w:tcW w:w="1453" w:type="dxa"/>
          </w:tcPr>
          <w:p w:rsidR="000B35E8" w:rsidRDefault="00C529AF" w:rsidP="00B63FF7">
            <w:pPr>
              <w:ind w:right="-1136"/>
              <w:jc w:val="left"/>
            </w:pPr>
            <w:r w:rsidRPr="00C529AF">
              <w:t>27732</w:t>
            </w:r>
          </w:p>
        </w:tc>
      </w:tr>
      <w:tr w:rsidR="00177D1D" w:rsidTr="005F4BB0">
        <w:tc>
          <w:tcPr>
            <w:tcW w:w="1418" w:type="dxa"/>
          </w:tcPr>
          <w:p w:rsidR="00177D1D" w:rsidRPr="006F5A2D" w:rsidRDefault="00177D1D" w:rsidP="00B63FF7">
            <w:pPr>
              <w:ind w:right="-1136"/>
              <w:jc w:val="left"/>
              <w:rPr>
                <w:b/>
              </w:rPr>
            </w:pPr>
            <w:r w:rsidRPr="006F5A2D">
              <w:rPr>
                <w:b/>
              </w:rPr>
              <w:t>512</w:t>
            </w:r>
          </w:p>
        </w:tc>
        <w:tc>
          <w:tcPr>
            <w:tcW w:w="1417" w:type="dxa"/>
          </w:tcPr>
          <w:p w:rsidR="00177D1D" w:rsidRPr="00CC1496" w:rsidRDefault="00AF597B" w:rsidP="000438E4">
            <w:pPr>
              <w:ind w:right="-1136"/>
              <w:jc w:val="left"/>
            </w:pPr>
            <w:r w:rsidRPr="00AF597B">
              <w:t>0</w:t>
            </w:r>
            <w:r w:rsidR="0080058E">
              <w:t>,</w:t>
            </w:r>
            <w:r w:rsidRPr="00AF597B">
              <w:t>8673</w:t>
            </w:r>
          </w:p>
        </w:tc>
        <w:tc>
          <w:tcPr>
            <w:tcW w:w="1418" w:type="dxa"/>
          </w:tcPr>
          <w:p w:rsidR="00177D1D" w:rsidRPr="002A0755" w:rsidRDefault="00AF597B" w:rsidP="000438E4">
            <w:pPr>
              <w:ind w:right="-1136"/>
              <w:jc w:val="left"/>
            </w:pPr>
            <w:r w:rsidRPr="002A0755">
              <w:t>0</w:t>
            </w:r>
            <w:r w:rsidR="0080058E">
              <w:t>,</w:t>
            </w:r>
            <w:r w:rsidRPr="002A0755">
              <w:t>8565</w:t>
            </w:r>
          </w:p>
        </w:tc>
        <w:tc>
          <w:tcPr>
            <w:tcW w:w="1276" w:type="dxa"/>
          </w:tcPr>
          <w:p w:rsidR="00177D1D" w:rsidRPr="00CC1496" w:rsidRDefault="00AF597B" w:rsidP="000438E4">
            <w:pPr>
              <w:ind w:right="-1136"/>
              <w:jc w:val="left"/>
            </w:pPr>
            <w:r w:rsidRPr="00AF597B">
              <w:t>1</w:t>
            </w:r>
            <w:r w:rsidR="0080058E">
              <w:t>,</w:t>
            </w:r>
            <w:r w:rsidRPr="00AF597B">
              <w:t>3340</w:t>
            </w:r>
          </w:p>
        </w:tc>
        <w:tc>
          <w:tcPr>
            <w:tcW w:w="1346" w:type="dxa"/>
          </w:tcPr>
          <w:p w:rsidR="00177D1D" w:rsidRPr="00CC1496" w:rsidRDefault="00AF597B" w:rsidP="000438E4">
            <w:pPr>
              <w:ind w:right="-1136"/>
              <w:jc w:val="left"/>
            </w:pPr>
            <w:r w:rsidRPr="00AF597B">
              <w:t>0</w:t>
            </w:r>
            <w:r w:rsidR="0080058E">
              <w:t>,</w:t>
            </w:r>
            <w:r w:rsidRPr="00AF597B">
              <w:t>0139</w:t>
            </w:r>
          </w:p>
        </w:tc>
        <w:tc>
          <w:tcPr>
            <w:tcW w:w="1453" w:type="dxa"/>
          </w:tcPr>
          <w:p w:rsidR="00177D1D" w:rsidRPr="00CC1496" w:rsidRDefault="002A0755" w:rsidP="00B63FF7">
            <w:pPr>
              <w:ind w:right="-1136"/>
              <w:jc w:val="left"/>
            </w:pPr>
            <w:r w:rsidRPr="002A0755">
              <w:t>30748</w:t>
            </w:r>
          </w:p>
        </w:tc>
      </w:tr>
    </w:tbl>
    <w:p w:rsidR="00D92683" w:rsidRDefault="00C9656A" w:rsidP="00D92683">
      <w:pPr>
        <w:pStyle w:val="Beschriftung"/>
        <w:jc w:val="left"/>
      </w:pPr>
      <w:bookmarkStart w:id="193" w:name="_Ref476660527"/>
      <w:bookmarkStart w:id="194" w:name="_Toc476722537"/>
      <w:r>
        <w:t xml:space="preserve">Tabelle </w:t>
      </w:r>
      <w:r w:rsidR="00C216BB">
        <w:fldChar w:fldCharType="begin"/>
      </w:r>
      <w:r w:rsidR="00C216BB">
        <w:instrText xml:space="preserve"> SEQ Tabelle \* ARABIC </w:instrText>
      </w:r>
      <w:r w:rsidR="00C216BB">
        <w:fldChar w:fldCharType="separate"/>
      </w:r>
      <w:r w:rsidR="004271A8">
        <w:rPr>
          <w:noProof/>
        </w:rPr>
        <w:t>4</w:t>
      </w:r>
      <w:r w:rsidR="00C216BB">
        <w:rPr>
          <w:noProof/>
        </w:rPr>
        <w:fldChar w:fldCharType="end"/>
      </w:r>
      <w:bookmarkEnd w:id="193"/>
      <w:r>
        <w:t xml:space="preserve"> - Validierung des Trainings eines MLPs mit einer versteckten Schicht mit</w:t>
      </w:r>
      <w:r w:rsidR="00980C12">
        <w:t xml:space="preserve"> steigender Zahl an                 </w:t>
      </w:r>
      <w:r>
        <w:t xml:space="preserve"> </w:t>
      </w:r>
      <w:r w:rsidRPr="00C9656A">
        <w:rPr>
          <w:i/>
        </w:rPr>
        <w:t>n</w:t>
      </w:r>
      <w:r>
        <w:t xml:space="preserve"> Neuronen</w:t>
      </w:r>
      <w:r w:rsidR="006935B1">
        <w:t>, die besten Werte der  ermittelten  Metriken sind hervorgehoben</w:t>
      </w:r>
      <w:bookmarkEnd w:id="194"/>
    </w:p>
    <w:p w:rsidR="00772A33" w:rsidRPr="00772A33" w:rsidRDefault="00772A33" w:rsidP="00772A33"/>
    <w:tbl>
      <w:tblPr>
        <w:tblStyle w:val="Tabellenraster"/>
        <w:tblW w:w="0" w:type="auto"/>
        <w:tblInd w:w="108" w:type="dxa"/>
        <w:tblLook w:val="04A0" w:firstRow="1" w:lastRow="0" w:firstColumn="1" w:lastColumn="0" w:noHBand="0" w:noVBand="1"/>
      </w:tblPr>
      <w:tblGrid>
        <w:gridCol w:w="1695"/>
        <w:gridCol w:w="1289"/>
        <w:gridCol w:w="1417"/>
        <w:gridCol w:w="1415"/>
        <w:gridCol w:w="1133"/>
        <w:gridCol w:w="1379"/>
      </w:tblGrid>
      <w:tr w:rsidR="005F4BB0" w:rsidTr="009314DF">
        <w:tc>
          <w:tcPr>
            <w:tcW w:w="1695" w:type="dxa"/>
            <w:shd w:val="clear" w:color="auto" w:fill="404040" w:themeFill="text1" w:themeFillTint="BF"/>
          </w:tcPr>
          <w:p w:rsidR="003F3069" w:rsidRDefault="005F4BB0" w:rsidP="00222622">
            <w:pPr>
              <w:ind w:right="-1136"/>
              <w:jc w:val="left"/>
              <w:rPr>
                <w:color w:val="FFFFFF" w:themeColor="background1"/>
              </w:rPr>
            </w:pPr>
            <w:r w:rsidRPr="00044DCB">
              <w:rPr>
                <w:color w:val="FFFFFF" w:themeColor="background1"/>
              </w:rPr>
              <w:lastRenderedPageBreak/>
              <w:t xml:space="preserve">Neuronen je </w:t>
            </w:r>
          </w:p>
          <w:p w:rsidR="005F4BB0" w:rsidRPr="00044DCB" w:rsidRDefault="005F4BB0" w:rsidP="00222622">
            <w:pPr>
              <w:ind w:right="-1136"/>
              <w:jc w:val="left"/>
              <w:rPr>
                <w:color w:val="FFFFFF" w:themeColor="background1"/>
              </w:rPr>
            </w:pPr>
            <w:r w:rsidRPr="00044DCB">
              <w:rPr>
                <w:color w:val="FFFFFF" w:themeColor="background1"/>
              </w:rPr>
              <w:t>Schicht</w:t>
            </w:r>
          </w:p>
        </w:tc>
        <w:tc>
          <w:tcPr>
            <w:tcW w:w="1289" w:type="dxa"/>
            <w:shd w:val="clear" w:color="auto" w:fill="404040" w:themeFill="text1" w:themeFillTint="BF"/>
          </w:tcPr>
          <w:p w:rsidR="005F4BB0" w:rsidRPr="005F4BB0" w:rsidRDefault="005F4BB0" w:rsidP="00702BAD">
            <w:pPr>
              <w:rPr>
                <w:color w:val="FFFFFF" w:themeColor="background1"/>
              </w:rPr>
            </w:pPr>
            <w:r w:rsidRPr="005F4BB0">
              <w:rPr>
                <w:color w:val="FFFFFF" w:themeColor="background1"/>
              </w:rPr>
              <w:t>Genauigkeit</w:t>
            </w:r>
          </w:p>
        </w:tc>
        <w:tc>
          <w:tcPr>
            <w:tcW w:w="1417" w:type="dxa"/>
            <w:shd w:val="clear" w:color="auto" w:fill="404040" w:themeFill="text1" w:themeFillTint="BF"/>
          </w:tcPr>
          <w:p w:rsidR="005F4BB0" w:rsidRPr="005F4BB0" w:rsidRDefault="005F4BB0" w:rsidP="00702BAD">
            <w:pPr>
              <w:rPr>
                <w:color w:val="FFFFFF" w:themeColor="background1"/>
              </w:rPr>
            </w:pPr>
            <w:r w:rsidRPr="005F4BB0">
              <w:rPr>
                <w:color w:val="FFFFFF" w:themeColor="background1"/>
              </w:rPr>
              <w:t>Präzision</w:t>
            </w:r>
          </w:p>
        </w:tc>
        <w:tc>
          <w:tcPr>
            <w:tcW w:w="1415" w:type="dxa"/>
            <w:shd w:val="clear" w:color="auto" w:fill="404040" w:themeFill="text1" w:themeFillTint="BF"/>
          </w:tcPr>
          <w:p w:rsidR="005F4BB0" w:rsidRPr="005F4BB0" w:rsidRDefault="005F4BB0" w:rsidP="00702BAD">
            <w:pPr>
              <w:rPr>
                <w:color w:val="FFFFFF" w:themeColor="background1"/>
              </w:rPr>
            </w:pPr>
            <w:r w:rsidRPr="005F4BB0">
              <w:rPr>
                <w:color w:val="FFFFFF" w:themeColor="background1"/>
              </w:rPr>
              <w:t>Fehler</w:t>
            </w:r>
          </w:p>
        </w:tc>
        <w:tc>
          <w:tcPr>
            <w:tcW w:w="1133" w:type="dxa"/>
            <w:shd w:val="clear" w:color="auto" w:fill="404040" w:themeFill="text1" w:themeFillTint="BF"/>
          </w:tcPr>
          <w:p w:rsidR="005F4BB0" w:rsidRPr="005F4BB0" w:rsidRDefault="005F4BB0" w:rsidP="00702BAD">
            <w:pPr>
              <w:rPr>
                <w:color w:val="FFFFFF" w:themeColor="background1"/>
              </w:rPr>
            </w:pPr>
            <w:r w:rsidRPr="005F4BB0">
              <w:rPr>
                <w:color w:val="FFFFFF" w:themeColor="background1"/>
              </w:rPr>
              <w:t>Verlust</w:t>
            </w:r>
          </w:p>
        </w:tc>
        <w:tc>
          <w:tcPr>
            <w:tcW w:w="1379" w:type="dxa"/>
            <w:shd w:val="clear" w:color="auto" w:fill="404040" w:themeFill="text1" w:themeFillTint="BF"/>
          </w:tcPr>
          <w:p w:rsidR="005F4BB0" w:rsidRPr="00044DCB" w:rsidRDefault="005F4BB0" w:rsidP="00222622">
            <w:pPr>
              <w:ind w:right="-1136"/>
              <w:jc w:val="left"/>
              <w:rPr>
                <w:color w:val="FFFFFF" w:themeColor="background1"/>
              </w:rPr>
            </w:pPr>
            <w:r w:rsidRPr="00044DCB">
              <w:rPr>
                <w:color w:val="FFFFFF" w:themeColor="background1"/>
              </w:rPr>
              <w:t>Laufzeit (</w:t>
            </w:r>
            <w:proofErr w:type="spellStart"/>
            <w:r w:rsidRPr="00044DCB">
              <w:rPr>
                <w:color w:val="FFFFFF" w:themeColor="background1"/>
              </w:rPr>
              <w:t>ms</w:t>
            </w:r>
            <w:proofErr w:type="spellEnd"/>
            <w:r w:rsidRPr="00044DCB">
              <w:rPr>
                <w:color w:val="FFFFFF" w:themeColor="background1"/>
              </w:rPr>
              <w:t>)</w:t>
            </w:r>
          </w:p>
        </w:tc>
      </w:tr>
      <w:tr w:rsidR="00177D1D" w:rsidTr="009314DF">
        <w:tc>
          <w:tcPr>
            <w:tcW w:w="1695" w:type="dxa"/>
          </w:tcPr>
          <w:p w:rsidR="00177D1D" w:rsidRPr="006F5A2D" w:rsidRDefault="00F60A2A" w:rsidP="00222622">
            <w:pPr>
              <w:ind w:right="-1136"/>
              <w:jc w:val="left"/>
              <w:rPr>
                <w:b/>
              </w:rPr>
            </w:pPr>
            <w:r w:rsidRPr="006F5A2D">
              <w:rPr>
                <w:b/>
              </w:rPr>
              <w:t>64</w:t>
            </w:r>
          </w:p>
        </w:tc>
        <w:tc>
          <w:tcPr>
            <w:tcW w:w="1289" w:type="dxa"/>
          </w:tcPr>
          <w:p w:rsidR="00177D1D" w:rsidRPr="007A3A6F" w:rsidRDefault="00396461" w:rsidP="00EA4DF3">
            <w:pPr>
              <w:ind w:right="-1136"/>
              <w:jc w:val="left"/>
            </w:pPr>
            <w:r w:rsidRPr="007A3A6F">
              <w:t>0</w:t>
            </w:r>
            <w:r w:rsidR="000F02CE" w:rsidRPr="007A3A6F">
              <w:t>,</w:t>
            </w:r>
            <w:r w:rsidRPr="007A3A6F">
              <w:t>8573</w:t>
            </w:r>
          </w:p>
        </w:tc>
        <w:tc>
          <w:tcPr>
            <w:tcW w:w="1417" w:type="dxa"/>
          </w:tcPr>
          <w:p w:rsidR="00177D1D" w:rsidRPr="007A3A6F" w:rsidRDefault="00396461" w:rsidP="00222622">
            <w:pPr>
              <w:ind w:right="-1136"/>
              <w:jc w:val="left"/>
            </w:pPr>
            <w:r w:rsidRPr="007A3A6F">
              <w:t>0</w:t>
            </w:r>
            <w:r w:rsidR="000F02CE" w:rsidRPr="007A3A6F">
              <w:t>,</w:t>
            </w:r>
            <w:r w:rsidRPr="007A3A6F">
              <w:t>8126</w:t>
            </w:r>
          </w:p>
        </w:tc>
        <w:tc>
          <w:tcPr>
            <w:tcW w:w="1415" w:type="dxa"/>
          </w:tcPr>
          <w:p w:rsidR="00177D1D" w:rsidRPr="007A3A6F" w:rsidRDefault="00396461" w:rsidP="00222622">
            <w:pPr>
              <w:ind w:right="-1136"/>
              <w:jc w:val="left"/>
              <w:rPr>
                <w:b/>
              </w:rPr>
            </w:pPr>
            <w:r w:rsidRPr="007A3A6F">
              <w:rPr>
                <w:b/>
              </w:rPr>
              <w:t>1</w:t>
            </w:r>
            <w:r w:rsidR="000F02CE" w:rsidRPr="007A3A6F">
              <w:rPr>
                <w:b/>
              </w:rPr>
              <w:t>,</w:t>
            </w:r>
            <w:r w:rsidRPr="007A3A6F">
              <w:rPr>
                <w:b/>
              </w:rPr>
              <w:t>3567</w:t>
            </w:r>
          </w:p>
        </w:tc>
        <w:tc>
          <w:tcPr>
            <w:tcW w:w="1133" w:type="dxa"/>
          </w:tcPr>
          <w:p w:rsidR="00177D1D" w:rsidRPr="007A3A6F" w:rsidRDefault="00396461" w:rsidP="00222622">
            <w:pPr>
              <w:ind w:right="-1136"/>
              <w:jc w:val="left"/>
              <w:rPr>
                <w:b/>
              </w:rPr>
            </w:pPr>
            <w:r w:rsidRPr="007A3A6F">
              <w:rPr>
                <w:b/>
              </w:rPr>
              <w:t>0</w:t>
            </w:r>
            <w:r w:rsidR="000F02CE" w:rsidRPr="007A3A6F">
              <w:rPr>
                <w:b/>
              </w:rPr>
              <w:t>,</w:t>
            </w:r>
            <w:r w:rsidRPr="007A3A6F">
              <w:rPr>
                <w:b/>
              </w:rPr>
              <w:t>0148</w:t>
            </w:r>
          </w:p>
        </w:tc>
        <w:tc>
          <w:tcPr>
            <w:tcW w:w="1379" w:type="dxa"/>
          </w:tcPr>
          <w:p w:rsidR="00177D1D" w:rsidRPr="00AF125C" w:rsidRDefault="007B281A" w:rsidP="00222622">
            <w:pPr>
              <w:ind w:right="-1136"/>
              <w:jc w:val="left"/>
            </w:pPr>
            <w:r>
              <w:t>2</w:t>
            </w:r>
            <w:r w:rsidR="008E4549" w:rsidRPr="00AF125C">
              <w:t>2681</w:t>
            </w:r>
          </w:p>
        </w:tc>
      </w:tr>
      <w:tr w:rsidR="00177D1D" w:rsidTr="009314DF">
        <w:tc>
          <w:tcPr>
            <w:tcW w:w="1695" w:type="dxa"/>
          </w:tcPr>
          <w:p w:rsidR="00177D1D" w:rsidRPr="006F5A2D" w:rsidRDefault="00F60A2A" w:rsidP="00222622">
            <w:pPr>
              <w:ind w:right="-1136"/>
              <w:jc w:val="left"/>
              <w:rPr>
                <w:b/>
              </w:rPr>
            </w:pPr>
            <w:r w:rsidRPr="006F5A2D">
              <w:rPr>
                <w:b/>
              </w:rPr>
              <w:t>64 + 64</w:t>
            </w:r>
          </w:p>
        </w:tc>
        <w:tc>
          <w:tcPr>
            <w:tcW w:w="1289" w:type="dxa"/>
          </w:tcPr>
          <w:p w:rsidR="00177D1D" w:rsidRDefault="000F465C" w:rsidP="00994D44">
            <w:pPr>
              <w:ind w:right="-1136"/>
              <w:jc w:val="left"/>
            </w:pPr>
            <w:r w:rsidRPr="000F465C">
              <w:t>0</w:t>
            </w:r>
            <w:r w:rsidR="000F02CE">
              <w:t>,</w:t>
            </w:r>
            <w:r w:rsidRPr="000F465C">
              <w:t>8058</w:t>
            </w:r>
          </w:p>
        </w:tc>
        <w:tc>
          <w:tcPr>
            <w:tcW w:w="1417" w:type="dxa"/>
          </w:tcPr>
          <w:p w:rsidR="00177D1D" w:rsidRDefault="000F465C" w:rsidP="00222622">
            <w:pPr>
              <w:ind w:right="-1136"/>
              <w:jc w:val="left"/>
            </w:pPr>
            <w:r w:rsidRPr="000F465C">
              <w:t>0</w:t>
            </w:r>
            <w:r w:rsidR="000F02CE">
              <w:t>,</w:t>
            </w:r>
            <w:r w:rsidRPr="000F465C">
              <w:t>6286</w:t>
            </w:r>
          </w:p>
        </w:tc>
        <w:tc>
          <w:tcPr>
            <w:tcW w:w="1415" w:type="dxa"/>
          </w:tcPr>
          <w:p w:rsidR="00177D1D" w:rsidRDefault="000F465C" w:rsidP="00222622">
            <w:pPr>
              <w:ind w:right="-1136"/>
              <w:jc w:val="left"/>
            </w:pPr>
            <w:r w:rsidRPr="000F465C">
              <w:t>1</w:t>
            </w:r>
            <w:r w:rsidR="000F02CE">
              <w:t>,</w:t>
            </w:r>
            <w:r w:rsidRPr="000F465C">
              <w:t>5005</w:t>
            </w:r>
          </w:p>
        </w:tc>
        <w:tc>
          <w:tcPr>
            <w:tcW w:w="1133" w:type="dxa"/>
          </w:tcPr>
          <w:p w:rsidR="00177D1D" w:rsidRDefault="000F465C" w:rsidP="00222622">
            <w:pPr>
              <w:ind w:right="-1136"/>
              <w:jc w:val="left"/>
            </w:pPr>
            <w:r>
              <w:t>0</w:t>
            </w:r>
            <w:r w:rsidR="000F02CE">
              <w:t>,</w:t>
            </w:r>
            <w:r>
              <w:t>0208</w:t>
            </w:r>
          </w:p>
        </w:tc>
        <w:tc>
          <w:tcPr>
            <w:tcW w:w="1379" w:type="dxa"/>
          </w:tcPr>
          <w:p w:rsidR="00177D1D" w:rsidRDefault="007B281A" w:rsidP="00222622">
            <w:pPr>
              <w:ind w:right="-1136"/>
              <w:jc w:val="left"/>
            </w:pPr>
            <w:r>
              <w:t>3</w:t>
            </w:r>
            <w:r w:rsidR="0024710C" w:rsidRPr="0024710C">
              <w:t>6335</w:t>
            </w:r>
          </w:p>
        </w:tc>
      </w:tr>
      <w:tr w:rsidR="00667FE0" w:rsidTr="009314DF">
        <w:tc>
          <w:tcPr>
            <w:tcW w:w="1695" w:type="dxa"/>
          </w:tcPr>
          <w:p w:rsidR="00667FE0" w:rsidRPr="006F5A2D" w:rsidRDefault="00667FE0" w:rsidP="00222622">
            <w:pPr>
              <w:ind w:right="-1136"/>
              <w:jc w:val="left"/>
              <w:rPr>
                <w:b/>
              </w:rPr>
            </w:pPr>
            <w:r w:rsidRPr="006F5A2D">
              <w:rPr>
                <w:b/>
              </w:rPr>
              <w:t>64 + 32</w:t>
            </w:r>
          </w:p>
        </w:tc>
        <w:tc>
          <w:tcPr>
            <w:tcW w:w="1289" w:type="dxa"/>
          </w:tcPr>
          <w:p w:rsidR="00667FE0" w:rsidRPr="00547BD1" w:rsidRDefault="005E1AF1" w:rsidP="005F3E99">
            <w:pPr>
              <w:ind w:right="-1136"/>
              <w:jc w:val="left"/>
            </w:pPr>
            <w:r w:rsidRPr="005E1AF1">
              <w:t>0</w:t>
            </w:r>
            <w:r w:rsidR="000F02CE">
              <w:t>,</w:t>
            </w:r>
            <w:r w:rsidRPr="005E1AF1">
              <w:t>8222</w:t>
            </w:r>
          </w:p>
        </w:tc>
        <w:tc>
          <w:tcPr>
            <w:tcW w:w="1417" w:type="dxa"/>
          </w:tcPr>
          <w:p w:rsidR="00667FE0" w:rsidRPr="00547BD1" w:rsidRDefault="0030678F" w:rsidP="00222622">
            <w:pPr>
              <w:ind w:right="-1136"/>
              <w:jc w:val="left"/>
            </w:pPr>
            <w:r w:rsidRPr="0030678F">
              <w:t>0</w:t>
            </w:r>
            <w:r w:rsidR="00843B0E">
              <w:t>,</w:t>
            </w:r>
            <w:r w:rsidRPr="0030678F">
              <w:t>6477</w:t>
            </w:r>
          </w:p>
        </w:tc>
        <w:tc>
          <w:tcPr>
            <w:tcW w:w="1415" w:type="dxa"/>
          </w:tcPr>
          <w:p w:rsidR="00667FE0" w:rsidRPr="00547BD1" w:rsidRDefault="005E1AF1" w:rsidP="00222622">
            <w:pPr>
              <w:ind w:right="-1136"/>
              <w:jc w:val="left"/>
            </w:pPr>
            <w:r w:rsidRPr="005E1AF1">
              <w:t>1</w:t>
            </w:r>
            <w:r w:rsidR="000F02CE">
              <w:t>,</w:t>
            </w:r>
            <w:r w:rsidRPr="005E1AF1">
              <w:t>4994</w:t>
            </w:r>
          </w:p>
        </w:tc>
        <w:tc>
          <w:tcPr>
            <w:tcW w:w="1133" w:type="dxa"/>
          </w:tcPr>
          <w:p w:rsidR="00667FE0" w:rsidRPr="00547BD1" w:rsidRDefault="005E1AF1" w:rsidP="00222622">
            <w:pPr>
              <w:ind w:right="-1136"/>
              <w:jc w:val="left"/>
            </w:pPr>
            <w:r w:rsidRPr="005E1AF1">
              <w:t>0</w:t>
            </w:r>
            <w:r w:rsidR="000F02CE">
              <w:t>,</w:t>
            </w:r>
            <w:r w:rsidRPr="005E1AF1">
              <w:t>0208</w:t>
            </w:r>
          </w:p>
        </w:tc>
        <w:tc>
          <w:tcPr>
            <w:tcW w:w="1379" w:type="dxa"/>
          </w:tcPr>
          <w:p w:rsidR="00667FE0" w:rsidRPr="00547BD1" w:rsidRDefault="007B281A" w:rsidP="00222622">
            <w:pPr>
              <w:ind w:right="-1136"/>
              <w:jc w:val="left"/>
            </w:pPr>
            <w:r>
              <w:t>3</w:t>
            </w:r>
            <w:r w:rsidR="0030678F" w:rsidRPr="0030678F">
              <w:t>6349</w:t>
            </w:r>
          </w:p>
        </w:tc>
      </w:tr>
      <w:tr w:rsidR="00392A7C" w:rsidTr="009314DF">
        <w:tc>
          <w:tcPr>
            <w:tcW w:w="1695" w:type="dxa"/>
          </w:tcPr>
          <w:p w:rsidR="00392A7C" w:rsidRPr="006F5A2D" w:rsidRDefault="00A37A32" w:rsidP="00222622">
            <w:pPr>
              <w:ind w:right="-1136"/>
              <w:jc w:val="left"/>
              <w:rPr>
                <w:b/>
              </w:rPr>
            </w:pPr>
            <w:r>
              <w:rPr>
                <w:b/>
              </w:rPr>
              <w:t>64  + 128</w:t>
            </w:r>
          </w:p>
        </w:tc>
        <w:tc>
          <w:tcPr>
            <w:tcW w:w="1289" w:type="dxa"/>
          </w:tcPr>
          <w:p w:rsidR="00392A7C" w:rsidRPr="005E1AF1" w:rsidRDefault="00392A7C" w:rsidP="005F3E99">
            <w:pPr>
              <w:ind w:right="-1136"/>
              <w:jc w:val="left"/>
            </w:pPr>
            <w:r w:rsidRPr="00392A7C">
              <w:t>0</w:t>
            </w:r>
            <w:r w:rsidR="0080058E">
              <w:t>,</w:t>
            </w:r>
            <w:r w:rsidRPr="00392A7C">
              <w:t>8280</w:t>
            </w:r>
          </w:p>
        </w:tc>
        <w:tc>
          <w:tcPr>
            <w:tcW w:w="1417" w:type="dxa"/>
          </w:tcPr>
          <w:p w:rsidR="00392A7C" w:rsidRPr="0030678F" w:rsidRDefault="00392A7C" w:rsidP="00222622">
            <w:pPr>
              <w:ind w:right="-1136"/>
              <w:jc w:val="left"/>
            </w:pPr>
            <w:r w:rsidRPr="00392A7C">
              <w:t>0</w:t>
            </w:r>
            <w:r w:rsidR="0080058E">
              <w:t>,</w:t>
            </w:r>
            <w:r w:rsidRPr="00392A7C">
              <w:t>8050</w:t>
            </w:r>
          </w:p>
        </w:tc>
        <w:tc>
          <w:tcPr>
            <w:tcW w:w="1415" w:type="dxa"/>
          </w:tcPr>
          <w:p w:rsidR="00392A7C" w:rsidRPr="005E1AF1" w:rsidRDefault="00392A7C" w:rsidP="00222622">
            <w:pPr>
              <w:ind w:right="-1136"/>
              <w:jc w:val="left"/>
            </w:pPr>
            <w:r w:rsidRPr="00392A7C">
              <w:t>1</w:t>
            </w:r>
            <w:r w:rsidR="0080058E">
              <w:t>,</w:t>
            </w:r>
            <w:r w:rsidRPr="00392A7C">
              <w:t>4280</w:t>
            </w:r>
          </w:p>
        </w:tc>
        <w:tc>
          <w:tcPr>
            <w:tcW w:w="1133" w:type="dxa"/>
          </w:tcPr>
          <w:p w:rsidR="00392A7C" w:rsidRPr="005E1AF1" w:rsidRDefault="00392A7C" w:rsidP="00222622">
            <w:pPr>
              <w:ind w:right="-1136"/>
              <w:jc w:val="left"/>
            </w:pPr>
            <w:r>
              <w:t>0</w:t>
            </w:r>
            <w:r w:rsidR="0080058E">
              <w:t>,</w:t>
            </w:r>
            <w:r>
              <w:t>0178</w:t>
            </w:r>
          </w:p>
        </w:tc>
        <w:tc>
          <w:tcPr>
            <w:tcW w:w="1379" w:type="dxa"/>
          </w:tcPr>
          <w:p w:rsidR="00392A7C" w:rsidRDefault="00392A7C" w:rsidP="00222622">
            <w:pPr>
              <w:ind w:right="-1136"/>
              <w:jc w:val="left"/>
            </w:pPr>
            <w:r w:rsidRPr="00392A7C">
              <w:t>28137</w:t>
            </w:r>
          </w:p>
        </w:tc>
      </w:tr>
      <w:tr w:rsidR="00177D1D" w:rsidTr="009314DF">
        <w:tc>
          <w:tcPr>
            <w:tcW w:w="1695" w:type="dxa"/>
          </w:tcPr>
          <w:p w:rsidR="00177D1D" w:rsidRPr="006F5A2D" w:rsidRDefault="0006491D" w:rsidP="00222622">
            <w:pPr>
              <w:ind w:right="-1136"/>
              <w:jc w:val="left"/>
              <w:rPr>
                <w:b/>
              </w:rPr>
            </w:pPr>
            <w:r w:rsidRPr="006F5A2D">
              <w:rPr>
                <w:b/>
              </w:rPr>
              <w:t>128 + 64</w:t>
            </w:r>
          </w:p>
        </w:tc>
        <w:tc>
          <w:tcPr>
            <w:tcW w:w="1289" w:type="dxa"/>
          </w:tcPr>
          <w:p w:rsidR="00177D1D" w:rsidRDefault="00997CDD" w:rsidP="005F3E99">
            <w:pPr>
              <w:ind w:right="-1136"/>
              <w:jc w:val="left"/>
            </w:pPr>
            <w:r w:rsidRPr="00997CDD">
              <w:t>0</w:t>
            </w:r>
            <w:r w:rsidR="000F02CE">
              <w:t>,</w:t>
            </w:r>
            <w:r w:rsidRPr="00997CDD">
              <w:t>8140</w:t>
            </w:r>
          </w:p>
        </w:tc>
        <w:tc>
          <w:tcPr>
            <w:tcW w:w="1417" w:type="dxa"/>
          </w:tcPr>
          <w:p w:rsidR="00177D1D" w:rsidRDefault="00997CDD" w:rsidP="00222622">
            <w:pPr>
              <w:ind w:right="-1136"/>
              <w:jc w:val="left"/>
            </w:pPr>
            <w:r w:rsidRPr="00997CDD">
              <w:t>0</w:t>
            </w:r>
            <w:r w:rsidR="000F02CE">
              <w:t>,</w:t>
            </w:r>
            <w:r w:rsidRPr="00997CDD">
              <w:t>6969</w:t>
            </w:r>
          </w:p>
        </w:tc>
        <w:tc>
          <w:tcPr>
            <w:tcW w:w="1415" w:type="dxa"/>
          </w:tcPr>
          <w:p w:rsidR="00177D1D" w:rsidRPr="00702225" w:rsidRDefault="00997CDD" w:rsidP="00222622">
            <w:pPr>
              <w:ind w:right="-1136"/>
              <w:jc w:val="left"/>
            </w:pPr>
            <w:r w:rsidRPr="00702225">
              <w:t>1</w:t>
            </w:r>
            <w:r w:rsidR="000F02CE">
              <w:t>,</w:t>
            </w:r>
            <w:r w:rsidRPr="00702225">
              <w:t>4818</w:t>
            </w:r>
          </w:p>
        </w:tc>
        <w:tc>
          <w:tcPr>
            <w:tcW w:w="1133" w:type="dxa"/>
          </w:tcPr>
          <w:p w:rsidR="00177D1D" w:rsidRPr="00702225" w:rsidRDefault="00997CDD" w:rsidP="00222622">
            <w:pPr>
              <w:ind w:right="-1136"/>
              <w:jc w:val="left"/>
            </w:pPr>
            <w:r w:rsidRPr="00702225">
              <w:t>0</w:t>
            </w:r>
            <w:r w:rsidR="000F02CE">
              <w:t>,</w:t>
            </w:r>
            <w:r w:rsidRPr="00702225">
              <w:t>0200</w:t>
            </w:r>
          </w:p>
        </w:tc>
        <w:tc>
          <w:tcPr>
            <w:tcW w:w="1379" w:type="dxa"/>
          </w:tcPr>
          <w:p w:rsidR="00177D1D" w:rsidRDefault="007B281A" w:rsidP="00222622">
            <w:pPr>
              <w:ind w:right="-1136"/>
              <w:jc w:val="left"/>
            </w:pPr>
            <w:r>
              <w:t>3</w:t>
            </w:r>
            <w:r w:rsidR="00565E50" w:rsidRPr="00565E50">
              <w:t>5721</w:t>
            </w:r>
          </w:p>
        </w:tc>
      </w:tr>
      <w:tr w:rsidR="00392A7C" w:rsidTr="009314DF">
        <w:tc>
          <w:tcPr>
            <w:tcW w:w="1695" w:type="dxa"/>
          </w:tcPr>
          <w:p w:rsidR="00392A7C" w:rsidRPr="006F5A2D" w:rsidRDefault="00392A7C" w:rsidP="00222622">
            <w:pPr>
              <w:ind w:right="-1136"/>
              <w:jc w:val="left"/>
              <w:rPr>
                <w:b/>
              </w:rPr>
            </w:pPr>
            <w:r>
              <w:rPr>
                <w:b/>
              </w:rPr>
              <w:t>128 + 256</w:t>
            </w:r>
          </w:p>
        </w:tc>
        <w:tc>
          <w:tcPr>
            <w:tcW w:w="1289" w:type="dxa"/>
          </w:tcPr>
          <w:p w:rsidR="00392A7C" w:rsidRPr="007A3A6F" w:rsidRDefault="00392A7C" w:rsidP="005F3E99">
            <w:pPr>
              <w:ind w:right="-1136"/>
              <w:jc w:val="left"/>
              <w:rPr>
                <w:b/>
              </w:rPr>
            </w:pPr>
            <w:r w:rsidRPr="007A3A6F">
              <w:rPr>
                <w:b/>
              </w:rPr>
              <w:t>0</w:t>
            </w:r>
            <w:r w:rsidR="0080058E">
              <w:rPr>
                <w:b/>
              </w:rPr>
              <w:t>,</w:t>
            </w:r>
            <w:r w:rsidRPr="007A3A6F">
              <w:rPr>
                <w:b/>
              </w:rPr>
              <w:t>8584</w:t>
            </w:r>
          </w:p>
        </w:tc>
        <w:tc>
          <w:tcPr>
            <w:tcW w:w="1417" w:type="dxa"/>
          </w:tcPr>
          <w:p w:rsidR="00392A7C" w:rsidRPr="007A3A6F" w:rsidRDefault="00392A7C" w:rsidP="00222622">
            <w:pPr>
              <w:ind w:right="-1136"/>
              <w:jc w:val="left"/>
              <w:rPr>
                <w:b/>
              </w:rPr>
            </w:pPr>
            <w:r w:rsidRPr="007A3A6F">
              <w:rPr>
                <w:b/>
              </w:rPr>
              <w:t>0</w:t>
            </w:r>
            <w:r w:rsidR="0080058E">
              <w:rPr>
                <w:b/>
              </w:rPr>
              <w:t>,</w:t>
            </w:r>
            <w:r w:rsidRPr="007A3A6F">
              <w:rPr>
                <w:b/>
              </w:rPr>
              <w:t>8809</w:t>
            </w:r>
          </w:p>
        </w:tc>
        <w:tc>
          <w:tcPr>
            <w:tcW w:w="1415" w:type="dxa"/>
          </w:tcPr>
          <w:p w:rsidR="00392A7C" w:rsidRPr="00702225" w:rsidRDefault="00392A7C" w:rsidP="00222622">
            <w:pPr>
              <w:ind w:right="-1136"/>
              <w:jc w:val="left"/>
            </w:pPr>
            <w:r w:rsidRPr="00392A7C">
              <w:t>1</w:t>
            </w:r>
            <w:r w:rsidR="0080058E">
              <w:t>,</w:t>
            </w:r>
            <w:r w:rsidRPr="00392A7C">
              <w:t>3695</w:t>
            </w:r>
          </w:p>
        </w:tc>
        <w:tc>
          <w:tcPr>
            <w:tcW w:w="1133" w:type="dxa"/>
          </w:tcPr>
          <w:p w:rsidR="00392A7C" w:rsidRPr="00702225" w:rsidRDefault="00392A7C" w:rsidP="00222622">
            <w:pPr>
              <w:ind w:right="-1136"/>
              <w:jc w:val="left"/>
            </w:pPr>
            <w:r w:rsidRPr="00392A7C">
              <w:t>0</w:t>
            </w:r>
            <w:r w:rsidR="0080058E">
              <w:t>,</w:t>
            </w:r>
            <w:r w:rsidRPr="00392A7C">
              <w:t>0153</w:t>
            </w:r>
          </w:p>
        </w:tc>
        <w:tc>
          <w:tcPr>
            <w:tcW w:w="1379" w:type="dxa"/>
          </w:tcPr>
          <w:p w:rsidR="00392A7C" w:rsidRDefault="00392A7C" w:rsidP="00222622">
            <w:pPr>
              <w:ind w:right="-1136"/>
              <w:jc w:val="left"/>
            </w:pPr>
            <w:r w:rsidRPr="00392A7C">
              <w:t>29461</w:t>
            </w:r>
          </w:p>
        </w:tc>
      </w:tr>
      <w:tr w:rsidR="004819BF" w:rsidTr="009314DF">
        <w:tc>
          <w:tcPr>
            <w:tcW w:w="1695" w:type="dxa"/>
          </w:tcPr>
          <w:p w:rsidR="004819BF" w:rsidRPr="006F5A2D" w:rsidRDefault="0006491D" w:rsidP="00222622">
            <w:pPr>
              <w:ind w:right="-1136"/>
              <w:jc w:val="left"/>
              <w:rPr>
                <w:b/>
              </w:rPr>
            </w:pPr>
            <w:r w:rsidRPr="006F5A2D">
              <w:rPr>
                <w:b/>
              </w:rPr>
              <w:t>256 + 128</w:t>
            </w:r>
          </w:p>
        </w:tc>
        <w:tc>
          <w:tcPr>
            <w:tcW w:w="1289" w:type="dxa"/>
          </w:tcPr>
          <w:p w:rsidR="004819BF" w:rsidRPr="00702225" w:rsidRDefault="007B281A" w:rsidP="00222622">
            <w:pPr>
              <w:ind w:right="-1136"/>
              <w:jc w:val="left"/>
            </w:pPr>
            <w:r w:rsidRPr="00702225">
              <w:t>0</w:t>
            </w:r>
            <w:r w:rsidR="000F02CE">
              <w:t>,</w:t>
            </w:r>
            <w:r w:rsidRPr="00702225">
              <w:t>8538</w:t>
            </w:r>
          </w:p>
        </w:tc>
        <w:tc>
          <w:tcPr>
            <w:tcW w:w="1417" w:type="dxa"/>
          </w:tcPr>
          <w:p w:rsidR="004819BF" w:rsidRPr="007A3A6F" w:rsidRDefault="007B281A" w:rsidP="00222622">
            <w:pPr>
              <w:ind w:right="-1136"/>
              <w:jc w:val="left"/>
            </w:pPr>
            <w:r w:rsidRPr="007A3A6F">
              <w:t>0</w:t>
            </w:r>
            <w:r w:rsidR="000F02CE" w:rsidRPr="007A3A6F">
              <w:t>,</w:t>
            </w:r>
            <w:r w:rsidRPr="007A3A6F">
              <w:t>8258</w:t>
            </w:r>
          </w:p>
        </w:tc>
        <w:tc>
          <w:tcPr>
            <w:tcW w:w="1415" w:type="dxa"/>
          </w:tcPr>
          <w:p w:rsidR="004819BF" w:rsidRPr="00547BD1" w:rsidRDefault="007B281A" w:rsidP="00222622">
            <w:pPr>
              <w:ind w:right="-1136"/>
              <w:jc w:val="left"/>
            </w:pPr>
            <w:r w:rsidRPr="007B281A">
              <w:t>1</w:t>
            </w:r>
            <w:r w:rsidR="000F02CE">
              <w:t>,</w:t>
            </w:r>
            <w:r w:rsidRPr="007B281A">
              <w:t>3883</w:t>
            </w:r>
          </w:p>
        </w:tc>
        <w:tc>
          <w:tcPr>
            <w:tcW w:w="1133" w:type="dxa"/>
          </w:tcPr>
          <w:p w:rsidR="004819BF" w:rsidRPr="00547BD1" w:rsidRDefault="007B281A" w:rsidP="00222622">
            <w:pPr>
              <w:ind w:right="-1136"/>
              <w:jc w:val="left"/>
            </w:pPr>
            <w:r w:rsidRPr="007B281A">
              <w:t>0</w:t>
            </w:r>
            <w:r w:rsidR="000F02CE">
              <w:t>,</w:t>
            </w:r>
            <w:r w:rsidRPr="007B281A">
              <w:t>0161</w:t>
            </w:r>
          </w:p>
        </w:tc>
        <w:tc>
          <w:tcPr>
            <w:tcW w:w="1379" w:type="dxa"/>
          </w:tcPr>
          <w:p w:rsidR="004819BF" w:rsidRPr="00547BD1" w:rsidRDefault="007B281A" w:rsidP="00222622">
            <w:pPr>
              <w:ind w:right="-1136"/>
              <w:jc w:val="left"/>
            </w:pPr>
            <w:r>
              <w:t>3</w:t>
            </w:r>
            <w:r w:rsidR="00C9502F" w:rsidRPr="00C9502F">
              <w:t>5966</w:t>
            </w:r>
          </w:p>
        </w:tc>
      </w:tr>
      <w:tr w:rsidR="007A3A6F" w:rsidTr="009314DF">
        <w:tc>
          <w:tcPr>
            <w:tcW w:w="1695" w:type="dxa"/>
          </w:tcPr>
          <w:p w:rsidR="007A3A6F" w:rsidRPr="006F5A2D" w:rsidRDefault="007A3A6F" w:rsidP="00222622">
            <w:pPr>
              <w:ind w:right="-1136"/>
              <w:jc w:val="left"/>
              <w:rPr>
                <w:b/>
              </w:rPr>
            </w:pPr>
            <w:r>
              <w:rPr>
                <w:b/>
              </w:rPr>
              <w:t>256 + 128 + 64</w:t>
            </w:r>
          </w:p>
        </w:tc>
        <w:tc>
          <w:tcPr>
            <w:tcW w:w="1289" w:type="dxa"/>
          </w:tcPr>
          <w:p w:rsidR="007A3A6F" w:rsidRPr="00D30014" w:rsidRDefault="007A3A6F" w:rsidP="00222622">
            <w:pPr>
              <w:ind w:right="-1136"/>
              <w:jc w:val="left"/>
            </w:pPr>
            <w:r w:rsidRPr="007A3A6F">
              <w:t>0</w:t>
            </w:r>
            <w:r w:rsidR="0080058E">
              <w:t>,</w:t>
            </w:r>
            <w:r w:rsidRPr="007A3A6F">
              <w:t>8280</w:t>
            </w:r>
          </w:p>
        </w:tc>
        <w:tc>
          <w:tcPr>
            <w:tcW w:w="1417" w:type="dxa"/>
          </w:tcPr>
          <w:p w:rsidR="007A3A6F" w:rsidRPr="00D30014" w:rsidRDefault="007A3A6F" w:rsidP="00222622">
            <w:pPr>
              <w:ind w:right="-1136"/>
              <w:jc w:val="left"/>
            </w:pPr>
            <w:r w:rsidRPr="007A3A6F">
              <w:t>0</w:t>
            </w:r>
            <w:r w:rsidR="0080058E">
              <w:t>,</w:t>
            </w:r>
            <w:r w:rsidRPr="007A3A6F">
              <w:t>7749</w:t>
            </w:r>
          </w:p>
        </w:tc>
        <w:tc>
          <w:tcPr>
            <w:tcW w:w="1415" w:type="dxa"/>
          </w:tcPr>
          <w:p w:rsidR="007A3A6F" w:rsidRPr="00D30014" w:rsidRDefault="007A3A6F" w:rsidP="00222622">
            <w:pPr>
              <w:ind w:right="-1136"/>
              <w:jc w:val="left"/>
            </w:pPr>
            <w:r w:rsidRPr="007A3A6F">
              <w:t>1</w:t>
            </w:r>
            <w:r w:rsidR="0080058E">
              <w:t>,</w:t>
            </w:r>
            <w:r w:rsidRPr="007A3A6F">
              <w:t>4830</w:t>
            </w:r>
          </w:p>
        </w:tc>
        <w:tc>
          <w:tcPr>
            <w:tcW w:w="1133" w:type="dxa"/>
          </w:tcPr>
          <w:p w:rsidR="007A3A6F" w:rsidRPr="00D30014" w:rsidRDefault="007A3A6F" w:rsidP="00222622">
            <w:pPr>
              <w:ind w:right="-1136"/>
              <w:jc w:val="left"/>
            </w:pPr>
            <w:r w:rsidRPr="007A3A6F">
              <w:t>0</w:t>
            </w:r>
            <w:r w:rsidR="0080058E">
              <w:t>,</w:t>
            </w:r>
            <w:r w:rsidRPr="007A3A6F">
              <w:t>0201</w:t>
            </w:r>
          </w:p>
        </w:tc>
        <w:tc>
          <w:tcPr>
            <w:tcW w:w="1379" w:type="dxa"/>
          </w:tcPr>
          <w:p w:rsidR="007A3A6F" w:rsidRPr="00312107" w:rsidRDefault="007A3A6F" w:rsidP="00A114D0">
            <w:pPr>
              <w:ind w:right="-1136"/>
              <w:jc w:val="left"/>
            </w:pPr>
            <w:r w:rsidRPr="007A3A6F">
              <w:t>34687</w:t>
            </w:r>
          </w:p>
        </w:tc>
      </w:tr>
      <w:tr w:rsidR="0006491D" w:rsidTr="009314DF">
        <w:tc>
          <w:tcPr>
            <w:tcW w:w="1695" w:type="dxa"/>
          </w:tcPr>
          <w:p w:rsidR="0006491D" w:rsidRPr="006F5A2D" w:rsidRDefault="0006491D" w:rsidP="00222622">
            <w:pPr>
              <w:ind w:right="-1136"/>
              <w:jc w:val="left"/>
              <w:rPr>
                <w:b/>
              </w:rPr>
            </w:pPr>
            <w:r w:rsidRPr="006F5A2D">
              <w:rPr>
                <w:b/>
              </w:rPr>
              <w:t>64 + 64 + 64</w:t>
            </w:r>
          </w:p>
        </w:tc>
        <w:tc>
          <w:tcPr>
            <w:tcW w:w="1289" w:type="dxa"/>
          </w:tcPr>
          <w:p w:rsidR="0006491D" w:rsidRDefault="00D30014" w:rsidP="00222622">
            <w:pPr>
              <w:ind w:right="-1136"/>
              <w:jc w:val="left"/>
            </w:pPr>
            <w:r w:rsidRPr="00D30014">
              <w:t>0</w:t>
            </w:r>
            <w:r w:rsidR="0080058E">
              <w:t>,</w:t>
            </w:r>
            <w:r w:rsidRPr="00D30014">
              <w:t>6269</w:t>
            </w:r>
          </w:p>
        </w:tc>
        <w:tc>
          <w:tcPr>
            <w:tcW w:w="1417" w:type="dxa"/>
          </w:tcPr>
          <w:p w:rsidR="0006491D" w:rsidRDefault="00D30014" w:rsidP="00222622">
            <w:pPr>
              <w:ind w:right="-1136"/>
              <w:jc w:val="left"/>
            </w:pPr>
            <w:r w:rsidRPr="00D30014">
              <w:t>0</w:t>
            </w:r>
            <w:r w:rsidR="0080058E">
              <w:t>,</w:t>
            </w:r>
            <w:r w:rsidRPr="00D30014">
              <w:t>5053</w:t>
            </w:r>
          </w:p>
        </w:tc>
        <w:tc>
          <w:tcPr>
            <w:tcW w:w="1415" w:type="dxa"/>
          </w:tcPr>
          <w:p w:rsidR="0006491D" w:rsidRDefault="00D30014" w:rsidP="00222622">
            <w:pPr>
              <w:ind w:right="-1136"/>
              <w:jc w:val="left"/>
            </w:pPr>
            <w:r w:rsidRPr="00D30014">
              <w:t>1</w:t>
            </w:r>
            <w:r w:rsidR="0080058E">
              <w:t>,</w:t>
            </w:r>
            <w:r w:rsidRPr="00D30014">
              <w:t>9005</w:t>
            </w:r>
          </w:p>
        </w:tc>
        <w:tc>
          <w:tcPr>
            <w:tcW w:w="1133" w:type="dxa"/>
          </w:tcPr>
          <w:p w:rsidR="0006491D" w:rsidRDefault="00D30014" w:rsidP="00222622">
            <w:pPr>
              <w:ind w:right="-1136"/>
              <w:jc w:val="left"/>
            </w:pPr>
            <w:r w:rsidRPr="00D30014">
              <w:t>0</w:t>
            </w:r>
            <w:r w:rsidR="0080058E">
              <w:t>,</w:t>
            </w:r>
            <w:r w:rsidRPr="00D30014">
              <w:t>0375</w:t>
            </w:r>
          </w:p>
        </w:tc>
        <w:tc>
          <w:tcPr>
            <w:tcW w:w="1379" w:type="dxa"/>
          </w:tcPr>
          <w:p w:rsidR="0006491D" w:rsidRDefault="00312107" w:rsidP="00A114D0">
            <w:pPr>
              <w:ind w:right="-1136"/>
              <w:jc w:val="left"/>
            </w:pPr>
            <w:r w:rsidRPr="00312107">
              <w:t>33165</w:t>
            </w:r>
          </w:p>
        </w:tc>
      </w:tr>
    </w:tbl>
    <w:p w:rsidR="00980C12" w:rsidRDefault="00980C12" w:rsidP="006935B1">
      <w:pPr>
        <w:pStyle w:val="Beschriftung"/>
        <w:jc w:val="left"/>
      </w:pPr>
      <w:bookmarkStart w:id="195" w:name="_Toc476722538"/>
      <w:r>
        <w:t xml:space="preserve">Tabelle </w:t>
      </w:r>
      <w:r w:rsidR="00C216BB">
        <w:fldChar w:fldCharType="begin"/>
      </w:r>
      <w:r w:rsidR="00C216BB">
        <w:instrText xml:space="preserve"> SEQ Tabelle \* ARABIC </w:instrText>
      </w:r>
      <w:r w:rsidR="00C216BB">
        <w:fldChar w:fldCharType="separate"/>
      </w:r>
      <w:r w:rsidR="004271A8">
        <w:rPr>
          <w:noProof/>
        </w:rPr>
        <w:t>5</w:t>
      </w:r>
      <w:r w:rsidR="00C216BB">
        <w:rPr>
          <w:noProof/>
        </w:rPr>
        <w:fldChar w:fldCharType="end"/>
      </w:r>
      <w:r>
        <w:t xml:space="preserve"> - </w:t>
      </w:r>
      <w:r w:rsidR="005C5680">
        <w:t>Validierung des Trainings eines MLPs mit verschiedenen Kombinationen versteckter Schichten</w:t>
      </w:r>
      <w:r w:rsidR="00276D16">
        <w:t xml:space="preserve"> </w:t>
      </w:r>
      <w:r w:rsidR="000E738D">
        <w:t xml:space="preserve">und Neuronen, </w:t>
      </w:r>
      <w:r w:rsidR="00276D16">
        <w:t>angeordnet von Eingangs- zu  Ausgangsschicht</w:t>
      </w:r>
      <w:r w:rsidR="006935B1">
        <w:t>, die besten Werte der  ermittelten  Metriken sind hervorgehoben</w:t>
      </w:r>
      <w:bookmarkEnd w:id="195"/>
    </w:p>
    <w:p w:rsidR="00916139" w:rsidRDefault="00916139" w:rsidP="00916139">
      <w:pPr>
        <w:ind w:right="-2"/>
      </w:pPr>
      <w:r>
        <w:t xml:space="preserve">Die Erhöhung der Zahl der Schichten verbessert die Ergebnisse der Validierung im Falle von M-IDSC-Features nicht. Auch eine getestete Validierung mit </w:t>
      </w:r>
      <w:r w:rsidR="00811454">
        <w:t>SURF</w:t>
      </w:r>
      <w:r>
        <w:t xml:space="preserve"> verhält sich ähnlich.   </w:t>
      </w:r>
    </w:p>
    <w:p w:rsidR="007C0BB1" w:rsidRDefault="00916139" w:rsidP="00916139">
      <w:pPr>
        <w:ind w:right="-2"/>
      </w:pPr>
      <w:r>
        <w:t xml:space="preserve">Die Wahl der Anzahl der Neurone je Schicht ist abhängig von der Datenmenge. Wie gezeigt, führt eine zu niedrige Anzahl zu niedrigen Genauigkeiten. Da die Datenmenge </w:t>
      </w:r>
      <w:r w:rsidR="00331E8B">
        <w:t>bei Kombin</w:t>
      </w:r>
      <w:r w:rsidR="00331E8B">
        <w:t>a</w:t>
      </w:r>
      <w:r w:rsidR="00331E8B">
        <w:t xml:space="preserve">tion verschiedener </w:t>
      </w:r>
      <w:r>
        <w:t xml:space="preserve">Features </w:t>
      </w:r>
      <w:r w:rsidR="00331E8B">
        <w:t>zunehmen wird</w:t>
      </w:r>
      <w:r>
        <w:t>, erscheint eine Konfiguration des MLP mit einer Schicht mit 256 Neuronen für die folgenden Betrachtungen als sinnvoll.</w:t>
      </w:r>
    </w:p>
    <w:p w:rsidR="00772A33" w:rsidRPr="00772A33" w:rsidRDefault="00772A33" w:rsidP="00916139">
      <w:pPr>
        <w:ind w:right="-2"/>
        <w:rPr>
          <w:sz w:val="6"/>
        </w:rPr>
      </w:pPr>
    </w:p>
    <w:tbl>
      <w:tblPr>
        <w:tblStyle w:val="Tabellenraster"/>
        <w:tblW w:w="0" w:type="auto"/>
        <w:tblInd w:w="108" w:type="dxa"/>
        <w:tblLook w:val="04A0" w:firstRow="1" w:lastRow="0" w:firstColumn="1" w:lastColumn="0" w:noHBand="0" w:noVBand="1"/>
      </w:tblPr>
      <w:tblGrid>
        <w:gridCol w:w="1696"/>
        <w:gridCol w:w="1289"/>
        <w:gridCol w:w="1417"/>
        <w:gridCol w:w="1415"/>
        <w:gridCol w:w="1133"/>
        <w:gridCol w:w="1378"/>
      </w:tblGrid>
      <w:tr w:rsidR="005F4BB0" w:rsidTr="009314DF">
        <w:tc>
          <w:tcPr>
            <w:tcW w:w="1696" w:type="dxa"/>
            <w:shd w:val="clear" w:color="auto" w:fill="404040" w:themeFill="text1" w:themeFillTint="BF"/>
          </w:tcPr>
          <w:p w:rsidR="003F3069" w:rsidRDefault="005F4BB0" w:rsidP="00222622">
            <w:pPr>
              <w:ind w:right="-1136"/>
              <w:jc w:val="left"/>
              <w:rPr>
                <w:color w:val="FFFFFF" w:themeColor="background1"/>
              </w:rPr>
            </w:pPr>
            <w:r w:rsidRPr="00222622">
              <w:rPr>
                <w:color w:val="FFFFFF" w:themeColor="background1"/>
              </w:rPr>
              <w:t>Aktivierungs</w:t>
            </w:r>
            <w:r w:rsidR="003F3069">
              <w:rPr>
                <w:color w:val="FFFFFF" w:themeColor="background1"/>
              </w:rPr>
              <w:t>-</w:t>
            </w:r>
          </w:p>
          <w:p w:rsidR="005F4BB0" w:rsidRPr="00222622" w:rsidRDefault="005F4BB0" w:rsidP="00222622">
            <w:pPr>
              <w:ind w:right="-1136"/>
              <w:jc w:val="left"/>
              <w:rPr>
                <w:color w:val="FFFFFF" w:themeColor="background1"/>
              </w:rPr>
            </w:pPr>
            <w:proofErr w:type="spellStart"/>
            <w:r w:rsidRPr="00222622">
              <w:rPr>
                <w:color w:val="FFFFFF" w:themeColor="background1"/>
              </w:rPr>
              <w:t>funktion</w:t>
            </w:r>
            <w:proofErr w:type="spellEnd"/>
          </w:p>
        </w:tc>
        <w:tc>
          <w:tcPr>
            <w:tcW w:w="1289" w:type="dxa"/>
            <w:shd w:val="clear" w:color="auto" w:fill="404040" w:themeFill="text1" w:themeFillTint="BF"/>
          </w:tcPr>
          <w:p w:rsidR="005F4BB0" w:rsidRPr="005F4BB0" w:rsidRDefault="005F4BB0" w:rsidP="00702BAD">
            <w:pPr>
              <w:rPr>
                <w:color w:val="FFFFFF" w:themeColor="background1"/>
              </w:rPr>
            </w:pPr>
            <w:r w:rsidRPr="005F4BB0">
              <w:rPr>
                <w:color w:val="FFFFFF" w:themeColor="background1"/>
              </w:rPr>
              <w:t>Genauigkeit</w:t>
            </w:r>
          </w:p>
        </w:tc>
        <w:tc>
          <w:tcPr>
            <w:tcW w:w="1417" w:type="dxa"/>
            <w:shd w:val="clear" w:color="auto" w:fill="404040" w:themeFill="text1" w:themeFillTint="BF"/>
          </w:tcPr>
          <w:p w:rsidR="005F4BB0" w:rsidRPr="005F4BB0" w:rsidRDefault="005F4BB0" w:rsidP="00702BAD">
            <w:pPr>
              <w:rPr>
                <w:color w:val="FFFFFF" w:themeColor="background1"/>
              </w:rPr>
            </w:pPr>
            <w:r w:rsidRPr="005F4BB0">
              <w:rPr>
                <w:color w:val="FFFFFF" w:themeColor="background1"/>
              </w:rPr>
              <w:t>Präzision</w:t>
            </w:r>
          </w:p>
        </w:tc>
        <w:tc>
          <w:tcPr>
            <w:tcW w:w="1415" w:type="dxa"/>
            <w:shd w:val="clear" w:color="auto" w:fill="404040" w:themeFill="text1" w:themeFillTint="BF"/>
          </w:tcPr>
          <w:p w:rsidR="005F4BB0" w:rsidRPr="005F4BB0" w:rsidRDefault="005F4BB0" w:rsidP="00702BAD">
            <w:pPr>
              <w:rPr>
                <w:color w:val="FFFFFF" w:themeColor="background1"/>
              </w:rPr>
            </w:pPr>
            <w:r w:rsidRPr="005F4BB0">
              <w:rPr>
                <w:color w:val="FFFFFF" w:themeColor="background1"/>
              </w:rPr>
              <w:t>Fehler</w:t>
            </w:r>
          </w:p>
        </w:tc>
        <w:tc>
          <w:tcPr>
            <w:tcW w:w="1133" w:type="dxa"/>
            <w:shd w:val="clear" w:color="auto" w:fill="404040" w:themeFill="text1" w:themeFillTint="BF"/>
          </w:tcPr>
          <w:p w:rsidR="005F4BB0" w:rsidRPr="005F4BB0" w:rsidRDefault="005F4BB0" w:rsidP="00702BAD">
            <w:pPr>
              <w:rPr>
                <w:color w:val="FFFFFF" w:themeColor="background1"/>
              </w:rPr>
            </w:pPr>
            <w:r w:rsidRPr="005F4BB0">
              <w:rPr>
                <w:color w:val="FFFFFF" w:themeColor="background1"/>
              </w:rPr>
              <w:t>Verlust</w:t>
            </w:r>
          </w:p>
        </w:tc>
        <w:tc>
          <w:tcPr>
            <w:tcW w:w="1378" w:type="dxa"/>
            <w:shd w:val="clear" w:color="auto" w:fill="404040" w:themeFill="text1" w:themeFillTint="BF"/>
          </w:tcPr>
          <w:p w:rsidR="005F4BB0" w:rsidRPr="00222622" w:rsidRDefault="005F4BB0" w:rsidP="00222622">
            <w:pPr>
              <w:ind w:right="-1136"/>
              <w:jc w:val="left"/>
              <w:rPr>
                <w:color w:val="FFFFFF" w:themeColor="background1"/>
              </w:rPr>
            </w:pPr>
            <w:r w:rsidRPr="00222622">
              <w:rPr>
                <w:color w:val="FFFFFF" w:themeColor="background1"/>
              </w:rPr>
              <w:t>Laufzeit (</w:t>
            </w:r>
            <w:proofErr w:type="spellStart"/>
            <w:r w:rsidRPr="00222622">
              <w:rPr>
                <w:color w:val="FFFFFF" w:themeColor="background1"/>
              </w:rPr>
              <w:t>ms</w:t>
            </w:r>
            <w:proofErr w:type="spellEnd"/>
            <w:r w:rsidRPr="00222622">
              <w:rPr>
                <w:color w:val="FFFFFF" w:themeColor="background1"/>
              </w:rPr>
              <w:t>)</w:t>
            </w:r>
          </w:p>
        </w:tc>
      </w:tr>
      <w:tr w:rsidR="00B97CE8" w:rsidTr="009314DF">
        <w:tc>
          <w:tcPr>
            <w:tcW w:w="1696" w:type="dxa"/>
          </w:tcPr>
          <w:p w:rsidR="00B97CE8" w:rsidRPr="006F5A2D" w:rsidRDefault="00361F70" w:rsidP="00222622">
            <w:pPr>
              <w:ind w:right="-1136"/>
              <w:jc w:val="left"/>
              <w:rPr>
                <w:b/>
              </w:rPr>
            </w:pPr>
            <w:proofErr w:type="spellStart"/>
            <w:r w:rsidRPr="006F5A2D">
              <w:rPr>
                <w:b/>
              </w:rPr>
              <w:t>sigmoid</w:t>
            </w:r>
            <w:proofErr w:type="spellEnd"/>
          </w:p>
        </w:tc>
        <w:tc>
          <w:tcPr>
            <w:tcW w:w="1289" w:type="dxa"/>
          </w:tcPr>
          <w:p w:rsidR="00B97CE8" w:rsidRPr="00057205" w:rsidRDefault="009D7821" w:rsidP="00222622">
            <w:pPr>
              <w:ind w:right="-1136"/>
              <w:jc w:val="left"/>
            </w:pPr>
            <w:r w:rsidRPr="00057205">
              <w:t>0.8771</w:t>
            </w:r>
          </w:p>
        </w:tc>
        <w:tc>
          <w:tcPr>
            <w:tcW w:w="1417" w:type="dxa"/>
          </w:tcPr>
          <w:p w:rsidR="00B97CE8" w:rsidRPr="00057205" w:rsidRDefault="009D7821" w:rsidP="00222622">
            <w:pPr>
              <w:ind w:right="-1136"/>
              <w:jc w:val="left"/>
            </w:pPr>
            <w:r w:rsidRPr="00057205">
              <w:t>0.8587</w:t>
            </w:r>
          </w:p>
        </w:tc>
        <w:tc>
          <w:tcPr>
            <w:tcW w:w="1415" w:type="dxa"/>
          </w:tcPr>
          <w:p w:rsidR="00B97CE8" w:rsidRPr="00057205" w:rsidRDefault="009D7821" w:rsidP="00222622">
            <w:pPr>
              <w:ind w:right="-1136"/>
              <w:jc w:val="left"/>
              <w:rPr>
                <w:b/>
              </w:rPr>
            </w:pPr>
            <w:r w:rsidRPr="00057205">
              <w:rPr>
                <w:b/>
              </w:rPr>
              <w:t>1.3192</w:t>
            </w:r>
          </w:p>
        </w:tc>
        <w:tc>
          <w:tcPr>
            <w:tcW w:w="1133" w:type="dxa"/>
          </w:tcPr>
          <w:p w:rsidR="00B97CE8" w:rsidRPr="00057205" w:rsidRDefault="009D7821" w:rsidP="00222622">
            <w:pPr>
              <w:ind w:right="-1136"/>
              <w:jc w:val="left"/>
              <w:rPr>
                <w:b/>
              </w:rPr>
            </w:pPr>
            <w:r w:rsidRPr="00057205">
              <w:rPr>
                <w:b/>
              </w:rPr>
              <w:t>0.0133</w:t>
            </w:r>
          </w:p>
        </w:tc>
        <w:tc>
          <w:tcPr>
            <w:tcW w:w="1378" w:type="dxa"/>
          </w:tcPr>
          <w:p w:rsidR="00B97CE8" w:rsidRPr="00AF125C" w:rsidRDefault="00D03CEA" w:rsidP="00222622">
            <w:pPr>
              <w:ind w:right="-1136"/>
              <w:jc w:val="left"/>
            </w:pPr>
            <w:r w:rsidRPr="00D03CEA">
              <w:t>30748</w:t>
            </w:r>
          </w:p>
        </w:tc>
      </w:tr>
      <w:tr w:rsidR="00B97CE8" w:rsidTr="009314DF">
        <w:tc>
          <w:tcPr>
            <w:tcW w:w="1696" w:type="dxa"/>
          </w:tcPr>
          <w:p w:rsidR="00B97CE8" w:rsidRPr="006F5A2D" w:rsidRDefault="00C01272" w:rsidP="00222622">
            <w:pPr>
              <w:ind w:right="-1136"/>
              <w:jc w:val="left"/>
              <w:rPr>
                <w:b/>
              </w:rPr>
            </w:pPr>
            <w:proofErr w:type="spellStart"/>
            <w:r w:rsidRPr="006F5A2D">
              <w:rPr>
                <w:b/>
              </w:rPr>
              <w:t>hard_sigmoid</w:t>
            </w:r>
            <w:proofErr w:type="spellEnd"/>
          </w:p>
        </w:tc>
        <w:tc>
          <w:tcPr>
            <w:tcW w:w="1289" w:type="dxa"/>
          </w:tcPr>
          <w:p w:rsidR="00B97CE8" w:rsidRDefault="00276D16" w:rsidP="00222622">
            <w:pPr>
              <w:ind w:right="-1136"/>
              <w:jc w:val="left"/>
            </w:pPr>
            <w:r w:rsidRPr="00276D16">
              <w:t>0.8680</w:t>
            </w:r>
          </w:p>
        </w:tc>
        <w:tc>
          <w:tcPr>
            <w:tcW w:w="1417" w:type="dxa"/>
          </w:tcPr>
          <w:p w:rsidR="00B97CE8" w:rsidRDefault="00276D16" w:rsidP="00222622">
            <w:pPr>
              <w:ind w:right="-1136"/>
              <w:jc w:val="left"/>
            </w:pPr>
            <w:r w:rsidRPr="00276D16">
              <w:t>0.8597</w:t>
            </w:r>
          </w:p>
        </w:tc>
        <w:tc>
          <w:tcPr>
            <w:tcW w:w="1415" w:type="dxa"/>
          </w:tcPr>
          <w:p w:rsidR="00B97CE8" w:rsidRDefault="00276D16" w:rsidP="00222622">
            <w:pPr>
              <w:ind w:right="-1136"/>
              <w:jc w:val="left"/>
            </w:pPr>
            <w:r w:rsidRPr="00276D16">
              <w:t>1.3431</w:t>
            </w:r>
          </w:p>
        </w:tc>
        <w:tc>
          <w:tcPr>
            <w:tcW w:w="1133" w:type="dxa"/>
          </w:tcPr>
          <w:p w:rsidR="00B97CE8" w:rsidRDefault="00276D16" w:rsidP="00222622">
            <w:pPr>
              <w:ind w:right="-1136"/>
              <w:jc w:val="left"/>
            </w:pPr>
            <w:r w:rsidRPr="00276D16">
              <w:t>0.0142</w:t>
            </w:r>
          </w:p>
        </w:tc>
        <w:tc>
          <w:tcPr>
            <w:tcW w:w="1378" w:type="dxa"/>
          </w:tcPr>
          <w:p w:rsidR="00B97CE8" w:rsidRDefault="00C14953" w:rsidP="00222622">
            <w:pPr>
              <w:ind w:right="-1136"/>
              <w:jc w:val="left"/>
            </w:pPr>
            <w:r w:rsidRPr="00C14953">
              <w:t>30824</w:t>
            </w:r>
          </w:p>
        </w:tc>
      </w:tr>
      <w:tr w:rsidR="00B97CE8" w:rsidTr="009314DF">
        <w:tc>
          <w:tcPr>
            <w:tcW w:w="1696" w:type="dxa"/>
          </w:tcPr>
          <w:p w:rsidR="00B97CE8" w:rsidRPr="006F5A2D" w:rsidRDefault="00843B0E" w:rsidP="00222622">
            <w:pPr>
              <w:ind w:right="-1136"/>
              <w:jc w:val="left"/>
              <w:rPr>
                <w:b/>
              </w:rPr>
            </w:pPr>
            <w:proofErr w:type="spellStart"/>
            <w:r w:rsidRPr="006F5A2D">
              <w:rPr>
                <w:b/>
              </w:rPr>
              <w:t>relu</w:t>
            </w:r>
            <w:proofErr w:type="spellEnd"/>
          </w:p>
        </w:tc>
        <w:tc>
          <w:tcPr>
            <w:tcW w:w="1289" w:type="dxa"/>
          </w:tcPr>
          <w:p w:rsidR="00B97CE8" w:rsidRPr="00C14953" w:rsidRDefault="00535D78" w:rsidP="00222622">
            <w:pPr>
              <w:ind w:right="-1136"/>
              <w:jc w:val="left"/>
            </w:pPr>
            <w:r w:rsidRPr="00535D78">
              <w:t>0.8638</w:t>
            </w:r>
          </w:p>
        </w:tc>
        <w:tc>
          <w:tcPr>
            <w:tcW w:w="1417" w:type="dxa"/>
          </w:tcPr>
          <w:p w:rsidR="00B97CE8" w:rsidRPr="00547BD1" w:rsidRDefault="00535D78" w:rsidP="00222622">
            <w:pPr>
              <w:ind w:right="-1136"/>
              <w:jc w:val="left"/>
            </w:pPr>
            <w:r w:rsidRPr="00535D78">
              <w:t>0.8583</w:t>
            </w:r>
          </w:p>
        </w:tc>
        <w:tc>
          <w:tcPr>
            <w:tcW w:w="1415" w:type="dxa"/>
          </w:tcPr>
          <w:p w:rsidR="00B97CE8" w:rsidRPr="00C14953" w:rsidRDefault="00535D78" w:rsidP="00222622">
            <w:pPr>
              <w:ind w:right="-1136"/>
              <w:jc w:val="left"/>
            </w:pPr>
            <w:r w:rsidRPr="00535D78">
              <w:t>1.3361</w:t>
            </w:r>
          </w:p>
        </w:tc>
        <w:tc>
          <w:tcPr>
            <w:tcW w:w="1133" w:type="dxa"/>
          </w:tcPr>
          <w:p w:rsidR="00B97CE8" w:rsidRPr="00C14953" w:rsidRDefault="00535D78" w:rsidP="00222622">
            <w:pPr>
              <w:ind w:right="-1136"/>
              <w:jc w:val="left"/>
            </w:pPr>
            <w:r w:rsidRPr="00535D78">
              <w:t>0.0140</w:t>
            </w:r>
          </w:p>
        </w:tc>
        <w:tc>
          <w:tcPr>
            <w:tcW w:w="1378" w:type="dxa"/>
          </w:tcPr>
          <w:p w:rsidR="00B97CE8" w:rsidRPr="00547BD1" w:rsidRDefault="00C14953" w:rsidP="00222622">
            <w:pPr>
              <w:ind w:right="-1136"/>
              <w:jc w:val="left"/>
            </w:pPr>
            <w:r w:rsidRPr="00C14953">
              <w:t>30842</w:t>
            </w:r>
          </w:p>
        </w:tc>
      </w:tr>
      <w:tr w:rsidR="00B97CE8" w:rsidTr="009314DF">
        <w:tc>
          <w:tcPr>
            <w:tcW w:w="1696" w:type="dxa"/>
          </w:tcPr>
          <w:p w:rsidR="00B97CE8" w:rsidRPr="006F5A2D" w:rsidRDefault="00843B0E" w:rsidP="00222622">
            <w:pPr>
              <w:ind w:right="-1136"/>
              <w:jc w:val="left"/>
              <w:rPr>
                <w:b/>
              </w:rPr>
            </w:pPr>
            <w:proofErr w:type="spellStart"/>
            <w:r w:rsidRPr="006F5A2D">
              <w:rPr>
                <w:b/>
              </w:rPr>
              <w:t>tanh</w:t>
            </w:r>
            <w:proofErr w:type="spellEnd"/>
          </w:p>
        </w:tc>
        <w:tc>
          <w:tcPr>
            <w:tcW w:w="1289" w:type="dxa"/>
          </w:tcPr>
          <w:p w:rsidR="00B97CE8" w:rsidRPr="00057205" w:rsidRDefault="007519AA" w:rsidP="00222622">
            <w:pPr>
              <w:ind w:right="-1136"/>
              <w:jc w:val="left"/>
              <w:rPr>
                <w:b/>
              </w:rPr>
            </w:pPr>
            <w:r w:rsidRPr="00057205">
              <w:rPr>
                <w:b/>
              </w:rPr>
              <w:t>0.8814</w:t>
            </w:r>
          </w:p>
        </w:tc>
        <w:tc>
          <w:tcPr>
            <w:tcW w:w="1417" w:type="dxa"/>
          </w:tcPr>
          <w:p w:rsidR="00B97CE8" w:rsidRPr="00057205" w:rsidRDefault="007519AA" w:rsidP="00222622">
            <w:pPr>
              <w:ind w:right="-1136"/>
              <w:jc w:val="left"/>
              <w:rPr>
                <w:b/>
              </w:rPr>
            </w:pPr>
            <w:r w:rsidRPr="00057205">
              <w:rPr>
                <w:b/>
              </w:rPr>
              <w:t>0.8585</w:t>
            </w:r>
          </w:p>
        </w:tc>
        <w:tc>
          <w:tcPr>
            <w:tcW w:w="1415" w:type="dxa"/>
          </w:tcPr>
          <w:p w:rsidR="00B97CE8" w:rsidRDefault="007519AA" w:rsidP="00222622">
            <w:pPr>
              <w:ind w:right="-1136"/>
              <w:jc w:val="left"/>
            </w:pPr>
            <w:r w:rsidRPr="007519AA">
              <w:t>1.3228</w:t>
            </w:r>
          </w:p>
        </w:tc>
        <w:tc>
          <w:tcPr>
            <w:tcW w:w="1133" w:type="dxa"/>
          </w:tcPr>
          <w:p w:rsidR="00B97CE8" w:rsidRDefault="007519AA" w:rsidP="00222622">
            <w:pPr>
              <w:ind w:right="-1136"/>
              <w:jc w:val="left"/>
            </w:pPr>
            <w:r w:rsidRPr="007519AA">
              <w:t>0.0134</w:t>
            </w:r>
          </w:p>
        </w:tc>
        <w:tc>
          <w:tcPr>
            <w:tcW w:w="1378" w:type="dxa"/>
          </w:tcPr>
          <w:p w:rsidR="00B97CE8" w:rsidRDefault="00C14953" w:rsidP="00222622">
            <w:pPr>
              <w:ind w:right="-1136"/>
              <w:jc w:val="left"/>
            </w:pPr>
            <w:r w:rsidRPr="00C14953">
              <w:t>30818</w:t>
            </w:r>
          </w:p>
        </w:tc>
      </w:tr>
      <w:tr w:rsidR="00B97CE8" w:rsidTr="009314DF">
        <w:tc>
          <w:tcPr>
            <w:tcW w:w="1696" w:type="dxa"/>
          </w:tcPr>
          <w:p w:rsidR="00B97CE8" w:rsidRPr="006F5A2D" w:rsidRDefault="00E5336B" w:rsidP="00222622">
            <w:pPr>
              <w:ind w:right="-1136"/>
              <w:jc w:val="left"/>
              <w:rPr>
                <w:b/>
              </w:rPr>
            </w:pPr>
            <w:proofErr w:type="spellStart"/>
            <w:r w:rsidRPr="006F5A2D">
              <w:rPr>
                <w:b/>
              </w:rPr>
              <w:t>softplus</w:t>
            </w:r>
            <w:proofErr w:type="spellEnd"/>
          </w:p>
        </w:tc>
        <w:tc>
          <w:tcPr>
            <w:tcW w:w="1289" w:type="dxa"/>
          </w:tcPr>
          <w:p w:rsidR="00B97CE8" w:rsidRPr="00547BD1" w:rsidRDefault="002409A9" w:rsidP="00222622">
            <w:pPr>
              <w:ind w:right="-1136"/>
              <w:jc w:val="left"/>
            </w:pPr>
            <w:r w:rsidRPr="002409A9">
              <w:t>0.8708</w:t>
            </w:r>
          </w:p>
        </w:tc>
        <w:tc>
          <w:tcPr>
            <w:tcW w:w="1417" w:type="dxa"/>
          </w:tcPr>
          <w:p w:rsidR="00B97CE8" w:rsidRPr="00547BD1" w:rsidRDefault="002409A9" w:rsidP="00222622">
            <w:pPr>
              <w:ind w:right="-1136"/>
              <w:jc w:val="left"/>
            </w:pPr>
            <w:r w:rsidRPr="002409A9">
              <w:t>0.8579</w:t>
            </w:r>
          </w:p>
        </w:tc>
        <w:tc>
          <w:tcPr>
            <w:tcW w:w="1415" w:type="dxa"/>
          </w:tcPr>
          <w:p w:rsidR="00B97CE8" w:rsidRPr="00057205" w:rsidRDefault="002409A9" w:rsidP="00222622">
            <w:pPr>
              <w:ind w:right="-1136"/>
              <w:jc w:val="left"/>
            </w:pPr>
            <w:r w:rsidRPr="00057205">
              <w:t>1.3249</w:t>
            </w:r>
          </w:p>
        </w:tc>
        <w:tc>
          <w:tcPr>
            <w:tcW w:w="1133" w:type="dxa"/>
          </w:tcPr>
          <w:p w:rsidR="00B97CE8" w:rsidRPr="00057205" w:rsidRDefault="002409A9" w:rsidP="00222622">
            <w:pPr>
              <w:ind w:right="-1136"/>
              <w:jc w:val="left"/>
            </w:pPr>
            <w:r w:rsidRPr="00057205">
              <w:t>0.0135</w:t>
            </w:r>
          </w:p>
        </w:tc>
        <w:tc>
          <w:tcPr>
            <w:tcW w:w="1378" w:type="dxa"/>
          </w:tcPr>
          <w:p w:rsidR="00B97CE8" w:rsidRPr="00547BD1" w:rsidRDefault="00702225" w:rsidP="00222622">
            <w:pPr>
              <w:ind w:right="-1136"/>
              <w:jc w:val="left"/>
            </w:pPr>
            <w:r w:rsidRPr="00702225">
              <w:t>30749</w:t>
            </w:r>
          </w:p>
        </w:tc>
      </w:tr>
      <w:tr w:rsidR="00B97CE8" w:rsidTr="009314DF">
        <w:tc>
          <w:tcPr>
            <w:tcW w:w="1696" w:type="dxa"/>
          </w:tcPr>
          <w:p w:rsidR="00B97CE8" w:rsidRPr="006F5A2D" w:rsidRDefault="00C7350D" w:rsidP="00222622">
            <w:pPr>
              <w:ind w:right="-1136"/>
              <w:jc w:val="left"/>
              <w:rPr>
                <w:b/>
              </w:rPr>
            </w:pPr>
            <w:proofErr w:type="spellStart"/>
            <w:r w:rsidRPr="006F5A2D">
              <w:rPr>
                <w:b/>
              </w:rPr>
              <w:t>softsign</w:t>
            </w:r>
            <w:proofErr w:type="spellEnd"/>
          </w:p>
        </w:tc>
        <w:tc>
          <w:tcPr>
            <w:tcW w:w="1289" w:type="dxa"/>
          </w:tcPr>
          <w:p w:rsidR="00B97CE8" w:rsidRDefault="00610E20" w:rsidP="00222622">
            <w:pPr>
              <w:ind w:right="-1136"/>
              <w:jc w:val="left"/>
            </w:pPr>
            <w:r w:rsidRPr="00610E20">
              <w:t>0.8687</w:t>
            </w:r>
          </w:p>
        </w:tc>
        <w:tc>
          <w:tcPr>
            <w:tcW w:w="1417" w:type="dxa"/>
          </w:tcPr>
          <w:p w:rsidR="00B97CE8" w:rsidRDefault="00610E20" w:rsidP="00222622">
            <w:pPr>
              <w:ind w:right="-1136"/>
              <w:jc w:val="left"/>
            </w:pPr>
            <w:r w:rsidRPr="00610E20">
              <w:t>0.8558</w:t>
            </w:r>
          </w:p>
        </w:tc>
        <w:tc>
          <w:tcPr>
            <w:tcW w:w="1415" w:type="dxa"/>
          </w:tcPr>
          <w:p w:rsidR="00B97CE8" w:rsidRDefault="00610E20" w:rsidP="00222622">
            <w:pPr>
              <w:ind w:right="-1136"/>
              <w:jc w:val="left"/>
            </w:pPr>
            <w:r w:rsidRPr="00610E20">
              <w:t>1.3452</w:t>
            </w:r>
          </w:p>
        </w:tc>
        <w:tc>
          <w:tcPr>
            <w:tcW w:w="1133" w:type="dxa"/>
          </w:tcPr>
          <w:p w:rsidR="00B97CE8" w:rsidRDefault="00610E20" w:rsidP="00222622">
            <w:pPr>
              <w:ind w:right="-1136"/>
              <w:jc w:val="left"/>
            </w:pPr>
            <w:r w:rsidRPr="00610E20">
              <w:t>0.0143</w:t>
            </w:r>
          </w:p>
        </w:tc>
        <w:tc>
          <w:tcPr>
            <w:tcW w:w="1378" w:type="dxa"/>
          </w:tcPr>
          <w:p w:rsidR="00B97CE8" w:rsidRDefault="00CB3056" w:rsidP="00222622">
            <w:pPr>
              <w:ind w:right="-1136"/>
              <w:jc w:val="left"/>
            </w:pPr>
            <w:r w:rsidRPr="00CB3056">
              <w:t>30806</w:t>
            </w:r>
          </w:p>
        </w:tc>
      </w:tr>
      <w:tr w:rsidR="00D91A28" w:rsidTr="009314DF">
        <w:tc>
          <w:tcPr>
            <w:tcW w:w="1696" w:type="dxa"/>
          </w:tcPr>
          <w:p w:rsidR="00D91A28" w:rsidRPr="006F5A2D" w:rsidRDefault="00750AFB" w:rsidP="00222622">
            <w:pPr>
              <w:ind w:right="-1136"/>
              <w:jc w:val="left"/>
              <w:rPr>
                <w:b/>
              </w:rPr>
            </w:pPr>
            <w:r w:rsidRPr="006F5A2D">
              <w:rPr>
                <w:b/>
              </w:rPr>
              <w:t>linear</w:t>
            </w:r>
          </w:p>
        </w:tc>
        <w:tc>
          <w:tcPr>
            <w:tcW w:w="1289" w:type="dxa"/>
          </w:tcPr>
          <w:p w:rsidR="00D91A28" w:rsidRDefault="00610E20" w:rsidP="00222622">
            <w:pPr>
              <w:ind w:right="-1136"/>
              <w:jc w:val="left"/>
            </w:pPr>
            <w:r w:rsidRPr="00610E20">
              <w:t>0.8617</w:t>
            </w:r>
          </w:p>
        </w:tc>
        <w:tc>
          <w:tcPr>
            <w:tcW w:w="1417" w:type="dxa"/>
          </w:tcPr>
          <w:p w:rsidR="00D91A28" w:rsidRDefault="00610E20" w:rsidP="00222622">
            <w:pPr>
              <w:ind w:right="-1136"/>
              <w:jc w:val="left"/>
            </w:pPr>
            <w:r w:rsidRPr="00610E20">
              <w:t>0.8568</w:t>
            </w:r>
          </w:p>
        </w:tc>
        <w:tc>
          <w:tcPr>
            <w:tcW w:w="1415" w:type="dxa"/>
          </w:tcPr>
          <w:p w:rsidR="00D91A28" w:rsidRDefault="00610E20" w:rsidP="00222622">
            <w:pPr>
              <w:ind w:right="-1136"/>
              <w:jc w:val="left"/>
            </w:pPr>
            <w:r w:rsidRPr="00610E20">
              <w:t>1.3284</w:t>
            </w:r>
          </w:p>
        </w:tc>
        <w:tc>
          <w:tcPr>
            <w:tcW w:w="1133" w:type="dxa"/>
          </w:tcPr>
          <w:p w:rsidR="00D91A28" w:rsidRDefault="00610E20" w:rsidP="000F02CE">
            <w:pPr>
              <w:ind w:right="-1136"/>
              <w:jc w:val="left"/>
            </w:pPr>
            <w:r w:rsidRPr="00610E20">
              <w:t>0.0136</w:t>
            </w:r>
          </w:p>
        </w:tc>
        <w:tc>
          <w:tcPr>
            <w:tcW w:w="1378" w:type="dxa"/>
          </w:tcPr>
          <w:p w:rsidR="00D91A28" w:rsidRPr="00D91A28" w:rsidRDefault="00610E20" w:rsidP="00222622">
            <w:pPr>
              <w:ind w:right="-1136"/>
              <w:jc w:val="left"/>
            </w:pPr>
            <w:r w:rsidRPr="00610E20">
              <w:t>32858</w:t>
            </w:r>
          </w:p>
        </w:tc>
      </w:tr>
    </w:tbl>
    <w:p w:rsidR="006935B1" w:rsidRDefault="00B03646" w:rsidP="006935B1">
      <w:pPr>
        <w:pStyle w:val="Beschriftung"/>
        <w:jc w:val="left"/>
      </w:pPr>
      <w:bookmarkStart w:id="196" w:name="_Ref476666753"/>
      <w:bookmarkStart w:id="197" w:name="_Toc476722539"/>
      <w:r>
        <w:t xml:space="preserve">Tabelle </w:t>
      </w:r>
      <w:r w:rsidR="00C216BB">
        <w:fldChar w:fldCharType="begin"/>
      </w:r>
      <w:r w:rsidR="00C216BB">
        <w:instrText xml:space="preserve"> SEQ Tabelle \* ARABIC </w:instrText>
      </w:r>
      <w:r w:rsidR="00C216BB">
        <w:fldChar w:fldCharType="separate"/>
      </w:r>
      <w:r w:rsidR="004271A8">
        <w:rPr>
          <w:noProof/>
        </w:rPr>
        <w:t>6</w:t>
      </w:r>
      <w:r w:rsidR="00C216BB">
        <w:rPr>
          <w:noProof/>
        </w:rPr>
        <w:fldChar w:fldCharType="end"/>
      </w:r>
      <w:bookmarkEnd w:id="196"/>
      <w:r>
        <w:t xml:space="preserve"> - Validierung eines MLP</w:t>
      </w:r>
      <w:r w:rsidR="00535D78">
        <w:t xml:space="preserve"> </w:t>
      </w:r>
      <w:r w:rsidR="002D4AA7">
        <w:t xml:space="preserve">mit einer versteckten Schicht mit 256 Neuronen </w:t>
      </w:r>
      <w:r w:rsidR="00E245F9">
        <w:t>bei Änderung</w:t>
      </w:r>
      <w:r w:rsidR="002D4AA7">
        <w:t xml:space="preserve"> der Aktivierungsfunktion der versteckten Schicht</w:t>
      </w:r>
      <w:r w:rsidR="006935B1">
        <w:t>, die besten Werte der  ermittelten  Metriken sind hervorgeh</w:t>
      </w:r>
      <w:r w:rsidR="006935B1">
        <w:t>o</w:t>
      </w:r>
      <w:r w:rsidR="006935B1">
        <w:t>ben</w:t>
      </w:r>
      <w:bookmarkEnd w:id="197"/>
    </w:p>
    <w:p w:rsidR="00662D47" w:rsidRDefault="00057205" w:rsidP="00315835">
      <w:pPr>
        <w:ind w:right="-2"/>
      </w:pPr>
      <w:r>
        <w:t>Die Ergebnisse der Validierung des MLP mit verschiedenen Aktivierungsfunktion</w:t>
      </w:r>
      <w:r w:rsidR="005F741E">
        <w:t>en</w:t>
      </w:r>
      <w:r>
        <w:t xml:space="preserve"> </w:t>
      </w:r>
      <w:r w:rsidR="00662D47">
        <w:t xml:space="preserve">liegen </w:t>
      </w:r>
      <w:r w:rsidR="007E40D2">
        <w:t>so</w:t>
      </w:r>
      <w:r>
        <w:t xml:space="preserve"> nahe be</w:t>
      </w:r>
      <w:r w:rsidR="00CA03AF">
        <w:t>i</w:t>
      </w:r>
      <w:r>
        <w:t>einan</w:t>
      </w:r>
      <w:r w:rsidR="007E40D2">
        <w:t xml:space="preserve">der, dass sie auch durch Schwankungen in der </w:t>
      </w:r>
      <w:r w:rsidR="00370598">
        <w:t>Vorhersage</w:t>
      </w:r>
      <w:r w:rsidR="007E40D2">
        <w:t xml:space="preserve"> des MLP-Modells</w:t>
      </w:r>
      <w:r w:rsidR="00370598">
        <w:t xml:space="preserve"> verursacht sein könnten</w:t>
      </w:r>
      <w:r>
        <w:t xml:space="preserve">. </w:t>
      </w:r>
      <w:r w:rsidR="009F15FC">
        <w:t xml:space="preserve">In </w:t>
      </w:r>
      <w:r w:rsidR="00315835">
        <w:fldChar w:fldCharType="begin"/>
      </w:r>
      <w:r w:rsidR="00315835">
        <w:instrText xml:space="preserve"> REF _Ref476666753 \h  \* MERGEFORMAT </w:instrText>
      </w:r>
      <w:r w:rsidR="00315835">
        <w:fldChar w:fldCharType="separate"/>
      </w:r>
      <w:r w:rsidR="007533F1">
        <w:t xml:space="preserve">Tabelle </w:t>
      </w:r>
      <w:r w:rsidR="007533F1">
        <w:rPr>
          <w:noProof/>
        </w:rPr>
        <w:t>6</w:t>
      </w:r>
      <w:r w:rsidR="00315835">
        <w:fldChar w:fldCharType="end"/>
      </w:r>
      <w:r w:rsidR="00315835">
        <w:t xml:space="preserve"> erscheint der hyperbolische Tangens aufgrund der hohen erzielten Genauigkeit am geeignetsten für die folgenden Tests und ersetzt die bisher genutzte Aktivierungsfunktion </w:t>
      </w:r>
      <w:proofErr w:type="spellStart"/>
      <w:r w:rsidR="00315835">
        <w:t>ReLu</w:t>
      </w:r>
      <w:proofErr w:type="spellEnd"/>
      <w:r w:rsidR="00315835">
        <w:t>.</w:t>
      </w:r>
    </w:p>
    <w:p w:rsidR="006F39DF" w:rsidRDefault="00AE1365" w:rsidP="008E1A1B">
      <w:pPr>
        <w:pStyle w:val="berschrift2"/>
        <w:numPr>
          <w:ilvl w:val="1"/>
          <w:numId w:val="1"/>
        </w:numPr>
      </w:pPr>
      <w:bookmarkStart w:id="198" w:name="_Toc476722460"/>
      <w:r>
        <w:lastRenderedPageBreak/>
        <w:t>Evaluation</w:t>
      </w:r>
      <w:r w:rsidR="006F39DF">
        <w:t xml:space="preserve"> der </w:t>
      </w:r>
      <w:r w:rsidR="00692354">
        <w:t>deskriptiven Leistung</w:t>
      </w:r>
      <w:r w:rsidR="006F39DF">
        <w:t xml:space="preserve"> der Features</w:t>
      </w:r>
      <w:bookmarkEnd w:id="198"/>
    </w:p>
    <w:p w:rsidR="00380E6D" w:rsidRDefault="00380E6D" w:rsidP="00F94844">
      <w:pPr>
        <w:pStyle w:val="berschrift3"/>
        <w:numPr>
          <w:ilvl w:val="2"/>
          <w:numId w:val="1"/>
        </w:numPr>
        <w:jc w:val="left"/>
      </w:pPr>
      <w:bookmarkStart w:id="199" w:name="_Toc476722461"/>
      <w:r>
        <w:t>Form</w:t>
      </w:r>
      <w:r w:rsidR="0003239A">
        <w:t>beschreibende Features</w:t>
      </w:r>
      <w:bookmarkEnd w:id="199"/>
    </w:p>
    <w:p w:rsidR="002615AA" w:rsidRDefault="002615AA" w:rsidP="00920FE3">
      <w:r>
        <w:t xml:space="preserve">Neben dem </w:t>
      </w:r>
      <w:proofErr w:type="spellStart"/>
      <w:r>
        <w:t>Multilayer</w:t>
      </w:r>
      <w:proofErr w:type="spellEnd"/>
      <w:r>
        <w:t xml:space="preserve"> </w:t>
      </w:r>
      <w:proofErr w:type="spellStart"/>
      <w:r>
        <w:t>Perceptron</w:t>
      </w:r>
      <w:proofErr w:type="spellEnd"/>
      <w:r>
        <w:t xml:space="preserve"> wird d</w:t>
      </w:r>
      <w:r w:rsidRPr="002615AA">
        <w:t xml:space="preserve">ie Support-Vektor-Maschine </w:t>
      </w:r>
      <w:r>
        <w:t xml:space="preserve">für die folgenden Validierungen eingesetzt. Sie </w:t>
      </w:r>
      <w:r w:rsidRPr="002615AA">
        <w:t xml:space="preserve">ist im Gegensatz zum </w:t>
      </w:r>
      <w:r>
        <w:t>MLP</w:t>
      </w:r>
      <w:r w:rsidRPr="002615AA">
        <w:t xml:space="preserve">  durch Setzen eines </w:t>
      </w:r>
      <w:proofErr w:type="spellStart"/>
      <w:r w:rsidRPr="002615AA">
        <w:t>Seeds</w:t>
      </w:r>
      <w:proofErr w:type="spellEnd"/>
      <w:r w:rsidRPr="002615AA">
        <w:t xml:space="preserve"> </w:t>
      </w:r>
      <w:proofErr w:type="spellStart"/>
      <w:r w:rsidRPr="002615AA">
        <w:t>determ</w:t>
      </w:r>
      <w:r w:rsidRPr="002615AA">
        <w:t>i</w:t>
      </w:r>
      <w:r w:rsidRPr="002615AA">
        <w:t>nierbar</w:t>
      </w:r>
      <w:proofErr w:type="spellEnd"/>
      <w:r w:rsidRPr="002615AA">
        <w:t>, was die Aussagekraft ihrer Messungen in den Tests gegenüber denen des MLPs erhöht.</w:t>
      </w:r>
      <w:r>
        <w:t xml:space="preserve"> Alle Feature-Validierungen basieren erneut auf einem</w:t>
      </w:r>
      <w:r w:rsidR="00E96AD2">
        <w:t xml:space="preserve"> 33 zu </w:t>
      </w:r>
      <w:r w:rsidR="008F027F">
        <w:t>67</w:t>
      </w:r>
      <w:r>
        <w:t xml:space="preserve"> geteilten Test-</w:t>
      </w:r>
      <w:r w:rsidR="0010212B">
        <w:t xml:space="preserve"> und Trainingsdatensatz.</w:t>
      </w:r>
    </w:p>
    <w:p w:rsidR="00D92683" w:rsidRPr="00D92683" w:rsidRDefault="00D92683" w:rsidP="00920FE3">
      <w:pPr>
        <w:rPr>
          <w:sz w:val="2"/>
        </w:rPr>
      </w:pPr>
    </w:p>
    <w:tbl>
      <w:tblPr>
        <w:tblStyle w:val="Tabellenraster"/>
        <w:tblW w:w="0" w:type="auto"/>
        <w:tblLook w:val="04A0" w:firstRow="1" w:lastRow="0" w:firstColumn="1" w:lastColumn="0" w:noHBand="0" w:noVBand="1"/>
      </w:tblPr>
      <w:tblGrid>
        <w:gridCol w:w="1122"/>
        <w:gridCol w:w="1289"/>
        <w:gridCol w:w="1029"/>
        <w:gridCol w:w="935"/>
        <w:gridCol w:w="936"/>
        <w:gridCol w:w="918"/>
        <w:gridCol w:w="1289"/>
        <w:gridCol w:w="918"/>
      </w:tblGrid>
      <w:tr w:rsidR="00083EF3" w:rsidTr="006F5A2D">
        <w:tc>
          <w:tcPr>
            <w:tcW w:w="1105" w:type="dxa"/>
            <w:tcBorders>
              <w:top w:val="nil"/>
              <w:left w:val="nil"/>
              <w:bottom w:val="nil"/>
            </w:tcBorders>
          </w:tcPr>
          <w:p w:rsidR="00083EF3" w:rsidRDefault="00083EF3" w:rsidP="00920FE3"/>
        </w:tc>
        <w:tc>
          <w:tcPr>
            <w:tcW w:w="4828" w:type="dxa"/>
            <w:gridSpan w:val="5"/>
            <w:tcBorders>
              <w:bottom w:val="single" w:sz="4" w:space="0" w:color="auto"/>
            </w:tcBorders>
            <w:shd w:val="clear" w:color="auto" w:fill="404040" w:themeFill="text1" w:themeFillTint="BF"/>
          </w:tcPr>
          <w:p w:rsidR="00083EF3" w:rsidRPr="00222622" w:rsidRDefault="00083EF3" w:rsidP="00FF7905">
            <w:pPr>
              <w:jc w:val="center"/>
              <w:rPr>
                <w:color w:val="FFFFFF" w:themeColor="background1"/>
              </w:rPr>
            </w:pPr>
            <w:r w:rsidRPr="00222622">
              <w:rPr>
                <w:color w:val="FFFFFF" w:themeColor="background1"/>
              </w:rPr>
              <w:t>MLP</w:t>
            </w:r>
          </w:p>
        </w:tc>
        <w:tc>
          <w:tcPr>
            <w:tcW w:w="1916" w:type="dxa"/>
            <w:gridSpan w:val="2"/>
            <w:tcBorders>
              <w:bottom w:val="single" w:sz="4" w:space="0" w:color="auto"/>
            </w:tcBorders>
            <w:shd w:val="clear" w:color="auto" w:fill="595959" w:themeFill="text1" w:themeFillTint="A6"/>
          </w:tcPr>
          <w:p w:rsidR="00083EF3" w:rsidRPr="00222622" w:rsidRDefault="00083EF3" w:rsidP="00FF7905">
            <w:pPr>
              <w:jc w:val="center"/>
              <w:rPr>
                <w:color w:val="FFFFFF" w:themeColor="background1"/>
              </w:rPr>
            </w:pPr>
            <w:r w:rsidRPr="00222622">
              <w:rPr>
                <w:color w:val="FFFFFF" w:themeColor="background1"/>
              </w:rPr>
              <w:t>SVM</w:t>
            </w:r>
          </w:p>
        </w:tc>
      </w:tr>
      <w:tr w:rsidR="001F1790" w:rsidTr="001F1790">
        <w:tc>
          <w:tcPr>
            <w:tcW w:w="1105" w:type="dxa"/>
            <w:tcBorders>
              <w:top w:val="nil"/>
              <w:left w:val="nil"/>
            </w:tcBorders>
          </w:tcPr>
          <w:p w:rsidR="001F1790" w:rsidRDefault="001F1790" w:rsidP="00920FE3"/>
        </w:tc>
        <w:tc>
          <w:tcPr>
            <w:tcW w:w="998" w:type="dxa"/>
            <w:tcBorders>
              <w:right w:val="dotted" w:sz="4" w:space="0" w:color="auto"/>
            </w:tcBorders>
          </w:tcPr>
          <w:p w:rsidR="001F1790" w:rsidRPr="008D67EE" w:rsidRDefault="001F1790" w:rsidP="00702BAD">
            <w:r>
              <w:t>Genauigkeit</w:t>
            </w:r>
          </w:p>
        </w:tc>
        <w:tc>
          <w:tcPr>
            <w:tcW w:w="1030" w:type="dxa"/>
            <w:tcBorders>
              <w:left w:val="dotted" w:sz="4" w:space="0" w:color="auto"/>
              <w:right w:val="dotted" w:sz="4" w:space="0" w:color="auto"/>
            </w:tcBorders>
          </w:tcPr>
          <w:p w:rsidR="001F1790" w:rsidRPr="008D67EE" w:rsidRDefault="001F1790" w:rsidP="00702BAD">
            <w:r>
              <w:t>Präzision</w:t>
            </w:r>
          </w:p>
        </w:tc>
        <w:tc>
          <w:tcPr>
            <w:tcW w:w="941" w:type="dxa"/>
            <w:tcBorders>
              <w:left w:val="dotted" w:sz="4" w:space="0" w:color="auto"/>
              <w:right w:val="dotted" w:sz="4" w:space="0" w:color="auto"/>
            </w:tcBorders>
          </w:tcPr>
          <w:p w:rsidR="001F1790" w:rsidRPr="008D67EE" w:rsidRDefault="001F1790" w:rsidP="00702BAD">
            <w:r>
              <w:t>Fehler</w:t>
            </w:r>
          </w:p>
        </w:tc>
        <w:tc>
          <w:tcPr>
            <w:tcW w:w="941" w:type="dxa"/>
            <w:tcBorders>
              <w:left w:val="dotted" w:sz="4" w:space="0" w:color="auto"/>
              <w:right w:val="dotted" w:sz="4" w:space="0" w:color="auto"/>
            </w:tcBorders>
          </w:tcPr>
          <w:p w:rsidR="001F1790" w:rsidRPr="008D67EE" w:rsidRDefault="001F1790" w:rsidP="00702BAD">
            <w:r>
              <w:t>Verlust</w:t>
            </w:r>
          </w:p>
        </w:tc>
        <w:tc>
          <w:tcPr>
            <w:tcW w:w="918" w:type="dxa"/>
            <w:tcBorders>
              <w:left w:val="dotted" w:sz="4" w:space="0" w:color="auto"/>
            </w:tcBorders>
          </w:tcPr>
          <w:p w:rsidR="001F1790" w:rsidRPr="008D67EE" w:rsidRDefault="001F1790" w:rsidP="00FC2753">
            <w:r>
              <w:t>Laufzeit</w:t>
            </w:r>
            <w:r w:rsidR="00522260">
              <w:rPr>
                <w:sz w:val="20"/>
              </w:rPr>
              <w:t xml:space="preserve"> (</w:t>
            </w:r>
            <w:proofErr w:type="spellStart"/>
            <w:r w:rsidR="00522260">
              <w:rPr>
                <w:sz w:val="20"/>
              </w:rPr>
              <w:t>ms</w:t>
            </w:r>
            <w:proofErr w:type="spellEnd"/>
            <w:r w:rsidR="00522260">
              <w:rPr>
                <w:sz w:val="20"/>
              </w:rPr>
              <w:t>)</w:t>
            </w:r>
            <w:r>
              <w:t xml:space="preserve"> </w:t>
            </w:r>
          </w:p>
        </w:tc>
        <w:tc>
          <w:tcPr>
            <w:tcW w:w="998" w:type="dxa"/>
            <w:tcBorders>
              <w:right w:val="dotted" w:sz="4" w:space="0" w:color="auto"/>
            </w:tcBorders>
            <w:shd w:val="clear" w:color="auto" w:fill="F2F2F2" w:themeFill="background1" w:themeFillShade="F2"/>
          </w:tcPr>
          <w:p w:rsidR="001F1790" w:rsidRPr="00AB6186" w:rsidRDefault="008632EA" w:rsidP="00920FE3">
            <w:r>
              <w:t>Genauigkeit</w:t>
            </w:r>
          </w:p>
        </w:tc>
        <w:tc>
          <w:tcPr>
            <w:tcW w:w="918" w:type="dxa"/>
            <w:tcBorders>
              <w:left w:val="dotted" w:sz="4" w:space="0" w:color="auto"/>
            </w:tcBorders>
            <w:shd w:val="clear" w:color="auto" w:fill="F2F2F2" w:themeFill="background1" w:themeFillShade="F2"/>
          </w:tcPr>
          <w:p w:rsidR="001F1790" w:rsidRPr="00083EF3" w:rsidRDefault="001F1790" w:rsidP="00920FE3">
            <w:r>
              <w:t>Laufzeit</w:t>
            </w:r>
            <w:r w:rsidR="00522260">
              <w:rPr>
                <w:sz w:val="20"/>
              </w:rPr>
              <w:t xml:space="preserve"> (</w:t>
            </w:r>
            <w:proofErr w:type="spellStart"/>
            <w:r w:rsidR="00522260">
              <w:rPr>
                <w:sz w:val="20"/>
              </w:rPr>
              <w:t>ms</w:t>
            </w:r>
            <w:proofErr w:type="spellEnd"/>
            <w:r w:rsidR="00522260">
              <w:rPr>
                <w:sz w:val="20"/>
              </w:rPr>
              <w:t>)</w:t>
            </w:r>
          </w:p>
        </w:tc>
      </w:tr>
      <w:tr w:rsidR="00083EF3" w:rsidTr="001F1790">
        <w:tc>
          <w:tcPr>
            <w:tcW w:w="1105" w:type="dxa"/>
          </w:tcPr>
          <w:p w:rsidR="00083EF3" w:rsidRPr="006F5A2D" w:rsidRDefault="00083EF3" w:rsidP="00920FE3">
            <w:pPr>
              <w:rPr>
                <w:b/>
              </w:rPr>
            </w:pPr>
            <w:r w:rsidRPr="006F5A2D">
              <w:rPr>
                <w:b/>
              </w:rPr>
              <w:t>IDSC</w:t>
            </w:r>
          </w:p>
        </w:tc>
        <w:tc>
          <w:tcPr>
            <w:tcW w:w="998" w:type="dxa"/>
            <w:tcBorders>
              <w:right w:val="dotted" w:sz="4" w:space="0" w:color="auto"/>
            </w:tcBorders>
          </w:tcPr>
          <w:p w:rsidR="00083EF3" w:rsidRDefault="00833FC2" w:rsidP="00AF6732">
            <w:r w:rsidRPr="00833FC2">
              <w:t>0</w:t>
            </w:r>
            <w:r w:rsidR="00003C77">
              <w:t>,</w:t>
            </w:r>
            <w:r w:rsidRPr="00833FC2">
              <w:t>8329</w:t>
            </w:r>
          </w:p>
        </w:tc>
        <w:tc>
          <w:tcPr>
            <w:tcW w:w="1030" w:type="dxa"/>
            <w:tcBorders>
              <w:left w:val="dotted" w:sz="4" w:space="0" w:color="auto"/>
              <w:right w:val="dotted" w:sz="4" w:space="0" w:color="auto"/>
            </w:tcBorders>
          </w:tcPr>
          <w:p w:rsidR="00083EF3" w:rsidRDefault="00833FC2" w:rsidP="00920FE3">
            <w:r w:rsidRPr="00833FC2">
              <w:t>0</w:t>
            </w:r>
            <w:r w:rsidR="00003C77">
              <w:t>,</w:t>
            </w:r>
            <w:r w:rsidRPr="00833FC2">
              <w:t>8355</w:t>
            </w:r>
          </w:p>
        </w:tc>
        <w:tc>
          <w:tcPr>
            <w:tcW w:w="941" w:type="dxa"/>
            <w:tcBorders>
              <w:left w:val="dotted" w:sz="4" w:space="0" w:color="auto"/>
              <w:right w:val="dotted" w:sz="4" w:space="0" w:color="auto"/>
            </w:tcBorders>
          </w:tcPr>
          <w:p w:rsidR="00083EF3" w:rsidRDefault="00833FC2" w:rsidP="00920FE3">
            <w:r w:rsidRPr="00833FC2">
              <w:t>1</w:t>
            </w:r>
            <w:r w:rsidR="00003C77">
              <w:t>,</w:t>
            </w:r>
            <w:r w:rsidRPr="00833FC2">
              <w:t>4463</w:t>
            </w:r>
          </w:p>
        </w:tc>
        <w:tc>
          <w:tcPr>
            <w:tcW w:w="941" w:type="dxa"/>
            <w:tcBorders>
              <w:left w:val="dotted" w:sz="4" w:space="0" w:color="auto"/>
              <w:right w:val="dotted" w:sz="4" w:space="0" w:color="auto"/>
            </w:tcBorders>
          </w:tcPr>
          <w:p w:rsidR="00083EF3" w:rsidRDefault="00833FC2" w:rsidP="00920FE3">
            <w:r w:rsidRPr="00833FC2">
              <w:t>0</w:t>
            </w:r>
            <w:r w:rsidR="00AF6732">
              <w:t>,</w:t>
            </w:r>
            <w:r w:rsidRPr="00833FC2">
              <w:t>0185</w:t>
            </w:r>
          </w:p>
        </w:tc>
        <w:tc>
          <w:tcPr>
            <w:tcW w:w="918" w:type="dxa"/>
            <w:tcBorders>
              <w:left w:val="dotted" w:sz="4" w:space="0" w:color="auto"/>
            </w:tcBorders>
          </w:tcPr>
          <w:p w:rsidR="00083EF3" w:rsidRDefault="006E784D" w:rsidP="00920FE3">
            <w:r w:rsidRPr="006E784D">
              <w:t>30929</w:t>
            </w:r>
          </w:p>
        </w:tc>
        <w:tc>
          <w:tcPr>
            <w:tcW w:w="998" w:type="dxa"/>
            <w:tcBorders>
              <w:right w:val="dotted" w:sz="4" w:space="0" w:color="auto"/>
            </w:tcBorders>
            <w:shd w:val="clear" w:color="auto" w:fill="F2F2F2" w:themeFill="background1" w:themeFillShade="F2"/>
          </w:tcPr>
          <w:p w:rsidR="00083EF3" w:rsidRDefault="00083EF3" w:rsidP="00920FE3">
            <w:r w:rsidRPr="00AB6186">
              <w:t>0</w:t>
            </w:r>
            <w:r w:rsidR="00AF6732">
              <w:t>,</w:t>
            </w:r>
            <w:r w:rsidRPr="00AB6186">
              <w:t>8105</w:t>
            </w:r>
          </w:p>
        </w:tc>
        <w:tc>
          <w:tcPr>
            <w:tcW w:w="918" w:type="dxa"/>
            <w:tcBorders>
              <w:left w:val="dotted" w:sz="4" w:space="0" w:color="auto"/>
            </w:tcBorders>
            <w:shd w:val="clear" w:color="auto" w:fill="F2F2F2" w:themeFill="background1" w:themeFillShade="F2"/>
          </w:tcPr>
          <w:p w:rsidR="00083EF3" w:rsidRDefault="00083EF3" w:rsidP="00920FE3">
            <w:r w:rsidRPr="00083EF3">
              <w:t>1132</w:t>
            </w:r>
          </w:p>
        </w:tc>
      </w:tr>
      <w:tr w:rsidR="00083EF3" w:rsidTr="001F1790">
        <w:tc>
          <w:tcPr>
            <w:tcW w:w="1105" w:type="dxa"/>
          </w:tcPr>
          <w:p w:rsidR="00083EF3" w:rsidRPr="006F5A2D" w:rsidRDefault="00083EF3" w:rsidP="00920FE3">
            <w:pPr>
              <w:rPr>
                <w:b/>
              </w:rPr>
            </w:pPr>
            <w:r w:rsidRPr="006F5A2D">
              <w:rPr>
                <w:b/>
              </w:rPr>
              <w:t>M-IDSC</w:t>
            </w:r>
          </w:p>
        </w:tc>
        <w:tc>
          <w:tcPr>
            <w:tcW w:w="998" w:type="dxa"/>
            <w:tcBorders>
              <w:right w:val="dotted" w:sz="4" w:space="0" w:color="auto"/>
            </w:tcBorders>
          </w:tcPr>
          <w:p w:rsidR="00083EF3" w:rsidRPr="0083220F" w:rsidRDefault="0071000E" w:rsidP="00AF6732">
            <w:pPr>
              <w:rPr>
                <w:b/>
              </w:rPr>
            </w:pPr>
            <w:r w:rsidRPr="0071000E">
              <w:rPr>
                <w:b/>
              </w:rPr>
              <w:t>0.8701</w:t>
            </w:r>
          </w:p>
        </w:tc>
        <w:tc>
          <w:tcPr>
            <w:tcW w:w="1030" w:type="dxa"/>
            <w:tcBorders>
              <w:left w:val="dotted" w:sz="4" w:space="0" w:color="auto"/>
              <w:right w:val="dotted" w:sz="4" w:space="0" w:color="auto"/>
            </w:tcBorders>
          </w:tcPr>
          <w:p w:rsidR="00083EF3" w:rsidRPr="0083220F" w:rsidRDefault="0071000E" w:rsidP="00920FE3">
            <w:pPr>
              <w:rPr>
                <w:b/>
              </w:rPr>
            </w:pPr>
            <w:r w:rsidRPr="0071000E">
              <w:rPr>
                <w:b/>
              </w:rPr>
              <w:t>0.8456</w:t>
            </w:r>
          </w:p>
        </w:tc>
        <w:tc>
          <w:tcPr>
            <w:tcW w:w="941" w:type="dxa"/>
            <w:tcBorders>
              <w:left w:val="dotted" w:sz="4" w:space="0" w:color="auto"/>
              <w:right w:val="dotted" w:sz="4" w:space="0" w:color="auto"/>
            </w:tcBorders>
          </w:tcPr>
          <w:p w:rsidR="00083EF3" w:rsidRPr="0083220F" w:rsidRDefault="0071000E" w:rsidP="00920FE3">
            <w:pPr>
              <w:rPr>
                <w:b/>
              </w:rPr>
            </w:pPr>
            <w:r w:rsidRPr="0071000E">
              <w:rPr>
                <w:b/>
              </w:rPr>
              <w:t>1.3415</w:t>
            </w:r>
          </w:p>
        </w:tc>
        <w:tc>
          <w:tcPr>
            <w:tcW w:w="941" w:type="dxa"/>
            <w:tcBorders>
              <w:left w:val="dotted" w:sz="4" w:space="0" w:color="auto"/>
              <w:right w:val="dotted" w:sz="4" w:space="0" w:color="auto"/>
            </w:tcBorders>
          </w:tcPr>
          <w:p w:rsidR="00083EF3" w:rsidRPr="0083220F" w:rsidRDefault="0071000E" w:rsidP="00920FE3">
            <w:pPr>
              <w:rPr>
                <w:b/>
              </w:rPr>
            </w:pPr>
            <w:r w:rsidRPr="0071000E">
              <w:rPr>
                <w:b/>
              </w:rPr>
              <w:t>0.0142</w:t>
            </w:r>
          </w:p>
        </w:tc>
        <w:tc>
          <w:tcPr>
            <w:tcW w:w="918" w:type="dxa"/>
            <w:tcBorders>
              <w:left w:val="dotted" w:sz="4" w:space="0" w:color="auto"/>
            </w:tcBorders>
          </w:tcPr>
          <w:p w:rsidR="00083EF3" w:rsidRDefault="00AF6732" w:rsidP="00920FE3">
            <w:r w:rsidRPr="00AF6732">
              <w:t>36052</w:t>
            </w:r>
          </w:p>
        </w:tc>
        <w:tc>
          <w:tcPr>
            <w:tcW w:w="998" w:type="dxa"/>
            <w:tcBorders>
              <w:right w:val="dotted" w:sz="4" w:space="0" w:color="auto"/>
            </w:tcBorders>
            <w:shd w:val="clear" w:color="auto" w:fill="F2F2F2" w:themeFill="background1" w:themeFillShade="F2"/>
          </w:tcPr>
          <w:p w:rsidR="00083EF3" w:rsidRPr="0083220F" w:rsidRDefault="00083EF3" w:rsidP="00920FE3">
            <w:pPr>
              <w:rPr>
                <w:b/>
              </w:rPr>
            </w:pPr>
            <w:r w:rsidRPr="0083220F">
              <w:rPr>
                <w:b/>
              </w:rPr>
              <w:t>0</w:t>
            </w:r>
            <w:r w:rsidR="00AF6732">
              <w:rPr>
                <w:b/>
              </w:rPr>
              <w:t>,</w:t>
            </w:r>
            <w:r w:rsidRPr="0083220F">
              <w:rPr>
                <w:b/>
              </w:rPr>
              <w:t>8526</w:t>
            </w:r>
          </w:p>
        </w:tc>
        <w:tc>
          <w:tcPr>
            <w:tcW w:w="918" w:type="dxa"/>
            <w:tcBorders>
              <w:left w:val="dotted" w:sz="4" w:space="0" w:color="auto"/>
            </w:tcBorders>
            <w:shd w:val="clear" w:color="auto" w:fill="F2F2F2" w:themeFill="background1" w:themeFillShade="F2"/>
          </w:tcPr>
          <w:p w:rsidR="00083EF3" w:rsidRDefault="00083EF3" w:rsidP="00920FE3">
            <w:r w:rsidRPr="00083EF3">
              <w:t>680</w:t>
            </w:r>
          </w:p>
        </w:tc>
      </w:tr>
      <w:tr w:rsidR="00083EF3" w:rsidTr="001F1790">
        <w:tc>
          <w:tcPr>
            <w:tcW w:w="1105" w:type="dxa"/>
          </w:tcPr>
          <w:p w:rsidR="00083EF3" w:rsidRPr="006F5A2D" w:rsidRDefault="003E1CD4" w:rsidP="00920FE3">
            <w:pPr>
              <w:rPr>
                <w:b/>
              </w:rPr>
            </w:pPr>
            <w:r w:rsidRPr="006F5A2D">
              <w:rPr>
                <w:b/>
              </w:rPr>
              <w:t>Hu-Momente</w:t>
            </w:r>
          </w:p>
        </w:tc>
        <w:tc>
          <w:tcPr>
            <w:tcW w:w="998" w:type="dxa"/>
            <w:tcBorders>
              <w:right w:val="dotted" w:sz="4" w:space="0" w:color="auto"/>
            </w:tcBorders>
          </w:tcPr>
          <w:p w:rsidR="00083EF3" w:rsidRDefault="00AF6732" w:rsidP="00920FE3">
            <w:r w:rsidRPr="00AF6732">
              <w:t>0</w:t>
            </w:r>
            <w:r>
              <w:t>,</w:t>
            </w:r>
            <w:r w:rsidRPr="00AF6732">
              <w:t>0748</w:t>
            </w:r>
          </w:p>
        </w:tc>
        <w:tc>
          <w:tcPr>
            <w:tcW w:w="1030" w:type="dxa"/>
            <w:tcBorders>
              <w:left w:val="dotted" w:sz="4" w:space="0" w:color="auto"/>
              <w:right w:val="dotted" w:sz="4" w:space="0" w:color="auto"/>
            </w:tcBorders>
          </w:tcPr>
          <w:p w:rsidR="00083EF3" w:rsidRDefault="00AF6732" w:rsidP="00920FE3">
            <w:r w:rsidRPr="00AF6732">
              <w:t>0</w:t>
            </w:r>
            <w:r>
              <w:t>,</w:t>
            </w:r>
            <w:r w:rsidRPr="00AF6732">
              <w:t>1221</w:t>
            </w:r>
          </w:p>
        </w:tc>
        <w:tc>
          <w:tcPr>
            <w:tcW w:w="941" w:type="dxa"/>
            <w:tcBorders>
              <w:left w:val="dotted" w:sz="4" w:space="0" w:color="auto"/>
              <w:right w:val="dotted" w:sz="4" w:space="0" w:color="auto"/>
            </w:tcBorders>
          </w:tcPr>
          <w:p w:rsidR="00083EF3" w:rsidRDefault="00AF6732" w:rsidP="00920FE3">
            <w:r w:rsidRPr="00AF6732">
              <w:t>8</w:t>
            </w:r>
            <w:r>
              <w:t>,</w:t>
            </w:r>
            <w:r w:rsidRPr="00AF6732">
              <w:t>5918</w:t>
            </w:r>
          </w:p>
        </w:tc>
        <w:tc>
          <w:tcPr>
            <w:tcW w:w="941" w:type="dxa"/>
            <w:tcBorders>
              <w:left w:val="dotted" w:sz="4" w:space="0" w:color="auto"/>
              <w:right w:val="dotted" w:sz="4" w:space="0" w:color="auto"/>
            </w:tcBorders>
          </w:tcPr>
          <w:p w:rsidR="00083EF3" w:rsidRDefault="00AF6732" w:rsidP="00920FE3">
            <w:r w:rsidRPr="00AF6732">
              <w:t>0</w:t>
            </w:r>
            <w:r>
              <w:t>,</w:t>
            </w:r>
            <w:r w:rsidRPr="00AF6732">
              <w:t>3163</w:t>
            </w:r>
          </w:p>
        </w:tc>
        <w:tc>
          <w:tcPr>
            <w:tcW w:w="918" w:type="dxa"/>
            <w:tcBorders>
              <w:left w:val="dotted" w:sz="4" w:space="0" w:color="auto"/>
            </w:tcBorders>
          </w:tcPr>
          <w:p w:rsidR="00083EF3" w:rsidRDefault="00AF6732" w:rsidP="00920FE3">
            <w:r w:rsidRPr="00AF6732">
              <w:t>33300</w:t>
            </w:r>
          </w:p>
        </w:tc>
        <w:tc>
          <w:tcPr>
            <w:tcW w:w="998" w:type="dxa"/>
            <w:tcBorders>
              <w:right w:val="dotted" w:sz="4" w:space="0" w:color="auto"/>
            </w:tcBorders>
            <w:shd w:val="clear" w:color="auto" w:fill="F2F2F2" w:themeFill="background1" w:themeFillShade="F2"/>
          </w:tcPr>
          <w:p w:rsidR="00083EF3" w:rsidRDefault="000944A7" w:rsidP="00920FE3">
            <w:r w:rsidRPr="000944A7">
              <w:t>0</w:t>
            </w:r>
            <w:r w:rsidR="00AF6732">
              <w:t>,</w:t>
            </w:r>
            <w:r w:rsidRPr="000944A7">
              <w:t>2140</w:t>
            </w:r>
          </w:p>
        </w:tc>
        <w:tc>
          <w:tcPr>
            <w:tcW w:w="918" w:type="dxa"/>
            <w:tcBorders>
              <w:left w:val="dotted" w:sz="4" w:space="0" w:color="auto"/>
            </w:tcBorders>
            <w:shd w:val="clear" w:color="auto" w:fill="F2F2F2" w:themeFill="background1" w:themeFillShade="F2"/>
          </w:tcPr>
          <w:p w:rsidR="00083EF3" w:rsidRDefault="000944A7" w:rsidP="00920FE3">
            <w:r w:rsidRPr="000944A7">
              <w:t>236</w:t>
            </w:r>
          </w:p>
        </w:tc>
      </w:tr>
      <w:tr w:rsidR="00083EF3" w:rsidTr="001F1790">
        <w:tc>
          <w:tcPr>
            <w:tcW w:w="1105" w:type="dxa"/>
          </w:tcPr>
          <w:p w:rsidR="00083EF3" w:rsidRPr="006F5A2D" w:rsidRDefault="003E1CD4" w:rsidP="00920FE3">
            <w:pPr>
              <w:rPr>
                <w:b/>
              </w:rPr>
            </w:pPr>
            <w:r w:rsidRPr="006F5A2D">
              <w:rPr>
                <w:b/>
              </w:rPr>
              <w:t>Zernike-Momente</w:t>
            </w:r>
          </w:p>
        </w:tc>
        <w:tc>
          <w:tcPr>
            <w:tcW w:w="998" w:type="dxa"/>
            <w:tcBorders>
              <w:right w:val="dotted" w:sz="4" w:space="0" w:color="auto"/>
            </w:tcBorders>
          </w:tcPr>
          <w:p w:rsidR="00083EF3" w:rsidRDefault="00AF6732" w:rsidP="00920FE3">
            <w:r w:rsidRPr="00AF6732">
              <w:t>0</w:t>
            </w:r>
            <w:r>
              <w:t>,</w:t>
            </w:r>
            <w:r w:rsidRPr="00AF6732">
              <w:t>2187</w:t>
            </w:r>
          </w:p>
        </w:tc>
        <w:tc>
          <w:tcPr>
            <w:tcW w:w="1030" w:type="dxa"/>
            <w:tcBorders>
              <w:left w:val="dotted" w:sz="4" w:space="0" w:color="auto"/>
              <w:right w:val="dotted" w:sz="4" w:space="0" w:color="auto"/>
            </w:tcBorders>
          </w:tcPr>
          <w:p w:rsidR="00083EF3" w:rsidRDefault="00AF6732" w:rsidP="00920FE3">
            <w:r w:rsidRPr="00AF6732">
              <w:t>0</w:t>
            </w:r>
            <w:r>
              <w:t>,</w:t>
            </w:r>
            <w:r w:rsidRPr="00AF6732">
              <w:t>1818</w:t>
            </w:r>
          </w:p>
        </w:tc>
        <w:tc>
          <w:tcPr>
            <w:tcW w:w="941" w:type="dxa"/>
            <w:tcBorders>
              <w:left w:val="dotted" w:sz="4" w:space="0" w:color="auto"/>
              <w:right w:val="dotted" w:sz="4" w:space="0" w:color="auto"/>
            </w:tcBorders>
          </w:tcPr>
          <w:p w:rsidR="00083EF3" w:rsidRDefault="00AF6732" w:rsidP="00920FE3">
            <w:r w:rsidRPr="00AF6732">
              <w:t>7</w:t>
            </w:r>
            <w:r>
              <w:t>,</w:t>
            </w:r>
            <w:r w:rsidRPr="00AF6732">
              <w:t>1426</w:t>
            </w:r>
          </w:p>
        </w:tc>
        <w:tc>
          <w:tcPr>
            <w:tcW w:w="941" w:type="dxa"/>
            <w:tcBorders>
              <w:left w:val="dotted" w:sz="4" w:space="0" w:color="auto"/>
              <w:right w:val="dotted" w:sz="4" w:space="0" w:color="auto"/>
            </w:tcBorders>
          </w:tcPr>
          <w:p w:rsidR="00083EF3" w:rsidRDefault="00AF6732" w:rsidP="00920FE3">
            <w:r w:rsidRPr="00AF6732">
              <w:t>0</w:t>
            </w:r>
            <w:r>
              <w:t>,</w:t>
            </w:r>
            <w:r w:rsidRPr="00AF6732">
              <w:t>2559</w:t>
            </w:r>
          </w:p>
        </w:tc>
        <w:tc>
          <w:tcPr>
            <w:tcW w:w="918" w:type="dxa"/>
            <w:tcBorders>
              <w:left w:val="dotted" w:sz="4" w:space="0" w:color="auto"/>
            </w:tcBorders>
          </w:tcPr>
          <w:p w:rsidR="00083EF3" w:rsidRDefault="00AF6732" w:rsidP="00920FE3">
            <w:r w:rsidRPr="00AF6732">
              <w:t>33973</w:t>
            </w:r>
          </w:p>
        </w:tc>
        <w:tc>
          <w:tcPr>
            <w:tcW w:w="998" w:type="dxa"/>
            <w:tcBorders>
              <w:right w:val="dotted" w:sz="4" w:space="0" w:color="auto"/>
            </w:tcBorders>
            <w:shd w:val="clear" w:color="auto" w:fill="F2F2F2" w:themeFill="background1" w:themeFillShade="F2"/>
          </w:tcPr>
          <w:p w:rsidR="00083EF3" w:rsidRDefault="005F651A" w:rsidP="00920FE3">
            <w:r w:rsidRPr="005F651A">
              <w:t>0</w:t>
            </w:r>
            <w:r w:rsidR="00AF6732">
              <w:t>,</w:t>
            </w:r>
            <w:r w:rsidRPr="005F651A">
              <w:t>1684</w:t>
            </w:r>
          </w:p>
        </w:tc>
        <w:tc>
          <w:tcPr>
            <w:tcW w:w="918" w:type="dxa"/>
            <w:tcBorders>
              <w:left w:val="dotted" w:sz="4" w:space="0" w:color="auto"/>
            </w:tcBorders>
            <w:shd w:val="clear" w:color="auto" w:fill="F2F2F2" w:themeFill="background1" w:themeFillShade="F2"/>
          </w:tcPr>
          <w:p w:rsidR="00083EF3" w:rsidRDefault="005F651A" w:rsidP="00920FE3">
            <w:r w:rsidRPr="005F651A">
              <w:t>282</w:t>
            </w:r>
          </w:p>
        </w:tc>
      </w:tr>
    </w:tbl>
    <w:p w:rsidR="005860DE" w:rsidRDefault="005860DE" w:rsidP="005860DE">
      <w:pPr>
        <w:pStyle w:val="Beschriftung"/>
        <w:jc w:val="left"/>
      </w:pPr>
      <w:bookmarkStart w:id="200" w:name="_Ref476672163"/>
      <w:bookmarkStart w:id="201" w:name="_Toc476722540"/>
      <w:r>
        <w:t xml:space="preserve">Tabelle </w:t>
      </w:r>
      <w:r w:rsidR="00C216BB">
        <w:fldChar w:fldCharType="begin"/>
      </w:r>
      <w:r w:rsidR="00C216BB">
        <w:instrText xml:space="preserve"> SEQ Tabelle \* ARABIC </w:instrText>
      </w:r>
      <w:r w:rsidR="00C216BB">
        <w:fldChar w:fldCharType="separate"/>
      </w:r>
      <w:r w:rsidR="004271A8">
        <w:rPr>
          <w:noProof/>
        </w:rPr>
        <w:t>7</w:t>
      </w:r>
      <w:r w:rsidR="00C216BB">
        <w:rPr>
          <w:noProof/>
        </w:rPr>
        <w:fldChar w:fldCharType="end"/>
      </w:r>
      <w:bookmarkEnd w:id="200"/>
      <w:r>
        <w:t xml:space="preserve"> - Validierung der formbeschreibenden Features, die besten Werte der  ermittelten  Metriken sind hervorgehoben</w:t>
      </w:r>
      <w:bookmarkEnd w:id="201"/>
    </w:p>
    <w:p w:rsidR="00EF3314" w:rsidRDefault="00CD1C06" w:rsidP="00920FE3">
      <w:r>
        <w:fldChar w:fldCharType="begin"/>
      </w:r>
      <w:r>
        <w:instrText xml:space="preserve"> REF _Ref476672163 \h </w:instrText>
      </w:r>
      <w:r>
        <w:fldChar w:fldCharType="separate"/>
      </w:r>
      <w:r w:rsidR="007533F1">
        <w:t xml:space="preserve">Tabelle </w:t>
      </w:r>
      <w:r w:rsidR="007533F1">
        <w:rPr>
          <w:noProof/>
        </w:rPr>
        <w:t>7</w:t>
      </w:r>
      <w:r>
        <w:fldChar w:fldCharType="end"/>
      </w:r>
      <w:r>
        <w:t xml:space="preserve"> zeigt die Ergebnisse der Validierung</w:t>
      </w:r>
      <w:r w:rsidR="00E62995">
        <w:t xml:space="preserve"> der formbeschreibenden Features</w:t>
      </w:r>
      <w:r>
        <w:t xml:space="preserve">. Die Multilevel </w:t>
      </w:r>
      <w:proofErr w:type="spellStart"/>
      <w:r>
        <w:t>Inner</w:t>
      </w:r>
      <w:proofErr w:type="spellEnd"/>
      <w:r>
        <w:t xml:space="preserve"> </w:t>
      </w:r>
      <w:proofErr w:type="spellStart"/>
      <w:r>
        <w:t>Distance</w:t>
      </w:r>
      <w:proofErr w:type="spellEnd"/>
      <w:r>
        <w:t xml:space="preserve"> Shape </w:t>
      </w:r>
      <w:proofErr w:type="spellStart"/>
      <w:r>
        <w:t>Contexts</w:t>
      </w:r>
      <w:proofErr w:type="spellEnd"/>
      <w:r>
        <w:t xml:space="preserve"> erzielen die besten Ergebnisse vor IDSC. Hu- und Zernike-Momente zeigen </w:t>
      </w:r>
      <w:r w:rsidR="00D059E1">
        <w:t xml:space="preserve">dagegen </w:t>
      </w:r>
      <w:r>
        <w:t>eine deutlich geringere deskriptive Leistung</w:t>
      </w:r>
      <w:r w:rsidR="005B33A4">
        <w:t xml:space="preserve">. Bis auf die Hu-Momente werden bei den übrigen Features </w:t>
      </w:r>
      <w:r w:rsidR="00CF1A29">
        <w:t xml:space="preserve">mit MLPs </w:t>
      </w:r>
      <w:r w:rsidR="00613F1C">
        <w:t xml:space="preserve">bessere Leistungen </w:t>
      </w:r>
      <w:r w:rsidR="005B198D">
        <w:t>als mit</w:t>
      </w:r>
      <w:r w:rsidR="0043155D">
        <w:t xml:space="preserve"> SVMs</w:t>
      </w:r>
      <w:r w:rsidR="00613F1C">
        <w:t xml:space="preserve"> erzielt.</w:t>
      </w:r>
    </w:p>
    <w:p w:rsidR="007737E5" w:rsidRDefault="001F7504" w:rsidP="001F7504">
      <w:r>
        <w:t xml:space="preserve">In </w:t>
      </w:r>
      <w:r>
        <w:fldChar w:fldCharType="begin"/>
      </w:r>
      <w:r>
        <w:instrText xml:space="preserve"> REF _Ref476714742 \h </w:instrText>
      </w:r>
      <w:r>
        <w:fldChar w:fldCharType="separate"/>
      </w:r>
      <w:r w:rsidR="007533F1">
        <w:t xml:space="preserve">Abbildung </w:t>
      </w:r>
      <w:r w:rsidR="007533F1">
        <w:rPr>
          <w:noProof/>
        </w:rPr>
        <w:t>51</w:t>
      </w:r>
      <w:r>
        <w:fldChar w:fldCharType="end"/>
      </w:r>
      <w:r>
        <w:t xml:space="preserve"> und </w:t>
      </w:r>
      <w:r>
        <w:fldChar w:fldCharType="begin"/>
      </w:r>
      <w:r>
        <w:instrText xml:space="preserve"> REF _Ref476714743 \h </w:instrText>
      </w:r>
      <w:r>
        <w:fldChar w:fldCharType="separate"/>
      </w:r>
      <w:r w:rsidR="007533F1">
        <w:t xml:space="preserve">Abbildung </w:t>
      </w:r>
      <w:r w:rsidR="007533F1">
        <w:rPr>
          <w:noProof/>
        </w:rPr>
        <w:t>52</w:t>
      </w:r>
      <w:r>
        <w:fldChar w:fldCharType="end"/>
      </w:r>
      <w:r>
        <w:t xml:space="preserve"> werden die Konfusionsmatrizen der Validierung von IDSC beziehungsweise M-IDSC mit einer SVM dargestellt. Sie zeigen die Fehlklassifikationen an </w:t>
      </w:r>
      <w:r w:rsidR="00011886">
        <w:t>durch</w:t>
      </w:r>
      <w:r>
        <w:t xml:space="preserve"> Gegenüberstellungen der tatsächlichen und der von der SVM </w:t>
      </w:r>
      <w:r w:rsidR="00BC4E88">
        <w:t>vorhergesagten</w:t>
      </w:r>
      <w:r>
        <w:t xml:space="preserve"> Spezies</w:t>
      </w:r>
      <w:r w:rsidR="00705573">
        <w:t xml:space="preserve"> an</w:t>
      </w:r>
      <w:r>
        <w:t>.</w:t>
      </w:r>
    </w:p>
    <w:p w:rsidR="007737E5" w:rsidRDefault="007737E5" w:rsidP="00920FE3"/>
    <w:p w:rsidR="00EF3314" w:rsidRDefault="00EF3314" w:rsidP="00920FE3"/>
    <w:p w:rsidR="00EF3314" w:rsidRDefault="00860DAE" w:rsidP="00241668">
      <w:pPr>
        <w:spacing w:after="0" w:line="240" w:lineRule="auto"/>
      </w:pPr>
      <w:r w:rsidRPr="00F94844">
        <w:rPr>
          <w:noProof/>
          <w:lang w:eastAsia="de-DE"/>
        </w:rPr>
        <w:lastRenderedPageBreak/>
        <mc:AlternateContent>
          <mc:Choice Requires="wps">
            <w:drawing>
              <wp:anchor distT="0" distB="0" distL="114300" distR="114300" simplePos="0" relativeHeight="251834368" behindDoc="0" locked="0" layoutInCell="1" allowOverlap="1" wp14:anchorId="699417EE" wp14:editId="7167018A">
                <wp:simplePos x="0" y="0"/>
                <wp:positionH relativeFrom="column">
                  <wp:posOffset>1562100</wp:posOffset>
                </wp:positionH>
                <wp:positionV relativeFrom="paragraph">
                  <wp:posOffset>-1432</wp:posOffset>
                </wp:positionV>
                <wp:extent cx="2497455" cy="304800"/>
                <wp:effectExtent l="0" t="0" r="0" b="0"/>
                <wp:wrapNone/>
                <wp:docPr id="47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7455" cy="304800"/>
                        </a:xfrm>
                        <a:prstGeom prst="rect">
                          <a:avLst/>
                        </a:prstGeom>
                        <a:noFill/>
                        <a:ln w="9525">
                          <a:noFill/>
                          <a:miter lim="800000"/>
                          <a:headEnd/>
                          <a:tailEnd/>
                        </a:ln>
                      </wps:spPr>
                      <wps:txbx>
                        <w:txbxContent>
                          <w:p w:rsidR="00156888" w:rsidRPr="006076BF" w:rsidRDefault="00156888" w:rsidP="00F94844">
                            <w:pPr>
                              <w:rPr>
                                <w:sz w:val="18"/>
                              </w:rPr>
                            </w:pPr>
                            <w:proofErr w:type="spellStart"/>
                            <w:r>
                              <w:rPr>
                                <w:sz w:val="18"/>
                              </w:rPr>
                              <w:t>Inner</w:t>
                            </w:r>
                            <w:proofErr w:type="spellEnd"/>
                            <w:r>
                              <w:rPr>
                                <w:sz w:val="18"/>
                              </w:rPr>
                              <w:t xml:space="preserve"> </w:t>
                            </w:r>
                            <w:proofErr w:type="spellStart"/>
                            <w:r>
                              <w:rPr>
                                <w:sz w:val="18"/>
                              </w:rPr>
                              <w:t>Distance</w:t>
                            </w:r>
                            <w:proofErr w:type="spellEnd"/>
                            <w:r>
                              <w:rPr>
                                <w:sz w:val="18"/>
                              </w:rPr>
                              <w:t xml:space="preserve"> Shape </w:t>
                            </w:r>
                            <w:proofErr w:type="spellStart"/>
                            <w:r>
                              <w:rPr>
                                <w:sz w:val="18"/>
                              </w:rPr>
                              <w:t>Contex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7" type="#_x0000_t202" style="position:absolute;left:0;text-align:left;margin-left:123pt;margin-top:-.1pt;width:196.65pt;height:24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" filled="f" stroked="f">
                <v:textbox>
                  <w:txbxContent>
                    <w:p w:rsidR="00156888" w:rsidRPr="006076BF" w:rsidRDefault="00156888" w:rsidP="00F94844">
                      <w:pPr>
                        <w:rPr>
                          <w:sz w:val="18"/>
                        </w:rPr>
                      </w:pPr>
                      <w:proofErr w:type="spellStart"/>
                      <w:r>
                        <w:rPr>
                          <w:sz w:val="18"/>
                        </w:rPr>
                        <w:t>Inner</w:t>
                      </w:r>
                      <w:proofErr w:type="spellEnd"/>
                      <w:r>
                        <w:rPr>
                          <w:sz w:val="18"/>
                        </w:rPr>
                        <w:t xml:space="preserve"> </w:t>
                      </w:r>
                      <w:proofErr w:type="spellStart"/>
                      <w:r>
                        <w:rPr>
                          <w:sz w:val="18"/>
                        </w:rPr>
                        <w:t>Distance</w:t>
                      </w:r>
                      <w:proofErr w:type="spellEnd"/>
                      <w:r>
                        <w:rPr>
                          <w:sz w:val="18"/>
                        </w:rPr>
                        <w:t xml:space="preserve"> Shape </w:t>
                      </w:r>
                      <w:proofErr w:type="spellStart"/>
                      <w:r>
                        <w:rPr>
                          <w:sz w:val="18"/>
                        </w:rPr>
                        <w:t>Context</w:t>
                      </w:r>
                      <w:proofErr w:type="spellEnd"/>
                    </w:p>
                  </w:txbxContent>
                </v:textbox>
              </v:shape>
            </w:pict>
          </mc:Fallback>
        </mc:AlternateContent>
      </w:r>
      <w:r w:rsidR="00F94844" w:rsidRPr="00F94844">
        <w:rPr>
          <w:noProof/>
          <w:lang w:eastAsia="de-DE"/>
        </w:rPr>
        <mc:AlternateContent>
          <mc:Choice Requires="wps">
            <w:drawing>
              <wp:anchor distT="0" distB="0" distL="114300" distR="114300" simplePos="0" relativeHeight="251850752" behindDoc="0" locked="0" layoutInCell="1" allowOverlap="1" wp14:anchorId="17B3038C" wp14:editId="499BC170">
                <wp:simplePos x="0" y="0"/>
                <wp:positionH relativeFrom="column">
                  <wp:posOffset>2083435</wp:posOffset>
                </wp:positionH>
                <wp:positionV relativeFrom="paragraph">
                  <wp:posOffset>4000338</wp:posOffset>
                </wp:positionV>
                <wp:extent cx="2497455" cy="203835"/>
                <wp:effectExtent l="0" t="0" r="0" b="5715"/>
                <wp:wrapNone/>
                <wp:docPr id="48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7455" cy="203835"/>
                        </a:xfrm>
                        <a:prstGeom prst="rect">
                          <a:avLst/>
                        </a:prstGeom>
                        <a:noFill/>
                        <a:ln w="9525">
                          <a:noFill/>
                          <a:miter lim="800000"/>
                          <a:headEnd/>
                          <a:tailEnd/>
                        </a:ln>
                        <a:scene3d>
                          <a:camera prst="orthographicFront">
                            <a:rot lat="0" lon="0" rev="0"/>
                          </a:camera>
                          <a:lightRig rig="threePt" dir="t"/>
                        </a:scene3d>
                      </wps:spPr>
                      <wps:txbx>
                        <w:txbxContent>
                          <w:p w:rsidR="00156888" w:rsidRPr="00F94844" w:rsidRDefault="00156888" w:rsidP="00F94844">
                            <w:pPr>
                              <w:rPr>
                                <w:sz w:val="14"/>
                              </w:rPr>
                            </w:pPr>
                            <w:r w:rsidRPr="00F94844">
                              <w:rPr>
                                <w:sz w:val="14"/>
                              </w:rPr>
                              <w:t>vorhergesagte Spezies</w:t>
                            </w:r>
                          </w:p>
                          <w:p w:rsidR="00156888" w:rsidRPr="00F94844" w:rsidRDefault="00156888" w:rsidP="00F94844">
                            <w:pPr>
                              <w:rPr>
                                <w:sz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8" type="#_x0000_t202" style="position:absolute;left:0;text-align:left;margin-left:164.05pt;margin-top:315pt;width:196.65pt;height:16.0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" filled="f" stroked="f">
                <v:textbox>
                  <w:txbxContent>
                    <w:p w:rsidR="00156888" w:rsidRPr="00F94844" w:rsidRDefault="00156888" w:rsidP="00F94844">
                      <w:pPr>
                        <w:rPr>
                          <w:sz w:val="14"/>
                        </w:rPr>
                      </w:pPr>
                      <w:r w:rsidRPr="00F94844">
                        <w:rPr>
                          <w:sz w:val="14"/>
                        </w:rPr>
                        <w:t>vorhergesagte Spezies</w:t>
                      </w:r>
                    </w:p>
                    <w:p w:rsidR="00156888" w:rsidRPr="00F94844" w:rsidRDefault="00156888" w:rsidP="00F94844">
                      <w:pPr>
                        <w:rPr>
                          <w:sz w:val="14"/>
                        </w:rPr>
                      </w:pPr>
                    </w:p>
                  </w:txbxContent>
                </v:textbox>
              </v:shape>
            </w:pict>
          </mc:Fallback>
        </mc:AlternateContent>
      </w:r>
      <w:r w:rsidR="00F94844" w:rsidRPr="00F94844">
        <w:rPr>
          <w:noProof/>
          <w:lang w:eastAsia="de-DE"/>
        </w:rPr>
        <mc:AlternateContent>
          <mc:Choice Requires="wps">
            <w:drawing>
              <wp:anchor distT="0" distB="0" distL="114300" distR="114300" simplePos="0" relativeHeight="251849728" behindDoc="0" locked="0" layoutInCell="1" allowOverlap="1" wp14:anchorId="7758CCA3" wp14:editId="24AF7916">
                <wp:simplePos x="0" y="0"/>
                <wp:positionH relativeFrom="column">
                  <wp:posOffset>1799590</wp:posOffset>
                </wp:positionH>
                <wp:positionV relativeFrom="paragraph">
                  <wp:posOffset>4035425</wp:posOffset>
                </wp:positionV>
                <wp:extent cx="2457450" cy="172085"/>
                <wp:effectExtent l="0" t="0" r="0" b="0"/>
                <wp:wrapNone/>
                <wp:docPr id="481" name="Rechteck 481"/>
                <wp:cNvGraphicFramePr/>
                <a:graphic xmlns:a="http://schemas.openxmlformats.org/drawingml/2006/main">
                  <a:graphicData uri="http://schemas.microsoft.com/office/word/2010/wordprocessingShape">
                    <wps:wsp>
                      <wps:cNvSpPr/>
                      <wps:spPr>
                        <a:xfrm>
                          <a:off x="0" y="0"/>
                          <a:ext cx="2457450" cy="17208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481" o:spid="_x0000_s1026" style="position:absolute;margin-left:141.7pt;margin-top:317.75pt;width:193.5pt;height:13.5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" fillcolor="white [3212]" stroked="f" strokeweight="2pt"/>
            </w:pict>
          </mc:Fallback>
        </mc:AlternateContent>
      </w:r>
      <w:r w:rsidR="00F94844" w:rsidRPr="00F94844">
        <w:rPr>
          <w:noProof/>
          <w:lang w:eastAsia="de-DE"/>
        </w:rPr>
        <mc:AlternateContent>
          <mc:Choice Requires="wps">
            <w:drawing>
              <wp:anchor distT="0" distB="0" distL="114300" distR="114300" simplePos="0" relativeHeight="251844608" behindDoc="0" locked="0" layoutInCell="1" allowOverlap="1" wp14:anchorId="7AC4FBCF" wp14:editId="71FD2497">
                <wp:simplePos x="0" y="0"/>
                <wp:positionH relativeFrom="column">
                  <wp:posOffset>-1186180</wp:posOffset>
                </wp:positionH>
                <wp:positionV relativeFrom="paragraph">
                  <wp:posOffset>841848</wp:posOffset>
                </wp:positionV>
                <wp:extent cx="2497455" cy="203835"/>
                <wp:effectExtent l="0" t="1104900" r="0" b="1110615"/>
                <wp:wrapNone/>
                <wp:docPr id="42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7455" cy="203835"/>
                        </a:xfrm>
                        <a:prstGeom prst="rect">
                          <a:avLst/>
                        </a:prstGeom>
                        <a:noFill/>
                        <a:ln w="9525">
                          <a:noFill/>
                          <a:miter lim="800000"/>
                          <a:headEnd/>
                          <a:tailEnd/>
                        </a:ln>
                        <a:scene3d>
                          <a:camera prst="orthographicFront">
                            <a:rot lat="0" lon="0" rev="5400000"/>
                          </a:camera>
                          <a:lightRig rig="threePt" dir="t"/>
                        </a:scene3d>
                      </wps:spPr>
                      <wps:txbx>
                        <w:txbxContent>
                          <w:p w:rsidR="00156888" w:rsidRPr="00F94844" w:rsidRDefault="00156888" w:rsidP="00F94844">
                            <w:pPr>
                              <w:rPr>
                                <w:sz w:val="14"/>
                              </w:rPr>
                            </w:pPr>
                            <w:r w:rsidRPr="00F94844">
                              <w:rPr>
                                <w:sz w:val="14"/>
                              </w:rPr>
                              <w:t>tatsächliche Spezies</w:t>
                            </w:r>
                          </w:p>
                          <w:p w:rsidR="00156888" w:rsidRPr="00F94844" w:rsidRDefault="00156888" w:rsidP="00F94844">
                            <w:pPr>
                              <w:rPr>
                                <w:sz w:val="14"/>
                              </w:rPr>
                            </w:pPr>
                          </w:p>
                          <w:p w:rsidR="00156888" w:rsidRPr="00F94844" w:rsidRDefault="00156888" w:rsidP="00F94844">
                            <w:pPr>
                              <w:rPr>
                                <w:sz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9" type="#_x0000_t202" style="position:absolute;left:0;text-align:left;margin-left:-93.4pt;margin-top:66.3pt;width:196.65pt;height:16.0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" filled="f" stroked="f">
                <v:textbox>
                  <w:txbxContent>
                    <w:p w:rsidR="00156888" w:rsidRPr="00F94844" w:rsidRDefault="00156888" w:rsidP="00F94844">
                      <w:pPr>
                        <w:rPr>
                          <w:sz w:val="14"/>
                        </w:rPr>
                      </w:pPr>
                      <w:r w:rsidRPr="00F94844">
                        <w:rPr>
                          <w:sz w:val="14"/>
                        </w:rPr>
                        <w:t>tatsächliche Spezies</w:t>
                      </w:r>
                    </w:p>
                    <w:p w:rsidR="00156888" w:rsidRPr="00F94844" w:rsidRDefault="00156888" w:rsidP="00F94844">
                      <w:pPr>
                        <w:rPr>
                          <w:sz w:val="14"/>
                        </w:rPr>
                      </w:pPr>
                    </w:p>
                    <w:p w:rsidR="00156888" w:rsidRPr="00F94844" w:rsidRDefault="00156888" w:rsidP="00F94844">
                      <w:pPr>
                        <w:rPr>
                          <w:sz w:val="14"/>
                        </w:rPr>
                      </w:pPr>
                    </w:p>
                  </w:txbxContent>
                </v:textbox>
              </v:shape>
            </w:pict>
          </mc:Fallback>
        </mc:AlternateContent>
      </w:r>
      <w:r w:rsidR="00F94844">
        <w:rPr>
          <w:noProof/>
          <w:lang w:eastAsia="de-DE"/>
        </w:rPr>
        <mc:AlternateContent>
          <mc:Choice Requires="wps">
            <w:drawing>
              <wp:anchor distT="0" distB="0" distL="114300" distR="114300" simplePos="0" relativeHeight="251842047" behindDoc="0" locked="0" layoutInCell="1" allowOverlap="1" wp14:anchorId="1771A061" wp14:editId="7D2275E3">
                <wp:simplePos x="0" y="0"/>
                <wp:positionH relativeFrom="column">
                  <wp:posOffset>-43815</wp:posOffset>
                </wp:positionH>
                <wp:positionV relativeFrom="paragraph">
                  <wp:posOffset>1406525</wp:posOffset>
                </wp:positionV>
                <wp:extent cx="233680" cy="680085"/>
                <wp:effectExtent l="0" t="0" r="13970" b="24765"/>
                <wp:wrapNone/>
                <wp:docPr id="432" name="Rechteck 432"/>
                <wp:cNvGraphicFramePr/>
                <a:graphic xmlns:a="http://schemas.openxmlformats.org/drawingml/2006/main">
                  <a:graphicData uri="http://schemas.microsoft.com/office/word/2010/wordprocessingShape">
                    <wps:wsp>
                      <wps:cNvSpPr/>
                      <wps:spPr>
                        <a:xfrm>
                          <a:off x="0" y="0"/>
                          <a:ext cx="233680" cy="68008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hteck 432" o:spid="_x0000_s1026" style="position:absolute;margin-left:-3.45pt;margin-top:110.75pt;width:18.4pt;height:53.55pt;z-index:25184204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" fillcolor="white [3212]" strokecolor="white [3212]" strokeweight="2pt"/>
            </w:pict>
          </mc:Fallback>
        </mc:AlternateContent>
      </w:r>
      <w:r w:rsidR="00F94844" w:rsidRPr="00F94844">
        <w:rPr>
          <w:noProof/>
          <w:lang w:eastAsia="de-DE"/>
        </w:rPr>
        <mc:AlternateContent>
          <mc:Choice Requires="wps">
            <w:drawing>
              <wp:anchor distT="0" distB="0" distL="114300" distR="114300" simplePos="0" relativeHeight="251833344" behindDoc="0" locked="0" layoutInCell="1" allowOverlap="1" wp14:anchorId="2E117EB3" wp14:editId="70366ED1">
                <wp:simplePos x="0" y="0"/>
                <wp:positionH relativeFrom="column">
                  <wp:posOffset>1317625</wp:posOffset>
                </wp:positionH>
                <wp:positionV relativeFrom="paragraph">
                  <wp:posOffset>-100965</wp:posOffset>
                </wp:positionV>
                <wp:extent cx="2457450" cy="257175"/>
                <wp:effectExtent l="0" t="0" r="0" b="9525"/>
                <wp:wrapNone/>
                <wp:docPr id="474" name="Rechteck 474"/>
                <wp:cNvGraphicFramePr/>
                <a:graphic xmlns:a="http://schemas.openxmlformats.org/drawingml/2006/main">
                  <a:graphicData uri="http://schemas.microsoft.com/office/word/2010/wordprocessingShape">
                    <wps:wsp>
                      <wps:cNvSpPr/>
                      <wps:spPr>
                        <a:xfrm>
                          <a:off x="0" y="0"/>
                          <a:ext cx="2457450" cy="2571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474" o:spid="_x0000_s1026" style="position:absolute;margin-left:103.75pt;margin-top:-7.95pt;width:193.5pt;height:20.2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" fillcolor="white [3212]" stroked="f" strokeweight="2pt"/>
            </w:pict>
          </mc:Fallback>
        </mc:AlternateContent>
      </w:r>
      <w:r w:rsidR="0098368B">
        <w:pict>
          <v:shape id="_x0000_i1031" type="#_x0000_t75" style="width:384.7pt;height:333.15pt">
            <v:imagedata r:id="rId114" o:title="IDSC SVM" croptop="1998f" cropbottom="7992f" cropleft="26190f" cropright="5966f"/>
          </v:shape>
        </w:pict>
      </w:r>
    </w:p>
    <w:p w:rsidR="00241668" w:rsidRDefault="00860DAE" w:rsidP="00037CEB">
      <w:pPr>
        <w:pStyle w:val="Beschriftung"/>
        <w:spacing w:after="0" w:line="360" w:lineRule="auto"/>
        <w:ind w:right="-144"/>
      </w:pPr>
      <w:bookmarkStart w:id="202" w:name="_Ref476714742"/>
      <w:bookmarkStart w:id="203" w:name="_Toc476722529"/>
      <w:r w:rsidRPr="00F94844">
        <w:rPr>
          <w:noProof/>
          <w:lang w:eastAsia="de-DE"/>
        </w:rPr>
        <mc:AlternateContent>
          <mc:Choice Requires="wps">
            <w:drawing>
              <wp:anchor distT="0" distB="0" distL="114300" distR="114300" simplePos="0" relativeHeight="251837440" behindDoc="0" locked="0" layoutInCell="1" allowOverlap="1" wp14:anchorId="7346474D" wp14:editId="6A2A4D15">
                <wp:simplePos x="0" y="0"/>
                <wp:positionH relativeFrom="column">
                  <wp:posOffset>1456690</wp:posOffset>
                </wp:positionH>
                <wp:positionV relativeFrom="paragraph">
                  <wp:posOffset>145860</wp:posOffset>
                </wp:positionV>
                <wp:extent cx="2497455" cy="203835"/>
                <wp:effectExtent l="0" t="0" r="0" b="5715"/>
                <wp:wrapNone/>
                <wp:docPr id="47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7455" cy="203835"/>
                        </a:xfrm>
                        <a:prstGeom prst="rect">
                          <a:avLst/>
                        </a:prstGeom>
                        <a:noFill/>
                        <a:ln w="9525">
                          <a:noFill/>
                          <a:miter lim="800000"/>
                          <a:headEnd/>
                          <a:tailEnd/>
                        </a:ln>
                        <a:scene3d>
                          <a:camera prst="orthographicFront">
                            <a:rot lat="0" lon="0" rev="0"/>
                          </a:camera>
                          <a:lightRig rig="threePt" dir="t"/>
                        </a:scene3d>
                      </wps:spPr>
                      <wps:txbx>
                        <w:txbxContent>
                          <w:p w:rsidR="00156888" w:rsidRPr="006076BF" w:rsidRDefault="00156888" w:rsidP="00F94844">
                            <w:pPr>
                              <w:rPr>
                                <w:sz w:val="18"/>
                              </w:rPr>
                            </w:pPr>
                            <w:r>
                              <w:rPr>
                                <w:sz w:val="18"/>
                              </w:rPr>
                              <w:t xml:space="preserve">Multilevel </w:t>
                            </w:r>
                            <w:proofErr w:type="spellStart"/>
                            <w:r>
                              <w:rPr>
                                <w:sz w:val="18"/>
                              </w:rPr>
                              <w:t>Inner</w:t>
                            </w:r>
                            <w:proofErr w:type="spellEnd"/>
                            <w:r>
                              <w:rPr>
                                <w:sz w:val="18"/>
                              </w:rPr>
                              <w:t xml:space="preserve"> </w:t>
                            </w:r>
                            <w:proofErr w:type="spellStart"/>
                            <w:r>
                              <w:rPr>
                                <w:sz w:val="18"/>
                              </w:rPr>
                              <w:t>Distance</w:t>
                            </w:r>
                            <w:proofErr w:type="spellEnd"/>
                            <w:r>
                              <w:rPr>
                                <w:sz w:val="18"/>
                              </w:rPr>
                              <w:t xml:space="preserve"> Shape </w:t>
                            </w:r>
                            <w:proofErr w:type="spellStart"/>
                            <w:r>
                              <w:rPr>
                                <w:sz w:val="18"/>
                              </w:rPr>
                              <w:t>Context</w:t>
                            </w:r>
                            <w:proofErr w:type="spellEnd"/>
                          </w:p>
                          <w:p w:rsidR="00156888" w:rsidRPr="006076BF" w:rsidRDefault="00156888" w:rsidP="00F94844">
                            <w:pPr>
                              <w:rPr>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0" type="#_x0000_t202" style="position:absolute;left:0;text-align:left;margin-left:114.7pt;margin-top:11.5pt;width:196.65pt;height:16.0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" filled="f" stroked="f">
                <v:textbox>
                  <w:txbxContent>
                    <w:p w:rsidR="00156888" w:rsidRPr="006076BF" w:rsidRDefault="00156888" w:rsidP="00F94844">
                      <w:pPr>
                        <w:rPr>
                          <w:sz w:val="18"/>
                        </w:rPr>
                      </w:pPr>
                      <w:r>
                        <w:rPr>
                          <w:sz w:val="18"/>
                        </w:rPr>
                        <w:t xml:space="preserve">Multilevel </w:t>
                      </w:r>
                      <w:proofErr w:type="spellStart"/>
                      <w:r>
                        <w:rPr>
                          <w:sz w:val="18"/>
                        </w:rPr>
                        <w:t>Inner</w:t>
                      </w:r>
                      <w:proofErr w:type="spellEnd"/>
                      <w:r>
                        <w:rPr>
                          <w:sz w:val="18"/>
                        </w:rPr>
                        <w:t xml:space="preserve"> </w:t>
                      </w:r>
                      <w:proofErr w:type="spellStart"/>
                      <w:r>
                        <w:rPr>
                          <w:sz w:val="18"/>
                        </w:rPr>
                        <w:t>Distance</w:t>
                      </w:r>
                      <w:proofErr w:type="spellEnd"/>
                      <w:r>
                        <w:rPr>
                          <w:sz w:val="18"/>
                        </w:rPr>
                        <w:t xml:space="preserve"> Shape </w:t>
                      </w:r>
                      <w:proofErr w:type="spellStart"/>
                      <w:r>
                        <w:rPr>
                          <w:sz w:val="18"/>
                        </w:rPr>
                        <w:t>Context</w:t>
                      </w:r>
                      <w:proofErr w:type="spellEnd"/>
                    </w:p>
                    <w:p w:rsidR="00156888" w:rsidRPr="006076BF" w:rsidRDefault="00156888" w:rsidP="00F94844">
                      <w:pPr>
                        <w:rPr>
                          <w:sz w:val="18"/>
                        </w:rPr>
                      </w:pPr>
                    </w:p>
                  </w:txbxContent>
                </v:textbox>
              </v:shape>
            </w:pict>
          </mc:Fallback>
        </mc:AlternateContent>
      </w:r>
      <w:r w:rsidR="006C2C69">
        <w:t xml:space="preserve">Abbildung </w:t>
      </w:r>
      <w:r w:rsidR="00C216BB">
        <w:fldChar w:fldCharType="begin"/>
      </w:r>
      <w:r w:rsidR="00C216BB">
        <w:instrText xml:space="preserve"> SEQ Abbildung \* ARABIC </w:instrText>
      </w:r>
      <w:r w:rsidR="00C216BB">
        <w:fldChar w:fldCharType="separate"/>
      </w:r>
      <w:r w:rsidR="007533F1">
        <w:rPr>
          <w:noProof/>
        </w:rPr>
        <w:t>51</w:t>
      </w:r>
      <w:r w:rsidR="00C216BB">
        <w:rPr>
          <w:noProof/>
        </w:rPr>
        <w:fldChar w:fldCharType="end"/>
      </w:r>
      <w:bookmarkEnd w:id="202"/>
      <w:r w:rsidR="006C2C69">
        <w:t xml:space="preserve"> - </w:t>
      </w:r>
      <w:r w:rsidR="00D41BFD">
        <w:t xml:space="preserve">Konfusionsmatrix </w:t>
      </w:r>
      <w:r w:rsidR="00D911A6">
        <w:t xml:space="preserve">der Validierung von </w:t>
      </w:r>
      <w:r w:rsidR="00241668">
        <w:t>IDSC</w:t>
      </w:r>
      <w:r w:rsidR="00D911A6">
        <w:t>-Features</w:t>
      </w:r>
      <w:r w:rsidR="00241668">
        <w:t xml:space="preserve"> </w:t>
      </w:r>
      <w:r w:rsidR="009622C0">
        <w:t xml:space="preserve">mit </w:t>
      </w:r>
      <w:r w:rsidR="00D911A6">
        <w:t xml:space="preserve">einer </w:t>
      </w:r>
      <w:r w:rsidR="009622C0">
        <w:t>SVM</w:t>
      </w:r>
      <w:r w:rsidR="00037CEB">
        <w:t xml:space="preserve"> (Plot mit </w:t>
      </w:r>
      <w:proofErr w:type="spellStart"/>
      <w:r w:rsidR="00037CEB">
        <w:t>Matplotlib</w:t>
      </w:r>
      <w:proofErr w:type="spellEnd"/>
      <w:r w:rsidR="00037CEB">
        <w:t>)</w:t>
      </w:r>
      <w:bookmarkEnd w:id="203"/>
    </w:p>
    <w:p w:rsidR="00241668" w:rsidRDefault="009E463A" w:rsidP="00241668">
      <w:pPr>
        <w:spacing w:after="0" w:line="240" w:lineRule="auto"/>
      </w:pPr>
      <w:r w:rsidRPr="00F94844">
        <w:rPr>
          <w:noProof/>
          <w:lang w:eastAsia="de-DE"/>
        </w:rPr>
        <mc:AlternateContent>
          <mc:Choice Requires="wps">
            <w:drawing>
              <wp:anchor distT="0" distB="0" distL="114300" distR="114300" simplePos="0" relativeHeight="251847680" behindDoc="0" locked="0" layoutInCell="1" allowOverlap="1" wp14:anchorId="73DBFF0F" wp14:editId="59D4D9E2">
                <wp:simplePos x="0" y="0"/>
                <wp:positionH relativeFrom="column">
                  <wp:posOffset>2118995</wp:posOffset>
                </wp:positionH>
                <wp:positionV relativeFrom="paragraph">
                  <wp:posOffset>3954618</wp:posOffset>
                </wp:positionV>
                <wp:extent cx="2497455" cy="203835"/>
                <wp:effectExtent l="0" t="0" r="0" b="5715"/>
                <wp:wrapNone/>
                <wp:docPr id="48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7455" cy="203835"/>
                        </a:xfrm>
                        <a:prstGeom prst="rect">
                          <a:avLst/>
                        </a:prstGeom>
                        <a:noFill/>
                        <a:ln w="9525">
                          <a:noFill/>
                          <a:miter lim="800000"/>
                          <a:headEnd/>
                          <a:tailEnd/>
                        </a:ln>
                        <a:scene3d>
                          <a:camera prst="orthographicFront">
                            <a:rot lat="0" lon="0" rev="0"/>
                          </a:camera>
                          <a:lightRig rig="threePt" dir="t"/>
                        </a:scene3d>
                      </wps:spPr>
                      <wps:txbx>
                        <w:txbxContent>
                          <w:p w:rsidR="00156888" w:rsidRPr="00F94844" w:rsidRDefault="00156888" w:rsidP="00F94844">
                            <w:pPr>
                              <w:rPr>
                                <w:sz w:val="14"/>
                              </w:rPr>
                            </w:pPr>
                            <w:r w:rsidRPr="00F94844">
                              <w:rPr>
                                <w:sz w:val="14"/>
                              </w:rPr>
                              <w:t>vorhergesagte Spezies</w:t>
                            </w:r>
                          </w:p>
                          <w:p w:rsidR="00156888" w:rsidRPr="00F94844" w:rsidRDefault="00156888" w:rsidP="00F94844">
                            <w:pPr>
                              <w:rPr>
                                <w:sz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1" type="#_x0000_t202" style="position:absolute;left:0;text-align:left;margin-left:166.85pt;margin-top:311.4pt;width:196.65pt;height:16.0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" filled="f" stroked="f">
                <v:textbox>
                  <w:txbxContent>
                    <w:p w:rsidR="00156888" w:rsidRPr="00F94844" w:rsidRDefault="00156888" w:rsidP="00F94844">
                      <w:pPr>
                        <w:rPr>
                          <w:sz w:val="14"/>
                        </w:rPr>
                      </w:pPr>
                      <w:r w:rsidRPr="00F94844">
                        <w:rPr>
                          <w:sz w:val="14"/>
                        </w:rPr>
                        <w:t>vorhergesagte Spezies</w:t>
                      </w:r>
                    </w:p>
                    <w:p w:rsidR="00156888" w:rsidRPr="00F94844" w:rsidRDefault="00156888" w:rsidP="00F94844">
                      <w:pPr>
                        <w:rPr>
                          <w:sz w:val="14"/>
                        </w:rPr>
                      </w:pPr>
                    </w:p>
                  </w:txbxContent>
                </v:textbox>
              </v:shape>
            </w:pict>
          </mc:Fallback>
        </mc:AlternateContent>
      </w:r>
      <w:r w:rsidR="0087281E" w:rsidRPr="00F94844">
        <w:rPr>
          <w:noProof/>
          <w:lang w:eastAsia="de-DE"/>
        </w:rPr>
        <mc:AlternateContent>
          <mc:Choice Requires="wps">
            <w:drawing>
              <wp:anchor distT="0" distB="0" distL="114300" distR="114300" simplePos="0" relativeHeight="251836416" behindDoc="0" locked="0" layoutInCell="1" allowOverlap="1" wp14:anchorId="55B7A178" wp14:editId="00BA67CB">
                <wp:simplePos x="0" y="0"/>
                <wp:positionH relativeFrom="column">
                  <wp:posOffset>1851660</wp:posOffset>
                </wp:positionH>
                <wp:positionV relativeFrom="paragraph">
                  <wp:posOffset>-72552</wp:posOffset>
                </wp:positionV>
                <wp:extent cx="2457450" cy="172085"/>
                <wp:effectExtent l="0" t="0" r="0" b="0"/>
                <wp:wrapNone/>
                <wp:docPr id="476" name="Rechteck 476"/>
                <wp:cNvGraphicFramePr/>
                <a:graphic xmlns:a="http://schemas.openxmlformats.org/drawingml/2006/main">
                  <a:graphicData uri="http://schemas.microsoft.com/office/word/2010/wordprocessingShape">
                    <wps:wsp>
                      <wps:cNvSpPr/>
                      <wps:spPr>
                        <a:xfrm>
                          <a:off x="0" y="0"/>
                          <a:ext cx="2457450" cy="17208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476" o:spid="_x0000_s1026" style="position:absolute;margin-left:145.8pt;margin-top:-5.7pt;width:193.5pt;height:13.5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" fillcolor="white [3212]" stroked="f" strokeweight="2pt"/>
            </w:pict>
          </mc:Fallback>
        </mc:AlternateContent>
      </w:r>
      <w:r w:rsidR="00F94844" w:rsidRPr="00F94844">
        <w:rPr>
          <w:noProof/>
          <w:lang w:eastAsia="de-DE"/>
        </w:rPr>
        <mc:AlternateContent>
          <mc:Choice Requires="wps">
            <w:drawing>
              <wp:anchor distT="0" distB="0" distL="114300" distR="114300" simplePos="0" relativeHeight="251846656" behindDoc="0" locked="0" layoutInCell="1" allowOverlap="1" wp14:anchorId="0A2C7924" wp14:editId="67301BDD">
                <wp:simplePos x="0" y="0"/>
                <wp:positionH relativeFrom="column">
                  <wp:posOffset>1922780</wp:posOffset>
                </wp:positionH>
                <wp:positionV relativeFrom="paragraph">
                  <wp:posOffset>4002405</wp:posOffset>
                </wp:positionV>
                <wp:extent cx="2457450" cy="172085"/>
                <wp:effectExtent l="0" t="0" r="0" b="0"/>
                <wp:wrapNone/>
                <wp:docPr id="433" name="Rechteck 433"/>
                <wp:cNvGraphicFramePr/>
                <a:graphic xmlns:a="http://schemas.openxmlformats.org/drawingml/2006/main">
                  <a:graphicData uri="http://schemas.microsoft.com/office/word/2010/wordprocessingShape">
                    <wps:wsp>
                      <wps:cNvSpPr/>
                      <wps:spPr>
                        <a:xfrm>
                          <a:off x="0" y="0"/>
                          <a:ext cx="2457450" cy="17208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433" o:spid="_x0000_s1026" style="position:absolute;margin-left:151.4pt;margin-top:315.15pt;width:193.5pt;height:13.5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" fillcolor="white [3212]" stroked="f" strokeweight="2pt"/>
            </w:pict>
          </mc:Fallback>
        </mc:AlternateContent>
      </w:r>
      <w:r w:rsidR="00F94844" w:rsidRPr="00F94844">
        <w:rPr>
          <w:noProof/>
          <w:lang w:eastAsia="de-DE"/>
        </w:rPr>
        <mc:AlternateContent>
          <mc:Choice Requires="wps">
            <w:drawing>
              <wp:anchor distT="0" distB="0" distL="114300" distR="114300" simplePos="0" relativeHeight="251842560" behindDoc="0" locked="0" layoutInCell="1" allowOverlap="1" wp14:anchorId="3BA9E50F" wp14:editId="7FC544AA">
                <wp:simplePos x="0" y="0"/>
                <wp:positionH relativeFrom="column">
                  <wp:posOffset>-1179195</wp:posOffset>
                </wp:positionH>
                <wp:positionV relativeFrom="paragraph">
                  <wp:posOffset>1048858</wp:posOffset>
                </wp:positionV>
                <wp:extent cx="2497455" cy="203835"/>
                <wp:effectExtent l="0" t="1104900" r="0" b="1110615"/>
                <wp:wrapNone/>
                <wp:docPr id="47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7455" cy="203835"/>
                        </a:xfrm>
                        <a:prstGeom prst="rect">
                          <a:avLst/>
                        </a:prstGeom>
                        <a:noFill/>
                        <a:ln w="9525">
                          <a:noFill/>
                          <a:miter lim="800000"/>
                          <a:headEnd/>
                          <a:tailEnd/>
                        </a:ln>
                        <a:scene3d>
                          <a:camera prst="orthographicFront">
                            <a:rot lat="0" lon="0" rev="5400000"/>
                          </a:camera>
                          <a:lightRig rig="threePt" dir="t"/>
                        </a:scene3d>
                      </wps:spPr>
                      <wps:txbx>
                        <w:txbxContent>
                          <w:p w:rsidR="00156888" w:rsidRPr="00F94844" w:rsidRDefault="00156888" w:rsidP="00F94844">
                            <w:pPr>
                              <w:rPr>
                                <w:sz w:val="14"/>
                              </w:rPr>
                            </w:pPr>
                            <w:r w:rsidRPr="00F94844">
                              <w:rPr>
                                <w:sz w:val="14"/>
                              </w:rPr>
                              <w:t>tatsächliche Spezies</w:t>
                            </w:r>
                          </w:p>
                          <w:p w:rsidR="00156888" w:rsidRPr="00F94844" w:rsidRDefault="00156888" w:rsidP="00F94844">
                            <w:pPr>
                              <w:rPr>
                                <w:sz w:val="14"/>
                              </w:rPr>
                            </w:pPr>
                          </w:p>
                          <w:p w:rsidR="00156888" w:rsidRPr="00F94844" w:rsidRDefault="00156888" w:rsidP="00F94844">
                            <w:pPr>
                              <w:rPr>
                                <w:sz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2" type="#_x0000_t202" style="position:absolute;left:0;text-align:left;margin-left:-92.85pt;margin-top:82.6pt;width:196.65pt;height:16.0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" filled="f" stroked="f">
                <v:textbox>
                  <w:txbxContent>
                    <w:p w:rsidR="00156888" w:rsidRPr="00F94844" w:rsidRDefault="00156888" w:rsidP="00F94844">
                      <w:pPr>
                        <w:rPr>
                          <w:sz w:val="14"/>
                        </w:rPr>
                      </w:pPr>
                      <w:r w:rsidRPr="00F94844">
                        <w:rPr>
                          <w:sz w:val="14"/>
                        </w:rPr>
                        <w:t>tatsächliche Spezies</w:t>
                      </w:r>
                    </w:p>
                    <w:p w:rsidR="00156888" w:rsidRPr="00F94844" w:rsidRDefault="00156888" w:rsidP="00F94844">
                      <w:pPr>
                        <w:rPr>
                          <w:sz w:val="14"/>
                        </w:rPr>
                      </w:pPr>
                    </w:p>
                    <w:p w:rsidR="00156888" w:rsidRPr="00F94844" w:rsidRDefault="00156888" w:rsidP="00F94844">
                      <w:pPr>
                        <w:rPr>
                          <w:sz w:val="14"/>
                        </w:rPr>
                      </w:pPr>
                    </w:p>
                  </w:txbxContent>
                </v:textbox>
              </v:shape>
            </w:pict>
          </mc:Fallback>
        </mc:AlternateContent>
      </w:r>
      <w:r w:rsidR="00F94844">
        <w:rPr>
          <w:noProof/>
          <w:lang w:eastAsia="de-DE"/>
        </w:rPr>
        <mc:AlternateContent>
          <mc:Choice Requires="wps">
            <w:drawing>
              <wp:anchor distT="0" distB="0" distL="114300" distR="114300" simplePos="0" relativeHeight="251841536" behindDoc="0" locked="0" layoutInCell="1" allowOverlap="1" wp14:anchorId="4DE83441" wp14:editId="60297D40">
                <wp:simplePos x="0" y="0"/>
                <wp:positionH relativeFrom="column">
                  <wp:posOffset>-47315</wp:posOffset>
                </wp:positionH>
                <wp:positionV relativeFrom="paragraph">
                  <wp:posOffset>1437345</wp:posOffset>
                </wp:positionV>
                <wp:extent cx="233916" cy="680483"/>
                <wp:effectExtent l="0" t="0" r="13970" b="24765"/>
                <wp:wrapNone/>
                <wp:docPr id="428" name="Rechteck 428"/>
                <wp:cNvGraphicFramePr/>
                <a:graphic xmlns:a="http://schemas.openxmlformats.org/drawingml/2006/main">
                  <a:graphicData uri="http://schemas.microsoft.com/office/word/2010/wordprocessingShape">
                    <wps:wsp>
                      <wps:cNvSpPr/>
                      <wps:spPr>
                        <a:xfrm>
                          <a:off x="0" y="0"/>
                          <a:ext cx="233916" cy="68048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hteck 428" o:spid="_x0000_s1026" style="position:absolute;margin-left:-3.75pt;margin-top:113.2pt;width:18.4pt;height:53.6pt;z-index:251841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" fillcolor="white [3212]" strokecolor="white [3212]" strokeweight="2pt"/>
            </w:pict>
          </mc:Fallback>
        </mc:AlternateContent>
      </w:r>
      <w:r w:rsidR="00F94844" w:rsidRPr="00F94844">
        <w:rPr>
          <w:noProof/>
          <w:lang w:eastAsia="de-DE"/>
        </w:rPr>
        <mc:AlternateContent>
          <mc:Choice Requires="wps">
            <w:drawing>
              <wp:anchor distT="0" distB="0" distL="114300" distR="114300" simplePos="0" relativeHeight="251839488" behindDoc="0" locked="0" layoutInCell="1" allowOverlap="1" wp14:anchorId="32B6DFB6" wp14:editId="2CB10C54">
                <wp:simplePos x="0" y="0"/>
                <wp:positionH relativeFrom="column">
                  <wp:posOffset>-1266825</wp:posOffset>
                </wp:positionH>
                <wp:positionV relativeFrom="paragraph">
                  <wp:posOffset>1440180</wp:posOffset>
                </wp:positionV>
                <wp:extent cx="2457450" cy="172085"/>
                <wp:effectExtent l="0" t="1181100" r="0" b="1199515"/>
                <wp:wrapNone/>
                <wp:docPr id="478" name="Rechteck 478"/>
                <wp:cNvGraphicFramePr/>
                <a:graphic xmlns:a="http://schemas.openxmlformats.org/drawingml/2006/main">
                  <a:graphicData uri="http://schemas.microsoft.com/office/word/2010/wordprocessingShape">
                    <wps:wsp>
                      <wps:cNvSpPr/>
                      <wps:spPr>
                        <a:xfrm>
                          <a:off x="0" y="0"/>
                          <a:ext cx="2457450" cy="172085"/>
                        </a:xfrm>
                        <a:prstGeom prst="rect">
                          <a:avLst/>
                        </a:prstGeom>
                        <a:solidFill>
                          <a:schemeClr val="bg1"/>
                        </a:solidFill>
                        <a:ln>
                          <a:noFill/>
                        </a:ln>
                        <a:scene3d>
                          <a:camera prst="orthographicFront">
                            <a:rot lat="0" lon="0" rev="5400000"/>
                          </a:camera>
                          <a:lightRig rig="threePt" dir="t"/>
                        </a:scene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478" o:spid="_x0000_s1026" style="position:absolute;margin-left:-99.75pt;margin-top:113.4pt;width:193.5pt;height:13.5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" fillcolor="white [3212]" stroked="f" strokeweight="2pt"/>
            </w:pict>
          </mc:Fallback>
        </mc:AlternateContent>
      </w:r>
      <w:r w:rsidR="0098368B">
        <w:pict>
          <v:shape id="_x0000_i1030" type="#_x0000_t75" style="width:384.7pt;height:333.15pt">
            <v:imagedata r:id="rId115" o:title="MIDSC SVM" croptop="2883f" cropbottom="7170f" cropleft="26214f" cropright="5887f"/>
          </v:shape>
        </w:pict>
      </w:r>
    </w:p>
    <w:p w:rsidR="00D911A6" w:rsidRDefault="009F26FF" w:rsidP="00D911A6">
      <w:pPr>
        <w:pStyle w:val="Beschriftung"/>
        <w:spacing w:after="0" w:line="360" w:lineRule="auto"/>
      </w:pPr>
      <w:bookmarkStart w:id="204" w:name="_Ref476714743"/>
      <w:bookmarkStart w:id="205" w:name="_Toc476722530"/>
      <w:r>
        <w:t xml:space="preserve">Abbildung </w:t>
      </w:r>
      <w:r w:rsidR="00C216BB">
        <w:fldChar w:fldCharType="begin"/>
      </w:r>
      <w:r w:rsidR="00C216BB">
        <w:instrText xml:space="preserve"> SEQ Abbildung \* ARABIC </w:instrText>
      </w:r>
      <w:r w:rsidR="00C216BB">
        <w:fldChar w:fldCharType="separate"/>
      </w:r>
      <w:r w:rsidR="007533F1">
        <w:rPr>
          <w:noProof/>
        </w:rPr>
        <w:t>52</w:t>
      </w:r>
      <w:r w:rsidR="00C216BB">
        <w:rPr>
          <w:noProof/>
        </w:rPr>
        <w:fldChar w:fldCharType="end"/>
      </w:r>
      <w:bookmarkEnd w:id="204"/>
      <w:r w:rsidR="0049644C">
        <w:t xml:space="preserve"> - </w:t>
      </w:r>
      <w:r w:rsidR="00D911A6">
        <w:t>Konfusionsmatrix der Validierung von M-IDSC-Features mit einer SVM</w:t>
      </w:r>
      <w:r w:rsidR="00037CEB">
        <w:t xml:space="preserve"> (Plot mit </w:t>
      </w:r>
      <w:proofErr w:type="spellStart"/>
      <w:r w:rsidR="00037CEB">
        <w:t>Matplotlib</w:t>
      </w:r>
      <w:proofErr w:type="spellEnd"/>
      <w:r w:rsidR="00037CEB">
        <w:t>)</w:t>
      </w:r>
      <w:bookmarkEnd w:id="205"/>
    </w:p>
    <w:p w:rsidR="002B04F0" w:rsidRDefault="00D91A28" w:rsidP="002B04F0">
      <w:pPr>
        <w:pStyle w:val="berschrift3"/>
        <w:numPr>
          <w:ilvl w:val="2"/>
          <w:numId w:val="1"/>
        </w:numPr>
        <w:jc w:val="left"/>
      </w:pPr>
      <w:bookmarkStart w:id="206" w:name="_Toc476722462"/>
      <w:r>
        <w:lastRenderedPageBreak/>
        <w:t>Textur</w:t>
      </w:r>
      <w:r w:rsidR="00A45D5F">
        <w:t>beschreibende Features</w:t>
      </w:r>
      <w:bookmarkEnd w:id="206"/>
    </w:p>
    <w:p w:rsidR="00A45D5F" w:rsidRPr="00A45D5F" w:rsidRDefault="00A45D5F" w:rsidP="00A45D5F">
      <w:r>
        <w:t>Getestet</w:t>
      </w:r>
      <w:r w:rsidR="00B5249C">
        <w:t xml:space="preserve"> wurde die deskriptive Leistung der Textur-Features sowohl auf dem eigenen Datensatz mit</w:t>
      </w:r>
      <w:r w:rsidR="006C1007">
        <w:t xml:space="preserve"> den Blattoberseiten als auch auf den Blattunterseiten</w:t>
      </w:r>
      <w:r w:rsidR="00B5249C">
        <w:t xml:space="preserve">. Die Ergebnisse sind in </w:t>
      </w:r>
      <w:r w:rsidR="00B5249C">
        <w:fldChar w:fldCharType="begin"/>
      </w:r>
      <w:r w:rsidR="00B5249C">
        <w:instrText xml:space="preserve"> REF _Ref476717340 \h </w:instrText>
      </w:r>
      <w:r w:rsidR="00B5249C">
        <w:fldChar w:fldCharType="separate"/>
      </w:r>
      <w:r w:rsidR="007533F1">
        <w:t xml:space="preserve">Tabelle </w:t>
      </w:r>
      <w:r w:rsidR="007533F1">
        <w:rPr>
          <w:noProof/>
        </w:rPr>
        <w:t>8</w:t>
      </w:r>
      <w:r w:rsidR="00B5249C">
        <w:fldChar w:fldCharType="end"/>
      </w:r>
      <w:r w:rsidR="00B5249C">
        <w:t xml:space="preserve"> beziehungsweise </w:t>
      </w:r>
      <w:r w:rsidR="00B5249C">
        <w:fldChar w:fldCharType="begin"/>
      </w:r>
      <w:r w:rsidR="00B5249C">
        <w:instrText xml:space="preserve"> REF _Ref476717342 \h </w:instrText>
      </w:r>
      <w:r w:rsidR="00B5249C">
        <w:fldChar w:fldCharType="separate"/>
      </w:r>
      <w:r w:rsidR="007533F1">
        <w:t xml:space="preserve">Tabelle </w:t>
      </w:r>
      <w:r w:rsidR="007533F1">
        <w:rPr>
          <w:noProof/>
        </w:rPr>
        <w:t>9</w:t>
      </w:r>
      <w:r w:rsidR="00B5249C">
        <w:fldChar w:fldCharType="end"/>
      </w:r>
      <w:r w:rsidR="00B5249C">
        <w:t xml:space="preserve"> aufgeli</w:t>
      </w:r>
      <w:r w:rsidR="00B5249C">
        <w:t>s</w:t>
      </w:r>
      <w:r w:rsidR="00B5249C">
        <w:t>tet.</w:t>
      </w:r>
    </w:p>
    <w:tbl>
      <w:tblPr>
        <w:tblStyle w:val="Tabellenraster"/>
        <w:tblW w:w="0" w:type="auto"/>
        <w:tblLayout w:type="fixed"/>
        <w:tblLook w:val="04A0" w:firstRow="1" w:lastRow="0" w:firstColumn="1" w:lastColumn="0" w:noHBand="0" w:noVBand="1"/>
      </w:tblPr>
      <w:tblGrid>
        <w:gridCol w:w="1526"/>
        <w:gridCol w:w="1166"/>
        <w:gridCol w:w="1003"/>
        <w:gridCol w:w="949"/>
        <w:gridCol w:w="851"/>
        <w:gridCol w:w="992"/>
        <w:gridCol w:w="1044"/>
        <w:gridCol w:w="905"/>
      </w:tblGrid>
      <w:tr w:rsidR="00EA2601" w:rsidTr="00A20E85">
        <w:tc>
          <w:tcPr>
            <w:tcW w:w="1526" w:type="dxa"/>
            <w:tcBorders>
              <w:top w:val="nil"/>
              <w:left w:val="nil"/>
              <w:bottom w:val="nil"/>
            </w:tcBorders>
          </w:tcPr>
          <w:p w:rsidR="00EA2601" w:rsidRDefault="00EA2601" w:rsidP="00222622"/>
        </w:tc>
        <w:tc>
          <w:tcPr>
            <w:tcW w:w="6910" w:type="dxa"/>
            <w:gridSpan w:val="7"/>
            <w:tcBorders>
              <w:bottom w:val="single" w:sz="4" w:space="0" w:color="auto"/>
            </w:tcBorders>
            <w:shd w:val="clear" w:color="auto" w:fill="auto"/>
          </w:tcPr>
          <w:p w:rsidR="00EA2601" w:rsidRPr="00222622" w:rsidRDefault="00EA2601" w:rsidP="00EA2601">
            <w:pPr>
              <w:jc w:val="center"/>
              <w:rPr>
                <w:color w:val="FFFFFF" w:themeColor="background1"/>
              </w:rPr>
            </w:pPr>
            <w:r w:rsidRPr="00EA2601">
              <w:t>Blattoberseite</w:t>
            </w:r>
          </w:p>
        </w:tc>
      </w:tr>
      <w:tr w:rsidR="000970F3" w:rsidTr="00A20E85">
        <w:tc>
          <w:tcPr>
            <w:tcW w:w="1526" w:type="dxa"/>
            <w:tcBorders>
              <w:top w:val="nil"/>
              <w:left w:val="nil"/>
              <w:bottom w:val="nil"/>
            </w:tcBorders>
          </w:tcPr>
          <w:p w:rsidR="000970F3" w:rsidRDefault="000970F3" w:rsidP="00222622"/>
        </w:tc>
        <w:tc>
          <w:tcPr>
            <w:tcW w:w="4961" w:type="dxa"/>
            <w:gridSpan w:val="5"/>
            <w:tcBorders>
              <w:bottom w:val="single" w:sz="4" w:space="0" w:color="auto"/>
            </w:tcBorders>
            <w:shd w:val="clear" w:color="auto" w:fill="404040" w:themeFill="text1" w:themeFillTint="BF"/>
          </w:tcPr>
          <w:p w:rsidR="000970F3" w:rsidRPr="00222622" w:rsidRDefault="000970F3" w:rsidP="00EA2601">
            <w:pPr>
              <w:jc w:val="center"/>
              <w:rPr>
                <w:color w:val="FFFFFF" w:themeColor="background1"/>
              </w:rPr>
            </w:pPr>
            <w:r w:rsidRPr="00222622">
              <w:rPr>
                <w:color w:val="FFFFFF" w:themeColor="background1"/>
              </w:rPr>
              <w:t>MLP</w:t>
            </w:r>
          </w:p>
        </w:tc>
        <w:tc>
          <w:tcPr>
            <w:tcW w:w="1949" w:type="dxa"/>
            <w:gridSpan w:val="2"/>
            <w:tcBorders>
              <w:bottom w:val="single" w:sz="4" w:space="0" w:color="auto"/>
            </w:tcBorders>
            <w:shd w:val="clear" w:color="auto" w:fill="595959" w:themeFill="text1" w:themeFillTint="A6"/>
          </w:tcPr>
          <w:p w:rsidR="000970F3" w:rsidRPr="00222622" w:rsidRDefault="000970F3" w:rsidP="00EA2601">
            <w:pPr>
              <w:jc w:val="center"/>
              <w:rPr>
                <w:color w:val="FFFFFF" w:themeColor="background1"/>
              </w:rPr>
            </w:pPr>
            <w:r w:rsidRPr="00222622">
              <w:rPr>
                <w:color w:val="FFFFFF" w:themeColor="background1"/>
              </w:rPr>
              <w:t>SVM</w:t>
            </w:r>
          </w:p>
        </w:tc>
      </w:tr>
      <w:tr w:rsidR="000970F3" w:rsidTr="00A20E85">
        <w:tc>
          <w:tcPr>
            <w:tcW w:w="1526" w:type="dxa"/>
            <w:tcBorders>
              <w:top w:val="nil"/>
              <w:left w:val="nil"/>
            </w:tcBorders>
          </w:tcPr>
          <w:p w:rsidR="000970F3" w:rsidRDefault="000970F3" w:rsidP="006076BF">
            <w:pPr>
              <w:jc w:val="left"/>
            </w:pPr>
          </w:p>
        </w:tc>
        <w:tc>
          <w:tcPr>
            <w:tcW w:w="1166" w:type="dxa"/>
            <w:tcBorders>
              <w:right w:val="dotted" w:sz="4" w:space="0" w:color="auto"/>
            </w:tcBorders>
          </w:tcPr>
          <w:p w:rsidR="000970F3" w:rsidRPr="00F03E91" w:rsidRDefault="00EA2601" w:rsidP="00222622">
            <w:pPr>
              <w:rPr>
                <w:sz w:val="20"/>
              </w:rPr>
            </w:pPr>
            <w:r w:rsidRPr="00F03E91">
              <w:rPr>
                <w:sz w:val="20"/>
              </w:rPr>
              <w:t>Genaui</w:t>
            </w:r>
            <w:r w:rsidRPr="00F03E91">
              <w:rPr>
                <w:sz w:val="20"/>
              </w:rPr>
              <w:t>g</w:t>
            </w:r>
            <w:r w:rsidRPr="00F03E91">
              <w:rPr>
                <w:sz w:val="20"/>
              </w:rPr>
              <w:t>keit</w:t>
            </w:r>
          </w:p>
        </w:tc>
        <w:tc>
          <w:tcPr>
            <w:tcW w:w="1003" w:type="dxa"/>
            <w:tcBorders>
              <w:left w:val="dotted" w:sz="4" w:space="0" w:color="auto"/>
              <w:right w:val="dotted" w:sz="4" w:space="0" w:color="auto"/>
            </w:tcBorders>
          </w:tcPr>
          <w:p w:rsidR="000970F3" w:rsidRPr="00F03E91" w:rsidRDefault="00EA2601" w:rsidP="00222622">
            <w:pPr>
              <w:rPr>
                <w:sz w:val="20"/>
              </w:rPr>
            </w:pPr>
            <w:r w:rsidRPr="00F03E91">
              <w:rPr>
                <w:sz w:val="20"/>
              </w:rPr>
              <w:t>Präzis</w:t>
            </w:r>
            <w:r w:rsidRPr="00F03E91">
              <w:rPr>
                <w:sz w:val="20"/>
              </w:rPr>
              <w:t>i</w:t>
            </w:r>
            <w:r w:rsidRPr="00F03E91">
              <w:rPr>
                <w:sz w:val="20"/>
              </w:rPr>
              <w:t>on</w:t>
            </w:r>
          </w:p>
        </w:tc>
        <w:tc>
          <w:tcPr>
            <w:tcW w:w="949" w:type="dxa"/>
            <w:tcBorders>
              <w:left w:val="dotted" w:sz="4" w:space="0" w:color="auto"/>
              <w:right w:val="dotted" w:sz="4" w:space="0" w:color="auto"/>
            </w:tcBorders>
          </w:tcPr>
          <w:p w:rsidR="000970F3" w:rsidRPr="00F03E91" w:rsidRDefault="00EA2601" w:rsidP="00222622">
            <w:pPr>
              <w:rPr>
                <w:sz w:val="20"/>
              </w:rPr>
            </w:pPr>
            <w:r w:rsidRPr="00F03E91">
              <w:rPr>
                <w:sz w:val="20"/>
              </w:rPr>
              <w:t>Fehler</w:t>
            </w:r>
          </w:p>
        </w:tc>
        <w:tc>
          <w:tcPr>
            <w:tcW w:w="851" w:type="dxa"/>
            <w:tcBorders>
              <w:left w:val="dotted" w:sz="4" w:space="0" w:color="auto"/>
              <w:right w:val="dotted" w:sz="4" w:space="0" w:color="auto"/>
            </w:tcBorders>
          </w:tcPr>
          <w:p w:rsidR="000970F3" w:rsidRPr="00F03E91" w:rsidRDefault="00EA2601" w:rsidP="00222622">
            <w:pPr>
              <w:rPr>
                <w:sz w:val="20"/>
              </w:rPr>
            </w:pPr>
            <w:r w:rsidRPr="00F03E91">
              <w:rPr>
                <w:sz w:val="20"/>
              </w:rPr>
              <w:t>Ve</w:t>
            </w:r>
            <w:r w:rsidRPr="00F03E91">
              <w:rPr>
                <w:sz w:val="20"/>
              </w:rPr>
              <w:t>r</w:t>
            </w:r>
            <w:r w:rsidRPr="00F03E91">
              <w:rPr>
                <w:sz w:val="20"/>
              </w:rPr>
              <w:t>lust</w:t>
            </w:r>
          </w:p>
        </w:tc>
        <w:tc>
          <w:tcPr>
            <w:tcW w:w="992" w:type="dxa"/>
            <w:tcBorders>
              <w:left w:val="dotted" w:sz="4" w:space="0" w:color="auto"/>
            </w:tcBorders>
          </w:tcPr>
          <w:p w:rsidR="000970F3" w:rsidRPr="00F03E91" w:rsidRDefault="000970F3" w:rsidP="00222622">
            <w:pPr>
              <w:rPr>
                <w:sz w:val="20"/>
              </w:rPr>
            </w:pPr>
            <w:r w:rsidRPr="00F03E91">
              <w:rPr>
                <w:sz w:val="20"/>
              </w:rPr>
              <w:t>Lau</w:t>
            </w:r>
            <w:r w:rsidRPr="00F03E91">
              <w:rPr>
                <w:sz w:val="20"/>
              </w:rPr>
              <w:t>f</w:t>
            </w:r>
            <w:r w:rsidRPr="00F03E91">
              <w:rPr>
                <w:sz w:val="20"/>
              </w:rPr>
              <w:t xml:space="preserve">zeit </w:t>
            </w:r>
          </w:p>
        </w:tc>
        <w:tc>
          <w:tcPr>
            <w:tcW w:w="1044" w:type="dxa"/>
            <w:tcBorders>
              <w:right w:val="dotted" w:sz="4" w:space="0" w:color="auto"/>
            </w:tcBorders>
            <w:shd w:val="clear" w:color="auto" w:fill="F2F2F2" w:themeFill="background1" w:themeFillShade="F2"/>
          </w:tcPr>
          <w:p w:rsidR="000970F3" w:rsidRPr="00F03E91" w:rsidRDefault="00961EFE" w:rsidP="00222622">
            <w:pPr>
              <w:rPr>
                <w:sz w:val="20"/>
              </w:rPr>
            </w:pPr>
            <w:r w:rsidRPr="00F03E91">
              <w:rPr>
                <w:sz w:val="20"/>
              </w:rPr>
              <w:t>Genaui</w:t>
            </w:r>
            <w:r w:rsidRPr="00F03E91">
              <w:rPr>
                <w:sz w:val="20"/>
              </w:rPr>
              <w:t>g</w:t>
            </w:r>
            <w:r w:rsidRPr="00F03E91">
              <w:rPr>
                <w:sz w:val="20"/>
              </w:rPr>
              <w:t>keit</w:t>
            </w:r>
          </w:p>
        </w:tc>
        <w:tc>
          <w:tcPr>
            <w:tcW w:w="905" w:type="dxa"/>
            <w:tcBorders>
              <w:left w:val="dotted" w:sz="4" w:space="0" w:color="auto"/>
            </w:tcBorders>
            <w:shd w:val="clear" w:color="auto" w:fill="F2F2F2" w:themeFill="background1" w:themeFillShade="F2"/>
          </w:tcPr>
          <w:p w:rsidR="000970F3" w:rsidRPr="00F03E91" w:rsidRDefault="000970F3" w:rsidP="00222622">
            <w:pPr>
              <w:rPr>
                <w:sz w:val="20"/>
              </w:rPr>
            </w:pPr>
            <w:r w:rsidRPr="00F03E91">
              <w:rPr>
                <w:sz w:val="20"/>
              </w:rPr>
              <w:t>Lau</w:t>
            </w:r>
            <w:r w:rsidRPr="00F03E91">
              <w:rPr>
                <w:sz w:val="20"/>
              </w:rPr>
              <w:t>f</w:t>
            </w:r>
            <w:r w:rsidRPr="00F03E91">
              <w:rPr>
                <w:sz w:val="20"/>
              </w:rPr>
              <w:t>zeit</w:t>
            </w:r>
          </w:p>
        </w:tc>
      </w:tr>
      <w:tr w:rsidR="000970F3" w:rsidTr="00A20E85">
        <w:tc>
          <w:tcPr>
            <w:tcW w:w="1526" w:type="dxa"/>
          </w:tcPr>
          <w:p w:rsidR="000970F3" w:rsidRPr="006F5A2D" w:rsidRDefault="000970F3" w:rsidP="006076BF">
            <w:pPr>
              <w:jc w:val="left"/>
              <w:rPr>
                <w:b/>
              </w:rPr>
            </w:pPr>
            <w:r w:rsidRPr="006F5A2D">
              <w:rPr>
                <w:b/>
              </w:rPr>
              <w:t>LBP</w:t>
            </w:r>
          </w:p>
        </w:tc>
        <w:tc>
          <w:tcPr>
            <w:tcW w:w="1166" w:type="dxa"/>
            <w:tcBorders>
              <w:right w:val="dotted" w:sz="4" w:space="0" w:color="auto"/>
            </w:tcBorders>
          </w:tcPr>
          <w:p w:rsidR="000970F3" w:rsidRDefault="006222B9" w:rsidP="00222622">
            <w:r w:rsidRPr="006222B9">
              <w:t>0.2467</w:t>
            </w:r>
          </w:p>
        </w:tc>
        <w:tc>
          <w:tcPr>
            <w:tcW w:w="1003" w:type="dxa"/>
            <w:tcBorders>
              <w:left w:val="dotted" w:sz="4" w:space="0" w:color="auto"/>
              <w:right w:val="dotted" w:sz="4" w:space="0" w:color="auto"/>
            </w:tcBorders>
          </w:tcPr>
          <w:p w:rsidR="000970F3" w:rsidRDefault="006222B9" w:rsidP="00222622">
            <w:r w:rsidRPr="006222B9">
              <w:t>0.1781</w:t>
            </w:r>
          </w:p>
        </w:tc>
        <w:tc>
          <w:tcPr>
            <w:tcW w:w="949" w:type="dxa"/>
            <w:tcBorders>
              <w:left w:val="dotted" w:sz="4" w:space="0" w:color="auto"/>
              <w:right w:val="dotted" w:sz="4" w:space="0" w:color="auto"/>
            </w:tcBorders>
          </w:tcPr>
          <w:p w:rsidR="000970F3" w:rsidRDefault="006222B9" w:rsidP="00222622">
            <w:r w:rsidRPr="006222B9">
              <w:t>5.3614</w:t>
            </w:r>
          </w:p>
        </w:tc>
        <w:tc>
          <w:tcPr>
            <w:tcW w:w="851" w:type="dxa"/>
            <w:tcBorders>
              <w:left w:val="dotted" w:sz="4" w:space="0" w:color="auto"/>
              <w:right w:val="dotted" w:sz="4" w:space="0" w:color="auto"/>
            </w:tcBorders>
          </w:tcPr>
          <w:p w:rsidR="000970F3" w:rsidRDefault="006222B9" w:rsidP="00222622">
            <w:r w:rsidRPr="006222B9">
              <w:t>0.1817</w:t>
            </w:r>
          </w:p>
        </w:tc>
        <w:tc>
          <w:tcPr>
            <w:tcW w:w="992" w:type="dxa"/>
            <w:tcBorders>
              <w:left w:val="dotted" w:sz="4" w:space="0" w:color="auto"/>
            </w:tcBorders>
          </w:tcPr>
          <w:p w:rsidR="000970F3" w:rsidRDefault="006222B9" w:rsidP="00222622">
            <w:r w:rsidRPr="006222B9">
              <w:t>30746</w:t>
            </w:r>
          </w:p>
        </w:tc>
        <w:tc>
          <w:tcPr>
            <w:tcW w:w="1044" w:type="dxa"/>
            <w:tcBorders>
              <w:right w:val="dotted" w:sz="4" w:space="0" w:color="auto"/>
            </w:tcBorders>
            <w:shd w:val="clear" w:color="auto" w:fill="F2F2F2" w:themeFill="background1" w:themeFillShade="F2"/>
          </w:tcPr>
          <w:p w:rsidR="000970F3" w:rsidRDefault="00E66805" w:rsidP="00222622">
            <w:r w:rsidRPr="00E66805">
              <w:t>0.1754</w:t>
            </w:r>
          </w:p>
        </w:tc>
        <w:tc>
          <w:tcPr>
            <w:tcW w:w="905" w:type="dxa"/>
            <w:tcBorders>
              <w:left w:val="dotted" w:sz="4" w:space="0" w:color="auto"/>
            </w:tcBorders>
            <w:shd w:val="clear" w:color="auto" w:fill="F2F2F2" w:themeFill="background1" w:themeFillShade="F2"/>
          </w:tcPr>
          <w:p w:rsidR="000970F3" w:rsidRDefault="00E66805" w:rsidP="00222622">
            <w:r w:rsidRPr="00E66805">
              <w:t>282</w:t>
            </w:r>
          </w:p>
        </w:tc>
      </w:tr>
      <w:tr w:rsidR="000970F3" w:rsidTr="00A20E85">
        <w:tc>
          <w:tcPr>
            <w:tcW w:w="1526" w:type="dxa"/>
          </w:tcPr>
          <w:p w:rsidR="000970F3" w:rsidRPr="006F5A2D" w:rsidRDefault="00E66805" w:rsidP="006076BF">
            <w:pPr>
              <w:jc w:val="left"/>
              <w:rPr>
                <w:b/>
              </w:rPr>
            </w:pPr>
            <w:r w:rsidRPr="006F5A2D">
              <w:rPr>
                <w:b/>
              </w:rPr>
              <w:t xml:space="preserve">LBP </w:t>
            </w:r>
            <w:r w:rsidR="00E51EDF" w:rsidRPr="006F5A2D">
              <w:rPr>
                <w:b/>
              </w:rPr>
              <w:t>runder</w:t>
            </w:r>
            <w:r w:rsidRPr="006F5A2D">
              <w:rPr>
                <w:b/>
              </w:rPr>
              <w:t xml:space="preserve"> Patch</w:t>
            </w:r>
          </w:p>
        </w:tc>
        <w:tc>
          <w:tcPr>
            <w:tcW w:w="1166" w:type="dxa"/>
            <w:tcBorders>
              <w:right w:val="dotted" w:sz="4" w:space="0" w:color="auto"/>
            </w:tcBorders>
          </w:tcPr>
          <w:p w:rsidR="000970F3" w:rsidRPr="00062DC1" w:rsidRDefault="00003C77" w:rsidP="00222622">
            <w:r w:rsidRPr="00003C77">
              <w:t>0.2444</w:t>
            </w:r>
          </w:p>
        </w:tc>
        <w:tc>
          <w:tcPr>
            <w:tcW w:w="1003" w:type="dxa"/>
            <w:tcBorders>
              <w:left w:val="dotted" w:sz="4" w:space="0" w:color="auto"/>
              <w:right w:val="dotted" w:sz="4" w:space="0" w:color="auto"/>
            </w:tcBorders>
          </w:tcPr>
          <w:p w:rsidR="000970F3" w:rsidRPr="00062DC1" w:rsidRDefault="00003C77" w:rsidP="00222622">
            <w:r w:rsidRPr="00003C77">
              <w:t>0.1750</w:t>
            </w:r>
          </w:p>
        </w:tc>
        <w:tc>
          <w:tcPr>
            <w:tcW w:w="949" w:type="dxa"/>
            <w:tcBorders>
              <w:left w:val="dotted" w:sz="4" w:space="0" w:color="auto"/>
              <w:right w:val="dotted" w:sz="4" w:space="0" w:color="auto"/>
            </w:tcBorders>
          </w:tcPr>
          <w:p w:rsidR="000970F3" w:rsidRPr="00062DC1" w:rsidRDefault="00003C77" w:rsidP="00222622">
            <w:r w:rsidRPr="00003C77">
              <w:t>5.4385</w:t>
            </w:r>
          </w:p>
        </w:tc>
        <w:tc>
          <w:tcPr>
            <w:tcW w:w="851" w:type="dxa"/>
            <w:tcBorders>
              <w:left w:val="dotted" w:sz="4" w:space="0" w:color="auto"/>
              <w:right w:val="dotted" w:sz="4" w:space="0" w:color="auto"/>
            </w:tcBorders>
          </w:tcPr>
          <w:p w:rsidR="000970F3" w:rsidRPr="00062DC1" w:rsidRDefault="00003C77" w:rsidP="00222622">
            <w:r w:rsidRPr="00003C77">
              <w:t>0.1849</w:t>
            </w:r>
          </w:p>
        </w:tc>
        <w:tc>
          <w:tcPr>
            <w:tcW w:w="992" w:type="dxa"/>
            <w:tcBorders>
              <w:left w:val="dotted" w:sz="4" w:space="0" w:color="auto"/>
            </w:tcBorders>
          </w:tcPr>
          <w:p w:rsidR="000970F3" w:rsidRPr="00062DC1" w:rsidRDefault="00003C77" w:rsidP="00222622">
            <w:r w:rsidRPr="00003C77">
              <w:t>30934</w:t>
            </w:r>
          </w:p>
        </w:tc>
        <w:tc>
          <w:tcPr>
            <w:tcW w:w="1044" w:type="dxa"/>
            <w:tcBorders>
              <w:right w:val="dotted" w:sz="4" w:space="0" w:color="auto"/>
            </w:tcBorders>
            <w:shd w:val="clear" w:color="auto" w:fill="F2F2F2" w:themeFill="background1" w:themeFillShade="F2"/>
          </w:tcPr>
          <w:p w:rsidR="000970F3" w:rsidRPr="00062DC1" w:rsidRDefault="00062DC1" w:rsidP="00222622">
            <w:r w:rsidRPr="00062DC1">
              <w:t>0.1754</w:t>
            </w:r>
          </w:p>
        </w:tc>
        <w:tc>
          <w:tcPr>
            <w:tcW w:w="905" w:type="dxa"/>
            <w:tcBorders>
              <w:left w:val="dotted" w:sz="4" w:space="0" w:color="auto"/>
            </w:tcBorders>
            <w:shd w:val="clear" w:color="auto" w:fill="F2F2F2" w:themeFill="background1" w:themeFillShade="F2"/>
          </w:tcPr>
          <w:p w:rsidR="000970F3" w:rsidRDefault="00062DC1" w:rsidP="00222622">
            <w:r w:rsidRPr="00062DC1">
              <w:t>274</w:t>
            </w:r>
          </w:p>
        </w:tc>
      </w:tr>
      <w:tr w:rsidR="000970F3" w:rsidTr="00A20E85">
        <w:tc>
          <w:tcPr>
            <w:tcW w:w="1526" w:type="dxa"/>
          </w:tcPr>
          <w:p w:rsidR="000970F3" w:rsidRPr="006F5A2D" w:rsidRDefault="00C92E08" w:rsidP="006076BF">
            <w:pPr>
              <w:jc w:val="left"/>
              <w:rPr>
                <w:b/>
              </w:rPr>
            </w:pPr>
            <w:r w:rsidRPr="006F5A2D">
              <w:rPr>
                <w:b/>
              </w:rPr>
              <w:t xml:space="preserve">LBP </w:t>
            </w:r>
            <w:r w:rsidR="007516B3" w:rsidRPr="006F5A2D">
              <w:rPr>
                <w:b/>
              </w:rPr>
              <w:t>Matrix-</w:t>
            </w:r>
            <w:r w:rsidRPr="006F5A2D">
              <w:rPr>
                <w:b/>
              </w:rPr>
              <w:t xml:space="preserve"> Patches</w:t>
            </w:r>
          </w:p>
        </w:tc>
        <w:tc>
          <w:tcPr>
            <w:tcW w:w="1166" w:type="dxa"/>
            <w:tcBorders>
              <w:right w:val="dotted" w:sz="4" w:space="0" w:color="auto"/>
            </w:tcBorders>
          </w:tcPr>
          <w:p w:rsidR="000970F3" w:rsidRDefault="00003C77" w:rsidP="00222622">
            <w:r w:rsidRPr="00003C77">
              <w:t>0.1707</w:t>
            </w:r>
          </w:p>
        </w:tc>
        <w:tc>
          <w:tcPr>
            <w:tcW w:w="1003" w:type="dxa"/>
            <w:tcBorders>
              <w:left w:val="dotted" w:sz="4" w:space="0" w:color="auto"/>
              <w:right w:val="dotted" w:sz="4" w:space="0" w:color="auto"/>
            </w:tcBorders>
          </w:tcPr>
          <w:p w:rsidR="000970F3" w:rsidRDefault="00003C77" w:rsidP="00222622">
            <w:r w:rsidRPr="00003C77">
              <w:t>0.1567</w:t>
            </w:r>
          </w:p>
        </w:tc>
        <w:tc>
          <w:tcPr>
            <w:tcW w:w="949" w:type="dxa"/>
            <w:tcBorders>
              <w:left w:val="dotted" w:sz="4" w:space="0" w:color="auto"/>
              <w:right w:val="dotted" w:sz="4" w:space="0" w:color="auto"/>
            </w:tcBorders>
          </w:tcPr>
          <w:p w:rsidR="000970F3" w:rsidRDefault="00003C77" w:rsidP="00222622">
            <w:r w:rsidRPr="00003C77">
              <w:t>7.0678</w:t>
            </w:r>
          </w:p>
        </w:tc>
        <w:tc>
          <w:tcPr>
            <w:tcW w:w="851" w:type="dxa"/>
            <w:tcBorders>
              <w:left w:val="dotted" w:sz="4" w:space="0" w:color="auto"/>
              <w:right w:val="dotted" w:sz="4" w:space="0" w:color="auto"/>
            </w:tcBorders>
          </w:tcPr>
          <w:p w:rsidR="000970F3" w:rsidRDefault="00003C77" w:rsidP="00222622">
            <w:r w:rsidRPr="00003C77">
              <w:t>0.2528</w:t>
            </w:r>
          </w:p>
        </w:tc>
        <w:tc>
          <w:tcPr>
            <w:tcW w:w="992" w:type="dxa"/>
            <w:tcBorders>
              <w:left w:val="dotted" w:sz="4" w:space="0" w:color="auto"/>
            </w:tcBorders>
          </w:tcPr>
          <w:p w:rsidR="000970F3" w:rsidRDefault="00003C77" w:rsidP="00222622">
            <w:r w:rsidRPr="00003C77">
              <w:t>30767</w:t>
            </w:r>
          </w:p>
        </w:tc>
        <w:tc>
          <w:tcPr>
            <w:tcW w:w="1044" w:type="dxa"/>
            <w:tcBorders>
              <w:right w:val="dotted" w:sz="4" w:space="0" w:color="auto"/>
            </w:tcBorders>
            <w:shd w:val="clear" w:color="auto" w:fill="F2F2F2" w:themeFill="background1" w:themeFillShade="F2"/>
          </w:tcPr>
          <w:p w:rsidR="000970F3" w:rsidRDefault="002B4B53" w:rsidP="00222622">
            <w:r w:rsidRPr="002B4B53">
              <w:t>0.0982</w:t>
            </w:r>
          </w:p>
        </w:tc>
        <w:tc>
          <w:tcPr>
            <w:tcW w:w="905" w:type="dxa"/>
            <w:tcBorders>
              <w:left w:val="dotted" w:sz="4" w:space="0" w:color="auto"/>
            </w:tcBorders>
            <w:shd w:val="clear" w:color="auto" w:fill="F2F2F2" w:themeFill="background1" w:themeFillShade="F2"/>
          </w:tcPr>
          <w:p w:rsidR="000970F3" w:rsidRDefault="002B4B53" w:rsidP="00222622">
            <w:r w:rsidRPr="002B4B53">
              <w:t>266</w:t>
            </w:r>
          </w:p>
        </w:tc>
      </w:tr>
      <w:tr w:rsidR="000970F3" w:rsidTr="00A20E85">
        <w:tc>
          <w:tcPr>
            <w:tcW w:w="1526" w:type="dxa"/>
          </w:tcPr>
          <w:p w:rsidR="000970F3" w:rsidRPr="006F5A2D" w:rsidRDefault="00DD2D63" w:rsidP="00A20E85">
            <w:pPr>
              <w:jc w:val="left"/>
              <w:rPr>
                <w:b/>
              </w:rPr>
            </w:pPr>
            <w:r w:rsidRPr="006F5A2D">
              <w:rPr>
                <w:b/>
              </w:rPr>
              <w:t>Blattnerv</w:t>
            </w:r>
            <w:r w:rsidR="00A20E85">
              <w:rPr>
                <w:b/>
              </w:rPr>
              <w:t>a</w:t>
            </w:r>
            <w:r w:rsidR="00A20E85">
              <w:rPr>
                <w:b/>
              </w:rPr>
              <w:t>t</w:t>
            </w:r>
            <w:r w:rsidR="00A20E85">
              <w:rPr>
                <w:b/>
              </w:rPr>
              <w:t>ur</w:t>
            </w:r>
          </w:p>
        </w:tc>
        <w:tc>
          <w:tcPr>
            <w:tcW w:w="1166" w:type="dxa"/>
            <w:tcBorders>
              <w:right w:val="dotted" w:sz="4" w:space="0" w:color="auto"/>
            </w:tcBorders>
          </w:tcPr>
          <w:p w:rsidR="000970F3" w:rsidRDefault="00003C77" w:rsidP="00222622">
            <w:r w:rsidRPr="00003C77">
              <w:t>0.0748</w:t>
            </w:r>
          </w:p>
        </w:tc>
        <w:tc>
          <w:tcPr>
            <w:tcW w:w="1003" w:type="dxa"/>
            <w:tcBorders>
              <w:left w:val="dotted" w:sz="4" w:space="0" w:color="auto"/>
              <w:right w:val="dotted" w:sz="4" w:space="0" w:color="auto"/>
            </w:tcBorders>
          </w:tcPr>
          <w:p w:rsidR="000970F3" w:rsidRDefault="00003C77" w:rsidP="00222622">
            <w:r w:rsidRPr="00003C77">
              <w:t>0.086</w:t>
            </w:r>
            <w:r>
              <w:t>5</w:t>
            </w:r>
          </w:p>
        </w:tc>
        <w:tc>
          <w:tcPr>
            <w:tcW w:w="949" w:type="dxa"/>
            <w:tcBorders>
              <w:left w:val="dotted" w:sz="4" w:space="0" w:color="auto"/>
              <w:right w:val="dotted" w:sz="4" w:space="0" w:color="auto"/>
            </w:tcBorders>
          </w:tcPr>
          <w:p w:rsidR="000970F3" w:rsidRDefault="00003C77" w:rsidP="00222622">
            <w:r w:rsidRPr="00003C77">
              <w:t>11.182</w:t>
            </w:r>
          </w:p>
        </w:tc>
        <w:tc>
          <w:tcPr>
            <w:tcW w:w="851" w:type="dxa"/>
            <w:tcBorders>
              <w:left w:val="dotted" w:sz="4" w:space="0" w:color="auto"/>
              <w:right w:val="dotted" w:sz="4" w:space="0" w:color="auto"/>
            </w:tcBorders>
          </w:tcPr>
          <w:p w:rsidR="000970F3" w:rsidRDefault="00003C77" w:rsidP="00222622">
            <w:r w:rsidRPr="00003C77">
              <w:t>0.4242</w:t>
            </w:r>
          </w:p>
        </w:tc>
        <w:tc>
          <w:tcPr>
            <w:tcW w:w="992" w:type="dxa"/>
            <w:tcBorders>
              <w:left w:val="dotted" w:sz="4" w:space="0" w:color="auto"/>
            </w:tcBorders>
          </w:tcPr>
          <w:p w:rsidR="000970F3" w:rsidRDefault="00003C77" w:rsidP="00222622">
            <w:r w:rsidRPr="00003C77">
              <w:t>28755</w:t>
            </w:r>
          </w:p>
        </w:tc>
        <w:tc>
          <w:tcPr>
            <w:tcW w:w="1044" w:type="dxa"/>
            <w:tcBorders>
              <w:right w:val="dotted" w:sz="4" w:space="0" w:color="auto"/>
            </w:tcBorders>
            <w:shd w:val="clear" w:color="auto" w:fill="F2F2F2" w:themeFill="background1" w:themeFillShade="F2"/>
          </w:tcPr>
          <w:p w:rsidR="000970F3" w:rsidRDefault="009379DF" w:rsidP="00222622">
            <w:r w:rsidRPr="009379DF">
              <w:t>0.1298</w:t>
            </w:r>
          </w:p>
        </w:tc>
        <w:tc>
          <w:tcPr>
            <w:tcW w:w="905" w:type="dxa"/>
            <w:tcBorders>
              <w:left w:val="dotted" w:sz="4" w:space="0" w:color="auto"/>
            </w:tcBorders>
            <w:shd w:val="clear" w:color="auto" w:fill="F2F2F2" w:themeFill="background1" w:themeFillShade="F2"/>
          </w:tcPr>
          <w:p w:rsidR="000970F3" w:rsidRDefault="009379DF" w:rsidP="00222622">
            <w:r w:rsidRPr="009379DF">
              <w:t>357</w:t>
            </w:r>
          </w:p>
        </w:tc>
      </w:tr>
      <w:tr w:rsidR="00DD2D63" w:rsidTr="00A20E85">
        <w:tc>
          <w:tcPr>
            <w:tcW w:w="1526" w:type="dxa"/>
          </w:tcPr>
          <w:p w:rsidR="00DD2D63" w:rsidRPr="006F5A2D" w:rsidRDefault="007516B3" w:rsidP="006076BF">
            <w:pPr>
              <w:jc w:val="left"/>
              <w:rPr>
                <w:b/>
              </w:rPr>
            </w:pPr>
            <w:r w:rsidRPr="006F5A2D">
              <w:rPr>
                <w:b/>
              </w:rPr>
              <w:t>Gabor</w:t>
            </w:r>
          </w:p>
        </w:tc>
        <w:tc>
          <w:tcPr>
            <w:tcW w:w="1166" w:type="dxa"/>
            <w:tcBorders>
              <w:right w:val="dotted" w:sz="4" w:space="0" w:color="auto"/>
            </w:tcBorders>
          </w:tcPr>
          <w:p w:rsidR="00DD2D63" w:rsidRDefault="00003C77" w:rsidP="00222622">
            <w:r w:rsidRPr="00003C77">
              <w:t>0.0935</w:t>
            </w:r>
          </w:p>
        </w:tc>
        <w:tc>
          <w:tcPr>
            <w:tcW w:w="1003" w:type="dxa"/>
            <w:tcBorders>
              <w:left w:val="dotted" w:sz="4" w:space="0" w:color="auto"/>
              <w:right w:val="dotted" w:sz="4" w:space="0" w:color="auto"/>
            </w:tcBorders>
          </w:tcPr>
          <w:p w:rsidR="00DD2D63" w:rsidRDefault="00003C77" w:rsidP="00222622">
            <w:r w:rsidRPr="00003C77">
              <w:t>0.1246</w:t>
            </w:r>
          </w:p>
        </w:tc>
        <w:tc>
          <w:tcPr>
            <w:tcW w:w="949" w:type="dxa"/>
            <w:tcBorders>
              <w:left w:val="dotted" w:sz="4" w:space="0" w:color="auto"/>
              <w:right w:val="dotted" w:sz="4" w:space="0" w:color="auto"/>
            </w:tcBorders>
          </w:tcPr>
          <w:p w:rsidR="00DD2D63" w:rsidRDefault="00003C77" w:rsidP="00222622">
            <w:r w:rsidRPr="00003C77">
              <w:t>9.6385</w:t>
            </w:r>
          </w:p>
        </w:tc>
        <w:tc>
          <w:tcPr>
            <w:tcW w:w="851" w:type="dxa"/>
            <w:tcBorders>
              <w:left w:val="dotted" w:sz="4" w:space="0" w:color="auto"/>
              <w:right w:val="dotted" w:sz="4" w:space="0" w:color="auto"/>
            </w:tcBorders>
          </w:tcPr>
          <w:p w:rsidR="00DD2D63" w:rsidRDefault="007D632C" w:rsidP="00222622">
            <w:r w:rsidRPr="007D632C">
              <w:t>0.2950</w:t>
            </w:r>
          </w:p>
        </w:tc>
        <w:tc>
          <w:tcPr>
            <w:tcW w:w="992" w:type="dxa"/>
            <w:tcBorders>
              <w:left w:val="dotted" w:sz="4" w:space="0" w:color="auto"/>
            </w:tcBorders>
          </w:tcPr>
          <w:p w:rsidR="00DD2D63" w:rsidRDefault="00003C77" w:rsidP="00222622">
            <w:r w:rsidRPr="00003C77">
              <w:t>30301</w:t>
            </w:r>
          </w:p>
        </w:tc>
        <w:tc>
          <w:tcPr>
            <w:tcW w:w="1044" w:type="dxa"/>
            <w:tcBorders>
              <w:right w:val="dotted" w:sz="4" w:space="0" w:color="auto"/>
            </w:tcBorders>
            <w:shd w:val="clear" w:color="auto" w:fill="F2F2F2" w:themeFill="background1" w:themeFillShade="F2"/>
          </w:tcPr>
          <w:p w:rsidR="00DD2D63" w:rsidRDefault="007516B3" w:rsidP="00222622">
            <w:r w:rsidRPr="007516B3">
              <w:t>0.1964</w:t>
            </w:r>
          </w:p>
        </w:tc>
        <w:tc>
          <w:tcPr>
            <w:tcW w:w="905" w:type="dxa"/>
            <w:tcBorders>
              <w:left w:val="dotted" w:sz="4" w:space="0" w:color="auto"/>
            </w:tcBorders>
            <w:shd w:val="clear" w:color="auto" w:fill="F2F2F2" w:themeFill="background1" w:themeFillShade="F2"/>
          </w:tcPr>
          <w:p w:rsidR="00DD2D63" w:rsidRDefault="007516B3" w:rsidP="00222622">
            <w:r w:rsidRPr="007516B3">
              <w:t>458</w:t>
            </w:r>
          </w:p>
        </w:tc>
      </w:tr>
      <w:tr w:rsidR="007516B3" w:rsidTr="00A20E85">
        <w:tc>
          <w:tcPr>
            <w:tcW w:w="1526" w:type="dxa"/>
          </w:tcPr>
          <w:p w:rsidR="007516B3" w:rsidRPr="006F5A2D" w:rsidRDefault="007516B3" w:rsidP="006076BF">
            <w:pPr>
              <w:jc w:val="left"/>
              <w:rPr>
                <w:b/>
              </w:rPr>
            </w:pPr>
            <w:r w:rsidRPr="006F5A2D">
              <w:rPr>
                <w:b/>
              </w:rPr>
              <w:t>Gabor runder Patch</w:t>
            </w:r>
          </w:p>
        </w:tc>
        <w:tc>
          <w:tcPr>
            <w:tcW w:w="1166" w:type="dxa"/>
            <w:tcBorders>
              <w:right w:val="dotted" w:sz="4" w:space="0" w:color="auto"/>
            </w:tcBorders>
          </w:tcPr>
          <w:p w:rsidR="007516B3" w:rsidRDefault="005860DE" w:rsidP="00222622">
            <w:r w:rsidRPr="005860DE">
              <w:t>0.0947</w:t>
            </w:r>
          </w:p>
        </w:tc>
        <w:tc>
          <w:tcPr>
            <w:tcW w:w="1003" w:type="dxa"/>
            <w:tcBorders>
              <w:left w:val="dotted" w:sz="4" w:space="0" w:color="auto"/>
              <w:right w:val="dotted" w:sz="4" w:space="0" w:color="auto"/>
            </w:tcBorders>
          </w:tcPr>
          <w:p w:rsidR="007516B3" w:rsidRDefault="005860DE" w:rsidP="00222622">
            <w:r w:rsidRPr="005860DE">
              <w:t>0.1202</w:t>
            </w:r>
          </w:p>
        </w:tc>
        <w:tc>
          <w:tcPr>
            <w:tcW w:w="949" w:type="dxa"/>
            <w:tcBorders>
              <w:left w:val="dotted" w:sz="4" w:space="0" w:color="auto"/>
              <w:right w:val="dotted" w:sz="4" w:space="0" w:color="auto"/>
            </w:tcBorders>
          </w:tcPr>
          <w:p w:rsidR="007516B3" w:rsidRDefault="005860DE" w:rsidP="00222622">
            <w:r w:rsidRPr="005860DE">
              <w:t>8.7836</w:t>
            </w:r>
          </w:p>
        </w:tc>
        <w:tc>
          <w:tcPr>
            <w:tcW w:w="851" w:type="dxa"/>
            <w:tcBorders>
              <w:left w:val="dotted" w:sz="4" w:space="0" w:color="auto"/>
              <w:right w:val="dotted" w:sz="4" w:space="0" w:color="auto"/>
            </w:tcBorders>
          </w:tcPr>
          <w:p w:rsidR="007516B3" w:rsidRDefault="005860DE" w:rsidP="00222622">
            <w:r w:rsidRPr="005860DE">
              <w:t>0.3243</w:t>
            </w:r>
          </w:p>
        </w:tc>
        <w:tc>
          <w:tcPr>
            <w:tcW w:w="992" w:type="dxa"/>
            <w:tcBorders>
              <w:left w:val="dotted" w:sz="4" w:space="0" w:color="auto"/>
            </w:tcBorders>
          </w:tcPr>
          <w:p w:rsidR="007516B3" w:rsidRDefault="005860DE" w:rsidP="00222622">
            <w:r w:rsidRPr="005860DE">
              <w:t>30875</w:t>
            </w:r>
          </w:p>
        </w:tc>
        <w:tc>
          <w:tcPr>
            <w:tcW w:w="1044" w:type="dxa"/>
            <w:tcBorders>
              <w:right w:val="dotted" w:sz="4" w:space="0" w:color="auto"/>
            </w:tcBorders>
            <w:shd w:val="clear" w:color="auto" w:fill="F2F2F2" w:themeFill="background1" w:themeFillShade="F2"/>
          </w:tcPr>
          <w:p w:rsidR="007516B3" w:rsidRDefault="00A06998" w:rsidP="00222622">
            <w:r w:rsidRPr="00A06998">
              <w:t>0.1684</w:t>
            </w:r>
          </w:p>
        </w:tc>
        <w:tc>
          <w:tcPr>
            <w:tcW w:w="905" w:type="dxa"/>
            <w:tcBorders>
              <w:left w:val="dotted" w:sz="4" w:space="0" w:color="auto"/>
            </w:tcBorders>
            <w:shd w:val="clear" w:color="auto" w:fill="F2F2F2" w:themeFill="background1" w:themeFillShade="F2"/>
          </w:tcPr>
          <w:p w:rsidR="007516B3" w:rsidRDefault="00A06998" w:rsidP="00222622">
            <w:r w:rsidRPr="00A06998">
              <w:t>426</w:t>
            </w:r>
          </w:p>
        </w:tc>
      </w:tr>
      <w:tr w:rsidR="007516B3" w:rsidTr="00A20E85">
        <w:tc>
          <w:tcPr>
            <w:tcW w:w="1526" w:type="dxa"/>
          </w:tcPr>
          <w:p w:rsidR="007516B3" w:rsidRPr="006F5A2D" w:rsidRDefault="006076BF" w:rsidP="006076BF">
            <w:pPr>
              <w:jc w:val="left"/>
              <w:rPr>
                <w:b/>
              </w:rPr>
            </w:pPr>
            <w:r w:rsidRPr="006F5A2D">
              <w:rPr>
                <w:b/>
              </w:rPr>
              <w:t>Gabor Matrix-Patches</w:t>
            </w:r>
          </w:p>
        </w:tc>
        <w:tc>
          <w:tcPr>
            <w:tcW w:w="1166" w:type="dxa"/>
            <w:tcBorders>
              <w:right w:val="dotted" w:sz="4" w:space="0" w:color="auto"/>
            </w:tcBorders>
          </w:tcPr>
          <w:p w:rsidR="007516B3" w:rsidRPr="00780442" w:rsidRDefault="005860DE" w:rsidP="00222622">
            <w:pPr>
              <w:rPr>
                <w:b/>
              </w:rPr>
            </w:pPr>
            <w:r w:rsidRPr="005860DE">
              <w:rPr>
                <w:b/>
              </w:rPr>
              <w:t>0.3426</w:t>
            </w:r>
          </w:p>
        </w:tc>
        <w:tc>
          <w:tcPr>
            <w:tcW w:w="1003" w:type="dxa"/>
            <w:tcBorders>
              <w:left w:val="dotted" w:sz="4" w:space="0" w:color="auto"/>
              <w:right w:val="dotted" w:sz="4" w:space="0" w:color="auto"/>
            </w:tcBorders>
          </w:tcPr>
          <w:p w:rsidR="007516B3" w:rsidRPr="00780442" w:rsidRDefault="005860DE" w:rsidP="00222622">
            <w:pPr>
              <w:rPr>
                <w:b/>
              </w:rPr>
            </w:pPr>
            <w:r w:rsidRPr="005860DE">
              <w:rPr>
                <w:b/>
              </w:rPr>
              <w:t>0.1847</w:t>
            </w:r>
          </w:p>
        </w:tc>
        <w:tc>
          <w:tcPr>
            <w:tcW w:w="949" w:type="dxa"/>
            <w:tcBorders>
              <w:left w:val="dotted" w:sz="4" w:space="0" w:color="auto"/>
              <w:right w:val="dotted" w:sz="4" w:space="0" w:color="auto"/>
            </w:tcBorders>
          </w:tcPr>
          <w:p w:rsidR="007516B3" w:rsidRPr="005860DE" w:rsidRDefault="005860DE" w:rsidP="00222622">
            <w:pPr>
              <w:rPr>
                <w:b/>
              </w:rPr>
            </w:pPr>
            <w:r w:rsidRPr="005860DE">
              <w:rPr>
                <w:b/>
              </w:rPr>
              <w:t>4.3052</w:t>
            </w:r>
          </w:p>
        </w:tc>
        <w:tc>
          <w:tcPr>
            <w:tcW w:w="851" w:type="dxa"/>
            <w:tcBorders>
              <w:left w:val="dotted" w:sz="4" w:space="0" w:color="auto"/>
              <w:right w:val="dotted" w:sz="4" w:space="0" w:color="auto"/>
            </w:tcBorders>
          </w:tcPr>
          <w:p w:rsidR="007516B3" w:rsidRPr="00780442" w:rsidRDefault="005860DE" w:rsidP="00222622">
            <w:pPr>
              <w:rPr>
                <w:b/>
              </w:rPr>
            </w:pPr>
            <w:r w:rsidRPr="005860DE">
              <w:rPr>
                <w:b/>
              </w:rPr>
              <w:t>0.1377</w:t>
            </w:r>
          </w:p>
        </w:tc>
        <w:tc>
          <w:tcPr>
            <w:tcW w:w="992" w:type="dxa"/>
            <w:tcBorders>
              <w:left w:val="dotted" w:sz="4" w:space="0" w:color="auto"/>
            </w:tcBorders>
          </w:tcPr>
          <w:p w:rsidR="007516B3" w:rsidRDefault="005860DE" w:rsidP="00222622">
            <w:r w:rsidRPr="005860DE">
              <w:t>31026</w:t>
            </w:r>
          </w:p>
        </w:tc>
        <w:tc>
          <w:tcPr>
            <w:tcW w:w="1044" w:type="dxa"/>
            <w:tcBorders>
              <w:right w:val="dotted" w:sz="4" w:space="0" w:color="auto"/>
            </w:tcBorders>
            <w:shd w:val="clear" w:color="auto" w:fill="F2F2F2" w:themeFill="background1" w:themeFillShade="F2"/>
          </w:tcPr>
          <w:p w:rsidR="007516B3" w:rsidRPr="00780442" w:rsidRDefault="007D632C" w:rsidP="00222622">
            <w:pPr>
              <w:rPr>
                <w:b/>
              </w:rPr>
            </w:pPr>
            <w:r w:rsidRPr="00780442">
              <w:rPr>
                <w:b/>
              </w:rPr>
              <w:t>0.4491</w:t>
            </w:r>
          </w:p>
        </w:tc>
        <w:tc>
          <w:tcPr>
            <w:tcW w:w="905" w:type="dxa"/>
            <w:tcBorders>
              <w:left w:val="dotted" w:sz="4" w:space="0" w:color="auto"/>
            </w:tcBorders>
            <w:shd w:val="clear" w:color="auto" w:fill="F2F2F2" w:themeFill="background1" w:themeFillShade="F2"/>
          </w:tcPr>
          <w:p w:rsidR="007516B3" w:rsidRDefault="007D632C" w:rsidP="00222622">
            <w:r w:rsidRPr="007D632C">
              <w:t>372</w:t>
            </w:r>
          </w:p>
        </w:tc>
      </w:tr>
    </w:tbl>
    <w:p w:rsidR="000970F3" w:rsidRDefault="00B5249C" w:rsidP="00B5249C">
      <w:pPr>
        <w:pStyle w:val="Beschriftung"/>
      </w:pPr>
      <w:bookmarkStart w:id="207" w:name="_Ref476717340"/>
      <w:bookmarkStart w:id="208" w:name="_Toc476722541"/>
      <w:r>
        <w:t xml:space="preserve">Tabelle </w:t>
      </w:r>
      <w:r>
        <w:fldChar w:fldCharType="begin"/>
      </w:r>
      <w:r>
        <w:instrText xml:space="preserve"> SEQ Tabelle \* ARABIC </w:instrText>
      </w:r>
      <w:r>
        <w:fldChar w:fldCharType="separate"/>
      </w:r>
      <w:r w:rsidR="004271A8">
        <w:rPr>
          <w:noProof/>
        </w:rPr>
        <w:t>8</w:t>
      </w:r>
      <w:r>
        <w:fldChar w:fldCharType="end"/>
      </w:r>
      <w:bookmarkEnd w:id="207"/>
      <w:r w:rsidR="00194E74">
        <w:t xml:space="preserve"> - Validierung der texturbeschreibenden Features auf dem Datensatz mit den Blattoberseiten, die besten Werte der  ermittelten  Metriken sind hervorg</w:t>
      </w:r>
      <w:r w:rsidR="00194E74">
        <w:t>e</w:t>
      </w:r>
      <w:r w:rsidR="00194E74">
        <w:t>hoben</w:t>
      </w:r>
      <w:bookmarkEnd w:id="208"/>
    </w:p>
    <w:tbl>
      <w:tblPr>
        <w:tblStyle w:val="Tabellenraster"/>
        <w:tblW w:w="0" w:type="auto"/>
        <w:tblLayout w:type="fixed"/>
        <w:tblLook w:val="04A0" w:firstRow="1" w:lastRow="0" w:firstColumn="1" w:lastColumn="0" w:noHBand="0" w:noVBand="1"/>
      </w:tblPr>
      <w:tblGrid>
        <w:gridCol w:w="1526"/>
        <w:gridCol w:w="1166"/>
        <w:gridCol w:w="1003"/>
        <w:gridCol w:w="949"/>
        <w:gridCol w:w="851"/>
        <w:gridCol w:w="992"/>
        <w:gridCol w:w="1044"/>
        <w:gridCol w:w="905"/>
      </w:tblGrid>
      <w:tr w:rsidR="00122F6B" w:rsidTr="004D72B3">
        <w:tc>
          <w:tcPr>
            <w:tcW w:w="1526" w:type="dxa"/>
            <w:tcBorders>
              <w:top w:val="nil"/>
              <w:left w:val="nil"/>
              <w:bottom w:val="nil"/>
            </w:tcBorders>
          </w:tcPr>
          <w:p w:rsidR="00122F6B" w:rsidRDefault="00122F6B" w:rsidP="00400DD4"/>
        </w:tc>
        <w:tc>
          <w:tcPr>
            <w:tcW w:w="6910" w:type="dxa"/>
            <w:gridSpan w:val="7"/>
            <w:tcBorders>
              <w:bottom w:val="single" w:sz="4" w:space="0" w:color="auto"/>
            </w:tcBorders>
            <w:shd w:val="clear" w:color="auto" w:fill="auto"/>
          </w:tcPr>
          <w:p w:rsidR="00122F6B" w:rsidRPr="00222622" w:rsidRDefault="00122F6B" w:rsidP="00122F6B">
            <w:pPr>
              <w:jc w:val="center"/>
              <w:rPr>
                <w:color w:val="FFFFFF" w:themeColor="background1"/>
              </w:rPr>
            </w:pPr>
            <w:r w:rsidRPr="00EA2601">
              <w:t>Blatt</w:t>
            </w:r>
            <w:r>
              <w:t>unter</w:t>
            </w:r>
            <w:r w:rsidRPr="00EA2601">
              <w:t>seite</w:t>
            </w:r>
          </w:p>
        </w:tc>
      </w:tr>
      <w:tr w:rsidR="00122F6B" w:rsidTr="004D72B3">
        <w:tc>
          <w:tcPr>
            <w:tcW w:w="1526" w:type="dxa"/>
            <w:tcBorders>
              <w:top w:val="nil"/>
              <w:left w:val="nil"/>
              <w:bottom w:val="nil"/>
            </w:tcBorders>
          </w:tcPr>
          <w:p w:rsidR="00122F6B" w:rsidRDefault="00122F6B" w:rsidP="00400DD4"/>
        </w:tc>
        <w:tc>
          <w:tcPr>
            <w:tcW w:w="4961" w:type="dxa"/>
            <w:gridSpan w:val="5"/>
            <w:tcBorders>
              <w:bottom w:val="single" w:sz="4" w:space="0" w:color="auto"/>
            </w:tcBorders>
            <w:shd w:val="clear" w:color="auto" w:fill="404040" w:themeFill="text1" w:themeFillTint="BF"/>
          </w:tcPr>
          <w:p w:rsidR="00122F6B" w:rsidRPr="00222622" w:rsidRDefault="00122F6B" w:rsidP="00400DD4">
            <w:pPr>
              <w:jc w:val="center"/>
              <w:rPr>
                <w:color w:val="FFFFFF" w:themeColor="background1"/>
              </w:rPr>
            </w:pPr>
            <w:r w:rsidRPr="00222622">
              <w:rPr>
                <w:color w:val="FFFFFF" w:themeColor="background1"/>
              </w:rPr>
              <w:t>MLP</w:t>
            </w:r>
          </w:p>
        </w:tc>
        <w:tc>
          <w:tcPr>
            <w:tcW w:w="1949" w:type="dxa"/>
            <w:gridSpan w:val="2"/>
            <w:tcBorders>
              <w:bottom w:val="single" w:sz="4" w:space="0" w:color="auto"/>
            </w:tcBorders>
            <w:shd w:val="clear" w:color="auto" w:fill="595959" w:themeFill="text1" w:themeFillTint="A6"/>
          </w:tcPr>
          <w:p w:rsidR="00122F6B" w:rsidRPr="00222622" w:rsidRDefault="00122F6B" w:rsidP="00400DD4">
            <w:pPr>
              <w:jc w:val="center"/>
              <w:rPr>
                <w:color w:val="FFFFFF" w:themeColor="background1"/>
              </w:rPr>
            </w:pPr>
            <w:r w:rsidRPr="00222622">
              <w:rPr>
                <w:color w:val="FFFFFF" w:themeColor="background1"/>
              </w:rPr>
              <w:t>SVM</w:t>
            </w:r>
          </w:p>
        </w:tc>
      </w:tr>
      <w:tr w:rsidR="00122F6B" w:rsidTr="004D72B3">
        <w:tc>
          <w:tcPr>
            <w:tcW w:w="1526" w:type="dxa"/>
            <w:tcBorders>
              <w:top w:val="nil"/>
              <w:left w:val="nil"/>
            </w:tcBorders>
          </w:tcPr>
          <w:p w:rsidR="00122F6B" w:rsidRDefault="00122F6B" w:rsidP="00400DD4">
            <w:pPr>
              <w:jc w:val="left"/>
            </w:pPr>
          </w:p>
        </w:tc>
        <w:tc>
          <w:tcPr>
            <w:tcW w:w="1166" w:type="dxa"/>
            <w:tcBorders>
              <w:right w:val="dotted" w:sz="4" w:space="0" w:color="auto"/>
            </w:tcBorders>
          </w:tcPr>
          <w:p w:rsidR="00122F6B" w:rsidRPr="00F03E91" w:rsidRDefault="00122F6B" w:rsidP="00400DD4">
            <w:pPr>
              <w:rPr>
                <w:sz w:val="20"/>
              </w:rPr>
            </w:pPr>
            <w:r w:rsidRPr="00F03E91">
              <w:rPr>
                <w:sz w:val="20"/>
              </w:rPr>
              <w:t>Genaui</w:t>
            </w:r>
            <w:r w:rsidRPr="00F03E91">
              <w:rPr>
                <w:sz w:val="20"/>
              </w:rPr>
              <w:t>g</w:t>
            </w:r>
            <w:r w:rsidRPr="00F03E91">
              <w:rPr>
                <w:sz w:val="20"/>
              </w:rPr>
              <w:t>keit</w:t>
            </w:r>
          </w:p>
        </w:tc>
        <w:tc>
          <w:tcPr>
            <w:tcW w:w="1003" w:type="dxa"/>
            <w:tcBorders>
              <w:left w:val="dotted" w:sz="4" w:space="0" w:color="auto"/>
              <w:right w:val="dotted" w:sz="4" w:space="0" w:color="auto"/>
            </w:tcBorders>
          </w:tcPr>
          <w:p w:rsidR="00122F6B" w:rsidRPr="00F03E91" w:rsidRDefault="00122F6B" w:rsidP="00400DD4">
            <w:pPr>
              <w:rPr>
                <w:sz w:val="20"/>
              </w:rPr>
            </w:pPr>
            <w:r w:rsidRPr="00F03E91">
              <w:rPr>
                <w:sz w:val="20"/>
              </w:rPr>
              <w:t>Präzis</w:t>
            </w:r>
            <w:r w:rsidRPr="00F03E91">
              <w:rPr>
                <w:sz w:val="20"/>
              </w:rPr>
              <w:t>i</w:t>
            </w:r>
            <w:r w:rsidRPr="00F03E91">
              <w:rPr>
                <w:sz w:val="20"/>
              </w:rPr>
              <w:t>on</w:t>
            </w:r>
          </w:p>
        </w:tc>
        <w:tc>
          <w:tcPr>
            <w:tcW w:w="949" w:type="dxa"/>
            <w:tcBorders>
              <w:left w:val="dotted" w:sz="4" w:space="0" w:color="auto"/>
              <w:right w:val="dotted" w:sz="4" w:space="0" w:color="auto"/>
            </w:tcBorders>
          </w:tcPr>
          <w:p w:rsidR="00122F6B" w:rsidRPr="00F03E91" w:rsidRDefault="00122F6B" w:rsidP="00400DD4">
            <w:pPr>
              <w:rPr>
                <w:sz w:val="20"/>
              </w:rPr>
            </w:pPr>
            <w:r w:rsidRPr="00F03E91">
              <w:rPr>
                <w:sz w:val="20"/>
              </w:rPr>
              <w:t>Fehler</w:t>
            </w:r>
          </w:p>
        </w:tc>
        <w:tc>
          <w:tcPr>
            <w:tcW w:w="851" w:type="dxa"/>
            <w:tcBorders>
              <w:left w:val="dotted" w:sz="4" w:space="0" w:color="auto"/>
              <w:right w:val="dotted" w:sz="4" w:space="0" w:color="auto"/>
            </w:tcBorders>
          </w:tcPr>
          <w:p w:rsidR="00122F6B" w:rsidRPr="00F03E91" w:rsidRDefault="00122F6B" w:rsidP="00400DD4">
            <w:pPr>
              <w:rPr>
                <w:sz w:val="20"/>
              </w:rPr>
            </w:pPr>
            <w:r w:rsidRPr="00F03E91">
              <w:rPr>
                <w:sz w:val="20"/>
              </w:rPr>
              <w:t>Ve</w:t>
            </w:r>
            <w:r w:rsidRPr="00F03E91">
              <w:rPr>
                <w:sz w:val="20"/>
              </w:rPr>
              <w:t>r</w:t>
            </w:r>
            <w:r w:rsidRPr="00F03E91">
              <w:rPr>
                <w:sz w:val="20"/>
              </w:rPr>
              <w:t>lust</w:t>
            </w:r>
          </w:p>
        </w:tc>
        <w:tc>
          <w:tcPr>
            <w:tcW w:w="992" w:type="dxa"/>
            <w:tcBorders>
              <w:left w:val="dotted" w:sz="4" w:space="0" w:color="auto"/>
            </w:tcBorders>
          </w:tcPr>
          <w:p w:rsidR="00122F6B" w:rsidRPr="00F03E91" w:rsidRDefault="00122F6B" w:rsidP="00400DD4">
            <w:pPr>
              <w:rPr>
                <w:sz w:val="20"/>
              </w:rPr>
            </w:pPr>
            <w:r w:rsidRPr="00F03E91">
              <w:rPr>
                <w:sz w:val="20"/>
              </w:rPr>
              <w:t>Lau</w:t>
            </w:r>
            <w:r w:rsidRPr="00F03E91">
              <w:rPr>
                <w:sz w:val="20"/>
              </w:rPr>
              <w:t>f</w:t>
            </w:r>
            <w:r w:rsidRPr="00F03E91">
              <w:rPr>
                <w:sz w:val="20"/>
              </w:rPr>
              <w:t>zeit</w:t>
            </w:r>
            <w:r w:rsidR="00347F77">
              <w:rPr>
                <w:sz w:val="20"/>
              </w:rPr>
              <w:t xml:space="preserve"> (</w:t>
            </w:r>
            <w:proofErr w:type="spellStart"/>
            <w:r w:rsidR="00347F77">
              <w:rPr>
                <w:sz w:val="20"/>
              </w:rPr>
              <w:t>ms</w:t>
            </w:r>
            <w:proofErr w:type="spellEnd"/>
            <w:r w:rsidR="00347F77">
              <w:rPr>
                <w:sz w:val="20"/>
              </w:rPr>
              <w:t>)</w:t>
            </w:r>
            <w:r w:rsidRPr="00F03E91">
              <w:rPr>
                <w:sz w:val="20"/>
              </w:rPr>
              <w:t xml:space="preserve"> </w:t>
            </w:r>
          </w:p>
        </w:tc>
        <w:tc>
          <w:tcPr>
            <w:tcW w:w="1044" w:type="dxa"/>
            <w:tcBorders>
              <w:right w:val="dotted" w:sz="4" w:space="0" w:color="auto"/>
            </w:tcBorders>
            <w:shd w:val="clear" w:color="auto" w:fill="F2F2F2" w:themeFill="background1" w:themeFillShade="F2"/>
          </w:tcPr>
          <w:p w:rsidR="00122F6B" w:rsidRPr="00F03E91" w:rsidRDefault="00532BFF" w:rsidP="00400DD4">
            <w:pPr>
              <w:rPr>
                <w:sz w:val="20"/>
              </w:rPr>
            </w:pPr>
            <w:r w:rsidRPr="00F03E91">
              <w:rPr>
                <w:sz w:val="20"/>
              </w:rPr>
              <w:t>Genaui</w:t>
            </w:r>
            <w:r w:rsidRPr="00F03E91">
              <w:rPr>
                <w:sz w:val="20"/>
              </w:rPr>
              <w:t>g</w:t>
            </w:r>
            <w:r w:rsidRPr="00F03E91">
              <w:rPr>
                <w:sz w:val="20"/>
              </w:rPr>
              <w:t>keit</w:t>
            </w:r>
          </w:p>
        </w:tc>
        <w:tc>
          <w:tcPr>
            <w:tcW w:w="905" w:type="dxa"/>
            <w:tcBorders>
              <w:left w:val="dotted" w:sz="4" w:space="0" w:color="auto"/>
            </w:tcBorders>
            <w:shd w:val="clear" w:color="auto" w:fill="F2F2F2" w:themeFill="background1" w:themeFillShade="F2"/>
          </w:tcPr>
          <w:p w:rsidR="00122F6B" w:rsidRPr="00F03E91" w:rsidRDefault="00122F6B" w:rsidP="00400DD4">
            <w:pPr>
              <w:rPr>
                <w:sz w:val="20"/>
              </w:rPr>
            </w:pPr>
            <w:r w:rsidRPr="00F03E91">
              <w:rPr>
                <w:sz w:val="20"/>
              </w:rPr>
              <w:t>Lau</w:t>
            </w:r>
            <w:r w:rsidRPr="00F03E91">
              <w:rPr>
                <w:sz w:val="20"/>
              </w:rPr>
              <w:t>f</w:t>
            </w:r>
            <w:r w:rsidRPr="00F03E91">
              <w:rPr>
                <w:sz w:val="20"/>
              </w:rPr>
              <w:t>zeit</w:t>
            </w:r>
            <w:r w:rsidR="00347F77">
              <w:rPr>
                <w:sz w:val="20"/>
              </w:rPr>
              <w:t xml:space="preserve"> (</w:t>
            </w:r>
            <w:proofErr w:type="spellStart"/>
            <w:r w:rsidR="00347F77">
              <w:rPr>
                <w:sz w:val="20"/>
              </w:rPr>
              <w:t>ms</w:t>
            </w:r>
            <w:proofErr w:type="spellEnd"/>
            <w:r w:rsidR="00347F77">
              <w:rPr>
                <w:sz w:val="20"/>
              </w:rPr>
              <w:t>)</w:t>
            </w:r>
          </w:p>
        </w:tc>
      </w:tr>
      <w:tr w:rsidR="00122F6B" w:rsidTr="004D72B3">
        <w:tc>
          <w:tcPr>
            <w:tcW w:w="1526" w:type="dxa"/>
          </w:tcPr>
          <w:p w:rsidR="00122F6B" w:rsidRPr="006F5A2D" w:rsidRDefault="00122F6B" w:rsidP="00400DD4">
            <w:pPr>
              <w:jc w:val="left"/>
              <w:rPr>
                <w:b/>
              </w:rPr>
            </w:pPr>
            <w:r w:rsidRPr="006F5A2D">
              <w:rPr>
                <w:b/>
              </w:rPr>
              <w:t>LBP</w:t>
            </w:r>
          </w:p>
        </w:tc>
        <w:tc>
          <w:tcPr>
            <w:tcW w:w="1166" w:type="dxa"/>
            <w:tcBorders>
              <w:right w:val="dotted" w:sz="4" w:space="0" w:color="auto"/>
            </w:tcBorders>
          </w:tcPr>
          <w:p w:rsidR="00122F6B" w:rsidRDefault="00D236F8" w:rsidP="00400DD4">
            <w:r w:rsidRPr="00D236F8">
              <w:t>0.2912</w:t>
            </w:r>
          </w:p>
        </w:tc>
        <w:tc>
          <w:tcPr>
            <w:tcW w:w="1003" w:type="dxa"/>
            <w:tcBorders>
              <w:left w:val="dotted" w:sz="4" w:space="0" w:color="auto"/>
              <w:right w:val="dotted" w:sz="4" w:space="0" w:color="auto"/>
            </w:tcBorders>
          </w:tcPr>
          <w:p w:rsidR="00122F6B" w:rsidRDefault="00D236F8" w:rsidP="00400DD4">
            <w:r w:rsidRPr="00D236F8">
              <w:t>0.2084</w:t>
            </w:r>
          </w:p>
        </w:tc>
        <w:tc>
          <w:tcPr>
            <w:tcW w:w="949" w:type="dxa"/>
            <w:tcBorders>
              <w:left w:val="dotted" w:sz="4" w:space="0" w:color="auto"/>
              <w:right w:val="dotted" w:sz="4" w:space="0" w:color="auto"/>
            </w:tcBorders>
          </w:tcPr>
          <w:p w:rsidR="00122F6B" w:rsidRDefault="00D236F8" w:rsidP="00400DD4">
            <w:r w:rsidRPr="00D236F8">
              <w:t>4.4444</w:t>
            </w:r>
          </w:p>
        </w:tc>
        <w:tc>
          <w:tcPr>
            <w:tcW w:w="851" w:type="dxa"/>
            <w:tcBorders>
              <w:left w:val="dotted" w:sz="4" w:space="0" w:color="auto"/>
              <w:right w:val="dotted" w:sz="4" w:space="0" w:color="auto"/>
            </w:tcBorders>
          </w:tcPr>
          <w:p w:rsidR="00122F6B" w:rsidRDefault="00D236F8" w:rsidP="00400DD4">
            <w:r w:rsidRPr="00D236F8">
              <w:t>0.1435</w:t>
            </w:r>
          </w:p>
        </w:tc>
        <w:tc>
          <w:tcPr>
            <w:tcW w:w="992" w:type="dxa"/>
            <w:tcBorders>
              <w:left w:val="dotted" w:sz="4" w:space="0" w:color="auto"/>
            </w:tcBorders>
          </w:tcPr>
          <w:p w:rsidR="00122F6B" w:rsidRDefault="00D236F8" w:rsidP="00400DD4">
            <w:r w:rsidRPr="00D236F8">
              <w:t>35452</w:t>
            </w:r>
          </w:p>
        </w:tc>
        <w:tc>
          <w:tcPr>
            <w:tcW w:w="1044" w:type="dxa"/>
            <w:tcBorders>
              <w:right w:val="dotted" w:sz="4" w:space="0" w:color="auto"/>
            </w:tcBorders>
            <w:shd w:val="clear" w:color="auto" w:fill="F2F2F2" w:themeFill="background1" w:themeFillShade="F2"/>
          </w:tcPr>
          <w:p w:rsidR="00122F6B" w:rsidRDefault="00A819BE" w:rsidP="00400DD4">
            <w:r>
              <w:t>0.1825</w:t>
            </w:r>
          </w:p>
        </w:tc>
        <w:tc>
          <w:tcPr>
            <w:tcW w:w="905" w:type="dxa"/>
            <w:tcBorders>
              <w:left w:val="dotted" w:sz="4" w:space="0" w:color="auto"/>
            </w:tcBorders>
            <w:shd w:val="clear" w:color="auto" w:fill="F2F2F2" w:themeFill="background1" w:themeFillShade="F2"/>
          </w:tcPr>
          <w:p w:rsidR="00122F6B" w:rsidRDefault="00A819BE" w:rsidP="00400DD4">
            <w:r w:rsidRPr="00A819BE">
              <w:t>268</w:t>
            </w:r>
          </w:p>
        </w:tc>
      </w:tr>
      <w:tr w:rsidR="00122F6B" w:rsidTr="004D72B3">
        <w:tc>
          <w:tcPr>
            <w:tcW w:w="1526" w:type="dxa"/>
          </w:tcPr>
          <w:p w:rsidR="00122F6B" w:rsidRPr="006F5A2D" w:rsidRDefault="00122F6B" w:rsidP="00400DD4">
            <w:pPr>
              <w:jc w:val="left"/>
              <w:rPr>
                <w:b/>
              </w:rPr>
            </w:pPr>
            <w:r w:rsidRPr="006F5A2D">
              <w:rPr>
                <w:b/>
              </w:rPr>
              <w:t>LBP runder Patch</w:t>
            </w:r>
          </w:p>
        </w:tc>
        <w:tc>
          <w:tcPr>
            <w:tcW w:w="1166" w:type="dxa"/>
            <w:tcBorders>
              <w:right w:val="dotted" w:sz="4" w:space="0" w:color="auto"/>
            </w:tcBorders>
          </w:tcPr>
          <w:p w:rsidR="00122F6B" w:rsidRPr="00062DC1" w:rsidRDefault="00775D75" w:rsidP="00400DD4">
            <w:r w:rsidRPr="00775D75">
              <w:t>0.2491</w:t>
            </w:r>
          </w:p>
        </w:tc>
        <w:tc>
          <w:tcPr>
            <w:tcW w:w="1003" w:type="dxa"/>
            <w:tcBorders>
              <w:left w:val="dotted" w:sz="4" w:space="0" w:color="auto"/>
              <w:right w:val="dotted" w:sz="4" w:space="0" w:color="auto"/>
            </w:tcBorders>
          </w:tcPr>
          <w:p w:rsidR="00122F6B" w:rsidRPr="00062DC1" w:rsidRDefault="00775D75" w:rsidP="00400DD4">
            <w:r w:rsidRPr="00775D75">
              <w:t>0.2650</w:t>
            </w:r>
          </w:p>
        </w:tc>
        <w:tc>
          <w:tcPr>
            <w:tcW w:w="949" w:type="dxa"/>
            <w:tcBorders>
              <w:left w:val="dotted" w:sz="4" w:space="0" w:color="auto"/>
              <w:right w:val="dotted" w:sz="4" w:space="0" w:color="auto"/>
            </w:tcBorders>
          </w:tcPr>
          <w:p w:rsidR="00122F6B" w:rsidRPr="00062DC1" w:rsidRDefault="00775D75" w:rsidP="00400DD4">
            <w:r w:rsidRPr="00775D75">
              <w:t>5.6853</w:t>
            </w:r>
          </w:p>
        </w:tc>
        <w:tc>
          <w:tcPr>
            <w:tcW w:w="851" w:type="dxa"/>
            <w:tcBorders>
              <w:left w:val="dotted" w:sz="4" w:space="0" w:color="auto"/>
              <w:right w:val="dotted" w:sz="4" w:space="0" w:color="auto"/>
            </w:tcBorders>
          </w:tcPr>
          <w:p w:rsidR="00122F6B" w:rsidRPr="00062DC1" w:rsidRDefault="00775D75" w:rsidP="00400DD4">
            <w:r w:rsidRPr="00775D75">
              <w:t>0.1952</w:t>
            </w:r>
          </w:p>
        </w:tc>
        <w:tc>
          <w:tcPr>
            <w:tcW w:w="992" w:type="dxa"/>
            <w:tcBorders>
              <w:left w:val="dotted" w:sz="4" w:space="0" w:color="auto"/>
            </w:tcBorders>
          </w:tcPr>
          <w:p w:rsidR="00122F6B" w:rsidRPr="00062DC1" w:rsidRDefault="00775D75" w:rsidP="00400DD4">
            <w:r w:rsidRPr="00775D75">
              <w:t>59520</w:t>
            </w:r>
          </w:p>
        </w:tc>
        <w:tc>
          <w:tcPr>
            <w:tcW w:w="1044" w:type="dxa"/>
            <w:tcBorders>
              <w:right w:val="dotted" w:sz="4" w:space="0" w:color="auto"/>
            </w:tcBorders>
            <w:shd w:val="clear" w:color="auto" w:fill="F2F2F2" w:themeFill="background1" w:themeFillShade="F2"/>
          </w:tcPr>
          <w:p w:rsidR="00122F6B" w:rsidRPr="00062DC1" w:rsidRDefault="00775D75" w:rsidP="00400DD4">
            <w:r w:rsidRPr="00775D75">
              <w:t>0.1824</w:t>
            </w:r>
          </w:p>
        </w:tc>
        <w:tc>
          <w:tcPr>
            <w:tcW w:w="905" w:type="dxa"/>
            <w:tcBorders>
              <w:left w:val="dotted" w:sz="4" w:space="0" w:color="auto"/>
            </w:tcBorders>
            <w:shd w:val="clear" w:color="auto" w:fill="F2F2F2" w:themeFill="background1" w:themeFillShade="F2"/>
          </w:tcPr>
          <w:p w:rsidR="00122F6B" w:rsidRDefault="00775D75" w:rsidP="00400DD4">
            <w:r w:rsidRPr="00775D75">
              <w:t>270</w:t>
            </w:r>
          </w:p>
        </w:tc>
      </w:tr>
      <w:tr w:rsidR="00122F6B" w:rsidTr="004D72B3">
        <w:tc>
          <w:tcPr>
            <w:tcW w:w="1526" w:type="dxa"/>
          </w:tcPr>
          <w:p w:rsidR="00122F6B" w:rsidRPr="006F5A2D" w:rsidRDefault="00122F6B" w:rsidP="00400DD4">
            <w:pPr>
              <w:jc w:val="left"/>
              <w:rPr>
                <w:b/>
              </w:rPr>
            </w:pPr>
            <w:r w:rsidRPr="006F5A2D">
              <w:rPr>
                <w:b/>
              </w:rPr>
              <w:t>LBP Matrix- Patches</w:t>
            </w:r>
          </w:p>
        </w:tc>
        <w:tc>
          <w:tcPr>
            <w:tcW w:w="1166" w:type="dxa"/>
            <w:tcBorders>
              <w:right w:val="dotted" w:sz="4" w:space="0" w:color="auto"/>
            </w:tcBorders>
          </w:tcPr>
          <w:p w:rsidR="00122F6B" w:rsidRDefault="00FB20CF" w:rsidP="00400DD4">
            <w:r w:rsidRPr="00FB20CF">
              <w:t>0.1871</w:t>
            </w:r>
          </w:p>
        </w:tc>
        <w:tc>
          <w:tcPr>
            <w:tcW w:w="1003" w:type="dxa"/>
            <w:tcBorders>
              <w:left w:val="dotted" w:sz="4" w:space="0" w:color="auto"/>
              <w:right w:val="dotted" w:sz="4" w:space="0" w:color="auto"/>
            </w:tcBorders>
          </w:tcPr>
          <w:p w:rsidR="00122F6B" w:rsidRDefault="00FB20CF" w:rsidP="00400DD4">
            <w:r w:rsidRPr="00FB20CF">
              <w:t>0.1750</w:t>
            </w:r>
          </w:p>
        </w:tc>
        <w:tc>
          <w:tcPr>
            <w:tcW w:w="949" w:type="dxa"/>
            <w:tcBorders>
              <w:left w:val="dotted" w:sz="4" w:space="0" w:color="auto"/>
              <w:right w:val="dotted" w:sz="4" w:space="0" w:color="auto"/>
            </w:tcBorders>
          </w:tcPr>
          <w:p w:rsidR="00122F6B" w:rsidRDefault="00FB20CF" w:rsidP="00400DD4">
            <w:r w:rsidRPr="00FB20CF">
              <w:t>5.8023</w:t>
            </w:r>
          </w:p>
        </w:tc>
        <w:tc>
          <w:tcPr>
            <w:tcW w:w="851" w:type="dxa"/>
            <w:tcBorders>
              <w:left w:val="dotted" w:sz="4" w:space="0" w:color="auto"/>
              <w:right w:val="dotted" w:sz="4" w:space="0" w:color="auto"/>
            </w:tcBorders>
          </w:tcPr>
          <w:p w:rsidR="00122F6B" w:rsidRDefault="00FB20CF" w:rsidP="00400DD4">
            <w:r>
              <w:t>0.2001</w:t>
            </w:r>
          </w:p>
        </w:tc>
        <w:tc>
          <w:tcPr>
            <w:tcW w:w="992" w:type="dxa"/>
            <w:tcBorders>
              <w:left w:val="dotted" w:sz="4" w:space="0" w:color="auto"/>
            </w:tcBorders>
          </w:tcPr>
          <w:p w:rsidR="00122F6B" w:rsidRDefault="00FB20CF" w:rsidP="00400DD4">
            <w:r w:rsidRPr="00FB20CF">
              <w:t>35155</w:t>
            </w:r>
          </w:p>
        </w:tc>
        <w:tc>
          <w:tcPr>
            <w:tcW w:w="1044" w:type="dxa"/>
            <w:tcBorders>
              <w:right w:val="dotted" w:sz="4" w:space="0" w:color="auto"/>
            </w:tcBorders>
            <w:shd w:val="clear" w:color="auto" w:fill="F2F2F2" w:themeFill="background1" w:themeFillShade="F2"/>
          </w:tcPr>
          <w:p w:rsidR="00122F6B" w:rsidRDefault="00775D75" w:rsidP="00400DD4">
            <w:r w:rsidRPr="00775D75">
              <w:t>0.1614</w:t>
            </w:r>
          </w:p>
        </w:tc>
        <w:tc>
          <w:tcPr>
            <w:tcW w:w="905" w:type="dxa"/>
            <w:tcBorders>
              <w:left w:val="dotted" w:sz="4" w:space="0" w:color="auto"/>
            </w:tcBorders>
            <w:shd w:val="clear" w:color="auto" w:fill="F2F2F2" w:themeFill="background1" w:themeFillShade="F2"/>
          </w:tcPr>
          <w:p w:rsidR="00122F6B" w:rsidRDefault="00775D75" w:rsidP="00400DD4">
            <w:r w:rsidRPr="00775D75">
              <w:t>266</w:t>
            </w:r>
          </w:p>
        </w:tc>
      </w:tr>
      <w:tr w:rsidR="00122F6B" w:rsidTr="004D72B3">
        <w:tc>
          <w:tcPr>
            <w:tcW w:w="1526" w:type="dxa"/>
          </w:tcPr>
          <w:p w:rsidR="00122F6B" w:rsidRPr="006F5A2D" w:rsidRDefault="004D72B3" w:rsidP="00400DD4">
            <w:pPr>
              <w:jc w:val="left"/>
              <w:rPr>
                <w:b/>
              </w:rPr>
            </w:pPr>
            <w:r w:rsidRPr="006F5A2D">
              <w:rPr>
                <w:b/>
              </w:rPr>
              <w:t>Blattnerv</w:t>
            </w:r>
            <w:r>
              <w:rPr>
                <w:b/>
              </w:rPr>
              <w:t>a</w:t>
            </w:r>
            <w:r>
              <w:rPr>
                <w:b/>
              </w:rPr>
              <w:t>t</w:t>
            </w:r>
            <w:r>
              <w:rPr>
                <w:b/>
              </w:rPr>
              <w:t>ur</w:t>
            </w:r>
          </w:p>
        </w:tc>
        <w:tc>
          <w:tcPr>
            <w:tcW w:w="1166" w:type="dxa"/>
            <w:tcBorders>
              <w:right w:val="dotted" w:sz="4" w:space="0" w:color="auto"/>
            </w:tcBorders>
          </w:tcPr>
          <w:p w:rsidR="00122F6B" w:rsidRDefault="00FD624F" w:rsidP="00400DD4">
            <w:r w:rsidRPr="00FD624F">
              <w:t>0.0783</w:t>
            </w:r>
          </w:p>
        </w:tc>
        <w:tc>
          <w:tcPr>
            <w:tcW w:w="1003" w:type="dxa"/>
            <w:tcBorders>
              <w:left w:val="dotted" w:sz="4" w:space="0" w:color="auto"/>
              <w:right w:val="dotted" w:sz="4" w:space="0" w:color="auto"/>
            </w:tcBorders>
          </w:tcPr>
          <w:p w:rsidR="00122F6B" w:rsidRDefault="00FD624F" w:rsidP="00400DD4">
            <w:r w:rsidRPr="00FD624F">
              <w:t>0.0981</w:t>
            </w:r>
          </w:p>
        </w:tc>
        <w:tc>
          <w:tcPr>
            <w:tcW w:w="949" w:type="dxa"/>
            <w:tcBorders>
              <w:left w:val="dotted" w:sz="4" w:space="0" w:color="auto"/>
              <w:right w:val="dotted" w:sz="4" w:space="0" w:color="auto"/>
            </w:tcBorders>
          </w:tcPr>
          <w:p w:rsidR="00122F6B" w:rsidRDefault="00FD624F" w:rsidP="00400DD4">
            <w:r w:rsidRPr="00FD624F">
              <w:t>10.418</w:t>
            </w:r>
          </w:p>
        </w:tc>
        <w:tc>
          <w:tcPr>
            <w:tcW w:w="851" w:type="dxa"/>
            <w:tcBorders>
              <w:left w:val="dotted" w:sz="4" w:space="0" w:color="auto"/>
              <w:right w:val="dotted" w:sz="4" w:space="0" w:color="auto"/>
            </w:tcBorders>
          </w:tcPr>
          <w:p w:rsidR="00122F6B" w:rsidRDefault="00FD624F" w:rsidP="00400DD4">
            <w:r w:rsidRPr="00FD624F">
              <w:t>0.3924</w:t>
            </w:r>
          </w:p>
        </w:tc>
        <w:tc>
          <w:tcPr>
            <w:tcW w:w="992" w:type="dxa"/>
            <w:tcBorders>
              <w:left w:val="dotted" w:sz="4" w:space="0" w:color="auto"/>
            </w:tcBorders>
          </w:tcPr>
          <w:p w:rsidR="00122F6B" w:rsidRDefault="00FD624F" w:rsidP="00400DD4">
            <w:r w:rsidRPr="00FD624F">
              <w:t>32920</w:t>
            </w:r>
          </w:p>
        </w:tc>
        <w:tc>
          <w:tcPr>
            <w:tcW w:w="1044" w:type="dxa"/>
            <w:tcBorders>
              <w:right w:val="dotted" w:sz="4" w:space="0" w:color="auto"/>
            </w:tcBorders>
            <w:shd w:val="clear" w:color="auto" w:fill="F2F2F2" w:themeFill="background1" w:themeFillShade="F2"/>
          </w:tcPr>
          <w:p w:rsidR="00122F6B" w:rsidRDefault="00775D75" w:rsidP="00400DD4">
            <w:r w:rsidRPr="00775D75">
              <w:t>0.2035</w:t>
            </w:r>
          </w:p>
        </w:tc>
        <w:tc>
          <w:tcPr>
            <w:tcW w:w="905" w:type="dxa"/>
            <w:tcBorders>
              <w:left w:val="dotted" w:sz="4" w:space="0" w:color="auto"/>
            </w:tcBorders>
            <w:shd w:val="clear" w:color="auto" w:fill="F2F2F2" w:themeFill="background1" w:themeFillShade="F2"/>
          </w:tcPr>
          <w:p w:rsidR="00122F6B" w:rsidRDefault="00775D75" w:rsidP="00400DD4">
            <w:r w:rsidRPr="00775D75">
              <w:t>230</w:t>
            </w:r>
          </w:p>
        </w:tc>
      </w:tr>
      <w:tr w:rsidR="00122F6B" w:rsidTr="004D72B3">
        <w:tc>
          <w:tcPr>
            <w:tcW w:w="1526" w:type="dxa"/>
          </w:tcPr>
          <w:p w:rsidR="00122F6B" w:rsidRPr="006F5A2D" w:rsidRDefault="00122F6B" w:rsidP="00400DD4">
            <w:pPr>
              <w:jc w:val="left"/>
              <w:rPr>
                <w:b/>
              </w:rPr>
            </w:pPr>
            <w:r w:rsidRPr="006F5A2D">
              <w:rPr>
                <w:b/>
              </w:rPr>
              <w:t>Gabor</w:t>
            </w:r>
          </w:p>
        </w:tc>
        <w:tc>
          <w:tcPr>
            <w:tcW w:w="1166" w:type="dxa"/>
            <w:tcBorders>
              <w:right w:val="dotted" w:sz="4" w:space="0" w:color="auto"/>
            </w:tcBorders>
          </w:tcPr>
          <w:p w:rsidR="00122F6B" w:rsidRDefault="00FD624F" w:rsidP="00400DD4">
            <w:r w:rsidRPr="00FD624F">
              <w:t>0.1040</w:t>
            </w:r>
          </w:p>
        </w:tc>
        <w:tc>
          <w:tcPr>
            <w:tcW w:w="1003" w:type="dxa"/>
            <w:tcBorders>
              <w:left w:val="dotted" w:sz="4" w:space="0" w:color="auto"/>
              <w:right w:val="dotted" w:sz="4" w:space="0" w:color="auto"/>
            </w:tcBorders>
          </w:tcPr>
          <w:p w:rsidR="00122F6B" w:rsidRDefault="00FD624F" w:rsidP="00400DD4">
            <w:r w:rsidRPr="00FD624F">
              <w:t>0.1154</w:t>
            </w:r>
          </w:p>
        </w:tc>
        <w:tc>
          <w:tcPr>
            <w:tcW w:w="949" w:type="dxa"/>
            <w:tcBorders>
              <w:left w:val="dotted" w:sz="4" w:space="0" w:color="auto"/>
              <w:right w:val="dotted" w:sz="4" w:space="0" w:color="auto"/>
            </w:tcBorders>
          </w:tcPr>
          <w:p w:rsidR="00122F6B" w:rsidRDefault="00FD624F" w:rsidP="00400DD4">
            <w:r w:rsidRPr="00FD624F">
              <w:t>8.7695</w:t>
            </w:r>
          </w:p>
        </w:tc>
        <w:tc>
          <w:tcPr>
            <w:tcW w:w="851" w:type="dxa"/>
            <w:tcBorders>
              <w:left w:val="dotted" w:sz="4" w:space="0" w:color="auto"/>
              <w:right w:val="dotted" w:sz="4" w:space="0" w:color="auto"/>
            </w:tcBorders>
          </w:tcPr>
          <w:p w:rsidR="00122F6B" w:rsidRDefault="00FD624F" w:rsidP="00400DD4">
            <w:r w:rsidRPr="00FD624F">
              <w:t>0.3237</w:t>
            </w:r>
          </w:p>
        </w:tc>
        <w:tc>
          <w:tcPr>
            <w:tcW w:w="992" w:type="dxa"/>
            <w:tcBorders>
              <w:left w:val="dotted" w:sz="4" w:space="0" w:color="auto"/>
            </w:tcBorders>
          </w:tcPr>
          <w:p w:rsidR="00122F6B" w:rsidRDefault="00FD624F" w:rsidP="00400DD4">
            <w:r w:rsidRPr="00FD624F">
              <w:t>34528</w:t>
            </w:r>
          </w:p>
        </w:tc>
        <w:tc>
          <w:tcPr>
            <w:tcW w:w="1044" w:type="dxa"/>
            <w:tcBorders>
              <w:right w:val="dotted" w:sz="4" w:space="0" w:color="auto"/>
            </w:tcBorders>
            <w:shd w:val="clear" w:color="auto" w:fill="F2F2F2" w:themeFill="background1" w:themeFillShade="F2"/>
          </w:tcPr>
          <w:p w:rsidR="00122F6B" w:rsidRDefault="00F868D3" w:rsidP="00400DD4">
            <w:r w:rsidRPr="00F868D3">
              <w:t>0.2175</w:t>
            </w:r>
          </w:p>
        </w:tc>
        <w:tc>
          <w:tcPr>
            <w:tcW w:w="905" w:type="dxa"/>
            <w:tcBorders>
              <w:left w:val="dotted" w:sz="4" w:space="0" w:color="auto"/>
            </w:tcBorders>
            <w:shd w:val="clear" w:color="auto" w:fill="F2F2F2" w:themeFill="background1" w:themeFillShade="F2"/>
          </w:tcPr>
          <w:p w:rsidR="00122F6B" w:rsidRDefault="000807F7" w:rsidP="00400DD4">
            <w:r w:rsidRPr="000807F7">
              <w:t>439</w:t>
            </w:r>
          </w:p>
        </w:tc>
      </w:tr>
      <w:tr w:rsidR="00122F6B" w:rsidTr="004D72B3">
        <w:tc>
          <w:tcPr>
            <w:tcW w:w="1526" w:type="dxa"/>
          </w:tcPr>
          <w:p w:rsidR="00122F6B" w:rsidRPr="006F5A2D" w:rsidRDefault="00122F6B" w:rsidP="00400DD4">
            <w:pPr>
              <w:jc w:val="left"/>
              <w:rPr>
                <w:b/>
              </w:rPr>
            </w:pPr>
            <w:r w:rsidRPr="006F5A2D">
              <w:rPr>
                <w:b/>
              </w:rPr>
              <w:t>Gabor runder Patch</w:t>
            </w:r>
          </w:p>
        </w:tc>
        <w:tc>
          <w:tcPr>
            <w:tcW w:w="1166" w:type="dxa"/>
            <w:tcBorders>
              <w:right w:val="dotted" w:sz="4" w:space="0" w:color="auto"/>
            </w:tcBorders>
          </w:tcPr>
          <w:p w:rsidR="00122F6B" w:rsidRDefault="00832815" w:rsidP="00400DD4">
            <w:r w:rsidRPr="00832815">
              <w:t>0.1356</w:t>
            </w:r>
          </w:p>
        </w:tc>
        <w:tc>
          <w:tcPr>
            <w:tcW w:w="1003" w:type="dxa"/>
            <w:tcBorders>
              <w:left w:val="dotted" w:sz="4" w:space="0" w:color="auto"/>
              <w:right w:val="dotted" w:sz="4" w:space="0" w:color="auto"/>
            </w:tcBorders>
          </w:tcPr>
          <w:p w:rsidR="00122F6B" w:rsidRDefault="00832815" w:rsidP="00400DD4">
            <w:r w:rsidRPr="00832815">
              <w:t>0.1432</w:t>
            </w:r>
          </w:p>
        </w:tc>
        <w:tc>
          <w:tcPr>
            <w:tcW w:w="949" w:type="dxa"/>
            <w:tcBorders>
              <w:left w:val="dotted" w:sz="4" w:space="0" w:color="auto"/>
              <w:right w:val="dotted" w:sz="4" w:space="0" w:color="auto"/>
            </w:tcBorders>
          </w:tcPr>
          <w:p w:rsidR="00122F6B" w:rsidRDefault="00832815" w:rsidP="00400DD4">
            <w:r w:rsidRPr="00832815">
              <w:t>7.6035</w:t>
            </w:r>
          </w:p>
        </w:tc>
        <w:tc>
          <w:tcPr>
            <w:tcW w:w="851" w:type="dxa"/>
            <w:tcBorders>
              <w:left w:val="dotted" w:sz="4" w:space="0" w:color="auto"/>
              <w:right w:val="dotted" w:sz="4" w:space="0" w:color="auto"/>
            </w:tcBorders>
          </w:tcPr>
          <w:p w:rsidR="00122F6B" w:rsidRDefault="00832815" w:rsidP="00400DD4">
            <w:r w:rsidRPr="00832815">
              <w:t>0.2751</w:t>
            </w:r>
          </w:p>
        </w:tc>
        <w:tc>
          <w:tcPr>
            <w:tcW w:w="992" w:type="dxa"/>
            <w:tcBorders>
              <w:left w:val="dotted" w:sz="4" w:space="0" w:color="auto"/>
            </w:tcBorders>
          </w:tcPr>
          <w:p w:rsidR="00122F6B" w:rsidRDefault="00FD624F" w:rsidP="00400DD4">
            <w:r w:rsidRPr="00FD624F">
              <w:t>35326</w:t>
            </w:r>
          </w:p>
        </w:tc>
        <w:tc>
          <w:tcPr>
            <w:tcW w:w="1044" w:type="dxa"/>
            <w:tcBorders>
              <w:right w:val="dotted" w:sz="4" w:space="0" w:color="auto"/>
            </w:tcBorders>
            <w:shd w:val="clear" w:color="auto" w:fill="F2F2F2" w:themeFill="background1" w:themeFillShade="F2"/>
          </w:tcPr>
          <w:p w:rsidR="00122F6B" w:rsidRDefault="00301249" w:rsidP="00400DD4">
            <w:r w:rsidRPr="00301249">
              <w:t>0.2421</w:t>
            </w:r>
          </w:p>
        </w:tc>
        <w:tc>
          <w:tcPr>
            <w:tcW w:w="905" w:type="dxa"/>
            <w:tcBorders>
              <w:left w:val="dotted" w:sz="4" w:space="0" w:color="auto"/>
            </w:tcBorders>
            <w:shd w:val="clear" w:color="auto" w:fill="F2F2F2" w:themeFill="background1" w:themeFillShade="F2"/>
          </w:tcPr>
          <w:p w:rsidR="00122F6B" w:rsidRDefault="00301249" w:rsidP="00400DD4">
            <w:r w:rsidRPr="00301249">
              <w:t>425</w:t>
            </w:r>
          </w:p>
        </w:tc>
      </w:tr>
      <w:tr w:rsidR="00122F6B" w:rsidTr="004D72B3">
        <w:tc>
          <w:tcPr>
            <w:tcW w:w="1526" w:type="dxa"/>
          </w:tcPr>
          <w:p w:rsidR="00122F6B" w:rsidRPr="006F5A2D" w:rsidRDefault="00122F6B" w:rsidP="00400DD4">
            <w:pPr>
              <w:jc w:val="left"/>
              <w:rPr>
                <w:b/>
              </w:rPr>
            </w:pPr>
            <w:r w:rsidRPr="006F5A2D">
              <w:rPr>
                <w:b/>
              </w:rPr>
              <w:t>Gabor Matrix-Patches</w:t>
            </w:r>
          </w:p>
        </w:tc>
        <w:tc>
          <w:tcPr>
            <w:tcW w:w="1166" w:type="dxa"/>
            <w:tcBorders>
              <w:right w:val="dotted" w:sz="4" w:space="0" w:color="auto"/>
            </w:tcBorders>
          </w:tcPr>
          <w:p w:rsidR="00122F6B" w:rsidRPr="00780442" w:rsidRDefault="00FD624F" w:rsidP="00400DD4">
            <w:pPr>
              <w:rPr>
                <w:b/>
              </w:rPr>
            </w:pPr>
            <w:r w:rsidRPr="00FD624F">
              <w:rPr>
                <w:b/>
              </w:rPr>
              <w:t>0.3637</w:t>
            </w:r>
          </w:p>
        </w:tc>
        <w:tc>
          <w:tcPr>
            <w:tcW w:w="1003" w:type="dxa"/>
            <w:tcBorders>
              <w:left w:val="dotted" w:sz="4" w:space="0" w:color="auto"/>
              <w:right w:val="dotted" w:sz="4" w:space="0" w:color="auto"/>
            </w:tcBorders>
          </w:tcPr>
          <w:p w:rsidR="00122F6B" w:rsidRPr="00780442" w:rsidRDefault="00FD624F" w:rsidP="00400DD4">
            <w:pPr>
              <w:rPr>
                <w:b/>
              </w:rPr>
            </w:pPr>
            <w:r w:rsidRPr="00FD624F">
              <w:rPr>
                <w:b/>
              </w:rPr>
              <w:t>0.2007</w:t>
            </w:r>
          </w:p>
        </w:tc>
        <w:tc>
          <w:tcPr>
            <w:tcW w:w="949" w:type="dxa"/>
            <w:tcBorders>
              <w:left w:val="dotted" w:sz="4" w:space="0" w:color="auto"/>
              <w:right w:val="dotted" w:sz="4" w:space="0" w:color="auto"/>
            </w:tcBorders>
          </w:tcPr>
          <w:p w:rsidR="00122F6B" w:rsidRPr="00780442" w:rsidRDefault="00FD624F" w:rsidP="00400DD4">
            <w:pPr>
              <w:rPr>
                <w:b/>
              </w:rPr>
            </w:pPr>
            <w:r w:rsidRPr="00FD624F">
              <w:rPr>
                <w:b/>
              </w:rPr>
              <w:t>4.1438</w:t>
            </w:r>
          </w:p>
        </w:tc>
        <w:tc>
          <w:tcPr>
            <w:tcW w:w="851" w:type="dxa"/>
            <w:tcBorders>
              <w:left w:val="dotted" w:sz="4" w:space="0" w:color="auto"/>
              <w:right w:val="dotted" w:sz="4" w:space="0" w:color="auto"/>
            </w:tcBorders>
          </w:tcPr>
          <w:p w:rsidR="00122F6B" w:rsidRPr="00780442" w:rsidRDefault="00FD624F" w:rsidP="00400DD4">
            <w:pPr>
              <w:rPr>
                <w:b/>
              </w:rPr>
            </w:pPr>
            <w:r w:rsidRPr="00FD624F">
              <w:rPr>
                <w:b/>
              </w:rPr>
              <w:t>0.1309</w:t>
            </w:r>
          </w:p>
        </w:tc>
        <w:tc>
          <w:tcPr>
            <w:tcW w:w="992" w:type="dxa"/>
            <w:tcBorders>
              <w:left w:val="dotted" w:sz="4" w:space="0" w:color="auto"/>
            </w:tcBorders>
          </w:tcPr>
          <w:p w:rsidR="00122F6B" w:rsidRDefault="00FD624F" w:rsidP="00400DD4">
            <w:r w:rsidRPr="00FD624F">
              <w:t>35326</w:t>
            </w:r>
          </w:p>
        </w:tc>
        <w:tc>
          <w:tcPr>
            <w:tcW w:w="1044" w:type="dxa"/>
            <w:tcBorders>
              <w:right w:val="dotted" w:sz="4" w:space="0" w:color="auto"/>
            </w:tcBorders>
            <w:shd w:val="clear" w:color="auto" w:fill="F2F2F2" w:themeFill="background1" w:themeFillShade="F2"/>
          </w:tcPr>
          <w:p w:rsidR="00122F6B" w:rsidRPr="00780442" w:rsidRDefault="00EB49C0" w:rsidP="00400DD4">
            <w:pPr>
              <w:rPr>
                <w:b/>
              </w:rPr>
            </w:pPr>
            <w:r w:rsidRPr="00EB49C0">
              <w:rPr>
                <w:b/>
              </w:rPr>
              <w:t>0.50175</w:t>
            </w:r>
          </w:p>
        </w:tc>
        <w:tc>
          <w:tcPr>
            <w:tcW w:w="905" w:type="dxa"/>
            <w:tcBorders>
              <w:left w:val="dotted" w:sz="4" w:space="0" w:color="auto"/>
            </w:tcBorders>
            <w:shd w:val="clear" w:color="auto" w:fill="F2F2F2" w:themeFill="background1" w:themeFillShade="F2"/>
          </w:tcPr>
          <w:p w:rsidR="00122F6B" w:rsidRDefault="00EB49C0" w:rsidP="00400DD4">
            <w:r w:rsidRPr="00EB49C0">
              <w:t>389</w:t>
            </w:r>
          </w:p>
        </w:tc>
      </w:tr>
    </w:tbl>
    <w:p w:rsidR="00B5249C" w:rsidRDefault="00B5249C" w:rsidP="00347F77">
      <w:pPr>
        <w:pStyle w:val="Beschriftung"/>
      </w:pPr>
      <w:bookmarkStart w:id="209" w:name="_Ref476717342"/>
      <w:bookmarkStart w:id="210" w:name="_Toc476722542"/>
      <w:r>
        <w:t xml:space="preserve">Tabelle </w:t>
      </w:r>
      <w:r>
        <w:fldChar w:fldCharType="begin"/>
      </w:r>
      <w:r>
        <w:instrText xml:space="preserve"> SEQ Tabelle \* ARABIC </w:instrText>
      </w:r>
      <w:r>
        <w:fldChar w:fldCharType="separate"/>
      </w:r>
      <w:r w:rsidR="004271A8">
        <w:rPr>
          <w:noProof/>
        </w:rPr>
        <w:t>9</w:t>
      </w:r>
      <w:r>
        <w:fldChar w:fldCharType="end"/>
      </w:r>
      <w:bookmarkEnd w:id="209"/>
      <w:r w:rsidR="00347F77">
        <w:t>- Validierung der texturbeschreibenden Features auf dem Datensatz mit den Blattoberseiten, die besten Werte der  ermittelten  Metriken sind hervorg</w:t>
      </w:r>
      <w:r w:rsidR="00347F77">
        <w:t>e</w:t>
      </w:r>
      <w:r w:rsidR="00347F77">
        <w:t>hoben</w:t>
      </w:r>
      <w:bookmarkEnd w:id="210"/>
    </w:p>
    <w:p w:rsidR="004D12A1" w:rsidRDefault="004D12A1" w:rsidP="004D12A1">
      <w:r>
        <w:t xml:space="preserve">Die durchweg besten Ergebnisse erzielen die auf viele </w:t>
      </w:r>
      <w:r w:rsidR="00BF30F7">
        <w:t xml:space="preserve">kleine Patches </w:t>
      </w:r>
      <w:r>
        <w:t>verteilte</w:t>
      </w:r>
      <w:r w:rsidR="00BF30F7">
        <w:t>n Gabor-Features. Generell ist eine geringfügige Steigerung der Genauigkeiten der Beschre</w:t>
      </w:r>
      <w:r w:rsidR="00BF30F7">
        <w:t>i</w:t>
      </w:r>
      <w:r w:rsidR="00BF30F7">
        <w:t xml:space="preserve">bung der Blattunterseiten gegenüber </w:t>
      </w:r>
      <w:r w:rsidR="00D76B37">
        <w:t>denen der</w:t>
      </w:r>
      <w:r w:rsidR="00921762">
        <w:t xml:space="preserve"> Beschreibung der Blattob</w:t>
      </w:r>
      <w:r w:rsidR="00BF30F7">
        <w:t>erseiten erkennbar.</w:t>
      </w:r>
    </w:p>
    <w:p w:rsidR="004D12A1" w:rsidRDefault="004D12A1" w:rsidP="00E62995"/>
    <w:p w:rsidR="00037CEB" w:rsidRDefault="00037CEB" w:rsidP="00E62995"/>
    <w:p w:rsidR="00037CEB" w:rsidRDefault="00037CEB" w:rsidP="00E62995">
      <w:r>
        <w:lastRenderedPageBreak/>
        <w:fldChar w:fldCharType="begin"/>
      </w:r>
      <w:r>
        <w:instrText xml:space="preserve"> REF _Ref476717772 \h </w:instrText>
      </w:r>
      <w:r>
        <w:fldChar w:fldCharType="separate"/>
      </w:r>
      <w:r w:rsidR="007533F1">
        <w:t xml:space="preserve">Abbildung </w:t>
      </w:r>
      <w:r w:rsidR="007533F1">
        <w:rPr>
          <w:noProof/>
        </w:rPr>
        <w:t>53</w:t>
      </w:r>
      <w:r>
        <w:fldChar w:fldCharType="end"/>
      </w:r>
      <w:r>
        <w:t xml:space="preserve"> zeigt </w:t>
      </w:r>
      <w:r w:rsidR="00F07EA0">
        <w:t>Scatterplots</w:t>
      </w:r>
      <w:r>
        <w:t xml:space="preserve"> der Werte</w:t>
      </w:r>
      <w:r w:rsidR="00B5067E">
        <w:t xml:space="preserve">  der Blattnervatur-Features </w:t>
      </w:r>
      <w:r w:rsidR="00D4391E">
        <w:t xml:space="preserve">der Blattoberseiten </w:t>
      </w:r>
      <w:r w:rsidR="00B5067E">
        <w:t>von fünf ausgewählten Arten</w:t>
      </w:r>
      <w:r w:rsidR="00F07EA0">
        <w:t xml:space="preserve">. Die Plots sind paarweise </w:t>
      </w:r>
      <w:r w:rsidR="00CA3AA6">
        <w:t>entsprechend der</w:t>
      </w:r>
      <w:r w:rsidR="00F07EA0">
        <w:t xml:space="preserve"> drei aus verschi</w:t>
      </w:r>
      <w:r w:rsidR="00F07EA0">
        <w:t>e</w:t>
      </w:r>
      <w:r w:rsidR="00F07EA0">
        <w:t>denen Filterstufen entno</w:t>
      </w:r>
      <w:r w:rsidR="00F07EA0">
        <w:t>m</w:t>
      </w:r>
      <w:r w:rsidR="00F07EA0">
        <w:t>menen Blattnervendichten angeordnet</w:t>
      </w:r>
      <w:r w:rsidR="00B5067E">
        <w:t>.</w:t>
      </w:r>
    </w:p>
    <w:p w:rsidR="00BB0AA2" w:rsidRDefault="00BB0AA2" w:rsidP="00AF2CF1">
      <w:pPr>
        <w:spacing w:after="0" w:line="240" w:lineRule="auto"/>
        <w:ind w:left="-426"/>
      </w:pPr>
      <w:r w:rsidRPr="00BB0AA2">
        <w:drawing>
          <wp:inline distT="0" distB="0" distL="0" distR="0" wp14:anchorId="1F32C9BC" wp14:editId="7A71F541">
            <wp:extent cx="6039293" cy="4051005"/>
            <wp:effectExtent l="0" t="0" r="0" b="6985"/>
            <wp:docPr id="466" name="Grafik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6"/>
                    <a:srcRect l="7605" b="5411"/>
                    <a:stretch/>
                  </pic:blipFill>
                  <pic:spPr bwMode="auto">
                    <a:xfrm>
                      <a:off x="0" y="0"/>
                      <a:ext cx="6050678" cy="4058642"/>
                    </a:xfrm>
                    <a:prstGeom prst="rect">
                      <a:avLst/>
                    </a:prstGeom>
                    <a:ln>
                      <a:noFill/>
                    </a:ln>
                    <a:extLst>
                      <a:ext uri="{53640926-AAD7-44D8-BBD7-CCE9431645EC}">
                        <a14:shadowObscured xmlns:a14="http://schemas.microsoft.com/office/drawing/2010/main"/>
                      </a:ext>
                    </a:extLst>
                  </pic:spPr>
                </pic:pic>
              </a:graphicData>
            </a:graphic>
          </wp:inline>
        </w:drawing>
      </w:r>
    </w:p>
    <w:p w:rsidR="00AF2CF1" w:rsidRDefault="00AF2CF1" w:rsidP="00BD72EB">
      <w:pPr>
        <w:pStyle w:val="Beschriftung"/>
        <w:ind w:right="990"/>
      </w:pPr>
      <w:bookmarkStart w:id="211" w:name="_Ref476717772"/>
      <w:bookmarkStart w:id="212" w:name="_Toc476722531"/>
      <w:bookmarkStart w:id="213" w:name="_Ref476739211"/>
      <w:r>
        <w:t xml:space="preserve">Abbildung </w:t>
      </w:r>
      <w:r>
        <w:fldChar w:fldCharType="begin"/>
      </w:r>
      <w:r>
        <w:instrText xml:space="preserve"> SEQ Abbildung \* ARABIC </w:instrText>
      </w:r>
      <w:r>
        <w:fldChar w:fldCharType="separate"/>
      </w:r>
      <w:r w:rsidR="007533F1">
        <w:rPr>
          <w:noProof/>
        </w:rPr>
        <w:t>53</w:t>
      </w:r>
      <w:r>
        <w:fldChar w:fldCharType="end"/>
      </w:r>
      <w:bookmarkEnd w:id="211"/>
      <w:r>
        <w:t xml:space="preserve"> - </w:t>
      </w:r>
      <w:proofErr w:type="spellStart"/>
      <w:r>
        <w:t>Pairplot</w:t>
      </w:r>
      <w:proofErr w:type="spellEnd"/>
      <w:r>
        <w:t xml:space="preserve"> </w:t>
      </w:r>
      <w:r w:rsidR="00836EED">
        <w:t xml:space="preserve">der Blattnervatur-Features </w:t>
      </w:r>
      <w:r>
        <w:t xml:space="preserve">anhand </w:t>
      </w:r>
      <w:r w:rsidR="00E72259">
        <w:t>fünf</w:t>
      </w:r>
      <w:r>
        <w:t xml:space="preserve"> ausgewählter Spezies</w:t>
      </w:r>
      <w:r w:rsidR="00230141">
        <w:t xml:space="preserve"> beziehungswe</w:t>
      </w:r>
      <w:r w:rsidR="00230141">
        <w:t>i</w:t>
      </w:r>
      <w:r w:rsidR="00230141">
        <w:t xml:space="preserve">se Sorten </w:t>
      </w:r>
      <w:r w:rsidR="00CA373D">
        <w:t xml:space="preserve">(Plot mit </w:t>
      </w:r>
      <w:proofErr w:type="spellStart"/>
      <w:r w:rsidR="00CA373D">
        <w:t>Seaborn</w:t>
      </w:r>
      <w:proofErr w:type="spellEnd"/>
      <w:r w:rsidR="00CA373D">
        <w:t>)</w:t>
      </w:r>
      <w:bookmarkEnd w:id="212"/>
      <w:bookmarkEnd w:id="213"/>
    </w:p>
    <w:p w:rsidR="00EF3314" w:rsidRDefault="00EF3314" w:rsidP="00EF3314">
      <w:pPr>
        <w:pStyle w:val="berschrift3"/>
        <w:numPr>
          <w:ilvl w:val="2"/>
          <w:numId w:val="1"/>
        </w:numPr>
        <w:jc w:val="left"/>
      </w:pPr>
      <w:bookmarkStart w:id="214" w:name="_Toc476722463"/>
      <w:proofErr w:type="spellStart"/>
      <w:r>
        <w:t>Keypoint</w:t>
      </w:r>
      <w:proofErr w:type="spellEnd"/>
      <w:r>
        <w:t>-Features</w:t>
      </w:r>
      <w:bookmarkEnd w:id="214"/>
    </w:p>
    <w:p w:rsidR="00772A33" w:rsidRPr="00F6297C" w:rsidRDefault="008F154D" w:rsidP="00F6297C">
      <w:r>
        <w:t xml:space="preserve">Wie in </w:t>
      </w:r>
      <w:r w:rsidR="00B17F81">
        <w:fldChar w:fldCharType="begin"/>
      </w:r>
      <w:r w:rsidR="00B17F81">
        <w:instrText xml:space="preserve"> REF _Ref476718534 \h </w:instrText>
      </w:r>
      <w:r w:rsidR="00B17F81">
        <w:fldChar w:fldCharType="separate"/>
      </w:r>
      <w:r w:rsidR="007533F1" w:rsidRPr="008F154D">
        <w:rPr>
          <w:szCs w:val="20"/>
        </w:rPr>
        <w:t xml:space="preserve">Tabelle </w:t>
      </w:r>
      <w:r w:rsidR="007533F1">
        <w:rPr>
          <w:noProof/>
          <w:szCs w:val="20"/>
        </w:rPr>
        <w:t>10</w:t>
      </w:r>
      <w:r w:rsidR="00B17F81">
        <w:fldChar w:fldCharType="end"/>
      </w:r>
      <w:r w:rsidR="00B17F81">
        <w:t xml:space="preserve"> </w:t>
      </w:r>
      <w:r>
        <w:t>ersichtlich</w:t>
      </w:r>
      <w:r w:rsidR="001B7787">
        <w:t xml:space="preserve"> ist</w:t>
      </w:r>
      <w:r>
        <w:t xml:space="preserve">, liefern </w:t>
      </w:r>
      <w:r w:rsidR="00811454">
        <w:t>SIFT</w:t>
      </w:r>
      <w:r w:rsidR="00F6297C">
        <w:t xml:space="preserve"> und </w:t>
      </w:r>
      <w:r w:rsidR="00811454">
        <w:t>SURF</w:t>
      </w:r>
      <w:r w:rsidR="00F6297C">
        <w:t xml:space="preserve"> </w:t>
      </w:r>
      <w:r>
        <w:t xml:space="preserve"> gute Ergebnisse bei der Validierung. </w:t>
      </w:r>
      <w:r w:rsidR="00F6297C">
        <w:t xml:space="preserve">Besonders mit dem </w:t>
      </w:r>
      <w:proofErr w:type="spellStart"/>
      <w:r w:rsidR="004D7177">
        <w:t>Multilayer</w:t>
      </w:r>
      <w:proofErr w:type="spellEnd"/>
      <w:r w:rsidR="004D7177">
        <w:t xml:space="preserve"> </w:t>
      </w:r>
      <w:proofErr w:type="spellStart"/>
      <w:r w:rsidR="004D7177">
        <w:t>Perceptron</w:t>
      </w:r>
      <w:proofErr w:type="spellEnd"/>
      <w:r w:rsidR="00F6297C">
        <w:t xml:space="preserve"> erzielt </w:t>
      </w:r>
      <w:r w:rsidR="00811454">
        <w:t>SURF</w:t>
      </w:r>
      <w:r w:rsidR="00F6297C">
        <w:t xml:space="preserve"> eine sehr hohe Genauigkeit. Während M-IDSC mit </w:t>
      </w:r>
      <w:r w:rsidR="004D7177">
        <w:t>einer Support-Vektor-Maschine</w:t>
      </w:r>
      <w:r w:rsidR="00F6297C">
        <w:t xml:space="preserve"> noch besser abschneidet, </w:t>
      </w:r>
      <w:r w:rsidR="005C7620">
        <w:t xml:space="preserve">erzielt </w:t>
      </w:r>
      <w:r w:rsidR="00811454">
        <w:t>SURF</w:t>
      </w:r>
      <w:r w:rsidR="00F6297C">
        <w:t xml:space="preserve"> </w:t>
      </w:r>
      <w:r w:rsidR="005C7620">
        <w:t xml:space="preserve">im </w:t>
      </w:r>
      <w:r w:rsidR="00F6297C">
        <w:t xml:space="preserve">Vergleich sogar die höchste aller implementierten </w:t>
      </w:r>
      <w:r w:rsidR="00B17F81">
        <w:t xml:space="preserve">alleinstehenden </w:t>
      </w:r>
      <w:r w:rsidR="00F6297C">
        <w:t>Features.</w:t>
      </w:r>
    </w:p>
    <w:tbl>
      <w:tblPr>
        <w:tblStyle w:val="Tabellenraster"/>
        <w:tblpPr w:leftFromText="141" w:rightFromText="141" w:vertAnchor="text" w:horzAnchor="margin" w:tblpY="216"/>
        <w:tblW w:w="0" w:type="auto"/>
        <w:tblLook w:val="04A0" w:firstRow="1" w:lastRow="0" w:firstColumn="1" w:lastColumn="0" w:noHBand="0" w:noVBand="1"/>
      </w:tblPr>
      <w:tblGrid>
        <w:gridCol w:w="1105"/>
        <w:gridCol w:w="1289"/>
        <w:gridCol w:w="1030"/>
        <w:gridCol w:w="941"/>
        <w:gridCol w:w="941"/>
        <w:gridCol w:w="918"/>
        <w:gridCol w:w="1289"/>
        <w:gridCol w:w="918"/>
      </w:tblGrid>
      <w:tr w:rsidR="00F6297C" w:rsidTr="00F6297C">
        <w:tc>
          <w:tcPr>
            <w:tcW w:w="1105" w:type="dxa"/>
            <w:tcBorders>
              <w:top w:val="nil"/>
              <w:left w:val="nil"/>
              <w:bottom w:val="nil"/>
            </w:tcBorders>
          </w:tcPr>
          <w:p w:rsidR="00F6297C" w:rsidRDefault="00F6297C" w:rsidP="00F6297C"/>
        </w:tc>
        <w:tc>
          <w:tcPr>
            <w:tcW w:w="5119" w:type="dxa"/>
            <w:gridSpan w:val="5"/>
            <w:tcBorders>
              <w:bottom w:val="single" w:sz="4" w:space="0" w:color="auto"/>
            </w:tcBorders>
            <w:shd w:val="clear" w:color="auto" w:fill="404040" w:themeFill="text1" w:themeFillTint="BF"/>
          </w:tcPr>
          <w:p w:rsidR="00F6297C" w:rsidRPr="00222622" w:rsidRDefault="00F6297C" w:rsidP="00F6297C">
            <w:pPr>
              <w:jc w:val="center"/>
              <w:rPr>
                <w:color w:val="FFFFFF" w:themeColor="background1"/>
              </w:rPr>
            </w:pPr>
            <w:r w:rsidRPr="00222622">
              <w:rPr>
                <w:color w:val="FFFFFF" w:themeColor="background1"/>
              </w:rPr>
              <w:t>MLP</w:t>
            </w:r>
          </w:p>
        </w:tc>
        <w:tc>
          <w:tcPr>
            <w:tcW w:w="1916" w:type="dxa"/>
            <w:gridSpan w:val="2"/>
            <w:tcBorders>
              <w:bottom w:val="single" w:sz="4" w:space="0" w:color="auto"/>
            </w:tcBorders>
            <w:shd w:val="clear" w:color="auto" w:fill="595959" w:themeFill="text1" w:themeFillTint="A6"/>
          </w:tcPr>
          <w:p w:rsidR="00F6297C" w:rsidRPr="00222622" w:rsidRDefault="00F6297C" w:rsidP="00F6297C">
            <w:pPr>
              <w:jc w:val="center"/>
              <w:rPr>
                <w:color w:val="FFFFFF" w:themeColor="background1"/>
              </w:rPr>
            </w:pPr>
            <w:r w:rsidRPr="00222622">
              <w:rPr>
                <w:color w:val="FFFFFF" w:themeColor="background1"/>
              </w:rPr>
              <w:t>SVM</w:t>
            </w:r>
          </w:p>
        </w:tc>
      </w:tr>
      <w:tr w:rsidR="00F6297C" w:rsidTr="00F6297C">
        <w:tc>
          <w:tcPr>
            <w:tcW w:w="1105" w:type="dxa"/>
            <w:tcBorders>
              <w:top w:val="nil"/>
              <w:left w:val="nil"/>
            </w:tcBorders>
          </w:tcPr>
          <w:p w:rsidR="00F6297C" w:rsidRDefault="00F6297C" w:rsidP="00F6297C"/>
        </w:tc>
        <w:tc>
          <w:tcPr>
            <w:tcW w:w="1289" w:type="dxa"/>
            <w:tcBorders>
              <w:right w:val="dotted" w:sz="4" w:space="0" w:color="auto"/>
            </w:tcBorders>
          </w:tcPr>
          <w:p w:rsidR="00F6297C" w:rsidRPr="008D67EE" w:rsidRDefault="00F6297C" w:rsidP="00F6297C">
            <w:r>
              <w:t>Genauigkeit</w:t>
            </w:r>
          </w:p>
        </w:tc>
        <w:tc>
          <w:tcPr>
            <w:tcW w:w="1030" w:type="dxa"/>
            <w:tcBorders>
              <w:left w:val="dotted" w:sz="4" w:space="0" w:color="auto"/>
              <w:right w:val="dotted" w:sz="4" w:space="0" w:color="auto"/>
            </w:tcBorders>
          </w:tcPr>
          <w:p w:rsidR="00F6297C" w:rsidRPr="008D67EE" w:rsidRDefault="00F6297C" w:rsidP="00F6297C">
            <w:r>
              <w:t>Präzision</w:t>
            </w:r>
          </w:p>
        </w:tc>
        <w:tc>
          <w:tcPr>
            <w:tcW w:w="941" w:type="dxa"/>
            <w:tcBorders>
              <w:left w:val="dotted" w:sz="4" w:space="0" w:color="auto"/>
              <w:right w:val="dotted" w:sz="4" w:space="0" w:color="auto"/>
            </w:tcBorders>
          </w:tcPr>
          <w:p w:rsidR="00F6297C" w:rsidRPr="008D67EE" w:rsidRDefault="00F6297C" w:rsidP="00F6297C">
            <w:r>
              <w:t>Fehler</w:t>
            </w:r>
          </w:p>
        </w:tc>
        <w:tc>
          <w:tcPr>
            <w:tcW w:w="941" w:type="dxa"/>
            <w:tcBorders>
              <w:left w:val="dotted" w:sz="4" w:space="0" w:color="auto"/>
              <w:right w:val="dotted" w:sz="4" w:space="0" w:color="auto"/>
            </w:tcBorders>
          </w:tcPr>
          <w:p w:rsidR="00F6297C" w:rsidRPr="008D67EE" w:rsidRDefault="00F6297C" w:rsidP="00F6297C">
            <w:r>
              <w:t>Verlust</w:t>
            </w:r>
          </w:p>
        </w:tc>
        <w:tc>
          <w:tcPr>
            <w:tcW w:w="918" w:type="dxa"/>
            <w:tcBorders>
              <w:left w:val="dotted" w:sz="4" w:space="0" w:color="auto"/>
              <w:right w:val="single" w:sz="4" w:space="0" w:color="auto"/>
            </w:tcBorders>
          </w:tcPr>
          <w:p w:rsidR="00F6297C" w:rsidRPr="008D67EE" w:rsidRDefault="00F6297C" w:rsidP="00F6297C">
            <w:r>
              <w:t>Laufzeit</w:t>
            </w:r>
            <w:r w:rsidR="00EC507A">
              <w:t xml:space="preserve"> (</w:t>
            </w:r>
            <w:proofErr w:type="spellStart"/>
            <w:r w:rsidR="00EC507A">
              <w:t>ms</w:t>
            </w:r>
            <w:proofErr w:type="spellEnd"/>
            <w:r w:rsidR="00EC507A">
              <w:t>)</w:t>
            </w:r>
            <w:r>
              <w:t xml:space="preserve"> </w:t>
            </w:r>
          </w:p>
        </w:tc>
        <w:tc>
          <w:tcPr>
            <w:tcW w:w="998" w:type="dxa"/>
            <w:tcBorders>
              <w:left w:val="single" w:sz="4" w:space="0" w:color="auto"/>
              <w:right w:val="dotted" w:sz="4" w:space="0" w:color="auto"/>
            </w:tcBorders>
            <w:shd w:val="clear" w:color="auto" w:fill="F2F2F2" w:themeFill="background1" w:themeFillShade="F2"/>
          </w:tcPr>
          <w:p w:rsidR="00F6297C" w:rsidRPr="00AB6186" w:rsidRDefault="00961EFE" w:rsidP="00F6297C">
            <w:r>
              <w:t>Genauigkeit</w:t>
            </w:r>
          </w:p>
        </w:tc>
        <w:tc>
          <w:tcPr>
            <w:tcW w:w="918" w:type="dxa"/>
            <w:tcBorders>
              <w:left w:val="dotted" w:sz="4" w:space="0" w:color="auto"/>
            </w:tcBorders>
            <w:shd w:val="clear" w:color="auto" w:fill="F2F2F2" w:themeFill="background1" w:themeFillShade="F2"/>
          </w:tcPr>
          <w:p w:rsidR="00F6297C" w:rsidRPr="00083EF3" w:rsidRDefault="00F6297C" w:rsidP="00F6297C">
            <w:r>
              <w:t>Laufzeit</w:t>
            </w:r>
            <w:r w:rsidR="00EC507A">
              <w:t xml:space="preserve"> (</w:t>
            </w:r>
            <w:proofErr w:type="spellStart"/>
            <w:r w:rsidR="00EC507A">
              <w:t>ms</w:t>
            </w:r>
            <w:proofErr w:type="spellEnd"/>
            <w:r w:rsidR="00EC507A">
              <w:t>)</w:t>
            </w:r>
          </w:p>
        </w:tc>
      </w:tr>
      <w:tr w:rsidR="00F6297C" w:rsidTr="00F6297C">
        <w:tc>
          <w:tcPr>
            <w:tcW w:w="1105" w:type="dxa"/>
          </w:tcPr>
          <w:p w:rsidR="00F6297C" w:rsidRPr="006F5A2D" w:rsidRDefault="00811454" w:rsidP="00F6297C">
            <w:pPr>
              <w:rPr>
                <w:b/>
              </w:rPr>
            </w:pPr>
            <w:r>
              <w:rPr>
                <w:b/>
              </w:rPr>
              <w:t>SIFT</w:t>
            </w:r>
          </w:p>
        </w:tc>
        <w:tc>
          <w:tcPr>
            <w:tcW w:w="1289" w:type="dxa"/>
            <w:tcBorders>
              <w:right w:val="dotted" w:sz="4" w:space="0" w:color="auto"/>
            </w:tcBorders>
          </w:tcPr>
          <w:p w:rsidR="00F6297C" w:rsidRDefault="00F6297C" w:rsidP="00F6297C">
            <w:r w:rsidRPr="006222B9">
              <w:t>0</w:t>
            </w:r>
            <w:r>
              <w:t>,</w:t>
            </w:r>
            <w:r w:rsidRPr="006222B9">
              <w:t>8070</w:t>
            </w:r>
          </w:p>
        </w:tc>
        <w:tc>
          <w:tcPr>
            <w:tcW w:w="1030" w:type="dxa"/>
            <w:tcBorders>
              <w:left w:val="dotted" w:sz="4" w:space="0" w:color="auto"/>
              <w:right w:val="dotted" w:sz="4" w:space="0" w:color="auto"/>
            </w:tcBorders>
          </w:tcPr>
          <w:p w:rsidR="00F6297C" w:rsidRDefault="00F6297C" w:rsidP="00F6297C">
            <w:r w:rsidRPr="006222B9">
              <w:t>0</w:t>
            </w:r>
            <w:r>
              <w:t>,</w:t>
            </w:r>
            <w:r w:rsidRPr="006222B9">
              <w:t>6299</w:t>
            </w:r>
          </w:p>
        </w:tc>
        <w:tc>
          <w:tcPr>
            <w:tcW w:w="941" w:type="dxa"/>
            <w:tcBorders>
              <w:left w:val="dotted" w:sz="4" w:space="0" w:color="auto"/>
              <w:right w:val="dotted" w:sz="4" w:space="0" w:color="auto"/>
            </w:tcBorders>
          </w:tcPr>
          <w:p w:rsidR="00F6297C" w:rsidRDefault="00F6297C" w:rsidP="00F6297C">
            <w:r w:rsidRPr="006222B9">
              <w:t>1</w:t>
            </w:r>
            <w:r>
              <w:t>,</w:t>
            </w:r>
            <w:r w:rsidRPr="006222B9">
              <w:t>5052</w:t>
            </w:r>
          </w:p>
        </w:tc>
        <w:tc>
          <w:tcPr>
            <w:tcW w:w="941" w:type="dxa"/>
            <w:tcBorders>
              <w:left w:val="dotted" w:sz="4" w:space="0" w:color="auto"/>
              <w:right w:val="dotted" w:sz="4" w:space="0" w:color="auto"/>
            </w:tcBorders>
          </w:tcPr>
          <w:p w:rsidR="00F6297C" w:rsidRDefault="00F6297C" w:rsidP="00F6297C">
            <w:r w:rsidRPr="006222B9">
              <w:t>0</w:t>
            </w:r>
            <w:r>
              <w:t>,</w:t>
            </w:r>
            <w:r w:rsidRPr="006222B9">
              <w:t>0210</w:t>
            </w:r>
          </w:p>
        </w:tc>
        <w:tc>
          <w:tcPr>
            <w:tcW w:w="918" w:type="dxa"/>
            <w:tcBorders>
              <w:left w:val="dotted" w:sz="4" w:space="0" w:color="auto"/>
              <w:right w:val="single" w:sz="4" w:space="0" w:color="auto"/>
            </w:tcBorders>
          </w:tcPr>
          <w:p w:rsidR="00F6297C" w:rsidRDefault="00F6297C" w:rsidP="00F6297C">
            <w:r w:rsidRPr="006222B9">
              <w:t>30743</w:t>
            </w:r>
          </w:p>
        </w:tc>
        <w:tc>
          <w:tcPr>
            <w:tcW w:w="998" w:type="dxa"/>
            <w:tcBorders>
              <w:left w:val="single" w:sz="4" w:space="0" w:color="auto"/>
              <w:right w:val="dotted" w:sz="4" w:space="0" w:color="auto"/>
            </w:tcBorders>
            <w:shd w:val="clear" w:color="auto" w:fill="F2F2F2" w:themeFill="background1" w:themeFillShade="F2"/>
          </w:tcPr>
          <w:p w:rsidR="00F6297C" w:rsidRDefault="00F6297C" w:rsidP="00F6297C">
            <w:r w:rsidRPr="00020B93">
              <w:t>0</w:t>
            </w:r>
            <w:r>
              <w:t>,</w:t>
            </w:r>
            <w:r w:rsidRPr="00020B93">
              <w:t>7649</w:t>
            </w:r>
          </w:p>
        </w:tc>
        <w:tc>
          <w:tcPr>
            <w:tcW w:w="918" w:type="dxa"/>
            <w:tcBorders>
              <w:left w:val="dotted" w:sz="4" w:space="0" w:color="auto"/>
            </w:tcBorders>
            <w:shd w:val="clear" w:color="auto" w:fill="F2F2F2" w:themeFill="background1" w:themeFillShade="F2"/>
          </w:tcPr>
          <w:p w:rsidR="00F6297C" w:rsidRDefault="00F6297C" w:rsidP="00F6297C">
            <w:r w:rsidRPr="00020B93">
              <w:t>865</w:t>
            </w:r>
          </w:p>
        </w:tc>
      </w:tr>
      <w:tr w:rsidR="00F6297C" w:rsidTr="00F6297C">
        <w:tc>
          <w:tcPr>
            <w:tcW w:w="1105" w:type="dxa"/>
          </w:tcPr>
          <w:p w:rsidR="00F6297C" w:rsidRPr="006F5A2D" w:rsidRDefault="00811454" w:rsidP="00F6297C">
            <w:pPr>
              <w:rPr>
                <w:b/>
              </w:rPr>
            </w:pPr>
            <w:r>
              <w:rPr>
                <w:b/>
              </w:rPr>
              <w:t>SURF</w:t>
            </w:r>
          </w:p>
        </w:tc>
        <w:tc>
          <w:tcPr>
            <w:tcW w:w="1289" w:type="dxa"/>
            <w:tcBorders>
              <w:right w:val="dotted" w:sz="4" w:space="0" w:color="auto"/>
            </w:tcBorders>
          </w:tcPr>
          <w:p w:rsidR="00F6297C" w:rsidRPr="00AF125C" w:rsidRDefault="00F6297C" w:rsidP="00F6297C">
            <w:pPr>
              <w:rPr>
                <w:b/>
              </w:rPr>
            </w:pPr>
            <w:r w:rsidRPr="006222B9">
              <w:rPr>
                <w:b/>
              </w:rPr>
              <w:t>0.9508</w:t>
            </w:r>
          </w:p>
        </w:tc>
        <w:tc>
          <w:tcPr>
            <w:tcW w:w="1030" w:type="dxa"/>
            <w:tcBorders>
              <w:left w:val="dotted" w:sz="4" w:space="0" w:color="auto"/>
              <w:right w:val="dotted" w:sz="4" w:space="0" w:color="auto"/>
            </w:tcBorders>
          </w:tcPr>
          <w:p w:rsidR="00F6297C" w:rsidRPr="00AF125C" w:rsidRDefault="00F6297C" w:rsidP="00F6297C">
            <w:pPr>
              <w:rPr>
                <w:b/>
              </w:rPr>
            </w:pPr>
            <w:r w:rsidRPr="006222B9">
              <w:rPr>
                <w:b/>
              </w:rPr>
              <w:t>0.8002</w:t>
            </w:r>
          </w:p>
        </w:tc>
        <w:tc>
          <w:tcPr>
            <w:tcW w:w="941" w:type="dxa"/>
            <w:tcBorders>
              <w:left w:val="dotted" w:sz="4" w:space="0" w:color="auto"/>
              <w:right w:val="dotted" w:sz="4" w:space="0" w:color="auto"/>
            </w:tcBorders>
          </w:tcPr>
          <w:p w:rsidR="00F6297C" w:rsidRPr="00AF125C" w:rsidRDefault="00F6297C" w:rsidP="00F6297C">
            <w:pPr>
              <w:rPr>
                <w:b/>
              </w:rPr>
            </w:pPr>
            <w:r w:rsidRPr="006222B9">
              <w:rPr>
                <w:b/>
              </w:rPr>
              <w:t>1.1122</w:t>
            </w:r>
          </w:p>
        </w:tc>
        <w:tc>
          <w:tcPr>
            <w:tcW w:w="941" w:type="dxa"/>
            <w:tcBorders>
              <w:left w:val="dotted" w:sz="4" w:space="0" w:color="auto"/>
              <w:right w:val="dotted" w:sz="4" w:space="0" w:color="auto"/>
            </w:tcBorders>
          </w:tcPr>
          <w:p w:rsidR="00F6297C" w:rsidRPr="00AF125C" w:rsidRDefault="00F6297C" w:rsidP="00F6297C">
            <w:pPr>
              <w:rPr>
                <w:b/>
              </w:rPr>
            </w:pPr>
            <w:r w:rsidRPr="006222B9">
              <w:rPr>
                <w:b/>
              </w:rPr>
              <w:t>0.0046</w:t>
            </w:r>
          </w:p>
        </w:tc>
        <w:tc>
          <w:tcPr>
            <w:tcW w:w="918" w:type="dxa"/>
            <w:tcBorders>
              <w:left w:val="dotted" w:sz="4" w:space="0" w:color="auto"/>
              <w:right w:val="single" w:sz="4" w:space="0" w:color="auto"/>
            </w:tcBorders>
          </w:tcPr>
          <w:p w:rsidR="00F6297C" w:rsidRPr="00020B93" w:rsidRDefault="00F6297C" w:rsidP="00F6297C">
            <w:r w:rsidRPr="006222B9">
              <w:t>31060</w:t>
            </w:r>
          </w:p>
        </w:tc>
        <w:tc>
          <w:tcPr>
            <w:tcW w:w="998" w:type="dxa"/>
            <w:tcBorders>
              <w:left w:val="single" w:sz="4" w:space="0" w:color="auto"/>
              <w:right w:val="dotted" w:sz="4" w:space="0" w:color="auto"/>
            </w:tcBorders>
            <w:shd w:val="clear" w:color="auto" w:fill="F2F2F2" w:themeFill="background1" w:themeFillShade="F2"/>
          </w:tcPr>
          <w:p w:rsidR="00F6297C" w:rsidRPr="00FF7905" w:rsidRDefault="00F6297C" w:rsidP="00F6297C">
            <w:pPr>
              <w:rPr>
                <w:b/>
              </w:rPr>
            </w:pPr>
            <w:r w:rsidRPr="00FF7905">
              <w:rPr>
                <w:b/>
              </w:rPr>
              <w:t>0.8210</w:t>
            </w:r>
          </w:p>
        </w:tc>
        <w:tc>
          <w:tcPr>
            <w:tcW w:w="918" w:type="dxa"/>
            <w:tcBorders>
              <w:left w:val="dotted" w:sz="4" w:space="0" w:color="auto"/>
            </w:tcBorders>
            <w:shd w:val="clear" w:color="auto" w:fill="F2F2F2" w:themeFill="background1" w:themeFillShade="F2"/>
          </w:tcPr>
          <w:p w:rsidR="00F6297C" w:rsidRPr="00020B93" w:rsidRDefault="00F6297C" w:rsidP="00F6297C">
            <w:r w:rsidRPr="00020B93">
              <w:t>731</w:t>
            </w:r>
          </w:p>
        </w:tc>
      </w:tr>
    </w:tbl>
    <w:p w:rsidR="00F6297C" w:rsidRPr="008F154D" w:rsidRDefault="008F154D" w:rsidP="008F154D">
      <w:pPr>
        <w:pStyle w:val="Beschriftung"/>
        <w:rPr>
          <w:szCs w:val="20"/>
        </w:rPr>
      </w:pPr>
      <w:bookmarkStart w:id="215" w:name="_Ref476718534"/>
      <w:bookmarkStart w:id="216" w:name="_Toc476722543"/>
      <w:r w:rsidRPr="008F154D">
        <w:rPr>
          <w:szCs w:val="20"/>
        </w:rPr>
        <w:t xml:space="preserve">Tabelle </w:t>
      </w:r>
      <w:r w:rsidRPr="008F154D">
        <w:rPr>
          <w:szCs w:val="20"/>
        </w:rPr>
        <w:fldChar w:fldCharType="begin"/>
      </w:r>
      <w:r w:rsidRPr="008F154D">
        <w:rPr>
          <w:szCs w:val="20"/>
        </w:rPr>
        <w:instrText xml:space="preserve"> SEQ Tabelle \* ARABIC </w:instrText>
      </w:r>
      <w:r w:rsidRPr="008F154D">
        <w:rPr>
          <w:szCs w:val="20"/>
        </w:rPr>
        <w:fldChar w:fldCharType="separate"/>
      </w:r>
      <w:r w:rsidR="004271A8">
        <w:rPr>
          <w:noProof/>
          <w:szCs w:val="20"/>
        </w:rPr>
        <w:t>10</w:t>
      </w:r>
      <w:r w:rsidRPr="008F154D">
        <w:rPr>
          <w:szCs w:val="20"/>
        </w:rPr>
        <w:fldChar w:fldCharType="end"/>
      </w:r>
      <w:bookmarkEnd w:id="215"/>
      <w:r>
        <w:rPr>
          <w:szCs w:val="20"/>
        </w:rPr>
        <w:t xml:space="preserve"> - </w:t>
      </w:r>
      <w:r>
        <w:t>Validi</w:t>
      </w:r>
      <w:r>
        <w:t>e</w:t>
      </w:r>
      <w:r>
        <w:t xml:space="preserve">rung von </w:t>
      </w:r>
      <w:r w:rsidR="00811454">
        <w:t>SIFT</w:t>
      </w:r>
      <w:r>
        <w:t xml:space="preserve"> und </w:t>
      </w:r>
      <w:r w:rsidR="00811454">
        <w:t>SURF</w:t>
      </w:r>
      <w:r>
        <w:t>, die besten Werte der ermittelten Metriken sind hervorgehobe</w:t>
      </w:r>
      <w:r w:rsidR="00F14B6D">
        <w:t>n</w:t>
      </w:r>
      <w:bookmarkEnd w:id="216"/>
    </w:p>
    <w:p w:rsidR="00971D8F" w:rsidRDefault="00971D8F" w:rsidP="00F6297C"/>
    <w:p w:rsidR="008F154D" w:rsidRDefault="00DF117C" w:rsidP="00F6297C">
      <w:r>
        <w:lastRenderedPageBreak/>
        <w:t>Zur Verdeutlichung de</w:t>
      </w:r>
      <w:r w:rsidR="00F564E3">
        <w:t>s</w:t>
      </w:r>
      <w:r>
        <w:t xml:space="preserve"> </w:t>
      </w:r>
      <w:r w:rsidR="00F564E3">
        <w:t>Verhaltens</w:t>
      </w:r>
      <w:r>
        <w:t xml:space="preserve"> von </w:t>
      </w:r>
      <w:r w:rsidR="00D0299F">
        <w:t>S</w:t>
      </w:r>
      <w:r>
        <w:t>URF</w:t>
      </w:r>
      <w:r w:rsidR="00D0299F">
        <w:t xml:space="preserve"> und SIFT</w:t>
      </w:r>
      <w:r>
        <w:t xml:space="preserve"> sind in</w:t>
      </w:r>
      <w:r w:rsidR="00D0299F">
        <w:t xml:space="preserve"> </w:t>
      </w:r>
      <w:r w:rsidR="00D0299F">
        <w:fldChar w:fldCharType="begin"/>
      </w:r>
      <w:r w:rsidR="00D0299F">
        <w:instrText xml:space="preserve"> REF _Ref476718801 \h </w:instrText>
      </w:r>
      <w:r w:rsidR="00D0299F">
        <w:fldChar w:fldCharType="separate"/>
      </w:r>
      <w:r w:rsidR="007533F1">
        <w:t xml:space="preserve">Abbildung </w:t>
      </w:r>
      <w:r w:rsidR="007533F1">
        <w:rPr>
          <w:noProof/>
        </w:rPr>
        <w:t>54</w:t>
      </w:r>
      <w:r w:rsidR="00D0299F">
        <w:fldChar w:fldCharType="end"/>
      </w:r>
      <w:r w:rsidR="00D0299F">
        <w:t xml:space="preserve"> beziehungswe</w:t>
      </w:r>
      <w:r w:rsidR="00D0299F">
        <w:t>i</w:t>
      </w:r>
      <w:r w:rsidR="00D0299F">
        <w:t xml:space="preserve">se </w:t>
      </w:r>
      <w:r w:rsidR="00D0299F">
        <w:fldChar w:fldCharType="begin"/>
      </w:r>
      <w:r w:rsidR="00D0299F">
        <w:instrText xml:space="preserve"> REF _Ref476718802 \h </w:instrText>
      </w:r>
      <w:r w:rsidR="00D0299F">
        <w:fldChar w:fldCharType="separate"/>
      </w:r>
      <w:r w:rsidR="007533F1">
        <w:t xml:space="preserve">Abbildung </w:t>
      </w:r>
      <w:r w:rsidR="007533F1">
        <w:rPr>
          <w:noProof/>
        </w:rPr>
        <w:t>55</w:t>
      </w:r>
      <w:r w:rsidR="00D0299F">
        <w:fldChar w:fldCharType="end"/>
      </w:r>
      <w:r w:rsidR="00D0299F">
        <w:t xml:space="preserve"> beispielhaft die Verteilungen der detektierten </w:t>
      </w:r>
      <w:proofErr w:type="spellStart"/>
      <w:r w:rsidR="00D0299F">
        <w:t>Keypoints</w:t>
      </w:r>
      <w:proofErr w:type="spellEnd"/>
      <w:r w:rsidR="00D0299F">
        <w:t xml:space="preserve"> auf </w:t>
      </w:r>
      <w:r w:rsidR="00002D4B">
        <w:t>einer</w:t>
      </w:r>
      <w:r w:rsidR="0081763E">
        <w:t xml:space="preserve"> Blat</w:t>
      </w:r>
      <w:r w:rsidR="0081763E">
        <w:t>t</w:t>
      </w:r>
      <w:r w:rsidR="0081763E">
        <w:t>oberfläche dargestellt.</w:t>
      </w:r>
      <w:r w:rsidR="00D0299F">
        <w:t xml:space="preserve"> </w:t>
      </w:r>
      <w:r w:rsidR="0081763E">
        <w:t>Dabei ist</w:t>
      </w:r>
      <w:r w:rsidR="00D0299F">
        <w:t xml:space="preserve"> </w:t>
      </w:r>
      <w:r w:rsidR="0081763E">
        <w:t xml:space="preserve">anzumerken, dass die </w:t>
      </w:r>
      <w:r w:rsidR="006D5F07">
        <w:t xml:space="preserve">bei SURF </w:t>
      </w:r>
      <w:r w:rsidR="0081763E">
        <w:t xml:space="preserve">deutlich größer gezeichneten Radi der </w:t>
      </w:r>
      <w:proofErr w:type="spellStart"/>
      <w:r w:rsidR="0081763E">
        <w:t>Keypoints</w:t>
      </w:r>
      <w:proofErr w:type="spellEnd"/>
      <w:r w:rsidR="0081763E">
        <w:t xml:space="preserve"> keinen inhaltlichen Zusammenhang mit den Größen der kleineren Radi bei SIFT haben, sondern auf die </w:t>
      </w:r>
      <w:r w:rsidR="00A47E99">
        <w:t xml:space="preserve">Funktionsweise </w:t>
      </w:r>
      <w:r w:rsidR="0081763E">
        <w:t xml:space="preserve">der </w:t>
      </w:r>
      <w:r w:rsidR="00A47E99">
        <w:t xml:space="preserve">zur Darstellung </w:t>
      </w:r>
      <w:r w:rsidR="00D0299F">
        <w:t>genutzte</w:t>
      </w:r>
      <w:r w:rsidR="0081763E">
        <w:t>n</w:t>
      </w:r>
      <w:r w:rsidR="00D0299F">
        <w:t xml:space="preserve"> </w:t>
      </w:r>
      <w:proofErr w:type="spellStart"/>
      <w:r w:rsidR="00D0299F">
        <w:t>OpenCV</w:t>
      </w:r>
      <w:proofErr w:type="spellEnd"/>
      <w:r w:rsidR="00D0299F">
        <w:t xml:space="preserve">-Methode </w:t>
      </w:r>
      <w:r w:rsidR="0081763E">
        <w:t>zurückz</w:t>
      </w:r>
      <w:r w:rsidR="0081763E">
        <w:t>u</w:t>
      </w:r>
      <w:r w:rsidR="0081763E">
        <w:t>führen ist</w:t>
      </w:r>
      <w:r w:rsidR="00D0299F">
        <w:t>.</w:t>
      </w:r>
      <w:r w:rsidR="0067667A">
        <w:t xml:space="preserve"> </w:t>
      </w:r>
    </w:p>
    <w:p w:rsidR="00F6297C" w:rsidRDefault="00F6297C" w:rsidP="00EF3314">
      <w:r w:rsidRPr="00F6297C">
        <w:rPr>
          <w:noProof/>
          <w:lang w:eastAsia="de-DE"/>
        </w:rPr>
        <w:drawing>
          <wp:inline distT="0" distB="0" distL="0" distR="0" wp14:anchorId="00DAB527" wp14:editId="61645A47">
            <wp:extent cx="3776353" cy="2232561"/>
            <wp:effectExtent l="0" t="0" r="0" b="0"/>
            <wp:docPr id="483" name="Grafik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7"/>
                    <a:srcRect l="1" r="1364" b="11209"/>
                    <a:stretch/>
                  </pic:blipFill>
                  <pic:spPr bwMode="auto">
                    <a:xfrm>
                      <a:off x="0" y="0"/>
                      <a:ext cx="3776354" cy="2232562"/>
                    </a:xfrm>
                    <a:prstGeom prst="rect">
                      <a:avLst/>
                    </a:prstGeom>
                    <a:ln>
                      <a:noFill/>
                    </a:ln>
                    <a:extLst>
                      <a:ext uri="{53640926-AAD7-44D8-BBD7-CCE9431645EC}">
                        <a14:shadowObscured xmlns:a14="http://schemas.microsoft.com/office/drawing/2010/main"/>
                      </a:ext>
                    </a:extLst>
                  </pic:spPr>
                </pic:pic>
              </a:graphicData>
            </a:graphic>
          </wp:inline>
        </w:drawing>
      </w:r>
    </w:p>
    <w:p w:rsidR="007576A0" w:rsidRDefault="007576A0" w:rsidP="00D0299F">
      <w:pPr>
        <w:pStyle w:val="Beschriftung"/>
        <w:ind w:right="1983"/>
        <w:jc w:val="left"/>
      </w:pPr>
      <w:bookmarkStart w:id="217" w:name="_Ref476718801"/>
      <w:bookmarkStart w:id="218" w:name="_Toc476722532"/>
      <w:r>
        <w:t xml:space="preserve">Abbildung </w:t>
      </w:r>
      <w:r>
        <w:fldChar w:fldCharType="begin"/>
      </w:r>
      <w:r>
        <w:instrText xml:space="preserve"> SEQ Abbildung \* ARABIC </w:instrText>
      </w:r>
      <w:r>
        <w:fldChar w:fldCharType="separate"/>
      </w:r>
      <w:r w:rsidR="007533F1">
        <w:rPr>
          <w:noProof/>
        </w:rPr>
        <w:t>54</w:t>
      </w:r>
      <w:r>
        <w:fldChar w:fldCharType="end"/>
      </w:r>
      <w:bookmarkEnd w:id="217"/>
      <w:r>
        <w:t xml:space="preserve"> - Visualisierung der von SURF detektierten </w:t>
      </w:r>
      <w:proofErr w:type="spellStart"/>
      <w:r>
        <w:t>Keypoints</w:t>
      </w:r>
      <w:proofErr w:type="spellEnd"/>
      <w:r>
        <w:t xml:space="preserve"> in einem segmentie</w:t>
      </w:r>
      <w:r>
        <w:t>r</w:t>
      </w:r>
      <w:r>
        <w:t xml:space="preserve">ten Bild </w:t>
      </w:r>
      <w:bookmarkEnd w:id="218"/>
      <w:r w:rsidR="0012026D">
        <w:t xml:space="preserve">eines Blattes von Malus </w:t>
      </w:r>
      <w:proofErr w:type="spellStart"/>
      <w:r w:rsidR="0012026D">
        <w:t>domestica</w:t>
      </w:r>
      <w:proofErr w:type="spellEnd"/>
      <w:r w:rsidR="0012026D">
        <w:t xml:space="preserve"> (Klarapfel</w:t>
      </w:r>
    </w:p>
    <w:p w:rsidR="008F154D" w:rsidRDefault="008F154D" w:rsidP="00EF3314"/>
    <w:p w:rsidR="00F6297C" w:rsidRDefault="00F6297C" w:rsidP="00EF3314">
      <w:r w:rsidRPr="00F6297C">
        <w:rPr>
          <w:noProof/>
          <w:lang w:eastAsia="de-DE"/>
        </w:rPr>
        <w:drawing>
          <wp:inline distT="0" distB="0" distL="0" distR="0" wp14:anchorId="61E85013" wp14:editId="2854DEFE">
            <wp:extent cx="3853376" cy="2196935"/>
            <wp:effectExtent l="0" t="0" r="0" b="0"/>
            <wp:docPr id="485" name="Grafik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8"/>
                    <a:srcRect b="11905"/>
                    <a:stretch/>
                  </pic:blipFill>
                  <pic:spPr bwMode="auto">
                    <a:xfrm>
                      <a:off x="0" y="0"/>
                      <a:ext cx="3866521" cy="2204429"/>
                    </a:xfrm>
                    <a:prstGeom prst="rect">
                      <a:avLst/>
                    </a:prstGeom>
                    <a:ln>
                      <a:noFill/>
                    </a:ln>
                    <a:extLst>
                      <a:ext uri="{53640926-AAD7-44D8-BBD7-CCE9431645EC}">
                        <a14:shadowObscured xmlns:a14="http://schemas.microsoft.com/office/drawing/2010/main"/>
                      </a:ext>
                    </a:extLst>
                  </pic:spPr>
                </pic:pic>
              </a:graphicData>
            </a:graphic>
          </wp:inline>
        </w:drawing>
      </w:r>
    </w:p>
    <w:p w:rsidR="007576A0" w:rsidRDefault="007576A0" w:rsidP="00D0299F">
      <w:pPr>
        <w:pStyle w:val="Beschriftung"/>
        <w:ind w:right="1841"/>
        <w:jc w:val="left"/>
      </w:pPr>
      <w:bookmarkStart w:id="219" w:name="_Ref476718802"/>
      <w:bookmarkStart w:id="220" w:name="_Toc476722533"/>
      <w:r>
        <w:t xml:space="preserve">Abbildung </w:t>
      </w:r>
      <w:r>
        <w:fldChar w:fldCharType="begin"/>
      </w:r>
      <w:r>
        <w:instrText xml:space="preserve"> SEQ Abbildung \* ARABIC </w:instrText>
      </w:r>
      <w:r>
        <w:fldChar w:fldCharType="separate"/>
      </w:r>
      <w:r w:rsidR="007533F1">
        <w:rPr>
          <w:noProof/>
        </w:rPr>
        <w:t>55</w:t>
      </w:r>
      <w:r>
        <w:fldChar w:fldCharType="end"/>
      </w:r>
      <w:bookmarkEnd w:id="219"/>
      <w:r>
        <w:t xml:space="preserve"> -</w:t>
      </w:r>
      <w:r w:rsidRPr="007576A0">
        <w:t xml:space="preserve"> </w:t>
      </w:r>
      <w:r>
        <w:t xml:space="preserve">Visualisierung der von </w:t>
      </w:r>
      <w:r w:rsidR="00DB49B1">
        <w:t>SIFT</w:t>
      </w:r>
      <w:r>
        <w:t xml:space="preserve"> detektierten </w:t>
      </w:r>
      <w:proofErr w:type="spellStart"/>
      <w:r>
        <w:t>Keypoints</w:t>
      </w:r>
      <w:proofErr w:type="spellEnd"/>
      <w:r>
        <w:t xml:space="preserve"> in einem segme</w:t>
      </w:r>
      <w:r>
        <w:t>n</w:t>
      </w:r>
      <w:r>
        <w:t xml:space="preserve">tierten Bild </w:t>
      </w:r>
      <w:bookmarkEnd w:id="220"/>
      <w:r w:rsidR="0012026D">
        <w:t xml:space="preserve">eines Blattes von Malus </w:t>
      </w:r>
      <w:proofErr w:type="spellStart"/>
      <w:r w:rsidR="0012026D">
        <w:t>domestica</w:t>
      </w:r>
      <w:proofErr w:type="spellEnd"/>
      <w:r w:rsidR="0012026D">
        <w:t xml:space="preserve"> (Klarapfel)</w:t>
      </w:r>
    </w:p>
    <w:p w:rsidR="00053DB0" w:rsidRDefault="00053DB0" w:rsidP="00053DB0"/>
    <w:p w:rsidR="00053DB0" w:rsidRPr="00053DB0" w:rsidRDefault="00053DB0" w:rsidP="00053DB0"/>
    <w:p w:rsidR="008E1A1B" w:rsidRDefault="00BD72EB" w:rsidP="001932DD">
      <w:pPr>
        <w:pStyle w:val="berschrift3"/>
        <w:numPr>
          <w:ilvl w:val="2"/>
          <w:numId w:val="1"/>
        </w:numPr>
        <w:jc w:val="left"/>
      </w:pPr>
      <w:bookmarkStart w:id="221" w:name="_Toc476722464"/>
      <w:r>
        <w:lastRenderedPageBreak/>
        <w:t>Kombination</w:t>
      </w:r>
      <w:r w:rsidR="008E1A1B">
        <w:t xml:space="preserve"> von Features</w:t>
      </w:r>
      <w:bookmarkEnd w:id="221"/>
    </w:p>
    <w:tbl>
      <w:tblPr>
        <w:tblStyle w:val="Tabellenraster"/>
        <w:tblW w:w="0" w:type="auto"/>
        <w:tblInd w:w="-459" w:type="dxa"/>
        <w:tblLayout w:type="fixed"/>
        <w:tblLook w:val="04A0" w:firstRow="1" w:lastRow="0" w:firstColumn="1" w:lastColumn="0" w:noHBand="0" w:noVBand="1"/>
      </w:tblPr>
      <w:tblGrid>
        <w:gridCol w:w="2127"/>
        <w:gridCol w:w="939"/>
        <w:gridCol w:w="1018"/>
        <w:gridCol w:w="878"/>
        <w:gridCol w:w="992"/>
        <w:gridCol w:w="992"/>
        <w:gridCol w:w="1031"/>
        <w:gridCol w:w="918"/>
      </w:tblGrid>
      <w:tr w:rsidR="003F61D4" w:rsidTr="001A3CF9">
        <w:tc>
          <w:tcPr>
            <w:tcW w:w="2127" w:type="dxa"/>
            <w:tcBorders>
              <w:top w:val="nil"/>
              <w:left w:val="nil"/>
              <w:bottom w:val="nil"/>
            </w:tcBorders>
          </w:tcPr>
          <w:p w:rsidR="003F61D4" w:rsidRDefault="003F61D4" w:rsidP="00C216BB"/>
        </w:tc>
        <w:tc>
          <w:tcPr>
            <w:tcW w:w="4819" w:type="dxa"/>
            <w:gridSpan w:val="5"/>
            <w:tcBorders>
              <w:bottom w:val="single" w:sz="4" w:space="0" w:color="auto"/>
            </w:tcBorders>
            <w:shd w:val="clear" w:color="auto" w:fill="404040" w:themeFill="text1" w:themeFillTint="BF"/>
          </w:tcPr>
          <w:p w:rsidR="003F61D4" w:rsidRPr="00222622" w:rsidRDefault="003F61D4" w:rsidP="00C216BB">
            <w:pPr>
              <w:jc w:val="center"/>
              <w:rPr>
                <w:color w:val="FFFFFF" w:themeColor="background1"/>
              </w:rPr>
            </w:pPr>
            <w:r w:rsidRPr="00222622">
              <w:rPr>
                <w:color w:val="FFFFFF" w:themeColor="background1"/>
              </w:rPr>
              <w:t>MLP</w:t>
            </w:r>
          </w:p>
        </w:tc>
        <w:tc>
          <w:tcPr>
            <w:tcW w:w="1949" w:type="dxa"/>
            <w:gridSpan w:val="2"/>
            <w:tcBorders>
              <w:bottom w:val="single" w:sz="4" w:space="0" w:color="auto"/>
            </w:tcBorders>
            <w:shd w:val="clear" w:color="auto" w:fill="595959" w:themeFill="text1" w:themeFillTint="A6"/>
          </w:tcPr>
          <w:p w:rsidR="003F61D4" w:rsidRPr="00222622" w:rsidRDefault="003F61D4" w:rsidP="00C216BB">
            <w:pPr>
              <w:jc w:val="center"/>
              <w:rPr>
                <w:color w:val="FFFFFF" w:themeColor="background1"/>
              </w:rPr>
            </w:pPr>
            <w:r w:rsidRPr="00222622">
              <w:rPr>
                <w:color w:val="FFFFFF" w:themeColor="background1"/>
              </w:rPr>
              <w:t>SVM</w:t>
            </w:r>
          </w:p>
        </w:tc>
      </w:tr>
      <w:tr w:rsidR="003D2631" w:rsidTr="001A3CF9">
        <w:tc>
          <w:tcPr>
            <w:tcW w:w="2127" w:type="dxa"/>
            <w:tcBorders>
              <w:top w:val="nil"/>
              <w:left w:val="nil"/>
            </w:tcBorders>
          </w:tcPr>
          <w:p w:rsidR="003F61D4" w:rsidRDefault="003F61D4" w:rsidP="00C216BB"/>
        </w:tc>
        <w:tc>
          <w:tcPr>
            <w:tcW w:w="939" w:type="dxa"/>
            <w:tcBorders>
              <w:right w:val="dotted" w:sz="4" w:space="0" w:color="auto"/>
            </w:tcBorders>
          </w:tcPr>
          <w:p w:rsidR="003F61D4" w:rsidRPr="008D67EE" w:rsidRDefault="003F61D4" w:rsidP="00C216BB">
            <w:r>
              <w:t>Gena</w:t>
            </w:r>
            <w:r>
              <w:t>u</w:t>
            </w:r>
            <w:r>
              <w:t>igkeit</w:t>
            </w:r>
          </w:p>
        </w:tc>
        <w:tc>
          <w:tcPr>
            <w:tcW w:w="1018" w:type="dxa"/>
            <w:tcBorders>
              <w:left w:val="dotted" w:sz="4" w:space="0" w:color="auto"/>
              <w:right w:val="dotted" w:sz="4" w:space="0" w:color="auto"/>
            </w:tcBorders>
          </w:tcPr>
          <w:p w:rsidR="003F61D4" w:rsidRPr="008D67EE" w:rsidRDefault="003F61D4" w:rsidP="00C216BB">
            <w:r>
              <w:t>Präzision</w:t>
            </w:r>
          </w:p>
        </w:tc>
        <w:tc>
          <w:tcPr>
            <w:tcW w:w="878" w:type="dxa"/>
            <w:tcBorders>
              <w:left w:val="dotted" w:sz="4" w:space="0" w:color="auto"/>
              <w:right w:val="dotted" w:sz="4" w:space="0" w:color="auto"/>
            </w:tcBorders>
          </w:tcPr>
          <w:p w:rsidR="003F61D4" w:rsidRPr="008D67EE" w:rsidRDefault="003F61D4" w:rsidP="00C216BB">
            <w:r>
              <w:t>Fehler</w:t>
            </w:r>
          </w:p>
        </w:tc>
        <w:tc>
          <w:tcPr>
            <w:tcW w:w="992" w:type="dxa"/>
            <w:tcBorders>
              <w:left w:val="dotted" w:sz="4" w:space="0" w:color="auto"/>
              <w:right w:val="dotted" w:sz="4" w:space="0" w:color="auto"/>
            </w:tcBorders>
          </w:tcPr>
          <w:p w:rsidR="003F61D4" w:rsidRPr="008D67EE" w:rsidRDefault="003F61D4" w:rsidP="00C216BB">
            <w:r>
              <w:t>Verlust</w:t>
            </w:r>
          </w:p>
        </w:tc>
        <w:tc>
          <w:tcPr>
            <w:tcW w:w="992" w:type="dxa"/>
            <w:tcBorders>
              <w:left w:val="dotted" w:sz="4" w:space="0" w:color="auto"/>
            </w:tcBorders>
          </w:tcPr>
          <w:p w:rsidR="003F61D4" w:rsidRPr="008D67EE" w:rsidRDefault="003F61D4" w:rsidP="00C216BB">
            <w:r>
              <w:t xml:space="preserve">Laufzeit </w:t>
            </w:r>
            <w:r w:rsidR="001A3CF9">
              <w:t>(</w:t>
            </w:r>
            <w:proofErr w:type="spellStart"/>
            <w:r w:rsidR="001A3CF9">
              <w:t>ms</w:t>
            </w:r>
            <w:proofErr w:type="spellEnd"/>
            <w:r w:rsidR="001A3CF9">
              <w:t>)</w:t>
            </w:r>
          </w:p>
        </w:tc>
        <w:tc>
          <w:tcPr>
            <w:tcW w:w="1031" w:type="dxa"/>
            <w:tcBorders>
              <w:right w:val="dotted" w:sz="4" w:space="0" w:color="auto"/>
            </w:tcBorders>
            <w:shd w:val="clear" w:color="auto" w:fill="F2F2F2" w:themeFill="background1" w:themeFillShade="F2"/>
          </w:tcPr>
          <w:p w:rsidR="003F61D4" w:rsidRPr="00AB6186" w:rsidRDefault="003F61D4" w:rsidP="00C216BB">
            <w:r>
              <w:t>Gena</w:t>
            </w:r>
            <w:r>
              <w:t>u</w:t>
            </w:r>
            <w:r>
              <w:t>igkeit</w:t>
            </w:r>
          </w:p>
        </w:tc>
        <w:tc>
          <w:tcPr>
            <w:tcW w:w="918" w:type="dxa"/>
            <w:tcBorders>
              <w:left w:val="dotted" w:sz="4" w:space="0" w:color="auto"/>
            </w:tcBorders>
            <w:shd w:val="clear" w:color="auto" w:fill="F2F2F2" w:themeFill="background1" w:themeFillShade="F2"/>
          </w:tcPr>
          <w:p w:rsidR="003F61D4" w:rsidRPr="00083EF3" w:rsidRDefault="003F61D4" w:rsidP="00C216BB">
            <w:r>
              <w:t>Laufzeit</w:t>
            </w:r>
            <w:r w:rsidR="006414E1">
              <w:t xml:space="preserve"> (</w:t>
            </w:r>
            <w:proofErr w:type="spellStart"/>
            <w:r w:rsidR="006414E1">
              <w:t>ms</w:t>
            </w:r>
            <w:proofErr w:type="spellEnd"/>
            <w:r w:rsidR="006414E1">
              <w:t>)</w:t>
            </w:r>
          </w:p>
        </w:tc>
      </w:tr>
      <w:tr w:rsidR="0071515E" w:rsidTr="001A3CF9">
        <w:tc>
          <w:tcPr>
            <w:tcW w:w="2127" w:type="dxa"/>
          </w:tcPr>
          <w:p w:rsidR="0071515E" w:rsidRDefault="0071515E" w:rsidP="00B82B31">
            <w:pPr>
              <w:jc w:val="left"/>
              <w:rPr>
                <w:b/>
              </w:rPr>
            </w:pPr>
            <w:r>
              <w:rPr>
                <w:b/>
              </w:rPr>
              <w:t>Zernike-Moment</w:t>
            </w:r>
            <w:r w:rsidR="00B82B31">
              <w:rPr>
                <w:b/>
              </w:rPr>
              <w:t>e</w:t>
            </w:r>
            <w:r>
              <w:rPr>
                <w:b/>
              </w:rPr>
              <w:t xml:space="preserve"> + Gabor Matrix-Patches</w:t>
            </w:r>
          </w:p>
        </w:tc>
        <w:tc>
          <w:tcPr>
            <w:tcW w:w="939" w:type="dxa"/>
            <w:tcBorders>
              <w:right w:val="dotted" w:sz="4" w:space="0" w:color="auto"/>
            </w:tcBorders>
          </w:tcPr>
          <w:p w:rsidR="0071515E" w:rsidRPr="00716448" w:rsidRDefault="0071515E" w:rsidP="00C216BB">
            <w:r>
              <w:t>0.4667</w:t>
            </w:r>
          </w:p>
        </w:tc>
        <w:tc>
          <w:tcPr>
            <w:tcW w:w="1018" w:type="dxa"/>
            <w:tcBorders>
              <w:left w:val="dotted" w:sz="4" w:space="0" w:color="auto"/>
              <w:right w:val="dotted" w:sz="4" w:space="0" w:color="auto"/>
            </w:tcBorders>
          </w:tcPr>
          <w:p w:rsidR="0071515E" w:rsidRPr="00716448" w:rsidRDefault="0071515E" w:rsidP="00C216BB">
            <w:r w:rsidRPr="009C372D">
              <w:t>0.2488</w:t>
            </w:r>
          </w:p>
        </w:tc>
        <w:tc>
          <w:tcPr>
            <w:tcW w:w="878" w:type="dxa"/>
            <w:tcBorders>
              <w:left w:val="dotted" w:sz="4" w:space="0" w:color="auto"/>
              <w:right w:val="dotted" w:sz="4" w:space="0" w:color="auto"/>
            </w:tcBorders>
          </w:tcPr>
          <w:p w:rsidR="0071515E" w:rsidRPr="00716448" w:rsidRDefault="0071515E" w:rsidP="00C216BB">
            <w:r w:rsidRPr="009C372D">
              <w:t>3.6690</w:t>
            </w:r>
          </w:p>
        </w:tc>
        <w:tc>
          <w:tcPr>
            <w:tcW w:w="992" w:type="dxa"/>
            <w:tcBorders>
              <w:left w:val="dotted" w:sz="4" w:space="0" w:color="auto"/>
              <w:right w:val="dotted" w:sz="4" w:space="0" w:color="auto"/>
            </w:tcBorders>
          </w:tcPr>
          <w:p w:rsidR="0071515E" w:rsidRPr="00716448" w:rsidRDefault="0071515E" w:rsidP="00C216BB">
            <w:r w:rsidRPr="009C372D">
              <w:t>0.1112</w:t>
            </w:r>
          </w:p>
        </w:tc>
        <w:tc>
          <w:tcPr>
            <w:tcW w:w="992" w:type="dxa"/>
            <w:tcBorders>
              <w:left w:val="dotted" w:sz="4" w:space="0" w:color="auto"/>
            </w:tcBorders>
          </w:tcPr>
          <w:p w:rsidR="0071515E" w:rsidRPr="00716448" w:rsidRDefault="0071515E" w:rsidP="00C216BB">
            <w:r w:rsidRPr="009C372D">
              <w:t>64270</w:t>
            </w:r>
          </w:p>
        </w:tc>
        <w:tc>
          <w:tcPr>
            <w:tcW w:w="1031" w:type="dxa"/>
            <w:tcBorders>
              <w:right w:val="dotted" w:sz="4" w:space="0" w:color="auto"/>
            </w:tcBorders>
            <w:shd w:val="clear" w:color="auto" w:fill="F2F2F2" w:themeFill="background1" w:themeFillShade="F2"/>
          </w:tcPr>
          <w:p w:rsidR="0071515E" w:rsidRPr="00716448" w:rsidRDefault="0071515E" w:rsidP="00C216BB">
            <w:r w:rsidRPr="00A51070">
              <w:t>0.4421</w:t>
            </w:r>
          </w:p>
        </w:tc>
        <w:tc>
          <w:tcPr>
            <w:tcW w:w="918" w:type="dxa"/>
            <w:tcBorders>
              <w:left w:val="dotted" w:sz="4" w:space="0" w:color="auto"/>
            </w:tcBorders>
            <w:shd w:val="clear" w:color="auto" w:fill="F2F2F2" w:themeFill="background1" w:themeFillShade="F2"/>
          </w:tcPr>
          <w:p w:rsidR="0071515E" w:rsidRPr="00716448" w:rsidRDefault="0071515E" w:rsidP="00C216BB">
            <w:r w:rsidRPr="009C372D">
              <w:t>440</w:t>
            </w:r>
          </w:p>
        </w:tc>
      </w:tr>
      <w:tr w:rsidR="0071515E" w:rsidTr="001A3CF9">
        <w:tc>
          <w:tcPr>
            <w:tcW w:w="2127" w:type="dxa"/>
          </w:tcPr>
          <w:p w:rsidR="0071515E" w:rsidRDefault="00B82B31" w:rsidP="005E1CCD">
            <w:pPr>
              <w:jc w:val="left"/>
              <w:rPr>
                <w:b/>
              </w:rPr>
            </w:pPr>
            <w:r>
              <w:rPr>
                <w:b/>
              </w:rPr>
              <w:t>Zernike</w:t>
            </w:r>
            <w:r w:rsidR="0071515E">
              <w:rPr>
                <w:b/>
              </w:rPr>
              <w:t>-</w:t>
            </w:r>
            <w:r>
              <w:rPr>
                <w:b/>
              </w:rPr>
              <w:t xml:space="preserve"> Momente </w:t>
            </w:r>
            <w:r w:rsidR="0071515E">
              <w:rPr>
                <w:b/>
              </w:rPr>
              <w:t>+ Hu- Moments + Gabor Matrix-</w:t>
            </w:r>
            <w:r w:rsidR="005E1CCD">
              <w:rPr>
                <w:b/>
              </w:rPr>
              <w:t>P</w:t>
            </w:r>
            <w:r w:rsidR="0071515E">
              <w:rPr>
                <w:b/>
              </w:rPr>
              <w:t>atches</w:t>
            </w:r>
          </w:p>
        </w:tc>
        <w:tc>
          <w:tcPr>
            <w:tcW w:w="939" w:type="dxa"/>
            <w:tcBorders>
              <w:right w:val="dotted" w:sz="4" w:space="0" w:color="auto"/>
            </w:tcBorders>
          </w:tcPr>
          <w:p w:rsidR="0071515E" w:rsidRPr="00721B53" w:rsidRDefault="0071515E" w:rsidP="00C216BB">
            <w:r w:rsidRPr="007960B5">
              <w:t>0.4877</w:t>
            </w:r>
          </w:p>
        </w:tc>
        <w:tc>
          <w:tcPr>
            <w:tcW w:w="1018" w:type="dxa"/>
            <w:tcBorders>
              <w:left w:val="dotted" w:sz="4" w:space="0" w:color="auto"/>
              <w:right w:val="dotted" w:sz="4" w:space="0" w:color="auto"/>
            </w:tcBorders>
          </w:tcPr>
          <w:p w:rsidR="0071515E" w:rsidRPr="00721B53" w:rsidRDefault="0071515E" w:rsidP="00C216BB">
            <w:r w:rsidRPr="007960B5">
              <w:t>0.2818</w:t>
            </w:r>
          </w:p>
        </w:tc>
        <w:tc>
          <w:tcPr>
            <w:tcW w:w="878" w:type="dxa"/>
            <w:tcBorders>
              <w:left w:val="dotted" w:sz="4" w:space="0" w:color="auto"/>
              <w:right w:val="dotted" w:sz="4" w:space="0" w:color="auto"/>
            </w:tcBorders>
          </w:tcPr>
          <w:p w:rsidR="0071515E" w:rsidRPr="00721B53" w:rsidRDefault="0071515E" w:rsidP="00C216BB">
            <w:r w:rsidRPr="007960B5">
              <w:t>3.9134</w:t>
            </w:r>
          </w:p>
        </w:tc>
        <w:tc>
          <w:tcPr>
            <w:tcW w:w="992" w:type="dxa"/>
            <w:tcBorders>
              <w:left w:val="dotted" w:sz="4" w:space="0" w:color="auto"/>
              <w:right w:val="dotted" w:sz="4" w:space="0" w:color="auto"/>
            </w:tcBorders>
          </w:tcPr>
          <w:p w:rsidR="0071515E" w:rsidRPr="00721B53" w:rsidRDefault="0071515E" w:rsidP="00C216BB">
            <w:r w:rsidRPr="007960B5">
              <w:t>0.1213</w:t>
            </w:r>
          </w:p>
        </w:tc>
        <w:tc>
          <w:tcPr>
            <w:tcW w:w="992" w:type="dxa"/>
            <w:tcBorders>
              <w:left w:val="dotted" w:sz="4" w:space="0" w:color="auto"/>
            </w:tcBorders>
          </w:tcPr>
          <w:p w:rsidR="0071515E" w:rsidRPr="00721B53" w:rsidRDefault="0071515E" w:rsidP="00C216BB">
            <w:r w:rsidRPr="007960B5">
              <w:t>55561</w:t>
            </w:r>
          </w:p>
        </w:tc>
        <w:tc>
          <w:tcPr>
            <w:tcW w:w="1031" w:type="dxa"/>
            <w:tcBorders>
              <w:right w:val="dotted" w:sz="4" w:space="0" w:color="auto"/>
            </w:tcBorders>
            <w:shd w:val="clear" w:color="auto" w:fill="F2F2F2" w:themeFill="background1" w:themeFillShade="F2"/>
          </w:tcPr>
          <w:p w:rsidR="0071515E" w:rsidRPr="00721B53" w:rsidRDefault="0071515E" w:rsidP="00C216BB">
            <w:r w:rsidRPr="006D7FA6">
              <w:t>0.4631</w:t>
            </w:r>
          </w:p>
        </w:tc>
        <w:tc>
          <w:tcPr>
            <w:tcW w:w="918" w:type="dxa"/>
            <w:tcBorders>
              <w:left w:val="dotted" w:sz="4" w:space="0" w:color="auto"/>
            </w:tcBorders>
            <w:shd w:val="clear" w:color="auto" w:fill="F2F2F2" w:themeFill="background1" w:themeFillShade="F2"/>
          </w:tcPr>
          <w:p w:rsidR="0071515E" w:rsidRPr="00721B53" w:rsidRDefault="0071515E" w:rsidP="00C216BB">
            <w:r w:rsidRPr="006D7FA6">
              <w:t>439</w:t>
            </w:r>
          </w:p>
        </w:tc>
      </w:tr>
      <w:tr w:rsidR="0071515E" w:rsidTr="001A3CF9">
        <w:tc>
          <w:tcPr>
            <w:tcW w:w="2127" w:type="dxa"/>
          </w:tcPr>
          <w:p w:rsidR="0071515E" w:rsidRDefault="00B82B31" w:rsidP="005E1CCD">
            <w:pPr>
              <w:jc w:val="left"/>
              <w:rPr>
                <w:b/>
              </w:rPr>
            </w:pPr>
            <w:r>
              <w:rPr>
                <w:b/>
              </w:rPr>
              <w:t>Zernike</w:t>
            </w:r>
            <w:r w:rsidR="0071515E">
              <w:rPr>
                <w:b/>
              </w:rPr>
              <w:t>-</w:t>
            </w:r>
            <w:r>
              <w:rPr>
                <w:b/>
              </w:rPr>
              <w:t xml:space="preserve"> Momente </w:t>
            </w:r>
            <w:r w:rsidR="0071515E">
              <w:rPr>
                <w:b/>
              </w:rPr>
              <w:t>+ Gabor Matrix-Patches +</w:t>
            </w:r>
            <w:r w:rsidR="005E1CCD">
              <w:rPr>
                <w:b/>
              </w:rPr>
              <w:t xml:space="preserve"> </w:t>
            </w:r>
            <w:r w:rsidR="0071515E">
              <w:rPr>
                <w:b/>
              </w:rPr>
              <w:t>LBP</w:t>
            </w:r>
          </w:p>
        </w:tc>
        <w:tc>
          <w:tcPr>
            <w:tcW w:w="939" w:type="dxa"/>
            <w:tcBorders>
              <w:right w:val="dotted" w:sz="4" w:space="0" w:color="auto"/>
            </w:tcBorders>
          </w:tcPr>
          <w:p w:rsidR="0071515E" w:rsidRDefault="0071515E" w:rsidP="00C216BB">
            <w:r w:rsidRPr="00721B53">
              <w:t>0.5017</w:t>
            </w:r>
          </w:p>
        </w:tc>
        <w:tc>
          <w:tcPr>
            <w:tcW w:w="1018" w:type="dxa"/>
            <w:tcBorders>
              <w:left w:val="dotted" w:sz="4" w:space="0" w:color="auto"/>
              <w:right w:val="dotted" w:sz="4" w:space="0" w:color="auto"/>
            </w:tcBorders>
          </w:tcPr>
          <w:p w:rsidR="0071515E" w:rsidRPr="009C372D" w:rsidRDefault="0071515E" w:rsidP="00C216BB">
            <w:r w:rsidRPr="00721B53">
              <w:t>0.2962</w:t>
            </w:r>
          </w:p>
        </w:tc>
        <w:tc>
          <w:tcPr>
            <w:tcW w:w="878" w:type="dxa"/>
            <w:tcBorders>
              <w:left w:val="dotted" w:sz="4" w:space="0" w:color="auto"/>
              <w:right w:val="dotted" w:sz="4" w:space="0" w:color="auto"/>
            </w:tcBorders>
          </w:tcPr>
          <w:p w:rsidR="0071515E" w:rsidRPr="009C372D" w:rsidRDefault="0071515E" w:rsidP="00C216BB">
            <w:r w:rsidRPr="00721B53">
              <w:t>3.0654</w:t>
            </w:r>
          </w:p>
        </w:tc>
        <w:tc>
          <w:tcPr>
            <w:tcW w:w="992" w:type="dxa"/>
            <w:tcBorders>
              <w:left w:val="dotted" w:sz="4" w:space="0" w:color="auto"/>
              <w:right w:val="dotted" w:sz="4" w:space="0" w:color="auto"/>
            </w:tcBorders>
          </w:tcPr>
          <w:p w:rsidR="0071515E" w:rsidRPr="009C372D" w:rsidRDefault="0071515E" w:rsidP="00C216BB">
            <w:r w:rsidRPr="00721B53">
              <w:t>0.0860</w:t>
            </w:r>
          </w:p>
        </w:tc>
        <w:tc>
          <w:tcPr>
            <w:tcW w:w="992" w:type="dxa"/>
            <w:tcBorders>
              <w:left w:val="dotted" w:sz="4" w:space="0" w:color="auto"/>
            </w:tcBorders>
          </w:tcPr>
          <w:p w:rsidR="0071515E" w:rsidRPr="009C372D" w:rsidRDefault="0071515E" w:rsidP="00C216BB">
            <w:r w:rsidRPr="00721B53">
              <w:t>64358</w:t>
            </w:r>
          </w:p>
        </w:tc>
        <w:tc>
          <w:tcPr>
            <w:tcW w:w="1031" w:type="dxa"/>
            <w:tcBorders>
              <w:right w:val="dotted" w:sz="4" w:space="0" w:color="auto"/>
            </w:tcBorders>
            <w:shd w:val="clear" w:color="auto" w:fill="F2F2F2" w:themeFill="background1" w:themeFillShade="F2"/>
          </w:tcPr>
          <w:p w:rsidR="0071515E" w:rsidRPr="00A51070" w:rsidRDefault="0071515E" w:rsidP="00C216BB">
            <w:r w:rsidRPr="00721B53">
              <w:t>0.4631</w:t>
            </w:r>
          </w:p>
        </w:tc>
        <w:tc>
          <w:tcPr>
            <w:tcW w:w="918" w:type="dxa"/>
            <w:tcBorders>
              <w:left w:val="dotted" w:sz="4" w:space="0" w:color="auto"/>
            </w:tcBorders>
            <w:shd w:val="clear" w:color="auto" w:fill="F2F2F2" w:themeFill="background1" w:themeFillShade="F2"/>
          </w:tcPr>
          <w:p w:rsidR="0071515E" w:rsidRPr="009C372D" w:rsidRDefault="0071515E" w:rsidP="00C216BB">
            <w:r w:rsidRPr="00721B53">
              <w:t>492</w:t>
            </w:r>
          </w:p>
        </w:tc>
      </w:tr>
      <w:tr w:rsidR="0071515E" w:rsidTr="001A3CF9">
        <w:tc>
          <w:tcPr>
            <w:tcW w:w="2127" w:type="dxa"/>
          </w:tcPr>
          <w:p w:rsidR="0071515E" w:rsidRDefault="0071515E" w:rsidP="00B82B31">
            <w:pPr>
              <w:jc w:val="left"/>
              <w:rPr>
                <w:b/>
              </w:rPr>
            </w:pPr>
            <w:r>
              <w:rPr>
                <w:b/>
              </w:rPr>
              <w:t>Hu-Moment</w:t>
            </w:r>
            <w:r w:rsidR="00B82B31">
              <w:rPr>
                <w:b/>
              </w:rPr>
              <w:t>e</w:t>
            </w:r>
            <w:r>
              <w:rPr>
                <w:b/>
              </w:rPr>
              <w:t xml:space="preserve"> + Gabor Matrix-Patches</w:t>
            </w:r>
          </w:p>
        </w:tc>
        <w:tc>
          <w:tcPr>
            <w:tcW w:w="939" w:type="dxa"/>
            <w:tcBorders>
              <w:right w:val="dotted" w:sz="4" w:space="0" w:color="auto"/>
            </w:tcBorders>
          </w:tcPr>
          <w:p w:rsidR="0071515E" w:rsidRPr="00FC2E9F" w:rsidRDefault="0071515E" w:rsidP="00C216BB">
            <w:r w:rsidRPr="00C1226A">
              <w:t>0.4561</w:t>
            </w:r>
          </w:p>
        </w:tc>
        <w:tc>
          <w:tcPr>
            <w:tcW w:w="1018" w:type="dxa"/>
            <w:tcBorders>
              <w:left w:val="dotted" w:sz="4" w:space="0" w:color="auto"/>
              <w:right w:val="dotted" w:sz="4" w:space="0" w:color="auto"/>
            </w:tcBorders>
          </w:tcPr>
          <w:p w:rsidR="0071515E" w:rsidRPr="00B32171" w:rsidRDefault="0071515E" w:rsidP="00C216BB">
            <w:r w:rsidRPr="00C1226A">
              <w:t>0.2536</w:t>
            </w:r>
          </w:p>
        </w:tc>
        <w:tc>
          <w:tcPr>
            <w:tcW w:w="878" w:type="dxa"/>
            <w:tcBorders>
              <w:left w:val="dotted" w:sz="4" w:space="0" w:color="auto"/>
              <w:right w:val="dotted" w:sz="4" w:space="0" w:color="auto"/>
            </w:tcBorders>
          </w:tcPr>
          <w:p w:rsidR="0071515E" w:rsidRPr="00B32171" w:rsidRDefault="0071515E" w:rsidP="00C216BB">
            <w:r w:rsidRPr="00C1226A">
              <w:t>3.6035</w:t>
            </w:r>
          </w:p>
        </w:tc>
        <w:tc>
          <w:tcPr>
            <w:tcW w:w="992" w:type="dxa"/>
            <w:tcBorders>
              <w:left w:val="dotted" w:sz="4" w:space="0" w:color="auto"/>
              <w:right w:val="dotted" w:sz="4" w:space="0" w:color="auto"/>
            </w:tcBorders>
          </w:tcPr>
          <w:p w:rsidR="0071515E" w:rsidRPr="00B32171" w:rsidRDefault="0071515E" w:rsidP="00C216BB">
            <w:r w:rsidRPr="00C1226A">
              <w:t>0.1084</w:t>
            </w:r>
          </w:p>
        </w:tc>
        <w:tc>
          <w:tcPr>
            <w:tcW w:w="992" w:type="dxa"/>
            <w:tcBorders>
              <w:left w:val="dotted" w:sz="4" w:space="0" w:color="auto"/>
            </w:tcBorders>
          </w:tcPr>
          <w:p w:rsidR="0071515E" w:rsidRPr="00FC2E9F" w:rsidRDefault="0071515E" w:rsidP="00C216BB">
            <w:r w:rsidRPr="00C1226A">
              <w:t>64071</w:t>
            </w:r>
          </w:p>
        </w:tc>
        <w:tc>
          <w:tcPr>
            <w:tcW w:w="1031" w:type="dxa"/>
            <w:tcBorders>
              <w:right w:val="dotted" w:sz="4" w:space="0" w:color="auto"/>
            </w:tcBorders>
            <w:shd w:val="clear" w:color="auto" w:fill="F2F2F2" w:themeFill="background1" w:themeFillShade="F2"/>
          </w:tcPr>
          <w:p w:rsidR="0071515E" w:rsidRPr="008E4442" w:rsidRDefault="0071515E" w:rsidP="00C216BB">
            <w:r w:rsidRPr="008306B8">
              <w:t>0.4912</w:t>
            </w:r>
          </w:p>
        </w:tc>
        <w:tc>
          <w:tcPr>
            <w:tcW w:w="918" w:type="dxa"/>
            <w:tcBorders>
              <w:left w:val="dotted" w:sz="4" w:space="0" w:color="auto"/>
            </w:tcBorders>
            <w:shd w:val="clear" w:color="auto" w:fill="F2F2F2" w:themeFill="background1" w:themeFillShade="F2"/>
          </w:tcPr>
          <w:p w:rsidR="0071515E" w:rsidRPr="008E4442" w:rsidRDefault="0071515E" w:rsidP="00C216BB">
            <w:r w:rsidRPr="008306B8">
              <w:t>407</w:t>
            </w:r>
          </w:p>
        </w:tc>
      </w:tr>
      <w:tr w:rsidR="0071515E" w:rsidTr="001A3CF9">
        <w:tc>
          <w:tcPr>
            <w:tcW w:w="2127" w:type="dxa"/>
          </w:tcPr>
          <w:p w:rsidR="0071515E" w:rsidRDefault="0071515E" w:rsidP="001932DD">
            <w:pPr>
              <w:jc w:val="left"/>
              <w:rPr>
                <w:b/>
              </w:rPr>
            </w:pPr>
            <w:r>
              <w:rPr>
                <w:b/>
              </w:rPr>
              <w:t>Hu-</w:t>
            </w:r>
            <w:r w:rsidR="00B82B31">
              <w:rPr>
                <w:b/>
              </w:rPr>
              <w:t xml:space="preserve"> Momente </w:t>
            </w:r>
            <w:r>
              <w:rPr>
                <w:b/>
              </w:rPr>
              <w:t>+ Gabor Matrix-Patches +</w:t>
            </w:r>
            <w:r w:rsidR="001932DD">
              <w:rPr>
                <w:b/>
              </w:rPr>
              <w:t xml:space="preserve"> </w:t>
            </w:r>
            <w:r>
              <w:rPr>
                <w:b/>
              </w:rPr>
              <w:t>LBP</w:t>
            </w:r>
          </w:p>
        </w:tc>
        <w:tc>
          <w:tcPr>
            <w:tcW w:w="939" w:type="dxa"/>
            <w:tcBorders>
              <w:right w:val="dotted" w:sz="4" w:space="0" w:color="auto"/>
            </w:tcBorders>
          </w:tcPr>
          <w:p w:rsidR="0071515E" w:rsidRPr="00C1226A" w:rsidRDefault="0071515E" w:rsidP="00C216BB">
            <w:r w:rsidRPr="00716448">
              <w:t>0.5146</w:t>
            </w:r>
          </w:p>
        </w:tc>
        <w:tc>
          <w:tcPr>
            <w:tcW w:w="1018" w:type="dxa"/>
            <w:tcBorders>
              <w:left w:val="dotted" w:sz="4" w:space="0" w:color="auto"/>
              <w:right w:val="dotted" w:sz="4" w:space="0" w:color="auto"/>
            </w:tcBorders>
          </w:tcPr>
          <w:p w:rsidR="0071515E" w:rsidRPr="00C1226A" w:rsidRDefault="0071515E" w:rsidP="00C216BB">
            <w:r w:rsidRPr="00716448">
              <w:t>0.3125</w:t>
            </w:r>
          </w:p>
        </w:tc>
        <w:tc>
          <w:tcPr>
            <w:tcW w:w="878" w:type="dxa"/>
            <w:tcBorders>
              <w:left w:val="dotted" w:sz="4" w:space="0" w:color="auto"/>
              <w:right w:val="dotted" w:sz="4" w:space="0" w:color="auto"/>
            </w:tcBorders>
          </w:tcPr>
          <w:p w:rsidR="0071515E" w:rsidRPr="00C1226A" w:rsidRDefault="0071515E" w:rsidP="00C216BB">
            <w:r w:rsidRPr="00716448">
              <w:t>2.8093</w:t>
            </w:r>
          </w:p>
        </w:tc>
        <w:tc>
          <w:tcPr>
            <w:tcW w:w="992" w:type="dxa"/>
            <w:tcBorders>
              <w:left w:val="dotted" w:sz="4" w:space="0" w:color="auto"/>
              <w:right w:val="dotted" w:sz="4" w:space="0" w:color="auto"/>
            </w:tcBorders>
          </w:tcPr>
          <w:p w:rsidR="0071515E" w:rsidRPr="00C1226A" w:rsidRDefault="0071515E" w:rsidP="00C216BB">
            <w:r w:rsidRPr="00716448">
              <w:t>0.0753</w:t>
            </w:r>
          </w:p>
        </w:tc>
        <w:tc>
          <w:tcPr>
            <w:tcW w:w="992" w:type="dxa"/>
            <w:tcBorders>
              <w:left w:val="dotted" w:sz="4" w:space="0" w:color="auto"/>
            </w:tcBorders>
          </w:tcPr>
          <w:p w:rsidR="0071515E" w:rsidRPr="00C1226A" w:rsidRDefault="0071515E" w:rsidP="00C216BB">
            <w:r w:rsidRPr="00716448">
              <w:t>63927</w:t>
            </w:r>
          </w:p>
        </w:tc>
        <w:tc>
          <w:tcPr>
            <w:tcW w:w="1031" w:type="dxa"/>
            <w:tcBorders>
              <w:right w:val="dotted" w:sz="4" w:space="0" w:color="auto"/>
            </w:tcBorders>
            <w:shd w:val="clear" w:color="auto" w:fill="F2F2F2" w:themeFill="background1" w:themeFillShade="F2"/>
          </w:tcPr>
          <w:p w:rsidR="0071515E" w:rsidRPr="008306B8" w:rsidRDefault="0071515E" w:rsidP="00C216BB">
            <w:r w:rsidRPr="00716448">
              <w:t>0.4982</w:t>
            </w:r>
          </w:p>
        </w:tc>
        <w:tc>
          <w:tcPr>
            <w:tcW w:w="918" w:type="dxa"/>
            <w:tcBorders>
              <w:left w:val="dotted" w:sz="4" w:space="0" w:color="auto"/>
            </w:tcBorders>
            <w:shd w:val="clear" w:color="auto" w:fill="F2F2F2" w:themeFill="background1" w:themeFillShade="F2"/>
          </w:tcPr>
          <w:p w:rsidR="0071515E" w:rsidRPr="008306B8" w:rsidRDefault="0071515E" w:rsidP="00C216BB">
            <w:r w:rsidRPr="00716448">
              <w:t>436</w:t>
            </w:r>
          </w:p>
        </w:tc>
      </w:tr>
      <w:tr w:rsidR="0071515E" w:rsidTr="001A3CF9">
        <w:tc>
          <w:tcPr>
            <w:tcW w:w="2127" w:type="dxa"/>
          </w:tcPr>
          <w:p w:rsidR="0071515E" w:rsidRDefault="0071515E" w:rsidP="00B82B31">
            <w:pPr>
              <w:jc w:val="left"/>
              <w:rPr>
                <w:b/>
              </w:rPr>
            </w:pPr>
            <w:r>
              <w:rPr>
                <w:b/>
              </w:rPr>
              <w:t>SURF + Zernike-Moment</w:t>
            </w:r>
            <w:r w:rsidR="00B82B31">
              <w:rPr>
                <w:b/>
              </w:rPr>
              <w:t>e</w:t>
            </w:r>
          </w:p>
        </w:tc>
        <w:tc>
          <w:tcPr>
            <w:tcW w:w="939" w:type="dxa"/>
            <w:tcBorders>
              <w:right w:val="dotted" w:sz="4" w:space="0" w:color="auto"/>
            </w:tcBorders>
          </w:tcPr>
          <w:p w:rsidR="0071515E" w:rsidRPr="00721B53" w:rsidRDefault="0071515E" w:rsidP="00C216BB">
            <w:r w:rsidRPr="00D32C15">
              <w:t>0.9111</w:t>
            </w:r>
          </w:p>
        </w:tc>
        <w:tc>
          <w:tcPr>
            <w:tcW w:w="1018" w:type="dxa"/>
            <w:tcBorders>
              <w:left w:val="dotted" w:sz="4" w:space="0" w:color="auto"/>
              <w:right w:val="dotted" w:sz="4" w:space="0" w:color="auto"/>
            </w:tcBorders>
          </w:tcPr>
          <w:p w:rsidR="0071515E" w:rsidRPr="00721B53" w:rsidRDefault="0071515E" w:rsidP="00C216BB">
            <w:r w:rsidRPr="00D32C15">
              <w:t>0.8111</w:t>
            </w:r>
          </w:p>
        </w:tc>
        <w:tc>
          <w:tcPr>
            <w:tcW w:w="878" w:type="dxa"/>
            <w:tcBorders>
              <w:left w:val="dotted" w:sz="4" w:space="0" w:color="auto"/>
              <w:right w:val="dotted" w:sz="4" w:space="0" w:color="auto"/>
            </w:tcBorders>
          </w:tcPr>
          <w:p w:rsidR="0071515E" w:rsidRPr="00721B53" w:rsidRDefault="0071515E" w:rsidP="00C216BB">
            <w:r w:rsidRPr="00D32C15">
              <w:t>1.1883</w:t>
            </w:r>
          </w:p>
        </w:tc>
        <w:tc>
          <w:tcPr>
            <w:tcW w:w="992" w:type="dxa"/>
            <w:tcBorders>
              <w:left w:val="dotted" w:sz="4" w:space="0" w:color="auto"/>
              <w:right w:val="dotted" w:sz="4" w:space="0" w:color="auto"/>
            </w:tcBorders>
          </w:tcPr>
          <w:p w:rsidR="0071515E" w:rsidRPr="00721B53" w:rsidRDefault="0071515E" w:rsidP="00C216BB">
            <w:r w:rsidRPr="00D32C15">
              <w:t>0.0078</w:t>
            </w:r>
          </w:p>
        </w:tc>
        <w:tc>
          <w:tcPr>
            <w:tcW w:w="992" w:type="dxa"/>
            <w:tcBorders>
              <w:left w:val="dotted" w:sz="4" w:space="0" w:color="auto"/>
            </w:tcBorders>
          </w:tcPr>
          <w:p w:rsidR="0071515E" w:rsidRPr="00721B53" w:rsidRDefault="0071515E" w:rsidP="00C216BB">
            <w:r w:rsidRPr="00D32C15">
              <w:t>55506</w:t>
            </w:r>
          </w:p>
        </w:tc>
        <w:tc>
          <w:tcPr>
            <w:tcW w:w="1031" w:type="dxa"/>
            <w:tcBorders>
              <w:right w:val="dotted" w:sz="4" w:space="0" w:color="auto"/>
            </w:tcBorders>
            <w:shd w:val="clear" w:color="auto" w:fill="F2F2F2" w:themeFill="background1" w:themeFillShade="F2"/>
          </w:tcPr>
          <w:p w:rsidR="0071515E" w:rsidRPr="00721B53" w:rsidRDefault="0071515E" w:rsidP="00C216BB">
            <w:r w:rsidRPr="00D32C15">
              <w:t>0.6736</w:t>
            </w:r>
          </w:p>
        </w:tc>
        <w:tc>
          <w:tcPr>
            <w:tcW w:w="918" w:type="dxa"/>
            <w:tcBorders>
              <w:left w:val="dotted" w:sz="4" w:space="0" w:color="auto"/>
            </w:tcBorders>
            <w:shd w:val="clear" w:color="auto" w:fill="F2F2F2" w:themeFill="background1" w:themeFillShade="F2"/>
          </w:tcPr>
          <w:p w:rsidR="0071515E" w:rsidRPr="00721B53" w:rsidRDefault="0071515E" w:rsidP="00C216BB">
            <w:r w:rsidRPr="00D32C15">
              <w:t>789</w:t>
            </w:r>
          </w:p>
        </w:tc>
      </w:tr>
      <w:tr w:rsidR="0071515E" w:rsidTr="001A3CF9">
        <w:tc>
          <w:tcPr>
            <w:tcW w:w="2127" w:type="dxa"/>
          </w:tcPr>
          <w:p w:rsidR="0071515E" w:rsidRPr="006F5A2D" w:rsidRDefault="0071515E" w:rsidP="005F5DAC">
            <w:pPr>
              <w:jc w:val="left"/>
              <w:rPr>
                <w:b/>
              </w:rPr>
            </w:pPr>
            <w:r>
              <w:rPr>
                <w:b/>
              </w:rPr>
              <w:t>SIFT + Gabor Matrix-Patches</w:t>
            </w:r>
          </w:p>
        </w:tc>
        <w:tc>
          <w:tcPr>
            <w:tcW w:w="939" w:type="dxa"/>
            <w:tcBorders>
              <w:right w:val="dotted" w:sz="4" w:space="0" w:color="auto"/>
            </w:tcBorders>
          </w:tcPr>
          <w:p w:rsidR="0071515E" w:rsidRDefault="0071515E" w:rsidP="00C216BB">
            <w:r w:rsidRPr="00603745">
              <w:t>0.8619</w:t>
            </w:r>
          </w:p>
        </w:tc>
        <w:tc>
          <w:tcPr>
            <w:tcW w:w="1018" w:type="dxa"/>
            <w:tcBorders>
              <w:left w:val="dotted" w:sz="4" w:space="0" w:color="auto"/>
              <w:right w:val="dotted" w:sz="4" w:space="0" w:color="auto"/>
            </w:tcBorders>
          </w:tcPr>
          <w:p w:rsidR="0071515E" w:rsidRDefault="0071515E" w:rsidP="00C216BB">
            <w:r w:rsidRPr="00811454">
              <w:t>0.7103</w:t>
            </w:r>
          </w:p>
        </w:tc>
        <w:tc>
          <w:tcPr>
            <w:tcW w:w="878" w:type="dxa"/>
            <w:tcBorders>
              <w:left w:val="dotted" w:sz="4" w:space="0" w:color="auto"/>
              <w:right w:val="dotted" w:sz="4" w:space="0" w:color="auto"/>
            </w:tcBorders>
          </w:tcPr>
          <w:p w:rsidR="0071515E" w:rsidRDefault="0071515E" w:rsidP="00C216BB">
            <w:r w:rsidRPr="00811454">
              <w:t>1.3216</w:t>
            </w:r>
          </w:p>
        </w:tc>
        <w:tc>
          <w:tcPr>
            <w:tcW w:w="992" w:type="dxa"/>
            <w:tcBorders>
              <w:left w:val="dotted" w:sz="4" w:space="0" w:color="auto"/>
              <w:right w:val="dotted" w:sz="4" w:space="0" w:color="auto"/>
            </w:tcBorders>
          </w:tcPr>
          <w:p w:rsidR="0071515E" w:rsidRDefault="0071515E" w:rsidP="00C216BB">
            <w:r w:rsidRPr="00811454">
              <w:t>0.0134</w:t>
            </w:r>
          </w:p>
        </w:tc>
        <w:tc>
          <w:tcPr>
            <w:tcW w:w="992" w:type="dxa"/>
            <w:tcBorders>
              <w:left w:val="dotted" w:sz="4" w:space="0" w:color="auto"/>
            </w:tcBorders>
          </w:tcPr>
          <w:p w:rsidR="0071515E" w:rsidRDefault="0071515E" w:rsidP="00C216BB">
            <w:r w:rsidRPr="00603745">
              <w:t>56448</w:t>
            </w:r>
          </w:p>
        </w:tc>
        <w:tc>
          <w:tcPr>
            <w:tcW w:w="1031" w:type="dxa"/>
            <w:tcBorders>
              <w:right w:val="dotted" w:sz="4" w:space="0" w:color="auto"/>
            </w:tcBorders>
            <w:shd w:val="clear" w:color="auto" w:fill="F2F2F2" w:themeFill="background1" w:themeFillShade="F2"/>
          </w:tcPr>
          <w:p w:rsidR="0071515E" w:rsidRDefault="0071515E" w:rsidP="00C216BB">
            <w:r w:rsidRPr="006F1C27">
              <w:t>0.8000</w:t>
            </w:r>
          </w:p>
        </w:tc>
        <w:tc>
          <w:tcPr>
            <w:tcW w:w="918" w:type="dxa"/>
            <w:tcBorders>
              <w:left w:val="dotted" w:sz="4" w:space="0" w:color="auto"/>
            </w:tcBorders>
            <w:shd w:val="clear" w:color="auto" w:fill="F2F2F2" w:themeFill="background1" w:themeFillShade="F2"/>
          </w:tcPr>
          <w:p w:rsidR="0071515E" w:rsidRDefault="0071515E" w:rsidP="00C216BB">
            <w:r w:rsidRPr="006F1C27">
              <w:t>870</w:t>
            </w:r>
          </w:p>
        </w:tc>
      </w:tr>
      <w:tr w:rsidR="0071515E" w:rsidTr="001A3CF9">
        <w:tc>
          <w:tcPr>
            <w:tcW w:w="2127" w:type="dxa"/>
          </w:tcPr>
          <w:p w:rsidR="0071515E" w:rsidRDefault="0071515E" w:rsidP="005E1CCD">
            <w:pPr>
              <w:jc w:val="left"/>
              <w:rPr>
                <w:b/>
              </w:rPr>
            </w:pPr>
            <w:r>
              <w:rPr>
                <w:b/>
              </w:rPr>
              <w:t>M-IDSC +</w:t>
            </w:r>
            <w:r w:rsidR="005E1CCD">
              <w:rPr>
                <w:b/>
              </w:rPr>
              <w:t xml:space="preserve"> </w:t>
            </w:r>
            <w:r>
              <w:rPr>
                <w:b/>
              </w:rPr>
              <w:t>LBP</w:t>
            </w:r>
          </w:p>
        </w:tc>
        <w:tc>
          <w:tcPr>
            <w:tcW w:w="939" w:type="dxa"/>
            <w:tcBorders>
              <w:right w:val="dotted" w:sz="4" w:space="0" w:color="auto"/>
            </w:tcBorders>
          </w:tcPr>
          <w:p w:rsidR="0071515E" w:rsidRPr="00B32171" w:rsidRDefault="0071515E" w:rsidP="00C216BB">
            <w:r>
              <w:t>0</w:t>
            </w:r>
            <w:r w:rsidRPr="006F3557">
              <w:t>.8690</w:t>
            </w:r>
          </w:p>
        </w:tc>
        <w:tc>
          <w:tcPr>
            <w:tcW w:w="1018" w:type="dxa"/>
            <w:tcBorders>
              <w:left w:val="dotted" w:sz="4" w:space="0" w:color="auto"/>
              <w:right w:val="dotted" w:sz="4" w:space="0" w:color="auto"/>
            </w:tcBorders>
          </w:tcPr>
          <w:p w:rsidR="0071515E" w:rsidRPr="00B32171" w:rsidRDefault="0071515E" w:rsidP="00C216BB">
            <w:r w:rsidRPr="00B80CDF">
              <w:t>0.8567</w:t>
            </w:r>
          </w:p>
        </w:tc>
        <w:tc>
          <w:tcPr>
            <w:tcW w:w="878" w:type="dxa"/>
            <w:tcBorders>
              <w:left w:val="dotted" w:sz="4" w:space="0" w:color="auto"/>
              <w:right w:val="dotted" w:sz="4" w:space="0" w:color="auto"/>
            </w:tcBorders>
          </w:tcPr>
          <w:p w:rsidR="0071515E" w:rsidRPr="00B32171" w:rsidRDefault="0071515E" w:rsidP="00C216BB">
            <w:r w:rsidRPr="00B80CDF">
              <w:t>1.3836</w:t>
            </w:r>
          </w:p>
        </w:tc>
        <w:tc>
          <w:tcPr>
            <w:tcW w:w="992" w:type="dxa"/>
            <w:tcBorders>
              <w:left w:val="dotted" w:sz="4" w:space="0" w:color="auto"/>
              <w:right w:val="dotted" w:sz="4" w:space="0" w:color="auto"/>
            </w:tcBorders>
          </w:tcPr>
          <w:p w:rsidR="0071515E" w:rsidRPr="00B32171" w:rsidRDefault="0071515E" w:rsidP="00C216BB">
            <w:r w:rsidRPr="00B80CDF">
              <w:t>0.0159</w:t>
            </w:r>
          </w:p>
        </w:tc>
        <w:tc>
          <w:tcPr>
            <w:tcW w:w="992" w:type="dxa"/>
            <w:tcBorders>
              <w:left w:val="dotted" w:sz="4" w:space="0" w:color="auto"/>
            </w:tcBorders>
          </w:tcPr>
          <w:p w:rsidR="0071515E" w:rsidRPr="00B32171" w:rsidRDefault="0071515E" w:rsidP="00C216BB">
            <w:r w:rsidRPr="00B80CDF">
              <w:t>55928</w:t>
            </w:r>
          </w:p>
        </w:tc>
        <w:tc>
          <w:tcPr>
            <w:tcW w:w="1031" w:type="dxa"/>
            <w:tcBorders>
              <w:right w:val="dotted" w:sz="4" w:space="0" w:color="auto"/>
            </w:tcBorders>
            <w:shd w:val="clear" w:color="auto" w:fill="F2F2F2" w:themeFill="background1" w:themeFillShade="F2"/>
          </w:tcPr>
          <w:p w:rsidR="0071515E" w:rsidRPr="0097703A" w:rsidRDefault="0071515E" w:rsidP="00C216BB">
            <w:r w:rsidRPr="00D51120">
              <w:t>0.8561</w:t>
            </w:r>
          </w:p>
        </w:tc>
        <w:tc>
          <w:tcPr>
            <w:tcW w:w="918" w:type="dxa"/>
            <w:tcBorders>
              <w:left w:val="dotted" w:sz="4" w:space="0" w:color="auto"/>
            </w:tcBorders>
            <w:shd w:val="clear" w:color="auto" w:fill="F2F2F2" w:themeFill="background1" w:themeFillShade="F2"/>
          </w:tcPr>
          <w:p w:rsidR="0071515E" w:rsidRPr="00B32171" w:rsidRDefault="0071515E" w:rsidP="00C216BB">
            <w:r>
              <w:t>670</w:t>
            </w:r>
          </w:p>
        </w:tc>
      </w:tr>
      <w:tr w:rsidR="0071515E" w:rsidTr="001A3CF9">
        <w:tc>
          <w:tcPr>
            <w:tcW w:w="2127" w:type="dxa"/>
          </w:tcPr>
          <w:p w:rsidR="00AC3570" w:rsidRDefault="0071515E" w:rsidP="00AC3570">
            <w:pPr>
              <w:jc w:val="left"/>
              <w:rPr>
                <w:b/>
              </w:rPr>
            </w:pPr>
            <w:r>
              <w:rPr>
                <w:b/>
              </w:rPr>
              <w:t>M-IDSC +</w:t>
            </w:r>
            <w:r w:rsidR="00AC3570">
              <w:rPr>
                <w:b/>
              </w:rPr>
              <w:t xml:space="preserve"> </w:t>
            </w:r>
          </w:p>
          <w:p w:rsidR="0071515E" w:rsidRDefault="0071515E" w:rsidP="00AC3570">
            <w:pPr>
              <w:jc w:val="left"/>
              <w:rPr>
                <w:b/>
              </w:rPr>
            </w:pPr>
            <w:r>
              <w:rPr>
                <w:b/>
              </w:rPr>
              <w:t>Blattne</w:t>
            </w:r>
            <w:r>
              <w:rPr>
                <w:b/>
              </w:rPr>
              <w:t>r</w:t>
            </w:r>
            <w:r>
              <w:rPr>
                <w:b/>
              </w:rPr>
              <w:t>ven</w:t>
            </w:r>
          </w:p>
        </w:tc>
        <w:tc>
          <w:tcPr>
            <w:tcW w:w="939" w:type="dxa"/>
            <w:tcBorders>
              <w:right w:val="dotted" w:sz="4" w:space="0" w:color="auto"/>
            </w:tcBorders>
          </w:tcPr>
          <w:p w:rsidR="0071515E" w:rsidRPr="00B32171" w:rsidRDefault="0071515E" w:rsidP="00C216BB">
            <w:r w:rsidRPr="008E4442">
              <w:t>0.8561</w:t>
            </w:r>
          </w:p>
        </w:tc>
        <w:tc>
          <w:tcPr>
            <w:tcW w:w="1018" w:type="dxa"/>
            <w:tcBorders>
              <w:left w:val="dotted" w:sz="4" w:space="0" w:color="auto"/>
              <w:right w:val="dotted" w:sz="4" w:space="0" w:color="auto"/>
            </w:tcBorders>
          </w:tcPr>
          <w:p w:rsidR="0071515E" w:rsidRPr="00B32171" w:rsidRDefault="0071515E" w:rsidP="00C216BB">
            <w:r w:rsidRPr="008E4442">
              <w:t>0.8423</w:t>
            </w:r>
          </w:p>
        </w:tc>
        <w:tc>
          <w:tcPr>
            <w:tcW w:w="878" w:type="dxa"/>
            <w:tcBorders>
              <w:left w:val="dotted" w:sz="4" w:space="0" w:color="auto"/>
              <w:right w:val="dotted" w:sz="4" w:space="0" w:color="auto"/>
            </w:tcBorders>
          </w:tcPr>
          <w:p w:rsidR="0071515E" w:rsidRPr="00B32171" w:rsidRDefault="0071515E" w:rsidP="00C216BB">
            <w:r w:rsidRPr="008E4442">
              <w:t>1.4385</w:t>
            </w:r>
          </w:p>
        </w:tc>
        <w:tc>
          <w:tcPr>
            <w:tcW w:w="992" w:type="dxa"/>
            <w:tcBorders>
              <w:left w:val="dotted" w:sz="4" w:space="0" w:color="auto"/>
              <w:right w:val="dotted" w:sz="4" w:space="0" w:color="auto"/>
            </w:tcBorders>
          </w:tcPr>
          <w:p w:rsidR="0071515E" w:rsidRPr="00B32171" w:rsidRDefault="0071515E" w:rsidP="00C216BB">
            <w:r w:rsidRPr="008E4442">
              <w:t>0.0182</w:t>
            </w:r>
          </w:p>
        </w:tc>
        <w:tc>
          <w:tcPr>
            <w:tcW w:w="992" w:type="dxa"/>
            <w:tcBorders>
              <w:left w:val="dotted" w:sz="4" w:space="0" w:color="auto"/>
            </w:tcBorders>
          </w:tcPr>
          <w:p w:rsidR="0071515E" w:rsidRPr="00B32171" w:rsidRDefault="0071515E" w:rsidP="00C216BB">
            <w:r w:rsidRPr="008E4442">
              <w:t>56305</w:t>
            </w:r>
          </w:p>
        </w:tc>
        <w:tc>
          <w:tcPr>
            <w:tcW w:w="1031" w:type="dxa"/>
            <w:tcBorders>
              <w:right w:val="dotted" w:sz="4" w:space="0" w:color="auto"/>
            </w:tcBorders>
            <w:shd w:val="clear" w:color="auto" w:fill="F2F2F2" w:themeFill="background1" w:themeFillShade="F2"/>
          </w:tcPr>
          <w:p w:rsidR="0071515E" w:rsidRPr="0097703A" w:rsidRDefault="0071515E" w:rsidP="00C216BB">
            <w:r w:rsidRPr="00B9129C">
              <w:t>0.8631</w:t>
            </w:r>
          </w:p>
        </w:tc>
        <w:tc>
          <w:tcPr>
            <w:tcW w:w="918" w:type="dxa"/>
            <w:tcBorders>
              <w:left w:val="dotted" w:sz="4" w:space="0" w:color="auto"/>
            </w:tcBorders>
            <w:shd w:val="clear" w:color="auto" w:fill="F2F2F2" w:themeFill="background1" w:themeFillShade="F2"/>
          </w:tcPr>
          <w:p w:rsidR="0071515E" w:rsidRPr="00B32171" w:rsidRDefault="0071515E" w:rsidP="00C216BB">
            <w:r w:rsidRPr="005115F1">
              <w:t>710</w:t>
            </w:r>
          </w:p>
        </w:tc>
      </w:tr>
      <w:tr w:rsidR="0071515E" w:rsidTr="001A3CF9">
        <w:tc>
          <w:tcPr>
            <w:tcW w:w="2127" w:type="dxa"/>
          </w:tcPr>
          <w:p w:rsidR="0071515E" w:rsidRPr="006F5A2D" w:rsidRDefault="0071515E" w:rsidP="005F5DAC">
            <w:pPr>
              <w:jc w:val="left"/>
              <w:rPr>
                <w:b/>
              </w:rPr>
            </w:pPr>
            <w:r>
              <w:rPr>
                <w:b/>
              </w:rPr>
              <w:t>IDSC + Gabor Matrix-Patches</w:t>
            </w:r>
          </w:p>
        </w:tc>
        <w:tc>
          <w:tcPr>
            <w:tcW w:w="939" w:type="dxa"/>
            <w:tcBorders>
              <w:right w:val="dotted" w:sz="4" w:space="0" w:color="auto"/>
            </w:tcBorders>
          </w:tcPr>
          <w:p w:rsidR="0071515E" w:rsidRDefault="0071515E" w:rsidP="00C216BB">
            <w:r w:rsidRPr="00B32171">
              <w:t>0.8608</w:t>
            </w:r>
          </w:p>
        </w:tc>
        <w:tc>
          <w:tcPr>
            <w:tcW w:w="1018" w:type="dxa"/>
            <w:tcBorders>
              <w:left w:val="dotted" w:sz="4" w:space="0" w:color="auto"/>
              <w:right w:val="dotted" w:sz="4" w:space="0" w:color="auto"/>
            </w:tcBorders>
          </w:tcPr>
          <w:p w:rsidR="0071515E" w:rsidRDefault="0071515E" w:rsidP="00C216BB">
            <w:r w:rsidRPr="00B32171">
              <w:t>0.8724</w:t>
            </w:r>
          </w:p>
        </w:tc>
        <w:tc>
          <w:tcPr>
            <w:tcW w:w="878" w:type="dxa"/>
            <w:tcBorders>
              <w:left w:val="dotted" w:sz="4" w:space="0" w:color="auto"/>
              <w:right w:val="dotted" w:sz="4" w:space="0" w:color="auto"/>
            </w:tcBorders>
          </w:tcPr>
          <w:p w:rsidR="0071515E" w:rsidRDefault="0071515E" w:rsidP="00C216BB">
            <w:r w:rsidRPr="00B32171">
              <w:t>1.3543</w:t>
            </w:r>
          </w:p>
        </w:tc>
        <w:tc>
          <w:tcPr>
            <w:tcW w:w="992" w:type="dxa"/>
            <w:tcBorders>
              <w:left w:val="dotted" w:sz="4" w:space="0" w:color="auto"/>
              <w:right w:val="dotted" w:sz="4" w:space="0" w:color="auto"/>
            </w:tcBorders>
          </w:tcPr>
          <w:p w:rsidR="0071515E" w:rsidRDefault="0071515E" w:rsidP="00C216BB">
            <w:r w:rsidRPr="00B32171">
              <w:t>.01476</w:t>
            </w:r>
          </w:p>
        </w:tc>
        <w:tc>
          <w:tcPr>
            <w:tcW w:w="992" w:type="dxa"/>
            <w:tcBorders>
              <w:left w:val="dotted" w:sz="4" w:space="0" w:color="auto"/>
            </w:tcBorders>
          </w:tcPr>
          <w:p w:rsidR="0071515E" w:rsidRDefault="0071515E" w:rsidP="00C216BB">
            <w:r w:rsidRPr="00B32171">
              <w:t>36709</w:t>
            </w:r>
          </w:p>
        </w:tc>
        <w:tc>
          <w:tcPr>
            <w:tcW w:w="1031" w:type="dxa"/>
            <w:tcBorders>
              <w:right w:val="dotted" w:sz="4" w:space="0" w:color="auto"/>
            </w:tcBorders>
            <w:shd w:val="clear" w:color="auto" w:fill="F2F2F2" w:themeFill="background1" w:themeFillShade="F2"/>
          </w:tcPr>
          <w:p w:rsidR="0071515E" w:rsidRDefault="0071515E" w:rsidP="00C216BB">
            <w:r w:rsidRPr="0097703A">
              <w:t>0.8771</w:t>
            </w:r>
          </w:p>
        </w:tc>
        <w:tc>
          <w:tcPr>
            <w:tcW w:w="918" w:type="dxa"/>
            <w:tcBorders>
              <w:left w:val="dotted" w:sz="4" w:space="0" w:color="auto"/>
            </w:tcBorders>
            <w:shd w:val="clear" w:color="auto" w:fill="F2F2F2" w:themeFill="background1" w:themeFillShade="F2"/>
          </w:tcPr>
          <w:p w:rsidR="0071515E" w:rsidRDefault="0071515E" w:rsidP="00C216BB">
            <w:r w:rsidRPr="00B32171">
              <w:t>852</w:t>
            </w:r>
          </w:p>
        </w:tc>
      </w:tr>
      <w:tr w:rsidR="0071515E" w:rsidTr="001A3CF9">
        <w:tc>
          <w:tcPr>
            <w:tcW w:w="2127" w:type="dxa"/>
          </w:tcPr>
          <w:p w:rsidR="0071515E" w:rsidRDefault="0071515E" w:rsidP="005F5DAC">
            <w:pPr>
              <w:jc w:val="left"/>
              <w:rPr>
                <w:b/>
              </w:rPr>
            </w:pPr>
            <w:r>
              <w:rPr>
                <w:b/>
              </w:rPr>
              <w:t>IDSC + Gabor Matrix-Patches +</w:t>
            </w:r>
            <w:r w:rsidR="00744B50">
              <w:rPr>
                <w:b/>
              </w:rPr>
              <w:t xml:space="preserve"> </w:t>
            </w:r>
            <w:r>
              <w:rPr>
                <w:b/>
              </w:rPr>
              <w:t>LBP</w:t>
            </w:r>
          </w:p>
        </w:tc>
        <w:tc>
          <w:tcPr>
            <w:tcW w:w="939" w:type="dxa"/>
            <w:tcBorders>
              <w:right w:val="dotted" w:sz="4" w:space="0" w:color="auto"/>
            </w:tcBorders>
          </w:tcPr>
          <w:p w:rsidR="0071515E" w:rsidRPr="00B32171" w:rsidRDefault="0071515E" w:rsidP="008E0079">
            <w:r w:rsidRPr="00860DAE">
              <w:t>0.8853</w:t>
            </w:r>
          </w:p>
        </w:tc>
        <w:tc>
          <w:tcPr>
            <w:tcW w:w="1018" w:type="dxa"/>
            <w:tcBorders>
              <w:left w:val="dotted" w:sz="4" w:space="0" w:color="auto"/>
              <w:right w:val="dotted" w:sz="4" w:space="0" w:color="auto"/>
            </w:tcBorders>
          </w:tcPr>
          <w:p w:rsidR="0071515E" w:rsidRPr="00B32171" w:rsidRDefault="0071515E" w:rsidP="008E0079">
            <w:r w:rsidRPr="00860DAE">
              <w:t>0.8767</w:t>
            </w:r>
          </w:p>
        </w:tc>
        <w:tc>
          <w:tcPr>
            <w:tcW w:w="878" w:type="dxa"/>
            <w:tcBorders>
              <w:left w:val="dotted" w:sz="4" w:space="0" w:color="auto"/>
              <w:right w:val="dotted" w:sz="4" w:space="0" w:color="auto"/>
            </w:tcBorders>
          </w:tcPr>
          <w:p w:rsidR="0071515E" w:rsidRPr="00B32171" w:rsidRDefault="0071515E" w:rsidP="008E0079">
            <w:r w:rsidRPr="00860DAE">
              <w:t>1.3263</w:t>
            </w:r>
          </w:p>
        </w:tc>
        <w:tc>
          <w:tcPr>
            <w:tcW w:w="992" w:type="dxa"/>
            <w:tcBorders>
              <w:left w:val="dotted" w:sz="4" w:space="0" w:color="auto"/>
              <w:right w:val="dotted" w:sz="4" w:space="0" w:color="auto"/>
            </w:tcBorders>
          </w:tcPr>
          <w:p w:rsidR="0071515E" w:rsidRPr="00B32171" w:rsidRDefault="0071515E" w:rsidP="008E0079">
            <w:r w:rsidRPr="00860DAE">
              <w:t>0.0135</w:t>
            </w:r>
          </w:p>
        </w:tc>
        <w:tc>
          <w:tcPr>
            <w:tcW w:w="992" w:type="dxa"/>
            <w:tcBorders>
              <w:left w:val="dotted" w:sz="4" w:space="0" w:color="auto"/>
            </w:tcBorders>
          </w:tcPr>
          <w:p w:rsidR="0071515E" w:rsidRPr="00B32171" w:rsidRDefault="00550B87" w:rsidP="008E0079">
            <w:r>
              <w:t>6</w:t>
            </w:r>
            <w:r w:rsidR="0071515E" w:rsidRPr="00860DAE">
              <w:t>4937</w:t>
            </w:r>
          </w:p>
        </w:tc>
        <w:tc>
          <w:tcPr>
            <w:tcW w:w="1031" w:type="dxa"/>
            <w:tcBorders>
              <w:right w:val="dotted" w:sz="4" w:space="0" w:color="auto"/>
            </w:tcBorders>
            <w:shd w:val="clear" w:color="auto" w:fill="F2F2F2" w:themeFill="background1" w:themeFillShade="F2"/>
          </w:tcPr>
          <w:p w:rsidR="0071515E" w:rsidRDefault="0071515E" w:rsidP="00C216BB">
            <w:r w:rsidRPr="008E0079">
              <w:t>0.8877</w:t>
            </w:r>
          </w:p>
        </w:tc>
        <w:tc>
          <w:tcPr>
            <w:tcW w:w="918" w:type="dxa"/>
            <w:tcBorders>
              <w:left w:val="dotted" w:sz="4" w:space="0" w:color="auto"/>
            </w:tcBorders>
            <w:shd w:val="clear" w:color="auto" w:fill="F2F2F2" w:themeFill="background1" w:themeFillShade="F2"/>
          </w:tcPr>
          <w:p w:rsidR="0071515E" w:rsidRPr="00D834EF" w:rsidRDefault="0071515E" w:rsidP="00C216BB">
            <w:r w:rsidRPr="007B7C02">
              <w:t>890</w:t>
            </w:r>
          </w:p>
        </w:tc>
      </w:tr>
      <w:tr w:rsidR="0071515E" w:rsidTr="001A3CF9">
        <w:tc>
          <w:tcPr>
            <w:tcW w:w="2127" w:type="dxa"/>
          </w:tcPr>
          <w:p w:rsidR="0071515E" w:rsidRDefault="0071515E" w:rsidP="005F5DAC">
            <w:pPr>
              <w:jc w:val="left"/>
              <w:rPr>
                <w:b/>
              </w:rPr>
            </w:pPr>
            <w:r>
              <w:rPr>
                <w:b/>
              </w:rPr>
              <w:t>M-IDSC + Gabor Matrix-Patches +</w:t>
            </w:r>
            <w:r w:rsidR="00744B50">
              <w:rPr>
                <w:b/>
              </w:rPr>
              <w:t xml:space="preserve"> </w:t>
            </w:r>
            <w:r>
              <w:rPr>
                <w:b/>
              </w:rPr>
              <w:t>LBP</w:t>
            </w:r>
          </w:p>
        </w:tc>
        <w:tc>
          <w:tcPr>
            <w:tcW w:w="939" w:type="dxa"/>
            <w:tcBorders>
              <w:right w:val="dotted" w:sz="4" w:space="0" w:color="auto"/>
            </w:tcBorders>
          </w:tcPr>
          <w:p w:rsidR="0071515E" w:rsidRPr="00B32171" w:rsidRDefault="0071515E" w:rsidP="00C216BB">
            <w:r w:rsidRPr="00FC2E9F">
              <w:t>0.8760</w:t>
            </w:r>
          </w:p>
        </w:tc>
        <w:tc>
          <w:tcPr>
            <w:tcW w:w="1018" w:type="dxa"/>
            <w:tcBorders>
              <w:left w:val="dotted" w:sz="4" w:space="0" w:color="auto"/>
              <w:right w:val="dotted" w:sz="4" w:space="0" w:color="auto"/>
            </w:tcBorders>
          </w:tcPr>
          <w:p w:rsidR="0071515E" w:rsidRPr="00B32171" w:rsidRDefault="0071515E" w:rsidP="00C216BB">
            <w:r w:rsidRPr="00764574">
              <w:t>0.8918</w:t>
            </w:r>
          </w:p>
        </w:tc>
        <w:tc>
          <w:tcPr>
            <w:tcW w:w="878" w:type="dxa"/>
            <w:tcBorders>
              <w:left w:val="dotted" w:sz="4" w:space="0" w:color="auto"/>
              <w:right w:val="dotted" w:sz="4" w:space="0" w:color="auto"/>
            </w:tcBorders>
          </w:tcPr>
          <w:p w:rsidR="0071515E" w:rsidRPr="00B32171" w:rsidRDefault="0071515E" w:rsidP="00C216BB">
            <w:r w:rsidRPr="00764574">
              <w:t>1.3286</w:t>
            </w:r>
          </w:p>
        </w:tc>
        <w:tc>
          <w:tcPr>
            <w:tcW w:w="992" w:type="dxa"/>
            <w:tcBorders>
              <w:left w:val="dotted" w:sz="4" w:space="0" w:color="auto"/>
              <w:right w:val="dotted" w:sz="4" w:space="0" w:color="auto"/>
            </w:tcBorders>
          </w:tcPr>
          <w:p w:rsidR="0071515E" w:rsidRPr="00B32171" w:rsidRDefault="0071515E" w:rsidP="00C216BB">
            <w:r w:rsidRPr="00764574">
              <w:t>0.0136</w:t>
            </w:r>
          </w:p>
        </w:tc>
        <w:tc>
          <w:tcPr>
            <w:tcW w:w="992" w:type="dxa"/>
            <w:tcBorders>
              <w:left w:val="dotted" w:sz="4" w:space="0" w:color="auto"/>
            </w:tcBorders>
          </w:tcPr>
          <w:p w:rsidR="0071515E" w:rsidRPr="00B32171" w:rsidRDefault="0071515E" w:rsidP="00C216BB">
            <w:r w:rsidRPr="00FC2E9F">
              <w:t>56778</w:t>
            </w:r>
          </w:p>
        </w:tc>
        <w:tc>
          <w:tcPr>
            <w:tcW w:w="1031" w:type="dxa"/>
            <w:tcBorders>
              <w:right w:val="dotted" w:sz="4" w:space="0" w:color="auto"/>
            </w:tcBorders>
            <w:shd w:val="clear" w:color="auto" w:fill="F2F2F2" w:themeFill="background1" w:themeFillShade="F2"/>
          </w:tcPr>
          <w:p w:rsidR="0071515E" w:rsidRPr="0097703A" w:rsidRDefault="0071515E" w:rsidP="00C216BB">
            <w:r w:rsidRPr="008E4442">
              <w:t>0.8912</w:t>
            </w:r>
          </w:p>
        </w:tc>
        <w:tc>
          <w:tcPr>
            <w:tcW w:w="918" w:type="dxa"/>
            <w:tcBorders>
              <w:left w:val="dotted" w:sz="4" w:space="0" w:color="auto"/>
            </w:tcBorders>
            <w:shd w:val="clear" w:color="auto" w:fill="F2F2F2" w:themeFill="background1" w:themeFillShade="F2"/>
          </w:tcPr>
          <w:p w:rsidR="0071515E" w:rsidRPr="00B32171" w:rsidRDefault="0071515E" w:rsidP="00C216BB">
            <w:r w:rsidRPr="008E4442">
              <w:t>869</w:t>
            </w:r>
          </w:p>
        </w:tc>
      </w:tr>
      <w:tr w:rsidR="0071515E" w:rsidTr="001A3CF9">
        <w:tc>
          <w:tcPr>
            <w:tcW w:w="2127" w:type="dxa"/>
          </w:tcPr>
          <w:p w:rsidR="0071515E" w:rsidRDefault="0071515E" w:rsidP="005F5DAC">
            <w:pPr>
              <w:jc w:val="left"/>
              <w:rPr>
                <w:b/>
              </w:rPr>
            </w:pPr>
            <w:r>
              <w:rPr>
                <w:b/>
              </w:rPr>
              <w:t xml:space="preserve">M-IDSC + </w:t>
            </w:r>
          </w:p>
          <w:p w:rsidR="0071515E" w:rsidRPr="006F5A2D" w:rsidRDefault="0071515E" w:rsidP="005F5DAC">
            <w:pPr>
              <w:jc w:val="left"/>
              <w:rPr>
                <w:b/>
              </w:rPr>
            </w:pPr>
            <w:r>
              <w:rPr>
                <w:b/>
              </w:rPr>
              <w:t>Gabor Matrix-Patches</w:t>
            </w:r>
          </w:p>
        </w:tc>
        <w:tc>
          <w:tcPr>
            <w:tcW w:w="939" w:type="dxa"/>
            <w:tcBorders>
              <w:right w:val="dotted" w:sz="4" w:space="0" w:color="auto"/>
            </w:tcBorders>
          </w:tcPr>
          <w:p w:rsidR="0071515E" w:rsidRPr="004F32D5" w:rsidRDefault="0071515E" w:rsidP="00C216BB">
            <w:r w:rsidRPr="004F32D5">
              <w:t>0.8982</w:t>
            </w:r>
          </w:p>
        </w:tc>
        <w:tc>
          <w:tcPr>
            <w:tcW w:w="1018" w:type="dxa"/>
            <w:tcBorders>
              <w:left w:val="dotted" w:sz="4" w:space="0" w:color="auto"/>
              <w:right w:val="dotted" w:sz="4" w:space="0" w:color="auto"/>
            </w:tcBorders>
          </w:tcPr>
          <w:p w:rsidR="0071515E" w:rsidRPr="004F32D5" w:rsidRDefault="0071515E" w:rsidP="00C216BB">
            <w:r w:rsidRPr="004F32D5">
              <w:t>0.9062</w:t>
            </w:r>
          </w:p>
        </w:tc>
        <w:tc>
          <w:tcPr>
            <w:tcW w:w="878" w:type="dxa"/>
            <w:tcBorders>
              <w:left w:val="dotted" w:sz="4" w:space="0" w:color="auto"/>
              <w:right w:val="dotted" w:sz="4" w:space="0" w:color="auto"/>
            </w:tcBorders>
          </w:tcPr>
          <w:p w:rsidR="0071515E" w:rsidRPr="004F32D5" w:rsidRDefault="0071515E" w:rsidP="00C216BB">
            <w:r w:rsidRPr="004F32D5">
              <w:t>1.2432</w:t>
            </w:r>
          </w:p>
        </w:tc>
        <w:tc>
          <w:tcPr>
            <w:tcW w:w="992" w:type="dxa"/>
            <w:tcBorders>
              <w:left w:val="dotted" w:sz="4" w:space="0" w:color="auto"/>
              <w:right w:val="dotted" w:sz="4" w:space="0" w:color="auto"/>
            </w:tcBorders>
          </w:tcPr>
          <w:p w:rsidR="0071515E" w:rsidRPr="004F32D5" w:rsidRDefault="0071515E" w:rsidP="00C216BB">
            <w:r w:rsidRPr="004F32D5">
              <w:t>0.0101</w:t>
            </w:r>
          </w:p>
        </w:tc>
        <w:tc>
          <w:tcPr>
            <w:tcW w:w="992" w:type="dxa"/>
            <w:tcBorders>
              <w:left w:val="dotted" w:sz="4" w:space="0" w:color="auto"/>
            </w:tcBorders>
          </w:tcPr>
          <w:p w:rsidR="0071515E" w:rsidRDefault="0071515E" w:rsidP="00C216BB">
            <w:r w:rsidRPr="0080466B">
              <w:t>40686</w:t>
            </w:r>
          </w:p>
        </w:tc>
        <w:tc>
          <w:tcPr>
            <w:tcW w:w="1031" w:type="dxa"/>
            <w:tcBorders>
              <w:right w:val="dotted" w:sz="4" w:space="0" w:color="auto"/>
            </w:tcBorders>
            <w:shd w:val="clear" w:color="auto" w:fill="F2F2F2" w:themeFill="background1" w:themeFillShade="F2"/>
          </w:tcPr>
          <w:p w:rsidR="0071515E" w:rsidRPr="00062931" w:rsidRDefault="0071515E" w:rsidP="00C216BB">
            <w:r w:rsidRPr="00BE2C32">
              <w:t>0.8947</w:t>
            </w:r>
          </w:p>
        </w:tc>
        <w:tc>
          <w:tcPr>
            <w:tcW w:w="918" w:type="dxa"/>
            <w:tcBorders>
              <w:left w:val="dotted" w:sz="4" w:space="0" w:color="auto"/>
            </w:tcBorders>
            <w:shd w:val="clear" w:color="auto" w:fill="F2F2F2" w:themeFill="background1" w:themeFillShade="F2"/>
          </w:tcPr>
          <w:p w:rsidR="0071515E" w:rsidRDefault="0071515E" w:rsidP="00C216BB">
            <w:r w:rsidRPr="00D834EF">
              <w:t>839</w:t>
            </w:r>
          </w:p>
        </w:tc>
      </w:tr>
      <w:tr w:rsidR="0071515E" w:rsidTr="001A3CF9">
        <w:tc>
          <w:tcPr>
            <w:tcW w:w="2127" w:type="dxa"/>
          </w:tcPr>
          <w:p w:rsidR="0071515E" w:rsidRDefault="0071515E" w:rsidP="005F5DAC">
            <w:pPr>
              <w:jc w:val="left"/>
              <w:rPr>
                <w:b/>
              </w:rPr>
            </w:pPr>
            <w:r>
              <w:rPr>
                <w:b/>
              </w:rPr>
              <w:t>SURF + Gabor Matrix-Patches</w:t>
            </w:r>
          </w:p>
        </w:tc>
        <w:tc>
          <w:tcPr>
            <w:tcW w:w="939" w:type="dxa"/>
            <w:tcBorders>
              <w:right w:val="dotted" w:sz="4" w:space="0" w:color="auto"/>
            </w:tcBorders>
          </w:tcPr>
          <w:p w:rsidR="0071515E" w:rsidRPr="00634AC6" w:rsidRDefault="0071515E" w:rsidP="00C216BB">
            <w:pPr>
              <w:rPr>
                <w:b/>
              </w:rPr>
            </w:pPr>
            <w:r w:rsidRPr="00634AC6">
              <w:rPr>
                <w:b/>
              </w:rPr>
              <w:t>0.9461</w:t>
            </w:r>
          </w:p>
        </w:tc>
        <w:tc>
          <w:tcPr>
            <w:tcW w:w="1018" w:type="dxa"/>
            <w:tcBorders>
              <w:left w:val="dotted" w:sz="4" w:space="0" w:color="auto"/>
              <w:right w:val="dotted" w:sz="4" w:space="0" w:color="auto"/>
            </w:tcBorders>
          </w:tcPr>
          <w:p w:rsidR="0071515E" w:rsidRPr="00B32171" w:rsidRDefault="0071515E" w:rsidP="00C216BB">
            <w:r w:rsidRPr="00996503">
              <w:t>0.8915</w:t>
            </w:r>
          </w:p>
        </w:tc>
        <w:tc>
          <w:tcPr>
            <w:tcW w:w="878" w:type="dxa"/>
            <w:tcBorders>
              <w:left w:val="dotted" w:sz="4" w:space="0" w:color="auto"/>
              <w:right w:val="dotted" w:sz="4" w:space="0" w:color="auto"/>
            </w:tcBorders>
          </w:tcPr>
          <w:p w:rsidR="0071515E" w:rsidRPr="00634AC6" w:rsidRDefault="0071515E" w:rsidP="00C216BB">
            <w:pPr>
              <w:rPr>
                <w:b/>
              </w:rPr>
            </w:pPr>
            <w:r w:rsidRPr="00634AC6">
              <w:rPr>
                <w:b/>
              </w:rPr>
              <w:t>1.0888</w:t>
            </w:r>
          </w:p>
        </w:tc>
        <w:tc>
          <w:tcPr>
            <w:tcW w:w="992" w:type="dxa"/>
            <w:tcBorders>
              <w:left w:val="dotted" w:sz="4" w:space="0" w:color="auto"/>
              <w:right w:val="dotted" w:sz="4" w:space="0" w:color="auto"/>
            </w:tcBorders>
          </w:tcPr>
          <w:p w:rsidR="0071515E" w:rsidRPr="00634AC6" w:rsidRDefault="0071515E" w:rsidP="00C216BB">
            <w:pPr>
              <w:rPr>
                <w:b/>
              </w:rPr>
            </w:pPr>
            <w:r w:rsidRPr="00634AC6">
              <w:rPr>
                <w:b/>
              </w:rPr>
              <w:t>0.0037</w:t>
            </w:r>
          </w:p>
        </w:tc>
        <w:tc>
          <w:tcPr>
            <w:tcW w:w="992" w:type="dxa"/>
            <w:tcBorders>
              <w:left w:val="dotted" w:sz="4" w:space="0" w:color="auto"/>
            </w:tcBorders>
          </w:tcPr>
          <w:p w:rsidR="0071515E" w:rsidRPr="00B32171" w:rsidRDefault="0071515E" w:rsidP="00C216BB">
            <w:r w:rsidRPr="00996503">
              <w:t>55788</w:t>
            </w:r>
          </w:p>
        </w:tc>
        <w:tc>
          <w:tcPr>
            <w:tcW w:w="1031" w:type="dxa"/>
            <w:tcBorders>
              <w:right w:val="dotted" w:sz="4" w:space="0" w:color="auto"/>
            </w:tcBorders>
            <w:shd w:val="clear" w:color="auto" w:fill="F2F2F2" w:themeFill="background1" w:themeFillShade="F2"/>
          </w:tcPr>
          <w:p w:rsidR="0071515E" w:rsidRPr="0097703A" w:rsidRDefault="0071515E" w:rsidP="00C216BB">
            <w:r w:rsidRPr="000F1798">
              <w:t>0.8947</w:t>
            </w:r>
          </w:p>
        </w:tc>
        <w:tc>
          <w:tcPr>
            <w:tcW w:w="918" w:type="dxa"/>
            <w:tcBorders>
              <w:left w:val="dotted" w:sz="4" w:space="0" w:color="auto"/>
            </w:tcBorders>
            <w:shd w:val="clear" w:color="auto" w:fill="F2F2F2" w:themeFill="background1" w:themeFillShade="F2"/>
          </w:tcPr>
          <w:p w:rsidR="0071515E" w:rsidRPr="00B32171" w:rsidRDefault="0071515E" w:rsidP="00C216BB">
            <w:r w:rsidRPr="000F1798">
              <w:t>790</w:t>
            </w:r>
          </w:p>
        </w:tc>
      </w:tr>
      <w:tr w:rsidR="0071515E" w:rsidTr="001A3CF9">
        <w:tc>
          <w:tcPr>
            <w:tcW w:w="2127" w:type="dxa"/>
          </w:tcPr>
          <w:p w:rsidR="0071515E" w:rsidRDefault="0071515E" w:rsidP="00EA4429">
            <w:pPr>
              <w:jc w:val="left"/>
              <w:rPr>
                <w:b/>
              </w:rPr>
            </w:pPr>
            <w:r>
              <w:rPr>
                <w:b/>
              </w:rPr>
              <w:t xml:space="preserve">M-IDSC + </w:t>
            </w:r>
          </w:p>
          <w:p w:rsidR="0071515E" w:rsidRDefault="0071515E" w:rsidP="00EA4429">
            <w:pPr>
              <w:jc w:val="left"/>
              <w:rPr>
                <w:b/>
              </w:rPr>
            </w:pPr>
            <w:r>
              <w:rPr>
                <w:b/>
              </w:rPr>
              <w:t>Zernike-Moment</w:t>
            </w:r>
            <w:r w:rsidR="003B2B85">
              <w:rPr>
                <w:b/>
              </w:rPr>
              <w:t>e</w:t>
            </w:r>
            <w:r>
              <w:rPr>
                <w:b/>
              </w:rPr>
              <w:t xml:space="preserve"> +</w:t>
            </w:r>
          </w:p>
          <w:p w:rsidR="0071515E" w:rsidRDefault="0071515E" w:rsidP="00EA4429">
            <w:pPr>
              <w:jc w:val="left"/>
              <w:rPr>
                <w:b/>
              </w:rPr>
            </w:pPr>
            <w:r>
              <w:rPr>
                <w:b/>
              </w:rPr>
              <w:t>Gabor Matrix-Patches</w:t>
            </w:r>
          </w:p>
        </w:tc>
        <w:tc>
          <w:tcPr>
            <w:tcW w:w="939" w:type="dxa"/>
            <w:tcBorders>
              <w:right w:val="dotted" w:sz="4" w:space="0" w:color="auto"/>
            </w:tcBorders>
          </w:tcPr>
          <w:p w:rsidR="0071515E" w:rsidRPr="003C18A9" w:rsidRDefault="0071515E" w:rsidP="00C216BB">
            <w:r w:rsidRPr="003C18A9">
              <w:t>0.9045</w:t>
            </w:r>
          </w:p>
        </w:tc>
        <w:tc>
          <w:tcPr>
            <w:tcW w:w="1018" w:type="dxa"/>
            <w:tcBorders>
              <w:left w:val="dotted" w:sz="4" w:space="0" w:color="auto"/>
              <w:right w:val="dotted" w:sz="4" w:space="0" w:color="auto"/>
            </w:tcBorders>
          </w:tcPr>
          <w:p w:rsidR="0071515E" w:rsidRPr="003C18A9" w:rsidRDefault="0071515E" w:rsidP="00C216BB">
            <w:r w:rsidRPr="003C18A9">
              <w:t>0.90132</w:t>
            </w:r>
          </w:p>
        </w:tc>
        <w:tc>
          <w:tcPr>
            <w:tcW w:w="878" w:type="dxa"/>
            <w:tcBorders>
              <w:left w:val="dotted" w:sz="4" w:space="0" w:color="auto"/>
              <w:right w:val="dotted" w:sz="4" w:space="0" w:color="auto"/>
            </w:tcBorders>
          </w:tcPr>
          <w:p w:rsidR="0071515E" w:rsidRPr="003C18A9" w:rsidRDefault="0071515E" w:rsidP="00C216BB">
            <w:r w:rsidRPr="003C18A9">
              <w:t>1.2329</w:t>
            </w:r>
          </w:p>
        </w:tc>
        <w:tc>
          <w:tcPr>
            <w:tcW w:w="992" w:type="dxa"/>
            <w:tcBorders>
              <w:left w:val="dotted" w:sz="4" w:space="0" w:color="auto"/>
              <w:right w:val="dotted" w:sz="4" w:space="0" w:color="auto"/>
            </w:tcBorders>
          </w:tcPr>
          <w:p w:rsidR="0071515E" w:rsidRPr="003C18A9" w:rsidRDefault="0071515E" w:rsidP="00C216BB">
            <w:r w:rsidRPr="003C18A9">
              <w:t>0.0097</w:t>
            </w:r>
          </w:p>
        </w:tc>
        <w:tc>
          <w:tcPr>
            <w:tcW w:w="992" w:type="dxa"/>
            <w:tcBorders>
              <w:left w:val="dotted" w:sz="4" w:space="0" w:color="auto"/>
            </w:tcBorders>
          </w:tcPr>
          <w:p w:rsidR="0071515E" w:rsidRPr="00996503" w:rsidRDefault="0071515E" w:rsidP="00C216BB">
            <w:r w:rsidRPr="003C18A9">
              <w:t>66629</w:t>
            </w:r>
          </w:p>
        </w:tc>
        <w:tc>
          <w:tcPr>
            <w:tcW w:w="1031" w:type="dxa"/>
            <w:tcBorders>
              <w:right w:val="dotted" w:sz="4" w:space="0" w:color="auto"/>
            </w:tcBorders>
            <w:shd w:val="clear" w:color="auto" w:fill="F2F2F2" w:themeFill="background1" w:themeFillShade="F2"/>
          </w:tcPr>
          <w:p w:rsidR="0071515E" w:rsidRPr="000F1798" w:rsidRDefault="0071515E" w:rsidP="00C216BB">
            <w:r w:rsidRPr="00340807">
              <w:t>0.9052</w:t>
            </w:r>
          </w:p>
        </w:tc>
        <w:tc>
          <w:tcPr>
            <w:tcW w:w="918" w:type="dxa"/>
            <w:tcBorders>
              <w:left w:val="dotted" w:sz="4" w:space="0" w:color="auto"/>
            </w:tcBorders>
            <w:shd w:val="clear" w:color="auto" w:fill="F2F2F2" w:themeFill="background1" w:themeFillShade="F2"/>
          </w:tcPr>
          <w:p w:rsidR="0071515E" w:rsidRPr="000F1798" w:rsidRDefault="0071515E" w:rsidP="00C216BB">
            <w:r w:rsidRPr="00340807">
              <w:t>953</w:t>
            </w:r>
          </w:p>
        </w:tc>
      </w:tr>
      <w:tr w:rsidR="0071515E" w:rsidTr="001A3CF9">
        <w:tc>
          <w:tcPr>
            <w:tcW w:w="2127" w:type="dxa"/>
          </w:tcPr>
          <w:p w:rsidR="0071515E" w:rsidRDefault="0071515E" w:rsidP="005F5DAC">
            <w:pPr>
              <w:jc w:val="left"/>
              <w:rPr>
                <w:b/>
              </w:rPr>
            </w:pPr>
            <w:r>
              <w:rPr>
                <w:b/>
              </w:rPr>
              <w:t xml:space="preserve">M-IDSC + </w:t>
            </w:r>
          </w:p>
          <w:p w:rsidR="0071515E" w:rsidRDefault="0071515E" w:rsidP="005F5DAC">
            <w:pPr>
              <w:jc w:val="left"/>
              <w:rPr>
                <w:b/>
              </w:rPr>
            </w:pPr>
            <w:r>
              <w:rPr>
                <w:b/>
              </w:rPr>
              <w:t>SURF +</w:t>
            </w:r>
          </w:p>
          <w:p w:rsidR="0071515E" w:rsidRPr="006F5A2D" w:rsidRDefault="0071515E" w:rsidP="005F5DAC">
            <w:pPr>
              <w:jc w:val="left"/>
              <w:rPr>
                <w:b/>
              </w:rPr>
            </w:pPr>
            <w:r>
              <w:rPr>
                <w:b/>
              </w:rPr>
              <w:t>Gabor Matrix-Patches</w:t>
            </w:r>
          </w:p>
        </w:tc>
        <w:tc>
          <w:tcPr>
            <w:tcW w:w="939" w:type="dxa"/>
            <w:tcBorders>
              <w:right w:val="dotted" w:sz="4" w:space="0" w:color="auto"/>
            </w:tcBorders>
          </w:tcPr>
          <w:p w:rsidR="0071515E" w:rsidRPr="00634AC6" w:rsidRDefault="0071515E" w:rsidP="00C216BB">
            <w:pPr>
              <w:rPr>
                <w:b/>
              </w:rPr>
            </w:pPr>
            <w:r w:rsidRPr="00634AC6">
              <w:rPr>
                <w:b/>
              </w:rPr>
              <w:t>0.9461</w:t>
            </w:r>
          </w:p>
        </w:tc>
        <w:tc>
          <w:tcPr>
            <w:tcW w:w="1018" w:type="dxa"/>
            <w:tcBorders>
              <w:left w:val="dotted" w:sz="4" w:space="0" w:color="auto"/>
              <w:right w:val="dotted" w:sz="4" w:space="0" w:color="auto"/>
            </w:tcBorders>
          </w:tcPr>
          <w:p w:rsidR="0071515E" w:rsidRPr="00634AC6" w:rsidRDefault="0071515E" w:rsidP="00C216BB">
            <w:pPr>
              <w:rPr>
                <w:b/>
              </w:rPr>
            </w:pPr>
            <w:r w:rsidRPr="00634AC6">
              <w:rPr>
                <w:b/>
              </w:rPr>
              <w:t>0.9561</w:t>
            </w:r>
          </w:p>
        </w:tc>
        <w:tc>
          <w:tcPr>
            <w:tcW w:w="878" w:type="dxa"/>
            <w:tcBorders>
              <w:left w:val="dotted" w:sz="4" w:space="0" w:color="auto"/>
              <w:right w:val="dotted" w:sz="4" w:space="0" w:color="auto"/>
            </w:tcBorders>
          </w:tcPr>
          <w:p w:rsidR="0071515E" w:rsidRDefault="0071515E" w:rsidP="00C216BB">
            <w:r w:rsidRPr="002D52E6">
              <w:t>1.1391</w:t>
            </w:r>
          </w:p>
        </w:tc>
        <w:tc>
          <w:tcPr>
            <w:tcW w:w="992" w:type="dxa"/>
            <w:tcBorders>
              <w:left w:val="dotted" w:sz="4" w:space="0" w:color="auto"/>
              <w:right w:val="dotted" w:sz="4" w:space="0" w:color="auto"/>
            </w:tcBorders>
          </w:tcPr>
          <w:p w:rsidR="0071515E" w:rsidRDefault="0071515E" w:rsidP="00C216BB">
            <w:r w:rsidRPr="002D52E6">
              <w:t>0.0057</w:t>
            </w:r>
          </w:p>
        </w:tc>
        <w:tc>
          <w:tcPr>
            <w:tcW w:w="992" w:type="dxa"/>
            <w:tcBorders>
              <w:left w:val="dotted" w:sz="4" w:space="0" w:color="auto"/>
            </w:tcBorders>
          </w:tcPr>
          <w:p w:rsidR="0071515E" w:rsidRDefault="0071515E" w:rsidP="00C216BB">
            <w:r w:rsidRPr="002D52E6">
              <w:t>60234</w:t>
            </w:r>
          </w:p>
        </w:tc>
        <w:tc>
          <w:tcPr>
            <w:tcW w:w="1031" w:type="dxa"/>
            <w:tcBorders>
              <w:right w:val="dotted" w:sz="4" w:space="0" w:color="auto"/>
            </w:tcBorders>
            <w:shd w:val="clear" w:color="auto" w:fill="F2F2F2" w:themeFill="background1" w:themeFillShade="F2"/>
          </w:tcPr>
          <w:p w:rsidR="0071515E" w:rsidRPr="00CA4C8A" w:rsidRDefault="0071515E" w:rsidP="00C216BB">
            <w:pPr>
              <w:rPr>
                <w:b/>
              </w:rPr>
            </w:pPr>
            <w:r w:rsidRPr="00CA4C8A">
              <w:rPr>
                <w:b/>
              </w:rPr>
              <w:t>0.9543</w:t>
            </w:r>
          </w:p>
        </w:tc>
        <w:tc>
          <w:tcPr>
            <w:tcW w:w="918" w:type="dxa"/>
            <w:tcBorders>
              <w:left w:val="dotted" w:sz="4" w:space="0" w:color="auto"/>
            </w:tcBorders>
            <w:shd w:val="clear" w:color="auto" w:fill="F2F2F2" w:themeFill="background1" w:themeFillShade="F2"/>
          </w:tcPr>
          <w:p w:rsidR="0071515E" w:rsidRDefault="0071515E" w:rsidP="00C216BB">
            <w:r w:rsidRPr="002F6951">
              <w:t>1365</w:t>
            </w:r>
          </w:p>
        </w:tc>
      </w:tr>
    </w:tbl>
    <w:p w:rsidR="00413728" w:rsidRDefault="00413728" w:rsidP="00A3713B">
      <w:pPr>
        <w:pStyle w:val="Beschriftung"/>
        <w:jc w:val="left"/>
      </w:pPr>
      <w:bookmarkStart w:id="222" w:name="_Toc476722544"/>
      <w:bookmarkStart w:id="223" w:name="_Ref476724749"/>
      <w:r>
        <w:t xml:space="preserve">Tabelle </w:t>
      </w:r>
      <w:r>
        <w:fldChar w:fldCharType="begin"/>
      </w:r>
      <w:r>
        <w:instrText xml:space="preserve"> SEQ Tabelle \* ARABIC </w:instrText>
      </w:r>
      <w:r>
        <w:fldChar w:fldCharType="separate"/>
      </w:r>
      <w:r w:rsidR="004271A8">
        <w:rPr>
          <w:noProof/>
        </w:rPr>
        <w:t>11</w:t>
      </w:r>
      <w:r>
        <w:fldChar w:fldCharType="end"/>
      </w:r>
      <w:bookmarkEnd w:id="223"/>
      <w:r>
        <w:t xml:space="preserve"> - Validierung verschiedener Feature-Kombinationen, </w:t>
      </w:r>
      <w:r w:rsidR="00A3713B">
        <w:t xml:space="preserve">aufsteigend sortiert nach der Genauigkeit der Validierung mit der SVM, </w:t>
      </w:r>
      <w:r>
        <w:t>die besten Werte der ermittelten Metriken sind hervorgehoben</w:t>
      </w:r>
      <w:bookmarkEnd w:id="222"/>
    </w:p>
    <w:p w:rsidR="007D57FF" w:rsidRDefault="000017BE" w:rsidP="00920FE3">
      <w:r>
        <w:lastRenderedPageBreak/>
        <w:fldChar w:fldCharType="begin"/>
      </w:r>
      <w:r>
        <w:instrText xml:space="preserve"> REF _Ref476724749 \h </w:instrText>
      </w:r>
      <w:r>
        <w:fldChar w:fldCharType="separate"/>
      </w:r>
      <w:r w:rsidR="007533F1">
        <w:t xml:space="preserve">Tabelle </w:t>
      </w:r>
      <w:r w:rsidR="007533F1">
        <w:rPr>
          <w:noProof/>
        </w:rPr>
        <w:t>11</w:t>
      </w:r>
      <w:r>
        <w:fldChar w:fldCharType="end"/>
      </w:r>
      <w:r>
        <w:t xml:space="preserve"> enthält</w:t>
      </w:r>
      <w:r w:rsidR="007D57FF">
        <w:t xml:space="preserve"> getestete Kombination aus </w:t>
      </w:r>
      <w:r>
        <w:t>formbeschreibenden und texturbeschreibe</w:t>
      </w:r>
      <w:r>
        <w:t>n</w:t>
      </w:r>
      <w:r>
        <w:t xml:space="preserve">den Features sowie den </w:t>
      </w:r>
      <w:proofErr w:type="spellStart"/>
      <w:r>
        <w:t>Keypoint</w:t>
      </w:r>
      <w:proofErr w:type="spellEnd"/>
      <w:r>
        <w:t>-Features SIFT und SURF. Die Zusammenstellung erfolgte mit Fokus auf die am besten beschreibenden Features aus jeder Kategorie, namentlich M</w:t>
      </w:r>
      <w:r w:rsidR="00CE65BF">
        <w:t xml:space="preserve">ultilevel </w:t>
      </w:r>
      <w:proofErr w:type="spellStart"/>
      <w:r w:rsidR="00CE65BF">
        <w:t>Inner</w:t>
      </w:r>
      <w:proofErr w:type="spellEnd"/>
      <w:r w:rsidR="00CE65BF">
        <w:t xml:space="preserve"> </w:t>
      </w:r>
      <w:proofErr w:type="spellStart"/>
      <w:r w:rsidR="00CE65BF">
        <w:t>Distance</w:t>
      </w:r>
      <w:proofErr w:type="spellEnd"/>
      <w:r w:rsidR="00CE65BF">
        <w:t xml:space="preserve"> Shape </w:t>
      </w:r>
      <w:proofErr w:type="spellStart"/>
      <w:r w:rsidR="00CE65BF">
        <w:t>Context</w:t>
      </w:r>
      <w:proofErr w:type="spellEnd"/>
      <w:r w:rsidR="00CE65BF">
        <w:t>,</w:t>
      </w:r>
      <w:r>
        <w:t xml:space="preserve"> SURF und die Gabor Matrix-Patches.</w:t>
      </w:r>
    </w:p>
    <w:p w:rsidR="00F52592" w:rsidRDefault="00390974" w:rsidP="00802C64">
      <w:r>
        <w:t xml:space="preserve">Verbindungen von Form- und Texturbeschreibungen übertreffen größtenteils die Leistung der </w:t>
      </w:r>
      <w:r w:rsidR="00032E08">
        <w:t>alleinstehenden</w:t>
      </w:r>
      <w:r>
        <w:t xml:space="preserve"> Features. </w:t>
      </w:r>
      <w:r w:rsidR="00802C64">
        <w:t xml:space="preserve">Die leistungsfähigste </w:t>
      </w:r>
      <w:r w:rsidR="00192D8F">
        <w:t xml:space="preserve">Kombination </w:t>
      </w:r>
      <w:r w:rsidR="00802C64">
        <w:t xml:space="preserve">bilden </w:t>
      </w:r>
      <w:r w:rsidR="00192D8F">
        <w:t xml:space="preserve">M-IDSC, </w:t>
      </w:r>
      <w:r w:rsidR="00811454">
        <w:t>SURF</w:t>
      </w:r>
      <w:r w:rsidR="00192D8F">
        <w:t xml:space="preserve"> und </w:t>
      </w:r>
      <w:r w:rsidR="00802C64">
        <w:t xml:space="preserve">die Gabor Matrix-Patches. Sie wird allerdings weiterhin von dem alleinstehenden SURF in Verbindung mit einem MLP übertroffen (siehe </w:t>
      </w:r>
      <w:r w:rsidR="00802C64">
        <w:fldChar w:fldCharType="begin"/>
      </w:r>
      <w:r w:rsidR="00802C64">
        <w:instrText xml:space="preserve"> REF _Ref476718534 \h </w:instrText>
      </w:r>
      <w:r w:rsidR="00802C64">
        <w:fldChar w:fldCharType="separate"/>
      </w:r>
      <w:r w:rsidR="007533F1" w:rsidRPr="008F154D">
        <w:rPr>
          <w:szCs w:val="20"/>
        </w:rPr>
        <w:t xml:space="preserve">Tabelle </w:t>
      </w:r>
      <w:r w:rsidR="007533F1">
        <w:rPr>
          <w:noProof/>
          <w:szCs w:val="20"/>
        </w:rPr>
        <w:t>10</w:t>
      </w:r>
      <w:r w:rsidR="00802C64">
        <w:fldChar w:fldCharType="end"/>
      </w:r>
      <w:r w:rsidR="00802C64">
        <w:t>).</w:t>
      </w:r>
      <w:r w:rsidR="00F52592">
        <w:t xml:space="preserve"> Kombinationen von SURF mit anderen Features verbessern dessen erzielte Genauigkeit nur in Verbindung</w:t>
      </w:r>
      <w:r w:rsidR="003B2B85">
        <w:t xml:space="preserve"> </w:t>
      </w:r>
      <w:r w:rsidR="00F52592">
        <w:t>mit einer SVM.</w:t>
      </w:r>
    </w:p>
    <w:p w:rsidR="00802C64" w:rsidRDefault="003B2B85" w:rsidP="00802C64">
      <w:r>
        <w:t>Von den Kombinationen ohne SURF schneidet die Kombin</w:t>
      </w:r>
      <w:r>
        <w:t>a</w:t>
      </w:r>
      <w:r>
        <w:t>tion aus M-IDSC, Zernike</w:t>
      </w:r>
      <w:r w:rsidR="00460AA6">
        <w:t xml:space="preserve">-Momenten und Gabor Matrix-Patches </w:t>
      </w:r>
      <w:r w:rsidR="002308D1">
        <w:t xml:space="preserve">am besten </w:t>
      </w:r>
      <w:r w:rsidR="00460AA6">
        <w:t>ab. Der Vorteil</w:t>
      </w:r>
      <w:r w:rsidR="001A753F">
        <w:t xml:space="preserve"> in der beschreibenden Kraft</w:t>
      </w:r>
      <w:r w:rsidR="007552A3">
        <w:t xml:space="preserve"> ist</w:t>
      </w:r>
      <w:r w:rsidR="00460AA6">
        <w:t xml:space="preserve"> gege</w:t>
      </w:r>
      <w:r w:rsidR="00460AA6">
        <w:t>n</w:t>
      </w:r>
      <w:r w:rsidR="00460AA6">
        <w:t xml:space="preserve">über </w:t>
      </w:r>
      <w:r w:rsidR="001A753F">
        <w:t>der Kombination von M-IDSC und Gabor Matrix-Patches ohne Momente allerdings sehr gering</w:t>
      </w:r>
      <w:r w:rsidR="00CA6B76">
        <w:t xml:space="preserve"> und liegt im Bereich möglicher </w:t>
      </w:r>
      <w:r w:rsidR="00460AA6">
        <w:t>Mess</w:t>
      </w:r>
      <w:r w:rsidR="00CA6B76">
        <w:t>ung</w:t>
      </w:r>
      <w:r w:rsidR="00CA6B76">
        <w:t>s</w:t>
      </w:r>
      <w:r w:rsidR="00460AA6">
        <w:t>schwankun</w:t>
      </w:r>
      <w:r w:rsidR="00240F81">
        <w:t>gen.</w:t>
      </w:r>
    </w:p>
    <w:p w:rsidR="006F39DF" w:rsidRDefault="00085349" w:rsidP="008E1A1B">
      <w:pPr>
        <w:pStyle w:val="berschrift2"/>
        <w:numPr>
          <w:ilvl w:val="1"/>
          <w:numId w:val="1"/>
        </w:numPr>
      </w:pPr>
      <w:bookmarkStart w:id="224" w:name="_Toc476722465"/>
      <w:r>
        <w:t>Laufzeit</w:t>
      </w:r>
      <w:r w:rsidR="00495DA3">
        <w:t>messungen</w:t>
      </w:r>
      <w:bookmarkEnd w:id="224"/>
    </w:p>
    <w:p w:rsidR="005B6F86" w:rsidRDefault="00AB547C" w:rsidP="00D42441">
      <w:r>
        <w:t xml:space="preserve">Die Laufzeiten der Berechnungen der Codebücher wurden bereits in Kapitel </w:t>
      </w:r>
      <w:r>
        <w:fldChar w:fldCharType="begin"/>
      </w:r>
      <w:r>
        <w:instrText xml:space="preserve"> REF _Ref476726201 \r \h </w:instrText>
      </w:r>
      <w:r>
        <w:fldChar w:fldCharType="separate"/>
      </w:r>
      <w:r w:rsidR="007533F1">
        <w:t>5.2</w:t>
      </w:r>
      <w:r>
        <w:fldChar w:fldCharType="end"/>
      </w:r>
      <w:r>
        <w:t xml:space="preserve"> behandelt. Folgend werden die Laufzeiten des Systems in der Reihenfolge der Arbeitsschritte der Klassifizierung behandelt. Dazu werden</w:t>
      </w:r>
      <w:r w:rsidR="00B61A84" w:rsidRPr="00B61A84">
        <w:t xml:space="preserve"> </w:t>
      </w:r>
      <w:r w:rsidR="00B61A84">
        <w:t>zunächst</w:t>
      </w:r>
      <w:r>
        <w:t xml:space="preserve"> 30 unbearbeitete Bilder </w:t>
      </w:r>
      <w:r w:rsidR="001E5948">
        <w:t>mit einer Auflösung von 3000 x 2000</w:t>
      </w:r>
      <w:r w:rsidR="00762EF9">
        <w:t xml:space="preserve"> Pixeln</w:t>
      </w:r>
      <w:r>
        <w:t xml:space="preserve"> segmentiert</w:t>
      </w:r>
      <w:r w:rsidR="005B6F86">
        <w:t xml:space="preserve"> </w:t>
      </w:r>
      <w:r w:rsidR="00FE1D81">
        <w:t>(</w:t>
      </w:r>
      <w:r w:rsidR="00FE1D81">
        <w:fldChar w:fldCharType="begin"/>
      </w:r>
      <w:r w:rsidR="00FE1D81">
        <w:instrText xml:space="preserve"> REF _Ref476726712 \h </w:instrText>
      </w:r>
      <w:r w:rsidR="00FE1D81">
        <w:fldChar w:fldCharType="separate"/>
      </w:r>
      <w:r w:rsidR="007533F1">
        <w:t xml:space="preserve">Tabelle </w:t>
      </w:r>
      <w:r w:rsidR="007533F1">
        <w:rPr>
          <w:noProof/>
        </w:rPr>
        <w:t>12</w:t>
      </w:r>
      <w:r w:rsidR="00FE1D81">
        <w:fldChar w:fldCharType="end"/>
      </w:r>
      <w:r w:rsidR="00FE1D81">
        <w:t>)</w:t>
      </w:r>
      <w:r>
        <w:t>. Die Extraktion der Features erfolgt aus den 30 segmentierten Bildern</w:t>
      </w:r>
      <w:r w:rsidR="00FE1D81">
        <w:t xml:space="preserve"> (</w:t>
      </w:r>
      <w:r w:rsidR="00FE1D81">
        <w:fldChar w:fldCharType="begin"/>
      </w:r>
      <w:r w:rsidR="00FE1D81">
        <w:instrText xml:space="preserve"> REF _Ref476726724 \h </w:instrText>
      </w:r>
      <w:r w:rsidR="00FE1D81">
        <w:fldChar w:fldCharType="separate"/>
      </w:r>
      <w:r w:rsidR="007533F1">
        <w:t xml:space="preserve">Tabelle </w:t>
      </w:r>
      <w:r w:rsidR="007533F1">
        <w:rPr>
          <w:noProof/>
        </w:rPr>
        <w:t>13</w:t>
      </w:r>
      <w:r w:rsidR="00FE1D81">
        <w:fldChar w:fldCharType="end"/>
      </w:r>
      <w:r w:rsidR="00FE1D81">
        <w:t>)</w:t>
      </w:r>
      <w:r>
        <w:t>.</w:t>
      </w:r>
      <w:r w:rsidR="00CF7239">
        <w:t xml:space="preserve"> Abschließend werden die Features im HDF5-Backend gespeichert und wieder geladen</w:t>
      </w:r>
      <w:r w:rsidR="00FE1D81">
        <w:t xml:space="preserve"> (</w:t>
      </w:r>
      <w:r w:rsidR="00FE1D81">
        <w:fldChar w:fldCharType="begin"/>
      </w:r>
      <w:r w:rsidR="00FE1D81">
        <w:instrText xml:space="preserve"> REF _Ref476726745 \h </w:instrText>
      </w:r>
      <w:r w:rsidR="00FE1D81">
        <w:fldChar w:fldCharType="separate"/>
      </w:r>
      <w:r w:rsidR="007533F1">
        <w:t xml:space="preserve">Tabelle </w:t>
      </w:r>
      <w:r w:rsidR="007533F1">
        <w:rPr>
          <w:noProof/>
        </w:rPr>
        <w:t>14</w:t>
      </w:r>
      <w:r w:rsidR="00FE1D81">
        <w:fldChar w:fldCharType="end"/>
      </w:r>
      <w:r w:rsidR="00FE1D81">
        <w:t>)</w:t>
      </w:r>
      <w:r w:rsidR="00CF7239">
        <w:t>.</w:t>
      </w:r>
      <w:r w:rsidR="005B6F86">
        <w:t xml:space="preserve"> </w:t>
      </w:r>
    </w:p>
    <w:p w:rsidR="00177C91" w:rsidRDefault="00177C91" w:rsidP="00D42441">
      <w:r>
        <w:fldChar w:fldCharType="begin"/>
      </w:r>
      <w:r>
        <w:instrText xml:space="preserve"> REF _Ref476727558 \h </w:instrText>
      </w:r>
      <w:r>
        <w:fldChar w:fldCharType="separate"/>
      </w:r>
      <w:r>
        <w:t xml:space="preserve">Tabelle </w:t>
      </w:r>
      <w:r>
        <w:rPr>
          <w:noProof/>
        </w:rPr>
        <w:t>15</w:t>
      </w:r>
      <w:r>
        <w:fldChar w:fldCharType="end"/>
      </w:r>
      <w:r>
        <w:t xml:space="preserve"> enthält die Laufzeitmessungen der </w:t>
      </w:r>
      <w:proofErr w:type="spellStart"/>
      <w:r>
        <w:t>Klassifizierer</w:t>
      </w:r>
      <w:proofErr w:type="spellEnd"/>
      <w:r>
        <w:t>. Sie wurden mit 1907 M-IDSC-Features mit einer Dimension von je 640 x 64 durchgeführt</w:t>
      </w:r>
      <w:r w:rsidR="00C4358E">
        <w:t>, sowohl bei Training als auch der Klassifizierung</w:t>
      </w:r>
      <w:r>
        <w:t xml:space="preserve">. </w:t>
      </w:r>
    </w:p>
    <w:p w:rsidR="00572FBB" w:rsidRDefault="00CF3968" w:rsidP="00D42441">
      <w:r>
        <w:t>Die</w:t>
      </w:r>
      <w:r w:rsidR="008E21AF">
        <w:t xml:space="preserve"> in den Tabellen</w:t>
      </w:r>
      <w:r>
        <w:t xml:space="preserve"> angegebenen Laufzeiten wurden über 10 Durchgänge gemittelt.</w:t>
      </w:r>
    </w:p>
    <w:p w:rsidR="005B6F86" w:rsidRDefault="005B6F86" w:rsidP="00D42441"/>
    <w:p w:rsidR="005B6F86" w:rsidRDefault="005B6F86" w:rsidP="00D42441"/>
    <w:p w:rsidR="005B6F86" w:rsidRDefault="005B6F86" w:rsidP="00D42441"/>
    <w:p w:rsidR="005B6F86" w:rsidRDefault="005B6F86" w:rsidP="00D42441"/>
    <w:p w:rsidR="005B6F86" w:rsidRDefault="005B6F86" w:rsidP="00D42441"/>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
        <w:gridCol w:w="2977"/>
        <w:gridCol w:w="1095"/>
        <w:gridCol w:w="748"/>
        <w:gridCol w:w="3432"/>
      </w:tblGrid>
      <w:tr w:rsidR="0098368B" w:rsidTr="00CC4971">
        <w:tc>
          <w:tcPr>
            <w:tcW w:w="4180" w:type="dxa"/>
            <w:gridSpan w:val="3"/>
          </w:tcPr>
          <w:tbl>
            <w:tblPr>
              <w:tblStyle w:val="Tabellenraster"/>
              <w:tblW w:w="0" w:type="auto"/>
              <w:tblLook w:val="04A0" w:firstRow="1" w:lastRow="0" w:firstColumn="1" w:lastColumn="0" w:noHBand="0" w:noVBand="1"/>
            </w:tblPr>
            <w:tblGrid>
              <w:gridCol w:w="2547"/>
              <w:gridCol w:w="1402"/>
            </w:tblGrid>
            <w:tr w:rsidR="0098368B" w:rsidTr="00C522CF">
              <w:tc>
                <w:tcPr>
                  <w:tcW w:w="2547" w:type="dxa"/>
                  <w:shd w:val="clear" w:color="auto" w:fill="404040" w:themeFill="text1" w:themeFillTint="BF"/>
                </w:tcPr>
                <w:p w:rsidR="0098368B" w:rsidRPr="004742EB" w:rsidRDefault="00980709" w:rsidP="0098368B">
                  <w:pPr>
                    <w:jc w:val="left"/>
                    <w:rPr>
                      <w:color w:val="FFFFFF" w:themeColor="background1"/>
                    </w:rPr>
                  </w:pPr>
                  <w:proofErr w:type="spellStart"/>
                  <w:r>
                    <w:rPr>
                      <w:color w:val="FFFFFF" w:themeColor="background1"/>
                    </w:rPr>
                    <w:lastRenderedPageBreak/>
                    <w:t>Binarisierungsverfahren</w:t>
                  </w:r>
                  <w:proofErr w:type="spellEnd"/>
                </w:p>
              </w:tc>
              <w:tc>
                <w:tcPr>
                  <w:tcW w:w="1402" w:type="dxa"/>
                  <w:shd w:val="clear" w:color="auto" w:fill="404040" w:themeFill="text1" w:themeFillTint="BF"/>
                </w:tcPr>
                <w:p w:rsidR="0098368B" w:rsidRPr="004742EB" w:rsidRDefault="004742EB" w:rsidP="0098368B">
                  <w:pPr>
                    <w:jc w:val="left"/>
                    <w:rPr>
                      <w:color w:val="FFFFFF" w:themeColor="background1"/>
                    </w:rPr>
                  </w:pPr>
                  <w:r>
                    <w:rPr>
                      <w:color w:val="FFFFFF" w:themeColor="background1"/>
                    </w:rPr>
                    <w:t>Laufzeit (</w:t>
                  </w:r>
                  <w:proofErr w:type="spellStart"/>
                  <w:r>
                    <w:rPr>
                      <w:color w:val="FFFFFF" w:themeColor="background1"/>
                    </w:rPr>
                    <w:t>ms</w:t>
                  </w:r>
                  <w:proofErr w:type="spellEnd"/>
                  <w:r>
                    <w:rPr>
                      <w:color w:val="FFFFFF" w:themeColor="background1"/>
                    </w:rPr>
                    <w:t>)</w:t>
                  </w:r>
                </w:p>
              </w:tc>
            </w:tr>
            <w:tr w:rsidR="0098368B" w:rsidTr="00C522CF">
              <w:tc>
                <w:tcPr>
                  <w:tcW w:w="2547" w:type="dxa"/>
                </w:tcPr>
                <w:p w:rsidR="0098368B" w:rsidRDefault="004A0B2B" w:rsidP="0098368B">
                  <w:pPr>
                    <w:jc w:val="left"/>
                  </w:pPr>
                  <w:r>
                    <w:t>Otsu-Verfahren (RGB)</w:t>
                  </w:r>
                </w:p>
              </w:tc>
              <w:tc>
                <w:tcPr>
                  <w:tcW w:w="1402" w:type="dxa"/>
                </w:tcPr>
                <w:p w:rsidR="0098368B" w:rsidRDefault="0098368B" w:rsidP="0098368B">
                  <w:pPr>
                    <w:jc w:val="left"/>
                  </w:pPr>
                  <w:r w:rsidRPr="00A3722A">
                    <w:t>6674</w:t>
                  </w:r>
                </w:p>
              </w:tc>
            </w:tr>
            <w:tr w:rsidR="0098368B" w:rsidTr="00C522CF">
              <w:tc>
                <w:tcPr>
                  <w:tcW w:w="2547" w:type="dxa"/>
                </w:tcPr>
                <w:p w:rsidR="0098368B" w:rsidRDefault="004A0B2B" w:rsidP="004A0B2B">
                  <w:pPr>
                    <w:jc w:val="left"/>
                  </w:pPr>
                  <w:r>
                    <w:t>Otsu-Verfahren (HSV)</w:t>
                  </w:r>
                </w:p>
              </w:tc>
              <w:tc>
                <w:tcPr>
                  <w:tcW w:w="1402" w:type="dxa"/>
                </w:tcPr>
                <w:p w:rsidR="0098368B" w:rsidRDefault="0098368B" w:rsidP="0098368B">
                  <w:pPr>
                    <w:jc w:val="left"/>
                  </w:pPr>
                  <w:r w:rsidRPr="004E40D5">
                    <w:t>9331</w:t>
                  </w:r>
                </w:p>
              </w:tc>
            </w:tr>
            <w:tr w:rsidR="0098368B" w:rsidTr="00C522CF">
              <w:tc>
                <w:tcPr>
                  <w:tcW w:w="2547" w:type="dxa"/>
                </w:tcPr>
                <w:p w:rsidR="0098368B" w:rsidRDefault="00DB4940" w:rsidP="00DB4940">
                  <w:pPr>
                    <w:jc w:val="left"/>
                  </w:pPr>
                  <w:r>
                    <w:t>k-</w:t>
                  </w:r>
                  <w:proofErr w:type="spellStart"/>
                  <w:r>
                    <w:t>Means</w:t>
                  </w:r>
                  <w:proofErr w:type="spellEnd"/>
                  <w:r>
                    <w:t>-Clustering (RGB)</w:t>
                  </w:r>
                </w:p>
              </w:tc>
              <w:tc>
                <w:tcPr>
                  <w:tcW w:w="1402" w:type="dxa"/>
                </w:tcPr>
                <w:p w:rsidR="0098368B" w:rsidRDefault="0098368B" w:rsidP="0098368B">
                  <w:pPr>
                    <w:jc w:val="left"/>
                  </w:pPr>
                  <w:r w:rsidRPr="00B30631">
                    <w:t>114138</w:t>
                  </w:r>
                </w:p>
              </w:tc>
            </w:tr>
            <w:tr w:rsidR="0098368B" w:rsidTr="00C522CF">
              <w:tc>
                <w:tcPr>
                  <w:tcW w:w="2547" w:type="dxa"/>
                </w:tcPr>
                <w:p w:rsidR="0098368B" w:rsidRDefault="003872F5" w:rsidP="003872F5">
                  <w:pPr>
                    <w:jc w:val="left"/>
                  </w:pPr>
                  <w:r>
                    <w:t>k-</w:t>
                  </w:r>
                  <w:proofErr w:type="spellStart"/>
                  <w:r>
                    <w:t>Means</w:t>
                  </w:r>
                  <w:proofErr w:type="spellEnd"/>
                  <w:r>
                    <w:t>-Clustering (HSV)</w:t>
                  </w:r>
                </w:p>
              </w:tc>
              <w:tc>
                <w:tcPr>
                  <w:tcW w:w="1402" w:type="dxa"/>
                </w:tcPr>
                <w:p w:rsidR="0098368B" w:rsidRDefault="0098368B" w:rsidP="0098368B">
                  <w:pPr>
                    <w:jc w:val="left"/>
                  </w:pPr>
                  <w:r w:rsidRPr="00D6765D">
                    <w:t>120735</w:t>
                  </w:r>
                </w:p>
              </w:tc>
            </w:tr>
          </w:tbl>
          <w:p w:rsidR="0098368B" w:rsidRDefault="005B6F86" w:rsidP="00FE1D81">
            <w:pPr>
              <w:pStyle w:val="Beschriftung"/>
            </w:pPr>
            <w:bookmarkStart w:id="225" w:name="_Ref476726712"/>
            <w:r>
              <w:t xml:space="preserve">Tabelle </w:t>
            </w:r>
            <w:r>
              <w:fldChar w:fldCharType="begin"/>
            </w:r>
            <w:r>
              <w:instrText xml:space="preserve"> SEQ Tabelle \* ARABIC </w:instrText>
            </w:r>
            <w:r>
              <w:fldChar w:fldCharType="separate"/>
            </w:r>
            <w:r w:rsidR="004271A8">
              <w:rPr>
                <w:noProof/>
              </w:rPr>
              <w:t>12</w:t>
            </w:r>
            <w:r>
              <w:fldChar w:fldCharType="end"/>
            </w:r>
            <w:bookmarkEnd w:id="225"/>
            <w:r w:rsidR="00F242AF">
              <w:t xml:space="preserve"> - Laufzeiten bei der Segmentierung von 30 Bildern aus dem eigenen Datensatz</w:t>
            </w:r>
          </w:p>
          <w:p w:rsidR="00A651D5" w:rsidRDefault="00A651D5" w:rsidP="0098368B">
            <w:pPr>
              <w:jc w:val="left"/>
            </w:pPr>
          </w:p>
          <w:tbl>
            <w:tblPr>
              <w:tblStyle w:val="Tabellenraster"/>
              <w:tblW w:w="0" w:type="auto"/>
              <w:tblLook w:val="04A0" w:firstRow="1" w:lastRow="0" w:firstColumn="1" w:lastColumn="0" w:noHBand="0" w:noVBand="1"/>
            </w:tblPr>
            <w:tblGrid>
              <w:gridCol w:w="1974"/>
              <w:gridCol w:w="1975"/>
            </w:tblGrid>
            <w:tr w:rsidR="0098368B" w:rsidTr="004742EB">
              <w:tc>
                <w:tcPr>
                  <w:tcW w:w="1974" w:type="dxa"/>
                  <w:shd w:val="clear" w:color="auto" w:fill="404040" w:themeFill="text1" w:themeFillTint="BF"/>
                </w:tcPr>
                <w:p w:rsidR="0098368B" w:rsidRPr="004742EB" w:rsidRDefault="0006770B" w:rsidP="0098368B">
                  <w:pPr>
                    <w:jc w:val="left"/>
                    <w:rPr>
                      <w:color w:val="FFFFFF" w:themeColor="background1"/>
                    </w:rPr>
                  </w:pPr>
                  <w:r>
                    <w:rPr>
                      <w:color w:val="FFFFFF" w:themeColor="background1"/>
                    </w:rPr>
                    <w:t>Datenhaltung</w:t>
                  </w:r>
                </w:p>
              </w:tc>
              <w:tc>
                <w:tcPr>
                  <w:tcW w:w="1975" w:type="dxa"/>
                  <w:shd w:val="clear" w:color="auto" w:fill="404040" w:themeFill="text1" w:themeFillTint="BF"/>
                </w:tcPr>
                <w:p w:rsidR="0098368B" w:rsidRPr="004742EB" w:rsidRDefault="004742EB" w:rsidP="0098368B">
                  <w:pPr>
                    <w:jc w:val="left"/>
                    <w:rPr>
                      <w:color w:val="FFFFFF" w:themeColor="background1"/>
                    </w:rPr>
                  </w:pPr>
                  <w:r>
                    <w:rPr>
                      <w:color w:val="FFFFFF" w:themeColor="background1"/>
                    </w:rPr>
                    <w:t>Laufzeit (</w:t>
                  </w:r>
                  <w:proofErr w:type="spellStart"/>
                  <w:r>
                    <w:rPr>
                      <w:color w:val="FFFFFF" w:themeColor="background1"/>
                    </w:rPr>
                    <w:t>ms</w:t>
                  </w:r>
                  <w:proofErr w:type="spellEnd"/>
                  <w:r>
                    <w:rPr>
                      <w:color w:val="FFFFFF" w:themeColor="background1"/>
                    </w:rPr>
                    <w:t>)</w:t>
                  </w:r>
                </w:p>
              </w:tc>
            </w:tr>
            <w:tr w:rsidR="0098368B" w:rsidTr="0098368B">
              <w:tc>
                <w:tcPr>
                  <w:tcW w:w="1974" w:type="dxa"/>
                </w:tcPr>
                <w:p w:rsidR="0098368B" w:rsidRDefault="00B22675" w:rsidP="0098368B">
                  <w:pPr>
                    <w:jc w:val="left"/>
                  </w:pPr>
                  <w:r>
                    <w:t>Speichern</w:t>
                  </w:r>
                  <w:r w:rsidR="00051F4A">
                    <w:t xml:space="preserve"> der Features</w:t>
                  </w:r>
                </w:p>
              </w:tc>
              <w:tc>
                <w:tcPr>
                  <w:tcW w:w="1975" w:type="dxa"/>
                </w:tcPr>
                <w:p w:rsidR="0098368B" w:rsidRDefault="0098368B" w:rsidP="0098368B">
                  <w:pPr>
                    <w:jc w:val="left"/>
                  </w:pPr>
                  <w:r>
                    <w:t>2630</w:t>
                  </w:r>
                </w:p>
              </w:tc>
            </w:tr>
            <w:tr w:rsidR="0098368B" w:rsidTr="0098368B">
              <w:tc>
                <w:tcPr>
                  <w:tcW w:w="1974" w:type="dxa"/>
                </w:tcPr>
                <w:p w:rsidR="0098368B" w:rsidRDefault="00B22675" w:rsidP="0098368B">
                  <w:pPr>
                    <w:jc w:val="left"/>
                  </w:pPr>
                  <w:r>
                    <w:t>Laden</w:t>
                  </w:r>
                  <w:r w:rsidR="00051F4A">
                    <w:t xml:space="preserve"> der Features</w:t>
                  </w:r>
                </w:p>
              </w:tc>
              <w:tc>
                <w:tcPr>
                  <w:tcW w:w="1975" w:type="dxa"/>
                </w:tcPr>
                <w:p w:rsidR="0098368B" w:rsidRDefault="0098368B" w:rsidP="0098368B">
                  <w:pPr>
                    <w:jc w:val="left"/>
                  </w:pPr>
                  <w:r>
                    <w:t>980</w:t>
                  </w:r>
                </w:p>
              </w:tc>
            </w:tr>
          </w:tbl>
          <w:p w:rsidR="00F242AF" w:rsidRDefault="00FE1D81" w:rsidP="00F242AF">
            <w:pPr>
              <w:pStyle w:val="Beschriftung"/>
              <w:jc w:val="left"/>
            </w:pPr>
            <w:bookmarkStart w:id="226" w:name="_Ref476726724"/>
            <w:r>
              <w:t xml:space="preserve">Tabelle </w:t>
            </w:r>
            <w:r>
              <w:fldChar w:fldCharType="begin"/>
            </w:r>
            <w:r>
              <w:instrText xml:space="preserve"> SEQ Tabelle \* ARABIC </w:instrText>
            </w:r>
            <w:r>
              <w:fldChar w:fldCharType="separate"/>
            </w:r>
            <w:r w:rsidR="004271A8">
              <w:rPr>
                <w:noProof/>
              </w:rPr>
              <w:t>13</w:t>
            </w:r>
            <w:r>
              <w:fldChar w:fldCharType="end"/>
            </w:r>
            <w:bookmarkEnd w:id="226"/>
            <w:r w:rsidR="00F242AF">
              <w:t xml:space="preserve"> - Laufzeiten bei Speicherung</w:t>
            </w:r>
            <w:r w:rsidR="002309F3">
              <w:t xml:space="preserve"> und Laden</w:t>
            </w:r>
            <w:r w:rsidR="00F242AF">
              <w:t xml:space="preserve"> von  11 * 30 Features</w:t>
            </w:r>
            <w:r w:rsidR="002309F3">
              <w:t xml:space="preserve"> aus dem HDF5-Backend</w:t>
            </w:r>
          </w:p>
          <w:p w:rsidR="0098368B" w:rsidRDefault="0098368B" w:rsidP="00FE1D81">
            <w:pPr>
              <w:pStyle w:val="Beschriftung"/>
            </w:pPr>
          </w:p>
        </w:tc>
        <w:tc>
          <w:tcPr>
            <w:tcW w:w="4180" w:type="dxa"/>
            <w:gridSpan w:val="2"/>
          </w:tcPr>
          <w:tbl>
            <w:tblPr>
              <w:tblStyle w:val="Tabellenraster"/>
              <w:tblW w:w="0" w:type="auto"/>
              <w:tblLook w:val="04A0" w:firstRow="1" w:lastRow="0" w:firstColumn="1" w:lastColumn="0" w:noHBand="0" w:noVBand="1"/>
            </w:tblPr>
            <w:tblGrid>
              <w:gridCol w:w="2336"/>
              <w:gridCol w:w="1613"/>
            </w:tblGrid>
            <w:tr w:rsidR="00E4322B" w:rsidTr="00E104EB">
              <w:tc>
                <w:tcPr>
                  <w:tcW w:w="2336" w:type="dxa"/>
                  <w:shd w:val="clear" w:color="auto" w:fill="404040" w:themeFill="text1" w:themeFillTint="BF"/>
                </w:tcPr>
                <w:p w:rsidR="00E4322B" w:rsidRPr="004742EB" w:rsidRDefault="00E104EB" w:rsidP="0098368B">
                  <w:pPr>
                    <w:jc w:val="left"/>
                    <w:rPr>
                      <w:color w:val="FFFFFF" w:themeColor="background1"/>
                    </w:rPr>
                  </w:pPr>
                  <w:r>
                    <w:rPr>
                      <w:color w:val="FFFFFF" w:themeColor="background1"/>
                    </w:rPr>
                    <w:t>extrahiertes Feature</w:t>
                  </w:r>
                </w:p>
              </w:tc>
              <w:tc>
                <w:tcPr>
                  <w:tcW w:w="1613" w:type="dxa"/>
                  <w:shd w:val="clear" w:color="auto" w:fill="404040" w:themeFill="text1" w:themeFillTint="BF"/>
                </w:tcPr>
                <w:p w:rsidR="00E4322B" w:rsidRPr="00D6765D" w:rsidRDefault="004742EB" w:rsidP="0098368B">
                  <w:pPr>
                    <w:jc w:val="left"/>
                  </w:pPr>
                  <w:r>
                    <w:rPr>
                      <w:color w:val="FFFFFF" w:themeColor="background1"/>
                    </w:rPr>
                    <w:t>Laufzeit (</w:t>
                  </w:r>
                  <w:proofErr w:type="spellStart"/>
                  <w:r>
                    <w:rPr>
                      <w:color w:val="FFFFFF" w:themeColor="background1"/>
                    </w:rPr>
                    <w:t>ms</w:t>
                  </w:r>
                  <w:proofErr w:type="spellEnd"/>
                  <w:r>
                    <w:rPr>
                      <w:color w:val="FFFFFF" w:themeColor="background1"/>
                    </w:rPr>
                    <w:t>)</w:t>
                  </w:r>
                </w:p>
              </w:tc>
            </w:tr>
            <w:tr w:rsidR="00EC30C1" w:rsidTr="00E104EB">
              <w:tc>
                <w:tcPr>
                  <w:tcW w:w="2336" w:type="dxa"/>
                </w:tcPr>
                <w:p w:rsidR="00EC30C1" w:rsidRDefault="00EC30C1" w:rsidP="0098368B">
                  <w:pPr>
                    <w:jc w:val="left"/>
                  </w:pPr>
                  <w:r w:rsidRPr="006F589C">
                    <w:t xml:space="preserve">Surf </w:t>
                  </w:r>
                  <w:proofErr w:type="spellStart"/>
                  <w:r w:rsidRPr="006F589C">
                    <w:t>Keypoints</w:t>
                  </w:r>
                  <w:proofErr w:type="spellEnd"/>
                </w:p>
              </w:tc>
              <w:tc>
                <w:tcPr>
                  <w:tcW w:w="1613" w:type="dxa"/>
                </w:tcPr>
                <w:p w:rsidR="00EC30C1" w:rsidRPr="00986624" w:rsidRDefault="00EC30C1" w:rsidP="0098368B">
                  <w:pPr>
                    <w:jc w:val="left"/>
                  </w:pPr>
                  <w:r w:rsidRPr="006F589C">
                    <w:t>12966</w:t>
                  </w:r>
                </w:p>
              </w:tc>
            </w:tr>
            <w:tr w:rsidR="00EC30C1" w:rsidTr="00E104EB">
              <w:tc>
                <w:tcPr>
                  <w:tcW w:w="2336" w:type="dxa"/>
                </w:tcPr>
                <w:p w:rsidR="00EC30C1" w:rsidRDefault="00EC30C1" w:rsidP="0098368B">
                  <w:pPr>
                    <w:jc w:val="left"/>
                  </w:pPr>
                  <w:proofErr w:type="spellStart"/>
                  <w:r w:rsidRPr="006F589C">
                    <w:t>Sift</w:t>
                  </w:r>
                  <w:proofErr w:type="spellEnd"/>
                  <w:r w:rsidRPr="006F589C">
                    <w:t xml:space="preserve"> </w:t>
                  </w:r>
                  <w:proofErr w:type="spellStart"/>
                  <w:r w:rsidRPr="006F589C">
                    <w:t>Keypoints</w:t>
                  </w:r>
                  <w:proofErr w:type="spellEnd"/>
                </w:p>
              </w:tc>
              <w:tc>
                <w:tcPr>
                  <w:tcW w:w="1613" w:type="dxa"/>
                </w:tcPr>
                <w:p w:rsidR="00EC30C1" w:rsidRPr="00986624" w:rsidRDefault="00EC30C1" w:rsidP="0098368B">
                  <w:pPr>
                    <w:jc w:val="left"/>
                  </w:pPr>
                  <w:r w:rsidRPr="006F589C">
                    <w:t>24719</w:t>
                  </w:r>
                </w:p>
              </w:tc>
            </w:tr>
            <w:tr w:rsidR="00EC30C1" w:rsidTr="00E104EB">
              <w:tc>
                <w:tcPr>
                  <w:tcW w:w="2336" w:type="dxa"/>
                </w:tcPr>
                <w:p w:rsidR="00EC30C1" w:rsidRDefault="00EC30C1" w:rsidP="0098368B">
                  <w:pPr>
                    <w:jc w:val="left"/>
                  </w:pPr>
                  <w:proofErr w:type="spellStart"/>
                  <w:r w:rsidRPr="009F3D47">
                    <w:t>Local</w:t>
                  </w:r>
                  <w:proofErr w:type="spellEnd"/>
                  <w:r w:rsidRPr="009F3D47">
                    <w:t xml:space="preserve"> Binary Pattern Matrix-Patches</w:t>
                  </w:r>
                </w:p>
              </w:tc>
              <w:tc>
                <w:tcPr>
                  <w:tcW w:w="1613" w:type="dxa"/>
                </w:tcPr>
                <w:p w:rsidR="00EC30C1" w:rsidRPr="00986624" w:rsidRDefault="00EC30C1" w:rsidP="0098368B">
                  <w:pPr>
                    <w:jc w:val="left"/>
                  </w:pPr>
                  <w:r w:rsidRPr="009F3D47">
                    <w:t>30346</w:t>
                  </w:r>
                </w:p>
              </w:tc>
            </w:tr>
            <w:tr w:rsidR="00EC30C1" w:rsidTr="00E104EB">
              <w:tc>
                <w:tcPr>
                  <w:tcW w:w="2336" w:type="dxa"/>
                </w:tcPr>
                <w:p w:rsidR="00EC30C1" w:rsidRDefault="00EC30C1" w:rsidP="0098368B">
                  <w:pPr>
                    <w:jc w:val="left"/>
                  </w:pPr>
                  <w:r>
                    <w:t>Blattnerven</w:t>
                  </w:r>
                </w:p>
              </w:tc>
              <w:tc>
                <w:tcPr>
                  <w:tcW w:w="1613" w:type="dxa"/>
                </w:tcPr>
                <w:p w:rsidR="00EC30C1" w:rsidRPr="00986624" w:rsidRDefault="00EC30C1" w:rsidP="0098368B">
                  <w:pPr>
                    <w:jc w:val="left"/>
                  </w:pPr>
                  <w:r w:rsidRPr="00405228">
                    <w:t>46040</w:t>
                  </w:r>
                </w:p>
              </w:tc>
            </w:tr>
            <w:tr w:rsidR="00EC30C1" w:rsidTr="00E104EB">
              <w:tc>
                <w:tcPr>
                  <w:tcW w:w="2336" w:type="dxa"/>
                </w:tcPr>
                <w:p w:rsidR="00EC30C1" w:rsidRDefault="00EC30C1" w:rsidP="0098368B">
                  <w:pPr>
                    <w:jc w:val="left"/>
                  </w:pPr>
                  <w:r>
                    <w:t xml:space="preserve">Gabor </w:t>
                  </w:r>
                  <w:r w:rsidRPr="009F3D47">
                    <w:t>Matrix-Patches</w:t>
                  </w:r>
                </w:p>
              </w:tc>
              <w:tc>
                <w:tcPr>
                  <w:tcW w:w="1613" w:type="dxa"/>
                </w:tcPr>
                <w:p w:rsidR="00EC30C1" w:rsidRPr="00986624" w:rsidRDefault="00EC30C1" w:rsidP="0098368B">
                  <w:pPr>
                    <w:jc w:val="left"/>
                  </w:pPr>
                  <w:r w:rsidRPr="009F3D47">
                    <w:t>63062</w:t>
                  </w:r>
                </w:p>
              </w:tc>
            </w:tr>
            <w:tr w:rsidR="00EC30C1" w:rsidTr="00E104EB">
              <w:tc>
                <w:tcPr>
                  <w:tcW w:w="2336" w:type="dxa"/>
                </w:tcPr>
                <w:p w:rsidR="00EC30C1" w:rsidRDefault="00EC30C1" w:rsidP="00E104EB">
                  <w:pPr>
                    <w:jc w:val="left"/>
                  </w:pPr>
                  <w:proofErr w:type="spellStart"/>
                  <w:r>
                    <w:t>Local</w:t>
                  </w:r>
                  <w:proofErr w:type="spellEnd"/>
                  <w:r>
                    <w:t xml:space="preserve"> Binary Patterns</w:t>
                  </w:r>
                </w:p>
              </w:tc>
              <w:tc>
                <w:tcPr>
                  <w:tcW w:w="1613" w:type="dxa"/>
                </w:tcPr>
                <w:p w:rsidR="00EC30C1" w:rsidRDefault="00EC30C1" w:rsidP="0098368B">
                  <w:pPr>
                    <w:jc w:val="left"/>
                  </w:pPr>
                  <w:r w:rsidRPr="00F91238">
                    <w:t>77049</w:t>
                  </w:r>
                </w:p>
              </w:tc>
            </w:tr>
            <w:tr w:rsidR="00EC30C1" w:rsidTr="00E104EB">
              <w:tc>
                <w:tcPr>
                  <w:tcW w:w="2336" w:type="dxa"/>
                </w:tcPr>
                <w:p w:rsidR="00EC30C1" w:rsidRDefault="00EC30C1" w:rsidP="00EC30C1">
                  <w:pPr>
                    <w:jc w:val="left"/>
                  </w:pPr>
                  <w:r w:rsidRPr="00986624">
                    <w:t xml:space="preserve">Gabor </w:t>
                  </w:r>
                </w:p>
              </w:tc>
              <w:tc>
                <w:tcPr>
                  <w:tcW w:w="1613" w:type="dxa"/>
                </w:tcPr>
                <w:p w:rsidR="00EC30C1" w:rsidRPr="00986624" w:rsidRDefault="00EC30C1" w:rsidP="0098368B">
                  <w:pPr>
                    <w:jc w:val="left"/>
                  </w:pPr>
                  <w:r w:rsidRPr="00986624">
                    <w:t>130544</w:t>
                  </w:r>
                </w:p>
              </w:tc>
            </w:tr>
            <w:tr w:rsidR="00EC30C1" w:rsidTr="00E104EB">
              <w:tc>
                <w:tcPr>
                  <w:tcW w:w="2336" w:type="dxa"/>
                </w:tcPr>
                <w:p w:rsidR="00EC30C1" w:rsidRDefault="00EC30C1" w:rsidP="0098368B">
                  <w:pPr>
                    <w:jc w:val="left"/>
                  </w:pPr>
                  <w:proofErr w:type="spellStart"/>
                  <w:r w:rsidRPr="00D6765D">
                    <w:t>Inner</w:t>
                  </w:r>
                  <w:proofErr w:type="spellEnd"/>
                  <w:r w:rsidRPr="00D6765D">
                    <w:t xml:space="preserve"> </w:t>
                  </w:r>
                  <w:proofErr w:type="spellStart"/>
                  <w:r w:rsidRPr="00D6765D">
                    <w:t>Distance</w:t>
                  </w:r>
                  <w:proofErr w:type="spellEnd"/>
                  <w:r w:rsidRPr="00D6765D">
                    <w:t xml:space="preserve"> Shape </w:t>
                  </w:r>
                  <w:proofErr w:type="spellStart"/>
                  <w:r w:rsidRPr="00D6765D">
                    <w:t>Context</w:t>
                  </w:r>
                  <w:proofErr w:type="spellEnd"/>
                </w:p>
              </w:tc>
              <w:tc>
                <w:tcPr>
                  <w:tcW w:w="1613" w:type="dxa"/>
                </w:tcPr>
                <w:p w:rsidR="00EC30C1" w:rsidRDefault="00EC30C1" w:rsidP="0098368B">
                  <w:pPr>
                    <w:jc w:val="left"/>
                  </w:pPr>
                  <w:r w:rsidRPr="00D6765D">
                    <w:t>174646</w:t>
                  </w:r>
                </w:p>
              </w:tc>
            </w:tr>
            <w:tr w:rsidR="00EC30C1" w:rsidTr="00E104EB">
              <w:tc>
                <w:tcPr>
                  <w:tcW w:w="2336" w:type="dxa"/>
                </w:tcPr>
                <w:p w:rsidR="00EC30C1" w:rsidRDefault="00EC30C1" w:rsidP="0098368B">
                  <w:pPr>
                    <w:jc w:val="left"/>
                  </w:pPr>
                  <w:r w:rsidRPr="00F91238">
                    <w:t xml:space="preserve">Multilevel </w:t>
                  </w:r>
                  <w:proofErr w:type="spellStart"/>
                  <w:r w:rsidRPr="00F91238">
                    <w:t>Inner</w:t>
                  </w:r>
                  <w:proofErr w:type="spellEnd"/>
                  <w:r w:rsidRPr="00F91238">
                    <w:t xml:space="preserve"> </w:t>
                  </w:r>
                  <w:proofErr w:type="spellStart"/>
                  <w:r w:rsidRPr="00F91238">
                    <w:t>Distance</w:t>
                  </w:r>
                  <w:proofErr w:type="spellEnd"/>
                  <w:r w:rsidRPr="00F91238">
                    <w:t xml:space="preserve"> Shape </w:t>
                  </w:r>
                  <w:proofErr w:type="spellStart"/>
                  <w:r w:rsidRPr="00F91238">
                    <w:t>Context</w:t>
                  </w:r>
                  <w:proofErr w:type="spellEnd"/>
                </w:p>
              </w:tc>
              <w:tc>
                <w:tcPr>
                  <w:tcW w:w="1613" w:type="dxa"/>
                </w:tcPr>
                <w:p w:rsidR="00EC30C1" w:rsidRDefault="00EC30C1" w:rsidP="0098368B">
                  <w:pPr>
                    <w:jc w:val="left"/>
                  </w:pPr>
                  <w:r w:rsidRPr="00F91238">
                    <w:t>212301</w:t>
                  </w:r>
                </w:p>
              </w:tc>
            </w:tr>
            <w:tr w:rsidR="00EC30C1" w:rsidTr="00E104EB">
              <w:tc>
                <w:tcPr>
                  <w:tcW w:w="2336" w:type="dxa"/>
                </w:tcPr>
                <w:p w:rsidR="00EC30C1" w:rsidRDefault="00EC30C1" w:rsidP="00E104EB">
                  <w:pPr>
                    <w:jc w:val="left"/>
                  </w:pPr>
                  <w:proofErr w:type="spellStart"/>
                  <w:r w:rsidRPr="00986624">
                    <w:t>Local</w:t>
                  </w:r>
                  <w:proofErr w:type="spellEnd"/>
                  <w:r w:rsidRPr="00986624">
                    <w:t xml:space="preserve"> Binary Pattern</w:t>
                  </w:r>
                  <w:r>
                    <w:t>s</w:t>
                  </w:r>
                  <w:r w:rsidRPr="00986624">
                    <w:t xml:space="preserve"> </w:t>
                  </w:r>
                  <w:r>
                    <w:t>auf kreisrundem Patch</w:t>
                  </w:r>
                </w:p>
              </w:tc>
              <w:tc>
                <w:tcPr>
                  <w:tcW w:w="1613" w:type="dxa"/>
                </w:tcPr>
                <w:p w:rsidR="00EC30C1" w:rsidRDefault="00EC30C1" w:rsidP="0098368B">
                  <w:pPr>
                    <w:jc w:val="left"/>
                  </w:pPr>
                  <w:r w:rsidRPr="00986624">
                    <w:t>311878</w:t>
                  </w:r>
                </w:p>
              </w:tc>
            </w:tr>
            <w:tr w:rsidR="00EC30C1" w:rsidTr="00E104EB">
              <w:tc>
                <w:tcPr>
                  <w:tcW w:w="2336" w:type="dxa"/>
                </w:tcPr>
                <w:p w:rsidR="00EC30C1" w:rsidRDefault="00EC30C1" w:rsidP="0098368B">
                  <w:pPr>
                    <w:jc w:val="left"/>
                  </w:pPr>
                  <w:r w:rsidRPr="00442A2E">
                    <w:t xml:space="preserve">Gabor </w:t>
                  </w:r>
                  <w:r>
                    <w:t>auf kreisrundem Patch</w:t>
                  </w:r>
                </w:p>
              </w:tc>
              <w:tc>
                <w:tcPr>
                  <w:tcW w:w="1613" w:type="dxa"/>
                </w:tcPr>
                <w:p w:rsidR="00EC30C1" w:rsidRPr="00986624" w:rsidRDefault="00EC30C1" w:rsidP="0098368B">
                  <w:pPr>
                    <w:jc w:val="left"/>
                  </w:pPr>
                  <w:r w:rsidRPr="00442A2E">
                    <w:t>369325</w:t>
                  </w:r>
                </w:p>
              </w:tc>
            </w:tr>
          </w:tbl>
          <w:p w:rsidR="00FE1D81" w:rsidRDefault="00FE1D81" w:rsidP="00596F01">
            <w:pPr>
              <w:pStyle w:val="Beschriftung"/>
              <w:keepNext/>
              <w:jc w:val="left"/>
            </w:pPr>
            <w:bookmarkStart w:id="227" w:name="_Ref476726745"/>
            <w:r>
              <w:t xml:space="preserve">Tabelle </w:t>
            </w:r>
            <w:r>
              <w:fldChar w:fldCharType="begin"/>
            </w:r>
            <w:r>
              <w:instrText xml:space="preserve"> SEQ Tabelle \* ARABIC </w:instrText>
            </w:r>
            <w:r>
              <w:fldChar w:fldCharType="separate"/>
            </w:r>
            <w:r w:rsidR="004271A8">
              <w:rPr>
                <w:noProof/>
              </w:rPr>
              <w:t>14</w:t>
            </w:r>
            <w:r>
              <w:fldChar w:fldCharType="end"/>
            </w:r>
            <w:bookmarkEnd w:id="227"/>
            <w:r w:rsidR="00F242AF">
              <w:t xml:space="preserve"> - Laufzeiten der Extraktion der 11 </w:t>
            </w:r>
            <w:proofErr w:type="spellStart"/>
            <w:r w:rsidR="00F06553">
              <w:t>imple-me</w:t>
            </w:r>
            <w:r w:rsidR="003815C3">
              <w:t>n</w:t>
            </w:r>
            <w:r w:rsidR="00F06553">
              <w:t>tierten</w:t>
            </w:r>
            <w:proofErr w:type="spellEnd"/>
            <w:r w:rsidR="00596F01">
              <w:t xml:space="preserve"> </w:t>
            </w:r>
            <w:r w:rsidR="00F242AF">
              <w:t>Features aus je 30 Bildern</w:t>
            </w:r>
          </w:p>
          <w:p w:rsidR="00CC4971" w:rsidRDefault="00CC4971" w:rsidP="00F06553">
            <w:pPr>
              <w:jc w:val="left"/>
            </w:pPr>
          </w:p>
        </w:tc>
      </w:tr>
      <w:tr w:rsidR="00F80086" w:rsidRPr="00F80086" w:rsidTr="00CC497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08" w:type="dxa"/>
          <w:wAfter w:w="3432" w:type="dxa"/>
        </w:trPr>
        <w:tc>
          <w:tcPr>
            <w:tcW w:w="2977" w:type="dxa"/>
            <w:shd w:val="clear" w:color="auto" w:fill="404040" w:themeFill="text1" w:themeFillTint="BF"/>
          </w:tcPr>
          <w:p w:rsidR="00F80086" w:rsidRPr="00F80086" w:rsidRDefault="00F80086" w:rsidP="004742EB">
            <w:pPr>
              <w:jc w:val="left"/>
              <w:rPr>
                <w:color w:val="FFFFFF" w:themeColor="background1"/>
              </w:rPr>
            </w:pPr>
            <w:r>
              <w:rPr>
                <w:color w:val="FFFFFF" w:themeColor="background1"/>
              </w:rPr>
              <w:t>ausgeführter Programmteil</w:t>
            </w:r>
          </w:p>
        </w:tc>
        <w:tc>
          <w:tcPr>
            <w:tcW w:w="1843" w:type="dxa"/>
            <w:gridSpan w:val="2"/>
            <w:shd w:val="clear" w:color="auto" w:fill="404040" w:themeFill="text1" w:themeFillTint="BF"/>
          </w:tcPr>
          <w:p w:rsidR="00F80086" w:rsidRPr="00F80086" w:rsidRDefault="00F80086" w:rsidP="00A3722A">
            <w:pPr>
              <w:rPr>
                <w:color w:val="FFFFFF" w:themeColor="background1"/>
              </w:rPr>
            </w:pPr>
            <w:r>
              <w:rPr>
                <w:color w:val="FFFFFF" w:themeColor="background1"/>
              </w:rPr>
              <w:t>Laufzeit (</w:t>
            </w:r>
            <w:proofErr w:type="spellStart"/>
            <w:r>
              <w:rPr>
                <w:color w:val="FFFFFF" w:themeColor="background1"/>
              </w:rPr>
              <w:t>ms</w:t>
            </w:r>
            <w:proofErr w:type="spellEnd"/>
            <w:r>
              <w:rPr>
                <w:color w:val="FFFFFF" w:themeColor="background1"/>
              </w:rPr>
              <w:t>)</w:t>
            </w:r>
          </w:p>
        </w:tc>
      </w:tr>
      <w:tr w:rsidR="004742EB" w:rsidTr="00CC497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08" w:type="dxa"/>
          <w:wAfter w:w="3432" w:type="dxa"/>
        </w:trPr>
        <w:tc>
          <w:tcPr>
            <w:tcW w:w="2977" w:type="dxa"/>
          </w:tcPr>
          <w:p w:rsidR="004742EB" w:rsidRDefault="004742EB" w:rsidP="00F80086">
            <w:pPr>
              <w:jc w:val="left"/>
            </w:pPr>
            <w:r>
              <w:t xml:space="preserve">SVM </w:t>
            </w:r>
            <w:r w:rsidR="00F80086">
              <w:t>Training</w:t>
            </w:r>
          </w:p>
        </w:tc>
        <w:tc>
          <w:tcPr>
            <w:tcW w:w="1843" w:type="dxa"/>
            <w:gridSpan w:val="2"/>
          </w:tcPr>
          <w:p w:rsidR="004742EB" w:rsidRPr="006F589C" w:rsidRDefault="004742EB" w:rsidP="00A3722A">
            <w:r w:rsidRPr="00774DE6">
              <w:t>4026</w:t>
            </w:r>
          </w:p>
        </w:tc>
      </w:tr>
      <w:tr w:rsidR="004742EB" w:rsidTr="00CC497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08" w:type="dxa"/>
          <w:wAfter w:w="3432" w:type="dxa"/>
        </w:trPr>
        <w:tc>
          <w:tcPr>
            <w:tcW w:w="2977" w:type="dxa"/>
          </w:tcPr>
          <w:p w:rsidR="004742EB" w:rsidRDefault="004742EB" w:rsidP="00F80086">
            <w:pPr>
              <w:jc w:val="left"/>
            </w:pPr>
            <w:r>
              <w:t xml:space="preserve">SVM </w:t>
            </w:r>
            <w:r w:rsidR="001C3CA9">
              <w:t>Klassifizierung</w:t>
            </w:r>
          </w:p>
        </w:tc>
        <w:tc>
          <w:tcPr>
            <w:tcW w:w="1843" w:type="dxa"/>
            <w:gridSpan w:val="2"/>
          </w:tcPr>
          <w:p w:rsidR="004742EB" w:rsidRPr="006F589C" w:rsidRDefault="004742EB" w:rsidP="00A3722A">
            <w:r w:rsidRPr="00774DE6">
              <w:t>1419</w:t>
            </w:r>
          </w:p>
        </w:tc>
      </w:tr>
      <w:tr w:rsidR="004742EB" w:rsidTr="00CC497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08" w:type="dxa"/>
          <w:wAfter w:w="3432" w:type="dxa"/>
        </w:trPr>
        <w:tc>
          <w:tcPr>
            <w:tcW w:w="2977" w:type="dxa"/>
          </w:tcPr>
          <w:p w:rsidR="004742EB" w:rsidRDefault="004742EB" w:rsidP="004742EB">
            <w:pPr>
              <w:jc w:val="left"/>
            </w:pPr>
            <w:r>
              <w:t xml:space="preserve">MLP </w:t>
            </w:r>
            <w:r w:rsidR="00A651D5">
              <w:t xml:space="preserve">Training </w:t>
            </w:r>
            <w:r>
              <w:t>(mit GPU)</w:t>
            </w:r>
          </w:p>
        </w:tc>
        <w:tc>
          <w:tcPr>
            <w:tcW w:w="1843" w:type="dxa"/>
            <w:gridSpan w:val="2"/>
          </w:tcPr>
          <w:p w:rsidR="004742EB" w:rsidRPr="006F589C" w:rsidRDefault="004742EB" w:rsidP="00A3722A">
            <w:r w:rsidRPr="00CE3A7B">
              <w:t>160706</w:t>
            </w:r>
          </w:p>
        </w:tc>
      </w:tr>
      <w:tr w:rsidR="004742EB" w:rsidTr="00CC497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08" w:type="dxa"/>
          <w:wAfter w:w="3432" w:type="dxa"/>
        </w:trPr>
        <w:tc>
          <w:tcPr>
            <w:tcW w:w="2977" w:type="dxa"/>
          </w:tcPr>
          <w:p w:rsidR="004742EB" w:rsidRDefault="004742EB" w:rsidP="004742EB">
            <w:pPr>
              <w:jc w:val="left"/>
            </w:pPr>
            <w:r>
              <w:t xml:space="preserve">MLP </w:t>
            </w:r>
            <w:r w:rsidR="001C3CA9">
              <w:t xml:space="preserve">Klassifizierung </w:t>
            </w:r>
            <w:r>
              <w:t>(mit GPU)</w:t>
            </w:r>
          </w:p>
        </w:tc>
        <w:tc>
          <w:tcPr>
            <w:tcW w:w="1843" w:type="dxa"/>
            <w:gridSpan w:val="2"/>
          </w:tcPr>
          <w:p w:rsidR="004742EB" w:rsidRPr="006F589C" w:rsidRDefault="004742EB" w:rsidP="00A3722A">
            <w:r w:rsidRPr="00CE3A7B">
              <w:t>931</w:t>
            </w:r>
          </w:p>
        </w:tc>
      </w:tr>
      <w:tr w:rsidR="004742EB" w:rsidTr="00CC497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08" w:type="dxa"/>
          <w:wAfter w:w="3432" w:type="dxa"/>
        </w:trPr>
        <w:tc>
          <w:tcPr>
            <w:tcW w:w="2977" w:type="dxa"/>
          </w:tcPr>
          <w:p w:rsidR="004742EB" w:rsidRDefault="004742EB" w:rsidP="004742EB">
            <w:pPr>
              <w:jc w:val="left"/>
            </w:pPr>
            <w:r>
              <w:t xml:space="preserve">MLP </w:t>
            </w:r>
            <w:r w:rsidR="00A651D5">
              <w:t xml:space="preserve">Training </w:t>
            </w:r>
            <w:r>
              <w:t>(ohne GPU)</w:t>
            </w:r>
          </w:p>
        </w:tc>
        <w:tc>
          <w:tcPr>
            <w:tcW w:w="1843" w:type="dxa"/>
            <w:gridSpan w:val="2"/>
          </w:tcPr>
          <w:p w:rsidR="004742EB" w:rsidRPr="006F589C" w:rsidRDefault="004742EB" w:rsidP="007D57FF">
            <w:r w:rsidRPr="0008549D">
              <w:t>1</w:t>
            </w:r>
            <w:r w:rsidR="007D57FF">
              <w:t>6</w:t>
            </w:r>
            <w:r w:rsidRPr="0008549D">
              <w:t>4420</w:t>
            </w:r>
          </w:p>
        </w:tc>
      </w:tr>
      <w:tr w:rsidR="004742EB" w:rsidTr="00CC497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08" w:type="dxa"/>
          <w:wAfter w:w="3432" w:type="dxa"/>
        </w:trPr>
        <w:tc>
          <w:tcPr>
            <w:tcW w:w="2977" w:type="dxa"/>
          </w:tcPr>
          <w:p w:rsidR="004742EB" w:rsidRDefault="004742EB" w:rsidP="004742EB">
            <w:pPr>
              <w:jc w:val="left"/>
            </w:pPr>
            <w:r>
              <w:t xml:space="preserve">MLP </w:t>
            </w:r>
            <w:r w:rsidR="001C3CA9">
              <w:t xml:space="preserve">Klassifizierung </w:t>
            </w:r>
            <w:r>
              <w:t>(ohne GPU)</w:t>
            </w:r>
          </w:p>
        </w:tc>
        <w:tc>
          <w:tcPr>
            <w:tcW w:w="1843" w:type="dxa"/>
            <w:gridSpan w:val="2"/>
          </w:tcPr>
          <w:p w:rsidR="004742EB" w:rsidRPr="006F589C" w:rsidRDefault="004742EB" w:rsidP="00A3722A">
            <w:r>
              <w:t>918</w:t>
            </w:r>
          </w:p>
        </w:tc>
      </w:tr>
    </w:tbl>
    <w:p w:rsidR="00777F09" w:rsidRDefault="00F242AF" w:rsidP="00DD3255">
      <w:pPr>
        <w:pStyle w:val="Beschriftung"/>
        <w:ind w:right="3400"/>
      </w:pPr>
      <w:bookmarkStart w:id="228" w:name="_Ref476727558"/>
      <w:r>
        <w:t xml:space="preserve">Tabelle </w:t>
      </w:r>
      <w:r>
        <w:fldChar w:fldCharType="begin"/>
      </w:r>
      <w:r>
        <w:instrText xml:space="preserve"> SEQ Tabelle \* ARABIC </w:instrText>
      </w:r>
      <w:r>
        <w:fldChar w:fldCharType="separate"/>
      </w:r>
      <w:r w:rsidR="004271A8">
        <w:rPr>
          <w:noProof/>
        </w:rPr>
        <w:t>15</w:t>
      </w:r>
      <w:r>
        <w:fldChar w:fldCharType="end"/>
      </w:r>
      <w:bookmarkEnd w:id="228"/>
      <w:r w:rsidR="00552E67">
        <w:t xml:space="preserve"> - Laufzeiten von Training und </w:t>
      </w:r>
      <w:r w:rsidR="001C3CA9">
        <w:t xml:space="preserve">Klassifizierung </w:t>
      </w:r>
      <w:r w:rsidR="00552E67">
        <w:t xml:space="preserve">mit </w:t>
      </w:r>
      <w:r w:rsidR="00DD3255">
        <w:t>1907 M-IDSC-Features</w:t>
      </w:r>
    </w:p>
    <w:p w:rsidR="00163609" w:rsidRDefault="00163609" w:rsidP="00163609">
      <w:r>
        <w:t xml:space="preserve">In </w:t>
      </w:r>
      <w:r>
        <w:fldChar w:fldCharType="begin"/>
      </w:r>
      <w:r>
        <w:instrText xml:space="preserve"> REF _Ref476727558 \h </w:instrText>
      </w:r>
      <w:r>
        <w:fldChar w:fldCharType="separate"/>
      </w:r>
      <w:r>
        <w:t xml:space="preserve">Tabelle </w:t>
      </w:r>
      <w:r>
        <w:rPr>
          <w:noProof/>
        </w:rPr>
        <w:t>15</w:t>
      </w:r>
      <w:r>
        <w:fldChar w:fldCharType="end"/>
      </w:r>
      <w:r>
        <w:t xml:space="preserve"> fällt auf, dass die Laufzeit eines MLP unabhängig von der Einstellung</w:t>
      </w:r>
      <w:r w:rsidR="00DE5311">
        <w:t xml:space="preserve">, ob auf der Grafikkarte oder </w:t>
      </w:r>
      <w:r w:rsidR="006A7190">
        <w:t>der</w:t>
      </w:r>
      <w:r w:rsidR="00DE5311">
        <w:t xml:space="preserve"> CPU gerechnet werden soll,</w:t>
      </w:r>
      <w:r w:rsidR="006A7190">
        <w:t xml:space="preserve"> </w:t>
      </w:r>
      <w:r>
        <w:t>ung</w:t>
      </w:r>
      <w:r>
        <w:t>e</w:t>
      </w:r>
      <w:r>
        <w:t>fähr gleich lang dauert.</w:t>
      </w:r>
      <w:r w:rsidR="00B72024">
        <w:t xml:space="preserve"> Das spricht dafür, dass die Berechnungen tatsächlich nicht durch GPU durchgeführt werden, was vermutlich an einer falschen Konfiguration oder fehlenden Treibern </w:t>
      </w:r>
      <w:r w:rsidR="007C60CC">
        <w:t>der Systemumg</w:t>
      </w:r>
      <w:r w:rsidR="007C60CC">
        <w:t>e</w:t>
      </w:r>
      <w:r w:rsidR="007C60CC">
        <w:t xml:space="preserve">bung </w:t>
      </w:r>
      <w:r w:rsidR="00B72024">
        <w:t>liegt.</w:t>
      </w:r>
    </w:p>
    <w:p w:rsidR="00F25D3C" w:rsidRDefault="00F25D3C" w:rsidP="00F25D3C">
      <w:pPr>
        <w:pStyle w:val="berschrift2"/>
        <w:numPr>
          <w:ilvl w:val="1"/>
          <w:numId w:val="1"/>
        </w:numPr>
      </w:pPr>
      <w:bookmarkStart w:id="229" w:name="_Toc476722466"/>
      <w:r>
        <w:t>Vergleich mit anderen Arbeiten</w:t>
      </w:r>
      <w:bookmarkEnd w:id="229"/>
    </w:p>
    <w:p w:rsidR="00240F81" w:rsidRDefault="003225F5" w:rsidP="004271A8">
      <w:r>
        <w:t xml:space="preserve">Für den Vergleich der Performanz des Systems wurden sechs vergleichbare Arbeiten gewählt, die ihre veröffentlichten Algorithmen </w:t>
      </w:r>
      <w:r w:rsidR="004271A8">
        <w:t>mit</w:t>
      </w:r>
      <w:r>
        <w:t xml:space="preserve"> dem Flavia</w:t>
      </w:r>
      <w:r w:rsidR="004271A8">
        <w:t>-Datensatz</w:t>
      </w:r>
      <w:r>
        <w:t xml:space="preserve"> oder </w:t>
      </w:r>
      <w:r w:rsidR="004271A8">
        <w:t xml:space="preserve">dem </w:t>
      </w:r>
      <w:proofErr w:type="spellStart"/>
      <w:r>
        <w:t>Swedish</w:t>
      </w:r>
      <w:proofErr w:type="spellEnd"/>
      <w:r>
        <w:t xml:space="preserve"> </w:t>
      </w:r>
      <w:proofErr w:type="spellStart"/>
      <w:r>
        <w:t>Leaf</w:t>
      </w:r>
      <w:proofErr w:type="spellEnd"/>
      <w:r>
        <w:t xml:space="preserve"> Dataset </w:t>
      </w:r>
      <w:r w:rsidR="004271A8">
        <w:t>validiert haben. Die von den jeweiligen Autoren angegebenen Erkennungsr</w:t>
      </w:r>
      <w:r w:rsidR="004271A8">
        <w:t>a</w:t>
      </w:r>
      <w:r w:rsidR="004271A8">
        <w:t xml:space="preserve">ten sind in </w:t>
      </w:r>
      <w:r w:rsidR="003059E5">
        <w:fldChar w:fldCharType="begin"/>
      </w:r>
      <w:r w:rsidR="003059E5">
        <w:instrText xml:space="preserve"> REF _Ref476728897 \h </w:instrText>
      </w:r>
      <w:r w:rsidR="003059E5">
        <w:fldChar w:fldCharType="separate"/>
      </w:r>
      <w:r w:rsidR="003059E5">
        <w:t xml:space="preserve">Tabelle </w:t>
      </w:r>
      <w:r w:rsidR="003059E5">
        <w:rPr>
          <w:noProof/>
        </w:rPr>
        <w:t>16</w:t>
      </w:r>
      <w:r w:rsidR="003059E5">
        <w:fldChar w:fldCharType="end"/>
      </w:r>
      <w:r w:rsidR="003059E5">
        <w:t xml:space="preserve"> aufgeführt.</w:t>
      </w:r>
    </w:p>
    <w:p w:rsidR="00CC4971" w:rsidRDefault="00CC4971" w:rsidP="00F31984"/>
    <w:tbl>
      <w:tblPr>
        <w:tblStyle w:val="Tabellenraster"/>
        <w:tblW w:w="0" w:type="auto"/>
        <w:tblInd w:w="108" w:type="dxa"/>
        <w:tblLook w:val="04A0" w:firstRow="1" w:lastRow="0" w:firstColumn="1" w:lastColumn="0" w:noHBand="0" w:noVBand="1"/>
      </w:tblPr>
      <w:tblGrid>
        <w:gridCol w:w="1843"/>
        <w:gridCol w:w="1843"/>
        <w:gridCol w:w="1559"/>
        <w:gridCol w:w="2126"/>
      </w:tblGrid>
      <w:tr w:rsidR="00AA2E52" w:rsidTr="003225F5">
        <w:tc>
          <w:tcPr>
            <w:tcW w:w="1843" w:type="dxa"/>
            <w:tcBorders>
              <w:top w:val="nil"/>
              <w:left w:val="nil"/>
              <w:right w:val="nil"/>
            </w:tcBorders>
            <w:shd w:val="clear" w:color="auto" w:fill="FFFFFF" w:themeFill="background1"/>
          </w:tcPr>
          <w:p w:rsidR="00AA2E52" w:rsidRDefault="00AA2E52" w:rsidP="00C216BB">
            <w:pPr>
              <w:ind w:right="-1136"/>
              <w:jc w:val="left"/>
              <w:rPr>
                <w:color w:val="FFFFFF" w:themeColor="background1"/>
              </w:rPr>
            </w:pPr>
          </w:p>
        </w:tc>
        <w:tc>
          <w:tcPr>
            <w:tcW w:w="1843" w:type="dxa"/>
            <w:tcBorders>
              <w:top w:val="nil"/>
              <w:left w:val="nil"/>
            </w:tcBorders>
            <w:shd w:val="clear" w:color="auto" w:fill="FFFFFF" w:themeFill="background1"/>
          </w:tcPr>
          <w:p w:rsidR="00AA2E52" w:rsidRDefault="00AA2E52" w:rsidP="00C216BB">
            <w:pPr>
              <w:ind w:right="-1136"/>
              <w:jc w:val="left"/>
              <w:rPr>
                <w:color w:val="FFFFFF" w:themeColor="background1"/>
              </w:rPr>
            </w:pPr>
          </w:p>
        </w:tc>
        <w:tc>
          <w:tcPr>
            <w:tcW w:w="3685" w:type="dxa"/>
            <w:gridSpan w:val="2"/>
            <w:shd w:val="clear" w:color="auto" w:fill="404040" w:themeFill="text1" w:themeFillTint="BF"/>
          </w:tcPr>
          <w:p w:rsidR="00AA2E52" w:rsidRDefault="00AA2E52" w:rsidP="00AA2E52">
            <w:pPr>
              <w:jc w:val="center"/>
              <w:rPr>
                <w:color w:val="FFFFFF" w:themeColor="background1"/>
              </w:rPr>
            </w:pPr>
            <w:r>
              <w:rPr>
                <w:color w:val="FFFFFF" w:themeColor="background1"/>
              </w:rPr>
              <w:t>getesteter Datensatz</w:t>
            </w:r>
          </w:p>
        </w:tc>
      </w:tr>
      <w:tr w:rsidR="00CA4D29" w:rsidTr="003225F5">
        <w:tc>
          <w:tcPr>
            <w:tcW w:w="1843" w:type="dxa"/>
            <w:shd w:val="clear" w:color="auto" w:fill="404040" w:themeFill="text1" w:themeFillTint="BF"/>
          </w:tcPr>
          <w:p w:rsidR="00CA4D29" w:rsidRDefault="00FC1934" w:rsidP="00C216BB">
            <w:pPr>
              <w:ind w:right="-1136"/>
              <w:jc w:val="left"/>
              <w:rPr>
                <w:color w:val="FFFFFF" w:themeColor="background1"/>
              </w:rPr>
            </w:pPr>
            <w:r>
              <w:rPr>
                <w:color w:val="FFFFFF" w:themeColor="background1"/>
              </w:rPr>
              <w:t>Veröffentlichung</w:t>
            </w:r>
          </w:p>
        </w:tc>
        <w:tc>
          <w:tcPr>
            <w:tcW w:w="1843" w:type="dxa"/>
            <w:shd w:val="clear" w:color="auto" w:fill="404040" w:themeFill="text1" w:themeFillTint="BF"/>
          </w:tcPr>
          <w:p w:rsidR="00CA4D29" w:rsidRPr="00222622" w:rsidRDefault="00CA4D29" w:rsidP="00C216BB">
            <w:pPr>
              <w:ind w:right="-1136"/>
              <w:jc w:val="left"/>
              <w:rPr>
                <w:color w:val="FFFFFF" w:themeColor="background1"/>
              </w:rPr>
            </w:pPr>
            <w:r>
              <w:rPr>
                <w:color w:val="FFFFFF" w:themeColor="background1"/>
              </w:rPr>
              <w:t>Methode</w:t>
            </w:r>
          </w:p>
        </w:tc>
        <w:tc>
          <w:tcPr>
            <w:tcW w:w="1559" w:type="dxa"/>
            <w:shd w:val="clear" w:color="auto" w:fill="7F7F7F" w:themeFill="text1" w:themeFillTint="80"/>
          </w:tcPr>
          <w:p w:rsidR="00CA4D29" w:rsidRPr="005F4BB0" w:rsidRDefault="00CA4D29" w:rsidP="00C216BB">
            <w:pPr>
              <w:rPr>
                <w:color w:val="FFFFFF" w:themeColor="background1"/>
              </w:rPr>
            </w:pPr>
            <w:r>
              <w:rPr>
                <w:color w:val="FFFFFF" w:themeColor="background1"/>
              </w:rPr>
              <w:t>Flavia</w:t>
            </w:r>
          </w:p>
        </w:tc>
        <w:tc>
          <w:tcPr>
            <w:tcW w:w="2126" w:type="dxa"/>
            <w:shd w:val="clear" w:color="auto" w:fill="7F7F7F" w:themeFill="text1" w:themeFillTint="80"/>
          </w:tcPr>
          <w:p w:rsidR="00CA4D29" w:rsidRPr="005F4BB0" w:rsidRDefault="00CA4D29" w:rsidP="003225F5">
            <w:pPr>
              <w:rPr>
                <w:color w:val="FFFFFF" w:themeColor="background1"/>
              </w:rPr>
            </w:pPr>
            <w:proofErr w:type="spellStart"/>
            <w:r>
              <w:rPr>
                <w:color w:val="FFFFFF" w:themeColor="background1"/>
              </w:rPr>
              <w:t>Swedish</w:t>
            </w:r>
            <w:proofErr w:type="spellEnd"/>
            <w:r>
              <w:rPr>
                <w:color w:val="FFFFFF" w:themeColor="background1"/>
              </w:rPr>
              <w:t xml:space="preserve"> </w:t>
            </w:r>
            <w:proofErr w:type="spellStart"/>
            <w:r>
              <w:rPr>
                <w:color w:val="FFFFFF" w:themeColor="background1"/>
              </w:rPr>
              <w:t>Leaf</w:t>
            </w:r>
            <w:proofErr w:type="spellEnd"/>
            <w:r w:rsidR="003225F5">
              <w:rPr>
                <w:color w:val="FFFFFF" w:themeColor="background1"/>
              </w:rPr>
              <w:t xml:space="preserve"> </w:t>
            </w:r>
            <w:r w:rsidR="003225F5" w:rsidRPr="003225F5">
              <w:rPr>
                <w:color w:val="FFFFFF" w:themeColor="background1"/>
              </w:rPr>
              <w:t>Dataset</w:t>
            </w:r>
          </w:p>
        </w:tc>
      </w:tr>
      <w:tr w:rsidR="00447AF2" w:rsidTr="003225F5">
        <w:tc>
          <w:tcPr>
            <w:tcW w:w="1843" w:type="dxa"/>
            <w:vMerge w:val="restart"/>
            <w:vAlign w:val="center"/>
          </w:tcPr>
          <w:p w:rsidR="00447AF2" w:rsidRPr="00BB2CA9" w:rsidRDefault="00FC1934" w:rsidP="009871D1">
            <w:pPr>
              <w:ind w:right="-1136"/>
              <w:jc w:val="left"/>
            </w:pPr>
            <w:r w:rsidRPr="00BB2CA9">
              <w:t xml:space="preserve">Teil der </w:t>
            </w:r>
          </w:p>
          <w:p w:rsidR="00FC1934" w:rsidRPr="00BB2CA9" w:rsidRDefault="00FC1934" w:rsidP="009871D1">
            <w:pPr>
              <w:ind w:right="-1136"/>
              <w:jc w:val="left"/>
            </w:pPr>
            <w:r w:rsidRPr="00BB2CA9">
              <w:t>vorliegenden</w:t>
            </w:r>
          </w:p>
          <w:p w:rsidR="00FC1934" w:rsidRDefault="00FC1934" w:rsidP="009871D1">
            <w:pPr>
              <w:ind w:right="-1136"/>
              <w:jc w:val="left"/>
              <w:rPr>
                <w:b/>
              </w:rPr>
            </w:pPr>
            <w:r w:rsidRPr="00BB2CA9">
              <w:t>Arbeit</w:t>
            </w:r>
          </w:p>
        </w:tc>
        <w:tc>
          <w:tcPr>
            <w:tcW w:w="1843" w:type="dxa"/>
          </w:tcPr>
          <w:p w:rsidR="00447AF2" w:rsidRPr="006F5A2D" w:rsidRDefault="00113CE2" w:rsidP="00C216BB">
            <w:pPr>
              <w:ind w:right="-1136"/>
              <w:jc w:val="left"/>
              <w:rPr>
                <w:b/>
              </w:rPr>
            </w:pPr>
            <w:r>
              <w:rPr>
                <w:b/>
              </w:rPr>
              <w:t>IDSC + SVM</w:t>
            </w:r>
          </w:p>
        </w:tc>
        <w:tc>
          <w:tcPr>
            <w:tcW w:w="1559" w:type="dxa"/>
            <w:vAlign w:val="center"/>
          </w:tcPr>
          <w:p w:rsidR="00447AF2" w:rsidRPr="00057205" w:rsidRDefault="00B63940" w:rsidP="003225F5">
            <w:pPr>
              <w:ind w:right="-108"/>
              <w:jc w:val="center"/>
            </w:pPr>
            <w:r w:rsidRPr="00B63940">
              <w:t>92</w:t>
            </w:r>
            <w:r>
              <w:t>,67%</w:t>
            </w:r>
          </w:p>
        </w:tc>
        <w:tc>
          <w:tcPr>
            <w:tcW w:w="2126" w:type="dxa"/>
            <w:vAlign w:val="center"/>
          </w:tcPr>
          <w:p w:rsidR="00447AF2" w:rsidRPr="00057205" w:rsidRDefault="00032E2B" w:rsidP="003225F5">
            <w:pPr>
              <w:ind w:right="-108"/>
              <w:jc w:val="center"/>
            </w:pPr>
            <w:r w:rsidRPr="00032E2B">
              <w:t>95</w:t>
            </w:r>
            <w:r>
              <w:t>,</w:t>
            </w:r>
            <w:r w:rsidRPr="00032E2B">
              <w:t>16</w:t>
            </w:r>
            <w:r>
              <w:t>%</w:t>
            </w:r>
          </w:p>
        </w:tc>
      </w:tr>
      <w:tr w:rsidR="00E4322B" w:rsidTr="003225F5">
        <w:tc>
          <w:tcPr>
            <w:tcW w:w="1843" w:type="dxa"/>
            <w:vMerge/>
          </w:tcPr>
          <w:p w:rsidR="00E4322B" w:rsidRDefault="00E4322B" w:rsidP="00C216BB">
            <w:pPr>
              <w:ind w:right="-1136"/>
              <w:jc w:val="left"/>
              <w:rPr>
                <w:b/>
              </w:rPr>
            </w:pPr>
          </w:p>
        </w:tc>
        <w:tc>
          <w:tcPr>
            <w:tcW w:w="1843" w:type="dxa"/>
          </w:tcPr>
          <w:p w:rsidR="00E4322B" w:rsidRDefault="003629AF" w:rsidP="00025430">
            <w:pPr>
              <w:ind w:right="-1136"/>
              <w:jc w:val="left"/>
              <w:rPr>
                <w:b/>
              </w:rPr>
            </w:pPr>
            <w:r>
              <w:rPr>
                <w:b/>
              </w:rPr>
              <w:t xml:space="preserve">IDSC + </w:t>
            </w:r>
            <w:r w:rsidR="00025430">
              <w:rPr>
                <w:b/>
              </w:rPr>
              <w:t>MLP</w:t>
            </w:r>
          </w:p>
        </w:tc>
        <w:tc>
          <w:tcPr>
            <w:tcW w:w="1559" w:type="dxa"/>
            <w:vAlign w:val="center"/>
          </w:tcPr>
          <w:p w:rsidR="00E4322B" w:rsidRDefault="00BA59BF" w:rsidP="003225F5">
            <w:pPr>
              <w:ind w:right="-108"/>
              <w:jc w:val="center"/>
            </w:pPr>
            <w:r w:rsidRPr="00BA59BF">
              <w:t>9</w:t>
            </w:r>
            <w:r w:rsidR="00556DA5">
              <w:t>4</w:t>
            </w:r>
            <w:r>
              <w:t>,</w:t>
            </w:r>
            <w:r w:rsidRPr="00BA59BF">
              <w:t>65</w:t>
            </w:r>
            <w:r>
              <w:t>%</w:t>
            </w:r>
          </w:p>
        </w:tc>
        <w:tc>
          <w:tcPr>
            <w:tcW w:w="2126" w:type="dxa"/>
            <w:vAlign w:val="center"/>
          </w:tcPr>
          <w:p w:rsidR="00E4322B" w:rsidRPr="00503A5D" w:rsidRDefault="00025B9F" w:rsidP="003225F5">
            <w:pPr>
              <w:ind w:right="-108"/>
              <w:jc w:val="center"/>
            </w:pPr>
            <w:r w:rsidRPr="00025B9F">
              <w:t>95</w:t>
            </w:r>
            <w:r>
              <w:t>,</w:t>
            </w:r>
            <w:r w:rsidRPr="00025B9F">
              <w:t>26</w:t>
            </w:r>
            <w:r>
              <w:t>%</w:t>
            </w:r>
          </w:p>
        </w:tc>
      </w:tr>
      <w:tr w:rsidR="00E4322B" w:rsidTr="003225F5">
        <w:tc>
          <w:tcPr>
            <w:tcW w:w="1843" w:type="dxa"/>
            <w:vMerge/>
          </w:tcPr>
          <w:p w:rsidR="00E4322B" w:rsidRDefault="00E4322B" w:rsidP="00C216BB">
            <w:pPr>
              <w:ind w:right="-1136"/>
              <w:jc w:val="left"/>
              <w:rPr>
                <w:b/>
              </w:rPr>
            </w:pPr>
          </w:p>
        </w:tc>
        <w:tc>
          <w:tcPr>
            <w:tcW w:w="1843" w:type="dxa"/>
          </w:tcPr>
          <w:p w:rsidR="00E4322B" w:rsidRPr="006F5A2D" w:rsidRDefault="00494910" w:rsidP="00C216BB">
            <w:pPr>
              <w:ind w:right="-1136"/>
              <w:jc w:val="left"/>
              <w:rPr>
                <w:b/>
              </w:rPr>
            </w:pPr>
            <w:r>
              <w:rPr>
                <w:b/>
              </w:rPr>
              <w:t>M-IDSC + S</w:t>
            </w:r>
            <w:r w:rsidR="009A2D9C">
              <w:rPr>
                <w:b/>
              </w:rPr>
              <w:t>V</w:t>
            </w:r>
            <w:r>
              <w:rPr>
                <w:b/>
              </w:rPr>
              <w:t>M</w:t>
            </w:r>
          </w:p>
        </w:tc>
        <w:tc>
          <w:tcPr>
            <w:tcW w:w="1559" w:type="dxa"/>
            <w:vAlign w:val="center"/>
          </w:tcPr>
          <w:p w:rsidR="00E4322B" w:rsidRDefault="00E4322B" w:rsidP="003225F5">
            <w:pPr>
              <w:ind w:right="-108"/>
              <w:jc w:val="center"/>
            </w:pPr>
            <w:r>
              <w:t>89,36%</w:t>
            </w:r>
          </w:p>
        </w:tc>
        <w:tc>
          <w:tcPr>
            <w:tcW w:w="2126" w:type="dxa"/>
            <w:vAlign w:val="center"/>
          </w:tcPr>
          <w:p w:rsidR="00E4322B" w:rsidRDefault="000F0578" w:rsidP="003225F5">
            <w:pPr>
              <w:ind w:right="-108"/>
              <w:jc w:val="center"/>
            </w:pPr>
            <w:r w:rsidRPr="000F0578">
              <w:t>97</w:t>
            </w:r>
            <w:r>
              <w:t>,</w:t>
            </w:r>
            <w:r w:rsidRPr="000F0578">
              <w:t>31</w:t>
            </w:r>
            <w:r>
              <w:t>%</w:t>
            </w:r>
          </w:p>
        </w:tc>
      </w:tr>
      <w:tr w:rsidR="006456ED" w:rsidTr="003225F5">
        <w:tc>
          <w:tcPr>
            <w:tcW w:w="1843" w:type="dxa"/>
            <w:vMerge/>
          </w:tcPr>
          <w:p w:rsidR="006456ED" w:rsidRDefault="006456ED" w:rsidP="00C216BB">
            <w:pPr>
              <w:ind w:right="-1136"/>
              <w:jc w:val="left"/>
              <w:rPr>
                <w:b/>
              </w:rPr>
            </w:pPr>
          </w:p>
        </w:tc>
        <w:tc>
          <w:tcPr>
            <w:tcW w:w="1843" w:type="dxa"/>
          </w:tcPr>
          <w:p w:rsidR="006456ED" w:rsidRDefault="006456ED" w:rsidP="006456ED">
            <w:pPr>
              <w:ind w:right="-1136"/>
              <w:jc w:val="left"/>
              <w:rPr>
                <w:b/>
              </w:rPr>
            </w:pPr>
            <w:r>
              <w:rPr>
                <w:b/>
              </w:rPr>
              <w:t>M-IDSC + MLP</w:t>
            </w:r>
          </w:p>
        </w:tc>
        <w:tc>
          <w:tcPr>
            <w:tcW w:w="1559" w:type="dxa"/>
            <w:vAlign w:val="center"/>
          </w:tcPr>
          <w:p w:rsidR="006456ED" w:rsidRDefault="00991D70" w:rsidP="003225F5">
            <w:pPr>
              <w:ind w:right="-108"/>
              <w:jc w:val="center"/>
            </w:pPr>
            <w:r w:rsidRPr="0008099A">
              <w:t>93</w:t>
            </w:r>
            <w:r>
              <w:t>,</w:t>
            </w:r>
            <w:r w:rsidRPr="0008099A">
              <w:t>14</w:t>
            </w:r>
            <w:r>
              <w:t>%</w:t>
            </w:r>
          </w:p>
        </w:tc>
        <w:tc>
          <w:tcPr>
            <w:tcW w:w="2126" w:type="dxa"/>
            <w:vAlign w:val="center"/>
          </w:tcPr>
          <w:p w:rsidR="006456ED" w:rsidRPr="0008099A" w:rsidRDefault="00177B7D" w:rsidP="003225F5">
            <w:pPr>
              <w:ind w:right="-108"/>
              <w:jc w:val="center"/>
            </w:pPr>
            <w:r w:rsidRPr="00177B7D">
              <w:t>96</w:t>
            </w:r>
            <w:r>
              <w:t>,</w:t>
            </w:r>
            <w:r w:rsidRPr="00177B7D">
              <w:t>77</w:t>
            </w:r>
            <w:r>
              <w:t>%</w:t>
            </w:r>
          </w:p>
        </w:tc>
      </w:tr>
      <w:tr w:rsidR="00E4322B" w:rsidTr="003225F5">
        <w:tc>
          <w:tcPr>
            <w:tcW w:w="1843" w:type="dxa"/>
            <w:vMerge/>
          </w:tcPr>
          <w:p w:rsidR="00E4322B" w:rsidRPr="006F5A2D" w:rsidRDefault="00E4322B" w:rsidP="00C216BB">
            <w:pPr>
              <w:ind w:right="-1136"/>
              <w:jc w:val="left"/>
              <w:rPr>
                <w:b/>
              </w:rPr>
            </w:pPr>
          </w:p>
        </w:tc>
        <w:tc>
          <w:tcPr>
            <w:tcW w:w="1843" w:type="dxa"/>
          </w:tcPr>
          <w:p w:rsidR="00E4322B" w:rsidRDefault="00E4322B" w:rsidP="00C216BB">
            <w:pPr>
              <w:ind w:right="-1136"/>
              <w:jc w:val="left"/>
              <w:rPr>
                <w:b/>
              </w:rPr>
            </w:pPr>
            <w:r>
              <w:rPr>
                <w:b/>
              </w:rPr>
              <w:t xml:space="preserve">M-IDSC + Gabor </w:t>
            </w:r>
          </w:p>
          <w:p w:rsidR="00E4322B" w:rsidRDefault="00E4322B" w:rsidP="00C216BB">
            <w:pPr>
              <w:ind w:right="-1136"/>
              <w:jc w:val="left"/>
              <w:rPr>
                <w:b/>
              </w:rPr>
            </w:pPr>
            <w:r>
              <w:rPr>
                <w:b/>
              </w:rPr>
              <w:t xml:space="preserve">Matrix-Patches + </w:t>
            </w:r>
          </w:p>
          <w:p w:rsidR="00E4322B" w:rsidRPr="006F5A2D" w:rsidRDefault="00E4322B" w:rsidP="00C216BB">
            <w:pPr>
              <w:ind w:right="-1136"/>
              <w:jc w:val="left"/>
              <w:rPr>
                <w:b/>
              </w:rPr>
            </w:pPr>
            <w:r>
              <w:rPr>
                <w:b/>
              </w:rPr>
              <w:t>SVM</w:t>
            </w:r>
          </w:p>
        </w:tc>
        <w:tc>
          <w:tcPr>
            <w:tcW w:w="1559" w:type="dxa"/>
            <w:vAlign w:val="center"/>
          </w:tcPr>
          <w:p w:rsidR="00E4322B" w:rsidRPr="00C14953" w:rsidRDefault="00E4322B" w:rsidP="003225F5">
            <w:pPr>
              <w:ind w:right="-108"/>
              <w:jc w:val="center"/>
            </w:pPr>
            <w:r w:rsidRPr="00420234">
              <w:t>95</w:t>
            </w:r>
            <w:r>
              <w:t>,</w:t>
            </w:r>
            <w:r w:rsidRPr="00420234">
              <w:t>71</w:t>
            </w:r>
            <w:r>
              <w:t>%</w:t>
            </w:r>
          </w:p>
        </w:tc>
        <w:tc>
          <w:tcPr>
            <w:tcW w:w="2126" w:type="dxa"/>
            <w:vAlign w:val="center"/>
          </w:tcPr>
          <w:p w:rsidR="00E4322B" w:rsidRPr="00547BD1" w:rsidRDefault="00E4322B" w:rsidP="003225F5">
            <w:pPr>
              <w:ind w:right="-108"/>
              <w:jc w:val="center"/>
            </w:pPr>
            <w:r w:rsidRPr="00C479B7">
              <w:t>98</w:t>
            </w:r>
            <w:r>
              <w:t>,</w:t>
            </w:r>
            <w:r w:rsidRPr="00C479B7">
              <w:t>11</w:t>
            </w:r>
            <w:r>
              <w:t>%</w:t>
            </w:r>
          </w:p>
        </w:tc>
      </w:tr>
      <w:tr w:rsidR="00E4322B" w:rsidTr="003225F5">
        <w:tc>
          <w:tcPr>
            <w:tcW w:w="1843" w:type="dxa"/>
            <w:vMerge/>
          </w:tcPr>
          <w:p w:rsidR="00E4322B" w:rsidRPr="006F5A2D" w:rsidRDefault="00E4322B" w:rsidP="00C216BB">
            <w:pPr>
              <w:ind w:right="-1136"/>
              <w:jc w:val="left"/>
              <w:rPr>
                <w:b/>
              </w:rPr>
            </w:pPr>
          </w:p>
        </w:tc>
        <w:tc>
          <w:tcPr>
            <w:tcW w:w="1843" w:type="dxa"/>
          </w:tcPr>
          <w:p w:rsidR="00E4322B" w:rsidRDefault="00E4322B" w:rsidP="007D29E3">
            <w:pPr>
              <w:ind w:right="-1136"/>
              <w:jc w:val="left"/>
              <w:rPr>
                <w:b/>
              </w:rPr>
            </w:pPr>
            <w:r>
              <w:rPr>
                <w:b/>
              </w:rPr>
              <w:t xml:space="preserve">M-IDSC + Gabor </w:t>
            </w:r>
          </w:p>
          <w:p w:rsidR="00E4322B" w:rsidRDefault="00E4322B" w:rsidP="007D29E3">
            <w:pPr>
              <w:ind w:right="-1136"/>
              <w:jc w:val="left"/>
              <w:rPr>
                <w:b/>
              </w:rPr>
            </w:pPr>
            <w:r>
              <w:rPr>
                <w:b/>
              </w:rPr>
              <w:t xml:space="preserve">Matrix-Patches + </w:t>
            </w:r>
          </w:p>
          <w:p w:rsidR="00E4322B" w:rsidRPr="006F5A2D" w:rsidRDefault="00E4322B" w:rsidP="007D29E3">
            <w:pPr>
              <w:ind w:right="-1136"/>
              <w:jc w:val="left"/>
              <w:rPr>
                <w:b/>
              </w:rPr>
            </w:pPr>
            <w:r>
              <w:rPr>
                <w:b/>
              </w:rPr>
              <w:t>MLP</w:t>
            </w:r>
          </w:p>
        </w:tc>
        <w:tc>
          <w:tcPr>
            <w:tcW w:w="1559" w:type="dxa"/>
            <w:vAlign w:val="center"/>
          </w:tcPr>
          <w:p w:rsidR="00E4322B" w:rsidRPr="00284A22" w:rsidRDefault="00E4322B" w:rsidP="003225F5">
            <w:pPr>
              <w:ind w:right="-108"/>
              <w:jc w:val="center"/>
            </w:pPr>
            <w:r w:rsidRPr="00284A22">
              <w:t>95,74%</w:t>
            </w:r>
          </w:p>
        </w:tc>
        <w:tc>
          <w:tcPr>
            <w:tcW w:w="2126" w:type="dxa"/>
            <w:vAlign w:val="center"/>
          </w:tcPr>
          <w:p w:rsidR="00E4322B" w:rsidRPr="00FD1F69" w:rsidRDefault="00E4322B" w:rsidP="003225F5">
            <w:pPr>
              <w:ind w:right="-108"/>
              <w:jc w:val="center"/>
            </w:pPr>
            <w:r w:rsidRPr="00FD1F69">
              <w:t>98,01%</w:t>
            </w:r>
          </w:p>
        </w:tc>
      </w:tr>
      <w:tr w:rsidR="00545A66" w:rsidTr="003225F5">
        <w:tc>
          <w:tcPr>
            <w:tcW w:w="1843" w:type="dxa"/>
            <w:vMerge/>
          </w:tcPr>
          <w:p w:rsidR="00545A66" w:rsidRPr="006F5A2D" w:rsidRDefault="00545A66" w:rsidP="00C216BB">
            <w:pPr>
              <w:ind w:right="-1136"/>
              <w:jc w:val="left"/>
              <w:rPr>
                <w:b/>
              </w:rPr>
            </w:pPr>
          </w:p>
        </w:tc>
        <w:tc>
          <w:tcPr>
            <w:tcW w:w="1843" w:type="dxa"/>
          </w:tcPr>
          <w:p w:rsidR="00545A66" w:rsidRPr="006F5A2D" w:rsidRDefault="00545A66" w:rsidP="00C216BB">
            <w:pPr>
              <w:ind w:right="-1136"/>
              <w:jc w:val="left"/>
              <w:rPr>
                <w:b/>
              </w:rPr>
            </w:pPr>
            <w:r>
              <w:rPr>
                <w:b/>
              </w:rPr>
              <w:t>SURF + SVM</w:t>
            </w:r>
          </w:p>
        </w:tc>
        <w:tc>
          <w:tcPr>
            <w:tcW w:w="1559" w:type="dxa"/>
            <w:vAlign w:val="center"/>
          </w:tcPr>
          <w:p w:rsidR="00545A66" w:rsidRPr="00057205" w:rsidRDefault="00545A66" w:rsidP="003225F5">
            <w:pPr>
              <w:ind w:right="-108"/>
              <w:jc w:val="center"/>
            </w:pPr>
            <w:r w:rsidRPr="007E7925">
              <w:t>96</w:t>
            </w:r>
            <w:r>
              <w:t>,</w:t>
            </w:r>
            <w:r w:rsidRPr="007E7925">
              <w:t>9</w:t>
            </w:r>
            <w:r>
              <w:t>8%</w:t>
            </w:r>
          </w:p>
        </w:tc>
        <w:tc>
          <w:tcPr>
            <w:tcW w:w="2126" w:type="dxa"/>
            <w:shd w:val="clear" w:color="auto" w:fill="FFFFFF" w:themeFill="background1"/>
            <w:vAlign w:val="center"/>
          </w:tcPr>
          <w:p w:rsidR="00545A66" w:rsidRPr="00057205" w:rsidRDefault="00545A66" w:rsidP="003225F5">
            <w:pPr>
              <w:ind w:right="-108"/>
              <w:jc w:val="center"/>
            </w:pPr>
            <w:r w:rsidRPr="00503A5D">
              <w:t>98</w:t>
            </w:r>
            <w:r>
              <w:t>,</w:t>
            </w:r>
            <w:r w:rsidRPr="00503A5D">
              <w:t>38</w:t>
            </w:r>
            <w:r>
              <w:t>%</w:t>
            </w:r>
          </w:p>
        </w:tc>
      </w:tr>
      <w:tr w:rsidR="00545A66" w:rsidTr="003225F5">
        <w:tc>
          <w:tcPr>
            <w:tcW w:w="1843" w:type="dxa"/>
            <w:vMerge/>
          </w:tcPr>
          <w:p w:rsidR="00545A66" w:rsidRPr="006F5A2D" w:rsidRDefault="00545A66" w:rsidP="00C216BB">
            <w:pPr>
              <w:ind w:right="-1136"/>
              <w:jc w:val="left"/>
              <w:rPr>
                <w:b/>
              </w:rPr>
            </w:pPr>
          </w:p>
        </w:tc>
        <w:tc>
          <w:tcPr>
            <w:tcW w:w="1843" w:type="dxa"/>
          </w:tcPr>
          <w:p w:rsidR="00545A66" w:rsidRDefault="00545A66" w:rsidP="00C216BB">
            <w:pPr>
              <w:ind w:right="-1136"/>
              <w:jc w:val="left"/>
              <w:rPr>
                <w:b/>
              </w:rPr>
            </w:pPr>
            <w:r>
              <w:rPr>
                <w:b/>
              </w:rPr>
              <w:t>SURF + MLP</w:t>
            </w:r>
          </w:p>
        </w:tc>
        <w:tc>
          <w:tcPr>
            <w:tcW w:w="1559" w:type="dxa"/>
            <w:vAlign w:val="center"/>
          </w:tcPr>
          <w:p w:rsidR="00545A66" w:rsidRDefault="00545A66" w:rsidP="003225F5">
            <w:pPr>
              <w:ind w:right="-108"/>
              <w:jc w:val="center"/>
            </w:pPr>
            <w:r w:rsidRPr="009314DF">
              <w:t>98</w:t>
            </w:r>
            <w:r>
              <w:t>,</w:t>
            </w:r>
            <w:r w:rsidRPr="009314DF">
              <w:t>44</w:t>
            </w:r>
            <w:r>
              <w:t>%</w:t>
            </w:r>
          </w:p>
        </w:tc>
        <w:tc>
          <w:tcPr>
            <w:tcW w:w="2126" w:type="dxa"/>
            <w:shd w:val="clear" w:color="auto" w:fill="FFFFFF" w:themeFill="background1"/>
            <w:vAlign w:val="center"/>
          </w:tcPr>
          <w:p w:rsidR="00545A66" w:rsidRPr="00503A5D" w:rsidRDefault="00545A66" w:rsidP="003225F5">
            <w:pPr>
              <w:ind w:right="-108"/>
              <w:jc w:val="center"/>
            </w:pPr>
            <w:r w:rsidRPr="00493C3C">
              <w:t>99</w:t>
            </w:r>
            <w:r>
              <w:t>,30%</w:t>
            </w:r>
          </w:p>
        </w:tc>
      </w:tr>
      <w:tr w:rsidR="00545A66" w:rsidTr="003225F5">
        <w:tc>
          <w:tcPr>
            <w:tcW w:w="1843" w:type="dxa"/>
            <w:vMerge/>
          </w:tcPr>
          <w:p w:rsidR="00545A66" w:rsidRPr="006F5A2D" w:rsidRDefault="00545A66" w:rsidP="00C216BB">
            <w:pPr>
              <w:ind w:right="-1136"/>
              <w:jc w:val="left"/>
              <w:rPr>
                <w:b/>
              </w:rPr>
            </w:pPr>
          </w:p>
        </w:tc>
        <w:tc>
          <w:tcPr>
            <w:tcW w:w="1843" w:type="dxa"/>
          </w:tcPr>
          <w:p w:rsidR="00545A66" w:rsidRDefault="00545A66" w:rsidP="00750B03">
            <w:pPr>
              <w:ind w:right="-1136"/>
              <w:jc w:val="left"/>
              <w:rPr>
                <w:b/>
              </w:rPr>
            </w:pPr>
            <w:r>
              <w:rPr>
                <w:b/>
              </w:rPr>
              <w:t xml:space="preserve">M-IDSC + Gabor </w:t>
            </w:r>
          </w:p>
          <w:p w:rsidR="00545A66" w:rsidRDefault="00545A66" w:rsidP="00750B03">
            <w:pPr>
              <w:ind w:right="-1136"/>
              <w:jc w:val="left"/>
              <w:rPr>
                <w:b/>
              </w:rPr>
            </w:pPr>
            <w:r>
              <w:rPr>
                <w:b/>
              </w:rPr>
              <w:t xml:space="preserve">Matrix-Patches + </w:t>
            </w:r>
          </w:p>
          <w:p w:rsidR="00545A66" w:rsidRPr="006F5A2D" w:rsidRDefault="00545A66" w:rsidP="00042825">
            <w:pPr>
              <w:ind w:right="-1136"/>
              <w:jc w:val="left"/>
              <w:rPr>
                <w:b/>
              </w:rPr>
            </w:pPr>
            <w:r>
              <w:rPr>
                <w:b/>
              </w:rPr>
              <w:t>SURF + SVM</w:t>
            </w:r>
          </w:p>
        </w:tc>
        <w:tc>
          <w:tcPr>
            <w:tcW w:w="1559" w:type="dxa"/>
            <w:vAlign w:val="center"/>
          </w:tcPr>
          <w:p w:rsidR="00545A66" w:rsidRPr="00547BD1" w:rsidRDefault="00545A66" w:rsidP="003225F5">
            <w:pPr>
              <w:ind w:right="-108"/>
              <w:jc w:val="center"/>
            </w:pPr>
            <w:r w:rsidRPr="00750B03">
              <w:t>99</w:t>
            </w:r>
            <w:r>
              <w:t>,</w:t>
            </w:r>
            <w:r w:rsidRPr="00750B03">
              <w:t>04</w:t>
            </w:r>
            <w:r>
              <w:t>%</w:t>
            </w:r>
          </w:p>
        </w:tc>
        <w:tc>
          <w:tcPr>
            <w:tcW w:w="2126" w:type="dxa"/>
            <w:shd w:val="clear" w:color="auto" w:fill="FFFFFF" w:themeFill="background1"/>
            <w:vAlign w:val="center"/>
          </w:tcPr>
          <w:p w:rsidR="00545A66" w:rsidRPr="003C3B09" w:rsidRDefault="00545A66" w:rsidP="003225F5">
            <w:pPr>
              <w:ind w:right="-108"/>
              <w:jc w:val="center"/>
            </w:pPr>
            <w:r w:rsidRPr="003C3B09">
              <w:t>99,73%</w:t>
            </w:r>
          </w:p>
        </w:tc>
      </w:tr>
      <w:tr w:rsidR="00545A66" w:rsidTr="003225F5">
        <w:tc>
          <w:tcPr>
            <w:tcW w:w="1843" w:type="dxa"/>
            <w:vMerge/>
          </w:tcPr>
          <w:p w:rsidR="00545A66" w:rsidRPr="006F5A2D" w:rsidRDefault="00545A66" w:rsidP="00C216BB">
            <w:pPr>
              <w:ind w:right="-1136"/>
              <w:jc w:val="left"/>
              <w:rPr>
                <w:b/>
              </w:rPr>
            </w:pPr>
          </w:p>
        </w:tc>
        <w:tc>
          <w:tcPr>
            <w:tcW w:w="1843" w:type="dxa"/>
          </w:tcPr>
          <w:p w:rsidR="00545A66" w:rsidRDefault="00545A66" w:rsidP="00447AF2">
            <w:pPr>
              <w:ind w:right="-1136"/>
              <w:jc w:val="left"/>
              <w:rPr>
                <w:b/>
              </w:rPr>
            </w:pPr>
            <w:r>
              <w:rPr>
                <w:b/>
              </w:rPr>
              <w:t xml:space="preserve">M-IDSC + Gabor </w:t>
            </w:r>
          </w:p>
          <w:p w:rsidR="00545A66" w:rsidRDefault="00545A66" w:rsidP="00447AF2">
            <w:pPr>
              <w:ind w:right="-1136"/>
              <w:jc w:val="left"/>
              <w:rPr>
                <w:b/>
              </w:rPr>
            </w:pPr>
            <w:r>
              <w:rPr>
                <w:b/>
              </w:rPr>
              <w:t xml:space="preserve">Matrix-Patches + </w:t>
            </w:r>
          </w:p>
          <w:p w:rsidR="00545A66" w:rsidRPr="006F5A2D" w:rsidRDefault="00545A66" w:rsidP="003E29EC">
            <w:pPr>
              <w:ind w:right="-1136"/>
              <w:jc w:val="left"/>
              <w:rPr>
                <w:b/>
              </w:rPr>
            </w:pPr>
            <w:r>
              <w:rPr>
                <w:b/>
              </w:rPr>
              <w:t>SURF + MLP</w:t>
            </w:r>
          </w:p>
        </w:tc>
        <w:tc>
          <w:tcPr>
            <w:tcW w:w="1559" w:type="dxa"/>
            <w:shd w:val="clear" w:color="auto" w:fill="D9D9D9" w:themeFill="background1" w:themeFillShade="D9"/>
            <w:vAlign w:val="center"/>
          </w:tcPr>
          <w:p w:rsidR="00545A66" w:rsidRPr="00053F5D" w:rsidRDefault="00545A66" w:rsidP="003225F5">
            <w:pPr>
              <w:ind w:right="-108"/>
              <w:jc w:val="center"/>
              <w:rPr>
                <w:b/>
              </w:rPr>
            </w:pPr>
            <w:r w:rsidRPr="00053F5D">
              <w:rPr>
                <w:b/>
              </w:rPr>
              <w:t>99,71%</w:t>
            </w:r>
          </w:p>
        </w:tc>
        <w:tc>
          <w:tcPr>
            <w:tcW w:w="2126" w:type="dxa"/>
            <w:shd w:val="clear" w:color="auto" w:fill="FFFFFF" w:themeFill="background1"/>
            <w:vAlign w:val="center"/>
          </w:tcPr>
          <w:p w:rsidR="00545A66" w:rsidRPr="00637BA5" w:rsidRDefault="00545A66" w:rsidP="003225F5">
            <w:pPr>
              <w:ind w:right="-108"/>
              <w:jc w:val="center"/>
            </w:pPr>
            <w:r w:rsidRPr="00637BA5">
              <w:t>99,67%</w:t>
            </w:r>
          </w:p>
        </w:tc>
      </w:tr>
      <w:tr w:rsidR="0053581B" w:rsidTr="003225F5">
        <w:tc>
          <w:tcPr>
            <w:tcW w:w="1843" w:type="dxa"/>
          </w:tcPr>
          <w:p w:rsidR="0053581B" w:rsidRDefault="0053581B" w:rsidP="00C216BB">
            <w:pPr>
              <w:ind w:right="-1136"/>
              <w:jc w:val="left"/>
              <w:rPr>
                <w:noProof/>
              </w:rPr>
            </w:pPr>
            <w:r>
              <w:rPr>
                <w:b/>
              </w:rPr>
              <w:fldChar w:fldCharType="begin" w:fldLock="1"/>
            </w:r>
            <w:r w:rsidR="00046F83">
              <w:rPr>
                <w:b/>
              </w:rPr>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locator" : "5", "uris" : [ "http://www.mendeley.com/documents/?uuid=f9813cb7-df72-46bc-8dbc-51dde8a124c6" ] } ], "mendeley" : { "formattedCitation" : "(Wu et\u00a0al., 2007, S. 5)", "manualFormatting" : "Wu et\u00a0al. \r(2007, S. 5)", "plainTextFormattedCitation" : "(Wu et\u00a0al., 2007, S. 5)", "previouslyFormattedCitation" : "(Wu et\u00a0al., 2007, S. 5)" }, "properties" : { "noteIndex" : 0 }, "schema" : "https://github.com/citation-style-language/schema/raw/master/csl-citation.json" }</w:instrText>
            </w:r>
            <w:r>
              <w:rPr>
                <w:b/>
              </w:rPr>
              <w:fldChar w:fldCharType="separate"/>
            </w:r>
            <w:r>
              <w:rPr>
                <w:noProof/>
              </w:rPr>
              <w:t xml:space="preserve">Wu et al. </w:t>
            </w:r>
          </w:p>
          <w:p w:rsidR="0053581B" w:rsidRDefault="0053581B" w:rsidP="00C216BB">
            <w:pPr>
              <w:ind w:right="-1136"/>
              <w:jc w:val="left"/>
              <w:rPr>
                <w:b/>
              </w:rPr>
            </w:pPr>
            <w:r>
              <w:rPr>
                <w:noProof/>
              </w:rPr>
              <w:t>(</w:t>
            </w:r>
            <w:r w:rsidRPr="0053581B">
              <w:rPr>
                <w:noProof/>
              </w:rPr>
              <w:t>2007, S. 5)</w:t>
            </w:r>
            <w:r>
              <w:rPr>
                <w:b/>
              </w:rPr>
              <w:fldChar w:fldCharType="end"/>
            </w:r>
          </w:p>
        </w:tc>
        <w:tc>
          <w:tcPr>
            <w:tcW w:w="1843" w:type="dxa"/>
          </w:tcPr>
          <w:p w:rsidR="0011102D" w:rsidRDefault="0011102D" w:rsidP="00C216BB">
            <w:pPr>
              <w:ind w:right="-1136"/>
              <w:jc w:val="left"/>
              <w:rPr>
                <w:b/>
              </w:rPr>
            </w:pPr>
            <w:r>
              <w:rPr>
                <w:b/>
              </w:rPr>
              <w:t>geom. Merkmale</w:t>
            </w:r>
            <w:r w:rsidRPr="0011102D">
              <w:rPr>
                <w:b/>
              </w:rPr>
              <w:t xml:space="preserve"> +</w:t>
            </w:r>
          </w:p>
          <w:p w:rsidR="0053581B" w:rsidRPr="0011102D" w:rsidRDefault="0011102D" w:rsidP="00C216BB">
            <w:pPr>
              <w:ind w:right="-1136"/>
              <w:jc w:val="left"/>
              <w:rPr>
                <w:b/>
              </w:rPr>
            </w:pPr>
            <w:r w:rsidRPr="0011102D">
              <w:rPr>
                <w:b/>
              </w:rPr>
              <w:t>PNN</w:t>
            </w:r>
          </w:p>
        </w:tc>
        <w:tc>
          <w:tcPr>
            <w:tcW w:w="1559" w:type="dxa"/>
            <w:vAlign w:val="center"/>
          </w:tcPr>
          <w:p w:rsidR="0053581B" w:rsidRDefault="0053581B" w:rsidP="003225F5">
            <w:pPr>
              <w:ind w:right="-108"/>
              <w:jc w:val="center"/>
            </w:pPr>
            <w:r w:rsidRPr="0053581B">
              <w:t>90%</w:t>
            </w:r>
          </w:p>
        </w:tc>
        <w:tc>
          <w:tcPr>
            <w:tcW w:w="2126" w:type="dxa"/>
            <w:vAlign w:val="center"/>
          </w:tcPr>
          <w:p w:rsidR="0053581B" w:rsidRDefault="0053581B" w:rsidP="003225F5">
            <w:pPr>
              <w:ind w:right="-108"/>
              <w:jc w:val="center"/>
            </w:pPr>
            <w:r>
              <w:t>-</w:t>
            </w:r>
          </w:p>
        </w:tc>
      </w:tr>
      <w:tr w:rsidR="00545A66" w:rsidTr="003225F5">
        <w:tc>
          <w:tcPr>
            <w:tcW w:w="1843" w:type="dxa"/>
          </w:tcPr>
          <w:p w:rsidR="00545A66" w:rsidRDefault="00545A66" w:rsidP="00C216BB">
            <w:pPr>
              <w:ind w:right="-1136"/>
              <w:jc w:val="left"/>
              <w:rPr>
                <w:noProof/>
              </w:rPr>
            </w:pPr>
            <w:r>
              <w:rPr>
                <w:b/>
              </w:rPr>
              <w:fldChar w:fldCharType="begin" w:fldLock="1"/>
            </w:r>
            <w:r>
              <w:rPr>
                <w:b/>
              </w:rPr>
              <w:instrText>ADDIN CSL_CITATION { "citationItems" : [ { "id" : "ITEM-1", "itemData" : { "DOI" : "10.1109/TPAMI.2007.41", "ISBN" : "0162-8828", "ISSN" : "0162-8828", "PMID" : "17170481", "abstract" : "Part structure and articulation are of fundamental importance in computer and human vision. We propose using the inner-distance to build shape descriptors that are robust to articulation and capture part structure. The inner-distance is defined as the length of the shortest path between landmark points within the shape silhouette. We show that it is articulation insensitive and more effective at capturing part structures than the Euclidean distance. This suggests that the inner-distance can be used as a replacement for the Euclidean distance to build more accurate descriptors for complex shapes, especially for those with articulated parts. In addition, texture information along the shortest path can be used to further improve shape classification. With this idea, we propose three approaches to using the inner-distance. The first method combines the inner-distance and multidimensional scaling (MDS) to build articulation invariant signatures for articulated shapes. The second method uses the inner-distance to build a new shape descriptor based on shape contexts. The third one extends the second one by considering the texture information along shortest paths. The proposed approaches have been tested on a variety of shape databases, including an articulated shape data set, MPEG7 CE-Shape-1, Kimia silhouettes, the ETH-80 data set, two leaf data sets, and a human motion silhouette data set. In all the experiments, our methods demonstrate effective performance compared with other algorithms", "author" : [ { "dropping-particle" : "", "family" : "Ling", "given" : "Haibin Ling Haibin", "non-dropping-particle" : "", "parse-names" : false, "suffix" : "" }, { "dropping-particle" : "", "family" : "Jacobs", "given" : "D.W.", "non-dropping-particle" : "", "parse-names" : false, "suffix" : "" } ], "container-title" : "IEEE Transactions on Pattern Analysis and Machine Intelligence", "id" : "ITEM-1", "issue" : "2", "issued" : { "date-parts" : [ [ "2007" ] ] }, "page" : "286-299", "title" : "Shape Classification Using the Inner-Distance", "type" : "article-journal", "volume" : "29" }, "locator" : "296", "uris" : [ "http://www.mendeley.com/documents/?uuid=6306e04e-2bc9-4209-8e81-1f6b60141e8a" ] } ], "mendeley" : { "formattedCitation" : "(Ling &amp; Jacobs, 2007, S. 296)", "manualFormatting" : "Ling &amp; Jacobs\r(2007, S. 296)", "plainTextFormattedCitation" : "(Ling &amp; Jacobs, 2007, S. 296)", "previouslyFormattedCitation" : "(Ling &amp; Jacobs, 2007, S. 296)" }, "properties" : { "noteIndex" : 0 }, "schema" : "https://github.com/citation-style-language/schema/raw/master/csl-citation.json" }</w:instrText>
            </w:r>
            <w:r>
              <w:rPr>
                <w:b/>
              </w:rPr>
              <w:fldChar w:fldCharType="separate"/>
            </w:r>
            <w:r w:rsidRPr="002D2ED2">
              <w:rPr>
                <w:noProof/>
              </w:rPr>
              <w:t>Li</w:t>
            </w:r>
            <w:r>
              <w:rPr>
                <w:noProof/>
              </w:rPr>
              <w:t>ng &amp; Jacobs</w:t>
            </w:r>
          </w:p>
          <w:p w:rsidR="00545A66" w:rsidRDefault="00545A66" w:rsidP="00C216BB">
            <w:pPr>
              <w:ind w:right="-1136"/>
              <w:jc w:val="left"/>
              <w:rPr>
                <w:b/>
              </w:rPr>
            </w:pPr>
            <w:r>
              <w:rPr>
                <w:noProof/>
              </w:rPr>
              <w:t>(</w:t>
            </w:r>
            <w:r w:rsidRPr="002D2ED2">
              <w:rPr>
                <w:noProof/>
              </w:rPr>
              <w:t>2007, S. 296)</w:t>
            </w:r>
            <w:r>
              <w:rPr>
                <w:b/>
              </w:rPr>
              <w:fldChar w:fldCharType="end"/>
            </w:r>
          </w:p>
        </w:tc>
        <w:tc>
          <w:tcPr>
            <w:tcW w:w="1843" w:type="dxa"/>
          </w:tcPr>
          <w:p w:rsidR="00545A66" w:rsidRDefault="00545A66" w:rsidP="00C216BB">
            <w:pPr>
              <w:ind w:right="-1136"/>
              <w:jc w:val="left"/>
              <w:rPr>
                <w:b/>
              </w:rPr>
            </w:pPr>
            <w:r>
              <w:rPr>
                <w:b/>
              </w:rPr>
              <w:t>IDSC + DP</w:t>
            </w:r>
          </w:p>
        </w:tc>
        <w:tc>
          <w:tcPr>
            <w:tcW w:w="1559" w:type="dxa"/>
            <w:vAlign w:val="center"/>
          </w:tcPr>
          <w:p w:rsidR="00545A66" w:rsidRDefault="00545A66" w:rsidP="003225F5">
            <w:pPr>
              <w:ind w:right="-108"/>
              <w:jc w:val="center"/>
            </w:pPr>
            <w:r>
              <w:t>-</w:t>
            </w:r>
          </w:p>
        </w:tc>
        <w:tc>
          <w:tcPr>
            <w:tcW w:w="2126" w:type="dxa"/>
            <w:vAlign w:val="center"/>
          </w:tcPr>
          <w:p w:rsidR="00545A66" w:rsidRPr="004742EB" w:rsidRDefault="00545A66" w:rsidP="003225F5">
            <w:pPr>
              <w:ind w:right="-108"/>
              <w:jc w:val="center"/>
            </w:pPr>
            <w:r>
              <w:t>94,13%</w:t>
            </w:r>
          </w:p>
        </w:tc>
      </w:tr>
      <w:tr w:rsidR="00545A66" w:rsidTr="003225F5">
        <w:tc>
          <w:tcPr>
            <w:tcW w:w="1843" w:type="dxa"/>
          </w:tcPr>
          <w:p w:rsidR="00545A66" w:rsidRDefault="00545A66" w:rsidP="00C216BB">
            <w:pPr>
              <w:ind w:right="-1136"/>
              <w:jc w:val="left"/>
              <w:rPr>
                <w:noProof/>
              </w:rPr>
            </w:pPr>
            <w:r>
              <w:rPr>
                <w:b/>
              </w:rPr>
              <w:fldChar w:fldCharType="begin" w:fldLock="1"/>
            </w:r>
            <w:r>
              <w:rPr>
                <w:b/>
              </w:rPr>
              <w:instrText>ADDIN CSL_CITATION { "citationItems" : [ { "id" : "ITEM-1", "itemData" : { "DOI" : "10.1016/j.patcog.2015.04.004", "ISSN" : "00313203", "abstract" : "Plant identification is required by all walks of life, from professionals to the general public. Nevertheless, it is not an easy job but requires specialized knowledge. In this paper, we propose a new method for plant identification using shapes of their leaves. Different from existing studies which target at simple leaves, the proposed method can accurately recognize both simple and compound leaves. In specifics, we propose a novel feature that captures global and local shape information independently so that they can be examined individually during classification. Furthermore, we advocate that when comparing two leaf individuals it is better to \u201ccount\u201d the number of certain shape patterns rather than to match the extracted shape features in a point-wise manner. The proposed counting-based shape descriptor is not only discriminative for classification but also computationally fast and storage cheap. Experiments conducted on five leaf image datasets demonstrate that our algorithm significantly outperforms the state-of-the-art methods in terms of recognition accuracy, efficiency and storage requirement.", "author" : [ { "dropping-particle" : "", "family" : "Zhao", "given" : "Cong", "non-dropping-particle" : "", "parse-names" : false, "suffix" : "" }, { "dropping-particle" : "", "family" : "Chan", "given" : "Sharon S.F.", "non-dropping-particle" : "", "parse-names" : false, "suffix" : "" }, { "dropping-particle" : "", "family" : "Cham", "given" : "Wai-Kuen", "non-dropping-particle" : "", "parse-names" : false, "suffix" : "" }, { "dropping-particle" : "", "family" : "Chu", "given" : "L.M.", "non-dropping-particle" : "", "parse-names" : false, "suffix" : "" } ], "container-title" : "Pattern Recognition", "id" : "ITEM-1", "issue" : "10", "issued" : { "date-parts" : [ [ "2015" ] ] }, "page" : "3203-3215", "publisher" : "Elsevier", "title" : "Plant identification using leaf shapes\u2014A pattern counting approach", "type" : "article-journal", "volume" : "48" }, "locator" : "2000", "uris" : [ "http://www.mendeley.com/documents/?uuid=9da57c10-0a82-4d69-a806-23de166348b0" ] } ], "mendeley" : { "formattedCitation" : "(Zhao et\u00a0al., 2015, S. 2000)", "manualFormatting" : "Zhao et\u00a0al. \r(2015, S. 3210)", "plainTextFormattedCitation" : "(Zhao et\u00a0al., 2015, S. 2000)", "previouslyFormattedCitation" : "(Zhao et\u00a0al., 2015, S. 2000)" }, "properties" : { "noteIndex" : 0 }, "schema" : "https://github.com/citation-style-language/schema/raw/master/csl-citation.json" }</w:instrText>
            </w:r>
            <w:r>
              <w:rPr>
                <w:b/>
              </w:rPr>
              <w:fldChar w:fldCharType="separate"/>
            </w:r>
            <w:r w:rsidRPr="00170DB5">
              <w:rPr>
                <w:noProof/>
              </w:rPr>
              <w:t xml:space="preserve">Zhao et al. </w:t>
            </w:r>
          </w:p>
          <w:p w:rsidR="00545A66" w:rsidRPr="006F5A2D" w:rsidRDefault="00545A66" w:rsidP="00A91BB2">
            <w:pPr>
              <w:ind w:right="-1136"/>
              <w:jc w:val="left"/>
              <w:rPr>
                <w:b/>
              </w:rPr>
            </w:pPr>
            <w:r>
              <w:rPr>
                <w:noProof/>
              </w:rPr>
              <w:t>(</w:t>
            </w:r>
            <w:r w:rsidRPr="00170DB5">
              <w:rPr>
                <w:noProof/>
              </w:rPr>
              <w:t xml:space="preserve">2015, S. </w:t>
            </w:r>
            <w:r>
              <w:rPr>
                <w:noProof/>
              </w:rPr>
              <w:t>321</w:t>
            </w:r>
            <w:r w:rsidRPr="00170DB5">
              <w:rPr>
                <w:noProof/>
              </w:rPr>
              <w:t>0)</w:t>
            </w:r>
            <w:r>
              <w:rPr>
                <w:b/>
              </w:rPr>
              <w:fldChar w:fldCharType="end"/>
            </w:r>
          </w:p>
        </w:tc>
        <w:tc>
          <w:tcPr>
            <w:tcW w:w="1843" w:type="dxa"/>
          </w:tcPr>
          <w:p w:rsidR="00545A66" w:rsidRPr="006F5A2D" w:rsidRDefault="00545A66" w:rsidP="00C216BB">
            <w:pPr>
              <w:ind w:right="-1136"/>
              <w:jc w:val="left"/>
              <w:rPr>
                <w:b/>
              </w:rPr>
            </w:pPr>
            <w:r>
              <w:rPr>
                <w:b/>
              </w:rPr>
              <w:t>I-IDSC + NN</w:t>
            </w:r>
          </w:p>
        </w:tc>
        <w:tc>
          <w:tcPr>
            <w:tcW w:w="1559" w:type="dxa"/>
            <w:vAlign w:val="center"/>
          </w:tcPr>
          <w:p w:rsidR="00545A66" w:rsidRDefault="00545A66" w:rsidP="003225F5">
            <w:pPr>
              <w:ind w:right="-108"/>
              <w:jc w:val="center"/>
            </w:pPr>
            <w:r>
              <w:t>-</w:t>
            </w:r>
          </w:p>
        </w:tc>
        <w:tc>
          <w:tcPr>
            <w:tcW w:w="2126" w:type="dxa"/>
            <w:vAlign w:val="center"/>
          </w:tcPr>
          <w:p w:rsidR="00545A66" w:rsidRDefault="00545A66" w:rsidP="003225F5">
            <w:pPr>
              <w:ind w:right="-108"/>
              <w:jc w:val="center"/>
            </w:pPr>
            <w:r w:rsidRPr="004742EB">
              <w:t>97.07</w:t>
            </w:r>
            <w:r>
              <w:t>%</w:t>
            </w:r>
          </w:p>
        </w:tc>
      </w:tr>
      <w:tr w:rsidR="00545A66" w:rsidTr="003225F5">
        <w:tc>
          <w:tcPr>
            <w:tcW w:w="1843" w:type="dxa"/>
          </w:tcPr>
          <w:p w:rsidR="00545A66" w:rsidRDefault="00545A66" w:rsidP="00C60462">
            <w:pPr>
              <w:ind w:right="-1136"/>
              <w:jc w:val="left"/>
              <w:rPr>
                <w:noProof/>
              </w:rPr>
            </w:pPr>
            <w:r>
              <w:rPr>
                <w:b/>
              </w:rPr>
              <w:fldChar w:fldCharType="begin" w:fldLock="1"/>
            </w:r>
            <w:r>
              <w:rPr>
                <w:b/>
              </w:rPr>
              <w:instrText>ADDIN CSL_CITATION { "citationItems" : [ { "id" : "ITEM-1", "itemData" : { "DOI" : "10.1016/j.biosystemseng.2013.04.007", "ISSN" : "15375110", "abstract" : "A system for recognition of woody species in Central Europe according to the images of their leaves is described. Our own data set, which includes 151 species at this moment, with at least 50 leaves per species was used. After segmentation, the contour of the leaf was traced. Fourier descriptors normalised to translation, rotation, scaling and starting point of the boundary, were used. The size of the leaf, if known, was used as a separate feature. The nearest neighbour classifier was used. The algorithm is available through a web application. ?? 2013 IAgrE.", "author" : [ { "dropping-particle" : "", "family" : "Novotn\u00fd", "given" : "Petr", "non-dropping-particle" : "", "parse-names" : false, "suffix" : "" }, { "dropping-particle" : "", "family" : "Suk", "given" : "Tom\u00e1\u0161", "non-dropping-particle" : "", "parse-names" : false, "suffix" : "" } ], "container-title" : "Biosystems Engineering", "id" : "ITEM-1", "issue" : "4", "issued" : { "date-parts" : [ [ "2013" ] ] }, "page" : "444-452", "title" : "Leaf recognition of woody species in Central Europe", "type" : "article-journal", "volume" : "115" }, "uris" : [ "http://www.mendeley.com/documents/?uuid=b1d3529d-69b9-4daf-9fcd-2c81d11a919b" ] } ], "mendeley" : { "formattedCitation" : "(Novotn\u00fd &amp; Suk, 2013)", "manualFormatting" : "Novotn\u00fd &amp; Suk \r(2013, S.450)", "plainTextFormattedCitation" : "(Novotn\u00fd &amp; Suk, 2013)", "previouslyFormattedCitation" : "(Novotn\u00fd &amp; Suk, 2013)" }, "properties" : { "noteIndex" : 0 }, "schema" : "https://github.com/citation-style-language/schema/raw/master/csl-citation.json" }</w:instrText>
            </w:r>
            <w:r>
              <w:rPr>
                <w:b/>
              </w:rPr>
              <w:fldChar w:fldCharType="separate"/>
            </w:r>
            <w:r w:rsidRPr="00C60462">
              <w:rPr>
                <w:noProof/>
              </w:rPr>
              <w:t xml:space="preserve">Novotný &amp; Suk </w:t>
            </w:r>
          </w:p>
          <w:p w:rsidR="00545A66" w:rsidRDefault="00545A66" w:rsidP="00C60462">
            <w:pPr>
              <w:ind w:right="-1136"/>
              <w:jc w:val="left"/>
              <w:rPr>
                <w:b/>
              </w:rPr>
            </w:pPr>
            <w:r>
              <w:rPr>
                <w:noProof/>
              </w:rPr>
              <w:t>(</w:t>
            </w:r>
            <w:r w:rsidRPr="00C60462">
              <w:rPr>
                <w:noProof/>
              </w:rPr>
              <w:t>2013</w:t>
            </w:r>
            <w:r>
              <w:rPr>
                <w:noProof/>
              </w:rPr>
              <w:t>, S.450</w:t>
            </w:r>
            <w:r w:rsidRPr="00C60462">
              <w:rPr>
                <w:noProof/>
              </w:rPr>
              <w:t>)</w:t>
            </w:r>
            <w:r>
              <w:rPr>
                <w:b/>
              </w:rPr>
              <w:fldChar w:fldCharType="end"/>
            </w:r>
          </w:p>
        </w:tc>
        <w:tc>
          <w:tcPr>
            <w:tcW w:w="1843" w:type="dxa"/>
          </w:tcPr>
          <w:p w:rsidR="00545A66" w:rsidRDefault="00545A66" w:rsidP="00C216BB">
            <w:pPr>
              <w:ind w:right="-1136"/>
              <w:jc w:val="left"/>
              <w:rPr>
                <w:b/>
              </w:rPr>
            </w:pPr>
            <w:r>
              <w:rPr>
                <w:b/>
              </w:rPr>
              <w:t xml:space="preserve">Momente + </w:t>
            </w:r>
          </w:p>
          <w:p w:rsidR="00545A66" w:rsidRDefault="00545A66" w:rsidP="00C216BB">
            <w:pPr>
              <w:ind w:right="-1136"/>
              <w:jc w:val="left"/>
              <w:rPr>
                <w:b/>
              </w:rPr>
            </w:pPr>
            <w:r>
              <w:rPr>
                <w:b/>
              </w:rPr>
              <w:t>Fourier + NN</w:t>
            </w:r>
          </w:p>
        </w:tc>
        <w:tc>
          <w:tcPr>
            <w:tcW w:w="1559" w:type="dxa"/>
            <w:vAlign w:val="center"/>
          </w:tcPr>
          <w:p w:rsidR="00545A66" w:rsidRDefault="00545A66" w:rsidP="003225F5">
            <w:pPr>
              <w:ind w:right="-108"/>
              <w:jc w:val="center"/>
            </w:pPr>
            <w:r w:rsidRPr="00DE2F73">
              <w:t>93.66%</w:t>
            </w:r>
          </w:p>
        </w:tc>
        <w:tc>
          <w:tcPr>
            <w:tcW w:w="2126" w:type="dxa"/>
            <w:vAlign w:val="center"/>
          </w:tcPr>
          <w:p w:rsidR="00545A66" w:rsidRPr="004742EB" w:rsidRDefault="00545A66" w:rsidP="003225F5">
            <w:pPr>
              <w:ind w:right="-108"/>
              <w:jc w:val="center"/>
            </w:pPr>
            <w:r>
              <w:t>96.53%</w:t>
            </w:r>
          </w:p>
        </w:tc>
      </w:tr>
      <w:tr w:rsidR="00545A66" w:rsidTr="003225F5">
        <w:tc>
          <w:tcPr>
            <w:tcW w:w="1843" w:type="dxa"/>
          </w:tcPr>
          <w:p w:rsidR="00585DFA" w:rsidRDefault="00585DFA" w:rsidP="00585DFA">
            <w:pPr>
              <w:ind w:right="-1136"/>
              <w:jc w:val="left"/>
              <w:rPr>
                <w:noProof/>
              </w:rPr>
            </w:pPr>
            <w:r>
              <w:rPr>
                <w:b/>
              </w:rPr>
              <w:fldChar w:fldCharType="begin" w:fldLock="1"/>
            </w:r>
            <w:r w:rsidR="00B700E7">
              <w:rPr>
                <w:b/>
              </w:rPr>
              <w:instrText>ADDIN CSL_CITATION { "citationItems" : [ { "id" : "ITEM-1", "itemData" : { "DOI" : "10.1016/j.patcog.2013.12.008", "ISBN" : "0-7695-0640-2", "ISSN" : "00313203", "abstract" : "Shape representation is a fundamental problem in computer vision. Current approaches to shape representation mainly focus on designing low-level shape descriptors which are robust to rotation, scaling and deformation of shapes. In this paper, we focus on mid-level modeling of shape representation. We develop a new shape representation called Bag of Contour Fragments (BCF) inspired by classical Bag of Words (BoW) model. In BCF, a shape is decomposed into contour fragments each of which is then individually described using a shape descriptor, e.g., the Shape Context descriptor, and encoded into a shape code. Finally, a compact shape representation is built by pooling shape codes in the shape. Shape classification with BCF only requires an efficient linear SVM classifier. In our experiments, we fully study the characteristics of BCF, show that BCF achieves the state-of-the-art performance on several well-known shape benchmarks, and can be applied to real image classification problem. ?? 2014 Elsevier Ltd.", "author" : [ { "dropping-particle" : "", "family" : "Wang", "given" : "Xinggang", "non-dropping-particle" : "", "parse-names" : false, "suffix" : "" }, { "dropping-particle" : "", "family" : "Feng", "given" : "Bin", "non-dropping-particle" : "", "parse-names" : false, "suffix" : "" }, { "dropping-particle" : "", "family" : "Bai", "given" : "Xiang", "non-dropping-particle" : "", "parse-names" : false, "suffix" : "" }, { "dropping-particle" : "", "family" : "Liu", "given" : "Wenyu", "non-dropping-particle" : "", "parse-names" : false, "suffix" : "" }, { "dropping-particle" : "", "family" : "Jan Latecki", "given" : "Longin", "non-dropping-particle" : "", "parse-names" : false, "suffix" : "" } ], "container-title" : "Pattern Recognition", "id" : "ITEM-1", "issue" : "6", "issued" : { "date-parts" : [ [ "2014" ] ] }, "page" : "2116-2125", "title" : "Bag of contour fragments for robust shape classification", "type" : "article-journal", "volume" : "47" }, "locator" : "18", "uris" : [ "http://www.mendeley.com/documents/?uuid=72e0442d-da8c-4ffb-a3b4-061e7d841762" ] } ], "mendeley" : { "formattedCitation" : "(Wang, Feng, Bai, Liu, &amp; Jan Latecki, 2014, S. 18)", "manualFormatting" : "Wang et al. \r(2014, S. 18)", "plainTextFormattedCitation" : "(Wang, Feng, Bai, Liu, &amp; Jan Latecki, 2014, S. 18)", "previouslyFormattedCitation" : "(Wang, Feng, Bai, Liu, &amp; Jan Latecki, 2014, S. 18)" }, "properties" : { "noteIndex" : 0 }, "schema" : "https://github.com/citation-style-language/schema/raw/master/csl-citation.json" }</w:instrText>
            </w:r>
            <w:r>
              <w:rPr>
                <w:b/>
              </w:rPr>
              <w:fldChar w:fldCharType="separate"/>
            </w:r>
            <w:r w:rsidRPr="00585DFA">
              <w:rPr>
                <w:noProof/>
              </w:rPr>
              <w:t>Wang</w:t>
            </w:r>
            <w:r>
              <w:rPr>
                <w:noProof/>
              </w:rPr>
              <w:t xml:space="preserve"> et al.</w:t>
            </w:r>
            <w:r w:rsidRPr="00585DFA">
              <w:rPr>
                <w:noProof/>
              </w:rPr>
              <w:t xml:space="preserve"> </w:t>
            </w:r>
          </w:p>
          <w:p w:rsidR="00545A66" w:rsidRDefault="00585DFA" w:rsidP="00585DFA">
            <w:pPr>
              <w:ind w:right="-1136"/>
              <w:jc w:val="left"/>
              <w:rPr>
                <w:b/>
              </w:rPr>
            </w:pPr>
            <w:r>
              <w:rPr>
                <w:noProof/>
              </w:rPr>
              <w:t>(</w:t>
            </w:r>
            <w:r w:rsidRPr="00585DFA">
              <w:rPr>
                <w:noProof/>
              </w:rPr>
              <w:t>2014, S. 18)</w:t>
            </w:r>
            <w:r>
              <w:rPr>
                <w:b/>
              </w:rPr>
              <w:fldChar w:fldCharType="end"/>
            </w:r>
          </w:p>
        </w:tc>
        <w:tc>
          <w:tcPr>
            <w:tcW w:w="1843" w:type="dxa"/>
          </w:tcPr>
          <w:p w:rsidR="0006770C" w:rsidRDefault="0006770C" w:rsidP="00C216BB">
            <w:pPr>
              <w:ind w:right="-1136"/>
              <w:jc w:val="left"/>
              <w:rPr>
                <w:b/>
              </w:rPr>
            </w:pPr>
            <w:r>
              <w:rPr>
                <w:b/>
              </w:rPr>
              <w:t xml:space="preserve">Bag </w:t>
            </w:r>
            <w:proofErr w:type="spellStart"/>
            <w:r>
              <w:rPr>
                <w:b/>
              </w:rPr>
              <w:t>of</w:t>
            </w:r>
            <w:proofErr w:type="spellEnd"/>
            <w:r>
              <w:rPr>
                <w:b/>
              </w:rPr>
              <w:t xml:space="preserve"> </w:t>
            </w:r>
            <w:proofErr w:type="spellStart"/>
            <w:r>
              <w:rPr>
                <w:b/>
              </w:rPr>
              <w:t>Contour</w:t>
            </w:r>
            <w:proofErr w:type="spellEnd"/>
            <w:r>
              <w:rPr>
                <w:b/>
              </w:rPr>
              <w:t xml:space="preserve"> </w:t>
            </w:r>
          </w:p>
          <w:p w:rsidR="00545A66" w:rsidRDefault="0006770C" w:rsidP="00C216BB">
            <w:pPr>
              <w:ind w:right="-1136"/>
              <w:jc w:val="left"/>
              <w:rPr>
                <w:b/>
              </w:rPr>
            </w:pPr>
            <w:r>
              <w:rPr>
                <w:b/>
              </w:rPr>
              <w:t>Fragments + SVM</w:t>
            </w:r>
          </w:p>
        </w:tc>
        <w:tc>
          <w:tcPr>
            <w:tcW w:w="1559" w:type="dxa"/>
            <w:vAlign w:val="center"/>
          </w:tcPr>
          <w:p w:rsidR="00545A66" w:rsidRPr="00DE2F73" w:rsidRDefault="00701A5F" w:rsidP="003225F5">
            <w:pPr>
              <w:ind w:right="-108"/>
              <w:jc w:val="center"/>
            </w:pPr>
            <w:r>
              <w:t>-</w:t>
            </w:r>
          </w:p>
        </w:tc>
        <w:tc>
          <w:tcPr>
            <w:tcW w:w="2126" w:type="dxa"/>
            <w:vAlign w:val="center"/>
          </w:tcPr>
          <w:p w:rsidR="00545A66" w:rsidRDefault="0006770C" w:rsidP="003225F5">
            <w:pPr>
              <w:ind w:right="-108"/>
              <w:jc w:val="center"/>
            </w:pPr>
            <w:r w:rsidRPr="0006770C">
              <w:t>96.56±0.67</w:t>
            </w:r>
            <w:r>
              <w:t>%</w:t>
            </w:r>
          </w:p>
        </w:tc>
      </w:tr>
      <w:tr w:rsidR="00B700E7" w:rsidTr="003225F5">
        <w:tc>
          <w:tcPr>
            <w:tcW w:w="1843" w:type="dxa"/>
          </w:tcPr>
          <w:p w:rsidR="00B700E7" w:rsidRDefault="00B700E7" w:rsidP="00B700E7">
            <w:pPr>
              <w:ind w:right="-1136"/>
              <w:jc w:val="left"/>
              <w:rPr>
                <w:noProof/>
              </w:rPr>
            </w:pPr>
            <w:r>
              <w:rPr>
                <w:b/>
              </w:rPr>
              <w:fldChar w:fldCharType="begin" w:fldLock="1"/>
            </w:r>
            <w:r>
              <w:rPr>
                <w:b/>
              </w:rPr>
              <w:instrText>ADDIN CSL_CITATION { "citationItems" : [ { "id" : "ITEM-1", "itemData" : { "ISSN" : "1213-2365", "abstract" : "fax +420 2 2435 7385, phone +420 2 2435 7637, www: http://cmp.felk.cvut.cz Abstract A novel approach to visual leaf identification is proposed. A leaf is represented by a pair of local feature histograms, one computed from the leaf interior, the other from the border. The histogrammed local features are an improved version of a re-cently proposed rotation and scale invariant descriptor based on local binary patterns (LBPs). Describing the leaf with multi-scale histograms of rotationally invariant fea-tures derived from sign-and magnitude-LBP provides a desirable level of invariance. The representation does not use colour. Using the same parameter settings in all experiments and standard evaluation protocols, the method outperforms the state-of-the-art on all tested leaf sets -the Austrian Federal Forests dataset, the Flavia dataset, the Foliage dataset, the Swedish dataset and the Middle European Woods dataset -achieving excellent recognition rates above 99%. Preliminary results on images from the jnorth and south regions of France obtained from the LifeCLEF'14 Plant task dataset indicate that the proposed method is also applicable to recognizing the environmental conditions the plant has been exposed to.", "author" : [ { "dropping-particle" : "", "family" : "Sulc", "given" : "Mila\u0148", "non-dropping-particle" : "", "parse-names" : false, "suffix" : "" }, { "dropping-particle" : "", "family" : "Matas", "given" : "Ji\u0159\u00ed", "non-dropping-particle" : "", "parse-names" : false, "suffix" : "" } ], "container-title" : "Research Reports of CMP", "id" : "ITEM-1", "issue" : "10", "issued" : { "date-parts" : [ [ "2014" ] ] }, "title" : "Texture-Based Leaf Identification", "type" : "article-journal" }, "locator" : "13", "uris" : [ "http://www.mendeley.com/documents/?uuid=26c85767-3cdb-3247-9d77-a8db997f7b8f" ] } ], "mendeley" : { "formattedCitation" : "(Sulc &amp; Matas, 2014, S. 13)", "manualFormatting" : "Sulc &amp; Matas \r(2014, S. 13)", "plainTextFormattedCitation" : "(Sulc &amp; Matas, 2014, S. 13)", "previouslyFormattedCitation" : "(Sulc &amp; Matas, 2014, S. 13)" }, "properties" : { "noteIndex" : 0 }, "schema" : "https://github.com/citation-style-language/schema/raw/master/csl-citation.json" }</w:instrText>
            </w:r>
            <w:r>
              <w:rPr>
                <w:b/>
              </w:rPr>
              <w:fldChar w:fldCharType="separate"/>
            </w:r>
            <w:r w:rsidRPr="00B700E7">
              <w:rPr>
                <w:noProof/>
              </w:rPr>
              <w:t xml:space="preserve">Sulc &amp; Matas </w:t>
            </w:r>
          </w:p>
          <w:p w:rsidR="00B700E7" w:rsidRDefault="00B700E7" w:rsidP="00B700E7">
            <w:pPr>
              <w:ind w:right="-1136"/>
              <w:jc w:val="left"/>
              <w:rPr>
                <w:b/>
              </w:rPr>
            </w:pPr>
            <w:r>
              <w:rPr>
                <w:noProof/>
              </w:rPr>
              <w:t>(</w:t>
            </w:r>
            <w:r w:rsidRPr="00B700E7">
              <w:rPr>
                <w:noProof/>
              </w:rPr>
              <w:t>2014, S. 13)</w:t>
            </w:r>
            <w:r>
              <w:rPr>
                <w:b/>
              </w:rPr>
              <w:fldChar w:fldCharType="end"/>
            </w:r>
          </w:p>
        </w:tc>
        <w:tc>
          <w:tcPr>
            <w:tcW w:w="1843" w:type="dxa"/>
          </w:tcPr>
          <w:p w:rsidR="00B700E7" w:rsidRDefault="00B700E7" w:rsidP="00C216BB">
            <w:pPr>
              <w:ind w:right="-1136"/>
              <w:jc w:val="left"/>
              <w:rPr>
                <w:b/>
              </w:rPr>
            </w:pPr>
            <w:proofErr w:type="spellStart"/>
            <w:r>
              <w:rPr>
                <w:b/>
              </w:rPr>
              <w:t>FFirst</w:t>
            </w:r>
            <w:proofErr w:type="spellEnd"/>
          </w:p>
        </w:tc>
        <w:tc>
          <w:tcPr>
            <w:tcW w:w="1559" w:type="dxa"/>
            <w:shd w:val="clear" w:color="auto" w:fill="D9D9D9" w:themeFill="background1" w:themeFillShade="D9"/>
            <w:vAlign w:val="center"/>
          </w:tcPr>
          <w:p w:rsidR="00B700E7" w:rsidRPr="0024645D" w:rsidRDefault="00B700E7" w:rsidP="003225F5">
            <w:pPr>
              <w:ind w:right="-108"/>
              <w:jc w:val="center"/>
              <w:rPr>
                <w:b/>
              </w:rPr>
            </w:pPr>
            <w:r w:rsidRPr="0024645D">
              <w:rPr>
                <w:b/>
              </w:rPr>
              <w:t>99.7±0.3%</w:t>
            </w:r>
          </w:p>
        </w:tc>
        <w:tc>
          <w:tcPr>
            <w:tcW w:w="2126" w:type="dxa"/>
            <w:shd w:val="clear" w:color="auto" w:fill="D9D9D9" w:themeFill="background1" w:themeFillShade="D9"/>
            <w:vAlign w:val="center"/>
          </w:tcPr>
          <w:p w:rsidR="00B700E7" w:rsidRPr="00B700E7" w:rsidRDefault="00B700E7" w:rsidP="003225F5">
            <w:pPr>
              <w:ind w:right="-108"/>
              <w:jc w:val="center"/>
              <w:rPr>
                <w:b/>
              </w:rPr>
            </w:pPr>
            <w:r w:rsidRPr="00B700E7">
              <w:rPr>
                <w:b/>
              </w:rPr>
              <w:t>99,8 ±0.3%</w:t>
            </w:r>
          </w:p>
        </w:tc>
      </w:tr>
    </w:tbl>
    <w:p w:rsidR="00F25D3C" w:rsidRPr="00F25D3C" w:rsidRDefault="004271A8" w:rsidP="004271A8">
      <w:pPr>
        <w:pStyle w:val="Beschriftung"/>
      </w:pPr>
      <w:bookmarkStart w:id="230" w:name="_Ref476728897"/>
      <w:r>
        <w:t xml:space="preserve">Tabelle </w:t>
      </w:r>
      <w:r>
        <w:fldChar w:fldCharType="begin"/>
      </w:r>
      <w:r>
        <w:instrText xml:space="preserve"> SEQ Tabelle \* ARABIC </w:instrText>
      </w:r>
      <w:r>
        <w:fldChar w:fldCharType="separate"/>
      </w:r>
      <w:r>
        <w:rPr>
          <w:noProof/>
        </w:rPr>
        <w:t>16</w:t>
      </w:r>
      <w:r>
        <w:fldChar w:fldCharType="end"/>
      </w:r>
      <w:bookmarkEnd w:id="230"/>
      <w:r>
        <w:t xml:space="preserve"> - Vergleich der Erkennungsraten des eigenen Systems mit denen anderer Arbeiten</w:t>
      </w:r>
    </w:p>
    <w:p w:rsidR="00367550" w:rsidRDefault="00367550" w:rsidP="00EF03AC">
      <w:pPr>
        <w:ind w:right="-2"/>
      </w:pPr>
      <w:r>
        <w:t xml:space="preserve">Aus </w:t>
      </w:r>
      <w:r>
        <w:fldChar w:fldCharType="begin"/>
      </w:r>
      <w:r>
        <w:instrText xml:space="preserve"> REF _Ref476728897 \h </w:instrText>
      </w:r>
      <w:r>
        <w:instrText xml:space="preserve"> \* MERGEFORMAT </w:instrText>
      </w:r>
      <w:r>
        <w:fldChar w:fldCharType="separate"/>
      </w:r>
      <w:r>
        <w:t xml:space="preserve">Tabelle </w:t>
      </w:r>
      <w:r>
        <w:rPr>
          <w:noProof/>
        </w:rPr>
        <w:t>16</w:t>
      </w:r>
      <w:r>
        <w:fldChar w:fldCharType="end"/>
      </w:r>
      <w:r>
        <w:t xml:space="preserve"> geht hervor, dass das Verfahren von </w:t>
      </w:r>
      <w:r w:rsidRPr="00B700E7">
        <w:rPr>
          <w:noProof/>
        </w:rPr>
        <w:t>Sulc &amp; Matas</w:t>
      </w:r>
      <w:r>
        <w:rPr>
          <w:noProof/>
        </w:rPr>
        <w:t xml:space="preserve"> (2014) die besten Ergebnisse der aufgeführten </w:t>
      </w:r>
      <w:r w:rsidR="00FA57A3">
        <w:t>Methoden</w:t>
      </w:r>
      <w:r w:rsidR="006E7830">
        <w:t xml:space="preserve"> </w:t>
      </w:r>
      <w:r>
        <w:rPr>
          <w:noProof/>
        </w:rPr>
        <w:t>auf beiden getesteten Datensätzen erzielt</w:t>
      </w:r>
      <w:r w:rsidR="00EF03AC">
        <w:rPr>
          <w:noProof/>
        </w:rPr>
        <w:t xml:space="preserve">, dicht gefolgt </w:t>
      </w:r>
      <w:r w:rsidR="00E276BC">
        <w:rPr>
          <w:noProof/>
        </w:rPr>
        <w:t xml:space="preserve">von der </w:t>
      </w:r>
      <w:r w:rsidR="00EF03AC">
        <w:rPr>
          <w:noProof/>
        </w:rPr>
        <w:t>Kombination aus M-IDSC,</w:t>
      </w:r>
      <w:r w:rsidR="00EF03AC" w:rsidRPr="00EF03AC">
        <w:t xml:space="preserve"> </w:t>
      </w:r>
      <w:r w:rsidR="00EF03AC">
        <w:rPr>
          <w:noProof/>
        </w:rPr>
        <w:t>Gabor Matrix-Patches und SURF mit einem MLP.</w:t>
      </w:r>
    </w:p>
    <w:p w:rsidR="00F70E7C" w:rsidRPr="006A3746" w:rsidRDefault="00D701C2" w:rsidP="00367550">
      <w:pPr>
        <w:ind w:right="-2"/>
      </w:pPr>
      <w:r w:rsidRPr="00B700E7">
        <w:rPr>
          <w:noProof/>
        </w:rPr>
        <w:t>Sulc &amp; Matas</w:t>
      </w:r>
      <w:r>
        <w:rPr>
          <w:noProof/>
        </w:rPr>
        <w:t xml:space="preserve"> verwenden in ihrer Arbeit eine nach eigener Aussage verbesserte Version rotations- und skalierungsinvarianter </w:t>
      </w:r>
      <w:r w:rsidR="000367C7">
        <w:rPr>
          <w:noProof/>
        </w:rPr>
        <w:t>Local Binary Patterns</w:t>
      </w:r>
      <w:r>
        <w:rPr>
          <w:noProof/>
        </w:rPr>
        <w:t xml:space="preserve"> um mit diesen Form und T</w:t>
      </w:r>
      <w:r w:rsidR="00DB437C">
        <w:rPr>
          <w:noProof/>
        </w:rPr>
        <w:t>ex</w:t>
      </w:r>
      <w:r>
        <w:rPr>
          <w:noProof/>
        </w:rPr>
        <w:t>tur getrennt voneinander zu beschreiben.</w:t>
      </w:r>
    </w:p>
    <w:p w:rsidR="00D732AD" w:rsidRDefault="00D732AD" w:rsidP="008E1A1B">
      <w:pPr>
        <w:pStyle w:val="berschrift1"/>
        <w:numPr>
          <w:ilvl w:val="0"/>
          <w:numId w:val="1"/>
        </w:numPr>
      </w:pPr>
      <w:bookmarkStart w:id="231" w:name="_Toc476722467"/>
      <w:r>
        <w:lastRenderedPageBreak/>
        <w:t>Ergebnis</w:t>
      </w:r>
      <w:bookmarkEnd w:id="231"/>
      <w:r w:rsidR="00D701C2">
        <w:t>se</w:t>
      </w:r>
    </w:p>
    <w:p w:rsidR="00794FD9" w:rsidRDefault="00794FD9" w:rsidP="00556BC6">
      <w:r>
        <w:t xml:space="preserve">Die einzelnen Phasen der Umsetzung des Klassifizierungssystems liefern eine Vielzahl an Erkenntnissen. </w:t>
      </w:r>
    </w:p>
    <w:p w:rsidR="005E0C88" w:rsidRDefault="00794FD9" w:rsidP="00556BC6">
      <w:r>
        <w:t xml:space="preserve">Beginnend mit der Segmentierung, </w:t>
      </w:r>
      <w:r w:rsidR="00E24050">
        <w:t>erwies</w:t>
      </w:r>
      <w:r>
        <w:t xml:space="preserve"> sich diese unerwartet </w:t>
      </w:r>
      <w:r w:rsidR="00D556A2">
        <w:t>problematisch</w:t>
      </w:r>
      <w:r>
        <w:t>. Das konz</w:t>
      </w:r>
      <w:r>
        <w:t>i</w:t>
      </w:r>
      <w:r>
        <w:t>pierte Verfahren</w:t>
      </w:r>
      <w:r w:rsidR="005E0C88">
        <w:t xml:space="preserve"> zur Freistellung der Blätter mit Hilfe der Otsu-Methode </w:t>
      </w:r>
      <w:r w:rsidR="000F3B96">
        <w:t>arbeitet</w:t>
      </w:r>
      <w:r w:rsidR="005E0C88">
        <w:t xml:space="preserve"> unzuverlässig </w:t>
      </w:r>
      <w:r w:rsidR="000F3B96">
        <w:t>auf Bildern</w:t>
      </w:r>
      <w:r w:rsidR="00955660">
        <w:t xml:space="preserve"> </w:t>
      </w:r>
      <w:r w:rsidR="002163BE">
        <w:t xml:space="preserve">eines </w:t>
      </w:r>
      <w:r w:rsidR="005E0C88">
        <w:t xml:space="preserve">selbst erstellten </w:t>
      </w:r>
      <w:r w:rsidR="000F3B96">
        <w:t>D</w:t>
      </w:r>
      <w:r w:rsidR="005E0C88">
        <w:t>atensatz</w:t>
      </w:r>
      <w:r w:rsidR="000F3B96">
        <w:t>es</w:t>
      </w:r>
      <w:r>
        <w:t xml:space="preserve">. </w:t>
      </w:r>
      <w:r w:rsidR="00BB5F64">
        <w:t>Aufgrund verschiedener Lichtve</w:t>
      </w:r>
      <w:r w:rsidR="00BB5F64">
        <w:t>r</w:t>
      </w:r>
      <w:r w:rsidR="00BB5F64">
        <w:t xml:space="preserve">hältnisse </w:t>
      </w:r>
      <w:r w:rsidR="005E0C88">
        <w:t xml:space="preserve"> </w:t>
      </w:r>
      <w:r w:rsidR="00F915F8">
        <w:t xml:space="preserve">bei den </w:t>
      </w:r>
      <w:r w:rsidR="00EF6474">
        <w:t xml:space="preserve">Aufnahmen, </w:t>
      </w:r>
      <w:r w:rsidR="005E0C88">
        <w:t xml:space="preserve">erweist es sich </w:t>
      </w:r>
      <w:r w:rsidR="00EF6474">
        <w:t xml:space="preserve">generell </w:t>
      </w:r>
      <w:r w:rsidR="005E0C88">
        <w:t>als schwierig</w:t>
      </w:r>
      <w:r w:rsidR="00EF6474">
        <w:t>,</w:t>
      </w:r>
      <w:r w:rsidR="005E0C88">
        <w:t xml:space="preserve"> ein</w:t>
      </w:r>
      <w:r w:rsidR="0019104A">
        <w:t>e</w:t>
      </w:r>
      <w:r w:rsidR="005E0C88">
        <w:t xml:space="preserve"> </w:t>
      </w:r>
      <w:r w:rsidR="0019104A">
        <w:t>Methode</w:t>
      </w:r>
      <w:r w:rsidR="005E0C88">
        <w:t xml:space="preserve"> zu finden, </w:t>
      </w:r>
      <w:r w:rsidR="00A66DAE">
        <w:t>die</w:t>
      </w:r>
      <w:r w:rsidR="005E0C88">
        <w:t xml:space="preserve"> auf allen Bildern</w:t>
      </w:r>
      <w:r w:rsidR="00E727DF">
        <w:t xml:space="preserve"> gleichermaßen</w:t>
      </w:r>
      <w:r w:rsidR="005E0C88">
        <w:t xml:space="preserve"> </w:t>
      </w:r>
      <w:r w:rsidR="00EF6474">
        <w:t>gut</w:t>
      </w:r>
      <w:r w:rsidR="00E727DF">
        <w:t xml:space="preserve"> arbeitet</w:t>
      </w:r>
      <w:r w:rsidR="00BB5F64">
        <w:t>.</w:t>
      </w:r>
      <w:r w:rsidR="00A02CC1">
        <w:t xml:space="preserve"> </w:t>
      </w:r>
      <w:r w:rsidR="0019104A">
        <w:t>Die besten Ergebnisse</w:t>
      </w:r>
      <w:r w:rsidR="00715F97">
        <w:t xml:space="preserve"> der impl</w:t>
      </w:r>
      <w:r w:rsidR="00715F97">
        <w:t>e</w:t>
      </w:r>
      <w:r w:rsidR="00715F97">
        <w:t>mentierten Verfahren</w:t>
      </w:r>
      <w:r w:rsidR="0019104A">
        <w:t xml:space="preserve"> erzielt ein</w:t>
      </w:r>
      <w:r w:rsidR="00715F97">
        <w:t xml:space="preserve">e </w:t>
      </w:r>
      <w:proofErr w:type="spellStart"/>
      <w:r w:rsidR="00715F97">
        <w:t>Binarisierung</w:t>
      </w:r>
      <w:proofErr w:type="spellEnd"/>
      <w:r w:rsidR="00715F97">
        <w:t xml:space="preserve"> durch</w:t>
      </w:r>
      <w:r w:rsidR="0019104A">
        <w:t xml:space="preserve"> </w:t>
      </w:r>
      <w:r w:rsidR="00715F97">
        <w:t>das Clustern der Sättigungs- und Farbwe</w:t>
      </w:r>
      <w:r w:rsidR="00715F97">
        <w:t>r</w:t>
      </w:r>
      <w:r w:rsidR="00715F97">
        <w:t>te im HSV-Raum</w:t>
      </w:r>
      <w:r w:rsidR="0019104A">
        <w:t xml:space="preserve"> </w:t>
      </w:r>
      <w:r w:rsidR="00715F97">
        <w:t>mittels k-</w:t>
      </w:r>
      <w:proofErr w:type="spellStart"/>
      <w:r w:rsidR="00715F97">
        <w:t>Means</w:t>
      </w:r>
      <w:proofErr w:type="spellEnd"/>
      <w:r w:rsidR="00715F97">
        <w:t xml:space="preserve">. </w:t>
      </w:r>
      <w:r w:rsidR="00057518">
        <w:t xml:space="preserve">Nachteilig gegenüber der Otsu-Methode ist aber die deutlich höhere Laufzeit (siehe </w:t>
      </w:r>
      <w:r w:rsidR="00057518">
        <w:fldChar w:fldCharType="begin"/>
      </w:r>
      <w:r w:rsidR="00057518">
        <w:instrText xml:space="preserve"> REF _Ref476726712 \h </w:instrText>
      </w:r>
      <w:r w:rsidR="00057518">
        <w:fldChar w:fldCharType="separate"/>
      </w:r>
      <w:r w:rsidR="00057518">
        <w:t xml:space="preserve">Tabelle </w:t>
      </w:r>
      <w:r w:rsidR="00057518">
        <w:rPr>
          <w:noProof/>
        </w:rPr>
        <w:t>12</w:t>
      </w:r>
      <w:r w:rsidR="00057518">
        <w:fldChar w:fldCharType="end"/>
      </w:r>
      <w:r w:rsidR="00057518">
        <w:t>).</w:t>
      </w:r>
    </w:p>
    <w:p w:rsidR="00261E04" w:rsidRDefault="00261E04" w:rsidP="00261E04">
      <w:r>
        <w:t xml:space="preserve">Das Vorwissen um Aufbau und Merkmale der Blätter </w:t>
      </w:r>
      <w:r>
        <w:t>half bei der Wahl und der Impleme</w:t>
      </w:r>
      <w:r>
        <w:t>n</w:t>
      </w:r>
      <w:r>
        <w:t>tierung geeigneter Features zur Formbeschreibung.</w:t>
      </w:r>
      <w:r w:rsidR="00955660">
        <w:t xml:space="preserve"> In die</w:t>
      </w:r>
      <w:r w:rsidR="009D1306">
        <w:t xml:space="preserve"> Konzeption und</w:t>
      </w:r>
      <w:r w:rsidR="00955660">
        <w:t xml:space="preserve"> Implementierung des</w:t>
      </w:r>
      <w:r w:rsidR="00830C67">
        <w:t xml:space="preserve"> selbstb</w:t>
      </w:r>
      <w:r w:rsidR="00830C67">
        <w:t>e</w:t>
      </w:r>
      <w:r w:rsidR="00830C67">
        <w:t xml:space="preserve">titelten Multilevel </w:t>
      </w:r>
      <w:proofErr w:type="spellStart"/>
      <w:r w:rsidR="00830C67">
        <w:t>Inner</w:t>
      </w:r>
      <w:proofErr w:type="spellEnd"/>
      <w:r w:rsidR="00830C67">
        <w:t xml:space="preserve"> </w:t>
      </w:r>
      <w:proofErr w:type="spellStart"/>
      <w:r w:rsidR="00830C67">
        <w:t>Distance</w:t>
      </w:r>
      <w:proofErr w:type="spellEnd"/>
      <w:r w:rsidR="00830C67">
        <w:t xml:space="preserve"> Shape </w:t>
      </w:r>
      <w:proofErr w:type="spellStart"/>
      <w:r w:rsidR="00830C67">
        <w:t>Contextes</w:t>
      </w:r>
      <w:proofErr w:type="spellEnd"/>
      <w:r w:rsidR="0057216A">
        <w:t xml:space="preserve"> (M-IDSC)</w:t>
      </w:r>
      <w:r w:rsidR="00830C67">
        <w:t xml:space="preserve"> floss die Kenntnis ein, dass</w:t>
      </w:r>
      <w:r w:rsidR="009D1306">
        <w:t xml:space="preserve"> nicht nur die globale Form des Blattes, sondern auch die feinen Details des Blattrandes ein wichtiges Unterscheidungsmerkmal</w:t>
      </w:r>
      <w:r w:rsidR="002163BE">
        <w:t xml:space="preserve"> zwischen Pflanzenarten darstellen.</w:t>
      </w:r>
      <w:r w:rsidR="009D496D">
        <w:t xml:space="preserve"> Um dies zu berücksichtigen betrac</w:t>
      </w:r>
      <w:r w:rsidR="009D496D">
        <w:t>h</w:t>
      </w:r>
      <w:r w:rsidR="009D496D">
        <w:t xml:space="preserve">tet er </w:t>
      </w:r>
      <w:r w:rsidR="00AF1F78">
        <w:t>verschiedene</w:t>
      </w:r>
      <w:r w:rsidR="009D496D">
        <w:t xml:space="preserve"> Detailstufen des Blattes getrennt voneinander</w:t>
      </w:r>
      <w:r w:rsidR="005E3F00">
        <w:t>.</w:t>
      </w:r>
    </w:p>
    <w:p w:rsidR="00205724" w:rsidRDefault="00830C67" w:rsidP="00205724">
      <w:r>
        <w:t xml:space="preserve">Erwartungsgemäß liefert </w:t>
      </w:r>
      <w:r w:rsidR="005E3F00">
        <w:t>der M-IDSC</w:t>
      </w:r>
      <w:r>
        <w:t xml:space="preserve"> auch bessere Leistungen in der Beschreibung der Blattfo</w:t>
      </w:r>
      <w:r>
        <w:t>r</w:t>
      </w:r>
      <w:r>
        <w:t xml:space="preserve">men </w:t>
      </w:r>
      <w:r w:rsidR="00DD09D5">
        <w:t xml:space="preserve">als das der eher auf die globale Form fokussierte </w:t>
      </w:r>
      <w:proofErr w:type="spellStart"/>
      <w:r w:rsidR="00DD09D5">
        <w:t>Inner</w:t>
      </w:r>
      <w:proofErr w:type="spellEnd"/>
      <w:r w:rsidR="00DD09D5">
        <w:t xml:space="preserve"> </w:t>
      </w:r>
      <w:proofErr w:type="spellStart"/>
      <w:r w:rsidR="00DD09D5">
        <w:t>Distance</w:t>
      </w:r>
      <w:proofErr w:type="spellEnd"/>
      <w:r w:rsidR="00DD09D5">
        <w:t xml:space="preserve"> Shape </w:t>
      </w:r>
      <w:proofErr w:type="spellStart"/>
      <w:r w:rsidR="00DD09D5">
        <w:t>Context</w:t>
      </w:r>
      <w:proofErr w:type="spellEnd"/>
      <w:r w:rsidR="0057216A">
        <w:t xml:space="preserve"> (IDSC)</w:t>
      </w:r>
      <w:r w:rsidR="00DD09D5">
        <w:t>, auf dem er basiert.</w:t>
      </w:r>
      <w:r w:rsidR="001929CF">
        <w:t xml:space="preserve"> </w:t>
      </w:r>
      <w:r w:rsidR="0057216A">
        <w:t xml:space="preserve">Es wäre zu vermuten, dass der </w:t>
      </w:r>
      <w:r w:rsidR="00936206">
        <w:t xml:space="preserve">M-IDSC besser arbeitet, indem er durch die detailliertere Beschreibung der Blattränder </w:t>
      </w:r>
      <w:r w:rsidR="008164F2">
        <w:t>fehlende Informationen</w:t>
      </w:r>
      <w:r w:rsidR="00936206">
        <w:t xml:space="preserve"> des IDSC ausgleicht. </w:t>
      </w:r>
      <w:r w:rsidR="00276C9D">
        <w:t xml:space="preserve">Dann müssten allerdings auch die </w:t>
      </w:r>
      <w:r w:rsidR="00936206">
        <w:t xml:space="preserve"> Klassifizierungsfehler in den Konfusionsmatr</w:t>
      </w:r>
      <w:r w:rsidR="00936206">
        <w:t>i</w:t>
      </w:r>
      <w:r w:rsidR="00936206">
        <w:t xml:space="preserve">zen aus </w:t>
      </w:r>
      <w:r w:rsidR="00936206">
        <w:fldChar w:fldCharType="begin"/>
      </w:r>
      <w:r w:rsidR="00936206">
        <w:instrText xml:space="preserve"> REF _Ref476714742 \h </w:instrText>
      </w:r>
      <w:r w:rsidR="00936206">
        <w:fldChar w:fldCharType="separate"/>
      </w:r>
      <w:r w:rsidR="00936206">
        <w:t xml:space="preserve">Abbildung </w:t>
      </w:r>
      <w:r w:rsidR="00936206">
        <w:rPr>
          <w:noProof/>
        </w:rPr>
        <w:t>51</w:t>
      </w:r>
      <w:r w:rsidR="00936206">
        <w:fldChar w:fldCharType="end"/>
      </w:r>
      <w:r w:rsidR="00936206">
        <w:t xml:space="preserve"> und </w:t>
      </w:r>
      <w:r w:rsidR="00936206">
        <w:fldChar w:fldCharType="begin"/>
      </w:r>
      <w:r w:rsidR="00936206">
        <w:instrText xml:space="preserve"> REF _Ref476714743 \h </w:instrText>
      </w:r>
      <w:r w:rsidR="00936206">
        <w:fldChar w:fldCharType="separate"/>
      </w:r>
      <w:r w:rsidR="00936206">
        <w:t xml:space="preserve">Abbildung </w:t>
      </w:r>
      <w:r w:rsidR="00936206">
        <w:rPr>
          <w:noProof/>
        </w:rPr>
        <w:t>52</w:t>
      </w:r>
      <w:r w:rsidR="00936206">
        <w:fldChar w:fldCharType="end"/>
      </w:r>
      <w:r w:rsidR="00936206">
        <w:t xml:space="preserve"> </w:t>
      </w:r>
      <w:r w:rsidR="00276C9D">
        <w:t>ein ähnliches</w:t>
      </w:r>
      <w:r w:rsidR="00936206">
        <w:t xml:space="preserve"> </w:t>
      </w:r>
      <w:r w:rsidR="00276C9D">
        <w:t>Fehlerm</w:t>
      </w:r>
      <w:r w:rsidR="00936206">
        <w:t>uster</w:t>
      </w:r>
      <w:r w:rsidR="00B632EE">
        <w:t xml:space="preserve"> </w:t>
      </w:r>
      <w:r w:rsidR="00276C9D">
        <w:t xml:space="preserve">aufweisen. </w:t>
      </w:r>
      <w:r w:rsidR="00A05FA7">
        <w:t xml:space="preserve">Die Spezies mit den höchsten Fehlklassifizierungen </w:t>
      </w:r>
      <w:r w:rsidR="005C5A2F">
        <w:t>unterscheiden sich</w:t>
      </w:r>
      <w:r w:rsidR="00A05FA7">
        <w:t xml:space="preserve"> aber zwischen den Ergebnissen </w:t>
      </w:r>
      <w:r w:rsidR="00DE57CD">
        <w:t>der Validi</w:t>
      </w:r>
      <w:r w:rsidR="00DE57CD">
        <w:t>e</w:t>
      </w:r>
      <w:r w:rsidR="00DE57CD">
        <w:t xml:space="preserve">rung </w:t>
      </w:r>
      <w:r w:rsidR="00A05FA7">
        <w:t>der beiden Features</w:t>
      </w:r>
      <w:r w:rsidR="00276C9D">
        <w:t>.</w:t>
      </w:r>
      <w:r w:rsidR="00DE57CD">
        <w:t xml:space="preserve"> </w:t>
      </w:r>
      <w:r w:rsidR="00936206">
        <w:t>Das lässt darauf schließen, dass der M-IDSC durch die Konzentr</w:t>
      </w:r>
      <w:r w:rsidR="00936206">
        <w:t>a</w:t>
      </w:r>
      <w:r w:rsidR="00936206">
        <w:t xml:space="preserve">tion auf die Details </w:t>
      </w:r>
      <w:r w:rsidR="00C82E36">
        <w:t xml:space="preserve">der Kontur </w:t>
      </w:r>
      <w:r w:rsidR="00205724">
        <w:t xml:space="preserve">andere </w:t>
      </w:r>
      <w:r w:rsidR="00C82E36">
        <w:t xml:space="preserve">wichtige </w:t>
      </w:r>
      <w:r w:rsidR="00936206">
        <w:t>Informationen verliert.</w:t>
      </w:r>
      <w:r w:rsidR="00205724">
        <w:t xml:space="preserve"> </w:t>
      </w:r>
      <w:r w:rsidR="00276D24">
        <w:t xml:space="preserve">Erkennbar ist aber auch, dass </w:t>
      </w:r>
      <w:r w:rsidR="00205724">
        <w:t>Arten</w:t>
      </w:r>
      <w:r w:rsidR="00205724" w:rsidRPr="00205724">
        <w:t xml:space="preserve"> </w:t>
      </w:r>
      <w:r w:rsidR="00205724">
        <w:t xml:space="preserve">wie Platane und Eiche, </w:t>
      </w:r>
      <w:r w:rsidR="00205724">
        <w:t>deren Blätter</w:t>
      </w:r>
      <w:r w:rsidR="00205724">
        <w:t xml:space="preserve"> in </w:t>
      </w:r>
      <w:r w:rsidR="00205724">
        <w:t>ihrer globalen</w:t>
      </w:r>
      <w:r w:rsidR="00205724">
        <w:t xml:space="preserve"> Form einzigar</w:t>
      </w:r>
      <w:r w:rsidR="00205724">
        <w:t>tig im Datensatz sind,</w:t>
      </w:r>
      <w:r w:rsidR="00205724">
        <w:t xml:space="preserve"> </w:t>
      </w:r>
      <w:r w:rsidR="00276D24">
        <w:t xml:space="preserve">mit beiden Verfahren zu 100% korrekt klassifiziert </w:t>
      </w:r>
      <w:r w:rsidR="00C82E36">
        <w:t>werden</w:t>
      </w:r>
      <w:r w:rsidR="00205724">
        <w:t>.</w:t>
      </w:r>
    </w:p>
    <w:p w:rsidR="00E867C2" w:rsidRDefault="00046F83" w:rsidP="00261E04">
      <w:r>
        <w:t xml:space="preserve">IDSC und M-IDSC wurden nach Vorbild des IDSC </w:t>
      </w:r>
      <w:r w:rsidR="00E258AB">
        <w:t>von</w:t>
      </w:r>
      <w:r>
        <w:t xml:space="preserve"> </w:t>
      </w:r>
      <w:r>
        <w:fldChar w:fldCharType="begin" w:fldLock="1"/>
      </w:r>
      <w:r>
        <w:instrText>ADDIN CSL_CITATION { "citationItems" : [ { "id" : "ITEM-1", "itemData" : { "DOI" : "10.1109/TPAMI.2007.41", "ISBN" : "0162-8828", "ISSN" : "0162-8828", "PMID" : "17170481", "abstract" : "Part structure and articulation are of fundamental importance in computer and human vision. We propose using the inner-distance to build shape descriptors that are robust to articulation and capture part structure. The inner-distance is defined as the length of the shortest path between landmark points within the shape silhouette. We show that it is articulation insensitive and more effective at capturing part structures than the Euclidean distance. This suggests that the inner-distance can be used as a replacement for the Euclidean distance to build more accurate descriptors for complex shapes, especially for those with articulated parts. In addition, texture information along the shortest path can be used to further improve shape classification. With this idea, we propose three approaches to using the inner-distance. The first method combines the inner-distance and multidimensional scaling (MDS) to build articulation invariant signatures for articulated shapes. The second method uses the inner-distance to build a new shape descriptor based on shape contexts. The third one extends the second one by considering the texture information along shortest paths. The proposed approaches have been tested on a variety of shape databases, including an articulated shape data set, MPEG7 CE-Shape-1, Kimia silhouettes, the ETH-80 data set, two leaf data sets, and a human motion silhouette data set. In all the experiments, our methods demonstrate effective performance compared with other algorithms", "author" : [ { "dropping-particle" : "", "family" : "Ling", "given" : "Haibin Ling Haibin", "non-dropping-particle" : "", "parse-names" : false, "suffix" : "" }, { "dropping-particle" : "", "family" : "Jacobs", "given" : "D.W.", "non-dropping-particle" : "", "parse-names" : false, "suffix" : "" } ], "container-title" : "IEEE Transactions on Pattern Analysis and Machine Intelligence", "id" : "ITEM-1", "issue" : "2", "issued" : { "date-parts" : [ [ "2007" ] ] }, "page" : "286-299", "title" : "Shape Classification Using the Inner-Distance", "type" : "article-journal", "volume" : "29" }, "uris" : [ "http://www.mendeley.com/documents/?uuid=6306e04e-2bc9-4209-8e81-1f6b60141e8a" ] } ], "mendeley" : { "formattedCitation" : "(Ling &amp; Jacobs, 2007)", "manualFormatting" : "Ling &amp; Jacobs (2007)", "plainTextFormattedCitation" : "(Ling &amp; Jacobs, 2007)", "previouslyFormattedCitation" : "(Ling &amp; Jacobs, 2007)" }, "properties" : { "noteIndex" : 0 }, "schema" : "https://github.com/citation-style-language/schema/raw/master/csl-citation.json" }</w:instrText>
      </w:r>
      <w:r>
        <w:fldChar w:fldCharType="separate"/>
      </w:r>
      <w:r w:rsidRPr="00046F83">
        <w:rPr>
          <w:noProof/>
        </w:rPr>
        <w:t xml:space="preserve">Ling &amp; Jacobs </w:t>
      </w:r>
      <w:r>
        <w:rPr>
          <w:noProof/>
        </w:rPr>
        <w:t>(</w:t>
      </w:r>
      <w:r w:rsidRPr="00046F83">
        <w:rPr>
          <w:noProof/>
        </w:rPr>
        <w:t>2007)</w:t>
      </w:r>
      <w:r>
        <w:fldChar w:fldCharType="end"/>
      </w:r>
      <w:r w:rsidR="00E258AB">
        <w:t xml:space="preserve"> </w:t>
      </w:r>
      <w:r>
        <w:t xml:space="preserve"> </w:t>
      </w:r>
      <w:r w:rsidR="00E258AB">
        <w:t xml:space="preserve">beziehungsweise des I-IDSC von </w:t>
      </w:r>
      <w:r w:rsidR="00E258AB">
        <w:fldChar w:fldCharType="begin" w:fldLock="1"/>
      </w:r>
      <w:r w:rsidR="00E258AB">
        <w:instrText>ADDIN CSL_CITATION { "citationItems" : [ { "id" : "ITEM-1", "itemData" : { "DOI" : "10.1016/j.patcog.2015.04.004", "ISSN" : "00313203", "abstract" : "Plant identification is required by all walks of life, from professionals to the general public. Nevertheless, it is not an easy job but requires specialized knowledge. In this paper, we propose a new method for plant identification using shapes of their leaves. Different from existing studies which target at simple leaves, the proposed method can accurately recognize both simple and compound leaves. In specifics, we propose a novel feature that captures global and local shape information independently so that they can be examined individually during classification. Furthermore, we advocate that when comparing two leaf individuals it is better to \u201ccount\u201d the number of certain shape patterns rather than to match the extracted shape features in a point-wise manner. The proposed counting-based shape descriptor is not only discriminative for classification but also computationally fast and storage cheap. Experiments conducted on five leaf image datasets demonstrate that our algorithm significantly outperforms the state-of-the-art methods in terms of recognition accuracy, efficiency and storage requirement.", "author" : [ { "dropping-particle" : "", "family" : "Zhao", "given" : "Cong", "non-dropping-particle" : "", "parse-names" : false, "suffix" : "" }, { "dropping-particle" : "", "family" : "Chan", "given" : "Sharon S.F.", "non-dropping-particle" : "", "parse-names" : false, "suffix" : "" }, { "dropping-particle" : "", "family" : "Cham", "given" : "Wai-Kuen", "non-dropping-particle" : "", "parse-names" : false, "suffix" : "" }, { "dropping-particle" : "", "family" : "Chu", "given" : "L.M.", "non-dropping-particle" : "", "parse-names" : false, "suffix" : "" } ], "container-title" : "Pattern Recognition", "id" : "ITEM-1", "issue" : "10", "issued" : { "date-parts" : [ [ "2015" ] ] }, "page" : "3203-3215", "publisher" : "Elsevier", "title" : "Plant identification using leaf shapes\u2014A pattern counting approach", "type" : "article-journal", "volume" : "48" }, "uris" : [ "http://www.mendeley.com/documents/?uuid=9da57c10-0a82-4d69-a806-23de166348b0" ] } ], "mendeley" : { "formattedCitation" : "(Zhao et\u00a0al., 2015)", "manualFormatting" : "Zhao et\u00a0al. (2015)", "plainTextFormattedCitation" : "(Zhao et\u00a0al., 2015)", "previouslyFormattedCitation" : "(Zhao et\u00a0al., 2015)" }, "properties" : { "noteIndex" : 0 }, "schema" : "https://github.com/citation-style-language/schema/raw/master/csl-citation.json" }</w:instrText>
      </w:r>
      <w:r w:rsidR="00E258AB">
        <w:fldChar w:fldCharType="separate"/>
      </w:r>
      <w:r w:rsidR="00E258AB" w:rsidRPr="00E258AB">
        <w:rPr>
          <w:noProof/>
        </w:rPr>
        <w:t xml:space="preserve">Zhao et al. </w:t>
      </w:r>
      <w:r w:rsidR="00E258AB">
        <w:rPr>
          <w:noProof/>
        </w:rPr>
        <w:t>(</w:t>
      </w:r>
      <w:r w:rsidR="00E258AB" w:rsidRPr="00E258AB">
        <w:rPr>
          <w:noProof/>
        </w:rPr>
        <w:t>2015)</w:t>
      </w:r>
      <w:r w:rsidR="00E258AB">
        <w:fldChar w:fldCharType="end"/>
      </w:r>
      <w:r w:rsidR="00E258AB">
        <w:t xml:space="preserve"> umgesetzt. Sie zeigen im Vergleich auch ähnlich gute oder </w:t>
      </w:r>
      <w:r w:rsidR="00455FE9">
        <w:lastRenderedPageBreak/>
        <w:t>in A</w:t>
      </w:r>
      <w:r w:rsidR="00721C3F">
        <w:t>bhängig</w:t>
      </w:r>
      <w:r w:rsidR="00455FE9">
        <w:t>keit des</w:t>
      </w:r>
      <w:r w:rsidR="00721C3F">
        <w:t xml:space="preserve"> </w:t>
      </w:r>
      <w:r w:rsidR="00455FE9">
        <w:t>verwendeten</w:t>
      </w:r>
      <w:r w:rsidR="00721C3F">
        <w:t xml:space="preserve"> </w:t>
      </w:r>
      <w:proofErr w:type="spellStart"/>
      <w:r w:rsidR="00721C3F">
        <w:t>Klassifizierer</w:t>
      </w:r>
      <w:r w:rsidR="00455FE9">
        <w:t>s</w:t>
      </w:r>
      <w:proofErr w:type="spellEnd"/>
      <w:r w:rsidR="00721C3F">
        <w:t xml:space="preserve"> </w:t>
      </w:r>
      <w:r w:rsidR="00E258AB">
        <w:t xml:space="preserve">sogar bessere Erkennungsraten </w:t>
      </w:r>
      <w:r w:rsidR="00640F02">
        <w:t xml:space="preserve">als ihre Vorbilder, </w:t>
      </w:r>
      <w:r w:rsidR="009E2394">
        <w:t xml:space="preserve">wie in </w:t>
      </w:r>
      <w:r w:rsidR="00640F02">
        <w:fldChar w:fldCharType="begin"/>
      </w:r>
      <w:r w:rsidR="00640F02">
        <w:instrText xml:space="preserve"> REF _Ref476728897 \h </w:instrText>
      </w:r>
      <w:r w:rsidR="00640F02">
        <w:fldChar w:fldCharType="separate"/>
      </w:r>
      <w:r w:rsidR="00640F02">
        <w:t xml:space="preserve">Tabelle </w:t>
      </w:r>
      <w:r w:rsidR="00640F02">
        <w:rPr>
          <w:noProof/>
        </w:rPr>
        <w:t>16</w:t>
      </w:r>
      <w:r w:rsidR="00640F02">
        <w:fldChar w:fldCharType="end"/>
      </w:r>
      <w:r w:rsidR="00E258AB">
        <w:t xml:space="preserve"> </w:t>
      </w:r>
      <w:r w:rsidR="00640F02">
        <w:t>zu</w:t>
      </w:r>
      <w:r w:rsidR="00823775">
        <w:t xml:space="preserve"> sehen ist. </w:t>
      </w:r>
    </w:p>
    <w:p w:rsidR="00111E2F" w:rsidRDefault="00B51E7D" w:rsidP="00261E04">
      <w:r>
        <w:t xml:space="preserve">Vorwissen über </w:t>
      </w:r>
      <w:r w:rsidR="00DA2E66">
        <w:t>Blattmerkmale</w:t>
      </w:r>
      <w:r w:rsidR="004C7986">
        <w:t>, speziell der Möglichkeiten der Unterscheidung anhand der Blattne</w:t>
      </w:r>
      <w:r w:rsidR="004C7986">
        <w:t>r</w:t>
      </w:r>
      <w:r w:rsidR="004C7986">
        <w:t>vatur,</w:t>
      </w:r>
      <w:r w:rsidR="00DA2E66">
        <w:t xml:space="preserve"> </w:t>
      </w:r>
      <w:r>
        <w:t>sollte auch in die</w:t>
      </w:r>
      <w:r w:rsidR="00DA2E66">
        <w:t xml:space="preserve"> Beschreibung der Blatttextur Eingang finden. </w:t>
      </w:r>
      <w:r w:rsidR="002E19BB">
        <w:t xml:space="preserve">Dazu wurden </w:t>
      </w:r>
      <w:r w:rsidR="004C7986">
        <w:t xml:space="preserve">zunächst </w:t>
      </w:r>
      <w:r w:rsidR="002E19BB">
        <w:t xml:space="preserve">die Blattnerven </w:t>
      </w:r>
      <w:r w:rsidR="00233E43">
        <w:t xml:space="preserve">erfolgreich </w:t>
      </w:r>
      <w:r w:rsidR="002E19BB">
        <w:t xml:space="preserve">aus der Blattfläche freigestellt. </w:t>
      </w:r>
      <w:r w:rsidR="00111E2F">
        <w:t xml:space="preserve">Anders als geplant, beschreiben sie nur die </w:t>
      </w:r>
      <w:r w:rsidR="00455FE9">
        <w:t>Dichte der Blattne</w:t>
      </w:r>
      <w:r w:rsidR="00455FE9">
        <w:t>r</w:t>
      </w:r>
      <w:r w:rsidR="00455FE9">
        <w:t>ven</w:t>
      </w:r>
      <w:r w:rsidR="00CF41CC">
        <w:t xml:space="preserve"> in drei verschiedenen Detailstufen</w:t>
      </w:r>
      <w:r w:rsidR="00455FE9">
        <w:t>, nicht aber die Relationen der Nerven zueinander.</w:t>
      </w:r>
      <w:r w:rsidR="00E867C2">
        <w:t xml:space="preserve"> In der </w:t>
      </w:r>
      <w:r w:rsidR="00A95F0A">
        <w:t>Validierung ihrer Beschreibung</w:t>
      </w:r>
      <w:r w:rsidR="00A95F0A">
        <w:t>s</w:t>
      </w:r>
      <w:r w:rsidR="00A95F0A">
        <w:t xml:space="preserve">kraft liefern sie relativ schlechte Ergebnisse, </w:t>
      </w:r>
      <w:r w:rsidR="00DB17C4">
        <w:t>welche</w:t>
      </w:r>
      <w:r w:rsidR="00A95F0A">
        <w:t xml:space="preserve"> in </w:t>
      </w:r>
      <w:r w:rsidR="00A95F0A">
        <w:fldChar w:fldCharType="begin"/>
      </w:r>
      <w:r w:rsidR="00A95F0A">
        <w:instrText xml:space="preserve"> REF _Ref476717340 \h </w:instrText>
      </w:r>
      <w:r w:rsidR="00A95F0A">
        <w:fldChar w:fldCharType="separate"/>
      </w:r>
      <w:r w:rsidR="00A95F0A">
        <w:t xml:space="preserve">Tabelle </w:t>
      </w:r>
      <w:r w:rsidR="00A95F0A">
        <w:rPr>
          <w:noProof/>
        </w:rPr>
        <w:t>8</w:t>
      </w:r>
      <w:r w:rsidR="00A95F0A">
        <w:fldChar w:fldCharType="end"/>
      </w:r>
      <w:r w:rsidR="00A95F0A">
        <w:t xml:space="preserve"> und </w:t>
      </w:r>
      <w:r w:rsidR="00A95F0A">
        <w:fldChar w:fldCharType="begin"/>
      </w:r>
      <w:r w:rsidR="00A95F0A">
        <w:instrText xml:space="preserve"> REF _Ref476717342 \h </w:instrText>
      </w:r>
      <w:r w:rsidR="00A95F0A">
        <w:fldChar w:fldCharType="separate"/>
      </w:r>
      <w:r w:rsidR="00A95F0A">
        <w:t xml:space="preserve">Tabelle </w:t>
      </w:r>
      <w:r w:rsidR="00A95F0A">
        <w:rPr>
          <w:noProof/>
        </w:rPr>
        <w:t>9</w:t>
      </w:r>
      <w:r w:rsidR="00A95F0A">
        <w:fldChar w:fldCharType="end"/>
      </w:r>
      <w:r w:rsidR="00A95F0A">
        <w:t xml:space="preserve"> aufgeführt sind.</w:t>
      </w:r>
      <w:r w:rsidR="00CF41CC">
        <w:t xml:space="preserve"> In </w:t>
      </w:r>
      <w:r w:rsidR="00462536">
        <w:fldChar w:fldCharType="begin"/>
      </w:r>
      <w:r w:rsidR="00462536">
        <w:instrText xml:space="preserve"> REF _Ref476717772 \h </w:instrText>
      </w:r>
      <w:r w:rsidR="00462536">
        <w:fldChar w:fldCharType="separate"/>
      </w:r>
      <w:r w:rsidR="00462536">
        <w:t>Abbildung</w:t>
      </w:r>
      <w:r w:rsidR="00462536">
        <w:t xml:space="preserve"> </w:t>
      </w:r>
      <w:r w:rsidR="00462536">
        <w:rPr>
          <w:noProof/>
        </w:rPr>
        <w:t>53</w:t>
      </w:r>
      <w:r w:rsidR="00462536">
        <w:fldChar w:fldCharType="end"/>
      </w:r>
      <w:r w:rsidR="00462536">
        <w:t xml:space="preserve"> lässt sich </w:t>
      </w:r>
      <w:r w:rsidR="00C57629">
        <w:t>sehen</w:t>
      </w:r>
      <w:r w:rsidR="00462536">
        <w:t>, dass sich die Werte der Nervendichte zwischen verschied</w:t>
      </w:r>
      <w:r w:rsidR="00462536">
        <w:t>e</w:t>
      </w:r>
      <w:r w:rsidR="00462536">
        <w:t>nen Arten</w:t>
      </w:r>
      <w:r w:rsidR="00C57629">
        <w:t xml:space="preserve"> eigentlich </w:t>
      </w:r>
      <w:r w:rsidR="00462536">
        <w:t>gut unterscheiden und trennen lassen müssten. Es sind</w:t>
      </w:r>
      <w:r w:rsidR="00C57629">
        <w:t xml:space="preserve"> mögliche Cluster erkennbar und auch die verschiedenen Stufen scheinen nicht redu</w:t>
      </w:r>
      <w:r w:rsidR="00C57629">
        <w:t>n</w:t>
      </w:r>
      <w:r w:rsidR="00C57629">
        <w:t xml:space="preserve">dant zu sein. Vermutlich liefern drei verschiedene Werte </w:t>
      </w:r>
      <w:r w:rsidR="004C7986">
        <w:t xml:space="preserve">alleinstehend </w:t>
      </w:r>
      <w:r w:rsidR="00C57629">
        <w:t xml:space="preserve">dennoch </w:t>
      </w:r>
      <w:r w:rsidR="00111E2F">
        <w:t>zu wenige Informati</w:t>
      </w:r>
      <w:r w:rsidR="00111E2F">
        <w:t>o</w:t>
      </w:r>
      <w:r w:rsidR="00111E2F">
        <w:t>nen</w:t>
      </w:r>
      <w:r w:rsidR="00C57629">
        <w:t>, um die Arten korrekt klassifizieren zu können.</w:t>
      </w:r>
    </w:p>
    <w:p w:rsidR="00EF325D" w:rsidRDefault="00EF325D" w:rsidP="00EF325D">
      <w:r>
        <w:t>Um die Annahme zu bestätigen, dass die Textur der Blattunterseiten besser beschrieben werden kann, wurde der Datensatz in Bilder von Ober- und Unterseiten aufgeteilt</w:t>
      </w:r>
      <w:r w:rsidR="00AF0800">
        <w:t xml:space="preserve">. Tatsächlich sind die Ergebnisse auch durchgehend besser, wie </w:t>
      </w:r>
      <w:r w:rsidR="001D4BEE">
        <w:t>ein</w:t>
      </w:r>
      <w:r w:rsidR="00AF0800">
        <w:t xml:space="preserve"> Vergleich der </w:t>
      </w:r>
      <w:r w:rsidR="001D4BEE">
        <w:t>Erke</w:t>
      </w:r>
      <w:r w:rsidR="001D4BEE">
        <w:t>n</w:t>
      </w:r>
      <w:r w:rsidR="001D4BEE">
        <w:t xml:space="preserve">nungsraten </w:t>
      </w:r>
      <w:r w:rsidR="00AF0800">
        <w:t xml:space="preserve">aus </w:t>
      </w:r>
      <w:r w:rsidR="00AF0800">
        <w:fldChar w:fldCharType="begin"/>
      </w:r>
      <w:r w:rsidR="00AF0800">
        <w:instrText xml:space="preserve"> REF _Ref476717340 \h </w:instrText>
      </w:r>
      <w:r w:rsidR="00AF0800">
        <w:fldChar w:fldCharType="separate"/>
      </w:r>
      <w:r w:rsidR="00AF0800">
        <w:t xml:space="preserve">Tabelle </w:t>
      </w:r>
      <w:r w:rsidR="00AF0800">
        <w:rPr>
          <w:noProof/>
        </w:rPr>
        <w:t>8</w:t>
      </w:r>
      <w:r w:rsidR="00AF0800">
        <w:fldChar w:fldCharType="end"/>
      </w:r>
      <w:r w:rsidR="00AF0800">
        <w:t xml:space="preserve"> und </w:t>
      </w:r>
      <w:r w:rsidR="00AF0800">
        <w:fldChar w:fldCharType="begin"/>
      </w:r>
      <w:r w:rsidR="00AF0800">
        <w:instrText xml:space="preserve"> REF _Ref476717342 \h </w:instrText>
      </w:r>
      <w:r w:rsidR="00AF0800">
        <w:fldChar w:fldCharType="separate"/>
      </w:r>
      <w:r w:rsidR="00AF0800">
        <w:t xml:space="preserve">Tabelle </w:t>
      </w:r>
      <w:r w:rsidR="00AF0800">
        <w:rPr>
          <w:noProof/>
        </w:rPr>
        <w:t>9</w:t>
      </w:r>
      <w:r w:rsidR="00AF0800">
        <w:fldChar w:fldCharType="end"/>
      </w:r>
      <w:r w:rsidR="00AF0800">
        <w:t xml:space="preserve"> zeigt.</w:t>
      </w:r>
      <w:r w:rsidR="007E5B6F">
        <w:t xml:space="preserve"> Der Unterschied ist allerdings deutlich geringer als erwartet</w:t>
      </w:r>
      <w:r w:rsidR="00AF222E">
        <w:t xml:space="preserve"> und würde in einer praktischen Anwendung wenig Relevanz ha</w:t>
      </w:r>
      <w:r w:rsidR="00400646">
        <w:t>b</w:t>
      </w:r>
      <w:r w:rsidR="00AF222E">
        <w:t>en</w:t>
      </w:r>
      <w:r w:rsidR="007E5B6F">
        <w:t>.</w:t>
      </w:r>
      <w:r w:rsidR="006B3C8D" w:rsidRPr="006B3C8D">
        <w:t xml:space="preserve"> </w:t>
      </w:r>
      <w:r w:rsidR="006B3C8D">
        <w:t xml:space="preserve">Sowohl auf Blattober- als auch -unterseite </w:t>
      </w:r>
      <w:r w:rsidR="006B3C8D">
        <w:t xml:space="preserve">enttäuschen </w:t>
      </w:r>
      <w:r w:rsidR="006B3C8D">
        <w:t>d</w:t>
      </w:r>
      <w:r w:rsidR="006B3C8D">
        <w:t>ie</w:t>
      </w:r>
      <w:r w:rsidR="0082393A">
        <w:t xml:space="preserve"> texturbeschrei</w:t>
      </w:r>
      <w:r w:rsidR="006B7FB1">
        <w:t>b</w:t>
      </w:r>
      <w:r w:rsidR="0082393A">
        <w:t>enden</w:t>
      </w:r>
      <w:r w:rsidR="006B3C8D">
        <w:t xml:space="preserve"> </w:t>
      </w:r>
      <w:proofErr w:type="spellStart"/>
      <w:r w:rsidR="006B3C8D">
        <w:t>Local</w:t>
      </w:r>
      <w:proofErr w:type="spellEnd"/>
      <w:r w:rsidR="006B3C8D">
        <w:t xml:space="preserve"> Binary Patterns in ihrer Leistung, zumindest in der umg</w:t>
      </w:r>
      <w:r w:rsidR="006B3C8D">
        <w:t>e</w:t>
      </w:r>
      <w:r w:rsidR="006B3C8D">
        <w:t>setzten Form.</w:t>
      </w:r>
    </w:p>
    <w:p w:rsidR="00CB6683" w:rsidRDefault="00CB6683" w:rsidP="00EF325D">
      <w:r>
        <w:t xml:space="preserve">Generell </w:t>
      </w:r>
      <w:r w:rsidR="004256AE">
        <w:t>zeigen die durchgeführten Validierungen, dass die</w:t>
      </w:r>
      <w:r w:rsidR="008A1CEB">
        <w:t xml:space="preserve"> umgesetzten</w:t>
      </w:r>
      <w:r w:rsidR="004256AE">
        <w:t xml:space="preserve"> formbeschreibe</w:t>
      </w:r>
      <w:r w:rsidR="004256AE">
        <w:t>n</w:t>
      </w:r>
      <w:r w:rsidR="004256AE">
        <w:t>den Features</w:t>
      </w:r>
      <w:r w:rsidR="007A22C1">
        <w:t>, speziell IDSC und M-IDSC,</w:t>
      </w:r>
      <w:r w:rsidR="004256AE">
        <w:t xml:space="preserve"> eine höhere deskriptive Kraft </w:t>
      </w:r>
      <w:r w:rsidR="007A22C1">
        <w:t>als die texturb</w:t>
      </w:r>
      <w:r w:rsidR="007A22C1">
        <w:t>e</w:t>
      </w:r>
      <w:r w:rsidR="007A22C1">
        <w:t xml:space="preserve">schreibenden Features </w:t>
      </w:r>
      <w:r w:rsidR="004256AE">
        <w:t>haben.</w:t>
      </w:r>
      <w:r w:rsidR="002D5DBA">
        <w:t xml:space="preserve"> </w:t>
      </w:r>
      <w:r w:rsidR="007A22C1">
        <w:t xml:space="preserve">Dies bestätigt die Annahme, dass </w:t>
      </w:r>
      <w:r w:rsidR="00007E22">
        <w:t>sich Blätter</w:t>
      </w:r>
      <w:r w:rsidR="007A22C1">
        <w:t xml:space="preserve"> </w:t>
      </w:r>
      <w:r w:rsidR="00007E22">
        <w:t>anhand</w:t>
      </w:r>
      <w:r w:rsidR="007A22C1">
        <w:t xml:space="preserve"> der Form </w:t>
      </w:r>
      <w:r w:rsidR="00007E22">
        <w:t>besser unte</w:t>
      </w:r>
      <w:r w:rsidR="00007E22">
        <w:t>r</w:t>
      </w:r>
      <w:r w:rsidR="00007E22">
        <w:t xml:space="preserve">scheiden lassen als anhand </w:t>
      </w:r>
      <w:r w:rsidR="007A22C1">
        <w:t>der Textur.</w:t>
      </w:r>
    </w:p>
    <w:p w:rsidR="00B51E7D" w:rsidRDefault="004256AE" w:rsidP="00261E04">
      <w:r>
        <w:t xml:space="preserve">Nur die aus Matrix-Patches extrahierten Gabor-Features </w:t>
      </w:r>
      <w:r w:rsidR="002D5DBA">
        <w:t xml:space="preserve">haben eine vergleichbar hohe deskriptive Leistung. </w:t>
      </w:r>
      <w:r w:rsidR="004C7986">
        <w:t xml:space="preserve">Sie beruhen nicht auf </w:t>
      </w:r>
      <w:r w:rsidR="00A045B6">
        <w:t xml:space="preserve">dem </w:t>
      </w:r>
      <w:r w:rsidR="004C7986">
        <w:t xml:space="preserve">Vorwissen zu der Struktur der </w:t>
      </w:r>
      <w:r w:rsidR="005F3CAD">
        <w:t>Blattnerva</w:t>
      </w:r>
      <w:r w:rsidR="005F3CAD">
        <w:t>t</w:t>
      </w:r>
      <w:r w:rsidR="005F3CAD">
        <w:t xml:space="preserve">ur, sondern beschreiben die </w:t>
      </w:r>
      <w:r w:rsidR="00D150B0">
        <w:t>Gradienten der Blatttextur</w:t>
      </w:r>
      <w:r w:rsidR="005F3CAD">
        <w:t xml:space="preserve">. </w:t>
      </w:r>
      <w:r w:rsidR="004E1C43">
        <w:t>Die Matrix-Patches</w:t>
      </w:r>
      <w:r w:rsidR="002D5DBA">
        <w:t xml:space="preserve"> w</w:t>
      </w:r>
      <w:r w:rsidR="00A234A7">
        <w:t>urden implementiert, um den Einfluss der Form auf die Texturbeschreibung zu verringern um Textur- und Form-Features miteinander zu kombinieren ohne redundante Informationen zu erhalten.</w:t>
      </w:r>
    </w:p>
    <w:p w:rsidR="00571B3E" w:rsidRDefault="00A234A7" w:rsidP="00261E04">
      <w:r>
        <w:t xml:space="preserve">Die Kombinationen </w:t>
      </w:r>
      <w:r w:rsidR="00E349E8">
        <w:t>von</w:t>
      </w:r>
      <w:r>
        <w:t xml:space="preserve"> Features zeigen</w:t>
      </w:r>
      <w:r w:rsidR="00E349E8">
        <w:t xml:space="preserve"> in der Validierung steigende Erkennungsraten gege</w:t>
      </w:r>
      <w:r w:rsidR="00E349E8">
        <w:t>n</w:t>
      </w:r>
      <w:r w:rsidR="00E349E8">
        <w:t>über den alleinstehenden Features.</w:t>
      </w:r>
      <w:r w:rsidR="00A5404B">
        <w:t xml:space="preserve"> Vor allem Kombinationen von Form und Textur erhöhen die deskriptive Leistung erwartungsgemäß, wie in </w:t>
      </w:r>
      <w:r w:rsidR="00A5404B">
        <w:fldChar w:fldCharType="begin"/>
      </w:r>
      <w:r w:rsidR="00A5404B">
        <w:instrText xml:space="preserve"> REF _Ref476724749 \h </w:instrText>
      </w:r>
      <w:r w:rsidR="00A5404B">
        <w:fldChar w:fldCharType="separate"/>
      </w:r>
      <w:r w:rsidR="00A5404B">
        <w:t xml:space="preserve">Tabelle </w:t>
      </w:r>
      <w:r w:rsidR="00A5404B">
        <w:rPr>
          <w:noProof/>
        </w:rPr>
        <w:t>11</w:t>
      </w:r>
      <w:r w:rsidR="00A5404B">
        <w:fldChar w:fldCharType="end"/>
      </w:r>
      <w:r w:rsidR="00A5404B">
        <w:t xml:space="preserve"> abzulesen ist. </w:t>
      </w:r>
      <w:r w:rsidR="00A5404B">
        <w:lastRenderedPageBreak/>
        <w:t>Kombinationen von Form und Form beziehungsweise Form und Textur erbringen vergleic</w:t>
      </w:r>
      <w:r w:rsidR="00A5404B">
        <w:t>h</w:t>
      </w:r>
      <w:r w:rsidR="00A5404B">
        <w:t>bar geringe Verbesseru</w:t>
      </w:r>
      <w:r w:rsidR="00A5404B">
        <w:t>n</w:t>
      </w:r>
      <w:r w:rsidR="00A5404B">
        <w:t>gen.</w:t>
      </w:r>
      <w:r w:rsidR="00571B3E">
        <w:t xml:space="preserve"> Besonders M-IDSC und die Gabor Matrix-Patches zeigen in Kombination eine sehr gut</w:t>
      </w:r>
      <w:r w:rsidR="00BA57F8">
        <w:t>e</w:t>
      </w:r>
      <w:r w:rsidR="00571B3E">
        <w:t xml:space="preserve"> Beschreibungskraft.</w:t>
      </w:r>
    </w:p>
    <w:p w:rsidR="009E2394" w:rsidRDefault="00571B3E" w:rsidP="00261E04">
      <w:r>
        <w:t xml:space="preserve">Trotzdem werden sie von einem </w:t>
      </w:r>
      <w:r w:rsidR="0096433E">
        <w:t xml:space="preserve">unerwarteten </w:t>
      </w:r>
      <w:r>
        <w:t>Feature übertroffen</w:t>
      </w:r>
      <w:r w:rsidR="0006365E">
        <w:t>, das nicht auf die Beschreibung von Blättern spezialisiert ist</w:t>
      </w:r>
      <w:r w:rsidR="00577250">
        <w:t xml:space="preserve"> </w:t>
      </w:r>
      <w:r w:rsidR="0063092F">
        <w:t>und somit</w:t>
      </w:r>
      <w:r w:rsidR="00577250">
        <w:t xml:space="preserve"> ohne jegliches Vorwissen genutzt wird</w:t>
      </w:r>
      <w:r>
        <w:t xml:space="preserve">. In Kombination mit einem </w:t>
      </w:r>
      <w:proofErr w:type="spellStart"/>
      <w:r>
        <w:t>Multilayer</w:t>
      </w:r>
      <w:proofErr w:type="spellEnd"/>
      <w:r>
        <w:t xml:space="preserve"> </w:t>
      </w:r>
      <w:proofErr w:type="spellStart"/>
      <w:r>
        <w:t>Perceptron</w:t>
      </w:r>
      <w:proofErr w:type="spellEnd"/>
      <w:r>
        <w:t xml:space="preserve"> liefert der SURF-Deskriptor auch alleinst</w:t>
      </w:r>
      <w:r>
        <w:t>e</w:t>
      </w:r>
      <w:r>
        <w:t>hend die höchste aller ermittelten Erkennungsr</w:t>
      </w:r>
      <w:r>
        <w:t>a</w:t>
      </w:r>
      <w:r>
        <w:t>ten</w:t>
      </w:r>
      <w:r w:rsidR="00D72B23">
        <w:t xml:space="preserve"> in Verbindung mit der besten Laufzeit bei der Beschre</w:t>
      </w:r>
      <w:r w:rsidR="00D72B23">
        <w:t>i</w:t>
      </w:r>
      <w:r w:rsidR="00D72B23">
        <w:t xml:space="preserve">bung (siehe </w:t>
      </w:r>
      <w:r w:rsidR="00D72B23">
        <w:fldChar w:fldCharType="begin"/>
      </w:r>
      <w:r w:rsidR="00D72B23">
        <w:instrText xml:space="preserve"> REF _Ref476726745 \h </w:instrText>
      </w:r>
      <w:r w:rsidR="00D72B23">
        <w:fldChar w:fldCharType="separate"/>
      </w:r>
      <w:r w:rsidR="00D72B23">
        <w:t xml:space="preserve">Tabelle </w:t>
      </w:r>
      <w:r w:rsidR="00D72B23">
        <w:rPr>
          <w:noProof/>
        </w:rPr>
        <w:t>14</w:t>
      </w:r>
      <w:r w:rsidR="00D72B23">
        <w:fldChar w:fldCharType="end"/>
      </w:r>
      <w:r w:rsidR="00D72B23">
        <w:t>)</w:t>
      </w:r>
      <w:r w:rsidR="0068627F">
        <w:t xml:space="preserve">. Eigentlich </w:t>
      </w:r>
      <w:r w:rsidR="005373B1">
        <w:t>wurde</w:t>
      </w:r>
      <w:r w:rsidR="0068627F">
        <w:t xml:space="preserve"> er zusammen mit dem SIFT-</w:t>
      </w:r>
      <w:r w:rsidR="00634790">
        <w:t>Feature</w:t>
      </w:r>
      <w:r w:rsidR="0068627F">
        <w:t xml:space="preserve"> nur als Vergleich</w:t>
      </w:r>
      <w:r w:rsidR="0068627F">
        <w:t>s</w:t>
      </w:r>
      <w:r w:rsidR="0068627F">
        <w:t xml:space="preserve">möglichkeit </w:t>
      </w:r>
      <w:r w:rsidR="0063156D">
        <w:t>für die</w:t>
      </w:r>
      <w:r w:rsidR="0068627F">
        <w:t xml:space="preserve"> Form- und Textur-</w:t>
      </w:r>
      <w:proofErr w:type="spellStart"/>
      <w:r w:rsidR="0068627F">
        <w:t>Featurekombinationen</w:t>
      </w:r>
      <w:proofErr w:type="spellEnd"/>
      <w:r w:rsidR="0068627F">
        <w:t xml:space="preserve"> </w:t>
      </w:r>
      <w:r w:rsidR="00634790">
        <w:t xml:space="preserve">umgesetzt, da angenommen </w:t>
      </w:r>
      <w:r w:rsidR="005373B1">
        <w:t>wurde</w:t>
      </w:r>
      <w:r w:rsidR="00634790">
        <w:t xml:space="preserve">, dass diese beiden </w:t>
      </w:r>
      <w:r w:rsidR="0006365E">
        <w:t xml:space="preserve">Features </w:t>
      </w:r>
      <w:r w:rsidR="006C5F40">
        <w:t>Form und Textur gleichze</w:t>
      </w:r>
      <w:r w:rsidR="006C5F40">
        <w:t>i</w:t>
      </w:r>
      <w:r w:rsidR="006C5F40">
        <w:t>tig beschreiben können.</w:t>
      </w:r>
      <w:r w:rsidR="00416C5C">
        <w:t xml:space="preserve"> </w:t>
      </w:r>
      <w:r w:rsidR="006C5F40">
        <w:t xml:space="preserve">Dies wird durch </w:t>
      </w:r>
      <w:r w:rsidR="006C5F40">
        <w:fldChar w:fldCharType="begin"/>
      </w:r>
      <w:r w:rsidR="006C5F40">
        <w:instrText xml:space="preserve"> REF _Ref476718801 \h </w:instrText>
      </w:r>
      <w:r w:rsidR="006C5F40">
        <w:fldChar w:fldCharType="separate"/>
      </w:r>
      <w:r w:rsidR="006C5F40">
        <w:t xml:space="preserve">Abbildung </w:t>
      </w:r>
      <w:r w:rsidR="006C5F40">
        <w:rPr>
          <w:noProof/>
        </w:rPr>
        <w:t>54</w:t>
      </w:r>
      <w:r w:rsidR="006C5F40">
        <w:fldChar w:fldCharType="end"/>
      </w:r>
      <w:r w:rsidR="006C5F40">
        <w:t xml:space="preserve"> und </w:t>
      </w:r>
      <w:r w:rsidR="006C5F40">
        <w:fldChar w:fldCharType="begin"/>
      </w:r>
      <w:r w:rsidR="006C5F40">
        <w:instrText xml:space="preserve"> REF _Ref476718802 \h </w:instrText>
      </w:r>
      <w:r w:rsidR="006C5F40">
        <w:fldChar w:fldCharType="separate"/>
      </w:r>
      <w:r w:rsidR="006C5F40">
        <w:t xml:space="preserve">Abbildung </w:t>
      </w:r>
      <w:r w:rsidR="006C5F40">
        <w:rPr>
          <w:noProof/>
        </w:rPr>
        <w:t>55</w:t>
      </w:r>
      <w:r w:rsidR="006C5F40">
        <w:fldChar w:fldCharType="end"/>
      </w:r>
      <w:r w:rsidR="00D72B23">
        <w:t xml:space="preserve"> auch bestätigt. Die Ab</w:t>
      </w:r>
      <w:r w:rsidR="00416C5C">
        <w:t>b</w:t>
      </w:r>
      <w:r w:rsidR="00D72B23">
        <w:t xml:space="preserve">ildungen zeigen, dass </w:t>
      </w:r>
      <w:r w:rsidR="008C6759">
        <w:t xml:space="preserve">sich die durch </w:t>
      </w:r>
      <w:r w:rsidR="00D72B23">
        <w:t>SIFT und SURF</w:t>
      </w:r>
      <w:r w:rsidR="008C6759">
        <w:t xml:space="preserve"> detektierten</w:t>
      </w:r>
      <w:r w:rsidR="00D72B23">
        <w:t xml:space="preserve"> </w:t>
      </w:r>
      <w:proofErr w:type="spellStart"/>
      <w:r w:rsidR="00D72B23">
        <w:t>Keypoints</w:t>
      </w:r>
      <w:proofErr w:type="spellEnd"/>
      <w:r w:rsidR="00D72B23">
        <w:t xml:space="preserve"> sowohl entlang der Kontur als auch der Gradienten der Textur</w:t>
      </w:r>
      <w:r w:rsidR="00660940">
        <w:t xml:space="preserve"> anordnen</w:t>
      </w:r>
      <w:r w:rsidR="00D72B23">
        <w:t xml:space="preserve">. </w:t>
      </w:r>
      <w:r w:rsidR="0096433E">
        <w:t xml:space="preserve">Speziell SURF bildet in </w:t>
      </w:r>
      <w:r w:rsidR="0096433E">
        <w:fldChar w:fldCharType="begin"/>
      </w:r>
      <w:r w:rsidR="0096433E">
        <w:instrText xml:space="preserve"> REF _Ref476718801 \h </w:instrText>
      </w:r>
      <w:r w:rsidR="0096433E">
        <w:fldChar w:fldCharType="separate"/>
      </w:r>
      <w:r w:rsidR="0096433E">
        <w:t xml:space="preserve">Abbildung </w:t>
      </w:r>
      <w:r w:rsidR="0096433E">
        <w:rPr>
          <w:noProof/>
        </w:rPr>
        <w:t>54</w:t>
      </w:r>
      <w:r w:rsidR="0096433E">
        <w:fldChar w:fldCharType="end"/>
      </w:r>
      <w:r w:rsidR="0096433E">
        <w:t xml:space="preserve"> gut die Form und den Verlauf der Blattnerven ab.</w:t>
      </w:r>
    </w:p>
    <w:p w:rsidR="009259AB" w:rsidRDefault="009259AB" w:rsidP="00261E04">
      <w:r>
        <w:t xml:space="preserve">Zusammen mit SURF lässt sich die </w:t>
      </w:r>
      <w:r>
        <w:t>Beschreibungskraft</w:t>
      </w:r>
      <w:r>
        <w:t xml:space="preserve"> der Kombination von </w:t>
      </w:r>
      <w:r>
        <w:t xml:space="preserve">M-IDSC und </w:t>
      </w:r>
      <w:r>
        <w:t xml:space="preserve">der </w:t>
      </w:r>
      <w:r>
        <w:t>Gabor Matrix</w:t>
      </w:r>
      <w:r>
        <w:t>-Patches noch weiter steigern</w:t>
      </w:r>
      <w:r w:rsidR="00890433">
        <w:t xml:space="preserve"> und erzielt sehr gute Ergebnisse im Vergleich mit anderen Arbeiten (siehe </w:t>
      </w:r>
      <w:r w:rsidR="00890433">
        <w:fldChar w:fldCharType="begin"/>
      </w:r>
      <w:r w:rsidR="00890433">
        <w:instrText xml:space="preserve"> REF _Ref476728897 \h </w:instrText>
      </w:r>
      <w:r w:rsidR="00890433">
        <w:fldChar w:fldCharType="separate"/>
      </w:r>
      <w:r w:rsidR="00890433">
        <w:t xml:space="preserve">Tabelle </w:t>
      </w:r>
      <w:r w:rsidR="00890433">
        <w:rPr>
          <w:noProof/>
        </w:rPr>
        <w:t>16</w:t>
      </w:r>
      <w:r w:rsidR="00890433">
        <w:fldChar w:fldCharType="end"/>
      </w:r>
      <w:r w:rsidR="00890433">
        <w:t xml:space="preserve">). </w:t>
      </w:r>
      <w:r w:rsidR="00C12DBA">
        <w:t>D</w:t>
      </w:r>
      <w:r>
        <w:t xml:space="preserve">iese Kombination </w:t>
      </w:r>
      <w:r w:rsidR="00C12DBA">
        <w:t>enthält allerdings</w:t>
      </w:r>
      <w:r>
        <w:t xml:space="preserve"> eigentlich unerwünschte redundante Informat</w:t>
      </w:r>
      <w:r>
        <w:t>i</w:t>
      </w:r>
      <w:r>
        <w:t xml:space="preserve">onen sowohl über </w:t>
      </w:r>
      <w:r w:rsidR="00890433">
        <w:t xml:space="preserve">die </w:t>
      </w:r>
      <w:r>
        <w:t xml:space="preserve">Form als auch über </w:t>
      </w:r>
      <w:r w:rsidR="00890433">
        <w:t xml:space="preserve">die </w:t>
      </w:r>
      <w:r>
        <w:t>Textur enthält.</w:t>
      </w:r>
      <w:r w:rsidR="00890433">
        <w:t xml:space="preserve"> </w:t>
      </w:r>
    </w:p>
    <w:p w:rsidR="00D556A2" w:rsidRDefault="00D72B23" w:rsidP="00556BC6">
      <w:r>
        <w:t xml:space="preserve">Für die Nutzung der Features SIFT, SURF, </w:t>
      </w:r>
      <w:r w:rsidR="00823775">
        <w:t xml:space="preserve">IDSC und M-IDSC </w:t>
      </w:r>
      <w:r>
        <w:t xml:space="preserve">durch die </w:t>
      </w:r>
      <w:proofErr w:type="spellStart"/>
      <w:r>
        <w:t>Klassifizierer</w:t>
      </w:r>
      <w:proofErr w:type="spellEnd"/>
      <w:r>
        <w:t xml:space="preserve">, </w:t>
      </w:r>
      <w:r w:rsidR="00823775">
        <w:t xml:space="preserve">müssen </w:t>
      </w:r>
      <w:r>
        <w:t>sie</w:t>
      </w:r>
      <w:r w:rsidR="00823775">
        <w:t xml:space="preserve"> zunächst umgewandelt werden. Zu diesem Zweck wurden Codebücher impleme</w:t>
      </w:r>
      <w:r w:rsidR="00823775">
        <w:t>n</w:t>
      </w:r>
      <w:r w:rsidR="00823775">
        <w:t xml:space="preserve">tiert, die aus einer Vielzahl dieser Features </w:t>
      </w:r>
      <w:r w:rsidR="00D00754">
        <w:t>allgemeingültige Wörter</w:t>
      </w:r>
      <w:r w:rsidR="00823775">
        <w:t xml:space="preserve"> bilden</w:t>
      </w:r>
      <w:r w:rsidR="006E6BAD">
        <w:t xml:space="preserve"> können</w:t>
      </w:r>
      <w:r w:rsidR="00A87BE1">
        <w:t>.</w:t>
      </w:r>
    </w:p>
    <w:p w:rsidR="00145827" w:rsidRDefault="006520A1" w:rsidP="00145827">
      <w:r>
        <w:t xml:space="preserve">Das </w:t>
      </w:r>
      <w:proofErr w:type="spellStart"/>
      <w:r>
        <w:t>Dictionary</w:t>
      </w:r>
      <w:proofErr w:type="spellEnd"/>
      <w:r>
        <w:t xml:space="preserve"> Learning</w:t>
      </w:r>
      <w:r w:rsidR="00275999">
        <w:t>-</w:t>
      </w:r>
      <w:proofErr w:type="spellStart"/>
      <w:r w:rsidR="00275999">
        <w:t>Codebuch</w:t>
      </w:r>
      <w:proofErr w:type="spellEnd"/>
      <w:r>
        <w:t xml:space="preserve"> wurde </w:t>
      </w:r>
      <w:r w:rsidR="00A87BE1">
        <w:t xml:space="preserve">dabei </w:t>
      </w:r>
      <w:r w:rsidR="001A1159">
        <w:t xml:space="preserve">speziell </w:t>
      </w:r>
      <w:r>
        <w:t xml:space="preserve">für die Umwandlung </w:t>
      </w:r>
      <w:r w:rsidR="00A87BE1">
        <w:t>von</w:t>
      </w:r>
      <w:r w:rsidR="00D00754">
        <w:t xml:space="preserve"> </w:t>
      </w:r>
      <w:r>
        <w:t>IDSC und M-IDSC</w:t>
      </w:r>
      <w:r w:rsidR="00A87BE1">
        <w:t>-Features</w:t>
      </w:r>
      <w:r>
        <w:t xml:space="preserve"> implementiert, kann die erwartete Leistung</w:t>
      </w:r>
      <w:r w:rsidR="00FC174D">
        <w:t xml:space="preserve"> im Test</w:t>
      </w:r>
      <w:r>
        <w:t xml:space="preserve"> aber nicht bestätigen. </w:t>
      </w:r>
      <w:r w:rsidR="006E0F15">
        <w:t>Die Tests ergeben</w:t>
      </w:r>
      <w:r w:rsidR="001A1159">
        <w:t xml:space="preserve"> stattdessen</w:t>
      </w:r>
      <w:r w:rsidR="006E0F15">
        <w:t xml:space="preserve">, dass das </w:t>
      </w:r>
      <w:r w:rsidR="009E2394">
        <w:t xml:space="preserve">ebenfalls implementierte </w:t>
      </w:r>
      <w:r w:rsidR="00C23348">
        <w:t>k-</w:t>
      </w:r>
      <w:proofErr w:type="spellStart"/>
      <w:r w:rsidR="00C23348">
        <w:t>Means</w:t>
      </w:r>
      <w:proofErr w:type="spellEnd"/>
      <w:r w:rsidR="00C23348">
        <w:t>-Verfahren</w:t>
      </w:r>
      <w:r w:rsidR="005D4B89" w:rsidRPr="005D4B89">
        <w:t xml:space="preserve"> </w:t>
      </w:r>
      <w:r w:rsidR="005D4B89">
        <w:t>für die Transfo</w:t>
      </w:r>
      <w:r w:rsidR="005D4B89">
        <w:t>r</w:t>
      </w:r>
      <w:r w:rsidR="005D4B89">
        <w:t xml:space="preserve">mation </w:t>
      </w:r>
      <w:r w:rsidR="00634B8E">
        <w:t xml:space="preserve">dieser Features </w:t>
      </w:r>
      <w:r w:rsidR="00C23348">
        <w:t>deutlich besser geeignet</w:t>
      </w:r>
      <w:r w:rsidR="00E217F9">
        <w:t xml:space="preserve"> ist</w:t>
      </w:r>
      <w:r w:rsidR="00C23348">
        <w:t>.</w:t>
      </w:r>
      <w:r w:rsidR="00511A04" w:rsidRPr="00511A04">
        <w:t xml:space="preserve"> </w:t>
      </w:r>
      <w:r w:rsidR="003F03E0">
        <w:t xml:space="preserve">Das betrifft sowohl die </w:t>
      </w:r>
      <w:r w:rsidR="004010D9">
        <w:t>mit k-</w:t>
      </w:r>
      <w:proofErr w:type="spellStart"/>
      <w:r w:rsidR="004010D9">
        <w:t>Means</w:t>
      </w:r>
      <w:proofErr w:type="spellEnd"/>
      <w:r w:rsidR="004010D9">
        <w:t xml:space="preserve"> erzielten </w:t>
      </w:r>
      <w:r w:rsidR="00185981">
        <w:t>gering</w:t>
      </w:r>
      <w:r w:rsidR="00185981">
        <w:t>e</w:t>
      </w:r>
      <w:r w:rsidR="00185981">
        <w:t>re</w:t>
      </w:r>
      <w:r w:rsidR="004010D9">
        <w:t>n</w:t>
      </w:r>
      <w:r w:rsidR="00185981">
        <w:t xml:space="preserve"> </w:t>
      </w:r>
      <w:r w:rsidR="003F03E0">
        <w:t>Laufzeit</w:t>
      </w:r>
      <w:r w:rsidR="004010D9">
        <w:t>en</w:t>
      </w:r>
      <w:r w:rsidR="003F03E0">
        <w:t xml:space="preserve"> bei Training und Transformation als auch die </w:t>
      </w:r>
      <w:r w:rsidR="004010D9">
        <w:t xml:space="preserve">höhere </w:t>
      </w:r>
      <w:r w:rsidR="003F03E0">
        <w:t xml:space="preserve">deskriptive Leistung der </w:t>
      </w:r>
      <w:r>
        <w:t>resultierenden transformierten</w:t>
      </w:r>
      <w:r w:rsidR="003F03E0">
        <w:t xml:space="preserve"> </w:t>
      </w:r>
      <w:proofErr w:type="spellStart"/>
      <w:r w:rsidR="003F03E0">
        <w:t>Featurevektoren</w:t>
      </w:r>
      <w:proofErr w:type="spellEnd"/>
      <w:r>
        <w:t>.</w:t>
      </w:r>
    </w:p>
    <w:p w:rsidR="00145827" w:rsidRDefault="006520A1" w:rsidP="00145827">
      <w:r>
        <w:t xml:space="preserve"> </w:t>
      </w:r>
      <w:r w:rsidR="00145827">
        <w:t xml:space="preserve">Die längere Laufzeit und somit Hauptlast des </w:t>
      </w:r>
      <w:proofErr w:type="spellStart"/>
      <w:r w:rsidR="00145827">
        <w:t>Dictionary</w:t>
      </w:r>
      <w:proofErr w:type="spellEnd"/>
      <w:r w:rsidR="00145827">
        <w:t xml:space="preserve"> </w:t>
      </w:r>
      <w:proofErr w:type="spellStart"/>
      <w:r w:rsidR="00145827">
        <w:t>Learnings</w:t>
      </w:r>
      <w:proofErr w:type="spellEnd"/>
      <w:r w:rsidR="00145827">
        <w:t xml:space="preserve"> liegt zudem auf Seiten der Transformation statt auf Seiten des Erlernens der Wörter als Teil der Trainingsphase des Gesamtsystems. In einem überwacht </w:t>
      </w:r>
      <w:proofErr w:type="gramStart"/>
      <w:r w:rsidR="00145827">
        <w:t>lerne</w:t>
      </w:r>
      <w:r w:rsidR="00145827">
        <w:t>n</w:t>
      </w:r>
      <w:r w:rsidR="00145827">
        <w:t>den</w:t>
      </w:r>
      <w:proofErr w:type="gramEnd"/>
      <w:r w:rsidR="00145827">
        <w:t xml:space="preserve"> System sollte die Hauptlast aber beim Training liegen. Angesichts dessen lohnt sich eine Optimierung der Erkennungsrate des </w:t>
      </w:r>
      <w:proofErr w:type="spellStart"/>
      <w:r w:rsidR="00145827">
        <w:t>Dictionary</w:t>
      </w:r>
      <w:proofErr w:type="spellEnd"/>
      <w:r w:rsidR="00145827">
        <w:t xml:space="preserve"> Learning nicht.</w:t>
      </w:r>
    </w:p>
    <w:p w:rsidR="00511A04" w:rsidRDefault="00511A04" w:rsidP="00556BC6"/>
    <w:p w:rsidR="00156888" w:rsidRDefault="00577250" w:rsidP="00556BC6">
      <w:r>
        <w:t xml:space="preserve">Als </w:t>
      </w:r>
      <w:proofErr w:type="spellStart"/>
      <w:r>
        <w:t>Klassifizierer</w:t>
      </w:r>
      <w:proofErr w:type="spellEnd"/>
      <w:r>
        <w:t xml:space="preserve"> wurden ein </w:t>
      </w:r>
      <w:proofErr w:type="spellStart"/>
      <w:r>
        <w:t>Multilayer</w:t>
      </w:r>
      <w:proofErr w:type="spellEnd"/>
      <w:r>
        <w:t xml:space="preserve"> </w:t>
      </w:r>
      <w:proofErr w:type="spellStart"/>
      <w:r>
        <w:t>Perceptron</w:t>
      </w:r>
      <w:proofErr w:type="spellEnd"/>
      <w:r>
        <w:t xml:space="preserve"> und eine Support</w:t>
      </w:r>
      <w:r w:rsidR="00014A7B">
        <w:t xml:space="preserve">-Vektor-Maschine </w:t>
      </w:r>
      <w:r w:rsidR="00B22B79">
        <w:t xml:space="preserve">als Vergleichsmodell </w:t>
      </w:r>
      <w:r w:rsidR="00014A7B">
        <w:t>umgesetzt, die das Training und die Klassifizierung der Features übe</w:t>
      </w:r>
      <w:r w:rsidR="00014A7B">
        <w:t>r</w:t>
      </w:r>
      <w:r w:rsidR="00014A7B">
        <w:t>nehmen.</w:t>
      </w:r>
      <w:r w:rsidR="00B22B79">
        <w:t xml:space="preserve"> Das MLP ist an die zur Verfügung stehenden Features angepasst und optimiert in </w:t>
      </w:r>
      <w:r w:rsidR="002F2658">
        <w:t xml:space="preserve">der </w:t>
      </w:r>
      <w:r w:rsidR="00B22B79">
        <w:t xml:space="preserve">Hinsicht auf </w:t>
      </w:r>
      <w:r w:rsidR="00DF0F17">
        <w:t xml:space="preserve">Vermeidung einer </w:t>
      </w:r>
      <w:r w:rsidR="00B22B79">
        <w:t>Ü</w:t>
      </w:r>
      <w:r w:rsidR="00DF0F17">
        <w:t xml:space="preserve">beranpassung und </w:t>
      </w:r>
      <w:r w:rsidR="003A78BB">
        <w:t xml:space="preserve">einer </w:t>
      </w:r>
      <w:r w:rsidR="0086588A">
        <w:t>optimalen</w:t>
      </w:r>
      <w:r w:rsidR="003A78BB">
        <w:t xml:space="preserve"> </w:t>
      </w:r>
      <w:r w:rsidR="00DF0F17">
        <w:t>Erkennungsrate</w:t>
      </w:r>
      <w:r w:rsidR="00B22B79">
        <w:t xml:space="preserve">. </w:t>
      </w:r>
      <w:r w:rsidR="003A78BB">
        <w:t>Dabei genügt für die ihm gestellte Aufgabe bereits eine versteckte Schicht um optimal zu arbeiten.</w:t>
      </w:r>
      <w:r w:rsidR="00E911B9">
        <w:t xml:space="preserve"> Die SVM wurde nicht optimiert, liefert aber auch in ihrer Grundeinstel</w:t>
      </w:r>
      <w:r w:rsidR="009478F4">
        <w:t xml:space="preserve">lung sehr gute </w:t>
      </w:r>
      <w:r w:rsidR="00637975">
        <w:t>Ergebni</w:t>
      </w:r>
      <w:r w:rsidR="00637975">
        <w:t>s</w:t>
      </w:r>
      <w:r w:rsidR="00637975">
        <w:t>se</w:t>
      </w:r>
      <w:r w:rsidR="009478F4">
        <w:t>, die t</w:t>
      </w:r>
      <w:r w:rsidR="00E911B9">
        <w:t>eilweise auch die des MLP</w:t>
      </w:r>
      <w:r w:rsidR="009478F4">
        <w:t xml:space="preserve"> übertreffen.</w:t>
      </w:r>
      <w:r w:rsidR="00721352">
        <w:t xml:space="preserve"> </w:t>
      </w:r>
      <w:r w:rsidR="00145827">
        <w:t xml:space="preserve">Die Trainingszeit des MLP liegt deutlich über der der SVM. Bei der Klassifizierung ist die Laufzeit bei beiden Modellen aber vergleichbar  gering und liegt unterhalb der Laufzeit des Trainings, wie es von einem </w:t>
      </w:r>
      <w:r w:rsidR="00145827">
        <w:t xml:space="preserve">überwacht </w:t>
      </w:r>
      <w:proofErr w:type="gramStart"/>
      <w:r w:rsidR="00145827">
        <w:t>lernenden</w:t>
      </w:r>
      <w:proofErr w:type="gramEnd"/>
      <w:r w:rsidR="00145827">
        <w:t xml:space="preserve"> System </w:t>
      </w:r>
      <w:r w:rsidR="00145827">
        <w:t>zu erwarten ist.</w:t>
      </w:r>
    </w:p>
    <w:p w:rsidR="00FF5DE7" w:rsidRDefault="00FF5DE7" w:rsidP="00556BC6"/>
    <w:p w:rsidR="00FF5DE7" w:rsidRDefault="00FF5DE7" w:rsidP="00556BC6"/>
    <w:p w:rsidR="00FF5DE7" w:rsidRDefault="00FF5DE7" w:rsidP="00556BC6"/>
    <w:p w:rsidR="00FF5DE7" w:rsidRDefault="00FF5DE7" w:rsidP="00556BC6"/>
    <w:p w:rsidR="00FF5DE7" w:rsidRDefault="00FF5DE7" w:rsidP="00556BC6"/>
    <w:p w:rsidR="00FF5DE7" w:rsidRDefault="00FF5DE7" w:rsidP="00556BC6"/>
    <w:p w:rsidR="00FF5DE7" w:rsidRDefault="00FF5DE7" w:rsidP="00556BC6"/>
    <w:p w:rsidR="00FF5DE7" w:rsidRDefault="00FF5DE7" w:rsidP="00556BC6"/>
    <w:p w:rsidR="00FF5DE7" w:rsidRDefault="00FF5DE7" w:rsidP="00556BC6"/>
    <w:p w:rsidR="00FF5DE7" w:rsidRDefault="00FF5DE7" w:rsidP="00556BC6"/>
    <w:p w:rsidR="00FF5DE7" w:rsidRDefault="00FF5DE7" w:rsidP="00556BC6"/>
    <w:p w:rsidR="00FF5DE7" w:rsidRDefault="00FF5DE7" w:rsidP="00556BC6"/>
    <w:p w:rsidR="00FF5DE7" w:rsidRDefault="00FF5DE7" w:rsidP="00556BC6"/>
    <w:p w:rsidR="00FF5DE7" w:rsidRDefault="00FF5DE7" w:rsidP="00556BC6"/>
    <w:p w:rsidR="00434228" w:rsidRDefault="00434228" w:rsidP="008E1A1B">
      <w:pPr>
        <w:pStyle w:val="berschrift1"/>
        <w:numPr>
          <w:ilvl w:val="0"/>
          <w:numId w:val="1"/>
        </w:numPr>
      </w:pPr>
      <w:r>
        <w:lastRenderedPageBreak/>
        <w:t>Zusammenfassung</w:t>
      </w:r>
    </w:p>
    <w:p w:rsidR="00980FF2" w:rsidRDefault="00980FF2" w:rsidP="008E1A1B">
      <w:pPr>
        <w:pStyle w:val="berschrift2"/>
        <w:numPr>
          <w:ilvl w:val="1"/>
          <w:numId w:val="1"/>
        </w:numPr>
        <w:ind w:left="567" w:hanging="567"/>
      </w:pPr>
      <w:bookmarkStart w:id="232" w:name="_Toc476722469"/>
      <w:r>
        <w:t>Fazit</w:t>
      </w:r>
      <w:bookmarkEnd w:id="232"/>
    </w:p>
    <w:p w:rsidR="00D27F7B" w:rsidRDefault="00D27F7B" w:rsidP="00D27F7B">
      <w:r>
        <w:t>C</w:t>
      </w:r>
      <w:r w:rsidR="006A0F94">
        <w:t xml:space="preserve">omputergestützte Systeme </w:t>
      </w:r>
      <w:r>
        <w:t xml:space="preserve">können </w:t>
      </w:r>
      <w:r>
        <w:t>Pflanzen</w:t>
      </w:r>
      <w:r>
        <w:t xml:space="preserve"> </w:t>
      </w:r>
      <w:r w:rsidR="00AE4EC1">
        <w:t>anhand ihrer Blattmerkmale</w:t>
      </w:r>
      <w:r w:rsidR="006A0F94">
        <w:t xml:space="preserve"> </w:t>
      </w:r>
      <w:r>
        <w:t xml:space="preserve">zuverlässig </w:t>
      </w:r>
      <w:r w:rsidR="006A0F94">
        <w:t>ide</w:t>
      </w:r>
      <w:r w:rsidR="006A0F94">
        <w:t>n</w:t>
      </w:r>
      <w:r w:rsidR="006A0F94">
        <w:t>tifizieren</w:t>
      </w:r>
      <w:r w:rsidR="007F6BF0">
        <w:t xml:space="preserve">. </w:t>
      </w:r>
    </w:p>
    <w:p w:rsidR="007F6BF0" w:rsidRDefault="00D27F7B" w:rsidP="006A0F94">
      <w:r>
        <w:t xml:space="preserve">Pflanzenarten lassen sich </w:t>
      </w:r>
      <w:r w:rsidR="008C3FE0">
        <w:t>dabei</w:t>
      </w:r>
      <w:r>
        <w:t xml:space="preserve"> besonders </w:t>
      </w:r>
      <w:r w:rsidR="004629DB">
        <w:t>gut</w:t>
      </w:r>
      <w:r>
        <w:t xml:space="preserve"> anhand der Blattform bestimmen. Aber auch d</w:t>
      </w:r>
      <w:r w:rsidR="00EC45FA">
        <w:t>ie</w:t>
      </w:r>
      <w:r>
        <w:t xml:space="preserve"> </w:t>
      </w:r>
      <w:r w:rsidR="00DF66C3">
        <w:t xml:space="preserve">Struktur der Textur des Blattes </w:t>
      </w:r>
      <w:r w:rsidR="00EC45FA">
        <w:t>kann</w:t>
      </w:r>
      <w:r>
        <w:t xml:space="preserve"> ein</w:t>
      </w:r>
      <w:r w:rsidRPr="00EF5B98">
        <w:t xml:space="preserve"> </w:t>
      </w:r>
      <w:r>
        <w:t>wichtiges Merkmal sein, wenn sie zur Unte</w:t>
      </w:r>
      <w:r>
        <w:t>r</w:t>
      </w:r>
      <w:r>
        <w:t>stüt</w:t>
      </w:r>
      <w:r w:rsidR="002427D5">
        <w:t>zung von</w:t>
      </w:r>
      <w:r>
        <w:t xml:space="preserve"> Form</w:t>
      </w:r>
      <w:r w:rsidR="002427D5">
        <w:t>merkmalen</w:t>
      </w:r>
      <w:r>
        <w:t xml:space="preserve"> eingesetzt </w:t>
      </w:r>
      <w:r w:rsidR="00C213F3">
        <w:t>wird</w:t>
      </w:r>
      <w:r>
        <w:t>.</w:t>
      </w:r>
    </w:p>
    <w:p w:rsidR="00531B3A" w:rsidRDefault="00531B3A" w:rsidP="009E5EE8">
      <w:r>
        <w:t xml:space="preserve">Vorwissen </w:t>
      </w:r>
      <w:r w:rsidR="00644EDB">
        <w:t xml:space="preserve">über die Beschaffenheit </w:t>
      </w:r>
      <w:r w:rsidR="00644EDB">
        <w:t>und</w:t>
      </w:r>
      <w:r w:rsidR="005C089C">
        <w:t xml:space="preserve"> die</w:t>
      </w:r>
      <w:r w:rsidR="00644EDB">
        <w:t xml:space="preserve"> </w:t>
      </w:r>
      <w:r w:rsidR="00674FF0">
        <w:t>Unterscheidung</w:t>
      </w:r>
      <w:r w:rsidR="00DA15FF">
        <w:t>scharakteristika</w:t>
      </w:r>
      <w:r w:rsidR="00644EDB">
        <w:t xml:space="preserve"> </w:t>
      </w:r>
      <w:r w:rsidR="00935F69">
        <w:t xml:space="preserve">von Blättern </w:t>
      </w:r>
      <w:r w:rsidR="00644EDB">
        <w:t xml:space="preserve">können von Vorteil </w:t>
      </w:r>
      <w:r w:rsidR="001804AE">
        <w:t xml:space="preserve">sein </w:t>
      </w:r>
      <w:r w:rsidR="000775EB">
        <w:t xml:space="preserve">bei der Wahl und Umsetzung </w:t>
      </w:r>
      <w:r w:rsidR="004B36CC">
        <w:t>einer Merkmal</w:t>
      </w:r>
      <w:r w:rsidR="004B36CC">
        <w:t>s</w:t>
      </w:r>
      <w:r w:rsidR="004B36CC">
        <w:t>beschreibung</w:t>
      </w:r>
      <w:r w:rsidR="000775EB">
        <w:t xml:space="preserve">. Das zeigt sich durch die gute </w:t>
      </w:r>
      <w:r w:rsidR="003E209A">
        <w:t>beschreibende Leistung</w:t>
      </w:r>
      <w:r w:rsidR="003E209A">
        <w:t xml:space="preserve"> </w:t>
      </w:r>
      <w:r w:rsidR="000775EB">
        <w:t xml:space="preserve">des </w:t>
      </w:r>
      <w:r w:rsidR="00E75F1B">
        <w:t xml:space="preserve">für die Arbeit umgesetzten </w:t>
      </w:r>
      <w:r w:rsidR="000775EB">
        <w:t>Mu</w:t>
      </w:r>
      <w:r w:rsidR="000775EB">
        <w:t>l</w:t>
      </w:r>
      <w:r w:rsidR="000775EB">
        <w:t xml:space="preserve">tilevel </w:t>
      </w:r>
      <w:proofErr w:type="spellStart"/>
      <w:r w:rsidR="000775EB">
        <w:t>Inner</w:t>
      </w:r>
      <w:proofErr w:type="spellEnd"/>
      <w:r w:rsidR="000775EB">
        <w:t xml:space="preserve"> </w:t>
      </w:r>
      <w:proofErr w:type="spellStart"/>
      <w:r w:rsidR="000775EB">
        <w:t>Distance</w:t>
      </w:r>
      <w:proofErr w:type="spellEnd"/>
      <w:r w:rsidR="000775EB">
        <w:t xml:space="preserve"> </w:t>
      </w:r>
      <w:r w:rsidR="00A57172">
        <w:t xml:space="preserve">Shape </w:t>
      </w:r>
      <w:proofErr w:type="spellStart"/>
      <w:r w:rsidR="000775EB">
        <w:t>Contexts</w:t>
      </w:r>
      <w:proofErr w:type="spellEnd"/>
      <w:r w:rsidR="00B147E8">
        <w:t xml:space="preserve">, </w:t>
      </w:r>
      <w:r w:rsidR="00797547">
        <w:t>der</w:t>
      </w:r>
      <w:r w:rsidR="00B147E8">
        <w:t xml:space="preserve"> Eigenheiten der Blattstruktur</w:t>
      </w:r>
      <w:r w:rsidR="005F3E82">
        <w:t xml:space="preserve"> </w:t>
      </w:r>
      <w:r w:rsidR="00B147E8">
        <w:t>in Betracht zieht.</w:t>
      </w:r>
    </w:p>
    <w:p w:rsidR="00531B3A" w:rsidRDefault="00797547" w:rsidP="009E5EE8">
      <w:r>
        <w:t xml:space="preserve">Eine Umsetzung </w:t>
      </w:r>
      <w:r w:rsidR="001E7871">
        <w:t>von Merkmalsbesch</w:t>
      </w:r>
      <w:r w:rsidR="008916BF">
        <w:t>r</w:t>
      </w:r>
      <w:r w:rsidR="001E7871">
        <w:t xml:space="preserve">eibungen </w:t>
      </w:r>
      <w:r>
        <w:t>bedarf dennoch</w:t>
      </w:r>
      <w:r w:rsidR="005C089C">
        <w:t xml:space="preserve"> nicht unbedingt einer Vorunte</w:t>
      </w:r>
      <w:r w:rsidR="005C089C">
        <w:t>r</w:t>
      </w:r>
      <w:r w:rsidR="005C089C">
        <w:t>suchung</w:t>
      </w:r>
      <w:r>
        <w:t xml:space="preserve"> </w:t>
      </w:r>
      <w:r>
        <w:t>des Betrachtungsgegenstandes</w:t>
      </w:r>
      <w:r>
        <w:t xml:space="preserve">. </w:t>
      </w:r>
      <w:r w:rsidR="00531B3A">
        <w:t xml:space="preserve">So hat </w:t>
      </w:r>
      <w:r w:rsidR="0069686F">
        <w:t xml:space="preserve">sich </w:t>
      </w:r>
      <w:r>
        <w:t>der</w:t>
      </w:r>
      <w:r w:rsidR="00531B3A">
        <w:t xml:space="preserve"> ohne Vorwissen</w:t>
      </w:r>
      <w:r w:rsidR="009E2E34">
        <w:t xml:space="preserve"> universell</w:t>
      </w:r>
      <w:r w:rsidR="00531B3A">
        <w:t xml:space="preserve"> einsetz</w:t>
      </w:r>
      <w:r w:rsidR="00644EDB">
        <w:t>b</w:t>
      </w:r>
      <w:r w:rsidR="00531B3A">
        <w:t>a</w:t>
      </w:r>
      <w:r w:rsidR="00531B3A">
        <w:t>re SURF-Deskriptor</w:t>
      </w:r>
      <w:r w:rsidR="0069295D">
        <w:t xml:space="preserve"> i</w:t>
      </w:r>
      <w:r w:rsidR="0069295D">
        <w:t>n Kombination mit einem Wörterbuch visueller Wörte</w:t>
      </w:r>
      <w:r w:rsidR="0069295D">
        <w:t xml:space="preserve">r </w:t>
      </w:r>
      <w:r w:rsidR="0028265C">
        <w:t xml:space="preserve">als </w:t>
      </w:r>
      <w:r w:rsidR="00531B3A">
        <w:t xml:space="preserve"> </w:t>
      </w:r>
      <w:r w:rsidR="00A62537">
        <w:t xml:space="preserve">äußerst </w:t>
      </w:r>
      <w:r w:rsidR="00D16580">
        <w:t>tauglich</w:t>
      </w:r>
      <w:r w:rsidR="007D67AC">
        <w:t xml:space="preserve"> für die Beschre</w:t>
      </w:r>
      <w:r w:rsidR="007D67AC">
        <w:t>i</w:t>
      </w:r>
      <w:r w:rsidR="007D67AC">
        <w:t xml:space="preserve">bung freigestellter Blätter herausgestellt. </w:t>
      </w:r>
    </w:p>
    <w:p w:rsidR="0069295D" w:rsidRDefault="00D27F7B" w:rsidP="0069295D">
      <w:r>
        <w:t xml:space="preserve">Ein </w:t>
      </w:r>
      <w:r w:rsidR="00272F11">
        <w:t xml:space="preserve">künstliches </w:t>
      </w:r>
      <w:r>
        <w:t xml:space="preserve">neuronales Netz </w:t>
      </w:r>
      <w:r w:rsidR="00DC0ED7">
        <w:t xml:space="preserve">eignet sich </w:t>
      </w:r>
      <w:r w:rsidR="00A62537">
        <w:t>sehr</w:t>
      </w:r>
      <w:r w:rsidR="00DC0ED7">
        <w:t xml:space="preserve"> gut</w:t>
      </w:r>
      <w:r>
        <w:t xml:space="preserve"> </w:t>
      </w:r>
      <w:r w:rsidR="00DC0ED7">
        <w:t>für die</w:t>
      </w:r>
      <w:r w:rsidR="0069295D">
        <w:t xml:space="preserve"> Aufgabe de</w:t>
      </w:r>
      <w:r w:rsidR="004C3E20">
        <w:t>r</w:t>
      </w:r>
      <w:r w:rsidR="0069295D">
        <w:t xml:space="preserve"> </w:t>
      </w:r>
      <w:r w:rsidR="004C3E20">
        <w:t>Bestimmung</w:t>
      </w:r>
      <w:r w:rsidR="0069295D">
        <w:t xml:space="preserve"> der Pflanze</w:t>
      </w:r>
      <w:r w:rsidR="0069295D">
        <w:t>n</w:t>
      </w:r>
      <w:r w:rsidR="0069295D">
        <w:t xml:space="preserve">art </w:t>
      </w:r>
      <w:r w:rsidR="0069295D">
        <w:t xml:space="preserve">anhand </w:t>
      </w:r>
      <w:r w:rsidR="0069295D">
        <w:t xml:space="preserve">der </w:t>
      </w:r>
      <w:r w:rsidR="00DC0ED7">
        <w:t xml:space="preserve">berechneten </w:t>
      </w:r>
      <w:r w:rsidR="004E10B2">
        <w:t>B</w:t>
      </w:r>
      <w:r w:rsidR="00DC0ED7">
        <w:t>eschreibungen</w:t>
      </w:r>
      <w:r w:rsidR="00EC141C">
        <w:t xml:space="preserve">. Das in dieser Arbeit verwendete </w:t>
      </w:r>
      <w:proofErr w:type="spellStart"/>
      <w:r w:rsidR="00EC141C">
        <w:t>Multilayer</w:t>
      </w:r>
      <w:proofErr w:type="spellEnd"/>
      <w:r w:rsidR="00EC141C">
        <w:t xml:space="preserve"> </w:t>
      </w:r>
      <w:proofErr w:type="spellStart"/>
      <w:r w:rsidR="00EC141C">
        <w:t>Perceptron</w:t>
      </w:r>
      <w:proofErr w:type="spellEnd"/>
      <w:r w:rsidR="00EC141C">
        <w:t xml:space="preserve"> </w:t>
      </w:r>
      <w:r w:rsidR="00700E25">
        <w:t>erkennt</w:t>
      </w:r>
      <w:r w:rsidR="007E5E87">
        <w:t xml:space="preserve"> verläss</w:t>
      </w:r>
      <w:r w:rsidR="00577F34">
        <w:t>lich</w:t>
      </w:r>
      <w:r w:rsidR="00EC141C">
        <w:t xml:space="preserve"> Muster in den Merkmalen</w:t>
      </w:r>
      <w:r w:rsidR="00700E25">
        <w:t xml:space="preserve"> und lernt schnell, diese</w:t>
      </w:r>
      <w:r w:rsidR="00EC141C">
        <w:t xml:space="preserve"> bestimmten Pflanzenarten zuzuor</w:t>
      </w:r>
      <w:r w:rsidR="00EC141C">
        <w:t>d</w:t>
      </w:r>
      <w:r w:rsidR="00EC141C">
        <w:t xml:space="preserve">nen. </w:t>
      </w:r>
    </w:p>
    <w:p w:rsidR="0069295D" w:rsidRDefault="0069295D" w:rsidP="0069295D">
      <w:r>
        <w:t>Das Ergebnis der Arbeit ist ein System, das in der Lage ist</w:t>
      </w:r>
      <w:r w:rsidR="00FC70D3">
        <w:t>, anhand von Blattfotos die Art der Pflanze zu bestimmen</w:t>
      </w:r>
      <w:r>
        <w:t>. Die Datengrundlage bildet ein eigens für dieses System erstellter Datensatz mit Fotos von Blättern 25 verschi</w:t>
      </w:r>
      <w:r>
        <w:t>e</w:t>
      </w:r>
      <w:r>
        <w:t>dener Arten.</w:t>
      </w:r>
      <w:r w:rsidRPr="0069295D">
        <w:t xml:space="preserve"> </w:t>
      </w:r>
    </w:p>
    <w:p w:rsidR="001A56AB" w:rsidRDefault="00977A80" w:rsidP="001A56AB">
      <w:r>
        <w:t>Das System</w:t>
      </w:r>
      <w:r w:rsidR="0069295D">
        <w:t xml:space="preserve"> erzielt </w:t>
      </w:r>
      <w:r w:rsidR="006959B4">
        <w:t>hervorragende Ergebni</w:t>
      </w:r>
      <w:r w:rsidR="006959B4">
        <w:t>s</w:t>
      </w:r>
      <w:r w:rsidR="006959B4">
        <w:t>se</w:t>
      </w:r>
      <w:r w:rsidR="006959B4">
        <w:t xml:space="preserve"> </w:t>
      </w:r>
      <w:r w:rsidR="0069295D">
        <w:t xml:space="preserve">im </w:t>
      </w:r>
      <w:r w:rsidR="00714A47">
        <w:t xml:space="preserve">direkten </w:t>
      </w:r>
      <w:r w:rsidR="0069295D">
        <w:t>Vergleich</w:t>
      </w:r>
      <w:r w:rsidR="00FC70D3">
        <w:t xml:space="preserve"> zu</w:t>
      </w:r>
      <w:r w:rsidR="007117A2">
        <w:t xml:space="preserve"> </w:t>
      </w:r>
      <w:r w:rsidR="00E941AA">
        <w:t>Umsetzungen in anderen</w:t>
      </w:r>
      <w:r w:rsidR="00192BE6">
        <w:t xml:space="preserve"> vergleichbaren</w:t>
      </w:r>
      <w:r w:rsidR="00E941AA">
        <w:t xml:space="preserve"> </w:t>
      </w:r>
      <w:r w:rsidR="001A56AB">
        <w:t>Arbeiten.</w:t>
      </w:r>
    </w:p>
    <w:p w:rsidR="0069295D" w:rsidRDefault="0069295D" w:rsidP="0069295D"/>
    <w:p w:rsidR="004C3E20" w:rsidRDefault="004C3E20" w:rsidP="0069295D"/>
    <w:p w:rsidR="0057584B" w:rsidRDefault="0057584B" w:rsidP="008E1A1B">
      <w:pPr>
        <w:pStyle w:val="berschrift2"/>
        <w:numPr>
          <w:ilvl w:val="1"/>
          <w:numId w:val="1"/>
        </w:numPr>
        <w:ind w:left="567" w:hanging="567"/>
      </w:pPr>
      <w:bookmarkStart w:id="233" w:name="_Toc476722470"/>
      <w:r>
        <w:lastRenderedPageBreak/>
        <w:t>Ausblick</w:t>
      </w:r>
      <w:bookmarkEnd w:id="233"/>
    </w:p>
    <w:p w:rsidR="00A73641" w:rsidRDefault="00A7251A" w:rsidP="00A7251A">
      <w:r>
        <w:t xml:space="preserve">Da die Leistung der </w:t>
      </w:r>
      <w:r w:rsidR="00A73641">
        <w:t>Textur</w:t>
      </w:r>
      <w:r w:rsidR="00C2273B">
        <w:t>-F</w:t>
      </w:r>
      <w:r w:rsidR="00A73641">
        <w:t>eatures bisher nicht den Erwartungen entspricht, wird das die Blattnervatur beschreibende Feature</w:t>
      </w:r>
      <w:r w:rsidR="005D6BB2">
        <w:t>, das bereits in der Lage ist, die Nerven der Blätter als Linien zu repräsentier</w:t>
      </w:r>
      <w:r w:rsidR="00265FC9">
        <w:t>e</w:t>
      </w:r>
      <w:r w:rsidR="005D6BB2">
        <w:t>n,</w:t>
      </w:r>
      <w:r w:rsidR="00A73641">
        <w:t xml:space="preserve"> </w:t>
      </w:r>
      <w:r w:rsidR="00540A42">
        <w:t>um</w:t>
      </w:r>
      <w:r w:rsidR="00D4519A">
        <w:t xml:space="preserve"> einen</w:t>
      </w:r>
      <w:r w:rsidR="00A73641">
        <w:t xml:space="preserve"> Deskriptor</w:t>
      </w:r>
      <w:r w:rsidR="00D4519A">
        <w:t xml:space="preserve"> der Linien</w:t>
      </w:r>
      <w:r w:rsidR="00A73641">
        <w:t xml:space="preserve"> erweitert.</w:t>
      </w:r>
      <w:r w:rsidR="00CF1EE7">
        <w:t xml:space="preserve"> </w:t>
      </w:r>
    </w:p>
    <w:p w:rsidR="00A234A7" w:rsidRDefault="00A7251A" w:rsidP="00A234A7">
      <w:r>
        <w:t xml:space="preserve">Parallel </w:t>
      </w:r>
      <w:r w:rsidR="000F74EF">
        <w:t xml:space="preserve">dazu </w:t>
      </w:r>
      <w:r>
        <w:t xml:space="preserve">soll die Erkennungsleistung des Multilevel-IDSC weiter gesteigert werden, indem der von </w:t>
      </w:r>
      <w:r>
        <w:fldChar w:fldCharType="begin" w:fldLock="1"/>
      </w:r>
      <w:r>
        <w:instrText>ADDIN CSL_CITATION { "citationItems" : [ { "id" : "ITEM-1", "itemData" : { "DOI" : "10.1109/TPAMI.2007.41", "ISBN" : "0162-8828", "ISSN" : "0162-8828", "PMID" : "17170481", "abstract" : "Part structure and articulation are of fundamental importance in computer and human vision. We propose using the inner-distance to build shape descriptors that are robust to articulation and capture part structure. The inner-distance is defined as the length of the shortest path between landmark points within the shape silhouette. We show that it is articulation insensitive and more effective at capturing part structures than the Euclidean distance. This suggests that the inner-distance can be used as a replacement for the Euclidean distance to build more accurate descriptors for complex shapes, especially for those with articulated parts. In addition, texture information along the shortest path can be used to further improve shape classification. With this idea, we propose three approaches to using the inner-distance. The first method combines the inner-distance and multidimensional scaling (MDS) to build articulation invariant signatures for articulated shapes. The second method uses the inner-distance to build a new shape descriptor based on shape contexts. The third one extends the second one by considering the texture information along shortest paths. The proposed approaches have been tested on a variety of shape databases, including an articulated shape data set, MPEG7 CE-Shape-1, Kimia silhouettes, the ETH-80 data set, two leaf data sets, and a human motion silhouette data set. In all the experiments, our methods demonstrate effective performance compared with other algorithms", "author" : [ { "dropping-particle" : "", "family" : "Ling", "given" : "Haibin Ling Haibin", "non-dropping-particle" : "", "parse-names" : false, "suffix" : "" }, { "dropping-particle" : "", "family" : "Jacobs", "given" : "D.W.", "non-dropping-particle" : "", "parse-names" : false, "suffix" : "" } ], "container-title" : "IEEE Transactions on Pattern Analysis and Machine Intelligence", "id" : "ITEM-1", "issue" : "2", "issued" : { "date-parts" : [ [ "2007" ] ] }, "page" : "286-299", "title" : "Shape Classification Using the Inner-Distance", "type" : "article-journal", "volume" : "29" }, "uris" : [ "http://www.mendeley.com/documents/?uuid=6306e04e-2bc9-4209-8e81-1f6b60141e8a" ] } ], "mendeley" : { "formattedCitation" : "(Ling &amp; Jacobs, 2007)", "manualFormatting" : "Ling &amp; Jacobs (2007)", "plainTextFormattedCitation" : "(Ling &amp; Jacobs, 2007)", "previouslyFormattedCitation" : "(Ling &amp; Jacobs, 2007)" }, "properties" : { "noteIndex" : 0 }, "schema" : "https://github.com/citation-style-language/schema/raw/master/csl-citation.json" }</w:instrText>
      </w:r>
      <w:r>
        <w:fldChar w:fldCharType="separate"/>
      </w:r>
      <w:r w:rsidRPr="00A7251A">
        <w:rPr>
          <w:noProof/>
        </w:rPr>
        <w:t xml:space="preserve">Ling &amp; Jacobs </w:t>
      </w:r>
      <w:r>
        <w:rPr>
          <w:noProof/>
        </w:rPr>
        <w:t>(</w:t>
      </w:r>
      <w:r w:rsidRPr="00A7251A">
        <w:rPr>
          <w:noProof/>
        </w:rPr>
        <w:t>2007)</w:t>
      </w:r>
      <w:r>
        <w:fldChar w:fldCharType="end"/>
      </w:r>
      <w:r>
        <w:t xml:space="preserve">  beschriebene </w:t>
      </w:r>
      <w:proofErr w:type="spellStart"/>
      <w:r>
        <w:t>Shortest</w:t>
      </w:r>
      <w:proofErr w:type="spellEnd"/>
      <w:r>
        <w:t xml:space="preserve"> Path </w:t>
      </w:r>
      <w:proofErr w:type="spellStart"/>
      <w:r>
        <w:t>Texture</w:t>
      </w:r>
      <w:proofErr w:type="spellEnd"/>
      <w:r>
        <w:t xml:space="preserve"> Content mit entsprechenden Anpassungen in das Modul integriert wird.</w:t>
      </w:r>
      <w:r w:rsidR="0073120F">
        <w:t xml:space="preserve"> Durch die Kombination von gleichzeitiger Form- und Texturbeschreibung </w:t>
      </w:r>
      <w:r w:rsidR="00A55FC9">
        <w:t>entfällt</w:t>
      </w:r>
      <w:r w:rsidR="0073120F">
        <w:t xml:space="preserve"> möglicherweise der Bedarf an </w:t>
      </w:r>
      <w:r w:rsidR="00141D07">
        <w:t>zusätzlichen unterstützenden</w:t>
      </w:r>
      <w:r w:rsidR="0073120F">
        <w:t xml:space="preserve"> Textur-Features.</w:t>
      </w:r>
      <w:r w:rsidR="00C021C8">
        <w:t xml:space="preserve"> Für eine Verringerung de</w:t>
      </w:r>
      <w:r w:rsidR="005405D5">
        <w:t>r hohen Laufzeiten</w:t>
      </w:r>
      <w:r w:rsidR="00C021C8">
        <w:t xml:space="preserve"> </w:t>
      </w:r>
      <w:r w:rsidR="005405D5">
        <w:t xml:space="preserve">des </w:t>
      </w:r>
      <w:r w:rsidR="00C021C8">
        <w:t xml:space="preserve">in Python programmierten Multilevel-IDSC-Moduls, soll dessen Code in </w:t>
      </w:r>
      <w:proofErr w:type="spellStart"/>
      <w:r w:rsidR="00C021C8">
        <w:t>Cython</w:t>
      </w:r>
      <w:proofErr w:type="spellEnd"/>
      <w:r w:rsidR="00C021C8">
        <w:t xml:space="preserve"> übersetzt und eingebunden werden.</w:t>
      </w:r>
      <w:r w:rsidR="00A234A7" w:rsidRPr="00A234A7">
        <w:t xml:space="preserve"> </w:t>
      </w:r>
    </w:p>
    <w:p w:rsidR="00A234A7" w:rsidRDefault="00A234A7" w:rsidP="00A234A7">
      <w:r>
        <w:t xml:space="preserve">Derzeit ist noch kein Online Learning implementiert, das heißt, wenn neue Spezies hinzugefügt werden, der </w:t>
      </w:r>
      <w:proofErr w:type="spellStart"/>
      <w:r>
        <w:t>Klassifizierer</w:t>
      </w:r>
      <w:proofErr w:type="spellEnd"/>
      <w:r>
        <w:t xml:space="preserve"> und im schlimmsten Fall das </w:t>
      </w:r>
      <w:proofErr w:type="spellStart"/>
      <w:r>
        <w:t>Codebuch</w:t>
      </w:r>
      <w:proofErr w:type="spellEnd"/>
      <w:r>
        <w:t xml:space="preserve"> neu trainiert werden. Die betroffenen Module sollen angepasst werden, um ein Online Learning in Zukunft zu unterstützen.</w:t>
      </w:r>
    </w:p>
    <w:p w:rsidR="00ED76E7" w:rsidRDefault="00CE4C5C" w:rsidP="00ED76E7">
      <w:r>
        <w:t>U</w:t>
      </w:r>
      <w:r w:rsidR="006E3FB0">
        <w:t xml:space="preserve">m </w:t>
      </w:r>
      <w:r w:rsidR="00A44309">
        <w:t>das Sys</w:t>
      </w:r>
      <w:r w:rsidR="00C021C8">
        <w:t>t</w:t>
      </w:r>
      <w:r w:rsidR="00A44309">
        <w:t>em</w:t>
      </w:r>
      <w:r w:rsidR="006E3FB0">
        <w:t xml:space="preserve"> in Client-Server-Anwendungen nutzen zu können</w:t>
      </w:r>
      <w:r>
        <w:t>, ist geplant</w:t>
      </w:r>
      <w:r w:rsidR="00A44309">
        <w:t>, es</w:t>
      </w:r>
      <w:r>
        <w:t xml:space="preserve"> um eine Netzwerkkomponente zu erweitern. </w:t>
      </w:r>
      <w:r w:rsidR="00ED76E7">
        <w:t xml:space="preserve">Zu </w:t>
      </w:r>
      <w:r>
        <w:t>diesem</w:t>
      </w:r>
      <w:r w:rsidR="00ED76E7">
        <w:t xml:space="preserve"> Zweck soll auch das datenhaltende Backend um eine SQL</w:t>
      </w:r>
      <w:r w:rsidR="004D7DE2">
        <w:t>-Schnittstelle</w:t>
      </w:r>
      <w:r>
        <w:t xml:space="preserve"> </w:t>
      </w:r>
      <w:r w:rsidR="00536FBF">
        <w:t>ergänzt</w:t>
      </w:r>
      <w:r>
        <w:t xml:space="preserve"> werden</w:t>
      </w:r>
      <w:r w:rsidR="00ED76E7">
        <w:t xml:space="preserve"> </w:t>
      </w:r>
      <w:r>
        <w:t>für</w:t>
      </w:r>
      <w:r w:rsidR="00A4075B">
        <w:t xml:space="preserve"> </w:t>
      </w:r>
      <w:r>
        <w:t>eine</w:t>
      </w:r>
      <w:r w:rsidR="00BD5181">
        <w:t xml:space="preserve"> </w:t>
      </w:r>
      <w:r w:rsidR="0002443E">
        <w:t>bessere Unterstützung</w:t>
      </w:r>
      <w:r w:rsidR="00ED76E7">
        <w:t xml:space="preserve"> </w:t>
      </w:r>
      <w:r w:rsidR="0002443E">
        <w:t xml:space="preserve">paralleler Zugriffe und </w:t>
      </w:r>
      <w:r w:rsidR="00A4075B">
        <w:t>der Möglichkeit der</w:t>
      </w:r>
      <w:r w:rsidR="00BD5181">
        <w:t xml:space="preserve"> </w:t>
      </w:r>
      <w:r w:rsidR="0002443E">
        <w:t xml:space="preserve">Verteilung </w:t>
      </w:r>
      <w:r w:rsidR="00BD5181">
        <w:t xml:space="preserve">der Daten </w:t>
      </w:r>
      <w:r w:rsidR="00ED76E7">
        <w:t>auf andere</w:t>
      </w:r>
      <w:r w:rsidR="00BD5181">
        <w:t xml:space="preserve"> Server</w:t>
      </w:r>
      <w:r w:rsidR="00ED76E7">
        <w:t>.</w:t>
      </w:r>
    </w:p>
    <w:p w:rsidR="00A7251A" w:rsidRDefault="006E3FB0" w:rsidP="00196619">
      <w:r>
        <w:t xml:space="preserve">Als Client </w:t>
      </w:r>
      <w:r w:rsidR="005A4941">
        <w:t>soll</w:t>
      </w:r>
      <w:r>
        <w:t xml:space="preserve"> eine Smartphone-Applikation </w:t>
      </w:r>
      <w:r w:rsidR="005A4941">
        <w:t>erstellt</w:t>
      </w:r>
      <w:r w:rsidR="00770946">
        <w:t xml:space="preserve"> werden</w:t>
      </w:r>
      <w:r>
        <w:t>, die Fotos an das Klassifizi</w:t>
      </w:r>
      <w:r>
        <w:t>e</w:t>
      </w:r>
      <w:r>
        <w:t>rungssystem sendet und die Wahrscheinlichkeiten der Zuordnung zu einer Spezies als Antwort erhält.</w:t>
      </w:r>
      <w:r w:rsidR="00E241FC">
        <w:t xml:space="preserve"> Zu diesem Zweck muss die Segmentierung angepasst werden</w:t>
      </w:r>
      <w:r w:rsidR="00A437B4">
        <w:t xml:space="preserve">, </w:t>
      </w:r>
      <w:r w:rsidR="00E241FC">
        <w:t>damit Fotos</w:t>
      </w:r>
      <w:r w:rsidR="00931E80" w:rsidRPr="00931E80">
        <w:t xml:space="preserve"> </w:t>
      </w:r>
      <w:r w:rsidR="00931E80">
        <w:t>auch</w:t>
      </w:r>
      <w:r w:rsidR="00A437B4">
        <w:t xml:space="preserve"> </w:t>
      </w:r>
      <w:r w:rsidR="00931E80" w:rsidRPr="00931E80">
        <w:t xml:space="preserve">aus </w:t>
      </w:r>
      <w:r w:rsidR="00A437B4">
        <w:t>mit schwierigen Lichtverhältnissen und</w:t>
      </w:r>
      <w:r w:rsidR="00E241FC">
        <w:t xml:space="preserve"> farbigen ungleichmäßigen Hintergründen die Blätter freigestellt werden können</w:t>
      </w:r>
      <w:r w:rsidR="00A437B4">
        <w:t>.</w:t>
      </w:r>
      <w:r w:rsidR="0087441E">
        <w:t xml:space="preserve"> Zudem muss für eine zweckmäßige Nutzung die zugrundeliegende Bilddatenbank erweitert werden.</w:t>
      </w:r>
    </w:p>
    <w:p w:rsidR="00CE2D68" w:rsidRDefault="009B4427" w:rsidP="00196619">
      <w:r>
        <w:t>Der</w:t>
      </w:r>
      <w:r w:rsidR="00CE2D68">
        <w:t xml:space="preserve"> für die Evaluation des Systems eigens erstellte Datensatz mit </w:t>
      </w:r>
      <w:r w:rsidR="00237C6F">
        <w:t>Blattb</w:t>
      </w:r>
      <w:r w:rsidR="00CE2D68">
        <w:t xml:space="preserve">ildern wird </w:t>
      </w:r>
      <w:r w:rsidR="00237C6F">
        <w:t xml:space="preserve">online für </w:t>
      </w:r>
      <w:r w:rsidR="00E21481">
        <w:t xml:space="preserve">wissenschaftliche </w:t>
      </w:r>
      <w:r w:rsidR="000517CE">
        <w:t>Zwecke</w:t>
      </w:r>
      <w:r w:rsidR="00E21481">
        <w:t xml:space="preserve"> </w:t>
      </w:r>
      <w:r w:rsidR="00237C6F">
        <w:t>frei zur Verfügung gestellt.</w:t>
      </w:r>
    </w:p>
    <w:p w:rsidR="00CE2D68" w:rsidRDefault="00CE2D68" w:rsidP="00196619"/>
    <w:p w:rsidR="00CE2D68" w:rsidRDefault="00CE2D68" w:rsidP="00196619"/>
    <w:p w:rsidR="00CE2D68" w:rsidRDefault="00CE2D68" w:rsidP="00196619"/>
    <w:p w:rsidR="00CE2D68" w:rsidRDefault="00CE2D68" w:rsidP="00196619"/>
    <w:p w:rsidR="00CE2D68" w:rsidRDefault="00CE2D68" w:rsidP="00196619"/>
    <w:p w:rsidR="00FF5DE7" w:rsidRDefault="00FF5DE7" w:rsidP="00196619"/>
    <w:p w:rsidR="00FF5DE7" w:rsidRDefault="00FF5DE7" w:rsidP="00196619"/>
    <w:p w:rsidR="00FF5DE7" w:rsidRDefault="00FF5DE7" w:rsidP="00196619"/>
    <w:p w:rsidR="00CE2D68" w:rsidRDefault="00CE2D68" w:rsidP="00196619"/>
    <w:p w:rsidR="00CE2D68" w:rsidRDefault="00CE2D68" w:rsidP="00196619"/>
    <w:p w:rsidR="00CE2D68" w:rsidRDefault="00CE2D68" w:rsidP="00196619"/>
    <w:p w:rsidR="00CE2D68" w:rsidRDefault="00CE2D68" w:rsidP="00196619"/>
    <w:p w:rsidR="003F5CD5" w:rsidRDefault="003F5CD5" w:rsidP="00497041">
      <w:pPr>
        <w:pStyle w:val="berschrift1"/>
        <w:numPr>
          <w:ilvl w:val="0"/>
          <w:numId w:val="3"/>
        </w:numPr>
        <w:ind w:left="284" w:hanging="284"/>
      </w:pPr>
      <w:r>
        <w:t>Abkürzungsverzeichni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6692"/>
      </w:tblGrid>
      <w:tr w:rsidR="003F5CD5" w:rsidTr="00156888">
        <w:tc>
          <w:tcPr>
            <w:tcW w:w="1668" w:type="dxa"/>
          </w:tcPr>
          <w:p w:rsidR="003F5CD5" w:rsidRDefault="003F5CD5" w:rsidP="00156888">
            <w:pPr>
              <w:jc w:val="left"/>
              <w:rPr>
                <w:b/>
                <w:bCs/>
                <w:noProof/>
              </w:rPr>
            </w:pPr>
            <w:r>
              <w:rPr>
                <w:b/>
                <w:bCs/>
                <w:noProof/>
              </w:rPr>
              <w:t>DP</w:t>
            </w:r>
          </w:p>
        </w:tc>
        <w:tc>
          <w:tcPr>
            <w:tcW w:w="6692" w:type="dxa"/>
          </w:tcPr>
          <w:p w:rsidR="003F5CD5" w:rsidRPr="00AA4EDA" w:rsidRDefault="003F5CD5" w:rsidP="00156888">
            <w:pPr>
              <w:jc w:val="left"/>
              <w:rPr>
                <w:bCs/>
                <w:noProof/>
              </w:rPr>
            </w:pPr>
            <w:r>
              <w:rPr>
                <w:bCs/>
                <w:noProof/>
              </w:rPr>
              <w:t>Dynamische Programmierung</w:t>
            </w:r>
          </w:p>
        </w:tc>
      </w:tr>
      <w:tr w:rsidR="003F5CD5" w:rsidTr="00156888">
        <w:tc>
          <w:tcPr>
            <w:tcW w:w="1668" w:type="dxa"/>
          </w:tcPr>
          <w:p w:rsidR="003F5CD5" w:rsidRDefault="003F5CD5" w:rsidP="00156888">
            <w:pPr>
              <w:jc w:val="left"/>
              <w:rPr>
                <w:b/>
                <w:bCs/>
                <w:noProof/>
              </w:rPr>
            </w:pPr>
            <w:r>
              <w:rPr>
                <w:b/>
                <w:bCs/>
                <w:noProof/>
              </w:rPr>
              <w:t>Ffirst</w:t>
            </w:r>
          </w:p>
        </w:tc>
        <w:tc>
          <w:tcPr>
            <w:tcW w:w="6692" w:type="dxa"/>
          </w:tcPr>
          <w:p w:rsidR="003F5CD5" w:rsidRDefault="003F5CD5" w:rsidP="00156888">
            <w:pPr>
              <w:jc w:val="left"/>
              <w:rPr>
                <w:bCs/>
                <w:noProof/>
              </w:rPr>
            </w:pPr>
            <w:r w:rsidRPr="00B700E7">
              <w:rPr>
                <w:bCs/>
                <w:noProof/>
              </w:rPr>
              <w:t>Fast Features Invariant to Rotation and Scale of Texture</w:t>
            </w:r>
          </w:p>
        </w:tc>
      </w:tr>
      <w:tr w:rsidR="003F5CD5" w:rsidTr="00156888">
        <w:tc>
          <w:tcPr>
            <w:tcW w:w="1668" w:type="dxa"/>
          </w:tcPr>
          <w:p w:rsidR="003F5CD5" w:rsidRDefault="003F5CD5" w:rsidP="00156888">
            <w:pPr>
              <w:jc w:val="left"/>
              <w:rPr>
                <w:b/>
                <w:bCs/>
                <w:noProof/>
              </w:rPr>
            </w:pPr>
            <w:r>
              <w:rPr>
                <w:b/>
                <w:bCs/>
                <w:noProof/>
              </w:rPr>
              <w:t>HDF5</w:t>
            </w:r>
          </w:p>
        </w:tc>
        <w:tc>
          <w:tcPr>
            <w:tcW w:w="6692" w:type="dxa"/>
          </w:tcPr>
          <w:p w:rsidR="003F5CD5" w:rsidRPr="00AA4EDA" w:rsidRDefault="003F5CD5" w:rsidP="00156888">
            <w:pPr>
              <w:jc w:val="left"/>
              <w:rPr>
                <w:bCs/>
                <w:noProof/>
              </w:rPr>
            </w:pPr>
            <w:r w:rsidRPr="00201DC5">
              <w:rPr>
                <w:bCs/>
                <w:noProof/>
              </w:rPr>
              <w:t>Hierarchical Data Format</w:t>
            </w:r>
            <w:r>
              <w:rPr>
                <w:bCs/>
                <w:noProof/>
              </w:rPr>
              <w:t xml:space="preserve"> 5</w:t>
            </w:r>
          </w:p>
        </w:tc>
      </w:tr>
      <w:tr w:rsidR="003F5CD5" w:rsidTr="00156888">
        <w:tc>
          <w:tcPr>
            <w:tcW w:w="1668" w:type="dxa"/>
          </w:tcPr>
          <w:p w:rsidR="003F5CD5" w:rsidRDefault="003F5CD5" w:rsidP="00156888">
            <w:pPr>
              <w:jc w:val="left"/>
              <w:rPr>
                <w:b/>
                <w:bCs/>
                <w:noProof/>
              </w:rPr>
            </w:pPr>
            <w:r>
              <w:rPr>
                <w:b/>
                <w:bCs/>
                <w:noProof/>
              </w:rPr>
              <w:t>HSV</w:t>
            </w:r>
          </w:p>
        </w:tc>
        <w:tc>
          <w:tcPr>
            <w:tcW w:w="6692" w:type="dxa"/>
          </w:tcPr>
          <w:p w:rsidR="003F5CD5" w:rsidRPr="00AA4EDA" w:rsidRDefault="003F5CD5" w:rsidP="00156888">
            <w:pPr>
              <w:jc w:val="left"/>
              <w:rPr>
                <w:bCs/>
                <w:noProof/>
              </w:rPr>
            </w:pPr>
            <w:r>
              <w:rPr>
                <w:bCs/>
                <w:noProof/>
              </w:rPr>
              <w:t>Hue Saturation Value</w:t>
            </w:r>
          </w:p>
        </w:tc>
      </w:tr>
      <w:tr w:rsidR="003F5CD5" w:rsidTr="00156888">
        <w:tc>
          <w:tcPr>
            <w:tcW w:w="1668" w:type="dxa"/>
          </w:tcPr>
          <w:p w:rsidR="003F5CD5" w:rsidRDefault="003F5CD5" w:rsidP="00156888">
            <w:pPr>
              <w:jc w:val="left"/>
              <w:rPr>
                <w:b/>
                <w:bCs/>
                <w:noProof/>
              </w:rPr>
            </w:pPr>
            <w:r>
              <w:rPr>
                <w:b/>
                <w:bCs/>
                <w:noProof/>
              </w:rPr>
              <w:t>IDSC</w:t>
            </w:r>
          </w:p>
        </w:tc>
        <w:tc>
          <w:tcPr>
            <w:tcW w:w="6692" w:type="dxa"/>
          </w:tcPr>
          <w:p w:rsidR="003F5CD5" w:rsidRPr="00AA4EDA" w:rsidRDefault="003F5CD5" w:rsidP="00156888">
            <w:pPr>
              <w:jc w:val="left"/>
              <w:rPr>
                <w:bCs/>
                <w:noProof/>
              </w:rPr>
            </w:pPr>
            <w:r w:rsidRPr="00AA4EDA">
              <w:rPr>
                <w:bCs/>
                <w:noProof/>
              </w:rPr>
              <w:t>Inner Distance Shape Context</w:t>
            </w:r>
          </w:p>
        </w:tc>
      </w:tr>
      <w:tr w:rsidR="003F5CD5" w:rsidTr="00156888">
        <w:tc>
          <w:tcPr>
            <w:tcW w:w="1668" w:type="dxa"/>
          </w:tcPr>
          <w:p w:rsidR="003F5CD5" w:rsidRDefault="003F5CD5" w:rsidP="00156888">
            <w:pPr>
              <w:jc w:val="left"/>
              <w:rPr>
                <w:b/>
                <w:bCs/>
                <w:noProof/>
              </w:rPr>
            </w:pPr>
            <w:r>
              <w:rPr>
                <w:b/>
                <w:bCs/>
                <w:noProof/>
              </w:rPr>
              <w:t>I-IDSC</w:t>
            </w:r>
          </w:p>
        </w:tc>
        <w:tc>
          <w:tcPr>
            <w:tcW w:w="6692" w:type="dxa"/>
          </w:tcPr>
          <w:p w:rsidR="003F5CD5" w:rsidRPr="00AA4EDA" w:rsidRDefault="003F5CD5" w:rsidP="00156888">
            <w:pPr>
              <w:jc w:val="left"/>
              <w:rPr>
                <w:bCs/>
                <w:noProof/>
              </w:rPr>
            </w:pPr>
            <w:r w:rsidRPr="00AA4EDA">
              <w:rPr>
                <w:bCs/>
                <w:noProof/>
              </w:rPr>
              <w:t>Independent Inner Distance Shape Context</w:t>
            </w:r>
          </w:p>
        </w:tc>
      </w:tr>
      <w:tr w:rsidR="003F5CD5" w:rsidTr="00156888">
        <w:tc>
          <w:tcPr>
            <w:tcW w:w="1668" w:type="dxa"/>
          </w:tcPr>
          <w:p w:rsidR="003F5CD5" w:rsidRDefault="003F5CD5" w:rsidP="00156888">
            <w:pPr>
              <w:jc w:val="left"/>
              <w:rPr>
                <w:b/>
                <w:bCs/>
                <w:noProof/>
              </w:rPr>
            </w:pPr>
            <w:r>
              <w:rPr>
                <w:b/>
                <w:bCs/>
                <w:noProof/>
              </w:rPr>
              <w:t>LBP</w:t>
            </w:r>
          </w:p>
        </w:tc>
        <w:tc>
          <w:tcPr>
            <w:tcW w:w="6692" w:type="dxa"/>
          </w:tcPr>
          <w:p w:rsidR="003F5CD5" w:rsidRDefault="003F5CD5" w:rsidP="00156888">
            <w:pPr>
              <w:jc w:val="left"/>
              <w:rPr>
                <w:bCs/>
                <w:noProof/>
              </w:rPr>
            </w:pPr>
            <w:r>
              <w:rPr>
                <w:bCs/>
                <w:noProof/>
              </w:rPr>
              <w:t>Local Binary Patterns</w:t>
            </w:r>
          </w:p>
        </w:tc>
      </w:tr>
      <w:tr w:rsidR="003F5CD5" w:rsidTr="00156888">
        <w:tc>
          <w:tcPr>
            <w:tcW w:w="1668" w:type="dxa"/>
          </w:tcPr>
          <w:p w:rsidR="003F5CD5" w:rsidRDefault="003F5CD5" w:rsidP="00156888">
            <w:pPr>
              <w:jc w:val="left"/>
              <w:rPr>
                <w:b/>
                <w:bCs/>
                <w:noProof/>
              </w:rPr>
            </w:pPr>
            <w:r>
              <w:rPr>
                <w:b/>
                <w:bCs/>
                <w:noProof/>
              </w:rPr>
              <w:t>M-IDSC</w:t>
            </w:r>
          </w:p>
        </w:tc>
        <w:tc>
          <w:tcPr>
            <w:tcW w:w="6692" w:type="dxa"/>
          </w:tcPr>
          <w:p w:rsidR="003F5CD5" w:rsidRPr="00AA4EDA" w:rsidRDefault="003F5CD5" w:rsidP="00156888">
            <w:pPr>
              <w:jc w:val="left"/>
              <w:rPr>
                <w:bCs/>
                <w:noProof/>
              </w:rPr>
            </w:pPr>
            <w:r>
              <w:rPr>
                <w:bCs/>
                <w:noProof/>
              </w:rPr>
              <w:t xml:space="preserve">Multilevel </w:t>
            </w:r>
            <w:r w:rsidRPr="00AA4EDA">
              <w:rPr>
                <w:bCs/>
                <w:noProof/>
              </w:rPr>
              <w:t>Inner Distance Shape Context</w:t>
            </w:r>
          </w:p>
        </w:tc>
      </w:tr>
      <w:tr w:rsidR="003F5CD5" w:rsidTr="00156888">
        <w:tc>
          <w:tcPr>
            <w:tcW w:w="1668" w:type="dxa"/>
          </w:tcPr>
          <w:p w:rsidR="003F5CD5" w:rsidRDefault="003F5CD5" w:rsidP="00156888">
            <w:pPr>
              <w:jc w:val="left"/>
              <w:rPr>
                <w:b/>
                <w:bCs/>
                <w:noProof/>
              </w:rPr>
            </w:pPr>
            <w:r>
              <w:rPr>
                <w:b/>
                <w:bCs/>
                <w:noProof/>
              </w:rPr>
              <w:t>MLP</w:t>
            </w:r>
          </w:p>
        </w:tc>
        <w:tc>
          <w:tcPr>
            <w:tcW w:w="6692" w:type="dxa"/>
          </w:tcPr>
          <w:p w:rsidR="003F5CD5" w:rsidRDefault="003F5CD5" w:rsidP="00156888">
            <w:pPr>
              <w:jc w:val="left"/>
              <w:rPr>
                <w:bCs/>
                <w:noProof/>
              </w:rPr>
            </w:pPr>
            <w:r>
              <w:rPr>
                <w:bCs/>
                <w:noProof/>
              </w:rPr>
              <w:t>Multilayer Perceptron</w:t>
            </w:r>
          </w:p>
        </w:tc>
      </w:tr>
      <w:tr w:rsidR="003F5CD5" w:rsidTr="00156888">
        <w:tc>
          <w:tcPr>
            <w:tcW w:w="1668" w:type="dxa"/>
          </w:tcPr>
          <w:p w:rsidR="003F5CD5" w:rsidRDefault="003F5CD5" w:rsidP="00156888">
            <w:pPr>
              <w:jc w:val="left"/>
              <w:rPr>
                <w:b/>
                <w:bCs/>
                <w:noProof/>
              </w:rPr>
            </w:pPr>
            <w:r>
              <w:rPr>
                <w:b/>
                <w:bCs/>
                <w:noProof/>
              </w:rPr>
              <w:t>NN</w:t>
            </w:r>
          </w:p>
        </w:tc>
        <w:tc>
          <w:tcPr>
            <w:tcW w:w="6692" w:type="dxa"/>
          </w:tcPr>
          <w:p w:rsidR="003F5CD5" w:rsidRPr="00AA4EDA" w:rsidRDefault="003F5CD5" w:rsidP="00156888">
            <w:pPr>
              <w:jc w:val="left"/>
              <w:rPr>
                <w:bCs/>
                <w:noProof/>
              </w:rPr>
            </w:pPr>
            <w:r>
              <w:rPr>
                <w:bCs/>
                <w:noProof/>
              </w:rPr>
              <w:t>Neuronales Netz</w:t>
            </w:r>
          </w:p>
        </w:tc>
      </w:tr>
      <w:tr w:rsidR="003F5CD5" w:rsidTr="00156888">
        <w:tc>
          <w:tcPr>
            <w:tcW w:w="1668" w:type="dxa"/>
          </w:tcPr>
          <w:p w:rsidR="003F5CD5" w:rsidRDefault="003F5CD5" w:rsidP="00156888">
            <w:pPr>
              <w:jc w:val="left"/>
              <w:rPr>
                <w:b/>
                <w:bCs/>
                <w:noProof/>
              </w:rPr>
            </w:pPr>
            <w:r>
              <w:rPr>
                <w:b/>
                <w:bCs/>
                <w:noProof/>
              </w:rPr>
              <w:t>NoSQL</w:t>
            </w:r>
          </w:p>
        </w:tc>
        <w:tc>
          <w:tcPr>
            <w:tcW w:w="6692" w:type="dxa"/>
          </w:tcPr>
          <w:p w:rsidR="003F5CD5" w:rsidRPr="00AA4EDA" w:rsidRDefault="003F5CD5" w:rsidP="00156888">
            <w:pPr>
              <w:jc w:val="left"/>
              <w:rPr>
                <w:bCs/>
                <w:noProof/>
              </w:rPr>
            </w:pPr>
            <w:r w:rsidRPr="0052448E">
              <w:rPr>
                <w:bCs/>
                <w:noProof/>
              </w:rPr>
              <w:t>Not only SQL</w:t>
            </w:r>
          </w:p>
        </w:tc>
      </w:tr>
      <w:tr w:rsidR="003F5CD5" w:rsidTr="00156888">
        <w:tc>
          <w:tcPr>
            <w:tcW w:w="1668" w:type="dxa"/>
          </w:tcPr>
          <w:p w:rsidR="003F5CD5" w:rsidRDefault="003F5CD5" w:rsidP="00156888">
            <w:pPr>
              <w:jc w:val="left"/>
              <w:rPr>
                <w:b/>
                <w:bCs/>
                <w:noProof/>
              </w:rPr>
            </w:pPr>
            <w:r>
              <w:rPr>
                <w:b/>
                <w:bCs/>
                <w:noProof/>
              </w:rPr>
              <w:t>RGB</w:t>
            </w:r>
          </w:p>
        </w:tc>
        <w:tc>
          <w:tcPr>
            <w:tcW w:w="6692" w:type="dxa"/>
          </w:tcPr>
          <w:p w:rsidR="003F5CD5" w:rsidRDefault="003F5CD5" w:rsidP="00156888">
            <w:pPr>
              <w:jc w:val="left"/>
              <w:rPr>
                <w:bCs/>
                <w:noProof/>
              </w:rPr>
            </w:pPr>
            <w:r>
              <w:rPr>
                <w:bCs/>
                <w:noProof/>
              </w:rPr>
              <w:t>Rot Grün Blau</w:t>
            </w:r>
          </w:p>
        </w:tc>
      </w:tr>
      <w:tr w:rsidR="003F5CD5" w:rsidTr="00156888">
        <w:tc>
          <w:tcPr>
            <w:tcW w:w="1668" w:type="dxa"/>
          </w:tcPr>
          <w:p w:rsidR="003F5CD5" w:rsidRDefault="003F5CD5" w:rsidP="00156888">
            <w:pPr>
              <w:jc w:val="left"/>
              <w:rPr>
                <w:b/>
                <w:bCs/>
                <w:noProof/>
              </w:rPr>
            </w:pPr>
            <w:r>
              <w:rPr>
                <w:b/>
                <w:bCs/>
                <w:noProof/>
              </w:rPr>
              <w:t>SIFT</w:t>
            </w:r>
          </w:p>
        </w:tc>
        <w:tc>
          <w:tcPr>
            <w:tcW w:w="6692" w:type="dxa"/>
          </w:tcPr>
          <w:p w:rsidR="003F5CD5" w:rsidRDefault="003F5CD5" w:rsidP="00156888">
            <w:pPr>
              <w:jc w:val="left"/>
              <w:rPr>
                <w:bCs/>
                <w:noProof/>
              </w:rPr>
            </w:pPr>
            <w:proofErr w:type="spellStart"/>
            <w:r w:rsidRPr="00E15D66">
              <w:t>Scale</w:t>
            </w:r>
            <w:proofErr w:type="spellEnd"/>
            <w:r w:rsidRPr="00E15D66">
              <w:t xml:space="preserve"> Invariant Feature Transform</w:t>
            </w:r>
          </w:p>
        </w:tc>
      </w:tr>
      <w:tr w:rsidR="003F5CD5" w:rsidTr="00156888">
        <w:tc>
          <w:tcPr>
            <w:tcW w:w="1668" w:type="dxa"/>
          </w:tcPr>
          <w:p w:rsidR="003F5CD5" w:rsidRDefault="003F5CD5" w:rsidP="00156888">
            <w:pPr>
              <w:jc w:val="left"/>
              <w:rPr>
                <w:b/>
                <w:bCs/>
                <w:noProof/>
              </w:rPr>
            </w:pPr>
            <w:r>
              <w:rPr>
                <w:b/>
                <w:bCs/>
                <w:noProof/>
              </w:rPr>
              <w:t>SQL</w:t>
            </w:r>
          </w:p>
        </w:tc>
        <w:tc>
          <w:tcPr>
            <w:tcW w:w="6692" w:type="dxa"/>
          </w:tcPr>
          <w:p w:rsidR="003F5CD5" w:rsidRPr="00AA4EDA" w:rsidRDefault="003F5CD5" w:rsidP="00156888">
            <w:pPr>
              <w:jc w:val="left"/>
              <w:rPr>
                <w:bCs/>
                <w:noProof/>
              </w:rPr>
            </w:pPr>
            <w:r w:rsidRPr="00AA4EDA">
              <w:rPr>
                <w:bCs/>
                <w:noProof/>
              </w:rPr>
              <w:t>Structured Query Language</w:t>
            </w:r>
          </w:p>
        </w:tc>
      </w:tr>
      <w:tr w:rsidR="003F5CD5" w:rsidTr="00156888">
        <w:tc>
          <w:tcPr>
            <w:tcW w:w="1668" w:type="dxa"/>
          </w:tcPr>
          <w:p w:rsidR="003F5CD5" w:rsidRDefault="003F5CD5" w:rsidP="00156888">
            <w:pPr>
              <w:jc w:val="left"/>
              <w:rPr>
                <w:b/>
                <w:bCs/>
                <w:noProof/>
              </w:rPr>
            </w:pPr>
            <w:r>
              <w:rPr>
                <w:b/>
                <w:bCs/>
                <w:noProof/>
              </w:rPr>
              <w:t>SURF</w:t>
            </w:r>
          </w:p>
        </w:tc>
        <w:tc>
          <w:tcPr>
            <w:tcW w:w="6692" w:type="dxa"/>
          </w:tcPr>
          <w:p w:rsidR="003F5CD5" w:rsidRDefault="003F5CD5" w:rsidP="00156888">
            <w:pPr>
              <w:jc w:val="left"/>
              <w:rPr>
                <w:bCs/>
                <w:noProof/>
              </w:rPr>
            </w:pPr>
            <w:proofErr w:type="spellStart"/>
            <w:r w:rsidRPr="00AA6752">
              <w:t>Speeded</w:t>
            </w:r>
            <w:proofErr w:type="spellEnd"/>
            <w:r w:rsidRPr="00AA6752">
              <w:t xml:space="preserve"> </w:t>
            </w:r>
            <w:proofErr w:type="spellStart"/>
            <w:r w:rsidRPr="00AA6752">
              <w:t>Up</w:t>
            </w:r>
            <w:proofErr w:type="spellEnd"/>
            <w:r w:rsidRPr="00AA6752">
              <w:t xml:space="preserve"> Robust Features</w:t>
            </w:r>
          </w:p>
        </w:tc>
      </w:tr>
      <w:tr w:rsidR="003F5CD5" w:rsidTr="00156888">
        <w:tc>
          <w:tcPr>
            <w:tcW w:w="1668" w:type="dxa"/>
          </w:tcPr>
          <w:p w:rsidR="003F5CD5" w:rsidRDefault="003F5CD5" w:rsidP="00156888">
            <w:pPr>
              <w:jc w:val="left"/>
              <w:rPr>
                <w:b/>
                <w:bCs/>
                <w:noProof/>
              </w:rPr>
            </w:pPr>
            <w:r>
              <w:rPr>
                <w:b/>
                <w:bCs/>
                <w:noProof/>
              </w:rPr>
              <w:t>SVM</w:t>
            </w:r>
          </w:p>
        </w:tc>
        <w:tc>
          <w:tcPr>
            <w:tcW w:w="6692" w:type="dxa"/>
          </w:tcPr>
          <w:p w:rsidR="003F5CD5" w:rsidRPr="00AA4EDA" w:rsidRDefault="003F5CD5" w:rsidP="00156888">
            <w:pPr>
              <w:jc w:val="left"/>
              <w:rPr>
                <w:bCs/>
                <w:noProof/>
              </w:rPr>
            </w:pPr>
            <w:r>
              <w:rPr>
                <w:bCs/>
                <w:noProof/>
              </w:rPr>
              <w:t>Support-Vektor-Maschine</w:t>
            </w:r>
          </w:p>
        </w:tc>
      </w:tr>
    </w:tbl>
    <w:p w:rsidR="003F18C9" w:rsidRDefault="003F18C9" w:rsidP="00497041">
      <w:pPr>
        <w:pStyle w:val="berschrift1"/>
        <w:numPr>
          <w:ilvl w:val="0"/>
          <w:numId w:val="3"/>
        </w:numPr>
        <w:ind w:left="284" w:hanging="284"/>
      </w:pPr>
      <w:bookmarkStart w:id="234" w:name="_Toc476722472"/>
      <w:r>
        <w:t>Abbildungsverzeichnis</w:t>
      </w:r>
      <w:bookmarkEnd w:id="234"/>
    </w:p>
    <w:p w:rsidR="00B21EAF" w:rsidRDefault="001012D7">
      <w:pPr>
        <w:pStyle w:val="Abbildungsverzeichnis"/>
        <w:tabs>
          <w:tab w:val="right" w:leader="dot" w:pos="8210"/>
        </w:tabs>
        <w:rPr>
          <w:rFonts w:eastAsiaTheme="minorEastAsia"/>
          <w:noProof/>
          <w:lang w:eastAsia="de-DE"/>
        </w:rPr>
      </w:pPr>
      <w:r>
        <w:fldChar w:fldCharType="begin"/>
      </w:r>
      <w:r>
        <w:instrText xml:space="preserve"> TOC \h \z \c "Abbildung" </w:instrText>
      </w:r>
      <w:r>
        <w:fldChar w:fldCharType="separate"/>
      </w:r>
      <w:hyperlink w:anchor="_Toc476722479" w:history="1">
        <w:r w:rsidR="00B21EAF" w:rsidRPr="000A7766">
          <w:rPr>
            <w:rStyle w:val="Hyperlink"/>
            <w:noProof/>
          </w:rPr>
          <w:t>Abbildung 1 - Bau des Laubblattes: Blattspreite (1),  Blattrand (2), Blattspitze (3), Blattnerv (4), Blattstiel (5), Blattgrund (6) (nach Welle, 2014, S. 27)</w:t>
        </w:r>
        <w:r w:rsidR="00B21EAF">
          <w:rPr>
            <w:noProof/>
            <w:webHidden/>
          </w:rPr>
          <w:tab/>
        </w:r>
        <w:r w:rsidR="00B21EAF">
          <w:rPr>
            <w:noProof/>
            <w:webHidden/>
          </w:rPr>
          <w:fldChar w:fldCharType="begin"/>
        </w:r>
        <w:r w:rsidR="00B21EAF">
          <w:rPr>
            <w:noProof/>
            <w:webHidden/>
          </w:rPr>
          <w:instrText xml:space="preserve"> PAGEREF _Toc476722479 \h </w:instrText>
        </w:r>
        <w:r w:rsidR="00B21EAF">
          <w:rPr>
            <w:noProof/>
            <w:webHidden/>
          </w:rPr>
        </w:r>
        <w:r w:rsidR="00B21EAF">
          <w:rPr>
            <w:noProof/>
            <w:webHidden/>
          </w:rPr>
          <w:fldChar w:fldCharType="separate"/>
        </w:r>
        <w:r w:rsidR="007533F1">
          <w:rPr>
            <w:noProof/>
            <w:webHidden/>
          </w:rPr>
          <w:t>3</w:t>
        </w:r>
        <w:r w:rsidR="00B21EAF">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480" w:history="1">
        <w:r w:rsidRPr="000A7766">
          <w:rPr>
            <w:rStyle w:val="Hyperlink"/>
            <w:noProof/>
          </w:rPr>
          <w:t>Abbildung 2 - Beispiele möglicher Formen einfacher ungeteilter Blätter, von links nach rechts: linealisch, lanzettlich, elliptisch, eiförmig, verkehrt eiförmig, kreisrund, keilig, spatelig, rautenförmig, schildförmig, herzförmig, verkehrt herzförmig (Rothmaler, 1967, S. XV, XVI)</w:t>
        </w:r>
        <w:r>
          <w:rPr>
            <w:noProof/>
            <w:webHidden/>
          </w:rPr>
          <w:tab/>
        </w:r>
        <w:r>
          <w:rPr>
            <w:noProof/>
            <w:webHidden/>
          </w:rPr>
          <w:fldChar w:fldCharType="begin"/>
        </w:r>
        <w:r>
          <w:rPr>
            <w:noProof/>
            <w:webHidden/>
          </w:rPr>
          <w:instrText xml:space="preserve"> PAGEREF _Toc476722480 \h </w:instrText>
        </w:r>
        <w:r>
          <w:rPr>
            <w:noProof/>
            <w:webHidden/>
          </w:rPr>
        </w:r>
        <w:r>
          <w:rPr>
            <w:noProof/>
            <w:webHidden/>
          </w:rPr>
          <w:fldChar w:fldCharType="separate"/>
        </w:r>
        <w:r w:rsidR="007533F1">
          <w:rPr>
            <w:noProof/>
            <w:webHidden/>
          </w:rPr>
          <w:t>4</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481" w:history="1">
        <w:r w:rsidRPr="000A7766">
          <w:rPr>
            <w:rStyle w:val="Hyperlink"/>
            <w:noProof/>
          </w:rPr>
          <w:t>Abbildung 3 - Beispiele geteilter und gespaltener Laubblätter, von links nach rechts: handförmig gespalten, fiederförmig gespalten, handförmig geteilt, fiederteilig (Rothmaler, 1967, S. XIV)</w:t>
        </w:r>
        <w:r>
          <w:rPr>
            <w:noProof/>
            <w:webHidden/>
          </w:rPr>
          <w:tab/>
        </w:r>
        <w:r>
          <w:rPr>
            <w:noProof/>
            <w:webHidden/>
          </w:rPr>
          <w:fldChar w:fldCharType="begin"/>
        </w:r>
        <w:r>
          <w:rPr>
            <w:noProof/>
            <w:webHidden/>
          </w:rPr>
          <w:instrText xml:space="preserve"> PAGEREF _Toc476722481 \h </w:instrText>
        </w:r>
        <w:r>
          <w:rPr>
            <w:noProof/>
            <w:webHidden/>
          </w:rPr>
        </w:r>
        <w:r>
          <w:rPr>
            <w:noProof/>
            <w:webHidden/>
          </w:rPr>
          <w:fldChar w:fldCharType="separate"/>
        </w:r>
        <w:r w:rsidR="007533F1">
          <w:rPr>
            <w:noProof/>
            <w:webHidden/>
          </w:rPr>
          <w:t>4</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482" w:history="1">
        <w:r w:rsidRPr="000A7766">
          <w:rPr>
            <w:rStyle w:val="Hyperlink"/>
            <w:noProof/>
          </w:rPr>
          <w:t>Abbildung 4 - Beispiele zusammengesetzter Blätter, von links nach rechts: 3-zählig, 5-zählig, fußförmig, gefiedert, unpaarig gefiedert (Rothmaler, 1967, S. XIV)</w:t>
        </w:r>
        <w:r>
          <w:rPr>
            <w:noProof/>
            <w:webHidden/>
          </w:rPr>
          <w:tab/>
        </w:r>
        <w:r>
          <w:rPr>
            <w:noProof/>
            <w:webHidden/>
          </w:rPr>
          <w:fldChar w:fldCharType="begin"/>
        </w:r>
        <w:r>
          <w:rPr>
            <w:noProof/>
            <w:webHidden/>
          </w:rPr>
          <w:instrText xml:space="preserve"> PAGEREF _Toc476722482 \h </w:instrText>
        </w:r>
        <w:r>
          <w:rPr>
            <w:noProof/>
            <w:webHidden/>
          </w:rPr>
        </w:r>
        <w:r>
          <w:rPr>
            <w:noProof/>
            <w:webHidden/>
          </w:rPr>
          <w:fldChar w:fldCharType="separate"/>
        </w:r>
        <w:r w:rsidR="007533F1">
          <w:rPr>
            <w:noProof/>
            <w:webHidden/>
          </w:rPr>
          <w:t>4</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483" w:history="1">
        <w:r w:rsidRPr="000A7766">
          <w:rPr>
            <w:rStyle w:val="Hyperlink"/>
            <w:noProof/>
          </w:rPr>
          <w:t>Abbildung 5 - Formen des Spreitengrundes und der Spreitenspitze, Spreitengrund (1 bis 3) von links nach rechts: gestutzt, abgerundet, keilig, | Spreitenspitze (4 bis 11) von links nach rechts: gestutzt, abgerundet, stumpf, spitz, zugespitzt, stachelspitz, bespitzt, ausgerandet (Rothmaler, 2011, S. 886)</w:t>
        </w:r>
        <w:r>
          <w:rPr>
            <w:noProof/>
            <w:webHidden/>
          </w:rPr>
          <w:tab/>
        </w:r>
        <w:r>
          <w:rPr>
            <w:noProof/>
            <w:webHidden/>
          </w:rPr>
          <w:fldChar w:fldCharType="begin"/>
        </w:r>
        <w:r>
          <w:rPr>
            <w:noProof/>
            <w:webHidden/>
          </w:rPr>
          <w:instrText xml:space="preserve"> PAGEREF _Toc476722483 \h </w:instrText>
        </w:r>
        <w:r>
          <w:rPr>
            <w:noProof/>
            <w:webHidden/>
          </w:rPr>
        </w:r>
        <w:r>
          <w:rPr>
            <w:noProof/>
            <w:webHidden/>
          </w:rPr>
          <w:fldChar w:fldCharType="separate"/>
        </w:r>
        <w:r w:rsidR="007533F1">
          <w:rPr>
            <w:noProof/>
            <w:webHidden/>
          </w:rPr>
          <w:t>4</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484" w:history="1">
        <w:r w:rsidRPr="000A7766">
          <w:rPr>
            <w:rStyle w:val="Hyperlink"/>
            <w:noProof/>
          </w:rPr>
          <w:t>Abbildung 6 - Formen von Blatträndern, von links nach rechts: ganzrandig, gesägt, doppelt gesägt, schrotsägeförmig, gezähnt, gekerbt, gebuchtet, geschweift (Rothmaler, 1967, S. XVI, XVII)</w:t>
        </w:r>
        <w:r>
          <w:rPr>
            <w:noProof/>
            <w:webHidden/>
          </w:rPr>
          <w:tab/>
        </w:r>
        <w:r>
          <w:rPr>
            <w:noProof/>
            <w:webHidden/>
          </w:rPr>
          <w:fldChar w:fldCharType="begin"/>
        </w:r>
        <w:r>
          <w:rPr>
            <w:noProof/>
            <w:webHidden/>
          </w:rPr>
          <w:instrText xml:space="preserve"> PAGEREF _Toc476722484 \h </w:instrText>
        </w:r>
        <w:r>
          <w:rPr>
            <w:noProof/>
            <w:webHidden/>
          </w:rPr>
        </w:r>
        <w:r>
          <w:rPr>
            <w:noProof/>
            <w:webHidden/>
          </w:rPr>
          <w:fldChar w:fldCharType="separate"/>
        </w:r>
        <w:r w:rsidR="007533F1">
          <w:rPr>
            <w:noProof/>
            <w:webHidden/>
          </w:rPr>
          <w:t>5</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485" w:history="1">
        <w:r w:rsidRPr="000A7766">
          <w:rPr>
            <w:rStyle w:val="Hyperlink"/>
            <w:noProof/>
          </w:rPr>
          <w:t>Abbildung 7 - mögliche Verläufe der Blattnerven in Laubblättern, von links nach rechts: streifennervig, netznervig, fiedernervig, fingernervig</w:t>
        </w:r>
        <w:r>
          <w:rPr>
            <w:noProof/>
            <w:webHidden/>
          </w:rPr>
          <w:tab/>
        </w:r>
        <w:r>
          <w:rPr>
            <w:noProof/>
            <w:webHidden/>
          </w:rPr>
          <w:fldChar w:fldCharType="begin"/>
        </w:r>
        <w:r>
          <w:rPr>
            <w:noProof/>
            <w:webHidden/>
          </w:rPr>
          <w:instrText xml:space="preserve"> PAGEREF _Toc476722485 \h </w:instrText>
        </w:r>
        <w:r>
          <w:rPr>
            <w:noProof/>
            <w:webHidden/>
          </w:rPr>
        </w:r>
        <w:r>
          <w:rPr>
            <w:noProof/>
            <w:webHidden/>
          </w:rPr>
          <w:fldChar w:fldCharType="separate"/>
        </w:r>
        <w:r w:rsidR="007533F1">
          <w:rPr>
            <w:noProof/>
            <w:webHidden/>
          </w:rPr>
          <w:t>6</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486" w:history="1">
        <w:r w:rsidRPr="000A7766">
          <w:rPr>
            <w:rStyle w:val="Hyperlink"/>
            <w:noProof/>
          </w:rPr>
          <w:t>Abbildung 8 - dreidimensionaler RGB-Farbraum mit den Achsen R (Rot), G (Grün) und B (Blau) (Burdick, 1997, S. 23)</w:t>
        </w:r>
        <w:r>
          <w:rPr>
            <w:noProof/>
            <w:webHidden/>
          </w:rPr>
          <w:tab/>
        </w:r>
        <w:r>
          <w:rPr>
            <w:noProof/>
            <w:webHidden/>
          </w:rPr>
          <w:fldChar w:fldCharType="begin"/>
        </w:r>
        <w:r>
          <w:rPr>
            <w:noProof/>
            <w:webHidden/>
          </w:rPr>
          <w:instrText xml:space="preserve"> PAGEREF _Toc476722486 \h </w:instrText>
        </w:r>
        <w:r>
          <w:rPr>
            <w:noProof/>
            <w:webHidden/>
          </w:rPr>
        </w:r>
        <w:r>
          <w:rPr>
            <w:noProof/>
            <w:webHidden/>
          </w:rPr>
          <w:fldChar w:fldCharType="separate"/>
        </w:r>
        <w:r w:rsidR="007533F1">
          <w:rPr>
            <w:noProof/>
            <w:webHidden/>
          </w:rPr>
          <w:t>7</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487" w:history="1">
        <w:r w:rsidRPr="000A7766">
          <w:rPr>
            <w:rStyle w:val="Hyperlink"/>
            <w:noProof/>
          </w:rPr>
          <w:t>Abbildung 9 - dreidimensionaler HSV-Farbraum, dargestellt in zylindrischer Form (Wikipedia, 2017)</w:t>
        </w:r>
        <w:r>
          <w:rPr>
            <w:noProof/>
            <w:webHidden/>
          </w:rPr>
          <w:tab/>
        </w:r>
        <w:r>
          <w:rPr>
            <w:noProof/>
            <w:webHidden/>
          </w:rPr>
          <w:fldChar w:fldCharType="begin"/>
        </w:r>
        <w:r>
          <w:rPr>
            <w:noProof/>
            <w:webHidden/>
          </w:rPr>
          <w:instrText xml:space="preserve"> PAGEREF _Toc476722487 \h </w:instrText>
        </w:r>
        <w:r>
          <w:rPr>
            <w:noProof/>
            <w:webHidden/>
          </w:rPr>
        </w:r>
        <w:r>
          <w:rPr>
            <w:noProof/>
            <w:webHidden/>
          </w:rPr>
          <w:fldChar w:fldCharType="separate"/>
        </w:r>
        <w:r w:rsidR="007533F1">
          <w:rPr>
            <w:noProof/>
            <w:webHidden/>
          </w:rPr>
          <w:t>7</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488" w:history="1">
        <w:r w:rsidRPr="000A7766">
          <w:rPr>
            <w:rStyle w:val="Hyperlink"/>
            <w:noProof/>
          </w:rPr>
          <w:t>Abbildung 10 - Graustufenbild (links oben) mit seinem Histogramm (rechts oben), Binarisierung mit globalen Schwellwerten von 110, 147 und 185 (unten, von links nach rechts) (Jähne, 2012, S. 543)</w:t>
        </w:r>
        <w:r>
          <w:rPr>
            <w:noProof/>
            <w:webHidden/>
          </w:rPr>
          <w:tab/>
        </w:r>
        <w:r>
          <w:rPr>
            <w:noProof/>
            <w:webHidden/>
          </w:rPr>
          <w:fldChar w:fldCharType="begin"/>
        </w:r>
        <w:r>
          <w:rPr>
            <w:noProof/>
            <w:webHidden/>
          </w:rPr>
          <w:instrText xml:space="preserve"> PAGEREF _Toc476722488 \h </w:instrText>
        </w:r>
        <w:r>
          <w:rPr>
            <w:noProof/>
            <w:webHidden/>
          </w:rPr>
        </w:r>
        <w:r>
          <w:rPr>
            <w:noProof/>
            <w:webHidden/>
          </w:rPr>
          <w:fldChar w:fldCharType="separate"/>
        </w:r>
        <w:r w:rsidR="007533F1">
          <w:rPr>
            <w:noProof/>
            <w:webHidden/>
          </w:rPr>
          <w:t>8</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489" w:history="1">
        <w:r w:rsidRPr="000A7766">
          <w:rPr>
            <w:rStyle w:val="Hyperlink"/>
            <w:noProof/>
          </w:rPr>
          <w:t>Abbildung 11 - Anwendung eines Filters durch zeilenweises Verschieben der Filtermaske in Pfeilrichtung, graue Zellen sind bereits bearbeitet (Jähne, 2012, S. 303)</w:t>
        </w:r>
        <w:r>
          <w:rPr>
            <w:noProof/>
            <w:webHidden/>
          </w:rPr>
          <w:tab/>
        </w:r>
        <w:r>
          <w:rPr>
            <w:noProof/>
            <w:webHidden/>
          </w:rPr>
          <w:fldChar w:fldCharType="begin"/>
        </w:r>
        <w:r>
          <w:rPr>
            <w:noProof/>
            <w:webHidden/>
          </w:rPr>
          <w:instrText xml:space="preserve"> PAGEREF _Toc476722489 \h </w:instrText>
        </w:r>
        <w:r>
          <w:rPr>
            <w:noProof/>
            <w:webHidden/>
          </w:rPr>
        </w:r>
        <w:r>
          <w:rPr>
            <w:noProof/>
            <w:webHidden/>
          </w:rPr>
          <w:fldChar w:fldCharType="separate"/>
        </w:r>
        <w:r w:rsidR="007533F1">
          <w:rPr>
            <w:noProof/>
            <w:webHidden/>
          </w:rPr>
          <w:t>10</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490" w:history="1">
        <w:r w:rsidRPr="000A7766">
          <w:rPr>
            <w:rStyle w:val="Hyperlink"/>
            <w:noProof/>
          </w:rPr>
          <w:t xml:space="preserve">Abbildung 12 - Koordinatensystem der Filtermatrix </w:t>
        </w:r>
        <w:r w:rsidRPr="000A7766">
          <w:rPr>
            <w:rStyle w:val="Hyperlink"/>
            <w:rFonts w:asciiTheme="majorHAnsi" w:hAnsiTheme="majorHAnsi"/>
            <w:i/>
            <w:noProof/>
          </w:rPr>
          <w:t xml:space="preserve">H </w:t>
        </w:r>
        <w:r w:rsidRPr="000A7766">
          <w:rPr>
            <w:rStyle w:val="Hyperlink"/>
            <w:noProof/>
          </w:rPr>
          <w:t>mit „Hot Spot“ genanntem Ursprung in der Mitte (rot markiert) (Burger &amp; Burge, 2015, S. 96)</w:t>
        </w:r>
        <w:r>
          <w:rPr>
            <w:noProof/>
            <w:webHidden/>
          </w:rPr>
          <w:tab/>
        </w:r>
        <w:r>
          <w:rPr>
            <w:noProof/>
            <w:webHidden/>
          </w:rPr>
          <w:fldChar w:fldCharType="begin"/>
        </w:r>
        <w:r>
          <w:rPr>
            <w:noProof/>
            <w:webHidden/>
          </w:rPr>
          <w:instrText xml:space="preserve"> PAGEREF _Toc476722490 \h </w:instrText>
        </w:r>
        <w:r>
          <w:rPr>
            <w:noProof/>
            <w:webHidden/>
          </w:rPr>
        </w:r>
        <w:r>
          <w:rPr>
            <w:noProof/>
            <w:webHidden/>
          </w:rPr>
          <w:fldChar w:fldCharType="separate"/>
        </w:r>
        <w:r w:rsidR="007533F1">
          <w:rPr>
            <w:noProof/>
            <w:webHidden/>
          </w:rPr>
          <w:t>10</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491" w:history="1">
        <w:r w:rsidRPr="000A7766">
          <w:rPr>
            <w:rStyle w:val="Hyperlink"/>
            <w:noProof/>
          </w:rPr>
          <w:t xml:space="preserve">Abbildung 13 - Beispiel für einen Gaußfilter, Darstellung der Filterfunktion </w:t>
        </w:r>
        <w:r w:rsidRPr="000A7766">
          <w:rPr>
            <w:rStyle w:val="Hyperlink"/>
            <w:rFonts w:asciiTheme="majorHAnsi" w:hAnsiTheme="majorHAnsi"/>
            <w:i/>
            <w:noProof/>
          </w:rPr>
          <w:t>H</w:t>
        </w:r>
        <w:r w:rsidRPr="000A7766">
          <w:rPr>
            <w:rStyle w:val="Hyperlink"/>
            <w:noProof/>
          </w:rPr>
          <w:t xml:space="preserve"> als 3D-Plot (links) und als Filtermatrix (rechts) (Burger &amp; Burge, 2015, S. 103)</w:t>
        </w:r>
        <w:r>
          <w:rPr>
            <w:noProof/>
            <w:webHidden/>
          </w:rPr>
          <w:tab/>
        </w:r>
        <w:r>
          <w:rPr>
            <w:noProof/>
            <w:webHidden/>
          </w:rPr>
          <w:fldChar w:fldCharType="begin"/>
        </w:r>
        <w:r>
          <w:rPr>
            <w:noProof/>
            <w:webHidden/>
          </w:rPr>
          <w:instrText xml:space="preserve"> PAGEREF _Toc476722491 \h </w:instrText>
        </w:r>
        <w:r>
          <w:rPr>
            <w:noProof/>
            <w:webHidden/>
          </w:rPr>
        </w:r>
        <w:r>
          <w:rPr>
            <w:noProof/>
            <w:webHidden/>
          </w:rPr>
          <w:fldChar w:fldCharType="separate"/>
        </w:r>
        <w:r w:rsidR="007533F1">
          <w:rPr>
            <w:noProof/>
            <w:webHidden/>
          </w:rPr>
          <w:t>11</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492" w:history="1">
        <w:r w:rsidRPr="000A7766">
          <w:rPr>
            <w:rStyle w:val="Hyperlink"/>
            <w:noProof/>
          </w:rPr>
          <w:t xml:space="preserve">Abbildung 14 - Beispiel einer Dilation auf Binärbild </w:t>
        </w:r>
        <w:r w:rsidRPr="000A7766">
          <w:rPr>
            <w:rStyle w:val="Hyperlink"/>
            <w:rFonts w:asciiTheme="majorHAnsi" w:hAnsiTheme="majorHAnsi"/>
            <w:i/>
            <w:noProof/>
          </w:rPr>
          <w:t>I</w:t>
        </w:r>
        <w:r w:rsidRPr="000A7766">
          <w:rPr>
            <w:rStyle w:val="Hyperlink"/>
            <w:noProof/>
          </w:rPr>
          <w:t xml:space="preserve"> mit Strukturelement </w:t>
        </w:r>
        <w:r w:rsidRPr="000A7766">
          <w:rPr>
            <w:rStyle w:val="Hyperlink"/>
            <w:rFonts w:asciiTheme="majorHAnsi" w:hAnsiTheme="majorHAnsi"/>
            <w:i/>
            <w:noProof/>
          </w:rPr>
          <w:t>H</w:t>
        </w:r>
        <w:r w:rsidRPr="000A7766">
          <w:rPr>
            <w:rStyle w:val="Hyperlink"/>
            <w:noProof/>
          </w:rPr>
          <w:t xml:space="preserve"> (Mitte) und dem Ergebnisbild </w:t>
        </w:r>
        <w:r w:rsidRPr="000A7766">
          <w:rPr>
            <w:rStyle w:val="Hyperlink"/>
            <w:rFonts w:asciiTheme="majorHAnsi" w:hAnsiTheme="majorHAnsi"/>
            <w:i/>
            <w:noProof/>
          </w:rPr>
          <w:t xml:space="preserve">I </w:t>
        </w:r>
        <w:r w:rsidRPr="000A7766">
          <w:rPr>
            <w:rStyle w:val="Hyperlink"/>
            <w:rFonts w:ascii="Cambria Math" w:hAnsi="Cambria Math" w:cs="Cambria Math"/>
            <w:noProof/>
            <w:shd w:val="clear" w:color="auto" w:fill="FFFFFF"/>
          </w:rPr>
          <w:t>⊕</w:t>
        </w:r>
        <w:r w:rsidRPr="000A7766">
          <w:rPr>
            <w:rStyle w:val="Hyperlink"/>
            <w:rFonts w:asciiTheme="majorHAnsi" w:hAnsiTheme="majorHAnsi"/>
            <w:i/>
            <w:noProof/>
          </w:rPr>
          <w:t xml:space="preserve"> H</w:t>
        </w:r>
        <w:r w:rsidRPr="000A7766">
          <w:rPr>
            <w:rStyle w:val="Hyperlink"/>
            <w:noProof/>
          </w:rPr>
          <w:t xml:space="preserve"> (rechts), Elemente mit dem Wert 1 sind mit • markiert, die Ursprünge der jeweiligen Koordinatensysteme sind rot markiert. (Burger &amp; Burge, 2015, S. 196)</w:t>
        </w:r>
        <w:r>
          <w:rPr>
            <w:noProof/>
            <w:webHidden/>
          </w:rPr>
          <w:tab/>
        </w:r>
        <w:r>
          <w:rPr>
            <w:noProof/>
            <w:webHidden/>
          </w:rPr>
          <w:fldChar w:fldCharType="begin"/>
        </w:r>
        <w:r>
          <w:rPr>
            <w:noProof/>
            <w:webHidden/>
          </w:rPr>
          <w:instrText xml:space="preserve"> PAGEREF _Toc476722492 \h </w:instrText>
        </w:r>
        <w:r>
          <w:rPr>
            <w:noProof/>
            <w:webHidden/>
          </w:rPr>
        </w:r>
        <w:r>
          <w:rPr>
            <w:noProof/>
            <w:webHidden/>
          </w:rPr>
          <w:fldChar w:fldCharType="separate"/>
        </w:r>
        <w:r w:rsidR="007533F1">
          <w:rPr>
            <w:noProof/>
            <w:webHidden/>
          </w:rPr>
          <w:t>12</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493" w:history="1">
        <w:r w:rsidRPr="000A7766">
          <w:rPr>
            <w:rStyle w:val="Hyperlink"/>
            <w:noProof/>
          </w:rPr>
          <w:t>Abbildung 15 - Originalbild (links) nach Ausführung von Opening (Mitte) beziehungsweise Closing (rechts) mit Strukturelementen der Dimension 3 x 3 (nach Jähne, 2012, S. 561, 562)</w:t>
        </w:r>
        <w:r>
          <w:rPr>
            <w:noProof/>
            <w:webHidden/>
          </w:rPr>
          <w:tab/>
        </w:r>
        <w:r>
          <w:rPr>
            <w:noProof/>
            <w:webHidden/>
          </w:rPr>
          <w:fldChar w:fldCharType="begin"/>
        </w:r>
        <w:r>
          <w:rPr>
            <w:noProof/>
            <w:webHidden/>
          </w:rPr>
          <w:instrText xml:space="preserve"> PAGEREF _Toc476722493 \h </w:instrText>
        </w:r>
        <w:r>
          <w:rPr>
            <w:noProof/>
            <w:webHidden/>
          </w:rPr>
        </w:r>
        <w:r>
          <w:rPr>
            <w:noProof/>
            <w:webHidden/>
          </w:rPr>
          <w:fldChar w:fldCharType="separate"/>
        </w:r>
        <w:r w:rsidR="007533F1">
          <w:rPr>
            <w:noProof/>
            <w:webHidden/>
          </w:rPr>
          <w:t>13</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494" w:history="1">
        <w:r w:rsidRPr="000A7766">
          <w:rPr>
            <w:rStyle w:val="Hyperlink"/>
            <w:noProof/>
          </w:rPr>
          <w:t>Abbildung 16 - funktionale Struktur eines Klassifikators (nach Ertel, 2016, S. 194)</w:t>
        </w:r>
        <w:r>
          <w:rPr>
            <w:noProof/>
            <w:webHidden/>
          </w:rPr>
          <w:tab/>
        </w:r>
        <w:r>
          <w:rPr>
            <w:noProof/>
            <w:webHidden/>
          </w:rPr>
          <w:fldChar w:fldCharType="begin"/>
        </w:r>
        <w:r>
          <w:rPr>
            <w:noProof/>
            <w:webHidden/>
          </w:rPr>
          <w:instrText xml:space="preserve"> PAGEREF _Toc476722494 \h </w:instrText>
        </w:r>
        <w:r>
          <w:rPr>
            <w:noProof/>
            <w:webHidden/>
          </w:rPr>
        </w:r>
        <w:r>
          <w:rPr>
            <w:noProof/>
            <w:webHidden/>
          </w:rPr>
          <w:fldChar w:fldCharType="separate"/>
        </w:r>
        <w:r w:rsidR="007533F1">
          <w:rPr>
            <w:noProof/>
            <w:webHidden/>
          </w:rPr>
          <w:t>14</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495" w:history="1">
        <w:r w:rsidRPr="000A7766">
          <w:rPr>
            <w:rStyle w:val="Hyperlink"/>
            <w:noProof/>
          </w:rPr>
          <w:t>Abbildung 17 - verschieden komplexe Entscheidungsgrenzen in einem zweidimensionalen Featureraum zur Unterscheidung zwischen zwei Klassen - Lachs („salmon“, schwarze Punkte) und Wolfsbarsch („sea bass“, rote Punkte) - anhand zweier gegenübergestellter Merkmale - Breite („width“) und Helligkeit („lightness“) (nach Duda, Hart, &amp; Stork, 2001, S. 5, 6)</w:t>
        </w:r>
        <w:r>
          <w:rPr>
            <w:noProof/>
            <w:webHidden/>
          </w:rPr>
          <w:tab/>
        </w:r>
        <w:r>
          <w:rPr>
            <w:noProof/>
            <w:webHidden/>
          </w:rPr>
          <w:fldChar w:fldCharType="begin"/>
        </w:r>
        <w:r>
          <w:rPr>
            <w:noProof/>
            <w:webHidden/>
          </w:rPr>
          <w:instrText xml:space="preserve"> PAGEREF _Toc476722495 \h </w:instrText>
        </w:r>
        <w:r>
          <w:rPr>
            <w:noProof/>
            <w:webHidden/>
          </w:rPr>
        </w:r>
        <w:r>
          <w:rPr>
            <w:noProof/>
            <w:webHidden/>
          </w:rPr>
          <w:fldChar w:fldCharType="separate"/>
        </w:r>
        <w:r w:rsidR="007533F1">
          <w:rPr>
            <w:noProof/>
            <w:webHidden/>
          </w:rPr>
          <w:t>15</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496" w:history="1">
        <w:r w:rsidRPr="000A7766">
          <w:rPr>
            <w:rStyle w:val="Hyperlink"/>
            <w:noProof/>
          </w:rPr>
          <w:t>Abbildung 18 - Schema des Entwerfens eines Systems zur Mustererkennung und Klassifizierung                           (nach Duda et al., 2001, S. 14)</w:t>
        </w:r>
        <w:r>
          <w:rPr>
            <w:noProof/>
            <w:webHidden/>
          </w:rPr>
          <w:tab/>
        </w:r>
        <w:r>
          <w:rPr>
            <w:noProof/>
            <w:webHidden/>
          </w:rPr>
          <w:fldChar w:fldCharType="begin"/>
        </w:r>
        <w:r>
          <w:rPr>
            <w:noProof/>
            <w:webHidden/>
          </w:rPr>
          <w:instrText xml:space="preserve"> PAGEREF _Toc476722496 \h </w:instrText>
        </w:r>
        <w:r>
          <w:rPr>
            <w:noProof/>
            <w:webHidden/>
          </w:rPr>
        </w:r>
        <w:r>
          <w:rPr>
            <w:noProof/>
            <w:webHidden/>
          </w:rPr>
          <w:fldChar w:fldCharType="separate"/>
        </w:r>
        <w:r w:rsidR="007533F1">
          <w:rPr>
            <w:noProof/>
            <w:webHidden/>
          </w:rPr>
          <w:t>16</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497" w:history="1">
        <w:r w:rsidRPr="000A7766">
          <w:rPr>
            <w:rStyle w:val="Hyperlink"/>
            <w:noProof/>
          </w:rPr>
          <w:t>Abbildung 19 - die zwei Klassen R</w:t>
        </w:r>
        <w:r w:rsidRPr="000A7766">
          <w:rPr>
            <w:rStyle w:val="Hyperlink"/>
            <w:noProof/>
            <w:vertAlign w:val="subscript"/>
          </w:rPr>
          <w:t>1</w:t>
        </w:r>
        <w:r w:rsidRPr="000A7766">
          <w:rPr>
            <w:rStyle w:val="Hyperlink"/>
            <w:noProof/>
          </w:rPr>
          <w:t xml:space="preserve"> und R</w:t>
        </w:r>
        <w:r w:rsidRPr="000A7766">
          <w:rPr>
            <w:rStyle w:val="Hyperlink"/>
            <w:noProof/>
            <w:vertAlign w:val="subscript"/>
          </w:rPr>
          <w:t>2</w:t>
        </w:r>
        <w:r w:rsidRPr="000A7766">
          <w:rPr>
            <w:rStyle w:val="Hyperlink"/>
            <w:noProof/>
          </w:rPr>
          <w:t xml:space="preserve"> trennende optimale Hyperebene („hyperplane“) mit ihren Support-Vektoren (hervorgehobene Punkte) und dem Rand (zwischen Support-Vektoren und Hyperebene)</w:t>
        </w:r>
        <w:r>
          <w:rPr>
            <w:noProof/>
            <w:webHidden/>
          </w:rPr>
          <w:tab/>
        </w:r>
        <w:r>
          <w:rPr>
            <w:noProof/>
            <w:webHidden/>
          </w:rPr>
          <w:fldChar w:fldCharType="begin"/>
        </w:r>
        <w:r>
          <w:rPr>
            <w:noProof/>
            <w:webHidden/>
          </w:rPr>
          <w:instrText xml:space="preserve"> PAGEREF _Toc476722497 \h </w:instrText>
        </w:r>
        <w:r>
          <w:rPr>
            <w:noProof/>
            <w:webHidden/>
          </w:rPr>
        </w:r>
        <w:r>
          <w:rPr>
            <w:noProof/>
            <w:webHidden/>
          </w:rPr>
          <w:fldChar w:fldCharType="separate"/>
        </w:r>
        <w:r w:rsidR="007533F1">
          <w:rPr>
            <w:noProof/>
            <w:webHidden/>
          </w:rPr>
          <w:t>17</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498" w:history="1">
        <w:r w:rsidRPr="000A7766">
          <w:rPr>
            <w:rStyle w:val="Hyperlink"/>
            <w:noProof/>
          </w:rPr>
          <w:t>Abbildung 20 - schematische Darstellung von zwei biologischen Neuronen (nach Keller, Liu, &amp; Fogel, 2016, S. 8)</w:t>
        </w:r>
        <w:r>
          <w:rPr>
            <w:noProof/>
            <w:webHidden/>
          </w:rPr>
          <w:tab/>
        </w:r>
        <w:r>
          <w:rPr>
            <w:noProof/>
            <w:webHidden/>
          </w:rPr>
          <w:fldChar w:fldCharType="begin"/>
        </w:r>
        <w:r>
          <w:rPr>
            <w:noProof/>
            <w:webHidden/>
          </w:rPr>
          <w:instrText xml:space="preserve"> PAGEREF _Toc476722498 \h </w:instrText>
        </w:r>
        <w:r>
          <w:rPr>
            <w:noProof/>
            <w:webHidden/>
          </w:rPr>
        </w:r>
        <w:r>
          <w:rPr>
            <w:noProof/>
            <w:webHidden/>
          </w:rPr>
          <w:fldChar w:fldCharType="separate"/>
        </w:r>
        <w:r w:rsidR="007533F1">
          <w:rPr>
            <w:noProof/>
            <w:webHidden/>
          </w:rPr>
          <w:t>18</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499" w:history="1">
        <w:r w:rsidRPr="000A7766">
          <w:rPr>
            <w:rStyle w:val="Hyperlink"/>
            <w:noProof/>
          </w:rPr>
          <w:t>Abbildung 21 - schematische Darstellung von zwei künstlichen Neuronen mit Eingabe- und Ausgabesignalen (Keller et al., 2016, S. 8)</w:t>
        </w:r>
        <w:r>
          <w:rPr>
            <w:noProof/>
            <w:webHidden/>
          </w:rPr>
          <w:tab/>
        </w:r>
        <w:r>
          <w:rPr>
            <w:noProof/>
            <w:webHidden/>
          </w:rPr>
          <w:fldChar w:fldCharType="begin"/>
        </w:r>
        <w:r>
          <w:rPr>
            <w:noProof/>
            <w:webHidden/>
          </w:rPr>
          <w:instrText xml:space="preserve"> PAGEREF _Toc476722499 \h </w:instrText>
        </w:r>
        <w:r>
          <w:rPr>
            <w:noProof/>
            <w:webHidden/>
          </w:rPr>
        </w:r>
        <w:r>
          <w:rPr>
            <w:noProof/>
            <w:webHidden/>
          </w:rPr>
          <w:fldChar w:fldCharType="separate"/>
        </w:r>
        <w:r w:rsidR="007533F1">
          <w:rPr>
            <w:noProof/>
            <w:webHidden/>
          </w:rPr>
          <w:t>18</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00" w:history="1">
        <w:r w:rsidRPr="000A7766">
          <w:rPr>
            <w:rStyle w:val="Hyperlink"/>
            <w:noProof/>
          </w:rPr>
          <w:t>Abbildung 22 - Aktivierungsfunktionen von links nach rechts: Schwellwertfunktion, logistische Funktion, hyberbolischer Tangens (nach Keller u. a., 2016, S. 28, 29, 30)</w:t>
        </w:r>
        <w:r>
          <w:rPr>
            <w:noProof/>
            <w:webHidden/>
          </w:rPr>
          <w:tab/>
        </w:r>
        <w:r>
          <w:rPr>
            <w:noProof/>
            <w:webHidden/>
          </w:rPr>
          <w:fldChar w:fldCharType="begin"/>
        </w:r>
        <w:r>
          <w:rPr>
            <w:noProof/>
            <w:webHidden/>
          </w:rPr>
          <w:instrText xml:space="preserve"> PAGEREF _Toc476722500 \h </w:instrText>
        </w:r>
        <w:r>
          <w:rPr>
            <w:noProof/>
            <w:webHidden/>
          </w:rPr>
        </w:r>
        <w:r>
          <w:rPr>
            <w:noProof/>
            <w:webHidden/>
          </w:rPr>
          <w:fldChar w:fldCharType="separate"/>
        </w:r>
        <w:r w:rsidR="007533F1">
          <w:rPr>
            <w:noProof/>
            <w:webHidden/>
          </w:rPr>
          <w:t>19</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01" w:history="1">
        <w:r w:rsidRPr="000A7766">
          <w:rPr>
            <w:rStyle w:val="Hyperlink"/>
            <w:noProof/>
          </w:rPr>
          <w:t>Abbildung 23 -Schema eines Multilayer-Perceptron mit zwei versteckten Schichten („hidden layer“), der Eingabeschicht („input layer“) und der Ausgabeschicht („output layer“). Das Eingangssignal („input signal“) wird vorwärts durch das Netz propagiert, mit dem  Ausgangssignal  („output signal“) als Ergebnis (Keller et al., 2016, S. 36)</w:t>
        </w:r>
        <w:r>
          <w:rPr>
            <w:noProof/>
            <w:webHidden/>
          </w:rPr>
          <w:tab/>
        </w:r>
        <w:r>
          <w:rPr>
            <w:noProof/>
            <w:webHidden/>
          </w:rPr>
          <w:fldChar w:fldCharType="begin"/>
        </w:r>
        <w:r>
          <w:rPr>
            <w:noProof/>
            <w:webHidden/>
          </w:rPr>
          <w:instrText xml:space="preserve"> PAGEREF _Toc476722501 \h </w:instrText>
        </w:r>
        <w:r>
          <w:rPr>
            <w:noProof/>
            <w:webHidden/>
          </w:rPr>
        </w:r>
        <w:r>
          <w:rPr>
            <w:noProof/>
            <w:webHidden/>
          </w:rPr>
          <w:fldChar w:fldCharType="separate"/>
        </w:r>
        <w:r w:rsidR="007533F1">
          <w:rPr>
            <w:noProof/>
            <w:webHidden/>
          </w:rPr>
          <w:t>20</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02" w:history="1">
        <w:r w:rsidRPr="000A7766">
          <w:rPr>
            <w:rStyle w:val="Hyperlink"/>
            <w:noProof/>
          </w:rPr>
          <w:t xml:space="preserve">Abbildung 24 - k-Means mit zwei zu bildenden Clustern (hellgrau und schwarz) nach der Initialisierung (links) und nach </w:t>
        </w:r>
        <w:r w:rsidRPr="000A7766">
          <w:rPr>
            <w:rStyle w:val="Hyperlink"/>
            <w:rFonts w:asciiTheme="majorHAnsi" w:hAnsiTheme="majorHAnsi"/>
            <w:i/>
            <w:noProof/>
          </w:rPr>
          <w:t>t</w:t>
        </w:r>
        <w:r w:rsidRPr="000A7766">
          <w:rPr>
            <w:rStyle w:val="Hyperlink"/>
            <w:noProof/>
          </w:rPr>
          <w:t xml:space="preserve"> Iterationen (ab 2. von links). Die Zuordnung der Datenpunkte zu den Clusterzentren (Kreise) ist durch die Graustufe (hellgrau oder schwarz) codiert. (Ertel, 2016, S. 247)</w:t>
        </w:r>
        <w:r>
          <w:rPr>
            <w:noProof/>
            <w:webHidden/>
          </w:rPr>
          <w:tab/>
        </w:r>
        <w:r>
          <w:rPr>
            <w:noProof/>
            <w:webHidden/>
          </w:rPr>
          <w:fldChar w:fldCharType="begin"/>
        </w:r>
        <w:r>
          <w:rPr>
            <w:noProof/>
            <w:webHidden/>
          </w:rPr>
          <w:instrText xml:space="preserve"> PAGEREF _Toc476722502 \h </w:instrText>
        </w:r>
        <w:r>
          <w:rPr>
            <w:noProof/>
            <w:webHidden/>
          </w:rPr>
        </w:r>
        <w:r>
          <w:rPr>
            <w:noProof/>
            <w:webHidden/>
          </w:rPr>
          <w:fldChar w:fldCharType="separate"/>
        </w:r>
        <w:r w:rsidR="007533F1">
          <w:rPr>
            <w:noProof/>
            <w:webHidden/>
          </w:rPr>
          <w:t>22</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03" w:history="1">
        <w:r w:rsidRPr="000A7766">
          <w:rPr>
            <w:rStyle w:val="Hyperlink"/>
            <w:noProof/>
          </w:rPr>
          <w:t>Abbildung 25 - Beispielfoto aus der Flavia-Datenbank (Wu et al., 2007)</w:t>
        </w:r>
        <w:r>
          <w:rPr>
            <w:noProof/>
            <w:webHidden/>
          </w:rPr>
          <w:tab/>
        </w:r>
        <w:r>
          <w:rPr>
            <w:noProof/>
            <w:webHidden/>
          </w:rPr>
          <w:fldChar w:fldCharType="begin"/>
        </w:r>
        <w:r>
          <w:rPr>
            <w:noProof/>
            <w:webHidden/>
          </w:rPr>
          <w:instrText xml:space="preserve"> PAGEREF _Toc476722503 \h </w:instrText>
        </w:r>
        <w:r>
          <w:rPr>
            <w:noProof/>
            <w:webHidden/>
          </w:rPr>
        </w:r>
        <w:r>
          <w:rPr>
            <w:noProof/>
            <w:webHidden/>
          </w:rPr>
          <w:fldChar w:fldCharType="separate"/>
        </w:r>
        <w:r w:rsidR="007533F1">
          <w:rPr>
            <w:noProof/>
            <w:webHidden/>
          </w:rPr>
          <w:t>29</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04" w:history="1">
        <w:r w:rsidRPr="000A7766">
          <w:rPr>
            <w:rStyle w:val="Hyperlink"/>
            <w:noProof/>
          </w:rPr>
          <w:t>Abbildung 26 - unbearbeitetes (links) und binarisiertes Blatt (rechts) aus dem Leafsnap- Datensatz (Kumar et al., 2012)</w:t>
        </w:r>
        <w:r>
          <w:rPr>
            <w:noProof/>
            <w:webHidden/>
          </w:rPr>
          <w:tab/>
        </w:r>
        <w:r>
          <w:rPr>
            <w:noProof/>
            <w:webHidden/>
          </w:rPr>
          <w:fldChar w:fldCharType="begin"/>
        </w:r>
        <w:r>
          <w:rPr>
            <w:noProof/>
            <w:webHidden/>
          </w:rPr>
          <w:instrText xml:space="preserve"> PAGEREF _Toc476722504 \h </w:instrText>
        </w:r>
        <w:r>
          <w:rPr>
            <w:noProof/>
            <w:webHidden/>
          </w:rPr>
        </w:r>
        <w:r>
          <w:rPr>
            <w:noProof/>
            <w:webHidden/>
          </w:rPr>
          <w:fldChar w:fldCharType="separate"/>
        </w:r>
        <w:r w:rsidR="007533F1">
          <w:rPr>
            <w:noProof/>
            <w:webHidden/>
          </w:rPr>
          <w:t>29</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05" w:history="1">
        <w:r w:rsidRPr="000A7766">
          <w:rPr>
            <w:rStyle w:val="Hyperlink"/>
            <w:noProof/>
          </w:rPr>
          <w:t>Abbildung 27 - Versuchsaufbau zur Aufnahme der Blätter des eigenen Datensatzes</w:t>
        </w:r>
        <w:r>
          <w:rPr>
            <w:noProof/>
            <w:webHidden/>
          </w:rPr>
          <w:tab/>
        </w:r>
        <w:r>
          <w:rPr>
            <w:noProof/>
            <w:webHidden/>
          </w:rPr>
          <w:fldChar w:fldCharType="begin"/>
        </w:r>
        <w:r>
          <w:rPr>
            <w:noProof/>
            <w:webHidden/>
          </w:rPr>
          <w:instrText xml:space="preserve"> PAGEREF _Toc476722505 \h </w:instrText>
        </w:r>
        <w:r>
          <w:rPr>
            <w:noProof/>
            <w:webHidden/>
          </w:rPr>
        </w:r>
        <w:r>
          <w:rPr>
            <w:noProof/>
            <w:webHidden/>
          </w:rPr>
          <w:fldChar w:fldCharType="separate"/>
        </w:r>
        <w:r w:rsidR="007533F1">
          <w:rPr>
            <w:noProof/>
            <w:webHidden/>
          </w:rPr>
          <w:t>29</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06" w:history="1">
        <w:r w:rsidRPr="000A7766">
          <w:rPr>
            <w:rStyle w:val="Hyperlink"/>
            <w:noProof/>
            <w:lang w:eastAsia="de-DE"/>
          </w:rPr>
          <w:t>Abbildung 28 - Oberseite eines Blattes von Malus Domestica (Klarapfel) aus dem selbsterstellten Datensatz</w:t>
        </w:r>
        <w:r>
          <w:rPr>
            <w:noProof/>
            <w:webHidden/>
          </w:rPr>
          <w:tab/>
        </w:r>
        <w:r>
          <w:rPr>
            <w:noProof/>
            <w:webHidden/>
          </w:rPr>
          <w:fldChar w:fldCharType="begin"/>
        </w:r>
        <w:r>
          <w:rPr>
            <w:noProof/>
            <w:webHidden/>
          </w:rPr>
          <w:instrText xml:space="preserve"> PAGEREF _Toc476722506 \h </w:instrText>
        </w:r>
        <w:r>
          <w:rPr>
            <w:noProof/>
            <w:webHidden/>
          </w:rPr>
        </w:r>
        <w:r>
          <w:rPr>
            <w:noProof/>
            <w:webHidden/>
          </w:rPr>
          <w:fldChar w:fldCharType="separate"/>
        </w:r>
        <w:r w:rsidR="007533F1">
          <w:rPr>
            <w:noProof/>
            <w:webHidden/>
          </w:rPr>
          <w:t>29</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07" w:history="1">
        <w:r w:rsidRPr="000A7766">
          <w:rPr>
            <w:rStyle w:val="Hyperlink"/>
            <w:noProof/>
          </w:rPr>
          <w:t>Abbildung 29- Unterseite eines Blattes von Malus Domestica (Klarapfel) aus dem selbsterstellten Datensatz</w:t>
        </w:r>
        <w:r>
          <w:rPr>
            <w:noProof/>
            <w:webHidden/>
          </w:rPr>
          <w:tab/>
        </w:r>
        <w:r>
          <w:rPr>
            <w:noProof/>
            <w:webHidden/>
          </w:rPr>
          <w:fldChar w:fldCharType="begin"/>
        </w:r>
        <w:r>
          <w:rPr>
            <w:noProof/>
            <w:webHidden/>
          </w:rPr>
          <w:instrText xml:space="preserve"> PAGEREF _Toc476722507 \h </w:instrText>
        </w:r>
        <w:r>
          <w:rPr>
            <w:noProof/>
            <w:webHidden/>
          </w:rPr>
        </w:r>
        <w:r>
          <w:rPr>
            <w:noProof/>
            <w:webHidden/>
          </w:rPr>
          <w:fldChar w:fldCharType="separate"/>
        </w:r>
        <w:r w:rsidR="007533F1">
          <w:rPr>
            <w:noProof/>
            <w:webHidden/>
          </w:rPr>
          <w:t>29</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08" w:history="1">
        <w:r w:rsidRPr="000A7766">
          <w:rPr>
            <w:rStyle w:val="Hyperlink"/>
            <w:noProof/>
          </w:rPr>
          <w:t xml:space="preserve">Abbildung 30 - Histogramm der Graustufen des Blattfotos aus </w:t>
        </w:r>
        <w:r w:rsidRPr="000A7766">
          <w:rPr>
            <w:rStyle w:val="Hyperlink"/>
            <w:noProof/>
            <w:lang w:eastAsia="de-DE"/>
          </w:rPr>
          <w:t>Abbildung 28</w:t>
        </w:r>
        <w:r w:rsidRPr="000A7766">
          <w:rPr>
            <w:rStyle w:val="Hyperlink"/>
            <w:noProof/>
          </w:rPr>
          <w:t>, Screenshot aus der Bildbearbeitungssoftware „GNU Image Manipulation Program“, Version 2.8.14</w:t>
        </w:r>
        <w:r>
          <w:rPr>
            <w:noProof/>
            <w:webHidden/>
          </w:rPr>
          <w:tab/>
        </w:r>
        <w:r>
          <w:rPr>
            <w:noProof/>
            <w:webHidden/>
          </w:rPr>
          <w:fldChar w:fldCharType="begin"/>
        </w:r>
        <w:r>
          <w:rPr>
            <w:noProof/>
            <w:webHidden/>
          </w:rPr>
          <w:instrText xml:space="preserve"> PAGEREF _Toc476722508 \h </w:instrText>
        </w:r>
        <w:r>
          <w:rPr>
            <w:noProof/>
            <w:webHidden/>
          </w:rPr>
        </w:r>
        <w:r>
          <w:rPr>
            <w:noProof/>
            <w:webHidden/>
          </w:rPr>
          <w:fldChar w:fldCharType="separate"/>
        </w:r>
        <w:r w:rsidR="007533F1">
          <w:rPr>
            <w:noProof/>
            <w:webHidden/>
          </w:rPr>
          <w:t>31</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09" w:history="1">
        <w:r w:rsidRPr="000A7766">
          <w:rPr>
            <w:rStyle w:val="Hyperlink"/>
            <w:noProof/>
          </w:rPr>
          <w:t>Abbildung 31 - Bild eines Blattes einer Sommerlinde: unbearbeitet (links), im als RGB dargestellten HSV-Farbraum (2. v. links), nur mit Sättigung und Farbwert  (2. v. rechts) und nur mit Sättigung (rechts)</w:t>
        </w:r>
        <w:r>
          <w:rPr>
            <w:noProof/>
            <w:webHidden/>
          </w:rPr>
          <w:tab/>
        </w:r>
        <w:r>
          <w:rPr>
            <w:noProof/>
            <w:webHidden/>
          </w:rPr>
          <w:fldChar w:fldCharType="begin"/>
        </w:r>
        <w:r>
          <w:rPr>
            <w:noProof/>
            <w:webHidden/>
          </w:rPr>
          <w:instrText xml:space="preserve"> PAGEREF _Toc476722509 \h </w:instrText>
        </w:r>
        <w:r>
          <w:rPr>
            <w:noProof/>
            <w:webHidden/>
          </w:rPr>
        </w:r>
        <w:r>
          <w:rPr>
            <w:noProof/>
            <w:webHidden/>
          </w:rPr>
          <w:fldChar w:fldCharType="separate"/>
        </w:r>
        <w:r w:rsidR="007533F1">
          <w:rPr>
            <w:noProof/>
            <w:webHidden/>
          </w:rPr>
          <w:t>43</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10" w:history="1">
        <w:r w:rsidRPr="000A7766">
          <w:rPr>
            <w:rStyle w:val="Hyperlink"/>
            <w:noProof/>
          </w:rPr>
          <w:t>Abbildung 32 - mit Otsu anhand der Sättigung  segmentiertes Blatt  (links), mit durch Floodfilling gefüllten  Löchern (Mitte) und das maskierte freigestellte Blatt (rechts)</w:t>
        </w:r>
        <w:r>
          <w:rPr>
            <w:noProof/>
            <w:webHidden/>
          </w:rPr>
          <w:tab/>
        </w:r>
        <w:r>
          <w:rPr>
            <w:noProof/>
            <w:webHidden/>
          </w:rPr>
          <w:fldChar w:fldCharType="begin"/>
        </w:r>
        <w:r>
          <w:rPr>
            <w:noProof/>
            <w:webHidden/>
          </w:rPr>
          <w:instrText xml:space="preserve"> PAGEREF _Toc476722510 \h </w:instrText>
        </w:r>
        <w:r>
          <w:rPr>
            <w:noProof/>
            <w:webHidden/>
          </w:rPr>
        </w:r>
        <w:r>
          <w:rPr>
            <w:noProof/>
            <w:webHidden/>
          </w:rPr>
          <w:fldChar w:fldCharType="separate"/>
        </w:r>
        <w:r w:rsidR="007533F1">
          <w:rPr>
            <w:noProof/>
            <w:webHidden/>
          </w:rPr>
          <w:t>43</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11" w:history="1">
        <w:r w:rsidRPr="000A7766">
          <w:rPr>
            <w:rStyle w:val="Hyperlink"/>
            <w:noProof/>
          </w:rPr>
          <w:t>Abbildung 33 - von links nach rechts: mit k-Means geclusterte Farben aus Abbildung 31 (2. v. r.), das resultierende Binärbild und das freigestellte Blatt als Resultat</w:t>
        </w:r>
        <w:r>
          <w:rPr>
            <w:noProof/>
            <w:webHidden/>
          </w:rPr>
          <w:tab/>
        </w:r>
        <w:r>
          <w:rPr>
            <w:noProof/>
            <w:webHidden/>
          </w:rPr>
          <w:fldChar w:fldCharType="begin"/>
        </w:r>
        <w:r>
          <w:rPr>
            <w:noProof/>
            <w:webHidden/>
          </w:rPr>
          <w:instrText xml:space="preserve"> PAGEREF _Toc476722511 \h </w:instrText>
        </w:r>
        <w:r>
          <w:rPr>
            <w:noProof/>
            <w:webHidden/>
          </w:rPr>
        </w:r>
        <w:r>
          <w:rPr>
            <w:noProof/>
            <w:webHidden/>
          </w:rPr>
          <w:fldChar w:fldCharType="separate"/>
        </w:r>
        <w:r w:rsidR="007533F1">
          <w:rPr>
            <w:noProof/>
            <w:webHidden/>
          </w:rPr>
          <w:t>44</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12" w:history="1">
        <w:r w:rsidRPr="000A7766">
          <w:rPr>
            <w:rStyle w:val="Hyperlink"/>
            <w:noProof/>
          </w:rPr>
          <w:t>Abbildung 34 - Entfernung des Stiels eines Blattes einer Platane, von links nach rechts:  unbearbeitetes Bild, Binärbild mit „aufgeblasener“ Blattform und entferntem Stiel; freigestelltes Blatt ohne Stiel</w:t>
        </w:r>
        <w:r>
          <w:rPr>
            <w:noProof/>
            <w:webHidden/>
          </w:rPr>
          <w:tab/>
        </w:r>
        <w:r>
          <w:rPr>
            <w:noProof/>
            <w:webHidden/>
          </w:rPr>
          <w:fldChar w:fldCharType="begin"/>
        </w:r>
        <w:r>
          <w:rPr>
            <w:noProof/>
            <w:webHidden/>
          </w:rPr>
          <w:instrText xml:space="preserve"> PAGEREF _Toc476722512 \h </w:instrText>
        </w:r>
        <w:r>
          <w:rPr>
            <w:noProof/>
            <w:webHidden/>
          </w:rPr>
        </w:r>
        <w:r>
          <w:rPr>
            <w:noProof/>
            <w:webHidden/>
          </w:rPr>
          <w:fldChar w:fldCharType="separate"/>
        </w:r>
        <w:r w:rsidR="007533F1">
          <w:rPr>
            <w:noProof/>
            <w:webHidden/>
          </w:rPr>
          <w:t>45</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13" w:history="1">
        <w:r w:rsidRPr="000A7766">
          <w:rPr>
            <w:rStyle w:val="Hyperlink"/>
            <w:noProof/>
          </w:rPr>
          <w:t>Abbildung 35 - Probleme bei der Segmentierung des Blattes einer Trauerweide aus einem schlecht beleuchteten Foto, von links nach rechts: unbearbeitetes Bild mit farbigen Schatten, Sättigung und Farbwert des Bildes, mit HSV-k-Means Clustering freigestelltes Blatt mit verbleibenden Fragmenten des  Schattens</w:t>
        </w:r>
        <w:r>
          <w:rPr>
            <w:noProof/>
            <w:webHidden/>
          </w:rPr>
          <w:tab/>
        </w:r>
        <w:r>
          <w:rPr>
            <w:noProof/>
            <w:webHidden/>
          </w:rPr>
          <w:fldChar w:fldCharType="begin"/>
        </w:r>
        <w:r>
          <w:rPr>
            <w:noProof/>
            <w:webHidden/>
          </w:rPr>
          <w:instrText xml:space="preserve"> PAGEREF _Toc476722513 \h </w:instrText>
        </w:r>
        <w:r>
          <w:rPr>
            <w:noProof/>
            <w:webHidden/>
          </w:rPr>
        </w:r>
        <w:r>
          <w:rPr>
            <w:noProof/>
            <w:webHidden/>
          </w:rPr>
          <w:fldChar w:fldCharType="separate"/>
        </w:r>
        <w:r w:rsidR="007533F1">
          <w:rPr>
            <w:noProof/>
            <w:webHidden/>
          </w:rPr>
          <w:t>46</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14" w:history="1">
        <w:r w:rsidRPr="000A7766">
          <w:rPr>
            <w:rStyle w:val="Hyperlink"/>
            <w:noProof/>
          </w:rPr>
          <w:t>Abbildung 36 - Probleme der Segmentierung des zusammengesetzten Blattes einer Vogelbeere, von links nach rechts: unbearbeitetes Bild, segmentiertes Bild, mit Floodfilling gefüllte Löcher innerhalb der Kontur</w:t>
        </w:r>
        <w:r>
          <w:rPr>
            <w:noProof/>
            <w:webHidden/>
          </w:rPr>
          <w:tab/>
        </w:r>
        <w:r>
          <w:rPr>
            <w:noProof/>
            <w:webHidden/>
          </w:rPr>
          <w:fldChar w:fldCharType="begin"/>
        </w:r>
        <w:r>
          <w:rPr>
            <w:noProof/>
            <w:webHidden/>
          </w:rPr>
          <w:instrText xml:space="preserve"> PAGEREF _Toc476722514 \h </w:instrText>
        </w:r>
        <w:r>
          <w:rPr>
            <w:noProof/>
            <w:webHidden/>
          </w:rPr>
        </w:r>
        <w:r>
          <w:rPr>
            <w:noProof/>
            <w:webHidden/>
          </w:rPr>
          <w:fldChar w:fldCharType="separate"/>
        </w:r>
        <w:r w:rsidR="007533F1">
          <w:rPr>
            <w:noProof/>
            <w:webHidden/>
          </w:rPr>
          <w:t>46</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15" w:history="1">
        <w:r w:rsidRPr="000A7766">
          <w:rPr>
            <w:rStyle w:val="Hyperlink"/>
            <w:noProof/>
          </w:rPr>
          <w:t>Abbildung 37 - Probleme bei der Segmentierung eines Blattes der Kolorado-Tanne (abies concolor) aufgrund unzureichender Beleuchtung und Farbverteilung, von links nach rechts: unbearbeitetes Bild aus dem Leafsnap-Datensatz, zugehöriges binarisiertes Bild aus dem Leafsnap-Datensatz, mit HSV-k-Means-Clustering freigestelltes Blatt</w:t>
        </w:r>
        <w:r>
          <w:rPr>
            <w:noProof/>
            <w:webHidden/>
          </w:rPr>
          <w:tab/>
        </w:r>
        <w:r>
          <w:rPr>
            <w:noProof/>
            <w:webHidden/>
          </w:rPr>
          <w:fldChar w:fldCharType="begin"/>
        </w:r>
        <w:r>
          <w:rPr>
            <w:noProof/>
            <w:webHidden/>
          </w:rPr>
          <w:instrText xml:space="preserve"> PAGEREF _Toc476722515 \h </w:instrText>
        </w:r>
        <w:r>
          <w:rPr>
            <w:noProof/>
            <w:webHidden/>
          </w:rPr>
        </w:r>
        <w:r>
          <w:rPr>
            <w:noProof/>
            <w:webHidden/>
          </w:rPr>
          <w:fldChar w:fldCharType="separate"/>
        </w:r>
        <w:r w:rsidR="007533F1">
          <w:rPr>
            <w:noProof/>
            <w:webHidden/>
          </w:rPr>
          <w:t>47</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16" w:history="1">
        <w:r w:rsidRPr="000A7766">
          <w:rPr>
            <w:rStyle w:val="Hyperlink"/>
            <w:noProof/>
          </w:rPr>
          <w:t>Abbildung 38 - das freigestellte Ausgangsbild einer Haselnuss (links oben) und drei Stufen des Multi-IDSC, angewandt auf das Binärbild, beginnend von rechts oben nach rechts unten: abnehmender Detailgrad der Kontur und Verringerung der Anzahl der Konturpunkte (grün)  bei gleichzeitiger Vergrößerung der betrachteten Nachbarschaft (roter Kreis)</w:t>
        </w:r>
        <w:r>
          <w:rPr>
            <w:noProof/>
            <w:webHidden/>
          </w:rPr>
          <w:tab/>
        </w:r>
        <w:r>
          <w:rPr>
            <w:noProof/>
            <w:webHidden/>
          </w:rPr>
          <w:fldChar w:fldCharType="begin"/>
        </w:r>
        <w:r>
          <w:rPr>
            <w:noProof/>
            <w:webHidden/>
          </w:rPr>
          <w:instrText xml:space="preserve"> PAGEREF _Toc476722516 \h </w:instrText>
        </w:r>
        <w:r>
          <w:rPr>
            <w:noProof/>
            <w:webHidden/>
          </w:rPr>
        </w:r>
        <w:r>
          <w:rPr>
            <w:noProof/>
            <w:webHidden/>
          </w:rPr>
          <w:fldChar w:fldCharType="separate"/>
        </w:r>
        <w:r w:rsidR="007533F1">
          <w:rPr>
            <w:noProof/>
            <w:webHidden/>
          </w:rPr>
          <w:t>51</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17" w:history="1">
        <w:r w:rsidRPr="000A7766">
          <w:rPr>
            <w:rStyle w:val="Hyperlink"/>
            <w:noProof/>
          </w:rPr>
          <w:t>Abbildung 39 - Mit Gaborfiltern gefaltetes Graustufenbild der Blattoberseite von Malus domestica aus Abbildung 28</w:t>
        </w:r>
        <w:r>
          <w:rPr>
            <w:noProof/>
            <w:webHidden/>
          </w:rPr>
          <w:tab/>
        </w:r>
        <w:r>
          <w:rPr>
            <w:noProof/>
            <w:webHidden/>
          </w:rPr>
          <w:fldChar w:fldCharType="begin"/>
        </w:r>
        <w:r>
          <w:rPr>
            <w:noProof/>
            <w:webHidden/>
          </w:rPr>
          <w:instrText xml:space="preserve"> PAGEREF _Toc476722517 \h </w:instrText>
        </w:r>
        <w:r>
          <w:rPr>
            <w:noProof/>
            <w:webHidden/>
          </w:rPr>
        </w:r>
        <w:r>
          <w:rPr>
            <w:noProof/>
            <w:webHidden/>
          </w:rPr>
          <w:fldChar w:fldCharType="separate"/>
        </w:r>
        <w:r w:rsidR="007533F1">
          <w:rPr>
            <w:noProof/>
            <w:webHidden/>
          </w:rPr>
          <w:t>52</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18" w:history="1">
        <w:r w:rsidRPr="000A7766">
          <w:rPr>
            <w:rStyle w:val="Hyperlink"/>
            <w:noProof/>
          </w:rPr>
          <w:t>Abbildung 40 - Mit Gaborfiltern gefaltetes Graustufenbild der Blattunterseite von Malus domestica aus Abbildung 29</w:t>
        </w:r>
        <w:r>
          <w:rPr>
            <w:noProof/>
            <w:webHidden/>
          </w:rPr>
          <w:tab/>
        </w:r>
        <w:r>
          <w:rPr>
            <w:noProof/>
            <w:webHidden/>
          </w:rPr>
          <w:fldChar w:fldCharType="begin"/>
        </w:r>
        <w:r>
          <w:rPr>
            <w:noProof/>
            <w:webHidden/>
          </w:rPr>
          <w:instrText xml:space="preserve"> PAGEREF _Toc476722518 \h </w:instrText>
        </w:r>
        <w:r>
          <w:rPr>
            <w:noProof/>
            <w:webHidden/>
          </w:rPr>
        </w:r>
        <w:r>
          <w:rPr>
            <w:noProof/>
            <w:webHidden/>
          </w:rPr>
          <w:fldChar w:fldCharType="separate"/>
        </w:r>
        <w:r w:rsidR="007533F1">
          <w:rPr>
            <w:noProof/>
            <w:webHidden/>
          </w:rPr>
          <w:t>52</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19" w:history="1">
        <w:r w:rsidRPr="000A7766">
          <w:rPr>
            <w:rStyle w:val="Hyperlink"/>
            <w:noProof/>
          </w:rPr>
          <w:t>Abbildung 41 - freigestellte Blattadern aus dem Gaborbild der Blattoberseite aus Abbildung 39 mit Hilfe morphologischer Operationen mit von links nach rechts ansteigender Größe des Filterkernels</w:t>
        </w:r>
        <w:r>
          <w:rPr>
            <w:noProof/>
            <w:webHidden/>
          </w:rPr>
          <w:tab/>
        </w:r>
        <w:r>
          <w:rPr>
            <w:noProof/>
            <w:webHidden/>
          </w:rPr>
          <w:fldChar w:fldCharType="begin"/>
        </w:r>
        <w:r>
          <w:rPr>
            <w:noProof/>
            <w:webHidden/>
          </w:rPr>
          <w:instrText xml:space="preserve"> PAGEREF _Toc476722519 \h </w:instrText>
        </w:r>
        <w:r>
          <w:rPr>
            <w:noProof/>
            <w:webHidden/>
          </w:rPr>
        </w:r>
        <w:r>
          <w:rPr>
            <w:noProof/>
            <w:webHidden/>
          </w:rPr>
          <w:fldChar w:fldCharType="separate"/>
        </w:r>
        <w:r w:rsidR="007533F1">
          <w:rPr>
            <w:noProof/>
            <w:webHidden/>
          </w:rPr>
          <w:t>53</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20" w:history="1">
        <w:r w:rsidRPr="000A7766">
          <w:rPr>
            <w:rStyle w:val="Hyperlink"/>
            <w:noProof/>
          </w:rPr>
          <w:t>Abbildung 42 - freigestellte Blattadern aus dem Gaborbild der Blattunterseite aus Abbildung 40 mit Hilfe morphologischer Operationen mit von links nach rechts ansteigender Größe des Filterkernels</w:t>
        </w:r>
        <w:r>
          <w:rPr>
            <w:noProof/>
            <w:webHidden/>
          </w:rPr>
          <w:tab/>
        </w:r>
        <w:r>
          <w:rPr>
            <w:noProof/>
            <w:webHidden/>
          </w:rPr>
          <w:fldChar w:fldCharType="begin"/>
        </w:r>
        <w:r>
          <w:rPr>
            <w:noProof/>
            <w:webHidden/>
          </w:rPr>
          <w:instrText xml:space="preserve"> PAGEREF _Toc476722520 \h </w:instrText>
        </w:r>
        <w:r>
          <w:rPr>
            <w:noProof/>
            <w:webHidden/>
          </w:rPr>
        </w:r>
        <w:r>
          <w:rPr>
            <w:noProof/>
            <w:webHidden/>
          </w:rPr>
          <w:fldChar w:fldCharType="separate"/>
        </w:r>
        <w:r w:rsidR="007533F1">
          <w:rPr>
            <w:noProof/>
            <w:webHidden/>
          </w:rPr>
          <w:t>53</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21" w:history="1">
        <w:r w:rsidRPr="000A7766">
          <w:rPr>
            <w:rStyle w:val="Hyperlink"/>
            <w:noProof/>
          </w:rPr>
          <w:t>Abbildung 43 - Hough-Linien (grün), extrahiert aus den morphologischen Faltungen aus Abbildung 42 (in gleicher Reihenfolge)</w:t>
        </w:r>
        <w:r>
          <w:rPr>
            <w:noProof/>
            <w:webHidden/>
          </w:rPr>
          <w:tab/>
        </w:r>
        <w:r>
          <w:rPr>
            <w:noProof/>
            <w:webHidden/>
          </w:rPr>
          <w:fldChar w:fldCharType="begin"/>
        </w:r>
        <w:r>
          <w:rPr>
            <w:noProof/>
            <w:webHidden/>
          </w:rPr>
          <w:instrText xml:space="preserve"> PAGEREF _Toc476722521 \h </w:instrText>
        </w:r>
        <w:r>
          <w:rPr>
            <w:noProof/>
            <w:webHidden/>
          </w:rPr>
        </w:r>
        <w:r>
          <w:rPr>
            <w:noProof/>
            <w:webHidden/>
          </w:rPr>
          <w:fldChar w:fldCharType="separate"/>
        </w:r>
        <w:r w:rsidR="007533F1">
          <w:rPr>
            <w:noProof/>
            <w:webHidden/>
          </w:rPr>
          <w:t>53</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22" w:history="1">
        <w:r w:rsidRPr="000A7766">
          <w:rPr>
            <w:rStyle w:val="Hyperlink"/>
            <w:noProof/>
          </w:rPr>
          <w:t>Abbildung 44 - Local Binary Patterns der Blattober- und Unterseite von Malus domestica</w:t>
        </w:r>
        <w:r>
          <w:rPr>
            <w:noProof/>
            <w:webHidden/>
          </w:rPr>
          <w:tab/>
        </w:r>
        <w:r>
          <w:rPr>
            <w:noProof/>
            <w:webHidden/>
          </w:rPr>
          <w:fldChar w:fldCharType="begin"/>
        </w:r>
        <w:r>
          <w:rPr>
            <w:noProof/>
            <w:webHidden/>
          </w:rPr>
          <w:instrText xml:space="preserve"> PAGEREF _Toc476722522 \h </w:instrText>
        </w:r>
        <w:r>
          <w:rPr>
            <w:noProof/>
            <w:webHidden/>
          </w:rPr>
        </w:r>
        <w:r>
          <w:rPr>
            <w:noProof/>
            <w:webHidden/>
          </w:rPr>
          <w:fldChar w:fldCharType="separate"/>
        </w:r>
        <w:r w:rsidR="007533F1">
          <w:rPr>
            <w:noProof/>
            <w:webHidden/>
          </w:rPr>
          <w:t>54</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23" w:history="1">
        <w:r w:rsidRPr="000A7766">
          <w:rPr>
            <w:rStyle w:val="Hyperlink"/>
            <w:noProof/>
          </w:rPr>
          <w:t>Abbildung 45 - kreisrunder Texturpatch</w:t>
        </w:r>
        <w:r>
          <w:rPr>
            <w:noProof/>
            <w:webHidden/>
          </w:rPr>
          <w:tab/>
        </w:r>
        <w:r>
          <w:rPr>
            <w:noProof/>
            <w:webHidden/>
          </w:rPr>
          <w:fldChar w:fldCharType="begin"/>
        </w:r>
        <w:r>
          <w:rPr>
            <w:noProof/>
            <w:webHidden/>
          </w:rPr>
          <w:instrText xml:space="preserve"> PAGEREF _Toc476722523 \h </w:instrText>
        </w:r>
        <w:r>
          <w:rPr>
            <w:noProof/>
            <w:webHidden/>
          </w:rPr>
        </w:r>
        <w:r>
          <w:rPr>
            <w:noProof/>
            <w:webHidden/>
          </w:rPr>
          <w:fldChar w:fldCharType="separate"/>
        </w:r>
        <w:r w:rsidR="007533F1">
          <w:rPr>
            <w:noProof/>
            <w:webHidden/>
          </w:rPr>
          <w:t>55</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24" w:history="1">
        <w:r w:rsidRPr="000A7766">
          <w:rPr>
            <w:rStyle w:val="Hyperlink"/>
            <w:noProof/>
          </w:rPr>
          <w:t>Abbildung 46 - Markierung der Positionen von mehreren Matrix-Patches (grüne Quadrate)</w:t>
        </w:r>
        <w:r>
          <w:rPr>
            <w:noProof/>
            <w:webHidden/>
          </w:rPr>
          <w:tab/>
        </w:r>
        <w:r>
          <w:rPr>
            <w:noProof/>
            <w:webHidden/>
          </w:rPr>
          <w:fldChar w:fldCharType="begin"/>
        </w:r>
        <w:r>
          <w:rPr>
            <w:noProof/>
            <w:webHidden/>
          </w:rPr>
          <w:instrText xml:space="preserve"> PAGEREF _Toc476722524 \h </w:instrText>
        </w:r>
        <w:r>
          <w:rPr>
            <w:noProof/>
            <w:webHidden/>
          </w:rPr>
        </w:r>
        <w:r>
          <w:rPr>
            <w:noProof/>
            <w:webHidden/>
          </w:rPr>
          <w:fldChar w:fldCharType="separate"/>
        </w:r>
        <w:r w:rsidR="007533F1">
          <w:rPr>
            <w:noProof/>
            <w:webHidden/>
          </w:rPr>
          <w:t>55</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25" w:history="1">
        <w:r w:rsidRPr="000A7766">
          <w:rPr>
            <w:rStyle w:val="Hyperlink"/>
            <w:noProof/>
          </w:rPr>
          <w:t>Abbildung 47 - Ausschnitt aus der Struktur einer HDF5-Datei mit gespeicherten IDSC- und Multilevel-IDSC-Features, einem k-Means-Codebuch für Multilevel-IDSC und einem trainierten, mit Keras erstelltem MLP (Screenshot aus HDF5View 2.15)</w:t>
        </w:r>
        <w:r>
          <w:rPr>
            <w:noProof/>
            <w:webHidden/>
          </w:rPr>
          <w:tab/>
        </w:r>
        <w:r>
          <w:rPr>
            <w:noProof/>
            <w:webHidden/>
          </w:rPr>
          <w:fldChar w:fldCharType="begin"/>
        </w:r>
        <w:r>
          <w:rPr>
            <w:noProof/>
            <w:webHidden/>
          </w:rPr>
          <w:instrText xml:space="preserve"> PAGEREF _Toc476722525 \h </w:instrText>
        </w:r>
        <w:r>
          <w:rPr>
            <w:noProof/>
            <w:webHidden/>
          </w:rPr>
        </w:r>
        <w:r>
          <w:rPr>
            <w:noProof/>
            <w:webHidden/>
          </w:rPr>
          <w:fldChar w:fldCharType="separate"/>
        </w:r>
        <w:r w:rsidR="007533F1">
          <w:rPr>
            <w:noProof/>
            <w:webHidden/>
          </w:rPr>
          <w:t>60</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26" w:history="1">
        <w:r w:rsidRPr="000A7766">
          <w:rPr>
            <w:rStyle w:val="Hyperlink"/>
            <w:noProof/>
          </w:rPr>
          <w:t>Abbildung 48 - Validierung von Trainings- und Testgenauigkeit links und Trainings- und Testverlust rechts mit einem einfachen MLP mit einer versteckten Schicht mit 10 Neuronen (Plot mit Matplotlib)</w:t>
        </w:r>
        <w:r>
          <w:rPr>
            <w:noProof/>
            <w:webHidden/>
          </w:rPr>
          <w:tab/>
        </w:r>
        <w:r>
          <w:rPr>
            <w:noProof/>
            <w:webHidden/>
          </w:rPr>
          <w:fldChar w:fldCharType="begin"/>
        </w:r>
        <w:r>
          <w:rPr>
            <w:noProof/>
            <w:webHidden/>
          </w:rPr>
          <w:instrText xml:space="preserve"> PAGEREF _Toc476722526 \h </w:instrText>
        </w:r>
        <w:r>
          <w:rPr>
            <w:noProof/>
            <w:webHidden/>
          </w:rPr>
        </w:r>
        <w:r>
          <w:rPr>
            <w:noProof/>
            <w:webHidden/>
          </w:rPr>
          <w:fldChar w:fldCharType="separate"/>
        </w:r>
        <w:r w:rsidR="007533F1">
          <w:rPr>
            <w:noProof/>
            <w:webHidden/>
          </w:rPr>
          <w:t>66</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27" w:history="1">
        <w:r w:rsidRPr="000A7766">
          <w:rPr>
            <w:rStyle w:val="Hyperlink"/>
            <w:noProof/>
          </w:rPr>
          <w:t>Abbildung 49 - Validierung von Trainings- und Testgenauigkeit links und Trainings- und Testverlust rechts mit einem MLP mit einer versteckten Schicht mit 64 Neuronen ohne Dropout-Schichten (Plot mit Matplotlib)</w:t>
        </w:r>
        <w:r>
          <w:rPr>
            <w:noProof/>
            <w:webHidden/>
          </w:rPr>
          <w:tab/>
        </w:r>
        <w:r>
          <w:rPr>
            <w:noProof/>
            <w:webHidden/>
          </w:rPr>
          <w:fldChar w:fldCharType="begin"/>
        </w:r>
        <w:r>
          <w:rPr>
            <w:noProof/>
            <w:webHidden/>
          </w:rPr>
          <w:instrText xml:space="preserve"> PAGEREF _Toc476722527 \h </w:instrText>
        </w:r>
        <w:r>
          <w:rPr>
            <w:noProof/>
            <w:webHidden/>
          </w:rPr>
        </w:r>
        <w:r>
          <w:rPr>
            <w:noProof/>
            <w:webHidden/>
          </w:rPr>
          <w:fldChar w:fldCharType="separate"/>
        </w:r>
        <w:r w:rsidR="007533F1">
          <w:rPr>
            <w:noProof/>
            <w:webHidden/>
          </w:rPr>
          <w:t>66</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28" w:history="1">
        <w:r w:rsidRPr="000A7766">
          <w:rPr>
            <w:rStyle w:val="Hyperlink"/>
            <w:noProof/>
          </w:rPr>
          <w:t>Abbildung 50 - Validierung von Trainings- und Testgenauigkeit links und Trainings- und Testverlust rechts bei einem MLP mit einer versteckten Schicht mit 64 Neuronen und zwei Dropout-Schichten mit einer Dropout-Rate von 0.3 (Plot mit Matplotlib)</w:t>
        </w:r>
        <w:r>
          <w:rPr>
            <w:noProof/>
            <w:webHidden/>
          </w:rPr>
          <w:tab/>
        </w:r>
        <w:r>
          <w:rPr>
            <w:noProof/>
            <w:webHidden/>
          </w:rPr>
          <w:fldChar w:fldCharType="begin"/>
        </w:r>
        <w:r>
          <w:rPr>
            <w:noProof/>
            <w:webHidden/>
          </w:rPr>
          <w:instrText xml:space="preserve"> PAGEREF _Toc476722528 \h </w:instrText>
        </w:r>
        <w:r>
          <w:rPr>
            <w:noProof/>
            <w:webHidden/>
          </w:rPr>
        </w:r>
        <w:r>
          <w:rPr>
            <w:noProof/>
            <w:webHidden/>
          </w:rPr>
          <w:fldChar w:fldCharType="separate"/>
        </w:r>
        <w:r w:rsidR="007533F1">
          <w:rPr>
            <w:noProof/>
            <w:webHidden/>
          </w:rPr>
          <w:t>67</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29" w:history="1">
        <w:r w:rsidRPr="000A7766">
          <w:rPr>
            <w:rStyle w:val="Hyperlink"/>
            <w:noProof/>
          </w:rPr>
          <w:t>Abbildung 51 - Konfusionsmatrix der Validierung von IDSC-Features mit einer SVM (Plot mit Matplotlib)</w:t>
        </w:r>
        <w:r>
          <w:rPr>
            <w:noProof/>
            <w:webHidden/>
          </w:rPr>
          <w:tab/>
        </w:r>
        <w:r>
          <w:rPr>
            <w:noProof/>
            <w:webHidden/>
          </w:rPr>
          <w:fldChar w:fldCharType="begin"/>
        </w:r>
        <w:r>
          <w:rPr>
            <w:noProof/>
            <w:webHidden/>
          </w:rPr>
          <w:instrText xml:space="preserve"> PAGEREF _Toc476722529 \h </w:instrText>
        </w:r>
        <w:r>
          <w:rPr>
            <w:noProof/>
            <w:webHidden/>
          </w:rPr>
        </w:r>
        <w:r>
          <w:rPr>
            <w:noProof/>
            <w:webHidden/>
          </w:rPr>
          <w:fldChar w:fldCharType="separate"/>
        </w:r>
        <w:r w:rsidR="007533F1">
          <w:rPr>
            <w:noProof/>
            <w:webHidden/>
          </w:rPr>
          <w:t>71</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30" w:history="1">
        <w:r w:rsidRPr="000A7766">
          <w:rPr>
            <w:rStyle w:val="Hyperlink"/>
            <w:noProof/>
          </w:rPr>
          <w:t>Abbildung 52 - Konfusionsmatrix der Validierung von M-IDSC-Features mit einer SVM (Plot mit Matplotlib)</w:t>
        </w:r>
        <w:r>
          <w:rPr>
            <w:noProof/>
            <w:webHidden/>
          </w:rPr>
          <w:tab/>
        </w:r>
        <w:r>
          <w:rPr>
            <w:noProof/>
            <w:webHidden/>
          </w:rPr>
          <w:fldChar w:fldCharType="begin"/>
        </w:r>
        <w:r>
          <w:rPr>
            <w:noProof/>
            <w:webHidden/>
          </w:rPr>
          <w:instrText xml:space="preserve"> PAGEREF _Toc476722530 \h </w:instrText>
        </w:r>
        <w:r>
          <w:rPr>
            <w:noProof/>
            <w:webHidden/>
          </w:rPr>
        </w:r>
        <w:r>
          <w:rPr>
            <w:noProof/>
            <w:webHidden/>
          </w:rPr>
          <w:fldChar w:fldCharType="separate"/>
        </w:r>
        <w:r w:rsidR="007533F1">
          <w:rPr>
            <w:noProof/>
            <w:webHidden/>
          </w:rPr>
          <w:t>71</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31" w:history="1">
        <w:r w:rsidRPr="000A7766">
          <w:rPr>
            <w:rStyle w:val="Hyperlink"/>
            <w:noProof/>
          </w:rPr>
          <w:t>Abbildung 53 - Pairplot der Blattnervatur-Features anhand fünf ausgewählter Spezies beziehungsweise Sorten (Plot mit Seaborn)</w:t>
        </w:r>
        <w:r>
          <w:rPr>
            <w:noProof/>
            <w:webHidden/>
          </w:rPr>
          <w:tab/>
        </w:r>
        <w:r>
          <w:rPr>
            <w:noProof/>
            <w:webHidden/>
          </w:rPr>
          <w:fldChar w:fldCharType="begin"/>
        </w:r>
        <w:r>
          <w:rPr>
            <w:noProof/>
            <w:webHidden/>
          </w:rPr>
          <w:instrText xml:space="preserve"> PAGEREF _Toc476722531 \h </w:instrText>
        </w:r>
        <w:r>
          <w:rPr>
            <w:noProof/>
            <w:webHidden/>
          </w:rPr>
        </w:r>
        <w:r>
          <w:rPr>
            <w:noProof/>
            <w:webHidden/>
          </w:rPr>
          <w:fldChar w:fldCharType="separate"/>
        </w:r>
        <w:r w:rsidR="007533F1">
          <w:rPr>
            <w:noProof/>
            <w:webHidden/>
          </w:rPr>
          <w:t>73</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32" w:history="1">
        <w:r w:rsidRPr="000A7766">
          <w:rPr>
            <w:rStyle w:val="Hyperlink"/>
            <w:noProof/>
          </w:rPr>
          <w:t>Abbildung 54 - Visualisierung der von SURF detektierten Keypoints in einem segmentierten Bild eines Klarapfelblattes</w:t>
        </w:r>
        <w:r>
          <w:rPr>
            <w:noProof/>
            <w:webHidden/>
          </w:rPr>
          <w:tab/>
        </w:r>
        <w:r>
          <w:rPr>
            <w:noProof/>
            <w:webHidden/>
          </w:rPr>
          <w:fldChar w:fldCharType="begin"/>
        </w:r>
        <w:r>
          <w:rPr>
            <w:noProof/>
            <w:webHidden/>
          </w:rPr>
          <w:instrText xml:space="preserve"> PAGEREF _Toc476722532 \h </w:instrText>
        </w:r>
        <w:r>
          <w:rPr>
            <w:noProof/>
            <w:webHidden/>
          </w:rPr>
        </w:r>
        <w:r>
          <w:rPr>
            <w:noProof/>
            <w:webHidden/>
          </w:rPr>
          <w:fldChar w:fldCharType="separate"/>
        </w:r>
        <w:r w:rsidR="007533F1">
          <w:rPr>
            <w:noProof/>
            <w:webHidden/>
          </w:rPr>
          <w:t>74</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33" w:history="1">
        <w:r w:rsidRPr="000A7766">
          <w:rPr>
            <w:rStyle w:val="Hyperlink"/>
            <w:noProof/>
          </w:rPr>
          <w:t>Abbildung 55 - Visualisierung der von SIFT detektierten Keypoints in einem segmentierten Bild eines Klarapfelblattes</w:t>
        </w:r>
        <w:r>
          <w:rPr>
            <w:noProof/>
            <w:webHidden/>
          </w:rPr>
          <w:tab/>
        </w:r>
        <w:r>
          <w:rPr>
            <w:noProof/>
            <w:webHidden/>
          </w:rPr>
          <w:fldChar w:fldCharType="begin"/>
        </w:r>
        <w:r>
          <w:rPr>
            <w:noProof/>
            <w:webHidden/>
          </w:rPr>
          <w:instrText xml:space="preserve"> PAGEREF _Toc476722533 \h </w:instrText>
        </w:r>
        <w:r>
          <w:rPr>
            <w:noProof/>
            <w:webHidden/>
          </w:rPr>
        </w:r>
        <w:r>
          <w:rPr>
            <w:noProof/>
            <w:webHidden/>
          </w:rPr>
          <w:fldChar w:fldCharType="separate"/>
        </w:r>
        <w:r w:rsidR="007533F1">
          <w:rPr>
            <w:noProof/>
            <w:webHidden/>
          </w:rPr>
          <w:t>74</w:t>
        </w:r>
        <w:r>
          <w:rPr>
            <w:noProof/>
            <w:webHidden/>
          </w:rPr>
          <w:fldChar w:fldCharType="end"/>
        </w:r>
      </w:hyperlink>
    </w:p>
    <w:p w:rsidR="00C54E4E" w:rsidRDefault="001012D7" w:rsidP="00A41C04">
      <w:pPr>
        <w:spacing w:before="240"/>
      </w:pPr>
      <w:r>
        <w:rPr>
          <w:b/>
          <w:bCs/>
          <w:noProof/>
        </w:rPr>
        <w:fldChar w:fldCharType="end"/>
      </w:r>
    </w:p>
    <w:p w:rsidR="003F18C9" w:rsidRDefault="00862B31" w:rsidP="00497041">
      <w:pPr>
        <w:pStyle w:val="berschrift1"/>
        <w:numPr>
          <w:ilvl w:val="0"/>
          <w:numId w:val="3"/>
        </w:numPr>
        <w:ind w:left="284" w:hanging="284"/>
      </w:pPr>
      <w:bookmarkStart w:id="235" w:name="_Toc476722473"/>
      <w:r>
        <w:lastRenderedPageBreak/>
        <w:t>Tabellenverzeichnis</w:t>
      </w:r>
      <w:bookmarkEnd w:id="235"/>
    </w:p>
    <w:p w:rsidR="00B21EAF" w:rsidRDefault="0052448E">
      <w:pPr>
        <w:pStyle w:val="Abbildungsverzeichnis"/>
        <w:tabs>
          <w:tab w:val="right" w:leader="dot" w:pos="8210"/>
        </w:tabs>
        <w:rPr>
          <w:rFonts w:eastAsiaTheme="minorEastAsia"/>
          <w:noProof/>
          <w:lang w:eastAsia="de-DE"/>
        </w:rPr>
      </w:pPr>
      <w:r>
        <w:fldChar w:fldCharType="begin"/>
      </w:r>
      <w:r>
        <w:instrText xml:space="preserve"> TOC \h \z \c "Tabelle" </w:instrText>
      </w:r>
      <w:r>
        <w:fldChar w:fldCharType="separate"/>
      </w:r>
      <w:hyperlink w:anchor="_Toc476722534" w:history="1">
        <w:r w:rsidR="00B21EAF" w:rsidRPr="006E359A">
          <w:rPr>
            <w:rStyle w:val="Hyperlink"/>
            <w:noProof/>
          </w:rPr>
          <w:t>Tabelle 1 - Komponenten des für Entwicklung und Tests verwendeten PCs</w:t>
        </w:r>
        <w:r w:rsidR="00B21EAF">
          <w:rPr>
            <w:noProof/>
            <w:webHidden/>
          </w:rPr>
          <w:tab/>
        </w:r>
        <w:r w:rsidR="00B21EAF">
          <w:rPr>
            <w:noProof/>
            <w:webHidden/>
          </w:rPr>
          <w:fldChar w:fldCharType="begin"/>
        </w:r>
        <w:r w:rsidR="00B21EAF">
          <w:rPr>
            <w:noProof/>
            <w:webHidden/>
          </w:rPr>
          <w:instrText xml:space="preserve"> PAGEREF _Toc476722534 \h </w:instrText>
        </w:r>
        <w:r w:rsidR="00B21EAF">
          <w:rPr>
            <w:noProof/>
            <w:webHidden/>
          </w:rPr>
        </w:r>
        <w:r w:rsidR="00B21EAF">
          <w:rPr>
            <w:noProof/>
            <w:webHidden/>
          </w:rPr>
          <w:fldChar w:fldCharType="separate"/>
        </w:r>
        <w:r w:rsidR="007533F1">
          <w:rPr>
            <w:noProof/>
            <w:webHidden/>
          </w:rPr>
          <w:t>63</w:t>
        </w:r>
        <w:r w:rsidR="00B21EAF">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35" w:history="1">
        <w:r w:rsidRPr="006E359A">
          <w:rPr>
            <w:rStyle w:val="Hyperlink"/>
            <w:noProof/>
          </w:rPr>
          <w:t>Tabelle 2 - Erkennungsraten (in Prozent) einer mit verschiedenen Feature / Codebuch-Kombinationen trainierten SVM bei steigender Anzahl an Wörtern je Codebuch, die besten ermittelten Erkennungsraten je Kombination sind hervorgehoben</w:t>
        </w:r>
        <w:r>
          <w:rPr>
            <w:noProof/>
            <w:webHidden/>
          </w:rPr>
          <w:tab/>
        </w:r>
        <w:r>
          <w:rPr>
            <w:noProof/>
            <w:webHidden/>
          </w:rPr>
          <w:fldChar w:fldCharType="begin"/>
        </w:r>
        <w:r>
          <w:rPr>
            <w:noProof/>
            <w:webHidden/>
          </w:rPr>
          <w:instrText xml:space="preserve"> PAGEREF _Toc476722535 \h </w:instrText>
        </w:r>
        <w:r>
          <w:rPr>
            <w:noProof/>
            <w:webHidden/>
          </w:rPr>
        </w:r>
        <w:r>
          <w:rPr>
            <w:noProof/>
            <w:webHidden/>
          </w:rPr>
          <w:fldChar w:fldCharType="separate"/>
        </w:r>
        <w:r w:rsidR="007533F1">
          <w:rPr>
            <w:noProof/>
            <w:webHidden/>
          </w:rPr>
          <w:t>64</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36" w:history="1">
        <w:r w:rsidRPr="006E359A">
          <w:rPr>
            <w:rStyle w:val="Hyperlink"/>
            <w:noProof/>
          </w:rPr>
          <w:t>Tabelle 3 - Laufzeiten (in Sek.) von Lernphase L (hellgrau) und Transformationsphase T (weiß)  mit verschiedenen Feature / Codebuch-Kombinationen bei steigender Zahl an Wörtern je Codebuch, die Hauptlasten der Berechnung in jedem Lern- / Transformationszyklus sind hervorgehoben</w:t>
        </w:r>
        <w:r>
          <w:rPr>
            <w:noProof/>
            <w:webHidden/>
          </w:rPr>
          <w:tab/>
        </w:r>
        <w:r>
          <w:rPr>
            <w:noProof/>
            <w:webHidden/>
          </w:rPr>
          <w:fldChar w:fldCharType="begin"/>
        </w:r>
        <w:r>
          <w:rPr>
            <w:noProof/>
            <w:webHidden/>
          </w:rPr>
          <w:instrText xml:space="preserve"> PAGEREF _Toc476722536 \h </w:instrText>
        </w:r>
        <w:r>
          <w:rPr>
            <w:noProof/>
            <w:webHidden/>
          </w:rPr>
        </w:r>
        <w:r>
          <w:rPr>
            <w:noProof/>
            <w:webHidden/>
          </w:rPr>
          <w:fldChar w:fldCharType="separate"/>
        </w:r>
        <w:r w:rsidR="007533F1">
          <w:rPr>
            <w:noProof/>
            <w:webHidden/>
          </w:rPr>
          <w:t>65</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37" w:history="1">
        <w:r w:rsidRPr="006E359A">
          <w:rPr>
            <w:rStyle w:val="Hyperlink"/>
            <w:noProof/>
          </w:rPr>
          <w:t xml:space="preserve">Tabelle 4 - Validierung des Trainings eines MLPs mit einer versteckten Schicht mit steigender Zahl an                  </w:t>
        </w:r>
        <w:r w:rsidRPr="006E359A">
          <w:rPr>
            <w:rStyle w:val="Hyperlink"/>
            <w:i/>
            <w:noProof/>
          </w:rPr>
          <w:t>n</w:t>
        </w:r>
        <w:r w:rsidRPr="006E359A">
          <w:rPr>
            <w:rStyle w:val="Hyperlink"/>
            <w:noProof/>
          </w:rPr>
          <w:t xml:space="preserve"> Neuronen, die besten Werte der  ermittelten  Metriken sind hervorgehoben</w:t>
        </w:r>
        <w:r>
          <w:rPr>
            <w:noProof/>
            <w:webHidden/>
          </w:rPr>
          <w:tab/>
        </w:r>
        <w:r>
          <w:rPr>
            <w:noProof/>
            <w:webHidden/>
          </w:rPr>
          <w:fldChar w:fldCharType="begin"/>
        </w:r>
        <w:r>
          <w:rPr>
            <w:noProof/>
            <w:webHidden/>
          </w:rPr>
          <w:instrText xml:space="preserve"> PAGEREF _Toc476722537 \h </w:instrText>
        </w:r>
        <w:r>
          <w:rPr>
            <w:noProof/>
            <w:webHidden/>
          </w:rPr>
        </w:r>
        <w:r>
          <w:rPr>
            <w:noProof/>
            <w:webHidden/>
          </w:rPr>
          <w:fldChar w:fldCharType="separate"/>
        </w:r>
        <w:r w:rsidR="007533F1">
          <w:rPr>
            <w:noProof/>
            <w:webHidden/>
          </w:rPr>
          <w:t>68</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38" w:history="1">
        <w:r w:rsidRPr="006E359A">
          <w:rPr>
            <w:rStyle w:val="Hyperlink"/>
            <w:noProof/>
          </w:rPr>
          <w:t>Tabelle 5 - Validierung des Trainings eines MLPs mit verschiedenen Kombinationen versteckter Schichten und Neuronen, angeordnet von Eingangs- zu  Ausgangsschicht, die besten Werte der  ermittelten  Metriken sind hervorgehoben</w:t>
        </w:r>
        <w:r>
          <w:rPr>
            <w:noProof/>
            <w:webHidden/>
          </w:rPr>
          <w:tab/>
        </w:r>
        <w:r>
          <w:rPr>
            <w:noProof/>
            <w:webHidden/>
          </w:rPr>
          <w:fldChar w:fldCharType="begin"/>
        </w:r>
        <w:r>
          <w:rPr>
            <w:noProof/>
            <w:webHidden/>
          </w:rPr>
          <w:instrText xml:space="preserve"> PAGEREF _Toc476722538 \h </w:instrText>
        </w:r>
        <w:r>
          <w:rPr>
            <w:noProof/>
            <w:webHidden/>
          </w:rPr>
        </w:r>
        <w:r>
          <w:rPr>
            <w:noProof/>
            <w:webHidden/>
          </w:rPr>
          <w:fldChar w:fldCharType="separate"/>
        </w:r>
        <w:r w:rsidR="007533F1">
          <w:rPr>
            <w:noProof/>
            <w:webHidden/>
          </w:rPr>
          <w:t>69</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39" w:history="1">
        <w:r w:rsidRPr="006E359A">
          <w:rPr>
            <w:rStyle w:val="Hyperlink"/>
            <w:noProof/>
          </w:rPr>
          <w:t>Tabelle 6 - Validierung eines MLP mit einer versteckten Schicht mit 256 Neuronen bei Änderung der Aktivierungsfunktion der versteckten Schicht, die besten Werte der  ermittelten  Metriken sind hervorgehoben</w:t>
        </w:r>
        <w:r>
          <w:rPr>
            <w:noProof/>
            <w:webHidden/>
          </w:rPr>
          <w:tab/>
        </w:r>
        <w:r>
          <w:rPr>
            <w:noProof/>
            <w:webHidden/>
          </w:rPr>
          <w:fldChar w:fldCharType="begin"/>
        </w:r>
        <w:r>
          <w:rPr>
            <w:noProof/>
            <w:webHidden/>
          </w:rPr>
          <w:instrText xml:space="preserve"> PAGEREF _Toc476722539 \h </w:instrText>
        </w:r>
        <w:r>
          <w:rPr>
            <w:noProof/>
            <w:webHidden/>
          </w:rPr>
        </w:r>
        <w:r>
          <w:rPr>
            <w:noProof/>
            <w:webHidden/>
          </w:rPr>
          <w:fldChar w:fldCharType="separate"/>
        </w:r>
        <w:r w:rsidR="007533F1">
          <w:rPr>
            <w:noProof/>
            <w:webHidden/>
          </w:rPr>
          <w:t>69</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40" w:history="1">
        <w:r w:rsidRPr="006E359A">
          <w:rPr>
            <w:rStyle w:val="Hyperlink"/>
            <w:noProof/>
          </w:rPr>
          <w:t>Tabelle 7 - Validierung der formbeschreibenden Features, die besten Werte der  ermittelten  Metriken sind hervorgehoben</w:t>
        </w:r>
        <w:r>
          <w:rPr>
            <w:noProof/>
            <w:webHidden/>
          </w:rPr>
          <w:tab/>
        </w:r>
        <w:r>
          <w:rPr>
            <w:noProof/>
            <w:webHidden/>
          </w:rPr>
          <w:fldChar w:fldCharType="begin"/>
        </w:r>
        <w:r>
          <w:rPr>
            <w:noProof/>
            <w:webHidden/>
          </w:rPr>
          <w:instrText xml:space="preserve"> PAGEREF _Toc476722540 \h </w:instrText>
        </w:r>
        <w:r>
          <w:rPr>
            <w:noProof/>
            <w:webHidden/>
          </w:rPr>
        </w:r>
        <w:r>
          <w:rPr>
            <w:noProof/>
            <w:webHidden/>
          </w:rPr>
          <w:fldChar w:fldCharType="separate"/>
        </w:r>
        <w:r w:rsidR="007533F1">
          <w:rPr>
            <w:noProof/>
            <w:webHidden/>
          </w:rPr>
          <w:t>70</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41" w:history="1">
        <w:r w:rsidRPr="006E359A">
          <w:rPr>
            <w:rStyle w:val="Hyperlink"/>
            <w:noProof/>
          </w:rPr>
          <w:t>Tabelle 8 - Validierung der texturbeschreibenden Features auf dem Datensatz mit den Blattoberseiten, die besten Werte der  ermittelten  Metriken sind hervorgehoben</w:t>
        </w:r>
        <w:r>
          <w:rPr>
            <w:noProof/>
            <w:webHidden/>
          </w:rPr>
          <w:tab/>
        </w:r>
        <w:r>
          <w:rPr>
            <w:noProof/>
            <w:webHidden/>
          </w:rPr>
          <w:fldChar w:fldCharType="begin"/>
        </w:r>
        <w:r>
          <w:rPr>
            <w:noProof/>
            <w:webHidden/>
          </w:rPr>
          <w:instrText xml:space="preserve"> PAGEREF _Toc476722541 \h </w:instrText>
        </w:r>
        <w:r>
          <w:rPr>
            <w:noProof/>
            <w:webHidden/>
          </w:rPr>
        </w:r>
        <w:r>
          <w:rPr>
            <w:noProof/>
            <w:webHidden/>
          </w:rPr>
          <w:fldChar w:fldCharType="separate"/>
        </w:r>
        <w:r w:rsidR="007533F1">
          <w:rPr>
            <w:noProof/>
            <w:webHidden/>
          </w:rPr>
          <w:t>72</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42" w:history="1">
        <w:r w:rsidRPr="006E359A">
          <w:rPr>
            <w:rStyle w:val="Hyperlink"/>
            <w:noProof/>
          </w:rPr>
          <w:t>Tabelle 9- Validierung der texturbeschreibenden Features auf dem Datensatz mit den Blattoberseiten, die besten Werte der  ermittelten  Metriken sind hervorgehoben</w:t>
        </w:r>
        <w:r>
          <w:rPr>
            <w:noProof/>
            <w:webHidden/>
          </w:rPr>
          <w:tab/>
        </w:r>
        <w:r>
          <w:rPr>
            <w:noProof/>
            <w:webHidden/>
          </w:rPr>
          <w:fldChar w:fldCharType="begin"/>
        </w:r>
        <w:r>
          <w:rPr>
            <w:noProof/>
            <w:webHidden/>
          </w:rPr>
          <w:instrText xml:space="preserve"> PAGEREF _Toc476722542 \h </w:instrText>
        </w:r>
        <w:r>
          <w:rPr>
            <w:noProof/>
            <w:webHidden/>
          </w:rPr>
        </w:r>
        <w:r>
          <w:rPr>
            <w:noProof/>
            <w:webHidden/>
          </w:rPr>
          <w:fldChar w:fldCharType="separate"/>
        </w:r>
        <w:r w:rsidR="007533F1">
          <w:rPr>
            <w:noProof/>
            <w:webHidden/>
          </w:rPr>
          <w:t>72</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43" w:history="1">
        <w:r w:rsidRPr="006E359A">
          <w:rPr>
            <w:rStyle w:val="Hyperlink"/>
            <w:noProof/>
          </w:rPr>
          <w:t>Tabelle 10 - Validierung von SIFT und SURF, die besten Werte der ermittelten Metriken sind hervorgehoben</w:t>
        </w:r>
        <w:r>
          <w:rPr>
            <w:noProof/>
            <w:webHidden/>
          </w:rPr>
          <w:tab/>
        </w:r>
        <w:r>
          <w:rPr>
            <w:noProof/>
            <w:webHidden/>
          </w:rPr>
          <w:fldChar w:fldCharType="begin"/>
        </w:r>
        <w:r>
          <w:rPr>
            <w:noProof/>
            <w:webHidden/>
          </w:rPr>
          <w:instrText xml:space="preserve"> PAGEREF _Toc476722543 \h </w:instrText>
        </w:r>
        <w:r>
          <w:rPr>
            <w:noProof/>
            <w:webHidden/>
          </w:rPr>
        </w:r>
        <w:r>
          <w:rPr>
            <w:noProof/>
            <w:webHidden/>
          </w:rPr>
          <w:fldChar w:fldCharType="separate"/>
        </w:r>
        <w:r w:rsidR="007533F1">
          <w:rPr>
            <w:noProof/>
            <w:webHidden/>
          </w:rPr>
          <w:t>73</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44" w:history="1">
        <w:r w:rsidRPr="006E359A">
          <w:rPr>
            <w:rStyle w:val="Hyperlink"/>
            <w:noProof/>
          </w:rPr>
          <w:t>Tabelle 11 - Validierung verschiedener Feature-Kombinationen, die besten Werte der ermittelten Metriken sind hervorgehoben</w:t>
        </w:r>
        <w:r>
          <w:rPr>
            <w:noProof/>
            <w:webHidden/>
          </w:rPr>
          <w:tab/>
        </w:r>
        <w:r>
          <w:rPr>
            <w:noProof/>
            <w:webHidden/>
          </w:rPr>
          <w:fldChar w:fldCharType="begin"/>
        </w:r>
        <w:r>
          <w:rPr>
            <w:noProof/>
            <w:webHidden/>
          </w:rPr>
          <w:instrText xml:space="preserve"> PAGEREF _Toc476722544 \h </w:instrText>
        </w:r>
        <w:r>
          <w:rPr>
            <w:noProof/>
            <w:webHidden/>
          </w:rPr>
        </w:r>
        <w:r>
          <w:rPr>
            <w:noProof/>
            <w:webHidden/>
          </w:rPr>
          <w:fldChar w:fldCharType="separate"/>
        </w:r>
        <w:r w:rsidR="007533F1">
          <w:rPr>
            <w:noProof/>
            <w:webHidden/>
          </w:rPr>
          <w:t>75</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45" w:history="1">
        <w:r w:rsidRPr="006E359A">
          <w:rPr>
            <w:rStyle w:val="Hyperlink"/>
            <w:noProof/>
          </w:rPr>
          <w:t>Tabelle 12 - verwendete Bibliotheken und ihre Lizenzen</w:t>
        </w:r>
        <w:r>
          <w:rPr>
            <w:noProof/>
            <w:webHidden/>
          </w:rPr>
          <w:tab/>
        </w:r>
        <w:r>
          <w:rPr>
            <w:noProof/>
            <w:webHidden/>
          </w:rPr>
          <w:fldChar w:fldCharType="begin"/>
        </w:r>
        <w:r>
          <w:rPr>
            <w:noProof/>
            <w:webHidden/>
          </w:rPr>
          <w:instrText xml:space="preserve"> PAGEREF _Toc476722545 \h </w:instrText>
        </w:r>
        <w:r>
          <w:rPr>
            <w:noProof/>
            <w:webHidden/>
          </w:rPr>
        </w:r>
        <w:r>
          <w:rPr>
            <w:noProof/>
            <w:webHidden/>
          </w:rPr>
          <w:fldChar w:fldCharType="separate"/>
        </w:r>
        <w:r w:rsidR="007533F1">
          <w:rPr>
            <w:noProof/>
            <w:webHidden/>
          </w:rPr>
          <w:t>94</w:t>
        </w:r>
        <w:r>
          <w:rPr>
            <w:noProof/>
            <w:webHidden/>
          </w:rPr>
          <w:fldChar w:fldCharType="end"/>
        </w:r>
      </w:hyperlink>
    </w:p>
    <w:p w:rsidR="00B21EAF" w:rsidRDefault="00B21EAF">
      <w:pPr>
        <w:pStyle w:val="Abbildungsverzeichnis"/>
        <w:tabs>
          <w:tab w:val="right" w:leader="dot" w:pos="8210"/>
        </w:tabs>
        <w:rPr>
          <w:rFonts w:eastAsiaTheme="minorEastAsia"/>
          <w:noProof/>
          <w:lang w:eastAsia="de-DE"/>
        </w:rPr>
      </w:pPr>
      <w:hyperlink w:anchor="_Toc476722546" w:history="1">
        <w:r w:rsidRPr="006E359A">
          <w:rPr>
            <w:rStyle w:val="Hyperlink"/>
            <w:noProof/>
          </w:rPr>
          <w:t>Tabelle 13 - Liste der Arten des selbsterstellten Datensatzes</w:t>
        </w:r>
        <w:r>
          <w:rPr>
            <w:noProof/>
            <w:webHidden/>
          </w:rPr>
          <w:tab/>
        </w:r>
        <w:r>
          <w:rPr>
            <w:noProof/>
            <w:webHidden/>
          </w:rPr>
          <w:fldChar w:fldCharType="begin"/>
        </w:r>
        <w:r>
          <w:rPr>
            <w:noProof/>
            <w:webHidden/>
          </w:rPr>
          <w:instrText xml:space="preserve"> PAGEREF _Toc476722546 \h </w:instrText>
        </w:r>
        <w:r>
          <w:rPr>
            <w:noProof/>
            <w:webHidden/>
          </w:rPr>
        </w:r>
        <w:r>
          <w:rPr>
            <w:noProof/>
            <w:webHidden/>
          </w:rPr>
          <w:fldChar w:fldCharType="separate"/>
        </w:r>
        <w:r w:rsidR="007533F1">
          <w:rPr>
            <w:noProof/>
            <w:webHidden/>
          </w:rPr>
          <w:t>96</w:t>
        </w:r>
        <w:r>
          <w:rPr>
            <w:noProof/>
            <w:webHidden/>
          </w:rPr>
          <w:fldChar w:fldCharType="end"/>
        </w:r>
      </w:hyperlink>
    </w:p>
    <w:p w:rsidR="003F18C9" w:rsidRDefault="0052448E" w:rsidP="00A41C04">
      <w:pPr>
        <w:spacing w:before="240"/>
      </w:pPr>
      <w:r>
        <w:rPr>
          <w:b/>
          <w:bCs/>
          <w:noProof/>
        </w:rPr>
        <w:fldChar w:fldCharType="end"/>
      </w:r>
    </w:p>
    <w:bookmarkEnd w:id="5"/>
    <w:bookmarkEnd w:id="6"/>
    <w:bookmarkEnd w:id="7"/>
    <w:p w:rsidR="00B85770" w:rsidRDefault="00B85770" w:rsidP="00B07883">
      <w:pPr>
        <w:jc w:val="left"/>
        <w:rPr>
          <w:b/>
          <w:bCs/>
          <w:noProof/>
        </w:rPr>
      </w:pPr>
    </w:p>
    <w:p w:rsidR="005818D2" w:rsidRDefault="005818D2" w:rsidP="00497041">
      <w:pPr>
        <w:pStyle w:val="berschrift1"/>
        <w:numPr>
          <w:ilvl w:val="0"/>
          <w:numId w:val="3"/>
        </w:numPr>
        <w:ind w:left="284" w:hanging="284"/>
      </w:pPr>
      <w:bookmarkStart w:id="236" w:name="_Toc476722474"/>
      <w:r>
        <w:lastRenderedPageBreak/>
        <w:t>Literaturverzeichnis</w:t>
      </w:r>
      <w:bookmarkEnd w:id="236"/>
    </w:p>
    <w:p w:rsidR="00E258AB" w:rsidRPr="00E258AB" w:rsidRDefault="00145C61" w:rsidP="00E258AB">
      <w:pPr>
        <w:widowControl w:val="0"/>
        <w:autoSpaceDE w:val="0"/>
        <w:autoSpaceDN w:val="0"/>
        <w:adjustRightInd w:val="0"/>
        <w:ind w:left="480" w:hanging="480"/>
        <w:rPr>
          <w:rFonts w:ascii="Calibri" w:hAnsi="Calibri" w:cs="Times New Roman"/>
          <w:noProof/>
          <w:szCs w:val="24"/>
        </w:rPr>
      </w:pPr>
      <w:r>
        <w:rPr>
          <w:b/>
          <w:bCs/>
          <w:noProof/>
        </w:rPr>
        <w:fldChar w:fldCharType="begin" w:fldLock="1"/>
      </w:r>
      <w:r>
        <w:rPr>
          <w:b/>
          <w:bCs/>
          <w:noProof/>
        </w:rPr>
        <w:instrText xml:space="preserve">ADDIN Mendeley Bibliography CSL_BIBLIOGRAPHY </w:instrText>
      </w:r>
      <w:r>
        <w:rPr>
          <w:b/>
          <w:bCs/>
          <w:noProof/>
        </w:rPr>
        <w:fldChar w:fldCharType="separate"/>
      </w:r>
      <w:r w:rsidR="00E258AB" w:rsidRPr="00E258AB">
        <w:rPr>
          <w:rFonts w:ascii="Calibri" w:hAnsi="Calibri" w:cs="Times New Roman"/>
          <w:noProof/>
          <w:szCs w:val="24"/>
        </w:rPr>
        <w:t xml:space="preserve">Arun, C. H., Sam Emmanuel, W. R., &amp; Christopher Durairaj, D. (2013). Texture Feature Extraction for Identification of Medicinal Plants and Comparison of Different Classifiers. </w:t>
      </w:r>
      <w:r w:rsidR="00E258AB" w:rsidRPr="00E258AB">
        <w:rPr>
          <w:rFonts w:ascii="Calibri" w:hAnsi="Calibri" w:cs="Times New Roman"/>
          <w:i/>
          <w:iCs/>
          <w:noProof/>
          <w:szCs w:val="24"/>
        </w:rPr>
        <w:t>International Journal of Computer Applications</w:t>
      </w:r>
      <w:r w:rsidR="00E258AB" w:rsidRPr="00E258AB">
        <w:rPr>
          <w:rFonts w:ascii="Calibri" w:hAnsi="Calibri" w:cs="Times New Roman"/>
          <w:noProof/>
          <w:szCs w:val="24"/>
        </w:rPr>
        <w:t xml:space="preserve">, </w:t>
      </w:r>
      <w:r w:rsidR="00E258AB" w:rsidRPr="00E258AB">
        <w:rPr>
          <w:rFonts w:ascii="Calibri" w:hAnsi="Calibri" w:cs="Times New Roman"/>
          <w:i/>
          <w:iCs/>
          <w:noProof/>
          <w:szCs w:val="24"/>
        </w:rPr>
        <w:t>62</w:t>
      </w:r>
      <w:r w:rsidR="00E258AB" w:rsidRPr="00E258AB">
        <w:rPr>
          <w:rFonts w:ascii="Calibri" w:hAnsi="Calibri" w:cs="Times New Roman"/>
          <w:noProof/>
          <w:szCs w:val="24"/>
        </w:rPr>
        <w:t>(12), 975–8887.</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Belongie, S., Malik, J., &amp; Puzicha, J. (2002). Shape matching and object recognition using shape contexts. </w:t>
      </w:r>
      <w:r w:rsidRPr="00E258AB">
        <w:rPr>
          <w:rFonts w:ascii="Calibri" w:hAnsi="Calibri" w:cs="Times New Roman"/>
          <w:i/>
          <w:iCs/>
          <w:noProof/>
          <w:szCs w:val="24"/>
        </w:rPr>
        <w:t>IEEE Transactions on Pattern Analysis and Machine Intelligence</w:t>
      </w:r>
      <w:r w:rsidRPr="00E258AB">
        <w:rPr>
          <w:rFonts w:ascii="Calibri" w:hAnsi="Calibri" w:cs="Times New Roman"/>
          <w:noProof/>
          <w:szCs w:val="24"/>
        </w:rPr>
        <w:t xml:space="preserve">, </w:t>
      </w:r>
      <w:r w:rsidRPr="00E258AB">
        <w:rPr>
          <w:rFonts w:ascii="Calibri" w:hAnsi="Calibri" w:cs="Times New Roman"/>
          <w:i/>
          <w:iCs/>
          <w:noProof/>
          <w:szCs w:val="24"/>
        </w:rPr>
        <w:t>24</w:t>
      </w:r>
      <w:r w:rsidRPr="00E258AB">
        <w:rPr>
          <w:rFonts w:ascii="Calibri" w:hAnsi="Calibri" w:cs="Times New Roman"/>
          <w:noProof/>
          <w:szCs w:val="24"/>
        </w:rPr>
        <w:t>(4), 509–522. https://doi.org/10.1109/34.993558</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Bishop, C. M. (2006). </w:t>
      </w:r>
      <w:r w:rsidRPr="00E258AB">
        <w:rPr>
          <w:rFonts w:ascii="Calibri" w:hAnsi="Calibri" w:cs="Times New Roman"/>
          <w:i/>
          <w:iCs/>
          <w:noProof/>
          <w:szCs w:val="24"/>
        </w:rPr>
        <w:t>Pattern Recognition and Machine Learning</w:t>
      </w:r>
      <w:r w:rsidRPr="00E258AB">
        <w:rPr>
          <w:rFonts w:ascii="Calibri" w:hAnsi="Calibri" w:cs="Times New Roman"/>
          <w:noProof/>
          <w:szCs w:val="24"/>
        </w:rPr>
        <w:t>. New York: Springer Science+Business Media.</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Burdick, H. E. (1997). </w:t>
      </w:r>
      <w:r w:rsidRPr="00E258AB">
        <w:rPr>
          <w:rFonts w:ascii="Calibri" w:hAnsi="Calibri" w:cs="Times New Roman"/>
          <w:i/>
          <w:iCs/>
          <w:noProof/>
          <w:szCs w:val="24"/>
        </w:rPr>
        <w:t>Digital Imaging- Theory and Applications</w:t>
      </w:r>
      <w:r w:rsidRPr="00E258AB">
        <w:rPr>
          <w:rFonts w:ascii="Calibri" w:hAnsi="Calibri" w:cs="Times New Roman"/>
          <w:noProof/>
          <w:szCs w:val="24"/>
        </w:rPr>
        <w:t>. New York: McGraw-Hill.</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Burger, W., &amp; Burge, M. J. (2015). </w:t>
      </w:r>
      <w:r w:rsidRPr="00E258AB">
        <w:rPr>
          <w:rFonts w:ascii="Calibri" w:hAnsi="Calibri" w:cs="Times New Roman"/>
          <w:i/>
          <w:iCs/>
          <w:noProof/>
          <w:szCs w:val="24"/>
        </w:rPr>
        <w:t>Digitale Bildverarbeitung: eine algorithmische Einführung mit Java</w:t>
      </w:r>
      <w:r w:rsidRPr="00E258AB">
        <w:rPr>
          <w:rFonts w:ascii="Calibri" w:hAnsi="Calibri" w:cs="Times New Roman"/>
          <w:noProof/>
          <w:szCs w:val="24"/>
        </w:rPr>
        <w:t xml:space="preserve"> (3. Aufl.). Berlin, Heidelberg: Springer-Verlag. https://doi.org/10.1007/978-3-642-04604-9</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Cao, J., Wang, B., &amp; Brown, D. (2016). Similarity based leaf image retrieval using multiscale R-angle description. </w:t>
      </w:r>
      <w:r w:rsidRPr="00E258AB">
        <w:rPr>
          <w:rFonts w:ascii="Calibri" w:hAnsi="Calibri" w:cs="Times New Roman"/>
          <w:i/>
          <w:iCs/>
          <w:noProof/>
          <w:szCs w:val="24"/>
        </w:rPr>
        <w:t>Information Sciences</w:t>
      </w:r>
      <w:r w:rsidRPr="00E258AB">
        <w:rPr>
          <w:rFonts w:ascii="Calibri" w:hAnsi="Calibri" w:cs="Times New Roman"/>
          <w:noProof/>
          <w:szCs w:val="24"/>
        </w:rPr>
        <w:t xml:space="preserve">, </w:t>
      </w:r>
      <w:r w:rsidRPr="00E258AB">
        <w:rPr>
          <w:rFonts w:ascii="Calibri" w:hAnsi="Calibri" w:cs="Times New Roman"/>
          <w:i/>
          <w:iCs/>
          <w:noProof/>
          <w:szCs w:val="24"/>
        </w:rPr>
        <w:t>374</w:t>
      </w:r>
      <w:r w:rsidRPr="00E258AB">
        <w:rPr>
          <w:rFonts w:ascii="Calibri" w:hAnsi="Calibri" w:cs="Times New Roman"/>
          <w:noProof/>
          <w:szCs w:val="24"/>
        </w:rPr>
        <w:t>, 51–64. https://doi.org/10.1016/j.ins.2016.09.023</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Chaki, J., Parekh, R., &amp; Bhattacharya, S. (2015). Plant leaf recognition using texture and shape features with neural classifiers. </w:t>
      </w:r>
      <w:r w:rsidRPr="00E258AB">
        <w:rPr>
          <w:rFonts w:ascii="Calibri" w:hAnsi="Calibri" w:cs="Times New Roman"/>
          <w:i/>
          <w:iCs/>
          <w:noProof/>
          <w:szCs w:val="24"/>
        </w:rPr>
        <w:t>Pattern Recognition Letters</w:t>
      </w:r>
      <w:r w:rsidRPr="00E258AB">
        <w:rPr>
          <w:rFonts w:ascii="Calibri" w:hAnsi="Calibri" w:cs="Times New Roman"/>
          <w:noProof/>
          <w:szCs w:val="24"/>
        </w:rPr>
        <w:t xml:space="preserve">, </w:t>
      </w:r>
      <w:r w:rsidRPr="00E258AB">
        <w:rPr>
          <w:rFonts w:ascii="Calibri" w:hAnsi="Calibri" w:cs="Times New Roman"/>
          <w:i/>
          <w:iCs/>
          <w:noProof/>
          <w:szCs w:val="24"/>
        </w:rPr>
        <w:t>58</w:t>
      </w:r>
      <w:r w:rsidRPr="00E258AB">
        <w:rPr>
          <w:rFonts w:ascii="Calibri" w:hAnsi="Calibri" w:cs="Times New Roman"/>
          <w:noProof/>
          <w:szCs w:val="24"/>
        </w:rPr>
        <w:t>, 61–68. https://doi.org/10.1016/j.patrec.2015.02.010</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Coelho, L. P. (2013). Mahotas: Open source software for scriptable computer vision. </w:t>
      </w:r>
      <w:r w:rsidRPr="00E258AB">
        <w:rPr>
          <w:rFonts w:ascii="Calibri" w:hAnsi="Calibri" w:cs="Times New Roman"/>
          <w:i/>
          <w:iCs/>
          <w:noProof/>
          <w:szCs w:val="24"/>
        </w:rPr>
        <w:t>Journal of Open Research Software</w:t>
      </w:r>
      <w:r w:rsidRPr="00E258AB">
        <w:rPr>
          <w:rFonts w:ascii="Calibri" w:hAnsi="Calibri" w:cs="Times New Roman"/>
          <w:noProof/>
          <w:szCs w:val="24"/>
        </w:rPr>
        <w:t xml:space="preserve">, </w:t>
      </w:r>
      <w:r w:rsidRPr="00E258AB">
        <w:rPr>
          <w:rFonts w:ascii="Calibri" w:hAnsi="Calibri" w:cs="Times New Roman"/>
          <w:i/>
          <w:iCs/>
          <w:noProof/>
          <w:szCs w:val="24"/>
        </w:rPr>
        <w:t>1</w:t>
      </w:r>
      <w:r w:rsidRPr="00E258AB">
        <w:rPr>
          <w:rFonts w:ascii="Calibri" w:hAnsi="Calibri" w:cs="Times New Roman"/>
          <w:noProof/>
          <w:szCs w:val="24"/>
        </w:rPr>
        <w:t>(1).</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Duda, R. O., Hart, P. E., &amp; Stork, D. G. (2001). </w:t>
      </w:r>
      <w:r w:rsidRPr="00E258AB">
        <w:rPr>
          <w:rFonts w:ascii="Calibri" w:hAnsi="Calibri" w:cs="Times New Roman"/>
          <w:i/>
          <w:iCs/>
          <w:noProof/>
          <w:szCs w:val="24"/>
        </w:rPr>
        <w:t>Pattern Classification</w:t>
      </w:r>
      <w:r w:rsidRPr="00E258AB">
        <w:rPr>
          <w:rFonts w:ascii="Calibri" w:hAnsi="Calibri" w:cs="Times New Roman"/>
          <w:noProof/>
          <w:szCs w:val="24"/>
        </w:rPr>
        <w:t xml:space="preserve"> (2. Aufl.). New York: John Wiley &amp; Sons.</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Ertel, W. (2016). </w:t>
      </w:r>
      <w:r w:rsidRPr="00E258AB">
        <w:rPr>
          <w:rFonts w:ascii="Calibri" w:hAnsi="Calibri" w:cs="Times New Roman"/>
          <w:i/>
          <w:iCs/>
          <w:noProof/>
          <w:szCs w:val="24"/>
        </w:rPr>
        <w:t>Grundkurs Künstliche Intelligenz</w:t>
      </w:r>
      <w:r w:rsidRPr="00E258AB">
        <w:rPr>
          <w:rFonts w:ascii="Calibri" w:hAnsi="Calibri" w:cs="Times New Roman"/>
          <w:noProof/>
          <w:szCs w:val="24"/>
        </w:rPr>
        <w:t xml:space="preserve"> (4. Aufl.). Wiesbaden: Springer Fachmedien. https://doi.org/10.1007/978-3-8348-9989-7</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HDF Group. (2017). HDF Group - HDF5. Abgerufen 1. März 2017, von https://support.hdfgroup.org/HDF5/</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Jähne, B. (2012). </w:t>
      </w:r>
      <w:r w:rsidRPr="00E258AB">
        <w:rPr>
          <w:rFonts w:ascii="Calibri" w:hAnsi="Calibri" w:cs="Times New Roman"/>
          <w:i/>
          <w:iCs/>
          <w:noProof/>
          <w:szCs w:val="24"/>
        </w:rPr>
        <w:t>Digitale Bildverarbeitung: und Bildgewinnung (German Edition)</w:t>
      </w:r>
      <w:r w:rsidRPr="00E258AB">
        <w:rPr>
          <w:rFonts w:ascii="Calibri" w:hAnsi="Calibri" w:cs="Times New Roman"/>
          <w:noProof/>
          <w:szCs w:val="24"/>
        </w:rPr>
        <w:t xml:space="preserve"> (7. Aufl.). Heidelberg: Springer Verlag.</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lastRenderedPageBreak/>
        <w:t xml:space="preserve">Katyal, V. (2012). </w:t>
      </w:r>
      <w:r w:rsidRPr="00E258AB">
        <w:rPr>
          <w:rFonts w:ascii="Calibri" w:hAnsi="Calibri" w:cs="Times New Roman"/>
          <w:i/>
          <w:iCs/>
          <w:noProof/>
          <w:szCs w:val="24"/>
        </w:rPr>
        <w:t>Leaf vein segmentation using Odd Gabor filters and morphological operations</w:t>
      </w:r>
      <w:r w:rsidRPr="00E258AB">
        <w:rPr>
          <w:rFonts w:ascii="Calibri" w:hAnsi="Calibri" w:cs="Times New Roman"/>
          <w:noProof/>
          <w:szCs w:val="24"/>
        </w:rPr>
        <w:t>. Amity University Indien.</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Keller, J. M., Liu, D., &amp; Fogel, D. B. (2016). </w:t>
      </w:r>
      <w:r w:rsidRPr="00E258AB">
        <w:rPr>
          <w:rFonts w:ascii="Calibri" w:hAnsi="Calibri" w:cs="Times New Roman"/>
          <w:i/>
          <w:iCs/>
          <w:noProof/>
          <w:szCs w:val="24"/>
        </w:rPr>
        <w:t>Fundamentals of Computational Intelligence</w:t>
      </w:r>
      <w:r w:rsidRPr="00E258AB">
        <w:rPr>
          <w:rFonts w:ascii="Calibri" w:hAnsi="Calibri" w:cs="Times New Roman"/>
          <w:noProof/>
          <w:szCs w:val="24"/>
        </w:rPr>
        <w:t>. New Jersey: John Wiley &amp; Sons.</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Keras. (2017). Keras Documentation. Abgerufen 2. Februar 2017, von https://keras.io/</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Khan, N. Y., McCane, B., &amp; Wyvill, G. (2011). SIFT and SURF performance evaluation against various image deformations on benchmark dataset. In </w:t>
      </w:r>
      <w:r w:rsidRPr="00E258AB">
        <w:rPr>
          <w:rFonts w:ascii="Calibri" w:hAnsi="Calibri" w:cs="Times New Roman"/>
          <w:i/>
          <w:iCs/>
          <w:noProof/>
          <w:szCs w:val="24"/>
        </w:rPr>
        <w:t>Proceedings - 2011 International Conference on Digital Image Computing: Techniques and Applications, DICTA 2011</w:t>
      </w:r>
      <w:r w:rsidRPr="00E258AB">
        <w:rPr>
          <w:rFonts w:ascii="Calibri" w:hAnsi="Calibri" w:cs="Times New Roman"/>
          <w:noProof/>
          <w:szCs w:val="24"/>
        </w:rPr>
        <w:t xml:space="preserve"> (S. 501–506). https://doi.org/10.1109/DICTA.2011.90</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Kumar, N., Belhumeur, P. N., Biswas, A., Jacobs, D. W., Kress, W. J., Lopez, I., &amp; Soares, J. V. B. (2012). Leafsnap: A Computer Vision System for Automatic Plant Species Identification. </w:t>
      </w:r>
      <w:r w:rsidRPr="00E258AB">
        <w:rPr>
          <w:rFonts w:ascii="Calibri" w:hAnsi="Calibri" w:cs="Times New Roman"/>
          <w:i/>
          <w:iCs/>
          <w:noProof/>
          <w:szCs w:val="24"/>
        </w:rPr>
        <w:t>Proceedings of the 12th European Conference on Computer Vision (ECCV)</w:t>
      </w:r>
      <w:r w:rsidRPr="00E258AB">
        <w:rPr>
          <w:rFonts w:ascii="Calibri" w:hAnsi="Calibri" w:cs="Times New Roman"/>
          <w:noProof/>
          <w:szCs w:val="24"/>
        </w:rPr>
        <w:t>.</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Larese, M. G., Bayá, A. E., Craviotto, R. M., Arango, M. R., Gallo, C., &amp; Granitto, P. M. (2014). Multiscale recognition of legume varieties based on leaf venation images. </w:t>
      </w:r>
      <w:r w:rsidRPr="00E258AB">
        <w:rPr>
          <w:rFonts w:ascii="Calibri" w:hAnsi="Calibri" w:cs="Times New Roman"/>
          <w:i/>
          <w:iCs/>
          <w:noProof/>
          <w:szCs w:val="24"/>
        </w:rPr>
        <w:t>Expert Systems with Applications</w:t>
      </w:r>
      <w:r w:rsidRPr="00E258AB">
        <w:rPr>
          <w:rFonts w:ascii="Calibri" w:hAnsi="Calibri" w:cs="Times New Roman"/>
          <w:noProof/>
          <w:szCs w:val="24"/>
        </w:rPr>
        <w:t xml:space="preserve">, </w:t>
      </w:r>
      <w:r w:rsidRPr="00E258AB">
        <w:rPr>
          <w:rFonts w:ascii="Calibri" w:hAnsi="Calibri" w:cs="Times New Roman"/>
          <w:i/>
          <w:iCs/>
          <w:noProof/>
          <w:szCs w:val="24"/>
        </w:rPr>
        <w:t>41</w:t>
      </w:r>
      <w:r w:rsidRPr="00E258AB">
        <w:rPr>
          <w:rFonts w:ascii="Calibri" w:hAnsi="Calibri" w:cs="Times New Roman"/>
          <w:noProof/>
          <w:szCs w:val="24"/>
        </w:rPr>
        <w:t>(10), 4638–4647. https://doi.org/10.1016/j.eswa.2014.01.029</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Ling, H. L. H., &amp; Jacobs, D. W. (2007). Shape Classification Using the Inner-Distance. </w:t>
      </w:r>
      <w:r w:rsidRPr="00E258AB">
        <w:rPr>
          <w:rFonts w:ascii="Calibri" w:hAnsi="Calibri" w:cs="Times New Roman"/>
          <w:i/>
          <w:iCs/>
          <w:noProof/>
          <w:szCs w:val="24"/>
        </w:rPr>
        <w:t>IEEE Transactions on Pattern Analysis and Machine Intelligence</w:t>
      </w:r>
      <w:r w:rsidRPr="00E258AB">
        <w:rPr>
          <w:rFonts w:ascii="Calibri" w:hAnsi="Calibri" w:cs="Times New Roman"/>
          <w:noProof/>
          <w:szCs w:val="24"/>
        </w:rPr>
        <w:t xml:space="preserve">, </w:t>
      </w:r>
      <w:r w:rsidRPr="00E258AB">
        <w:rPr>
          <w:rFonts w:ascii="Calibri" w:hAnsi="Calibri" w:cs="Times New Roman"/>
          <w:i/>
          <w:iCs/>
          <w:noProof/>
          <w:szCs w:val="24"/>
        </w:rPr>
        <w:t>29</w:t>
      </w:r>
      <w:r w:rsidRPr="00E258AB">
        <w:rPr>
          <w:rFonts w:ascii="Calibri" w:hAnsi="Calibri" w:cs="Times New Roman"/>
          <w:noProof/>
          <w:szCs w:val="24"/>
        </w:rPr>
        <w:t>(2), 286–299. https://doi.org/10.1109/TPAMI.2007.41</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MathWorks. (2017). MATLAB - MathWorks. Abgerufen 1. März 2017, von https://de.mathworks.com/products/matlab.html</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Matplotlib development team. (2017). Matplotlib: Python plotting - Matplotlib 2.0.0 documentation. Abgerufen 2. Februar 2017, von http://matplotlib.org/</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Novotný, P., &amp; Suk, T. (2013). Leaf recognition of woody species in Central Europe. </w:t>
      </w:r>
      <w:r w:rsidRPr="00E258AB">
        <w:rPr>
          <w:rFonts w:ascii="Calibri" w:hAnsi="Calibri" w:cs="Times New Roman"/>
          <w:i/>
          <w:iCs/>
          <w:noProof/>
          <w:szCs w:val="24"/>
        </w:rPr>
        <w:t>Biosystems Engineering</w:t>
      </w:r>
      <w:r w:rsidRPr="00E258AB">
        <w:rPr>
          <w:rFonts w:ascii="Calibri" w:hAnsi="Calibri" w:cs="Times New Roman"/>
          <w:noProof/>
          <w:szCs w:val="24"/>
        </w:rPr>
        <w:t xml:space="preserve">, </w:t>
      </w:r>
      <w:r w:rsidRPr="00E258AB">
        <w:rPr>
          <w:rFonts w:ascii="Calibri" w:hAnsi="Calibri" w:cs="Times New Roman"/>
          <w:i/>
          <w:iCs/>
          <w:noProof/>
          <w:szCs w:val="24"/>
        </w:rPr>
        <w:t>115</w:t>
      </w:r>
      <w:r w:rsidRPr="00E258AB">
        <w:rPr>
          <w:rFonts w:ascii="Calibri" w:hAnsi="Calibri" w:cs="Times New Roman"/>
          <w:noProof/>
          <w:szCs w:val="24"/>
        </w:rPr>
        <w:t>(4), 444–452. https://doi.org/10.1016/j.biosystemseng.2013.04.007</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NumPy developers. (2016). NumPy - NumPy. Abgerufen 2. Februar 2017, von http://www.numpy.org/</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OpenCV. (2017). ABOUT | OpenCV. Abgerufen 1. März 2017, von http://opencv.org/about.html</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lastRenderedPageBreak/>
        <w:t>Pandas. (2016). pandas: powerful Python data analysis toolkit — pandas 0.19.2 documentation. Abgerufen 2. Februar 2017, von http://pandas.pydata.org/pandas-docs/stable/</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Price, C. A., Symonova, O., Mileyko, Y., Hilley, T., &amp; Weitz, J. S. (2011). Leaf Extraction and Analysis Framework Graphical User Interface: Segmenting and Analyzing the Structure of Leaf Veins and Areoles. </w:t>
      </w:r>
      <w:r w:rsidRPr="00E258AB">
        <w:rPr>
          <w:rFonts w:ascii="Calibri" w:hAnsi="Calibri" w:cs="Times New Roman"/>
          <w:i/>
          <w:iCs/>
          <w:noProof/>
          <w:szCs w:val="24"/>
        </w:rPr>
        <w:t>Plant Physiology</w:t>
      </w:r>
      <w:r w:rsidRPr="00E258AB">
        <w:rPr>
          <w:rFonts w:ascii="Calibri" w:hAnsi="Calibri" w:cs="Times New Roman"/>
          <w:noProof/>
          <w:szCs w:val="24"/>
        </w:rPr>
        <w:t xml:space="preserve">, </w:t>
      </w:r>
      <w:r w:rsidRPr="00E258AB">
        <w:rPr>
          <w:rFonts w:ascii="Calibri" w:hAnsi="Calibri" w:cs="Times New Roman"/>
          <w:i/>
          <w:iCs/>
          <w:noProof/>
          <w:szCs w:val="24"/>
        </w:rPr>
        <w:t>155</w:t>
      </w:r>
      <w:r w:rsidRPr="00E258AB">
        <w:rPr>
          <w:rFonts w:ascii="Calibri" w:hAnsi="Calibri" w:cs="Times New Roman"/>
          <w:noProof/>
          <w:szCs w:val="24"/>
        </w:rPr>
        <w:t>(1), 236–245. https://doi.org/10.1104/pp.110.162834</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PyTables. (2015). Welcome to PyTables’ documentation! — PyTables 3.3.0 documentation. Abgerufen 2. Februar 2017, von http://www.pytables.org/#</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Riverbank. (2016). Riverbank | Software | PyQt | What is PyQt? Abgerufen 2. Februar 2017, von https://riverbankcomputing.com/software/pyqt/intro</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Rothmaler, W. (1967). </w:t>
      </w:r>
      <w:r w:rsidRPr="00E258AB">
        <w:rPr>
          <w:rFonts w:ascii="Calibri" w:hAnsi="Calibri" w:cs="Times New Roman"/>
          <w:i/>
          <w:iCs/>
          <w:noProof/>
          <w:szCs w:val="24"/>
        </w:rPr>
        <w:t>Exkursionsflora von Deutschland - Gefäßpflanzen</w:t>
      </w:r>
      <w:r w:rsidRPr="00E258AB">
        <w:rPr>
          <w:rFonts w:ascii="Calibri" w:hAnsi="Calibri" w:cs="Times New Roman"/>
          <w:noProof/>
          <w:szCs w:val="24"/>
        </w:rPr>
        <w:t xml:space="preserve"> (6. Aufl.). Berlin: Volk und Wissen volkseigener Verlag.</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Rothmaler, W. (2011). </w:t>
      </w:r>
      <w:r w:rsidRPr="00E258AB">
        <w:rPr>
          <w:rFonts w:ascii="Calibri" w:hAnsi="Calibri" w:cs="Times New Roman"/>
          <w:i/>
          <w:iCs/>
          <w:noProof/>
          <w:szCs w:val="24"/>
        </w:rPr>
        <w:t>Exkursionsflora von Deutschland - Gefäßpflanzen</w:t>
      </w:r>
      <w:r w:rsidRPr="00E258AB">
        <w:rPr>
          <w:rFonts w:ascii="Calibri" w:hAnsi="Calibri" w:cs="Times New Roman"/>
          <w:noProof/>
          <w:szCs w:val="24"/>
        </w:rPr>
        <w:t xml:space="preserve"> (20. Aufl.). Heidelberg: Spektrum Akademischer Verlag.</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scikit-image development team. (2017). scikit-image: image processing in Python. Abgerufen 2. Februar 2017, von http://scikit-image.org/</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scikit-learn. (2017). scikit-learn: machine learning in Python. Abgerufen 2. Februar 2017, von http://scikit-learn.org/stable/</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SciPy developers. (2017). SciPy.org — SciPy.org. Abgerufen 2. Februar 2017, von http://scipy.org/</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Sivic, J., &amp; Zisserman, A. (2009). Efficient visual search of videos cast as text retrieval. </w:t>
      </w:r>
      <w:r w:rsidRPr="00E258AB">
        <w:rPr>
          <w:rFonts w:ascii="Calibri" w:hAnsi="Calibri" w:cs="Times New Roman"/>
          <w:i/>
          <w:iCs/>
          <w:noProof/>
          <w:szCs w:val="24"/>
        </w:rPr>
        <w:t>IEEE Transactions on Pattern Analysis and Machine Intelligence</w:t>
      </w:r>
      <w:r w:rsidRPr="00E258AB">
        <w:rPr>
          <w:rFonts w:ascii="Calibri" w:hAnsi="Calibri" w:cs="Times New Roman"/>
          <w:noProof/>
          <w:szCs w:val="24"/>
        </w:rPr>
        <w:t xml:space="preserve">, </w:t>
      </w:r>
      <w:r w:rsidRPr="00E258AB">
        <w:rPr>
          <w:rFonts w:ascii="Calibri" w:hAnsi="Calibri" w:cs="Times New Roman"/>
          <w:i/>
          <w:iCs/>
          <w:noProof/>
          <w:szCs w:val="24"/>
        </w:rPr>
        <w:t>31</w:t>
      </w:r>
      <w:r w:rsidRPr="00E258AB">
        <w:rPr>
          <w:rFonts w:ascii="Calibri" w:hAnsi="Calibri" w:cs="Times New Roman"/>
          <w:noProof/>
          <w:szCs w:val="24"/>
        </w:rPr>
        <w:t>(4), 591–606. https://doi.org/10.1109/TPAMI.2008.111</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Söderkvist, O. J. O. (2001). </w:t>
      </w:r>
      <w:r w:rsidRPr="00E258AB">
        <w:rPr>
          <w:rFonts w:ascii="Calibri" w:hAnsi="Calibri" w:cs="Times New Roman"/>
          <w:i/>
          <w:iCs/>
          <w:noProof/>
          <w:szCs w:val="24"/>
        </w:rPr>
        <w:t>Computer Vision Classification of Leaves from Swedish Trees</w:t>
      </w:r>
      <w:r w:rsidRPr="00E258AB">
        <w:rPr>
          <w:rFonts w:ascii="Calibri" w:hAnsi="Calibri" w:cs="Times New Roman"/>
          <w:noProof/>
          <w:szCs w:val="24"/>
        </w:rPr>
        <w:t>. Linköping University.</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Sulc, M., &amp; Matas, J. (2014). Texture-Based Leaf Identification. </w:t>
      </w:r>
      <w:r w:rsidRPr="00E258AB">
        <w:rPr>
          <w:rFonts w:ascii="Calibri" w:hAnsi="Calibri" w:cs="Times New Roman"/>
          <w:i/>
          <w:iCs/>
          <w:noProof/>
          <w:szCs w:val="24"/>
        </w:rPr>
        <w:t>Research Reports of CMP</w:t>
      </w:r>
      <w:r w:rsidRPr="00E258AB">
        <w:rPr>
          <w:rFonts w:ascii="Calibri" w:hAnsi="Calibri" w:cs="Times New Roman"/>
          <w:noProof/>
          <w:szCs w:val="24"/>
        </w:rPr>
        <w:t>, (10).</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Theano Development Team. (2016). Theano: A Python framework for fast computation of mathematical expressions. </w:t>
      </w:r>
      <w:r w:rsidRPr="00E258AB">
        <w:rPr>
          <w:rFonts w:ascii="Calibri" w:hAnsi="Calibri" w:cs="Times New Roman"/>
          <w:i/>
          <w:iCs/>
          <w:noProof/>
          <w:szCs w:val="24"/>
        </w:rPr>
        <w:t>arXiv e-prints</w:t>
      </w:r>
      <w:r w:rsidRPr="00E258AB">
        <w:rPr>
          <w:rFonts w:ascii="Calibri" w:hAnsi="Calibri" w:cs="Times New Roman"/>
          <w:noProof/>
          <w:szCs w:val="24"/>
        </w:rPr>
        <w:t xml:space="preserve">, </w:t>
      </w:r>
      <w:r w:rsidRPr="00E258AB">
        <w:rPr>
          <w:rFonts w:ascii="Calibri" w:hAnsi="Calibri" w:cs="Times New Roman"/>
          <w:i/>
          <w:iCs/>
          <w:noProof/>
          <w:szCs w:val="24"/>
        </w:rPr>
        <w:t>abs/1605.0</w:t>
      </w:r>
      <w:r w:rsidRPr="00E258AB">
        <w:rPr>
          <w:rFonts w:ascii="Calibri" w:hAnsi="Calibri" w:cs="Times New Roman"/>
          <w:noProof/>
          <w:szCs w:val="24"/>
        </w:rPr>
        <w:t>.</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Wang, X., Feng, B., Bai, X., Liu, W., &amp; Jan Latecki, L. (2014). Bag of contour fragments for </w:t>
      </w:r>
      <w:r w:rsidRPr="00E258AB">
        <w:rPr>
          <w:rFonts w:ascii="Calibri" w:hAnsi="Calibri" w:cs="Times New Roman"/>
          <w:noProof/>
          <w:szCs w:val="24"/>
        </w:rPr>
        <w:lastRenderedPageBreak/>
        <w:t xml:space="preserve">robust shape classification. </w:t>
      </w:r>
      <w:r w:rsidRPr="00E258AB">
        <w:rPr>
          <w:rFonts w:ascii="Calibri" w:hAnsi="Calibri" w:cs="Times New Roman"/>
          <w:i/>
          <w:iCs/>
          <w:noProof/>
          <w:szCs w:val="24"/>
        </w:rPr>
        <w:t>Pattern Recognition</w:t>
      </w:r>
      <w:r w:rsidRPr="00E258AB">
        <w:rPr>
          <w:rFonts w:ascii="Calibri" w:hAnsi="Calibri" w:cs="Times New Roman"/>
          <w:noProof/>
          <w:szCs w:val="24"/>
        </w:rPr>
        <w:t xml:space="preserve">, </w:t>
      </w:r>
      <w:r w:rsidRPr="00E258AB">
        <w:rPr>
          <w:rFonts w:ascii="Calibri" w:hAnsi="Calibri" w:cs="Times New Roman"/>
          <w:i/>
          <w:iCs/>
          <w:noProof/>
          <w:szCs w:val="24"/>
        </w:rPr>
        <w:t>47</w:t>
      </w:r>
      <w:r w:rsidRPr="00E258AB">
        <w:rPr>
          <w:rFonts w:ascii="Calibri" w:hAnsi="Calibri" w:cs="Times New Roman"/>
          <w:noProof/>
          <w:szCs w:val="24"/>
        </w:rPr>
        <w:t>(6), 2116–2125. https://doi.org/10.1016/j.patcog.2013.12.008</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Welle, E. F. (2014). </w:t>
      </w:r>
      <w:r w:rsidRPr="00E258AB">
        <w:rPr>
          <w:rFonts w:ascii="Calibri" w:hAnsi="Calibri" w:cs="Times New Roman"/>
          <w:i/>
          <w:iCs/>
          <w:noProof/>
          <w:szCs w:val="24"/>
        </w:rPr>
        <w:t>Kleines Repetitorium der Botanik</w:t>
      </w:r>
      <w:r w:rsidRPr="00E258AB">
        <w:rPr>
          <w:rFonts w:ascii="Calibri" w:hAnsi="Calibri" w:cs="Times New Roman"/>
          <w:noProof/>
          <w:szCs w:val="24"/>
        </w:rPr>
        <w:t xml:space="preserve"> (16. Aufl.). Hamburg: Verlag Dr. Felix Büchner - Handwerk und Technik.</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Wikipedia, C. (2017). HSL and HSV. Abgerufen 22. Februar 2017, von https://en.wikipedia.org/w/index.php?title=HSL_and_HSV&amp;oldid=765756890#/media/File:HSV_color_solid_cylinder_alpha_lowgamma.png</w:t>
      </w:r>
    </w:p>
    <w:p w:rsidR="00E258AB" w:rsidRPr="00E258AB" w:rsidRDefault="00E258AB" w:rsidP="00E258AB">
      <w:pPr>
        <w:widowControl w:val="0"/>
        <w:autoSpaceDE w:val="0"/>
        <w:autoSpaceDN w:val="0"/>
        <w:adjustRightInd w:val="0"/>
        <w:ind w:left="480" w:hanging="480"/>
        <w:rPr>
          <w:rFonts w:ascii="Calibri" w:hAnsi="Calibri" w:cs="Times New Roman"/>
          <w:noProof/>
          <w:szCs w:val="24"/>
        </w:rPr>
      </w:pPr>
      <w:r w:rsidRPr="00E258AB">
        <w:rPr>
          <w:rFonts w:ascii="Calibri" w:hAnsi="Calibri" w:cs="Times New Roman"/>
          <w:noProof/>
          <w:szCs w:val="24"/>
        </w:rPr>
        <w:t xml:space="preserve">Wu, S. G., Bao, F. S., Xu, E. Y., Wang, Y. X., Chang, Y. F., &amp; Xiang, Q. L. (2007). A leaf recognition algorithm for plant classification using probabilistic neural network. </w:t>
      </w:r>
      <w:r w:rsidRPr="00E258AB">
        <w:rPr>
          <w:rFonts w:ascii="Calibri" w:hAnsi="Calibri" w:cs="Times New Roman"/>
          <w:i/>
          <w:iCs/>
          <w:noProof/>
          <w:szCs w:val="24"/>
        </w:rPr>
        <w:t>ISSPIT 2007 - 2007 IEEE International Symposium on Signal Processing and Information Technology</w:t>
      </w:r>
      <w:r w:rsidRPr="00E258AB">
        <w:rPr>
          <w:rFonts w:ascii="Calibri" w:hAnsi="Calibri" w:cs="Times New Roman"/>
          <w:noProof/>
          <w:szCs w:val="24"/>
        </w:rPr>
        <w:t>, (December), 11–16. https://doi.org/10.1109/ISSPIT.2007.4458016</w:t>
      </w:r>
    </w:p>
    <w:p w:rsidR="00E258AB" w:rsidRPr="00E258AB" w:rsidRDefault="00E258AB" w:rsidP="00E258AB">
      <w:pPr>
        <w:widowControl w:val="0"/>
        <w:autoSpaceDE w:val="0"/>
        <w:autoSpaceDN w:val="0"/>
        <w:adjustRightInd w:val="0"/>
        <w:ind w:left="480" w:hanging="480"/>
        <w:rPr>
          <w:rFonts w:ascii="Calibri" w:hAnsi="Calibri"/>
          <w:noProof/>
        </w:rPr>
      </w:pPr>
      <w:r w:rsidRPr="00E258AB">
        <w:rPr>
          <w:rFonts w:ascii="Calibri" w:hAnsi="Calibri" w:cs="Times New Roman"/>
          <w:noProof/>
          <w:szCs w:val="24"/>
        </w:rPr>
        <w:t xml:space="preserve">Zhao, C., Chan, S. S. F., Cham, W.-K., &amp; Chu, L. M. (2015). Plant identification using leaf shapes—A pattern counting approach. </w:t>
      </w:r>
      <w:r w:rsidRPr="00E258AB">
        <w:rPr>
          <w:rFonts w:ascii="Calibri" w:hAnsi="Calibri" w:cs="Times New Roman"/>
          <w:i/>
          <w:iCs/>
          <w:noProof/>
          <w:szCs w:val="24"/>
        </w:rPr>
        <w:t>Pattern Recognition</w:t>
      </w:r>
      <w:r w:rsidRPr="00E258AB">
        <w:rPr>
          <w:rFonts w:ascii="Calibri" w:hAnsi="Calibri" w:cs="Times New Roman"/>
          <w:noProof/>
          <w:szCs w:val="24"/>
        </w:rPr>
        <w:t xml:space="preserve">, </w:t>
      </w:r>
      <w:r w:rsidRPr="00E258AB">
        <w:rPr>
          <w:rFonts w:ascii="Calibri" w:hAnsi="Calibri" w:cs="Times New Roman"/>
          <w:i/>
          <w:iCs/>
          <w:noProof/>
          <w:szCs w:val="24"/>
        </w:rPr>
        <w:t>48</w:t>
      </w:r>
      <w:r w:rsidRPr="00E258AB">
        <w:rPr>
          <w:rFonts w:ascii="Calibri" w:hAnsi="Calibri" w:cs="Times New Roman"/>
          <w:noProof/>
          <w:szCs w:val="24"/>
        </w:rPr>
        <w:t>(10), 3203–3215. https://doi.org/10.1016/j.patcog.2015.04.004</w:t>
      </w:r>
    </w:p>
    <w:p w:rsidR="00B85770" w:rsidRDefault="00145C61" w:rsidP="00E258AB">
      <w:pPr>
        <w:widowControl w:val="0"/>
        <w:autoSpaceDE w:val="0"/>
        <w:autoSpaceDN w:val="0"/>
        <w:adjustRightInd w:val="0"/>
        <w:ind w:left="480" w:hanging="480"/>
        <w:rPr>
          <w:b/>
          <w:bCs/>
          <w:noProof/>
        </w:rPr>
      </w:pPr>
      <w:r>
        <w:rPr>
          <w:b/>
          <w:bCs/>
          <w:noProof/>
        </w:rPr>
        <w:fldChar w:fldCharType="end"/>
      </w: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54AC1" w:rsidRDefault="00B54AC1" w:rsidP="00C63B2A">
      <w:pPr>
        <w:widowControl w:val="0"/>
        <w:autoSpaceDE w:val="0"/>
        <w:autoSpaceDN w:val="0"/>
        <w:adjustRightInd w:val="0"/>
        <w:ind w:left="480" w:hanging="480"/>
        <w:rPr>
          <w:b/>
          <w:bCs/>
          <w:noProof/>
        </w:rPr>
      </w:pPr>
    </w:p>
    <w:p w:rsidR="00B54AC1" w:rsidRDefault="00B54AC1" w:rsidP="00C63B2A">
      <w:pPr>
        <w:widowControl w:val="0"/>
        <w:autoSpaceDE w:val="0"/>
        <w:autoSpaceDN w:val="0"/>
        <w:adjustRightInd w:val="0"/>
        <w:ind w:left="480" w:hanging="480"/>
        <w:rPr>
          <w:b/>
          <w:bCs/>
          <w:noProof/>
        </w:rPr>
      </w:pPr>
    </w:p>
    <w:p w:rsidR="00B54AC1" w:rsidRDefault="00B54AC1" w:rsidP="00C63B2A">
      <w:pPr>
        <w:widowControl w:val="0"/>
        <w:autoSpaceDE w:val="0"/>
        <w:autoSpaceDN w:val="0"/>
        <w:adjustRightInd w:val="0"/>
        <w:ind w:left="480" w:hanging="480"/>
        <w:rPr>
          <w:b/>
          <w:bCs/>
          <w:noProof/>
        </w:rPr>
      </w:pPr>
    </w:p>
    <w:p w:rsidR="00A97BFC" w:rsidRDefault="00A97BFC" w:rsidP="00497041">
      <w:pPr>
        <w:pStyle w:val="berschrift1"/>
        <w:numPr>
          <w:ilvl w:val="0"/>
          <w:numId w:val="3"/>
        </w:numPr>
        <w:ind w:left="-142" w:firstLine="1211"/>
      </w:pPr>
      <w:bookmarkStart w:id="237" w:name="_Toc476722475"/>
      <w:r>
        <w:lastRenderedPageBreak/>
        <w:t>Anhang</w:t>
      </w:r>
      <w:bookmarkEnd w:id="237"/>
    </w:p>
    <w:p w:rsidR="00A4501C" w:rsidRDefault="00A4501C" w:rsidP="00A4501C">
      <w:pPr>
        <w:pStyle w:val="berschrift2"/>
        <w:numPr>
          <w:ilvl w:val="1"/>
          <w:numId w:val="2"/>
        </w:numPr>
        <w:ind w:left="284" w:hanging="284"/>
      </w:pPr>
      <w:bookmarkStart w:id="238" w:name="_Toc476722476"/>
      <w:r>
        <w:t>Installationsanleitung</w:t>
      </w:r>
      <w:bookmarkEnd w:id="238"/>
    </w:p>
    <w:p w:rsidR="00EB274C" w:rsidRDefault="00EB274C" w:rsidP="00A4501C">
      <w:r>
        <w:t xml:space="preserve">Der Source Code und die HDF5-Datensätze mit bereits aus </w:t>
      </w:r>
      <w:r w:rsidR="00AA7371">
        <w:t xml:space="preserve">den </w:t>
      </w:r>
      <w:r>
        <w:t xml:space="preserve">Bildern extrahierten Features findet sich auf </w:t>
      </w:r>
      <w:r w:rsidRPr="00705D1D">
        <w:rPr>
          <w:b/>
        </w:rPr>
        <w:t>DVD I</w:t>
      </w:r>
      <w:r>
        <w:t>.</w:t>
      </w:r>
      <w:r w:rsidR="00704FE5">
        <w:t xml:space="preserve"> Die Datensätze lassen sich aus der GUI heraus im Menü unter File/Settings anwählen. </w:t>
      </w:r>
    </w:p>
    <w:p w:rsidR="00EB274C" w:rsidRDefault="001B6F9B" w:rsidP="00A4501C">
      <w:r>
        <w:t xml:space="preserve">Auf </w:t>
      </w:r>
      <w:r w:rsidRPr="00705D1D">
        <w:rPr>
          <w:b/>
        </w:rPr>
        <w:t>DVD II</w:t>
      </w:r>
      <w:r>
        <w:t xml:space="preserve"> befinden sich die Blattfotos des erstellten Datensatzes.</w:t>
      </w:r>
    </w:p>
    <w:p w:rsidR="00B54AC1" w:rsidRDefault="00B54AC1" w:rsidP="00A4501C">
      <w:r>
        <w:t xml:space="preserve">Für die Installation wird </w:t>
      </w:r>
      <w:proofErr w:type="spellStart"/>
      <w:r>
        <w:t>Miniconda</w:t>
      </w:r>
      <w:proofErr w:type="spellEnd"/>
      <w:r>
        <w:t xml:space="preserve"> oder </w:t>
      </w:r>
      <w:proofErr w:type="spellStart"/>
      <w:r>
        <w:t>Anaconda</w:t>
      </w:r>
      <w:proofErr w:type="spellEnd"/>
      <w:r w:rsidR="00A7356A">
        <w:t xml:space="preserve"> </w:t>
      </w:r>
      <w:r>
        <w:t>empfohlen, um Kompilat</w:t>
      </w:r>
      <w:r>
        <w:t>i</w:t>
      </w:r>
      <w:r>
        <w:t xml:space="preserve">onsfehler zu vermeiden. Dazu steht </w:t>
      </w:r>
      <w:r w:rsidR="00304340">
        <w:t>die</w:t>
      </w:r>
      <w:r>
        <w:t xml:space="preserve"> Batch-</w:t>
      </w:r>
      <w:r w:rsidR="005A0EE4">
        <w:t>Datei</w:t>
      </w:r>
      <w:r>
        <w:t xml:space="preserve"> </w:t>
      </w:r>
      <w:r w:rsidR="00B72C33" w:rsidRPr="00B72C33">
        <w:rPr>
          <w:b/>
        </w:rPr>
        <w:t xml:space="preserve">install.bat </w:t>
      </w:r>
      <w:r>
        <w:t xml:space="preserve">auf </w:t>
      </w:r>
      <w:r w:rsidR="00705D1D">
        <w:t>DVD</w:t>
      </w:r>
      <w:r>
        <w:t xml:space="preserve"> I zur Verfügung.</w:t>
      </w:r>
      <w:r w:rsidR="00A7356A">
        <w:t xml:space="preserve"> Eine Installat</w:t>
      </w:r>
      <w:r w:rsidR="00A7356A">
        <w:t>i</w:t>
      </w:r>
      <w:r w:rsidR="00A7356A">
        <w:t xml:space="preserve">onsdatei für </w:t>
      </w:r>
      <w:proofErr w:type="spellStart"/>
      <w:r w:rsidR="00A7356A">
        <w:t>Miniconda</w:t>
      </w:r>
      <w:proofErr w:type="spellEnd"/>
      <w:r w:rsidR="00A7356A">
        <w:t xml:space="preserve"> steht dort ebenfalls zur Verfügung.</w:t>
      </w:r>
    </w:p>
    <w:p w:rsidR="00B54AC1" w:rsidRDefault="00B54AC1" w:rsidP="00A4501C">
      <w:r>
        <w:t>Wahlweise können auch folgende Schritte manuell vollzogen werden</w:t>
      </w:r>
    </w:p>
    <w:p w:rsidR="00B54AC1" w:rsidRDefault="00B54AC1" w:rsidP="00497041">
      <w:pPr>
        <w:pStyle w:val="Listenabsatz"/>
        <w:numPr>
          <w:ilvl w:val="0"/>
          <w:numId w:val="9"/>
        </w:numPr>
        <w:spacing w:line="276" w:lineRule="auto"/>
      </w:pPr>
      <w:proofErr w:type="spellStart"/>
      <w:r>
        <w:t>conda</w:t>
      </w:r>
      <w:proofErr w:type="spellEnd"/>
      <w:r>
        <w:t xml:space="preserve"> </w:t>
      </w:r>
      <w:proofErr w:type="spellStart"/>
      <w:r>
        <w:t>create</w:t>
      </w:r>
      <w:proofErr w:type="spellEnd"/>
      <w:r>
        <w:t xml:space="preserve"> -n </w:t>
      </w:r>
      <w:proofErr w:type="spellStart"/>
      <w:r>
        <w:t>masterarbeit_franke</w:t>
      </w:r>
      <w:proofErr w:type="spellEnd"/>
      <w:r>
        <w:t xml:space="preserve"> </w:t>
      </w:r>
      <w:proofErr w:type="spellStart"/>
      <w:r>
        <w:t>python</w:t>
      </w:r>
      <w:proofErr w:type="spellEnd"/>
      <w:r>
        <w:t>=3.5 -y</w:t>
      </w:r>
    </w:p>
    <w:p w:rsidR="00EA204E" w:rsidRDefault="00EA204E" w:rsidP="00497041">
      <w:pPr>
        <w:pStyle w:val="Listenabsatz"/>
        <w:numPr>
          <w:ilvl w:val="0"/>
          <w:numId w:val="9"/>
        </w:numPr>
        <w:spacing w:line="276" w:lineRule="auto"/>
      </w:pPr>
      <w:proofErr w:type="spellStart"/>
      <w:r w:rsidRPr="00EA204E">
        <w:t>activate</w:t>
      </w:r>
      <w:proofErr w:type="spellEnd"/>
      <w:r w:rsidRPr="00EA204E">
        <w:t xml:space="preserve"> </w:t>
      </w:r>
      <w:proofErr w:type="spellStart"/>
      <w:r w:rsidRPr="00EA204E">
        <w:t>masterarbeit_franke</w:t>
      </w:r>
      <w:proofErr w:type="spellEnd"/>
      <w:r w:rsidRPr="00EA204E">
        <w:t xml:space="preserve"> </w:t>
      </w:r>
      <w:proofErr w:type="spellStart"/>
      <w:r w:rsidRPr="00EA204E">
        <w:t>python</w:t>
      </w:r>
      <w:proofErr w:type="spellEnd"/>
    </w:p>
    <w:p w:rsidR="00B54AC1" w:rsidRDefault="00B54AC1" w:rsidP="00497041">
      <w:pPr>
        <w:pStyle w:val="Listenabsatz"/>
        <w:numPr>
          <w:ilvl w:val="0"/>
          <w:numId w:val="9"/>
        </w:numPr>
        <w:spacing w:line="276" w:lineRule="auto"/>
      </w:pPr>
      <w:proofErr w:type="spellStart"/>
      <w:r>
        <w:t>conda</w:t>
      </w:r>
      <w:proofErr w:type="spellEnd"/>
      <w:r>
        <w:t xml:space="preserve"> </w:t>
      </w:r>
      <w:proofErr w:type="spellStart"/>
      <w:r>
        <w:t>install</w:t>
      </w:r>
      <w:proofErr w:type="spellEnd"/>
      <w:r>
        <w:t xml:space="preserve"> -c </w:t>
      </w:r>
      <w:proofErr w:type="spellStart"/>
      <w:r>
        <w:t>menpo</w:t>
      </w:r>
      <w:proofErr w:type="spellEnd"/>
      <w:r>
        <w:t xml:space="preserve"> opencv3=3.1.0 -y</w:t>
      </w:r>
    </w:p>
    <w:p w:rsidR="00B54AC1" w:rsidRDefault="00B54AC1" w:rsidP="00497041">
      <w:pPr>
        <w:pStyle w:val="Listenabsatz"/>
        <w:numPr>
          <w:ilvl w:val="0"/>
          <w:numId w:val="9"/>
        </w:numPr>
        <w:spacing w:line="276" w:lineRule="auto"/>
      </w:pPr>
      <w:proofErr w:type="spellStart"/>
      <w:r>
        <w:t>conda</w:t>
      </w:r>
      <w:proofErr w:type="spellEnd"/>
      <w:r>
        <w:t xml:space="preserve"> </w:t>
      </w:r>
      <w:proofErr w:type="spellStart"/>
      <w:r>
        <w:t>install</w:t>
      </w:r>
      <w:proofErr w:type="spellEnd"/>
      <w:r>
        <w:t xml:space="preserve"> -c </w:t>
      </w:r>
      <w:proofErr w:type="spellStart"/>
      <w:r>
        <w:t>anaconda</w:t>
      </w:r>
      <w:proofErr w:type="spellEnd"/>
      <w:r>
        <w:t xml:space="preserve"> </w:t>
      </w:r>
      <w:proofErr w:type="spellStart"/>
      <w:r>
        <w:t>pyqt</w:t>
      </w:r>
      <w:proofErr w:type="spellEnd"/>
      <w:r>
        <w:t>=5.6.0 -y</w:t>
      </w:r>
    </w:p>
    <w:p w:rsidR="00B54AC1" w:rsidRDefault="00B54AC1" w:rsidP="00497041">
      <w:pPr>
        <w:pStyle w:val="Listenabsatz"/>
        <w:numPr>
          <w:ilvl w:val="0"/>
          <w:numId w:val="9"/>
        </w:numPr>
        <w:spacing w:line="276" w:lineRule="auto"/>
      </w:pPr>
      <w:proofErr w:type="spellStart"/>
      <w:r>
        <w:t>conda</w:t>
      </w:r>
      <w:proofErr w:type="spellEnd"/>
      <w:r>
        <w:t xml:space="preserve"> </w:t>
      </w:r>
      <w:proofErr w:type="spellStart"/>
      <w:r>
        <w:t>install</w:t>
      </w:r>
      <w:proofErr w:type="spellEnd"/>
      <w:r>
        <w:t xml:space="preserve"> </w:t>
      </w:r>
      <w:proofErr w:type="spellStart"/>
      <w:r>
        <w:t>scipy</w:t>
      </w:r>
      <w:proofErr w:type="spellEnd"/>
      <w:r>
        <w:t xml:space="preserve"> -y</w:t>
      </w:r>
    </w:p>
    <w:p w:rsidR="00B54AC1" w:rsidRDefault="00B54AC1" w:rsidP="00497041">
      <w:pPr>
        <w:pStyle w:val="Listenabsatz"/>
        <w:numPr>
          <w:ilvl w:val="0"/>
          <w:numId w:val="9"/>
        </w:numPr>
        <w:spacing w:line="276" w:lineRule="auto"/>
      </w:pPr>
      <w:proofErr w:type="spellStart"/>
      <w:r>
        <w:t>conda</w:t>
      </w:r>
      <w:proofErr w:type="spellEnd"/>
      <w:r>
        <w:t xml:space="preserve"> </w:t>
      </w:r>
      <w:proofErr w:type="spellStart"/>
      <w:r>
        <w:t>install</w:t>
      </w:r>
      <w:proofErr w:type="spellEnd"/>
      <w:r>
        <w:t xml:space="preserve"> </w:t>
      </w:r>
      <w:proofErr w:type="spellStart"/>
      <w:r>
        <w:t>pandas</w:t>
      </w:r>
      <w:proofErr w:type="spellEnd"/>
      <w:r>
        <w:t xml:space="preserve"> -y</w:t>
      </w:r>
    </w:p>
    <w:p w:rsidR="00B54AC1" w:rsidRDefault="00B54AC1" w:rsidP="00497041">
      <w:pPr>
        <w:pStyle w:val="Listenabsatz"/>
        <w:numPr>
          <w:ilvl w:val="0"/>
          <w:numId w:val="9"/>
        </w:numPr>
        <w:spacing w:line="276" w:lineRule="auto"/>
      </w:pPr>
      <w:proofErr w:type="spellStart"/>
      <w:r>
        <w:t>conda</w:t>
      </w:r>
      <w:proofErr w:type="spellEnd"/>
      <w:r>
        <w:t xml:space="preserve"> </w:t>
      </w:r>
      <w:proofErr w:type="spellStart"/>
      <w:r>
        <w:t>install</w:t>
      </w:r>
      <w:proofErr w:type="spellEnd"/>
      <w:r>
        <w:t xml:space="preserve"> </w:t>
      </w:r>
      <w:proofErr w:type="spellStart"/>
      <w:r>
        <w:t>scikit-learn</w:t>
      </w:r>
      <w:proofErr w:type="spellEnd"/>
      <w:r>
        <w:t xml:space="preserve"> -y</w:t>
      </w:r>
    </w:p>
    <w:p w:rsidR="00B54AC1" w:rsidRDefault="00B54AC1" w:rsidP="00497041">
      <w:pPr>
        <w:pStyle w:val="Listenabsatz"/>
        <w:numPr>
          <w:ilvl w:val="0"/>
          <w:numId w:val="9"/>
        </w:numPr>
        <w:spacing w:line="276" w:lineRule="auto"/>
      </w:pPr>
      <w:proofErr w:type="spellStart"/>
      <w:r>
        <w:t>conda</w:t>
      </w:r>
      <w:proofErr w:type="spellEnd"/>
      <w:r>
        <w:t xml:space="preserve"> </w:t>
      </w:r>
      <w:proofErr w:type="spellStart"/>
      <w:r>
        <w:t>install</w:t>
      </w:r>
      <w:proofErr w:type="spellEnd"/>
      <w:r>
        <w:t xml:space="preserve"> </w:t>
      </w:r>
      <w:proofErr w:type="spellStart"/>
      <w:r>
        <w:t>seaborn</w:t>
      </w:r>
      <w:proofErr w:type="spellEnd"/>
      <w:r>
        <w:t xml:space="preserve"> -y</w:t>
      </w:r>
    </w:p>
    <w:p w:rsidR="00B54AC1" w:rsidRDefault="00B54AC1" w:rsidP="00497041">
      <w:pPr>
        <w:pStyle w:val="Listenabsatz"/>
        <w:numPr>
          <w:ilvl w:val="0"/>
          <w:numId w:val="9"/>
        </w:numPr>
        <w:spacing w:line="276" w:lineRule="auto"/>
      </w:pPr>
      <w:proofErr w:type="spellStart"/>
      <w:r>
        <w:t>conda</w:t>
      </w:r>
      <w:proofErr w:type="spellEnd"/>
      <w:r>
        <w:t xml:space="preserve"> </w:t>
      </w:r>
      <w:proofErr w:type="spellStart"/>
      <w:r>
        <w:t>install</w:t>
      </w:r>
      <w:proofErr w:type="spellEnd"/>
      <w:r>
        <w:t xml:space="preserve"> </w:t>
      </w:r>
      <w:proofErr w:type="spellStart"/>
      <w:r>
        <w:t>scikit</w:t>
      </w:r>
      <w:proofErr w:type="spellEnd"/>
      <w:r>
        <w:t>-image -y</w:t>
      </w:r>
    </w:p>
    <w:p w:rsidR="00B54AC1" w:rsidRDefault="00B54AC1" w:rsidP="00497041">
      <w:pPr>
        <w:pStyle w:val="Listenabsatz"/>
        <w:numPr>
          <w:ilvl w:val="0"/>
          <w:numId w:val="9"/>
        </w:numPr>
        <w:spacing w:line="276" w:lineRule="auto"/>
      </w:pPr>
      <w:proofErr w:type="spellStart"/>
      <w:r>
        <w:t>conda</w:t>
      </w:r>
      <w:proofErr w:type="spellEnd"/>
      <w:r>
        <w:t xml:space="preserve"> </w:t>
      </w:r>
      <w:proofErr w:type="spellStart"/>
      <w:r>
        <w:t>install</w:t>
      </w:r>
      <w:proofErr w:type="spellEnd"/>
      <w:r>
        <w:t xml:space="preserve"> -c https://conda.anaconda.org/conda-forge </w:t>
      </w:r>
      <w:proofErr w:type="spellStart"/>
      <w:r>
        <w:t>mahotas</w:t>
      </w:r>
      <w:proofErr w:type="spellEnd"/>
      <w:r>
        <w:t xml:space="preserve"> -y</w:t>
      </w:r>
    </w:p>
    <w:p w:rsidR="00B54AC1" w:rsidRDefault="00B54AC1" w:rsidP="00497041">
      <w:pPr>
        <w:pStyle w:val="Listenabsatz"/>
        <w:numPr>
          <w:ilvl w:val="0"/>
          <w:numId w:val="9"/>
        </w:numPr>
        <w:spacing w:line="276" w:lineRule="auto"/>
      </w:pPr>
      <w:proofErr w:type="spellStart"/>
      <w:r>
        <w:t>conda</w:t>
      </w:r>
      <w:proofErr w:type="spellEnd"/>
      <w:r>
        <w:t xml:space="preserve"> </w:t>
      </w:r>
      <w:proofErr w:type="spellStart"/>
      <w:r>
        <w:t>install</w:t>
      </w:r>
      <w:proofErr w:type="spellEnd"/>
      <w:r>
        <w:t xml:space="preserve"> </w:t>
      </w:r>
      <w:proofErr w:type="spellStart"/>
      <w:r>
        <w:t>pytables</w:t>
      </w:r>
      <w:proofErr w:type="spellEnd"/>
      <w:r>
        <w:t xml:space="preserve"> -y</w:t>
      </w:r>
    </w:p>
    <w:p w:rsidR="00EA204E" w:rsidRDefault="00B54AC1" w:rsidP="00497041">
      <w:pPr>
        <w:pStyle w:val="Listenabsatz"/>
        <w:numPr>
          <w:ilvl w:val="0"/>
          <w:numId w:val="9"/>
        </w:numPr>
        <w:spacing w:line="276" w:lineRule="auto"/>
      </w:pPr>
      <w:proofErr w:type="spellStart"/>
      <w:r>
        <w:t>pip</w:t>
      </w:r>
      <w:proofErr w:type="spellEnd"/>
      <w:r>
        <w:t xml:space="preserve"> </w:t>
      </w:r>
      <w:proofErr w:type="spellStart"/>
      <w:r>
        <w:t>install</w:t>
      </w:r>
      <w:proofErr w:type="spellEnd"/>
      <w:r>
        <w:t xml:space="preserve"> </w:t>
      </w:r>
      <w:proofErr w:type="spellStart"/>
      <w:r>
        <w:t>keras</w:t>
      </w:r>
      <w:r w:rsidR="00EA204E">
        <w:t>Auf</w:t>
      </w:r>
      <w:proofErr w:type="spellEnd"/>
      <w:r w:rsidR="00EA204E">
        <w:t xml:space="preserve"> Datenträger</w:t>
      </w:r>
      <w:r w:rsidR="005A0EE4">
        <w:t xml:space="preserve"> I</w:t>
      </w:r>
      <w:r w:rsidR="00EA204E">
        <w:t xml:space="preserve"> </w:t>
      </w:r>
      <w:r w:rsidR="005A0EE4">
        <w:t xml:space="preserve"> befindet sich auch eine Batch-</w:t>
      </w:r>
      <w:proofErr w:type="spellStart"/>
      <w:r w:rsidR="005A0EE4">
        <w:t>Dateu</w:t>
      </w:r>
      <w:proofErr w:type="spellEnd"/>
    </w:p>
    <w:p w:rsidR="00D13CBE" w:rsidRDefault="00D13CBE" w:rsidP="00D13CBE">
      <w:pPr>
        <w:spacing w:line="276" w:lineRule="auto"/>
      </w:pPr>
    </w:p>
    <w:p w:rsidR="005A0EE4" w:rsidRDefault="005A0EE4" w:rsidP="005A0EE4">
      <w:r>
        <w:t xml:space="preserve">Um Theano zu aktivieren muss </w:t>
      </w:r>
      <w:proofErr w:type="spellStart"/>
      <w:r>
        <w:t>Keras</w:t>
      </w:r>
      <w:proofErr w:type="spellEnd"/>
      <w:r>
        <w:t xml:space="preserve"> einmal in </w:t>
      </w:r>
      <w:proofErr w:type="spellStart"/>
      <w:r>
        <w:t>python</w:t>
      </w:r>
      <w:proofErr w:type="spellEnd"/>
      <w:r>
        <w:t xml:space="preserve"> importiert worden sein, danach wird automatisch das Verzeichnis %USERPROFILE%</w:t>
      </w:r>
      <w:r w:rsidRPr="005A0EE4">
        <w:t xml:space="preserve"> /.</w:t>
      </w:r>
      <w:proofErr w:type="spellStart"/>
      <w:r w:rsidRPr="005A0EE4">
        <w:t>keras</w:t>
      </w:r>
      <w:proofErr w:type="spellEnd"/>
      <w:r>
        <w:t xml:space="preserve"> erstellt (</w:t>
      </w:r>
      <w:r w:rsidRPr="005A0EE4">
        <w:t>~/.</w:t>
      </w:r>
      <w:proofErr w:type="spellStart"/>
      <w:r w:rsidRPr="005A0EE4">
        <w:t>keras</w:t>
      </w:r>
      <w:proofErr w:type="spellEnd"/>
      <w:r>
        <w:t xml:space="preserve"> unter Linux)</w:t>
      </w:r>
      <w:r w:rsidR="00894EC6">
        <w:t xml:space="preserve">. Die dortige </w:t>
      </w:r>
      <w:proofErr w:type="spellStart"/>
      <w:r w:rsidR="00894EC6">
        <w:t>keras.json</w:t>
      </w:r>
      <w:proofErr w:type="spellEnd"/>
      <w:r w:rsidR="00894EC6">
        <w:t xml:space="preserve">-Datei muss dann für </w:t>
      </w:r>
      <w:r w:rsidR="00894EC6" w:rsidRPr="00894EC6">
        <w:t>"backend": "</w:t>
      </w:r>
      <w:proofErr w:type="spellStart"/>
      <w:r w:rsidR="00894EC6">
        <w:t>theano</w:t>
      </w:r>
      <w:proofErr w:type="spellEnd"/>
      <w:r w:rsidR="00894EC6" w:rsidRPr="00894EC6">
        <w:t>"</w:t>
      </w:r>
      <w:r w:rsidR="00894EC6">
        <w:t xml:space="preserve"> eingetragen werden.</w:t>
      </w:r>
    </w:p>
    <w:p w:rsidR="005A0EE4" w:rsidRDefault="005A0EE4" w:rsidP="005A0EE4">
      <w:r>
        <w:t>Alternativ kann auch</w:t>
      </w:r>
      <w:r w:rsidR="00894EC6">
        <w:t xml:space="preserve"> </w:t>
      </w:r>
      <w:proofErr w:type="spellStart"/>
      <w:r w:rsidR="00894EC6">
        <w:t>Tensorflow</w:t>
      </w:r>
      <w:proofErr w:type="spellEnd"/>
      <w:r>
        <w:t xml:space="preserve"> mit </w:t>
      </w:r>
      <w:proofErr w:type="spellStart"/>
      <w:r w:rsidRPr="005A0EE4">
        <w:rPr>
          <w:i/>
        </w:rPr>
        <w:t>pip</w:t>
      </w:r>
      <w:proofErr w:type="spellEnd"/>
      <w:r w:rsidRPr="005A0EE4">
        <w:rPr>
          <w:i/>
        </w:rPr>
        <w:t xml:space="preserve"> </w:t>
      </w:r>
      <w:proofErr w:type="spellStart"/>
      <w:r w:rsidRPr="005A0EE4">
        <w:rPr>
          <w:i/>
        </w:rPr>
        <w:t>install</w:t>
      </w:r>
      <w:proofErr w:type="spellEnd"/>
      <w:r w:rsidRPr="005A0EE4">
        <w:rPr>
          <w:i/>
        </w:rPr>
        <w:t xml:space="preserve"> </w:t>
      </w:r>
      <w:proofErr w:type="spellStart"/>
      <w:r w:rsidRPr="005A0EE4">
        <w:rPr>
          <w:i/>
        </w:rPr>
        <w:t>tensorflow</w:t>
      </w:r>
      <w:proofErr w:type="spellEnd"/>
      <w:r>
        <w:rPr>
          <w:i/>
        </w:rPr>
        <w:t xml:space="preserve"> </w:t>
      </w:r>
      <w:r>
        <w:t>installiert werden</w:t>
      </w:r>
      <w:r w:rsidR="0084576F">
        <w:t>.</w:t>
      </w:r>
    </w:p>
    <w:p w:rsidR="000D4386" w:rsidRDefault="000D4386" w:rsidP="000D4386">
      <w:r>
        <w:t xml:space="preserve">Die GPU Unterstützung von </w:t>
      </w:r>
      <w:proofErr w:type="spellStart"/>
      <w:r>
        <w:t>theano</w:t>
      </w:r>
      <w:proofErr w:type="spellEnd"/>
      <w:r>
        <w:t xml:space="preserve"> kann in der </w:t>
      </w:r>
      <w:r w:rsidR="0084576F">
        <w:t>D</w:t>
      </w:r>
      <w:r>
        <w:t xml:space="preserve">atei </w:t>
      </w:r>
      <w:r w:rsidRPr="000D4386">
        <w:rPr>
          <w:i/>
        </w:rPr>
        <w:t>%USERPROFILE% /.</w:t>
      </w:r>
      <w:proofErr w:type="spellStart"/>
      <w:r w:rsidRPr="000D4386">
        <w:rPr>
          <w:i/>
        </w:rPr>
        <w:t>theano</w:t>
      </w:r>
      <w:proofErr w:type="spellEnd"/>
      <w:r w:rsidRPr="000D4386">
        <w:rPr>
          <w:i/>
        </w:rPr>
        <w:t>/</w:t>
      </w:r>
      <w:proofErr w:type="spellStart"/>
      <w:r w:rsidRPr="000D4386">
        <w:rPr>
          <w:i/>
        </w:rPr>
        <w:t>theano.orc</w:t>
      </w:r>
      <w:proofErr w:type="spellEnd"/>
      <w:r>
        <w:t xml:space="preserve">  mit Setzen von </w:t>
      </w:r>
      <w:proofErr w:type="spellStart"/>
      <w:r w:rsidRPr="00A4501C">
        <w:rPr>
          <w:i/>
        </w:rPr>
        <w:t>device</w:t>
      </w:r>
      <w:proofErr w:type="spellEnd"/>
      <w:r w:rsidRPr="00A4501C">
        <w:rPr>
          <w:i/>
        </w:rPr>
        <w:t xml:space="preserve"> =</w:t>
      </w:r>
      <w:r>
        <w:t xml:space="preserve"> </w:t>
      </w:r>
      <w:proofErr w:type="spellStart"/>
      <w:r>
        <w:t>gpu</w:t>
      </w:r>
      <w:proofErr w:type="spellEnd"/>
      <w:r>
        <w:t xml:space="preserve"> aktiviert werden</w:t>
      </w:r>
    </w:p>
    <w:p w:rsidR="00B72C33" w:rsidRPr="00B72C33" w:rsidRDefault="00B72C33" w:rsidP="000D4386">
      <w:r>
        <w:t xml:space="preserve">Zum Starten nach der Installation die Datei </w:t>
      </w:r>
      <w:r w:rsidRPr="00B72C33">
        <w:rPr>
          <w:b/>
        </w:rPr>
        <w:t>start.bat</w:t>
      </w:r>
      <w:r>
        <w:t xml:space="preserve"> auf DVD I ausführen oder mit </w:t>
      </w:r>
      <w:proofErr w:type="spellStart"/>
      <w:r>
        <w:t>python</w:t>
      </w:r>
      <w:proofErr w:type="spellEnd"/>
      <w:r>
        <w:t xml:space="preserve"> die Datei </w:t>
      </w:r>
      <w:r w:rsidRPr="00B72C33">
        <w:rPr>
          <w:b/>
        </w:rPr>
        <w:t>main.py</w:t>
      </w:r>
      <w:r>
        <w:rPr>
          <w:b/>
        </w:rPr>
        <w:t xml:space="preserve">  </w:t>
      </w:r>
      <w:r w:rsidRPr="00B72C33">
        <w:t>unter</w:t>
      </w:r>
      <w:r>
        <w:t xml:space="preserve"> </w:t>
      </w:r>
      <w:r w:rsidRPr="00B72C33">
        <w:rPr>
          <w:i/>
        </w:rPr>
        <w:t>„.\</w:t>
      </w:r>
      <w:proofErr w:type="spellStart"/>
      <w:r w:rsidRPr="00B72C33">
        <w:rPr>
          <w:i/>
        </w:rPr>
        <w:t>masterarbeit_franke_source</w:t>
      </w:r>
      <w:proofErr w:type="spellEnd"/>
      <w:r w:rsidRPr="00B72C33">
        <w:rPr>
          <w:i/>
        </w:rPr>
        <w:t>\</w:t>
      </w:r>
      <w:proofErr w:type="spellStart"/>
      <w:r w:rsidRPr="00B72C33">
        <w:rPr>
          <w:i/>
        </w:rPr>
        <w:t>src</w:t>
      </w:r>
      <w:proofErr w:type="spellEnd"/>
      <w:r w:rsidRPr="00B72C33">
        <w:rPr>
          <w:i/>
        </w:rPr>
        <w:t>\</w:t>
      </w:r>
      <w:proofErr w:type="spellStart"/>
      <w:r w:rsidRPr="00B72C33">
        <w:rPr>
          <w:i/>
        </w:rPr>
        <w:t>masterarbeit</w:t>
      </w:r>
      <w:proofErr w:type="spellEnd"/>
      <w:r w:rsidRPr="00B72C33">
        <w:rPr>
          <w:i/>
        </w:rPr>
        <w:t>\main.py“</w:t>
      </w:r>
    </w:p>
    <w:p w:rsidR="000D4386" w:rsidRDefault="000D4386" w:rsidP="005A0EE4"/>
    <w:p w:rsidR="00A478C2" w:rsidRDefault="00A478C2" w:rsidP="00A478C2">
      <w:pPr>
        <w:pStyle w:val="berschrift2"/>
        <w:numPr>
          <w:ilvl w:val="1"/>
          <w:numId w:val="2"/>
        </w:numPr>
        <w:ind w:left="284" w:hanging="284"/>
      </w:pPr>
      <w:bookmarkStart w:id="239" w:name="_Ref476229486"/>
      <w:bookmarkStart w:id="240" w:name="_Toc476722477"/>
      <w:r>
        <w:lastRenderedPageBreak/>
        <w:t>Verwendete Bibliotheken und Lizenzen</w:t>
      </w:r>
      <w:bookmarkEnd w:id="239"/>
      <w:bookmarkEnd w:id="240"/>
    </w:p>
    <w:tbl>
      <w:tblPr>
        <w:tblStyle w:val="HelleListe"/>
        <w:tblW w:w="0" w:type="auto"/>
        <w:tblLook w:val="04A0" w:firstRow="1" w:lastRow="0" w:firstColumn="1" w:lastColumn="0" w:noHBand="0" w:noVBand="1"/>
      </w:tblPr>
      <w:tblGrid>
        <w:gridCol w:w="2376"/>
        <w:gridCol w:w="1560"/>
        <w:gridCol w:w="4424"/>
      </w:tblGrid>
      <w:tr w:rsidR="00F426B0" w:rsidTr="00D152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shd w:val="clear" w:color="auto" w:fill="404040" w:themeFill="text1" w:themeFillTint="BF"/>
          </w:tcPr>
          <w:p w:rsidR="007D70DA" w:rsidRDefault="007D70DA" w:rsidP="00A478C2">
            <w:r>
              <w:t>Bibliothek</w:t>
            </w:r>
          </w:p>
        </w:tc>
        <w:tc>
          <w:tcPr>
            <w:tcW w:w="1560" w:type="dxa"/>
            <w:shd w:val="clear" w:color="auto" w:fill="404040" w:themeFill="text1" w:themeFillTint="BF"/>
          </w:tcPr>
          <w:p w:rsidR="007D70DA" w:rsidRDefault="007D70DA" w:rsidP="00A478C2">
            <w:pPr>
              <w:cnfStyle w:val="100000000000" w:firstRow="1" w:lastRow="0" w:firstColumn="0" w:lastColumn="0" w:oddVBand="0" w:evenVBand="0" w:oddHBand="0" w:evenHBand="0" w:firstRowFirstColumn="0" w:firstRowLastColumn="0" w:lastRowFirstColumn="0" w:lastRowLastColumn="0"/>
            </w:pPr>
            <w:r>
              <w:t>Version</w:t>
            </w:r>
          </w:p>
        </w:tc>
        <w:tc>
          <w:tcPr>
            <w:tcW w:w="4424" w:type="dxa"/>
            <w:shd w:val="clear" w:color="auto" w:fill="404040" w:themeFill="text1" w:themeFillTint="BF"/>
          </w:tcPr>
          <w:p w:rsidR="007D70DA" w:rsidRDefault="007D70DA" w:rsidP="00A478C2">
            <w:pPr>
              <w:cnfStyle w:val="100000000000" w:firstRow="1" w:lastRow="0" w:firstColumn="0" w:lastColumn="0" w:oddVBand="0" w:evenVBand="0" w:oddHBand="0" w:evenHBand="0" w:firstRowFirstColumn="0" w:firstRowLastColumn="0" w:lastRowFirstColumn="0" w:lastRowLastColumn="0"/>
            </w:pPr>
            <w:r>
              <w:t>Lizenz</w:t>
            </w:r>
          </w:p>
        </w:tc>
      </w:tr>
      <w:tr w:rsidR="007D70DA" w:rsidTr="00F42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7D70DA" w:rsidRDefault="00323A7F" w:rsidP="00A478C2">
            <w:proofErr w:type="spellStart"/>
            <w:r>
              <w:t>OpenCV</w:t>
            </w:r>
            <w:proofErr w:type="spellEnd"/>
          </w:p>
        </w:tc>
        <w:tc>
          <w:tcPr>
            <w:tcW w:w="1560" w:type="dxa"/>
          </w:tcPr>
          <w:p w:rsidR="007D70DA" w:rsidRDefault="00323A7F" w:rsidP="00A478C2">
            <w:pPr>
              <w:cnfStyle w:val="000000100000" w:firstRow="0" w:lastRow="0" w:firstColumn="0" w:lastColumn="0" w:oddVBand="0" w:evenVBand="0" w:oddHBand="1" w:evenHBand="0" w:firstRowFirstColumn="0" w:firstRowLastColumn="0" w:lastRowFirstColumn="0" w:lastRowLastColumn="0"/>
            </w:pPr>
            <w:r>
              <w:t>3.1.0</w:t>
            </w:r>
          </w:p>
        </w:tc>
        <w:tc>
          <w:tcPr>
            <w:tcW w:w="4424" w:type="dxa"/>
          </w:tcPr>
          <w:p w:rsidR="007D70DA" w:rsidRDefault="00323A7F" w:rsidP="00A478C2">
            <w:pPr>
              <w:cnfStyle w:val="000000100000" w:firstRow="0" w:lastRow="0" w:firstColumn="0" w:lastColumn="0" w:oddVBand="0" w:evenVBand="0" w:oddHBand="1" w:evenHBand="0" w:firstRowFirstColumn="0" w:firstRowLastColumn="0" w:lastRowFirstColumn="0" w:lastRowLastColumn="0"/>
            </w:pPr>
            <w:r w:rsidRPr="00323A7F">
              <w:t>Berkeley Software Distribution</w:t>
            </w:r>
            <w:r w:rsidR="00AC0DE4">
              <w:t xml:space="preserve"> </w:t>
            </w:r>
            <w:proofErr w:type="spellStart"/>
            <w:r w:rsidR="00AC0DE4">
              <w:t>license</w:t>
            </w:r>
            <w:proofErr w:type="spellEnd"/>
          </w:p>
        </w:tc>
      </w:tr>
      <w:tr w:rsidR="007D70DA" w:rsidTr="00F426B0">
        <w:tc>
          <w:tcPr>
            <w:cnfStyle w:val="001000000000" w:firstRow="0" w:lastRow="0" w:firstColumn="1" w:lastColumn="0" w:oddVBand="0" w:evenVBand="0" w:oddHBand="0" w:evenHBand="0" w:firstRowFirstColumn="0" w:firstRowLastColumn="0" w:lastRowFirstColumn="0" w:lastRowLastColumn="0"/>
            <w:tcW w:w="2376" w:type="dxa"/>
          </w:tcPr>
          <w:p w:rsidR="007D70DA" w:rsidRDefault="00323A7F" w:rsidP="00A478C2">
            <w:proofErr w:type="spellStart"/>
            <w:r>
              <w:t>SciPy</w:t>
            </w:r>
            <w:proofErr w:type="spellEnd"/>
          </w:p>
        </w:tc>
        <w:tc>
          <w:tcPr>
            <w:tcW w:w="1560" w:type="dxa"/>
          </w:tcPr>
          <w:p w:rsidR="007D70DA" w:rsidRDefault="00323A7F" w:rsidP="00A478C2">
            <w:pPr>
              <w:cnfStyle w:val="000000000000" w:firstRow="0" w:lastRow="0" w:firstColumn="0" w:lastColumn="0" w:oddVBand="0" w:evenVBand="0" w:oddHBand="0" w:evenHBand="0" w:firstRowFirstColumn="0" w:firstRowLastColumn="0" w:lastRowFirstColumn="0" w:lastRowLastColumn="0"/>
            </w:pPr>
            <w:r w:rsidRPr="00323A7F">
              <w:t>0.18.1</w:t>
            </w:r>
          </w:p>
        </w:tc>
        <w:tc>
          <w:tcPr>
            <w:tcW w:w="4424" w:type="dxa"/>
          </w:tcPr>
          <w:p w:rsidR="007D70DA" w:rsidRDefault="00BD3BE3" w:rsidP="00A478C2">
            <w:pPr>
              <w:cnfStyle w:val="000000000000" w:firstRow="0" w:lastRow="0" w:firstColumn="0" w:lastColumn="0" w:oddVBand="0" w:evenVBand="0" w:oddHBand="0" w:evenHBand="0" w:firstRowFirstColumn="0" w:firstRowLastColumn="0" w:lastRowFirstColumn="0" w:lastRowLastColumn="0"/>
            </w:pPr>
            <w:r w:rsidRPr="00323A7F">
              <w:t>Berkeley Software Distribution</w:t>
            </w:r>
            <w:r w:rsidR="00AC0DE4">
              <w:t xml:space="preserve"> </w:t>
            </w:r>
            <w:proofErr w:type="spellStart"/>
            <w:r w:rsidR="00AC0DE4">
              <w:t>license</w:t>
            </w:r>
            <w:proofErr w:type="spellEnd"/>
          </w:p>
        </w:tc>
      </w:tr>
      <w:tr w:rsidR="007D70DA" w:rsidTr="00F42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7D70DA" w:rsidRDefault="00323A7F" w:rsidP="00A478C2">
            <w:proofErr w:type="spellStart"/>
            <w:r>
              <w:t>NumPy</w:t>
            </w:r>
            <w:proofErr w:type="spellEnd"/>
          </w:p>
        </w:tc>
        <w:tc>
          <w:tcPr>
            <w:tcW w:w="1560" w:type="dxa"/>
          </w:tcPr>
          <w:p w:rsidR="007D70DA" w:rsidRDefault="00BD3BE3" w:rsidP="00A478C2">
            <w:pPr>
              <w:cnfStyle w:val="000000100000" w:firstRow="0" w:lastRow="0" w:firstColumn="0" w:lastColumn="0" w:oddVBand="0" w:evenVBand="0" w:oddHBand="1" w:evenHBand="0" w:firstRowFirstColumn="0" w:firstRowLastColumn="0" w:lastRowFirstColumn="0" w:lastRowLastColumn="0"/>
            </w:pPr>
            <w:r w:rsidRPr="00BD3BE3">
              <w:t>1.11.3</w:t>
            </w:r>
          </w:p>
        </w:tc>
        <w:tc>
          <w:tcPr>
            <w:tcW w:w="4424" w:type="dxa"/>
          </w:tcPr>
          <w:p w:rsidR="007D70DA" w:rsidRDefault="00BD3BE3" w:rsidP="00A478C2">
            <w:pPr>
              <w:cnfStyle w:val="000000100000" w:firstRow="0" w:lastRow="0" w:firstColumn="0" w:lastColumn="0" w:oddVBand="0" w:evenVBand="0" w:oddHBand="1" w:evenHBand="0" w:firstRowFirstColumn="0" w:firstRowLastColumn="0" w:lastRowFirstColumn="0" w:lastRowLastColumn="0"/>
            </w:pPr>
            <w:r w:rsidRPr="00323A7F">
              <w:t>Berkeley Software Distribution</w:t>
            </w:r>
            <w:r w:rsidR="00AC0DE4">
              <w:t xml:space="preserve"> </w:t>
            </w:r>
            <w:proofErr w:type="spellStart"/>
            <w:r w:rsidR="00AC0DE4">
              <w:t>license</w:t>
            </w:r>
            <w:proofErr w:type="spellEnd"/>
          </w:p>
        </w:tc>
      </w:tr>
      <w:tr w:rsidR="007D70DA" w:rsidTr="00F426B0">
        <w:tc>
          <w:tcPr>
            <w:cnfStyle w:val="001000000000" w:firstRow="0" w:lastRow="0" w:firstColumn="1" w:lastColumn="0" w:oddVBand="0" w:evenVBand="0" w:oddHBand="0" w:evenHBand="0" w:firstRowFirstColumn="0" w:firstRowLastColumn="0" w:lastRowFirstColumn="0" w:lastRowLastColumn="0"/>
            <w:tcW w:w="2376" w:type="dxa"/>
          </w:tcPr>
          <w:p w:rsidR="007D70DA" w:rsidRDefault="0053758F" w:rsidP="00A478C2">
            <w:r>
              <w:t>Pandas</w:t>
            </w:r>
          </w:p>
        </w:tc>
        <w:tc>
          <w:tcPr>
            <w:tcW w:w="1560" w:type="dxa"/>
          </w:tcPr>
          <w:p w:rsidR="007D70DA" w:rsidRDefault="00577DD2" w:rsidP="00A478C2">
            <w:pPr>
              <w:cnfStyle w:val="000000000000" w:firstRow="0" w:lastRow="0" w:firstColumn="0" w:lastColumn="0" w:oddVBand="0" w:evenVBand="0" w:oddHBand="0" w:evenHBand="0" w:firstRowFirstColumn="0" w:firstRowLastColumn="0" w:lastRowFirstColumn="0" w:lastRowLastColumn="0"/>
            </w:pPr>
            <w:r w:rsidRPr="00577DD2">
              <w:t>0.19.2</w:t>
            </w:r>
          </w:p>
        </w:tc>
        <w:tc>
          <w:tcPr>
            <w:tcW w:w="4424" w:type="dxa"/>
          </w:tcPr>
          <w:p w:rsidR="007D70DA" w:rsidRDefault="00577DD2" w:rsidP="00A478C2">
            <w:pPr>
              <w:cnfStyle w:val="000000000000" w:firstRow="0" w:lastRow="0" w:firstColumn="0" w:lastColumn="0" w:oddVBand="0" w:evenVBand="0" w:oddHBand="0" w:evenHBand="0" w:firstRowFirstColumn="0" w:firstRowLastColumn="0" w:lastRowFirstColumn="0" w:lastRowLastColumn="0"/>
            </w:pPr>
            <w:r w:rsidRPr="00323A7F">
              <w:t>Berkeley Software Distribution</w:t>
            </w:r>
            <w:r w:rsidR="00AC0DE4">
              <w:t xml:space="preserve"> </w:t>
            </w:r>
            <w:proofErr w:type="spellStart"/>
            <w:r w:rsidR="00AC0DE4">
              <w:t>license</w:t>
            </w:r>
            <w:proofErr w:type="spellEnd"/>
          </w:p>
        </w:tc>
      </w:tr>
      <w:tr w:rsidR="0020770C" w:rsidTr="00F42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20770C" w:rsidRDefault="0020770C" w:rsidP="00A478C2">
            <w:proofErr w:type="spellStart"/>
            <w:r>
              <w:t>Pytables</w:t>
            </w:r>
            <w:proofErr w:type="spellEnd"/>
          </w:p>
        </w:tc>
        <w:tc>
          <w:tcPr>
            <w:tcW w:w="1560" w:type="dxa"/>
          </w:tcPr>
          <w:p w:rsidR="0020770C" w:rsidRPr="00577DD2" w:rsidRDefault="00A93E2C" w:rsidP="00A478C2">
            <w:pPr>
              <w:cnfStyle w:val="000000100000" w:firstRow="0" w:lastRow="0" w:firstColumn="0" w:lastColumn="0" w:oddVBand="0" w:evenVBand="0" w:oddHBand="1" w:evenHBand="0" w:firstRowFirstColumn="0" w:firstRowLastColumn="0" w:lastRowFirstColumn="0" w:lastRowLastColumn="0"/>
            </w:pPr>
            <w:r w:rsidRPr="00A93E2C">
              <w:t>3.2.2</w:t>
            </w:r>
          </w:p>
        </w:tc>
        <w:tc>
          <w:tcPr>
            <w:tcW w:w="4424" w:type="dxa"/>
          </w:tcPr>
          <w:p w:rsidR="0020770C" w:rsidRPr="00323A7F" w:rsidRDefault="00A93E2C" w:rsidP="00A478C2">
            <w:pPr>
              <w:cnfStyle w:val="000000100000" w:firstRow="0" w:lastRow="0" w:firstColumn="0" w:lastColumn="0" w:oddVBand="0" w:evenVBand="0" w:oddHBand="1" w:evenHBand="0" w:firstRowFirstColumn="0" w:firstRowLastColumn="0" w:lastRowFirstColumn="0" w:lastRowLastColumn="0"/>
            </w:pPr>
            <w:r w:rsidRPr="00323A7F">
              <w:t>Berkeley Software Distribution</w:t>
            </w:r>
            <w:r w:rsidR="00AC0DE4">
              <w:t xml:space="preserve"> </w:t>
            </w:r>
            <w:proofErr w:type="spellStart"/>
            <w:r w:rsidR="00AC0DE4">
              <w:t>license</w:t>
            </w:r>
            <w:proofErr w:type="spellEnd"/>
          </w:p>
        </w:tc>
      </w:tr>
      <w:tr w:rsidR="007D70DA" w:rsidTr="00F426B0">
        <w:tc>
          <w:tcPr>
            <w:cnfStyle w:val="001000000000" w:firstRow="0" w:lastRow="0" w:firstColumn="1" w:lastColumn="0" w:oddVBand="0" w:evenVBand="0" w:oddHBand="0" w:evenHBand="0" w:firstRowFirstColumn="0" w:firstRowLastColumn="0" w:lastRowFirstColumn="0" w:lastRowLastColumn="0"/>
            <w:tcW w:w="2376" w:type="dxa"/>
          </w:tcPr>
          <w:p w:rsidR="007D70DA" w:rsidRDefault="0053758F" w:rsidP="00040969">
            <w:proofErr w:type="spellStart"/>
            <w:r>
              <w:t>S</w:t>
            </w:r>
            <w:r w:rsidR="00040969" w:rsidRPr="00040969">
              <w:t>cikit-learn</w:t>
            </w:r>
            <w:proofErr w:type="spellEnd"/>
          </w:p>
        </w:tc>
        <w:tc>
          <w:tcPr>
            <w:tcW w:w="1560" w:type="dxa"/>
          </w:tcPr>
          <w:p w:rsidR="007D70DA" w:rsidRDefault="00040969" w:rsidP="00A478C2">
            <w:pPr>
              <w:cnfStyle w:val="000000000000" w:firstRow="0" w:lastRow="0" w:firstColumn="0" w:lastColumn="0" w:oddVBand="0" w:evenVBand="0" w:oddHBand="0" w:evenHBand="0" w:firstRowFirstColumn="0" w:firstRowLastColumn="0" w:lastRowFirstColumn="0" w:lastRowLastColumn="0"/>
            </w:pPr>
            <w:r w:rsidRPr="00040969">
              <w:t>0.18.1</w:t>
            </w:r>
          </w:p>
        </w:tc>
        <w:tc>
          <w:tcPr>
            <w:tcW w:w="4424" w:type="dxa"/>
          </w:tcPr>
          <w:p w:rsidR="007D70DA" w:rsidRDefault="00AA2F1C" w:rsidP="00A478C2">
            <w:pPr>
              <w:cnfStyle w:val="000000000000" w:firstRow="0" w:lastRow="0" w:firstColumn="0" w:lastColumn="0" w:oddVBand="0" w:evenVBand="0" w:oddHBand="0" w:evenHBand="0" w:firstRowFirstColumn="0" w:firstRowLastColumn="0" w:lastRowFirstColumn="0" w:lastRowLastColumn="0"/>
            </w:pPr>
            <w:r w:rsidRPr="00323A7F">
              <w:t>Berkeley Software Distribution</w:t>
            </w:r>
            <w:r w:rsidR="00AC0DE4">
              <w:t xml:space="preserve"> </w:t>
            </w:r>
            <w:proofErr w:type="spellStart"/>
            <w:r w:rsidR="00AC0DE4">
              <w:t>license</w:t>
            </w:r>
            <w:proofErr w:type="spellEnd"/>
          </w:p>
        </w:tc>
      </w:tr>
      <w:tr w:rsidR="00323A7F" w:rsidTr="00F42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323A7F" w:rsidRDefault="0053758F" w:rsidP="00A478C2">
            <w:proofErr w:type="spellStart"/>
            <w:r>
              <w:t>S</w:t>
            </w:r>
            <w:r w:rsidR="006D2C00">
              <w:t>cikit</w:t>
            </w:r>
            <w:proofErr w:type="spellEnd"/>
            <w:r w:rsidR="006D2C00">
              <w:t>-image</w:t>
            </w:r>
          </w:p>
        </w:tc>
        <w:tc>
          <w:tcPr>
            <w:tcW w:w="1560" w:type="dxa"/>
          </w:tcPr>
          <w:p w:rsidR="00323A7F" w:rsidRDefault="008072E2" w:rsidP="00A478C2">
            <w:pPr>
              <w:cnfStyle w:val="000000100000" w:firstRow="0" w:lastRow="0" w:firstColumn="0" w:lastColumn="0" w:oddVBand="0" w:evenVBand="0" w:oddHBand="1" w:evenHBand="0" w:firstRowFirstColumn="0" w:firstRowLastColumn="0" w:lastRowFirstColumn="0" w:lastRowLastColumn="0"/>
            </w:pPr>
            <w:r w:rsidRPr="00040969">
              <w:t>0.12.3</w:t>
            </w:r>
          </w:p>
        </w:tc>
        <w:tc>
          <w:tcPr>
            <w:tcW w:w="4424" w:type="dxa"/>
          </w:tcPr>
          <w:p w:rsidR="00323A7F" w:rsidRDefault="005F41C4" w:rsidP="00A478C2">
            <w:pPr>
              <w:cnfStyle w:val="000000100000" w:firstRow="0" w:lastRow="0" w:firstColumn="0" w:lastColumn="0" w:oddVBand="0" w:evenVBand="0" w:oddHBand="1" w:evenHBand="0" w:firstRowFirstColumn="0" w:firstRowLastColumn="0" w:lastRowFirstColumn="0" w:lastRowLastColumn="0"/>
            </w:pPr>
            <w:r w:rsidRPr="00323A7F">
              <w:t>Berkeley Software Distribution</w:t>
            </w:r>
            <w:r w:rsidR="00AC0DE4">
              <w:t xml:space="preserve"> </w:t>
            </w:r>
            <w:proofErr w:type="spellStart"/>
            <w:r w:rsidR="00AC0DE4">
              <w:t>license</w:t>
            </w:r>
            <w:proofErr w:type="spellEnd"/>
          </w:p>
        </w:tc>
      </w:tr>
      <w:tr w:rsidR="0020770C" w:rsidTr="00F426B0">
        <w:tc>
          <w:tcPr>
            <w:cnfStyle w:val="001000000000" w:firstRow="0" w:lastRow="0" w:firstColumn="1" w:lastColumn="0" w:oddVBand="0" w:evenVBand="0" w:oddHBand="0" w:evenHBand="0" w:firstRowFirstColumn="0" w:firstRowLastColumn="0" w:lastRowFirstColumn="0" w:lastRowLastColumn="0"/>
            <w:tcW w:w="2376" w:type="dxa"/>
          </w:tcPr>
          <w:p w:rsidR="0020770C" w:rsidRDefault="00694BA4" w:rsidP="00A478C2">
            <w:proofErr w:type="spellStart"/>
            <w:r>
              <w:t>Matplotlib</w:t>
            </w:r>
            <w:proofErr w:type="spellEnd"/>
          </w:p>
        </w:tc>
        <w:tc>
          <w:tcPr>
            <w:tcW w:w="1560" w:type="dxa"/>
          </w:tcPr>
          <w:p w:rsidR="0020770C" w:rsidRPr="00040969" w:rsidRDefault="00694BA4" w:rsidP="00A478C2">
            <w:pPr>
              <w:cnfStyle w:val="000000000000" w:firstRow="0" w:lastRow="0" w:firstColumn="0" w:lastColumn="0" w:oddVBand="0" w:evenVBand="0" w:oddHBand="0" w:evenHBand="0" w:firstRowFirstColumn="0" w:firstRowLastColumn="0" w:lastRowFirstColumn="0" w:lastRowLastColumn="0"/>
            </w:pPr>
            <w:r>
              <w:t>2.0.0</w:t>
            </w:r>
          </w:p>
        </w:tc>
        <w:tc>
          <w:tcPr>
            <w:tcW w:w="4424" w:type="dxa"/>
          </w:tcPr>
          <w:p w:rsidR="0020770C" w:rsidRPr="00323A7F" w:rsidRDefault="00EB1ED5" w:rsidP="00A478C2">
            <w:pPr>
              <w:cnfStyle w:val="000000000000" w:firstRow="0" w:lastRow="0" w:firstColumn="0" w:lastColumn="0" w:oddVBand="0" w:evenVBand="0" w:oddHBand="0" w:evenHBand="0" w:firstRowFirstColumn="0" w:firstRowLastColumn="0" w:lastRowFirstColumn="0" w:lastRowLastColumn="0"/>
            </w:pPr>
            <w:r w:rsidRPr="00EB1ED5">
              <w:t xml:space="preserve">Python Software </w:t>
            </w:r>
            <w:proofErr w:type="spellStart"/>
            <w:r w:rsidRPr="00EB1ED5">
              <w:t>Foundation</w:t>
            </w:r>
            <w:proofErr w:type="spellEnd"/>
            <w:r w:rsidR="004B5F7F">
              <w:t xml:space="preserve"> </w:t>
            </w:r>
            <w:proofErr w:type="spellStart"/>
            <w:r w:rsidR="004B5F7F">
              <w:t>license</w:t>
            </w:r>
            <w:proofErr w:type="spellEnd"/>
          </w:p>
        </w:tc>
      </w:tr>
      <w:tr w:rsidR="00F426B0" w:rsidTr="00F42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F426B0" w:rsidRDefault="00F426B0" w:rsidP="00A478C2">
            <w:proofErr w:type="spellStart"/>
            <w:r>
              <w:t>Mahotas</w:t>
            </w:r>
            <w:proofErr w:type="spellEnd"/>
          </w:p>
        </w:tc>
        <w:tc>
          <w:tcPr>
            <w:tcW w:w="1560" w:type="dxa"/>
          </w:tcPr>
          <w:p w:rsidR="00F426B0" w:rsidRDefault="00F426B0" w:rsidP="00A478C2">
            <w:pPr>
              <w:cnfStyle w:val="000000100000" w:firstRow="0" w:lastRow="0" w:firstColumn="0" w:lastColumn="0" w:oddVBand="0" w:evenVBand="0" w:oddHBand="1" w:evenHBand="0" w:firstRowFirstColumn="0" w:firstRowLastColumn="0" w:lastRowFirstColumn="0" w:lastRowLastColumn="0"/>
            </w:pPr>
            <w:r w:rsidRPr="00F426B0">
              <w:t>1.4.3</w:t>
            </w:r>
          </w:p>
        </w:tc>
        <w:tc>
          <w:tcPr>
            <w:tcW w:w="4424" w:type="dxa"/>
          </w:tcPr>
          <w:p w:rsidR="00F426B0" w:rsidRPr="00EB1ED5" w:rsidRDefault="00F426B0" w:rsidP="00A478C2">
            <w:pPr>
              <w:cnfStyle w:val="000000100000" w:firstRow="0" w:lastRow="0" w:firstColumn="0" w:lastColumn="0" w:oddVBand="0" w:evenVBand="0" w:oddHBand="1" w:evenHBand="0" w:firstRowFirstColumn="0" w:firstRowLastColumn="0" w:lastRowFirstColumn="0" w:lastRowLastColumn="0"/>
            </w:pPr>
            <w:r w:rsidRPr="00F426B0">
              <w:t xml:space="preserve">Massachusetts Institute </w:t>
            </w:r>
            <w:proofErr w:type="spellStart"/>
            <w:r w:rsidRPr="00F426B0">
              <w:t>of</w:t>
            </w:r>
            <w:proofErr w:type="spellEnd"/>
            <w:r w:rsidRPr="00F426B0">
              <w:t xml:space="preserve"> Technology</w:t>
            </w:r>
            <w:r>
              <w:t xml:space="preserve"> </w:t>
            </w:r>
            <w:proofErr w:type="spellStart"/>
            <w:r>
              <w:t>license</w:t>
            </w:r>
            <w:proofErr w:type="spellEnd"/>
          </w:p>
        </w:tc>
      </w:tr>
      <w:tr w:rsidR="004A3D5E" w:rsidTr="00F426B0">
        <w:tc>
          <w:tcPr>
            <w:cnfStyle w:val="001000000000" w:firstRow="0" w:lastRow="0" w:firstColumn="1" w:lastColumn="0" w:oddVBand="0" w:evenVBand="0" w:oddHBand="0" w:evenHBand="0" w:firstRowFirstColumn="0" w:firstRowLastColumn="0" w:lastRowFirstColumn="0" w:lastRowLastColumn="0"/>
            <w:tcW w:w="2376" w:type="dxa"/>
          </w:tcPr>
          <w:p w:rsidR="004A3D5E" w:rsidRDefault="004A3D5E" w:rsidP="00A478C2">
            <w:r>
              <w:t>Theano</w:t>
            </w:r>
          </w:p>
        </w:tc>
        <w:tc>
          <w:tcPr>
            <w:tcW w:w="1560" w:type="dxa"/>
          </w:tcPr>
          <w:p w:rsidR="004A3D5E" w:rsidRPr="00F426B0" w:rsidRDefault="004A3D5E" w:rsidP="00A478C2">
            <w:pPr>
              <w:cnfStyle w:val="000000000000" w:firstRow="0" w:lastRow="0" w:firstColumn="0" w:lastColumn="0" w:oddVBand="0" w:evenVBand="0" w:oddHBand="0" w:evenHBand="0" w:firstRowFirstColumn="0" w:firstRowLastColumn="0" w:lastRowFirstColumn="0" w:lastRowLastColumn="0"/>
            </w:pPr>
            <w:r w:rsidRPr="004A3D5E">
              <w:t>0.8.2</w:t>
            </w:r>
          </w:p>
        </w:tc>
        <w:tc>
          <w:tcPr>
            <w:tcW w:w="4424" w:type="dxa"/>
          </w:tcPr>
          <w:p w:rsidR="004A3D5E" w:rsidRPr="00F426B0" w:rsidRDefault="00CE2B4A" w:rsidP="00A478C2">
            <w:pPr>
              <w:cnfStyle w:val="000000000000" w:firstRow="0" w:lastRow="0" w:firstColumn="0" w:lastColumn="0" w:oddVBand="0" w:evenVBand="0" w:oddHBand="0" w:evenHBand="0" w:firstRowFirstColumn="0" w:firstRowLastColumn="0" w:lastRowFirstColumn="0" w:lastRowLastColumn="0"/>
            </w:pPr>
            <w:r w:rsidRPr="00323A7F">
              <w:t>Berkeley Software Distribution</w:t>
            </w:r>
            <w:r>
              <w:t xml:space="preserve"> </w:t>
            </w:r>
            <w:proofErr w:type="spellStart"/>
            <w:r>
              <w:t>license</w:t>
            </w:r>
            <w:proofErr w:type="spellEnd"/>
          </w:p>
        </w:tc>
      </w:tr>
      <w:tr w:rsidR="004A3D5E" w:rsidTr="00F42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4A3D5E" w:rsidRDefault="004A3D5E" w:rsidP="00A478C2">
            <w:proofErr w:type="spellStart"/>
            <w:r>
              <w:t>Keras</w:t>
            </w:r>
            <w:proofErr w:type="spellEnd"/>
          </w:p>
        </w:tc>
        <w:tc>
          <w:tcPr>
            <w:tcW w:w="1560" w:type="dxa"/>
          </w:tcPr>
          <w:p w:rsidR="004A3D5E" w:rsidRPr="00F426B0" w:rsidRDefault="00CE2B4A" w:rsidP="00A478C2">
            <w:pPr>
              <w:cnfStyle w:val="000000100000" w:firstRow="0" w:lastRow="0" w:firstColumn="0" w:lastColumn="0" w:oddVBand="0" w:evenVBand="0" w:oddHBand="1" w:evenHBand="0" w:firstRowFirstColumn="0" w:firstRowLastColumn="0" w:lastRowFirstColumn="0" w:lastRowLastColumn="0"/>
            </w:pPr>
            <w:r w:rsidRPr="00CE2B4A">
              <w:t>1.2.1</w:t>
            </w:r>
          </w:p>
        </w:tc>
        <w:tc>
          <w:tcPr>
            <w:tcW w:w="4424" w:type="dxa"/>
          </w:tcPr>
          <w:p w:rsidR="004A3D5E" w:rsidRPr="00F426B0" w:rsidRDefault="004A3D5E" w:rsidP="00A478C2">
            <w:pPr>
              <w:cnfStyle w:val="000000100000" w:firstRow="0" w:lastRow="0" w:firstColumn="0" w:lastColumn="0" w:oddVBand="0" w:evenVBand="0" w:oddHBand="1" w:evenHBand="0" w:firstRowFirstColumn="0" w:firstRowLastColumn="0" w:lastRowFirstColumn="0" w:lastRowLastColumn="0"/>
            </w:pPr>
            <w:r w:rsidRPr="00F426B0">
              <w:t xml:space="preserve">Massachusetts Institute </w:t>
            </w:r>
            <w:proofErr w:type="spellStart"/>
            <w:r w:rsidRPr="00F426B0">
              <w:t>of</w:t>
            </w:r>
            <w:proofErr w:type="spellEnd"/>
            <w:r w:rsidRPr="00F426B0">
              <w:t xml:space="preserve"> Technology</w:t>
            </w:r>
            <w:r>
              <w:t xml:space="preserve"> </w:t>
            </w:r>
            <w:proofErr w:type="spellStart"/>
            <w:r>
              <w:t>license</w:t>
            </w:r>
            <w:proofErr w:type="spellEnd"/>
          </w:p>
        </w:tc>
      </w:tr>
      <w:tr w:rsidR="00C1225D" w:rsidTr="00F426B0">
        <w:tc>
          <w:tcPr>
            <w:cnfStyle w:val="001000000000" w:firstRow="0" w:lastRow="0" w:firstColumn="1" w:lastColumn="0" w:oddVBand="0" w:evenVBand="0" w:oddHBand="0" w:evenHBand="0" w:firstRowFirstColumn="0" w:firstRowLastColumn="0" w:lastRowFirstColumn="0" w:lastRowLastColumn="0"/>
            <w:tcW w:w="2376" w:type="dxa"/>
          </w:tcPr>
          <w:p w:rsidR="00C1225D" w:rsidRDefault="00C1225D" w:rsidP="00A478C2">
            <w:proofErr w:type="spellStart"/>
            <w:r>
              <w:t>PyQt</w:t>
            </w:r>
            <w:proofErr w:type="spellEnd"/>
          </w:p>
        </w:tc>
        <w:tc>
          <w:tcPr>
            <w:tcW w:w="1560" w:type="dxa"/>
          </w:tcPr>
          <w:p w:rsidR="00C1225D" w:rsidRPr="00CE2B4A" w:rsidRDefault="00A60AA6" w:rsidP="00A478C2">
            <w:pPr>
              <w:cnfStyle w:val="000000000000" w:firstRow="0" w:lastRow="0" w:firstColumn="0" w:lastColumn="0" w:oddVBand="0" w:evenVBand="0" w:oddHBand="0" w:evenHBand="0" w:firstRowFirstColumn="0" w:firstRowLastColumn="0" w:lastRowFirstColumn="0" w:lastRowLastColumn="0"/>
            </w:pPr>
            <w:r>
              <w:t>5.6</w:t>
            </w:r>
          </w:p>
        </w:tc>
        <w:tc>
          <w:tcPr>
            <w:tcW w:w="4424" w:type="dxa"/>
          </w:tcPr>
          <w:p w:rsidR="00C1225D" w:rsidRPr="00F426B0" w:rsidRDefault="00EF4456" w:rsidP="00A478C2">
            <w:pPr>
              <w:cnfStyle w:val="000000000000" w:firstRow="0" w:lastRow="0" w:firstColumn="0" w:lastColumn="0" w:oddVBand="0" w:evenVBand="0" w:oddHBand="0" w:evenHBand="0" w:firstRowFirstColumn="0" w:firstRowLastColumn="0" w:lastRowFirstColumn="0" w:lastRowLastColumn="0"/>
            </w:pPr>
            <w:r w:rsidRPr="00EF4456">
              <w:t xml:space="preserve">GNU General Public </w:t>
            </w:r>
            <w:proofErr w:type="spellStart"/>
            <w:r w:rsidRPr="00EF4456">
              <w:t>License</w:t>
            </w:r>
            <w:proofErr w:type="spellEnd"/>
          </w:p>
        </w:tc>
      </w:tr>
      <w:tr w:rsidR="004723D4" w:rsidTr="00F42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4723D4" w:rsidRDefault="004723D4" w:rsidP="00A478C2">
            <w:proofErr w:type="spellStart"/>
            <w:r>
              <w:t>Seaborn</w:t>
            </w:r>
            <w:proofErr w:type="spellEnd"/>
          </w:p>
        </w:tc>
        <w:tc>
          <w:tcPr>
            <w:tcW w:w="1560" w:type="dxa"/>
          </w:tcPr>
          <w:p w:rsidR="004723D4" w:rsidRDefault="004723D4" w:rsidP="00A478C2">
            <w:pPr>
              <w:cnfStyle w:val="000000100000" w:firstRow="0" w:lastRow="0" w:firstColumn="0" w:lastColumn="0" w:oddVBand="0" w:evenVBand="0" w:oddHBand="1" w:evenHBand="0" w:firstRowFirstColumn="0" w:firstRowLastColumn="0" w:lastRowFirstColumn="0" w:lastRowLastColumn="0"/>
            </w:pPr>
            <w:r w:rsidRPr="004723D4">
              <w:t>0.7.1</w:t>
            </w:r>
          </w:p>
        </w:tc>
        <w:tc>
          <w:tcPr>
            <w:tcW w:w="4424" w:type="dxa"/>
          </w:tcPr>
          <w:p w:rsidR="004723D4" w:rsidRPr="00EF4456" w:rsidRDefault="004723D4" w:rsidP="00A478C2">
            <w:pPr>
              <w:cnfStyle w:val="000000100000" w:firstRow="0" w:lastRow="0" w:firstColumn="0" w:lastColumn="0" w:oddVBand="0" w:evenVBand="0" w:oddHBand="1" w:evenHBand="0" w:firstRowFirstColumn="0" w:firstRowLastColumn="0" w:lastRowFirstColumn="0" w:lastRowLastColumn="0"/>
            </w:pPr>
            <w:r w:rsidRPr="00323A7F">
              <w:t>Berkeley Software Distribution</w:t>
            </w:r>
            <w:r>
              <w:t xml:space="preserve"> </w:t>
            </w:r>
            <w:proofErr w:type="spellStart"/>
            <w:r>
              <w:t>license</w:t>
            </w:r>
            <w:proofErr w:type="spellEnd"/>
          </w:p>
        </w:tc>
      </w:tr>
    </w:tbl>
    <w:p w:rsidR="00A478C2" w:rsidRPr="00A478C2" w:rsidRDefault="00231120" w:rsidP="00231120">
      <w:pPr>
        <w:pStyle w:val="Beschriftung"/>
      </w:pPr>
      <w:bookmarkStart w:id="241" w:name="_Toc476722545"/>
      <w:r>
        <w:t xml:space="preserve">Tabelle </w:t>
      </w:r>
      <w:r w:rsidR="00C216BB">
        <w:fldChar w:fldCharType="begin"/>
      </w:r>
      <w:r w:rsidR="00C216BB">
        <w:instrText xml:space="preserve"> SEQ Tabelle \* ARABIC </w:instrText>
      </w:r>
      <w:r w:rsidR="00C216BB">
        <w:fldChar w:fldCharType="separate"/>
      </w:r>
      <w:r w:rsidR="004271A8">
        <w:rPr>
          <w:noProof/>
        </w:rPr>
        <w:t>17</w:t>
      </w:r>
      <w:r w:rsidR="00C216BB">
        <w:rPr>
          <w:noProof/>
        </w:rPr>
        <w:fldChar w:fldCharType="end"/>
      </w:r>
      <w:r>
        <w:t xml:space="preserve"> - verwendete Bibliotheken und </w:t>
      </w:r>
      <w:r w:rsidR="00CB43A5">
        <w:t xml:space="preserve">ihre </w:t>
      </w:r>
      <w:r>
        <w:t>Lizenzen</w:t>
      </w:r>
      <w:bookmarkEnd w:id="241"/>
    </w:p>
    <w:p w:rsidR="00136B0F" w:rsidRDefault="00471EE0" w:rsidP="00136B0F">
      <w:pPr>
        <w:pStyle w:val="berschrift2"/>
        <w:numPr>
          <w:ilvl w:val="1"/>
          <w:numId w:val="2"/>
        </w:numPr>
        <w:ind w:left="284" w:hanging="284"/>
      </w:pPr>
      <w:bookmarkStart w:id="242" w:name="_Ref476530839"/>
      <w:bookmarkStart w:id="243" w:name="_Toc476722478"/>
      <w:r>
        <w:t xml:space="preserve">Eigener </w:t>
      </w:r>
      <w:r w:rsidR="00136B0F">
        <w:t xml:space="preserve">Datensatz mit </w:t>
      </w:r>
      <w:r w:rsidR="00CF6D7B">
        <w:t>B</w:t>
      </w:r>
      <w:r w:rsidR="00136B0F">
        <w:t>l</w:t>
      </w:r>
      <w:r w:rsidR="00CF6D7B">
        <w:t>attbildern</w:t>
      </w:r>
      <w:bookmarkEnd w:id="242"/>
      <w:bookmarkEnd w:id="243"/>
    </w:p>
    <w:tbl>
      <w:tblPr>
        <w:tblStyle w:val="HelleListe"/>
        <w:tblW w:w="0" w:type="auto"/>
        <w:tblLook w:val="04A0" w:firstRow="1" w:lastRow="0" w:firstColumn="1" w:lastColumn="0" w:noHBand="0" w:noVBand="1"/>
      </w:tblPr>
      <w:tblGrid>
        <w:gridCol w:w="2786"/>
        <w:gridCol w:w="2787"/>
        <w:gridCol w:w="2787"/>
      </w:tblGrid>
      <w:tr w:rsidR="004723D4" w:rsidTr="00D152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rsidR="00D152F9" w:rsidRPr="00D152F9" w:rsidRDefault="00D152F9" w:rsidP="00D152F9">
            <w:pPr>
              <w:jc w:val="center"/>
            </w:pPr>
            <w:r w:rsidRPr="00D152F9">
              <w:t xml:space="preserve">Deutsche </w:t>
            </w:r>
            <w:proofErr w:type="spellStart"/>
            <w:r w:rsidRPr="00D152F9">
              <w:t>Bezeichung</w:t>
            </w:r>
            <w:proofErr w:type="spellEnd"/>
          </w:p>
        </w:tc>
        <w:tc>
          <w:tcPr>
            <w:tcW w:w="2787" w:type="dxa"/>
          </w:tcPr>
          <w:p w:rsidR="00D152F9" w:rsidRPr="00D152F9" w:rsidRDefault="00D152F9" w:rsidP="00D152F9">
            <w:pPr>
              <w:jc w:val="center"/>
              <w:cnfStyle w:val="100000000000" w:firstRow="1" w:lastRow="0" w:firstColumn="0" w:lastColumn="0" w:oddVBand="0" w:evenVBand="0" w:oddHBand="0" w:evenHBand="0" w:firstRowFirstColumn="0" w:firstRowLastColumn="0" w:lastRowFirstColumn="0" w:lastRowLastColumn="0"/>
            </w:pPr>
            <w:r w:rsidRPr="00D152F9">
              <w:t>Art(</w:t>
            </w:r>
            <w:proofErr w:type="spellStart"/>
            <w:r w:rsidRPr="00D152F9">
              <w:t>latein</w:t>
            </w:r>
            <w:proofErr w:type="spellEnd"/>
            <w:r w:rsidRPr="00D152F9">
              <w:t>)</w:t>
            </w:r>
          </w:p>
        </w:tc>
        <w:tc>
          <w:tcPr>
            <w:tcW w:w="2787" w:type="dxa"/>
          </w:tcPr>
          <w:p w:rsidR="00D152F9" w:rsidRPr="00D152F9" w:rsidRDefault="00D152F9" w:rsidP="00407606">
            <w:pPr>
              <w:jc w:val="center"/>
              <w:cnfStyle w:val="100000000000" w:firstRow="1" w:lastRow="0" w:firstColumn="0" w:lastColumn="0" w:oddVBand="0" w:evenVBand="0" w:oddHBand="0" w:evenHBand="0" w:firstRowFirstColumn="0" w:firstRowLastColumn="0" w:lastRowFirstColumn="0" w:lastRowLastColumn="0"/>
            </w:pPr>
            <w:r w:rsidRPr="00D152F9">
              <w:t>Bei</w:t>
            </w:r>
            <w:r>
              <w:t xml:space="preserve">spielfoto </w:t>
            </w:r>
          </w:p>
        </w:tc>
      </w:tr>
      <w:tr w:rsidR="00AD04B0" w:rsidTr="00D152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vAlign w:val="center"/>
          </w:tcPr>
          <w:p w:rsidR="00D152F9" w:rsidRDefault="00D152F9" w:rsidP="00D152F9">
            <w:pPr>
              <w:jc w:val="left"/>
            </w:pPr>
            <w:r>
              <w:t>Klarapfel</w:t>
            </w:r>
          </w:p>
        </w:tc>
        <w:tc>
          <w:tcPr>
            <w:tcW w:w="2787" w:type="dxa"/>
            <w:vAlign w:val="center"/>
          </w:tcPr>
          <w:p w:rsidR="00D152F9" w:rsidRPr="00D152F9" w:rsidRDefault="00B71CAA" w:rsidP="00D152F9">
            <w:pPr>
              <w:jc w:val="center"/>
              <w:cnfStyle w:val="000000100000" w:firstRow="0" w:lastRow="0" w:firstColumn="0" w:lastColumn="0" w:oddVBand="0" w:evenVBand="0" w:oddHBand="1" w:evenHBand="0" w:firstRowFirstColumn="0" w:firstRowLastColumn="0" w:lastRowFirstColumn="0" w:lastRowLastColumn="0"/>
              <w:rPr>
                <w:i/>
              </w:rPr>
            </w:pPr>
            <w:r>
              <w:rPr>
                <w:i/>
              </w:rPr>
              <w:t xml:space="preserve">Malus </w:t>
            </w:r>
            <w:proofErr w:type="spellStart"/>
            <w:r>
              <w:rPr>
                <w:i/>
              </w:rPr>
              <w:t>d</w:t>
            </w:r>
            <w:r w:rsidR="00D152F9" w:rsidRPr="00D152F9">
              <w:rPr>
                <w:i/>
              </w:rPr>
              <w:t>omestica</w:t>
            </w:r>
            <w:proofErr w:type="spellEnd"/>
          </w:p>
        </w:tc>
        <w:tc>
          <w:tcPr>
            <w:tcW w:w="2787" w:type="dxa"/>
          </w:tcPr>
          <w:p w:rsidR="00D152F9" w:rsidRPr="00D152F9" w:rsidRDefault="0098368B" w:rsidP="00D152F9">
            <w:pPr>
              <w:jc w:val="center"/>
              <w:cnfStyle w:val="000000100000" w:firstRow="0" w:lastRow="0" w:firstColumn="0" w:lastColumn="0" w:oddVBand="0" w:evenVBand="0" w:oddHBand="1" w:evenHBand="0" w:firstRowFirstColumn="0" w:firstRowLastColumn="0" w:lastRowFirstColumn="0" w:lastRowLastColumn="0"/>
            </w:pPr>
            <w:r>
              <w:pict>
                <v:shape id="_x0000_i1032" type="#_x0000_t75" style="width:77.35pt;height:48.35pt">
                  <v:imagedata r:id="rId119" o:title="DSC_6442" croptop="7896f" cropbottom="6317f" cropleft="1573f" cropright="9961f"/>
                </v:shape>
              </w:pict>
            </w:r>
          </w:p>
        </w:tc>
      </w:tr>
      <w:tr w:rsidR="00AD04B0" w:rsidTr="00D152F9">
        <w:tc>
          <w:tcPr>
            <w:cnfStyle w:val="001000000000" w:firstRow="0" w:lastRow="0" w:firstColumn="1" w:lastColumn="0" w:oddVBand="0" w:evenVBand="0" w:oddHBand="0" w:evenHBand="0" w:firstRowFirstColumn="0" w:firstRowLastColumn="0" w:lastRowFirstColumn="0" w:lastRowLastColumn="0"/>
            <w:tcW w:w="2786" w:type="dxa"/>
            <w:vAlign w:val="center"/>
          </w:tcPr>
          <w:p w:rsidR="00D152F9" w:rsidRDefault="00D152F9" w:rsidP="00D152F9">
            <w:pPr>
              <w:jc w:val="left"/>
            </w:pPr>
            <w:r>
              <w:t>Roter Boskoop</w:t>
            </w:r>
          </w:p>
        </w:tc>
        <w:tc>
          <w:tcPr>
            <w:tcW w:w="2787" w:type="dxa"/>
            <w:vAlign w:val="center"/>
          </w:tcPr>
          <w:p w:rsidR="00D152F9" w:rsidRPr="00D152F9" w:rsidRDefault="00B71CAA" w:rsidP="00D152F9">
            <w:pPr>
              <w:jc w:val="center"/>
              <w:cnfStyle w:val="000000000000" w:firstRow="0" w:lastRow="0" w:firstColumn="0" w:lastColumn="0" w:oddVBand="0" w:evenVBand="0" w:oddHBand="0" w:evenHBand="0" w:firstRowFirstColumn="0" w:firstRowLastColumn="0" w:lastRowFirstColumn="0" w:lastRowLastColumn="0"/>
              <w:rPr>
                <w:i/>
              </w:rPr>
            </w:pPr>
            <w:r>
              <w:rPr>
                <w:i/>
              </w:rPr>
              <w:t xml:space="preserve">Malus </w:t>
            </w:r>
            <w:proofErr w:type="spellStart"/>
            <w:r>
              <w:rPr>
                <w:i/>
              </w:rPr>
              <w:t>d</w:t>
            </w:r>
            <w:r w:rsidR="00D152F9" w:rsidRPr="00D152F9">
              <w:rPr>
                <w:i/>
              </w:rPr>
              <w:t>omestica</w:t>
            </w:r>
            <w:proofErr w:type="spellEnd"/>
          </w:p>
        </w:tc>
        <w:tc>
          <w:tcPr>
            <w:tcW w:w="2787" w:type="dxa"/>
          </w:tcPr>
          <w:p w:rsidR="00D152F9" w:rsidRDefault="00D152F9" w:rsidP="00D152F9">
            <w:pPr>
              <w:jc w:val="center"/>
              <w:cnfStyle w:val="000000000000" w:firstRow="0" w:lastRow="0" w:firstColumn="0" w:lastColumn="0" w:oddVBand="0" w:evenVBand="0" w:oddHBand="0" w:evenHBand="0" w:firstRowFirstColumn="0" w:firstRowLastColumn="0" w:lastRowFirstColumn="0" w:lastRowLastColumn="0"/>
            </w:pPr>
            <w:r>
              <w:rPr>
                <w:noProof/>
                <w:lang w:eastAsia="de-DE"/>
              </w:rPr>
              <w:drawing>
                <wp:inline distT="0" distB="0" distL="0" distR="0" wp14:anchorId="5AFB73F0" wp14:editId="7B9BAAD5">
                  <wp:extent cx="1002974" cy="666750"/>
                  <wp:effectExtent l="0" t="0" r="6985" b="0"/>
                  <wp:docPr id="430" name="Grafik 430" descr="C:\Users\chris\AppData\Local\Microsoft\Windows\INetCache\Content.Word\DSC_65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chris\AppData\Local\Microsoft\Windows\INetCache\Content.Word\DSC_6548.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005831" cy="668649"/>
                          </a:xfrm>
                          <a:prstGeom prst="rect">
                            <a:avLst/>
                          </a:prstGeom>
                          <a:noFill/>
                          <a:ln>
                            <a:noFill/>
                          </a:ln>
                        </pic:spPr>
                      </pic:pic>
                    </a:graphicData>
                  </a:graphic>
                </wp:inline>
              </w:drawing>
            </w:r>
          </w:p>
        </w:tc>
      </w:tr>
      <w:tr w:rsidR="00AD04B0" w:rsidTr="00D152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vAlign w:val="center"/>
          </w:tcPr>
          <w:p w:rsidR="00D152F9" w:rsidRDefault="00D152F9" w:rsidP="00D152F9">
            <w:pPr>
              <w:jc w:val="left"/>
            </w:pPr>
            <w:r>
              <w:t>Süßkirsche</w:t>
            </w:r>
          </w:p>
        </w:tc>
        <w:tc>
          <w:tcPr>
            <w:tcW w:w="2787" w:type="dxa"/>
            <w:vAlign w:val="center"/>
          </w:tcPr>
          <w:p w:rsidR="00D152F9" w:rsidRPr="00D152F9" w:rsidRDefault="00D152F9" w:rsidP="00B71CAA">
            <w:pPr>
              <w:jc w:val="center"/>
              <w:cnfStyle w:val="000000100000" w:firstRow="0" w:lastRow="0" w:firstColumn="0" w:lastColumn="0" w:oddVBand="0" w:evenVBand="0" w:oddHBand="1" w:evenHBand="0" w:firstRowFirstColumn="0" w:firstRowLastColumn="0" w:lastRowFirstColumn="0" w:lastRowLastColumn="0"/>
              <w:rPr>
                <w:i/>
              </w:rPr>
            </w:pPr>
            <w:proofErr w:type="spellStart"/>
            <w:r>
              <w:rPr>
                <w:i/>
              </w:rPr>
              <w:t>Prunus</w:t>
            </w:r>
            <w:proofErr w:type="spellEnd"/>
            <w:r>
              <w:rPr>
                <w:i/>
              </w:rPr>
              <w:t xml:space="preserve"> </w:t>
            </w:r>
            <w:proofErr w:type="spellStart"/>
            <w:r>
              <w:rPr>
                <w:i/>
              </w:rPr>
              <w:t>avium</w:t>
            </w:r>
            <w:proofErr w:type="spellEnd"/>
          </w:p>
        </w:tc>
        <w:tc>
          <w:tcPr>
            <w:tcW w:w="2787" w:type="dxa"/>
          </w:tcPr>
          <w:p w:rsidR="00D152F9" w:rsidRDefault="00B71CAA" w:rsidP="00407606">
            <w:pPr>
              <w:jc w:val="center"/>
              <w:cnfStyle w:val="000000100000" w:firstRow="0" w:lastRow="0" w:firstColumn="0" w:lastColumn="0" w:oddVBand="0" w:evenVBand="0" w:oddHBand="1" w:evenHBand="0" w:firstRowFirstColumn="0" w:firstRowLastColumn="0" w:lastRowFirstColumn="0" w:lastRowLastColumn="0"/>
            </w:pPr>
            <w:r>
              <w:rPr>
                <w:i/>
                <w:noProof/>
                <w:lang w:eastAsia="de-DE"/>
              </w:rPr>
              <w:drawing>
                <wp:inline distT="0" distB="0" distL="0" distR="0" wp14:anchorId="1DF595C2" wp14:editId="717EE800">
                  <wp:extent cx="971550" cy="647700"/>
                  <wp:effectExtent l="0" t="0" r="0" b="0"/>
                  <wp:docPr id="431" name="Grafik 431" descr="C:\Users\chris\AppData\Local\Microsoft\Windows\INetCache\Content.Word\DSC_67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chris\AppData\Local\Microsoft\Windows\INetCache\Content.Word\DSC_6705.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971550" cy="647700"/>
                          </a:xfrm>
                          <a:prstGeom prst="rect">
                            <a:avLst/>
                          </a:prstGeom>
                          <a:noFill/>
                          <a:ln>
                            <a:noFill/>
                          </a:ln>
                        </pic:spPr>
                      </pic:pic>
                    </a:graphicData>
                  </a:graphic>
                </wp:inline>
              </w:drawing>
            </w:r>
          </w:p>
        </w:tc>
      </w:tr>
      <w:tr w:rsidR="00AD04B0" w:rsidTr="00D152F9">
        <w:tc>
          <w:tcPr>
            <w:cnfStyle w:val="001000000000" w:firstRow="0" w:lastRow="0" w:firstColumn="1" w:lastColumn="0" w:oddVBand="0" w:evenVBand="0" w:oddHBand="0" w:evenHBand="0" w:firstRowFirstColumn="0" w:firstRowLastColumn="0" w:lastRowFirstColumn="0" w:lastRowLastColumn="0"/>
            <w:tcW w:w="2786" w:type="dxa"/>
            <w:vAlign w:val="center"/>
          </w:tcPr>
          <w:p w:rsidR="00D152F9" w:rsidRDefault="00B71CAA" w:rsidP="00D152F9">
            <w:pPr>
              <w:jc w:val="left"/>
            </w:pPr>
            <w:r>
              <w:t>Hauspflaume</w:t>
            </w:r>
          </w:p>
        </w:tc>
        <w:tc>
          <w:tcPr>
            <w:tcW w:w="2787" w:type="dxa"/>
            <w:vAlign w:val="center"/>
          </w:tcPr>
          <w:p w:rsidR="00D152F9" w:rsidRPr="00D152F9" w:rsidRDefault="00B71CAA" w:rsidP="00D152F9">
            <w:pPr>
              <w:jc w:val="center"/>
              <w:cnfStyle w:val="000000000000" w:firstRow="0" w:lastRow="0" w:firstColumn="0" w:lastColumn="0" w:oddVBand="0" w:evenVBand="0" w:oddHBand="0" w:evenHBand="0" w:firstRowFirstColumn="0" w:firstRowLastColumn="0" w:lastRowFirstColumn="0" w:lastRowLastColumn="0"/>
              <w:rPr>
                <w:i/>
              </w:rPr>
            </w:pPr>
            <w:proofErr w:type="spellStart"/>
            <w:r>
              <w:rPr>
                <w:i/>
              </w:rPr>
              <w:t>Prunus</w:t>
            </w:r>
            <w:proofErr w:type="spellEnd"/>
            <w:r>
              <w:rPr>
                <w:i/>
              </w:rPr>
              <w:t xml:space="preserve"> </w:t>
            </w:r>
            <w:proofErr w:type="spellStart"/>
            <w:r>
              <w:rPr>
                <w:i/>
              </w:rPr>
              <w:t>domestica</w:t>
            </w:r>
            <w:proofErr w:type="spellEnd"/>
          </w:p>
        </w:tc>
        <w:tc>
          <w:tcPr>
            <w:tcW w:w="2787" w:type="dxa"/>
          </w:tcPr>
          <w:p w:rsidR="00D152F9" w:rsidRDefault="00407606" w:rsidP="00D152F9">
            <w:pPr>
              <w:jc w:val="center"/>
              <w:cnfStyle w:val="000000000000" w:firstRow="0" w:lastRow="0" w:firstColumn="0" w:lastColumn="0" w:oddVBand="0" w:evenVBand="0" w:oddHBand="0" w:evenHBand="0" w:firstRowFirstColumn="0" w:firstRowLastColumn="0" w:lastRowFirstColumn="0" w:lastRowLastColumn="0"/>
            </w:pPr>
            <w:r>
              <w:rPr>
                <w:i/>
                <w:noProof/>
                <w:lang w:eastAsia="de-DE"/>
              </w:rPr>
              <w:drawing>
                <wp:inline distT="0" distB="0" distL="0" distR="0" wp14:anchorId="2C972E81" wp14:editId="3EDFD0EC">
                  <wp:extent cx="990600" cy="657225"/>
                  <wp:effectExtent l="0" t="0" r="0" b="9525"/>
                  <wp:docPr id="434" name="Grafik 434" descr="C:\Users\chris\AppData\Local\Microsoft\Windows\INetCache\Content.Word\DSC_67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chris\AppData\Local\Microsoft\Windows\INetCache\Content.Word\DSC_6716.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990600" cy="657225"/>
                          </a:xfrm>
                          <a:prstGeom prst="rect">
                            <a:avLst/>
                          </a:prstGeom>
                          <a:noFill/>
                          <a:ln>
                            <a:noFill/>
                          </a:ln>
                        </pic:spPr>
                      </pic:pic>
                    </a:graphicData>
                  </a:graphic>
                </wp:inline>
              </w:drawing>
            </w:r>
          </w:p>
        </w:tc>
      </w:tr>
      <w:tr w:rsidR="00AD04B0" w:rsidTr="00D152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vAlign w:val="center"/>
          </w:tcPr>
          <w:p w:rsidR="00D152F9" w:rsidRDefault="00407606" w:rsidP="00D152F9">
            <w:pPr>
              <w:jc w:val="left"/>
            </w:pPr>
            <w:r>
              <w:t>Pfirsich</w:t>
            </w:r>
          </w:p>
        </w:tc>
        <w:tc>
          <w:tcPr>
            <w:tcW w:w="2787" w:type="dxa"/>
            <w:vAlign w:val="center"/>
          </w:tcPr>
          <w:p w:rsidR="00D152F9" w:rsidRPr="00D152F9" w:rsidRDefault="00407606" w:rsidP="00407606">
            <w:pPr>
              <w:jc w:val="center"/>
              <w:cnfStyle w:val="000000100000" w:firstRow="0" w:lastRow="0" w:firstColumn="0" w:lastColumn="0" w:oddVBand="0" w:evenVBand="0" w:oddHBand="1" w:evenHBand="0" w:firstRowFirstColumn="0" w:firstRowLastColumn="0" w:lastRowFirstColumn="0" w:lastRowLastColumn="0"/>
              <w:rPr>
                <w:i/>
              </w:rPr>
            </w:pPr>
            <w:proofErr w:type="spellStart"/>
            <w:r>
              <w:rPr>
                <w:i/>
              </w:rPr>
              <w:t>Prunus</w:t>
            </w:r>
            <w:proofErr w:type="spellEnd"/>
            <w:r>
              <w:rPr>
                <w:i/>
              </w:rPr>
              <w:t xml:space="preserve"> </w:t>
            </w:r>
            <w:proofErr w:type="spellStart"/>
            <w:r>
              <w:rPr>
                <w:i/>
              </w:rPr>
              <w:t>persica</w:t>
            </w:r>
            <w:proofErr w:type="spellEnd"/>
          </w:p>
        </w:tc>
        <w:tc>
          <w:tcPr>
            <w:tcW w:w="2787" w:type="dxa"/>
          </w:tcPr>
          <w:p w:rsidR="00D152F9" w:rsidRDefault="00407606" w:rsidP="00D152F9">
            <w:pPr>
              <w:jc w:val="center"/>
              <w:cnfStyle w:val="000000100000" w:firstRow="0" w:lastRow="0" w:firstColumn="0" w:lastColumn="0" w:oddVBand="0" w:evenVBand="0" w:oddHBand="1" w:evenHBand="0" w:firstRowFirstColumn="0" w:firstRowLastColumn="0" w:lastRowFirstColumn="0" w:lastRowLastColumn="0"/>
            </w:pPr>
            <w:r>
              <w:rPr>
                <w:i/>
                <w:noProof/>
                <w:lang w:eastAsia="de-DE"/>
              </w:rPr>
              <w:drawing>
                <wp:inline distT="0" distB="0" distL="0" distR="0" wp14:anchorId="2B5EC135" wp14:editId="6D26CF10">
                  <wp:extent cx="981997" cy="647700"/>
                  <wp:effectExtent l="0" t="0" r="8890" b="0"/>
                  <wp:docPr id="435" name="Grafik 435" descr="C:\Users\chris\AppData\Local\Microsoft\Windows\INetCache\Content.Word\DSC_68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C:\Users\chris\AppData\Local\Microsoft\Windows\INetCache\Content.Word\DSC_6817.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981997" cy="647700"/>
                          </a:xfrm>
                          <a:prstGeom prst="rect">
                            <a:avLst/>
                          </a:prstGeom>
                          <a:noFill/>
                          <a:ln>
                            <a:noFill/>
                          </a:ln>
                        </pic:spPr>
                      </pic:pic>
                    </a:graphicData>
                  </a:graphic>
                </wp:inline>
              </w:drawing>
            </w:r>
          </w:p>
        </w:tc>
      </w:tr>
      <w:tr w:rsidR="00AD04B0" w:rsidTr="00D152F9">
        <w:tc>
          <w:tcPr>
            <w:cnfStyle w:val="001000000000" w:firstRow="0" w:lastRow="0" w:firstColumn="1" w:lastColumn="0" w:oddVBand="0" w:evenVBand="0" w:oddHBand="0" w:evenHBand="0" w:firstRowFirstColumn="0" w:firstRowLastColumn="0" w:lastRowFirstColumn="0" w:lastRowLastColumn="0"/>
            <w:tcW w:w="2786" w:type="dxa"/>
            <w:vAlign w:val="center"/>
          </w:tcPr>
          <w:p w:rsidR="00D152F9" w:rsidRDefault="00407606" w:rsidP="00D152F9">
            <w:pPr>
              <w:jc w:val="left"/>
            </w:pPr>
            <w:r>
              <w:t>Aprikose</w:t>
            </w:r>
          </w:p>
        </w:tc>
        <w:tc>
          <w:tcPr>
            <w:tcW w:w="2787" w:type="dxa"/>
            <w:vAlign w:val="center"/>
          </w:tcPr>
          <w:p w:rsidR="00D152F9" w:rsidRPr="00D152F9" w:rsidRDefault="00407606" w:rsidP="00407606">
            <w:pPr>
              <w:jc w:val="center"/>
              <w:cnfStyle w:val="000000000000" w:firstRow="0" w:lastRow="0" w:firstColumn="0" w:lastColumn="0" w:oddVBand="0" w:evenVBand="0" w:oddHBand="0" w:evenHBand="0" w:firstRowFirstColumn="0" w:firstRowLastColumn="0" w:lastRowFirstColumn="0" w:lastRowLastColumn="0"/>
              <w:rPr>
                <w:i/>
              </w:rPr>
            </w:pPr>
            <w:proofErr w:type="spellStart"/>
            <w:r>
              <w:rPr>
                <w:i/>
              </w:rPr>
              <w:t>Prunus</w:t>
            </w:r>
            <w:proofErr w:type="spellEnd"/>
            <w:r>
              <w:rPr>
                <w:i/>
              </w:rPr>
              <w:t xml:space="preserve"> </w:t>
            </w:r>
            <w:proofErr w:type="spellStart"/>
            <w:r>
              <w:rPr>
                <w:i/>
              </w:rPr>
              <w:t>armenica</w:t>
            </w:r>
            <w:proofErr w:type="spellEnd"/>
          </w:p>
        </w:tc>
        <w:tc>
          <w:tcPr>
            <w:tcW w:w="2787" w:type="dxa"/>
          </w:tcPr>
          <w:p w:rsidR="00D152F9" w:rsidRDefault="00407606" w:rsidP="00D152F9">
            <w:pPr>
              <w:jc w:val="center"/>
              <w:cnfStyle w:val="000000000000" w:firstRow="0" w:lastRow="0" w:firstColumn="0" w:lastColumn="0" w:oddVBand="0" w:evenVBand="0" w:oddHBand="0" w:evenHBand="0" w:firstRowFirstColumn="0" w:firstRowLastColumn="0" w:lastRowFirstColumn="0" w:lastRowLastColumn="0"/>
            </w:pPr>
            <w:r>
              <w:rPr>
                <w:i/>
                <w:noProof/>
                <w:lang w:eastAsia="de-DE"/>
              </w:rPr>
              <w:drawing>
                <wp:inline distT="0" distB="0" distL="0" distR="0" wp14:anchorId="04E29D97" wp14:editId="04C4583D">
                  <wp:extent cx="1009650" cy="668729"/>
                  <wp:effectExtent l="0" t="0" r="0" b="0"/>
                  <wp:docPr id="436" name="Grafik 436" descr="C:\Users\chris\AppData\Local\Microsoft\Windows\INetCache\Content.Word\DSC_69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Users\chris\AppData\Local\Microsoft\Windows\INetCache\Content.Word\DSC_6909.jp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016835" cy="673488"/>
                          </a:xfrm>
                          <a:prstGeom prst="rect">
                            <a:avLst/>
                          </a:prstGeom>
                          <a:noFill/>
                          <a:ln>
                            <a:noFill/>
                          </a:ln>
                        </pic:spPr>
                      </pic:pic>
                    </a:graphicData>
                  </a:graphic>
                </wp:inline>
              </w:drawing>
            </w:r>
          </w:p>
        </w:tc>
      </w:tr>
      <w:tr w:rsidR="004723D4" w:rsidTr="00D152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vAlign w:val="center"/>
          </w:tcPr>
          <w:p w:rsidR="00407606" w:rsidRDefault="00407606" w:rsidP="00D152F9">
            <w:pPr>
              <w:jc w:val="left"/>
            </w:pPr>
            <w:r w:rsidRPr="00D152F9">
              <w:lastRenderedPageBreak/>
              <w:t>Apfelquitte</w:t>
            </w:r>
          </w:p>
        </w:tc>
        <w:tc>
          <w:tcPr>
            <w:tcW w:w="2787" w:type="dxa"/>
            <w:vAlign w:val="center"/>
          </w:tcPr>
          <w:p w:rsidR="00407606" w:rsidRDefault="00407606" w:rsidP="00407606">
            <w:pPr>
              <w:jc w:val="center"/>
              <w:cnfStyle w:val="000000100000" w:firstRow="0" w:lastRow="0" w:firstColumn="0" w:lastColumn="0" w:oddVBand="0" w:evenVBand="0" w:oddHBand="1" w:evenHBand="0" w:firstRowFirstColumn="0" w:firstRowLastColumn="0" w:lastRowFirstColumn="0" w:lastRowLastColumn="0"/>
              <w:rPr>
                <w:i/>
              </w:rPr>
            </w:pPr>
            <w:proofErr w:type="spellStart"/>
            <w:r>
              <w:rPr>
                <w:i/>
              </w:rPr>
              <w:t>Cydonia</w:t>
            </w:r>
            <w:proofErr w:type="spellEnd"/>
            <w:r>
              <w:rPr>
                <w:i/>
              </w:rPr>
              <w:t xml:space="preserve"> </w:t>
            </w:r>
            <w:proofErr w:type="spellStart"/>
            <w:r>
              <w:rPr>
                <w:i/>
              </w:rPr>
              <w:t>oblonga</w:t>
            </w:r>
            <w:proofErr w:type="spellEnd"/>
          </w:p>
        </w:tc>
        <w:tc>
          <w:tcPr>
            <w:tcW w:w="2787" w:type="dxa"/>
          </w:tcPr>
          <w:p w:rsidR="00407606" w:rsidRDefault="00407606" w:rsidP="00D152F9">
            <w:pPr>
              <w:jc w:val="center"/>
              <w:cnfStyle w:val="000000100000" w:firstRow="0" w:lastRow="0" w:firstColumn="0" w:lastColumn="0" w:oddVBand="0" w:evenVBand="0" w:oddHBand="1" w:evenHBand="0" w:firstRowFirstColumn="0" w:firstRowLastColumn="0" w:lastRowFirstColumn="0" w:lastRowLastColumn="0"/>
              <w:rPr>
                <w:i/>
                <w:noProof/>
                <w:lang w:eastAsia="de-DE"/>
              </w:rPr>
            </w:pPr>
            <w:r w:rsidRPr="00D152F9">
              <w:rPr>
                <w:noProof/>
                <w:lang w:eastAsia="de-DE"/>
              </w:rPr>
              <w:drawing>
                <wp:inline distT="0" distB="0" distL="0" distR="0" wp14:anchorId="7B79E057" wp14:editId="0DA0750D">
                  <wp:extent cx="952500" cy="673591"/>
                  <wp:effectExtent l="0" t="0" r="0" b="0"/>
                  <wp:docPr id="414" name="Grafik 414" descr="C:\Users\chris\AppData\Local\Microsoft\Windows\INetCache\Content.Word\DSC_69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chris\AppData\Local\Microsoft\Windows\INetCache\Content.Word\DSC_6989.jpg"/>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l="8403" t="8861" r="15546" b="10126"/>
                          <a:stretch/>
                        </pic:blipFill>
                        <pic:spPr bwMode="auto">
                          <a:xfrm>
                            <a:off x="0" y="0"/>
                            <a:ext cx="952500" cy="67359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23D4" w:rsidTr="00D152F9">
        <w:tc>
          <w:tcPr>
            <w:cnfStyle w:val="001000000000" w:firstRow="0" w:lastRow="0" w:firstColumn="1" w:lastColumn="0" w:oddVBand="0" w:evenVBand="0" w:oddHBand="0" w:evenHBand="0" w:firstRowFirstColumn="0" w:firstRowLastColumn="0" w:lastRowFirstColumn="0" w:lastRowLastColumn="0"/>
            <w:tcW w:w="2786" w:type="dxa"/>
            <w:vAlign w:val="center"/>
          </w:tcPr>
          <w:p w:rsidR="00407606" w:rsidRDefault="00407606" w:rsidP="00D152F9">
            <w:pPr>
              <w:jc w:val="left"/>
            </w:pPr>
            <w:r>
              <w:t>Platane</w:t>
            </w:r>
          </w:p>
        </w:tc>
        <w:tc>
          <w:tcPr>
            <w:tcW w:w="2787" w:type="dxa"/>
            <w:vAlign w:val="center"/>
          </w:tcPr>
          <w:p w:rsidR="00407606" w:rsidRDefault="00407606" w:rsidP="00407606">
            <w:pPr>
              <w:jc w:val="center"/>
              <w:cnfStyle w:val="000000000000" w:firstRow="0" w:lastRow="0" w:firstColumn="0" w:lastColumn="0" w:oddVBand="0" w:evenVBand="0" w:oddHBand="0" w:evenHBand="0" w:firstRowFirstColumn="0" w:firstRowLastColumn="0" w:lastRowFirstColumn="0" w:lastRowLastColumn="0"/>
              <w:rPr>
                <w:i/>
              </w:rPr>
            </w:pPr>
            <w:proofErr w:type="spellStart"/>
            <w:r>
              <w:rPr>
                <w:i/>
              </w:rPr>
              <w:t>Platanus</w:t>
            </w:r>
            <w:proofErr w:type="spellEnd"/>
            <w:r>
              <w:rPr>
                <w:i/>
              </w:rPr>
              <w:t xml:space="preserve"> </w:t>
            </w:r>
            <w:proofErr w:type="spellStart"/>
            <w:r>
              <w:rPr>
                <w:i/>
              </w:rPr>
              <w:t>hybrida</w:t>
            </w:r>
            <w:proofErr w:type="spellEnd"/>
          </w:p>
        </w:tc>
        <w:tc>
          <w:tcPr>
            <w:tcW w:w="2787" w:type="dxa"/>
          </w:tcPr>
          <w:p w:rsidR="00407606" w:rsidRDefault="00407606" w:rsidP="00D152F9">
            <w:pPr>
              <w:jc w:val="center"/>
              <w:cnfStyle w:val="000000000000" w:firstRow="0" w:lastRow="0" w:firstColumn="0" w:lastColumn="0" w:oddVBand="0" w:evenVBand="0" w:oddHBand="0" w:evenHBand="0" w:firstRowFirstColumn="0" w:firstRowLastColumn="0" w:lastRowFirstColumn="0" w:lastRowLastColumn="0"/>
              <w:rPr>
                <w:i/>
                <w:noProof/>
                <w:lang w:eastAsia="de-DE"/>
              </w:rPr>
            </w:pPr>
            <w:r>
              <w:rPr>
                <w:i/>
                <w:noProof/>
                <w:lang w:eastAsia="de-DE"/>
              </w:rPr>
              <w:drawing>
                <wp:inline distT="0" distB="0" distL="0" distR="0" wp14:anchorId="5FB7288C" wp14:editId="109B5EE0">
                  <wp:extent cx="962025" cy="641350"/>
                  <wp:effectExtent l="0" t="0" r="9525" b="6350"/>
                  <wp:docPr id="437" name="Grafik 437" descr="C:\Users\chris\AppData\Local\Microsoft\Windows\INetCache\Content.Word\DSC_70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chris\AppData\Local\Microsoft\Windows\INetCache\Content.Word\DSC_7078.jp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962025" cy="641350"/>
                          </a:xfrm>
                          <a:prstGeom prst="rect">
                            <a:avLst/>
                          </a:prstGeom>
                          <a:noFill/>
                          <a:ln>
                            <a:noFill/>
                          </a:ln>
                        </pic:spPr>
                      </pic:pic>
                    </a:graphicData>
                  </a:graphic>
                </wp:inline>
              </w:drawing>
            </w:r>
          </w:p>
        </w:tc>
      </w:tr>
      <w:tr w:rsidR="004723D4" w:rsidTr="00D152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vAlign w:val="center"/>
          </w:tcPr>
          <w:p w:rsidR="00407606" w:rsidRDefault="00407606" w:rsidP="00D152F9">
            <w:pPr>
              <w:jc w:val="left"/>
            </w:pPr>
            <w:r>
              <w:t>Sommerlinde</w:t>
            </w:r>
          </w:p>
        </w:tc>
        <w:tc>
          <w:tcPr>
            <w:tcW w:w="2787" w:type="dxa"/>
            <w:vAlign w:val="center"/>
          </w:tcPr>
          <w:p w:rsidR="00407606" w:rsidRDefault="00407606" w:rsidP="00407606">
            <w:pPr>
              <w:jc w:val="center"/>
              <w:cnfStyle w:val="000000100000" w:firstRow="0" w:lastRow="0" w:firstColumn="0" w:lastColumn="0" w:oddVBand="0" w:evenVBand="0" w:oddHBand="1" w:evenHBand="0" w:firstRowFirstColumn="0" w:firstRowLastColumn="0" w:lastRowFirstColumn="0" w:lastRowLastColumn="0"/>
              <w:rPr>
                <w:i/>
              </w:rPr>
            </w:pPr>
            <w:proofErr w:type="spellStart"/>
            <w:r>
              <w:rPr>
                <w:i/>
              </w:rPr>
              <w:t>Tilia</w:t>
            </w:r>
            <w:proofErr w:type="spellEnd"/>
            <w:r>
              <w:rPr>
                <w:i/>
              </w:rPr>
              <w:t xml:space="preserve"> </w:t>
            </w:r>
            <w:proofErr w:type="spellStart"/>
            <w:r>
              <w:rPr>
                <w:i/>
              </w:rPr>
              <w:t>platyphyllos</w:t>
            </w:r>
            <w:proofErr w:type="spellEnd"/>
          </w:p>
        </w:tc>
        <w:tc>
          <w:tcPr>
            <w:tcW w:w="2787" w:type="dxa"/>
          </w:tcPr>
          <w:p w:rsidR="00407606" w:rsidRDefault="0098368B" w:rsidP="00D152F9">
            <w:pPr>
              <w:jc w:val="center"/>
              <w:cnfStyle w:val="000000100000" w:firstRow="0" w:lastRow="0" w:firstColumn="0" w:lastColumn="0" w:oddVBand="0" w:evenVBand="0" w:oddHBand="1" w:evenHBand="0" w:firstRowFirstColumn="0" w:firstRowLastColumn="0" w:lastRowFirstColumn="0" w:lastRowLastColumn="0"/>
              <w:rPr>
                <w:i/>
                <w:noProof/>
                <w:lang w:eastAsia="de-DE"/>
              </w:rPr>
            </w:pPr>
            <w:r>
              <w:rPr>
                <w:i/>
                <w:noProof/>
                <w:lang w:eastAsia="de-DE"/>
              </w:rPr>
              <w:pict>
                <v:shape id="_x0000_i1033" type="#_x0000_t75" style="width:80.6pt;height:53.75pt">
                  <v:imagedata r:id="rId127" o:title="DSC_7167"/>
                </v:shape>
              </w:pict>
            </w:r>
          </w:p>
        </w:tc>
      </w:tr>
      <w:tr w:rsidR="004723D4" w:rsidTr="00D152F9">
        <w:tc>
          <w:tcPr>
            <w:cnfStyle w:val="001000000000" w:firstRow="0" w:lastRow="0" w:firstColumn="1" w:lastColumn="0" w:oddVBand="0" w:evenVBand="0" w:oddHBand="0" w:evenHBand="0" w:firstRowFirstColumn="0" w:firstRowLastColumn="0" w:lastRowFirstColumn="0" w:lastRowLastColumn="0"/>
            <w:tcW w:w="2786" w:type="dxa"/>
            <w:vAlign w:val="center"/>
          </w:tcPr>
          <w:p w:rsidR="00407606" w:rsidRDefault="00407606" w:rsidP="00D152F9">
            <w:pPr>
              <w:jc w:val="left"/>
            </w:pPr>
            <w:r>
              <w:t>Hainbuche</w:t>
            </w:r>
          </w:p>
        </w:tc>
        <w:tc>
          <w:tcPr>
            <w:tcW w:w="2787" w:type="dxa"/>
            <w:vAlign w:val="center"/>
          </w:tcPr>
          <w:p w:rsidR="00407606" w:rsidRDefault="00407606" w:rsidP="00407606">
            <w:pPr>
              <w:jc w:val="center"/>
              <w:cnfStyle w:val="000000000000" w:firstRow="0" w:lastRow="0" w:firstColumn="0" w:lastColumn="0" w:oddVBand="0" w:evenVBand="0" w:oddHBand="0" w:evenHBand="0" w:firstRowFirstColumn="0" w:firstRowLastColumn="0" w:lastRowFirstColumn="0" w:lastRowLastColumn="0"/>
              <w:rPr>
                <w:i/>
              </w:rPr>
            </w:pPr>
            <w:proofErr w:type="spellStart"/>
            <w:r>
              <w:rPr>
                <w:i/>
              </w:rPr>
              <w:t>Carpinus</w:t>
            </w:r>
            <w:proofErr w:type="spellEnd"/>
            <w:r>
              <w:rPr>
                <w:i/>
              </w:rPr>
              <w:t xml:space="preserve"> </w:t>
            </w:r>
            <w:proofErr w:type="spellStart"/>
            <w:r>
              <w:rPr>
                <w:i/>
              </w:rPr>
              <w:t>betulus</w:t>
            </w:r>
            <w:proofErr w:type="spellEnd"/>
          </w:p>
        </w:tc>
        <w:tc>
          <w:tcPr>
            <w:tcW w:w="2787" w:type="dxa"/>
          </w:tcPr>
          <w:p w:rsidR="00407606" w:rsidRDefault="00407606" w:rsidP="00D152F9">
            <w:pPr>
              <w:jc w:val="center"/>
              <w:cnfStyle w:val="000000000000" w:firstRow="0" w:lastRow="0" w:firstColumn="0" w:lastColumn="0" w:oddVBand="0" w:evenVBand="0" w:oddHBand="0" w:evenHBand="0" w:firstRowFirstColumn="0" w:firstRowLastColumn="0" w:lastRowFirstColumn="0" w:lastRowLastColumn="0"/>
              <w:rPr>
                <w:i/>
                <w:noProof/>
                <w:lang w:eastAsia="de-DE"/>
              </w:rPr>
            </w:pPr>
            <w:r>
              <w:rPr>
                <w:i/>
                <w:noProof/>
                <w:lang w:eastAsia="de-DE"/>
              </w:rPr>
              <w:drawing>
                <wp:inline distT="0" distB="0" distL="0" distR="0" wp14:anchorId="33936CF3" wp14:editId="39C77B3F">
                  <wp:extent cx="1009650" cy="673100"/>
                  <wp:effectExtent l="0" t="0" r="0" b="0"/>
                  <wp:docPr id="438" name="Grafik 438" descr="C:\Users\chris\AppData\Local\Microsoft\Windows\INetCache\Content.Word\DSC_72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C:\Users\chris\AppData\Local\Microsoft\Windows\INetCache\Content.Word\DSC_7274.jp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009650" cy="673100"/>
                          </a:xfrm>
                          <a:prstGeom prst="rect">
                            <a:avLst/>
                          </a:prstGeom>
                          <a:noFill/>
                          <a:ln>
                            <a:noFill/>
                          </a:ln>
                        </pic:spPr>
                      </pic:pic>
                    </a:graphicData>
                  </a:graphic>
                </wp:inline>
              </w:drawing>
            </w:r>
          </w:p>
        </w:tc>
      </w:tr>
      <w:tr w:rsidR="004723D4" w:rsidTr="00D152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vAlign w:val="center"/>
          </w:tcPr>
          <w:p w:rsidR="00407606" w:rsidRDefault="00861C6D" w:rsidP="00AD04B0">
            <w:pPr>
              <w:jc w:val="left"/>
            </w:pPr>
            <w:r>
              <w:t>Kultur</w:t>
            </w:r>
            <w:r w:rsidR="00AD04B0">
              <w:t>-B</w:t>
            </w:r>
            <w:r>
              <w:t>irne</w:t>
            </w:r>
          </w:p>
        </w:tc>
        <w:tc>
          <w:tcPr>
            <w:tcW w:w="2787" w:type="dxa"/>
            <w:vAlign w:val="center"/>
          </w:tcPr>
          <w:p w:rsidR="00407606" w:rsidRDefault="00AD04B0" w:rsidP="00407606">
            <w:pPr>
              <w:jc w:val="center"/>
              <w:cnfStyle w:val="000000100000" w:firstRow="0" w:lastRow="0" w:firstColumn="0" w:lastColumn="0" w:oddVBand="0" w:evenVBand="0" w:oddHBand="1" w:evenHBand="0" w:firstRowFirstColumn="0" w:firstRowLastColumn="0" w:lastRowFirstColumn="0" w:lastRowLastColumn="0"/>
              <w:rPr>
                <w:i/>
              </w:rPr>
            </w:pPr>
            <w:proofErr w:type="spellStart"/>
            <w:r>
              <w:rPr>
                <w:i/>
              </w:rPr>
              <w:t>Pyrus</w:t>
            </w:r>
            <w:proofErr w:type="spellEnd"/>
            <w:r>
              <w:rPr>
                <w:i/>
              </w:rPr>
              <w:t xml:space="preserve"> </w:t>
            </w:r>
            <w:proofErr w:type="spellStart"/>
            <w:r>
              <w:rPr>
                <w:i/>
              </w:rPr>
              <w:t>communis</w:t>
            </w:r>
            <w:proofErr w:type="spellEnd"/>
          </w:p>
        </w:tc>
        <w:tc>
          <w:tcPr>
            <w:tcW w:w="2787" w:type="dxa"/>
          </w:tcPr>
          <w:p w:rsidR="00407606" w:rsidRDefault="00AD04B0" w:rsidP="00D152F9">
            <w:pPr>
              <w:jc w:val="center"/>
              <w:cnfStyle w:val="000000100000" w:firstRow="0" w:lastRow="0" w:firstColumn="0" w:lastColumn="0" w:oddVBand="0" w:evenVBand="0" w:oddHBand="1" w:evenHBand="0" w:firstRowFirstColumn="0" w:firstRowLastColumn="0" w:lastRowFirstColumn="0" w:lastRowLastColumn="0"/>
              <w:rPr>
                <w:i/>
                <w:noProof/>
                <w:lang w:eastAsia="de-DE"/>
              </w:rPr>
            </w:pPr>
            <w:r>
              <w:rPr>
                <w:noProof/>
                <w:lang w:eastAsia="de-DE"/>
              </w:rPr>
              <w:drawing>
                <wp:inline distT="0" distB="0" distL="0" distR="0" wp14:anchorId="34CFF8FA" wp14:editId="298F6789">
                  <wp:extent cx="1057275" cy="676275"/>
                  <wp:effectExtent l="0" t="0" r="9525" b="9525"/>
                  <wp:docPr id="439" name="Grafik 439" descr="C:\Users\chris\AppData\Local\Microsoft\Windows\INetCache\Content.Word\DSC_73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C:\Users\chris\AppData\Local\Microsoft\Windows\INetCache\Content.Word\DSC_7368.jpg"/>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l="9756" t="13414"/>
                          <a:stretch/>
                        </pic:blipFill>
                        <pic:spPr bwMode="auto">
                          <a:xfrm>
                            <a:off x="0" y="0"/>
                            <a:ext cx="1057275" cy="67627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23D4" w:rsidTr="00D152F9">
        <w:tc>
          <w:tcPr>
            <w:cnfStyle w:val="001000000000" w:firstRow="0" w:lastRow="0" w:firstColumn="1" w:lastColumn="0" w:oddVBand="0" w:evenVBand="0" w:oddHBand="0" w:evenHBand="0" w:firstRowFirstColumn="0" w:firstRowLastColumn="0" w:lastRowFirstColumn="0" w:lastRowLastColumn="0"/>
            <w:tcW w:w="2786" w:type="dxa"/>
            <w:vAlign w:val="center"/>
          </w:tcPr>
          <w:p w:rsidR="00407606" w:rsidRDefault="00AD04B0" w:rsidP="00D152F9">
            <w:pPr>
              <w:jc w:val="left"/>
            </w:pPr>
            <w:r>
              <w:t>Mispel</w:t>
            </w:r>
          </w:p>
        </w:tc>
        <w:tc>
          <w:tcPr>
            <w:tcW w:w="2787" w:type="dxa"/>
            <w:vAlign w:val="center"/>
          </w:tcPr>
          <w:p w:rsidR="00407606" w:rsidRDefault="00AD04B0" w:rsidP="00AD04B0">
            <w:pPr>
              <w:jc w:val="center"/>
              <w:cnfStyle w:val="000000000000" w:firstRow="0" w:lastRow="0" w:firstColumn="0" w:lastColumn="0" w:oddVBand="0" w:evenVBand="0" w:oddHBand="0" w:evenHBand="0" w:firstRowFirstColumn="0" w:firstRowLastColumn="0" w:lastRowFirstColumn="0" w:lastRowLastColumn="0"/>
              <w:rPr>
                <w:i/>
              </w:rPr>
            </w:pPr>
            <w:proofErr w:type="spellStart"/>
            <w:r>
              <w:rPr>
                <w:i/>
              </w:rPr>
              <w:t>Mespilus</w:t>
            </w:r>
            <w:proofErr w:type="spellEnd"/>
            <w:r>
              <w:rPr>
                <w:i/>
              </w:rPr>
              <w:t xml:space="preserve"> </w:t>
            </w:r>
            <w:proofErr w:type="spellStart"/>
            <w:r>
              <w:rPr>
                <w:i/>
              </w:rPr>
              <w:t>germanica</w:t>
            </w:r>
            <w:proofErr w:type="spellEnd"/>
          </w:p>
        </w:tc>
        <w:tc>
          <w:tcPr>
            <w:tcW w:w="2787" w:type="dxa"/>
          </w:tcPr>
          <w:p w:rsidR="00407606" w:rsidRDefault="00AD04B0" w:rsidP="00D152F9">
            <w:pPr>
              <w:jc w:val="center"/>
              <w:cnfStyle w:val="000000000000" w:firstRow="0" w:lastRow="0" w:firstColumn="0" w:lastColumn="0" w:oddVBand="0" w:evenVBand="0" w:oddHBand="0" w:evenHBand="0" w:firstRowFirstColumn="0" w:firstRowLastColumn="0" w:lastRowFirstColumn="0" w:lastRowLastColumn="0"/>
              <w:rPr>
                <w:i/>
                <w:noProof/>
                <w:lang w:eastAsia="de-DE"/>
              </w:rPr>
            </w:pPr>
            <w:r>
              <w:rPr>
                <w:i/>
                <w:noProof/>
                <w:lang w:eastAsia="de-DE"/>
              </w:rPr>
              <w:drawing>
                <wp:inline distT="0" distB="0" distL="0" distR="0" wp14:anchorId="7D83CF01" wp14:editId="44A94A35">
                  <wp:extent cx="1009650" cy="673100"/>
                  <wp:effectExtent l="0" t="0" r="0" b="0"/>
                  <wp:docPr id="440" name="Grafik 440" descr="C:\Users\chris\AppData\Local\Microsoft\Windows\INetCache\Content.Word\DSC_75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C:\Users\chris\AppData\Local\Microsoft\Windows\INetCache\Content.Word\DSC_7534.jp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009650" cy="673100"/>
                          </a:xfrm>
                          <a:prstGeom prst="rect">
                            <a:avLst/>
                          </a:prstGeom>
                          <a:noFill/>
                          <a:ln>
                            <a:noFill/>
                          </a:ln>
                        </pic:spPr>
                      </pic:pic>
                    </a:graphicData>
                  </a:graphic>
                </wp:inline>
              </w:drawing>
            </w:r>
          </w:p>
        </w:tc>
      </w:tr>
      <w:tr w:rsidR="00AD04B0" w:rsidTr="00D152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vAlign w:val="center"/>
          </w:tcPr>
          <w:p w:rsidR="00D152F9" w:rsidRDefault="00C375F1" w:rsidP="00D152F9">
            <w:pPr>
              <w:jc w:val="left"/>
            </w:pPr>
            <w:r>
              <w:t>Stieleiche</w:t>
            </w:r>
          </w:p>
        </w:tc>
        <w:tc>
          <w:tcPr>
            <w:tcW w:w="2787" w:type="dxa"/>
            <w:vAlign w:val="center"/>
          </w:tcPr>
          <w:p w:rsidR="00D152F9" w:rsidRPr="00D152F9" w:rsidRDefault="00C375F1" w:rsidP="00A22255">
            <w:pPr>
              <w:jc w:val="center"/>
              <w:cnfStyle w:val="000000100000" w:firstRow="0" w:lastRow="0" w:firstColumn="0" w:lastColumn="0" w:oddVBand="0" w:evenVBand="0" w:oddHBand="1" w:evenHBand="0" w:firstRowFirstColumn="0" w:firstRowLastColumn="0" w:lastRowFirstColumn="0" w:lastRowLastColumn="0"/>
              <w:rPr>
                <w:i/>
              </w:rPr>
            </w:pPr>
            <w:proofErr w:type="spellStart"/>
            <w:r>
              <w:rPr>
                <w:i/>
              </w:rPr>
              <w:t>Quercus</w:t>
            </w:r>
            <w:proofErr w:type="spellEnd"/>
            <w:r>
              <w:rPr>
                <w:i/>
              </w:rPr>
              <w:t xml:space="preserve"> </w:t>
            </w:r>
            <w:proofErr w:type="spellStart"/>
            <w:r>
              <w:rPr>
                <w:i/>
              </w:rPr>
              <w:t>robur</w:t>
            </w:r>
            <w:proofErr w:type="spellEnd"/>
          </w:p>
        </w:tc>
        <w:tc>
          <w:tcPr>
            <w:tcW w:w="2787" w:type="dxa"/>
          </w:tcPr>
          <w:p w:rsidR="00D152F9" w:rsidRDefault="00A22255" w:rsidP="00D152F9">
            <w:pPr>
              <w:jc w:val="center"/>
              <w:cnfStyle w:val="000000100000" w:firstRow="0" w:lastRow="0" w:firstColumn="0" w:lastColumn="0" w:oddVBand="0" w:evenVBand="0" w:oddHBand="1" w:evenHBand="0" w:firstRowFirstColumn="0" w:firstRowLastColumn="0" w:lastRowFirstColumn="0" w:lastRowLastColumn="0"/>
            </w:pPr>
            <w:r>
              <w:rPr>
                <w:i/>
                <w:noProof/>
                <w:lang w:eastAsia="de-DE"/>
              </w:rPr>
              <w:drawing>
                <wp:inline distT="0" distB="0" distL="0" distR="0" wp14:anchorId="2D909BDC" wp14:editId="1FB82123">
                  <wp:extent cx="1009650" cy="667090"/>
                  <wp:effectExtent l="0" t="0" r="0" b="0"/>
                  <wp:docPr id="441" name="Grafik 441" descr="C:\Users\chris\AppData\Local\Microsoft\Windows\INetCache\Content.Word\DSC_75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C:\Users\chris\AppData\Local\Microsoft\Windows\INetCache\Content.Word\DSC_7568.jp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009650" cy="667090"/>
                          </a:xfrm>
                          <a:prstGeom prst="rect">
                            <a:avLst/>
                          </a:prstGeom>
                          <a:noFill/>
                          <a:ln>
                            <a:noFill/>
                          </a:ln>
                        </pic:spPr>
                      </pic:pic>
                    </a:graphicData>
                  </a:graphic>
                </wp:inline>
              </w:drawing>
            </w:r>
          </w:p>
        </w:tc>
      </w:tr>
      <w:tr w:rsidR="00FD52E6" w:rsidTr="00D152F9">
        <w:tc>
          <w:tcPr>
            <w:cnfStyle w:val="001000000000" w:firstRow="0" w:lastRow="0" w:firstColumn="1" w:lastColumn="0" w:oddVBand="0" w:evenVBand="0" w:oddHBand="0" w:evenHBand="0" w:firstRowFirstColumn="0" w:firstRowLastColumn="0" w:lastRowFirstColumn="0" w:lastRowLastColumn="0"/>
            <w:tcW w:w="2786" w:type="dxa"/>
            <w:vAlign w:val="center"/>
          </w:tcPr>
          <w:p w:rsidR="00FD52E6" w:rsidRDefault="00A22255" w:rsidP="00D152F9">
            <w:pPr>
              <w:jc w:val="left"/>
            </w:pPr>
            <w:r>
              <w:t>Gemeine Haselnuss</w:t>
            </w:r>
          </w:p>
        </w:tc>
        <w:tc>
          <w:tcPr>
            <w:tcW w:w="2787" w:type="dxa"/>
            <w:vAlign w:val="center"/>
          </w:tcPr>
          <w:p w:rsidR="00FD52E6" w:rsidRPr="00D152F9" w:rsidRDefault="00A22255" w:rsidP="00A22255">
            <w:pPr>
              <w:jc w:val="center"/>
              <w:cnfStyle w:val="000000000000" w:firstRow="0" w:lastRow="0" w:firstColumn="0" w:lastColumn="0" w:oddVBand="0" w:evenVBand="0" w:oddHBand="0" w:evenHBand="0" w:firstRowFirstColumn="0" w:firstRowLastColumn="0" w:lastRowFirstColumn="0" w:lastRowLastColumn="0"/>
              <w:rPr>
                <w:i/>
              </w:rPr>
            </w:pPr>
            <w:proofErr w:type="spellStart"/>
            <w:r>
              <w:rPr>
                <w:i/>
              </w:rPr>
              <w:t>Corylus</w:t>
            </w:r>
            <w:proofErr w:type="spellEnd"/>
            <w:r>
              <w:rPr>
                <w:i/>
              </w:rPr>
              <w:t xml:space="preserve"> </w:t>
            </w:r>
            <w:proofErr w:type="spellStart"/>
            <w:r>
              <w:rPr>
                <w:i/>
              </w:rPr>
              <w:t>avellana</w:t>
            </w:r>
            <w:proofErr w:type="spellEnd"/>
          </w:p>
        </w:tc>
        <w:tc>
          <w:tcPr>
            <w:tcW w:w="2787" w:type="dxa"/>
          </w:tcPr>
          <w:p w:rsidR="00FD52E6" w:rsidRDefault="00A22255" w:rsidP="00D152F9">
            <w:pPr>
              <w:jc w:val="center"/>
              <w:cnfStyle w:val="000000000000" w:firstRow="0" w:lastRow="0" w:firstColumn="0" w:lastColumn="0" w:oddVBand="0" w:evenVBand="0" w:oddHBand="0" w:evenHBand="0" w:firstRowFirstColumn="0" w:firstRowLastColumn="0" w:lastRowFirstColumn="0" w:lastRowLastColumn="0"/>
            </w:pPr>
            <w:r>
              <w:rPr>
                <w:i/>
                <w:noProof/>
                <w:lang w:eastAsia="de-DE"/>
              </w:rPr>
              <w:drawing>
                <wp:inline distT="0" distB="0" distL="0" distR="0" wp14:anchorId="75DC09DD" wp14:editId="15734E6F">
                  <wp:extent cx="990600" cy="657225"/>
                  <wp:effectExtent l="0" t="0" r="0" b="9525"/>
                  <wp:docPr id="442" name="Grafik 442" descr="C:\Users\chris\AppData\Local\Microsoft\Windows\INetCache\Content.Word\DSC_76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C:\Users\chris\AppData\Local\Microsoft\Windows\INetCache\Content.Word\DSC_7639.jp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990600" cy="657225"/>
                          </a:xfrm>
                          <a:prstGeom prst="rect">
                            <a:avLst/>
                          </a:prstGeom>
                          <a:noFill/>
                          <a:ln>
                            <a:noFill/>
                          </a:ln>
                        </pic:spPr>
                      </pic:pic>
                    </a:graphicData>
                  </a:graphic>
                </wp:inline>
              </w:drawing>
            </w:r>
          </w:p>
        </w:tc>
      </w:tr>
      <w:tr w:rsidR="00FD52E6" w:rsidTr="00D152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vAlign w:val="center"/>
          </w:tcPr>
          <w:p w:rsidR="00FD52E6" w:rsidRDefault="00A22255" w:rsidP="00D152F9">
            <w:pPr>
              <w:jc w:val="left"/>
            </w:pPr>
            <w:r>
              <w:t>Gemeiner Flieder</w:t>
            </w:r>
          </w:p>
        </w:tc>
        <w:tc>
          <w:tcPr>
            <w:tcW w:w="2787" w:type="dxa"/>
            <w:vAlign w:val="center"/>
          </w:tcPr>
          <w:p w:rsidR="00FD52E6" w:rsidRPr="00D152F9" w:rsidRDefault="00A22255" w:rsidP="00A22255">
            <w:pPr>
              <w:jc w:val="center"/>
              <w:cnfStyle w:val="000000100000" w:firstRow="0" w:lastRow="0" w:firstColumn="0" w:lastColumn="0" w:oddVBand="0" w:evenVBand="0" w:oddHBand="1" w:evenHBand="0" w:firstRowFirstColumn="0" w:firstRowLastColumn="0" w:lastRowFirstColumn="0" w:lastRowLastColumn="0"/>
              <w:rPr>
                <w:i/>
              </w:rPr>
            </w:pPr>
            <w:proofErr w:type="spellStart"/>
            <w:r>
              <w:rPr>
                <w:i/>
              </w:rPr>
              <w:t>Syringa</w:t>
            </w:r>
            <w:proofErr w:type="spellEnd"/>
            <w:r>
              <w:rPr>
                <w:i/>
              </w:rPr>
              <w:t xml:space="preserve"> </w:t>
            </w:r>
            <w:proofErr w:type="spellStart"/>
            <w:r>
              <w:rPr>
                <w:i/>
              </w:rPr>
              <w:t>vulgaris</w:t>
            </w:r>
            <w:proofErr w:type="spellEnd"/>
          </w:p>
        </w:tc>
        <w:tc>
          <w:tcPr>
            <w:tcW w:w="2787" w:type="dxa"/>
          </w:tcPr>
          <w:p w:rsidR="00FD52E6" w:rsidRDefault="00A22255" w:rsidP="00D152F9">
            <w:pPr>
              <w:jc w:val="center"/>
              <w:cnfStyle w:val="000000100000" w:firstRow="0" w:lastRow="0" w:firstColumn="0" w:lastColumn="0" w:oddVBand="0" w:evenVBand="0" w:oddHBand="1" w:evenHBand="0" w:firstRowFirstColumn="0" w:firstRowLastColumn="0" w:lastRowFirstColumn="0" w:lastRowLastColumn="0"/>
            </w:pPr>
            <w:r>
              <w:rPr>
                <w:i/>
                <w:noProof/>
                <w:lang w:eastAsia="de-DE"/>
              </w:rPr>
              <w:drawing>
                <wp:inline distT="0" distB="0" distL="0" distR="0" wp14:anchorId="0394C86D" wp14:editId="7DD9B7BD">
                  <wp:extent cx="1019175" cy="673542"/>
                  <wp:effectExtent l="0" t="0" r="0" b="0"/>
                  <wp:docPr id="443" name="Grafik 443" descr="C:\Users\chris\AppData\Local\Microsoft\Windows\INetCache\Content.Word\DSC_77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C:\Users\chris\AppData\Local\Microsoft\Windows\INetCache\Content.Word\DSC_7750.jpg"/>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019175" cy="673542"/>
                          </a:xfrm>
                          <a:prstGeom prst="rect">
                            <a:avLst/>
                          </a:prstGeom>
                          <a:noFill/>
                          <a:ln>
                            <a:noFill/>
                          </a:ln>
                        </pic:spPr>
                      </pic:pic>
                    </a:graphicData>
                  </a:graphic>
                </wp:inline>
              </w:drawing>
            </w:r>
          </w:p>
        </w:tc>
      </w:tr>
      <w:tr w:rsidR="00FD52E6" w:rsidTr="00D152F9">
        <w:tc>
          <w:tcPr>
            <w:cnfStyle w:val="001000000000" w:firstRow="0" w:lastRow="0" w:firstColumn="1" w:lastColumn="0" w:oddVBand="0" w:evenVBand="0" w:oddHBand="0" w:evenHBand="0" w:firstRowFirstColumn="0" w:firstRowLastColumn="0" w:lastRowFirstColumn="0" w:lastRowLastColumn="0"/>
            <w:tcW w:w="2786" w:type="dxa"/>
            <w:vAlign w:val="center"/>
          </w:tcPr>
          <w:p w:rsidR="00FD52E6" w:rsidRDefault="00A22255" w:rsidP="00D152F9">
            <w:pPr>
              <w:jc w:val="left"/>
            </w:pPr>
            <w:r>
              <w:t>Jasmin</w:t>
            </w:r>
          </w:p>
        </w:tc>
        <w:tc>
          <w:tcPr>
            <w:tcW w:w="2787" w:type="dxa"/>
            <w:vAlign w:val="center"/>
          </w:tcPr>
          <w:p w:rsidR="00FD52E6" w:rsidRPr="00D152F9" w:rsidRDefault="00A22255" w:rsidP="00D152F9">
            <w:pPr>
              <w:jc w:val="center"/>
              <w:cnfStyle w:val="000000000000" w:firstRow="0" w:lastRow="0" w:firstColumn="0" w:lastColumn="0" w:oddVBand="0" w:evenVBand="0" w:oddHBand="0" w:evenHBand="0" w:firstRowFirstColumn="0" w:firstRowLastColumn="0" w:lastRowFirstColumn="0" w:lastRowLastColumn="0"/>
              <w:rPr>
                <w:i/>
              </w:rPr>
            </w:pPr>
            <w:proofErr w:type="spellStart"/>
            <w:r>
              <w:rPr>
                <w:i/>
              </w:rPr>
              <w:t>Jasminum</w:t>
            </w:r>
            <w:proofErr w:type="spellEnd"/>
            <w:r>
              <w:rPr>
                <w:i/>
              </w:rPr>
              <w:t xml:space="preserve"> </w:t>
            </w:r>
            <w:proofErr w:type="spellStart"/>
            <w:r>
              <w:rPr>
                <w:i/>
              </w:rPr>
              <w:t>grandiflorum</w:t>
            </w:r>
            <w:proofErr w:type="spellEnd"/>
          </w:p>
        </w:tc>
        <w:tc>
          <w:tcPr>
            <w:tcW w:w="2787" w:type="dxa"/>
          </w:tcPr>
          <w:p w:rsidR="00FD52E6" w:rsidRDefault="0098368B" w:rsidP="00D152F9">
            <w:pPr>
              <w:jc w:val="center"/>
              <w:cnfStyle w:val="000000000000" w:firstRow="0" w:lastRow="0" w:firstColumn="0" w:lastColumn="0" w:oddVBand="0" w:evenVBand="0" w:oddHBand="0" w:evenHBand="0" w:firstRowFirstColumn="0" w:firstRowLastColumn="0" w:lastRowFirstColumn="0" w:lastRowLastColumn="0"/>
            </w:pPr>
            <w:r>
              <w:pict>
                <v:shape id="_x0000_i1034" type="#_x0000_t75" style="width:84.9pt;height:56.95pt">
                  <v:imagedata r:id="rId134" o:title="DSC_7851"/>
                </v:shape>
              </w:pict>
            </w:r>
          </w:p>
        </w:tc>
      </w:tr>
      <w:tr w:rsidR="00FD52E6" w:rsidTr="00D152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vAlign w:val="center"/>
          </w:tcPr>
          <w:p w:rsidR="00FD52E6" w:rsidRDefault="00A22255" w:rsidP="00D152F9">
            <w:pPr>
              <w:jc w:val="left"/>
            </w:pPr>
            <w:r>
              <w:t>Trauerweide</w:t>
            </w:r>
          </w:p>
        </w:tc>
        <w:tc>
          <w:tcPr>
            <w:tcW w:w="2787" w:type="dxa"/>
            <w:vAlign w:val="center"/>
          </w:tcPr>
          <w:p w:rsidR="00FD52E6" w:rsidRPr="00D152F9" w:rsidRDefault="00A22255" w:rsidP="00A22255">
            <w:pPr>
              <w:jc w:val="center"/>
              <w:cnfStyle w:val="000000100000" w:firstRow="0" w:lastRow="0" w:firstColumn="0" w:lastColumn="0" w:oddVBand="0" w:evenVBand="0" w:oddHBand="1" w:evenHBand="0" w:firstRowFirstColumn="0" w:firstRowLastColumn="0" w:lastRowFirstColumn="0" w:lastRowLastColumn="0"/>
              <w:rPr>
                <w:i/>
              </w:rPr>
            </w:pPr>
            <w:proofErr w:type="spellStart"/>
            <w:r>
              <w:rPr>
                <w:i/>
              </w:rPr>
              <w:t>Salix</w:t>
            </w:r>
            <w:proofErr w:type="spellEnd"/>
            <w:r>
              <w:rPr>
                <w:i/>
              </w:rPr>
              <w:t xml:space="preserve"> </w:t>
            </w:r>
            <w:proofErr w:type="spellStart"/>
            <w:r>
              <w:rPr>
                <w:i/>
              </w:rPr>
              <w:t>alba</w:t>
            </w:r>
            <w:proofErr w:type="spellEnd"/>
          </w:p>
        </w:tc>
        <w:tc>
          <w:tcPr>
            <w:tcW w:w="2787" w:type="dxa"/>
          </w:tcPr>
          <w:p w:rsidR="00FD52E6" w:rsidRDefault="00A22255" w:rsidP="00D152F9">
            <w:pPr>
              <w:jc w:val="center"/>
              <w:cnfStyle w:val="000000100000" w:firstRow="0" w:lastRow="0" w:firstColumn="0" w:lastColumn="0" w:oddVBand="0" w:evenVBand="0" w:oddHBand="1" w:evenHBand="0" w:firstRowFirstColumn="0" w:firstRowLastColumn="0" w:lastRowFirstColumn="0" w:lastRowLastColumn="0"/>
            </w:pPr>
            <w:r>
              <w:rPr>
                <w:i/>
                <w:noProof/>
                <w:lang w:eastAsia="de-DE"/>
              </w:rPr>
              <w:drawing>
                <wp:inline distT="0" distB="0" distL="0" distR="0" wp14:anchorId="246ACC11" wp14:editId="30236C23">
                  <wp:extent cx="1095374" cy="723900"/>
                  <wp:effectExtent l="0" t="0" r="0" b="0"/>
                  <wp:docPr id="444" name="Grafik 444" descr="C:\Users\chris\AppData\Local\Microsoft\Windows\INetCache\Content.Word\DSC_8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C:\Users\chris\AppData\Local\Microsoft\Windows\INetCache\Content.Word\DSC_8032.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101143" cy="727713"/>
                          </a:xfrm>
                          <a:prstGeom prst="rect">
                            <a:avLst/>
                          </a:prstGeom>
                          <a:noFill/>
                          <a:ln>
                            <a:noFill/>
                          </a:ln>
                        </pic:spPr>
                      </pic:pic>
                    </a:graphicData>
                  </a:graphic>
                </wp:inline>
              </w:drawing>
            </w:r>
          </w:p>
        </w:tc>
      </w:tr>
      <w:tr w:rsidR="00FD52E6" w:rsidTr="00D152F9">
        <w:tc>
          <w:tcPr>
            <w:cnfStyle w:val="001000000000" w:firstRow="0" w:lastRow="0" w:firstColumn="1" w:lastColumn="0" w:oddVBand="0" w:evenVBand="0" w:oddHBand="0" w:evenHBand="0" w:firstRowFirstColumn="0" w:firstRowLastColumn="0" w:lastRowFirstColumn="0" w:lastRowLastColumn="0"/>
            <w:tcW w:w="2786" w:type="dxa"/>
            <w:vAlign w:val="center"/>
          </w:tcPr>
          <w:p w:rsidR="00FD52E6" w:rsidRDefault="00A22255" w:rsidP="00D152F9">
            <w:pPr>
              <w:jc w:val="left"/>
            </w:pPr>
            <w:r>
              <w:t>Hänge-Birke</w:t>
            </w:r>
          </w:p>
        </w:tc>
        <w:tc>
          <w:tcPr>
            <w:tcW w:w="2787" w:type="dxa"/>
            <w:vAlign w:val="center"/>
          </w:tcPr>
          <w:p w:rsidR="00FD52E6" w:rsidRPr="00D152F9" w:rsidRDefault="00A22255" w:rsidP="00A22255">
            <w:pPr>
              <w:jc w:val="center"/>
              <w:cnfStyle w:val="000000000000" w:firstRow="0" w:lastRow="0" w:firstColumn="0" w:lastColumn="0" w:oddVBand="0" w:evenVBand="0" w:oddHBand="0" w:evenHBand="0" w:firstRowFirstColumn="0" w:firstRowLastColumn="0" w:lastRowFirstColumn="0" w:lastRowLastColumn="0"/>
              <w:rPr>
                <w:i/>
              </w:rPr>
            </w:pPr>
            <w:proofErr w:type="spellStart"/>
            <w:r>
              <w:rPr>
                <w:i/>
              </w:rPr>
              <w:t>Betula</w:t>
            </w:r>
            <w:proofErr w:type="spellEnd"/>
            <w:r>
              <w:rPr>
                <w:i/>
              </w:rPr>
              <w:t xml:space="preserve"> </w:t>
            </w:r>
            <w:proofErr w:type="spellStart"/>
            <w:r>
              <w:rPr>
                <w:i/>
              </w:rPr>
              <w:t>pendula</w:t>
            </w:r>
            <w:proofErr w:type="spellEnd"/>
          </w:p>
        </w:tc>
        <w:tc>
          <w:tcPr>
            <w:tcW w:w="2787" w:type="dxa"/>
          </w:tcPr>
          <w:p w:rsidR="00FD52E6" w:rsidRDefault="00A22255" w:rsidP="00D152F9">
            <w:pPr>
              <w:jc w:val="center"/>
              <w:cnfStyle w:val="000000000000" w:firstRow="0" w:lastRow="0" w:firstColumn="0" w:lastColumn="0" w:oddVBand="0" w:evenVBand="0" w:oddHBand="0" w:evenHBand="0" w:firstRowFirstColumn="0" w:firstRowLastColumn="0" w:lastRowFirstColumn="0" w:lastRowLastColumn="0"/>
            </w:pPr>
            <w:r>
              <w:rPr>
                <w:i/>
                <w:noProof/>
                <w:lang w:eastAsia="de-DE"/>
              </w:rPr>
              <w:drawing>
                <wp:inline distT="0" distB="0" distL="0" distR="0" wp14:anchorId="59F84AE3" wp14:editId="255DCDF1">
                  <wp:extent cx="1066800" cy="707065"/>
                  <wp:effectExtent l="0" t="0" r="0" b="0"/>
                  <wp:docPr id="445" name="Grafik 445" descr="C:\Users\chris\AppData\Local\Microsoft\Windows\INetCache\Content.Word\DSC_80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descr="C:\Users\chris\AppData\Local\Microsoft\Windows\INetCache\Content.Word\DSC_8084.jp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070418" cy="709463"/>
                          </a:xfrm>
                          <a:prstGeom prst="rect">
                            <a:avLst/>
                          </a:prstGeom>
                          <a:noFill/>
                          <a:ln>
                            <a:noFill/>
                          </a:ln>
                        </pic:spPr>
                      </pic:pic>
                    </a:graphicData>
                  </a:graphic>
                </wp:inline>
              </w:drawing>
            </w:r>
          </w:p>
        </w:tc>
      </w:tr>
      <w:tr w:rsidR="00FD52E6" w:rsidTr="00D152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vAlign w:val="center"/>
          </w:tcPr>
          <w:p w:rsidR="00FD52E6" w:rsidRDefault="00A22255" w:rsidP="00D152F9">
            <w:pPr>
              <w:jc w:val="left"/>
            </w:pPr>
            <w:r>
              <w:lastRenderedPageBreak/>
              <w:t>Kahle Felsenbirne</w:t>
            </w:r>
          </w:p>
        </w:tc>
        <w:tc>
          <w:tcPr>
            <w:tcW w:w="2787" w:type="dxa"/>
            <w:vAlign w:val="center"/>
          </w:tcPr>
          <w:p w:rsidR="00FD52E6" w:rsidRPr="00D152F9" w:rsidRDefault="00A22255" w:rsidP="00A22255">
            <w:pPr>
              <w:jc w:val="center"/>
              <w:cnfStyle w:val="000000100000" w:firstRow="0" w:lastRow="0" w:firstColumn="0" w:lastColumn="0" w:oddVBand="0" w:evenVBand="0" w:oddHBand="1" w:evenHBand="0" w:firstRowFirstColumn="0" w:firstRowLastColumn="0" w:lastRowFirstColumn="0" w:lastRowLastColumn="0"/>
              <w:rPr>
                <w:i/>
              </w:rPr>
            </w:pPr>
            <w:proofErr w:type="spellStart"/>
            <w:r>
              <w:rPr>
                <w:i/>
              </w:rPr>
              <w:t>Amelanchier</w:t>
            </w:r>
            <w:proofErr w:type="spellEnd"/>
            <w:r>
              <w:rPr>
                <w:i/>
              </w:rPr>
              <w:t xml:space="preserve"> </w:t>
            </w:r>
            <w:proofErr w:type="spellStart"/>
            <w:r>
              <w:rPr>
                <w:i/>
              </w:rPr>
              <w:t>laevis</w:t>
            </w:r>
            <w:proofErr w:type="spellEnd"/>
          </w:p>
        </w:tc>
        <w:tc>
          <w:tcPr>
            <w:tcW w:w="2787" w:type="dxa"/>
          </w:tcPr>
          <w:p w:rsidR="00FD52E6" w:rsidRDefault="00A22255" w:rsidP="00D152F9">
            <w:pPr>
              <w:jc w:val="center"/>
              <w:cnfStyle w:val="000000100000" w:firstRow="0" w:lastRow="0" w:firstColumn="0" w:lastColumn="0" w:oddVBand="0" w:evenVBand="0" w:oddHBand="1" w:evenHBand="0" w:firstRowFirstColumn="0" w:firstRowLastColumn="0" w:lastRowFirstColumn="0" w:lastRowLastColumn="0"/>
            </w:pPr>
            <w:r>
              <w:rPr>
                <w:i/>
                <w:noProof/>
                <w:lang w:eastAsia="de-DE"/>
              </w:rPr>
              <w:drawing>
                <wp:inline distT="0" distB="0" distL="0" distR="0" wp14:anchorId="1AB26A79" wp14:editId="49AB6837">
                  <wp:extent cx="1066800" cy="704850"/>
                  <wp:effectExtent l="0" t="0" r="0" b="0"/>
                  <wp:docPr id="446" name="Grafik 446" descr="C:\Users\chris\AppData\Local\Microsoft\Windows\INetCache\Content.Word\DSC_82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C:\Users\chris\AppData\Local\Microsoft\Windows\INetCache\Content.Word\DSC_8251.jp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066800" cy="704850"/>
                          </a:xfrm>
                          <a:prstGeom prst="rect">
                            <a:avLst/>
                          </a:prstGeom>
                          <a:noFill/>
                          <a:ln>
                            <a:noFill/>
                          </a:ln>
                        </pic:spPr>
                      </pic:pic>
                    </a:graphicData>
                  </a:graphic>
                </wp:inline>
              </w:drawing>
            </w:r>
          </w:p>
        </w:tc>
      </w:tr>
      <w:tr w:rsidR="00FD52E6" w:rsidTr="00D152F9">
        <w:tc>
          <w:tcPr>
            <w:cnfStyle w:val="001000000000" w:firstRow="0" w:lastRow="0" w:firstColumn="1" w:lastColumn="0" w:oddVBand="0" w:evenVBand="0" w:oddHBand="0" w:evenHBand="0" w:firstRowFirstColumn="0" w:firstRowLastColumn="0" w:lastRowFirstColumn="0" w:lastRowLastColumn="0"/>
            <w:tcW w:w="2786" w:type="dxa"/>
            <w:vAlign w:val="center"/>
          </w:tcPr>
          <w:p w:rsidR="00FD52E6" w:rsidRDefault="00A22255" w:rsidP="00D152F9">
            <w:pPr>
              <w:jc w:val="left"/>
            </w:pPr>
            <w:r>
              <w:t>Rispen-Hortensie</w:t>
            </w:r>
          </w:p>
        </w:tc>
        <w:tc>
          <w:tcPr>
            <w:tcW w:w="2787" w:type="dxa"/>
            <w:vAlign w:val="center"/>
          </w:tcPr>
          <w:p w:rsidR="00FD52E6" w:rsidRPr="00D152F9" w:rsidRDefault="00A22255" w:rsidP="00A22255">
            <w:pPr>
              <w:jc w:val="center"/>
              <w:cnfStyle w:val="000000000000" w:firstRow="0" w:lastRow="0" w:firstColumn="0" w:lastColumn="0" w:oddVBand="0" w:evenVBand="0" w:oddHBand="0" w:evenHBand="0" w:firstRowFirstColumn="0" w:firstRowLastColumn="0" w:lastRowFirstColumn="0" w:lastRowLastColumn="0"/>
              <w:rPr>
                <w:i/>
              </w:rPr>
            </w:pPr>
            <w:proofErr w:type="spellStart"/>
            <w:r>
              <w:rPr>
                <w:i/>
              </w:rPr>
              <w:t>Hydrangea</w:t>
            </w:r>
            <w:proofErr w:type="spellEnd"/>
            <w:r>
              <w:rPr>
                <w:i/>
              </w:rPr>
              <w:t xml:space="preserve"> </w:t>
            </w:r>
            <w:proofErr w:type="spellStart"/>
            <w:r>
              <w:rPr>
                <w:i/>
              </w:rPr>
              <w:t>paniculata</w:t>
            </w:r>
            <w:proofErr w:type="spellEnd"/>
          </w:p>
        </w:tc>
        <w:tc>
          <w:tcPr>
            <w:tcW w:w="2787" w:type="dxa"/>
          </w:tcPr>
          <w:p w:rsidR="00FD52E6" w:rsidRDefault="00A22255" w:rsidP="00D152F9">
            <w:pPr>
              <w:jc w:val="center"/>
              <w:cnfStyle w:val="000000000000" w:firstRow="0" w:lastRow="0" w:firstColumn="0" w:lastColumn="0" w:oddVBand="0" w:evenVBand="0" w:oddHBand="0" w:evenHBand="0" w:firstRowFirstColumn="0" w:firstRowLastColumn="0" w:lastRowFirstColumn="0" w:lastRowLastColumn="0"/>
            </w:pPr>
            <w:r>
              <w:rPr>
                <w:i/>
                <w:noProof/>
                <w:lang w:eastAsia="de-DE"/>
              </w:rPr>
              <w:drawing>
                <wp:inline distT="0" distB="0" distL="0" distR="0" wp14:anchorId="4FC9F207" wp14:editId="1156CD8A">
                  <wp:extent cx="1057275" cy="704850"/>
                  <wp:effectExtent l="0" t="0" r="9525" b="0"/>
                  <wp:docPr id="447" name="Grafik 447" descr="C:\Users\chris\AppData\Local\Microsoft\Windows\INetCache\Content.Word\DSC_83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C:\Users\chris\AppData\Local\Microsoft\Windows\INetCache\Content.Word\DSC_8345.jp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057275" cy="704850"/>
                          </a:xfrm>
                          <a:prstGeom prst="rect">
                            <a:avLst/>
                          </a:prstGeom>
                          <a:noFill/>
                          <a:ln>
                            <a:noFill/>
                          </a:ln>
                        </pic:spPr>
                      </pic:pic>
                    </a:graphicData>
                  </a:graphic>
                </wp:inline>
              </w:drawing>
            </w:r>
          </w:p>
        </w:tc>
      </w:tr>
      <w:tr w:rsidR="00FD52E6" w:rsidTr="00D152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vAlign w:val="center"/>
          </w:tcPr>
          <w:p w:rsidR="00FD52E6" w:rsidRDefault="00A22255" w:rsidP="00A22255">
            <w:pPr>
              <w:jc w:val="left"/>
            </w:pPr>
            <w:r>
              <w:t>Vogelbeere</w:t>
            </w:r>
          </w:p>
        </w:tc>
        <w:tc>
          <w:tcPr>
            <w:tcW w:w="2787" w:type="dxa"/>
            <w:vAlign w:val="center"/>
          </w:tcPr>
          <w:p w:rsidR="00FD52E6" w:rsidRPr="00D152F9" w:rsidRDefault="00A22255" w:rsidP="00D152F9">
            <w:pPr>
              <w:jc w:val="center"/>
              <w:cnfStyle w:val="000000100000" w:firstRow="0" w:lastRow="0" w:firstColumn="0" w:lastColumn="0" w:oddVBand="0" w:evenVBand="0" w:oddHBand="1" w:evenHBand="0" w:firstRowFirstColumn="0" w:firstRowLastColumn="0" w:lastRowFirstColumn="0" w:lastRowLastColumn="0"/>
              <w:rPr>
                <w:i/>
              </w:rPr>
            </w:pPr>
            <w:proofErr w:type="spellStart"/>
            <w:r>
              <w:rPr>
                <w:i/>
              </w:rPr>
              <w:t>Sorbus</w:t>
            </w:r>
            <w:proofErr w:type="spellEnd"/>
            <w:r>
              <w:rPr>
                <w:i/>
              </w:rPr>
              <w:t xml:space="preserve"> </w:t>
            </w:r>
            <w:proofErr w:type="spellStart"/>
            <w:r>
              <w:rPr>
                <w:i/>
              </w:rPr>
              <w:t>aucuparia</w:t>
            </w:r>
            <w:proofErr w:type="spellEnd"/>
          </w:p>
        </w:tc>
        <w:tc>
          <w:tcPr>
            <w:tcW w:w="2787" w:type="dxa"/>
          </w:tcPr>
          <w:p w:rsidR="00FD52E6" w:rsidRDefault="00A22255" w:rsidP="00D152F9">
            <w:pPr>
              <w:jc w:val="center"/>
              <w:cnfStyle w:val="000000100000" w:firstRow="0" w:lastRow="0" w:firstColumn="0" w:lastColumn="0" w:oddVBand="0" w:evenVBand="0" w:oddHBand="1" w:evenHBand="0" w:firstRowFirstColumn="0" w:firstRowLastColumn="0" w:lastRowFirstColumn="0" w:lastRowLastColumn="0"/>
            </w:pPr>
            <w:r>
              <w:rPr>
                <w:noProof/>
                <w:lang w:eastAsia="de-DE"/>
              </w:rPr>
              <w:drawing>
                <wp:inline distT="0" distB="0" distL="0" distR="0" wp14:anchorId="4A17D630" wp14:editId="0F80CBFA">
                  <wp:extent cx="1047750" cy="692426"/>
                  <wp:effectExtent l="0" t="0" r="0" b="0"/>
                  <wp:docPr id="448" name="Grafik 448" descr="C:\Users\chris\AppData\Local\Microsoft\Windows\INetCache\Content.Word\DSC_84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C:\Users\chris\AppData\Local\Microsoft\Windows\INetCache\Content.Word\DSC_8483.jp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048531" cy="692942"/>
                          </a:xfrm>
                          <a:prstGeom prst="rect">
                            <a:avLst/>
                          </a:prstGeom>
                          <a:noFill/>
                          <a:ln>
                            <a:noFill/>
                          </a:ln>
                        </pic:spPr>
                      </pic:pic>
                    </a:graphicData>
                  </a:graphic>
                </wp:inline>
              </w:drawing>
            </w:r>
          </w:p>
        </w:tc>
      </w:tr>
      <w:tr w:rsidR="004723D4" w:rsidTr="00D152F9">
        <w:tc>
          <w:tcPr>
            <w:cnfStyle w:val="001000000000" w:firstRow="0" w:lastRow="0" w:firstColumn="1" w:lastColumn="0" w:oddVBand="0" w:evenVBand="0" w:oddHBand="0" w:evenHBand="0" w:firstRowFirstColumn="0" w:firstRowLastColumn="0" w:lastRowFirstColumn="0" w:lastRowLastColumn="0"/>
            <w:tcW w:w="2786" w:type="dxa"/>
            <w:vAlign w:val="center"/>
          </w:tcPr>
          <w:p w:rsidR="004723D4" w:rsidRDefault="004723D4" w:rsidP="00A22255">
            <w:pPr>
              <w:jc w:val="left"/>
            </w:pPr>
            <w:r>
              <w:t>Echte Sumpfzypresse</w:t>
            </w:r>
          </w:p>
        </w:tc>
        <w:tc>
          <w:tcPr>
            <w:tcW w:w="2787" w:type="dxa"/>
            <w:vAlign w:val="center"/>
          </w:tcPr>
          <w:p w:rsidR="004723D4" w:rsidRDefault="004723D4" w:rsidP="00D152F9">
            <w:pPr>
              <w:jc w:val="center"/>
              <w:cnfStyle w:val="000000000000" w:firstRow="0" w:lastRow="0" w:firstColumn="0" w:lastColumn="0" w:oddVBand="0" w:evenVBand="0" w:oddHBand="0" w:evenHBand="0" w:firstRowFirstColumn="0" w:firstRowLastColumn="0" w:lastRowFirstColumn="0" w:lastRowLastColumn="0"/>
              <w:rPr>
                <w:i/>
              </w:rPr>
            </w:pPr>
            <w:proofErr w:type="spellStart"/>
            <w:r>
              <w:rPr>
                <w:i/>
              </w:rPr>
              <w:t>Taxodium</w:t>
            </w:r>
            <w:proofErr w:type="spellEnd"/>
            <w:r>
              <w:rPr>
                <w:i/>
              </w:rPr>
              <w:t xml:space="preserve"> </w:t>
            </w:r>
            <w:proofErr w:type="spellStart"/>
            <w:r>
              <w:rPr>
                <w:i/>
              </w:rPr>
              <w:t>distichum</w:t>
            </w:r>
            <w:proofErr w:type="spellEnd"/>
          </w:p>
        </w:tc>
        <w:tc>
          <w:tcPr>
            <w:tcW w:w="2787" w:type="dxa"/>
          </w:tcPr>
          <w:p w:rsidR="004723D4" w:rsidRDefault="0098368B" w:rsidP="00D152F9">
            <w:pPr>
              <w:jc w:val="center"/>
              <w:cnfStyle w:val="000000000000" w:firstRow="0" w:lastRow="0" w:firstColumn="0" w:lastColumn="0" w:oddVBand="0" w:evenVBand="0" w:oddHBand="0" w:evenHBand="0" w:firstRowFirstColumn="0" w:firstRowLastColumn="0" w:lastRowFirstColumn="0" w:lastRowLastColumn="0"/>
              <w:rPr>
                <w:noProof/>
                <w:lang w:eastAsia="de-DE"/>
              </w:rPr>
            </w:pPr>
            <w:r>
              <w:rPr>
                <w:noProof/>
                <w:lang w:eastAsia="de-DE"/>
              </w:rPr>
              <w:pict>
                <v:shape id="_x0000_i1035" type="#_x0000_t75" style="width:84.9pt;height:55.9pt">
                  <v:imagedata r:id="rId140" o:title="DSC_8592"/>
                </v:shape>
              </w:pict>
            </w:r>
          </w:p>
        </w:tc>
      </w:tr>
      <w:tr w:rsidR="004723D4" w:rsidTr="00D152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vAlign w:val="center"/>
          </w:tcPr>
          <w:p w:rsidR="004723D4" w:rsidRDefault="004723D4" w:rsidP="00A22255">
            <w:pPr>
              <w:jc w:val="left"/>
            </w:pPr>
            <w:r>
              <w:t>Weiße Bauernrose</w:t>
            </w:r>
          </w:p>
        </w:tc>
        <w:tc>
          <w:tcPr>
            <w:tcW w:w="2787" w:type="dxa"/>
            <w:vAlign w:val="center"/>
          </w:tcPr>
          <w:p w:rsidR="004723D4" w:rsidRDefault="004723D4" w:rsidP="004723D4">
            <w:pPr>
              <w:jc w:val="center"/>
              <w:cnfStyle w:val="000000100000" w:firstRow="0" w:lastRow="0" w:firstColumn="0" w:lastColumn="0" w:oddVBand="0" w:evenVBand="0" w:oddHBand="1" w:evenHBand="0" w:firstRowFirstColumn="0" w:firstRowLastColumn="0" w:lastRowFirstColumn="0" w:lastRowLastColumn="0"/>
              <w:rPr>
                <w:i/>
              </w:rPr>
            </w:pPr>
            <w:r>
              <w:rPr>
                <w:i/>
              </w:rPr>
              <w:t xml:space="preserve">Rosa </w:t>
            </w:r>
            <w:proofErr w:type="spellStart"/>
            <w:r>
              <w:rPr>
                <w:i/>
              </w:rPr>
              <w:t>alba</w:t>
            </w:r>
            <w:proofErr w:type="spellEnd"/>
          </w:p>
        </w:tc>
        <w:tc>
          <w:tcPr>
            <w:tcW w:w="2787" w:type="dxa"/>
          </w:tcPr>
          <w:p w:rsidR="004723D4" w:rsidRDefault="004723D4" w:rsidP="00D152F9">
            <w:pPr>
              <w:jc w:val="center"/>
              <w:cnfStyle w:val="000000100000" w:firstRow="0" w:lastRow="0" w:firstColumn="0" w:lastColumn="0" w:oddVBand="0" w:evenVBand="0" w:oddHBand="1" w:evenHBand="0" w:firstRowFirstColumn="0" w:firstRowLastColumn="0" w:lastRowFirstColumn="0" w:lastRowLastColumn="0"/>
              <w:rPr>
                <w:noProof/>
                <w:lang w:eastAsia="de-DE"/>
              </w:rPr>
            </w:pPr>
            <w:r>
              <w:rPr>
                <w:i/>
                <w:noProof/>
                <w:lang w:eastAsia="de-DE"/>
              </w:rPr>
              <w:drawing>
                <wp:inline distT="0" distB="0" distL="0" distR="0" wp14:anchorId="5B1DF5CF" wp14:editId="276BE4B0">
                  <wp:extent cx="1036864" cy="685800"/>
                  <wp:effectExtent l="0" t="0" r="0" b="0"/>
                  <wp:docPr id="449" name="Grafik 449" descr="C:\Users\chris\AppData\Local\Microsoft\Windows\INetCache\Content.Word\DSC_87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C:\Users\chris\AppData\Local\Microsoft\Windows\INetCache\Content.Word\DSC_8735.jp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039091" cy="687273"/>
                          </a:xfrm>
                          <a:prstGeom prst="rect">
                            <a:avLst/>
                          </a:prstGeom>
                          <a:noFill/>
                          <a:ln>
                            <a:noFill/>
                          </a:ln>
                        </pic:spPr>
                      </pic:pic>
                    </a:graphicData>
                  </a:graphic>
                </wp:inline>
              </w:drawing>
            </w:r>
          </w:p>
        </w:tc>
      </w:tr>
      <w:tr w:rsidR="004723D4" w:rsidTr="00D152F9">
        <w:tc>
          <w:tcPr>
            <w:cnfStyle w:val="001000000000" w:firstRow="0" w:lastRow="0" w:firstColumn="1" w:lastColumn="0" w:oddVBand="0" w:evenVBand="0" w:oddHBand="0" w:evenHBand="0" w:firstRowFirstColumn="0" w:firstRowLastColumn="0" w:lastRowFirstColumn="0" w:lastRowLastColumn="0"/>
            <w:tcW w:w="2786" w:type="dxa"/>
            <w:vAlign w:val="center"/>
          </w:tcPr>
          <w:p w:rsidR="004723D4" w:rsidRDefault="004723D4" w:rsidP="00A22255">
            <w:pPr>
              <w:jc w:val="left"/>
            </w:pPr>
            <w:proofErr w:type="spellStart"/>
            <w:r>
              <w:t>Eingriffeliger</w:t>
            </w:r>
            <w:proofErr w:type="spellEnd"/>
            <w:r>
              <w:t xml:space="preserve"> Weißdorn</w:t>
            </w:r>
          </w:p>
        </w:tc>
        <w:tc>
          <w:tcPr>
            <w:tcW w:w="2787" w:type="dxa"/>
            <w:vAlign w:val="center"/>
          </w:tcPr>
          <w:p w:rsidR="004723D4" w:rsidRDefault="004723D4" w:rsidP="004723D4">
            <w:pPr>
              <w:jc w:val="center"/>
              <w:cnfStyle w:val="000000000000" w:firstRow="0" w:lastRow="0" w:firstColumn="0" w:lastColumn="0" w:oddVBand="0" w:evenVBand="0" w:oddHBand="0" w:evenHBand="0" w:firstRowFirstColumn="0" w:firstRowLastColumn="0" w:lastRowFirstColumn="0" w:lastRowLastColumn="0"/>
              <w:rPr>
                <w:i/>
              </w:rPr>
            </w:pPr>
            <w:proofErr w:type="spellStart"/>
            <w:r>
              <w:rPr>
                <w:i/>
              </w:rPr>
              <w:t>Crataegus</w:t>
            </w:r>
            <w:proofErr w:type="spellEnd"/>
            <w:r>
              <w:rPr>
                <w:i/>
              </w:rPr>
              <w:t xml:space="preserve"> </w:t>
            </w:r>
            <w:proofErr w:type="spellStart"/>
            <w:r>
              <w:rPr>
                <w:i/>
              </w:rPr>
              <w:t>monogyna</w:t>
            </w:r>
            <w:proofErr w:type="spellEnd"/>
          </w:p>
        </w:tc>
        <w:tc>
          <w:tcPr>
            <w:tcW w:w="2787" w:type="dxa"/>
          </w:tcPr>
          <w:p w:rsidR="004723D4" w:rsidRDefault="004723D4" w:rsidP="00D152F9">
            <w:pPr>
              <w:jc w:val="center"/>
              <w:cnfStyle w:val="000000000000" w:firstRow="0" w:lastRow="0" w:firstColumn="0" w:lastColumn="0" w:oddVBand="0" w:evenVBand="0" w:oddHBand="0" w:evenHBand="0" w:firstRowFirstColumn="0" w:firstRowLastColumn="0" w:lastRowFirstColumn="0" w:lastRowLastColumn="0"/>
              <w:rPr>
                <w:noProof/>
                <w:lang w:eastAsia="de-DE"/>
              </w:rPr>
            </w:pPr>
            <w:r>
              <w:rPr>
                <w:i/>
                <w:noProof/>
                <w:lang w:eastAsia="de-DE"/>
              </w:rPr>
              <w:drawing>
                <wp:inline distT="0" distB="0" distL="0" distR="0" wp14:anchorId="7130E949" wp14:editId="7C727BF1">
                  <wp:extent cx="1038225" cy="685800"/>
                  <wp:effectExtent l="0" t="0" r="9525" b="0"/>
                  <wp:docPr id="450" name="Grafik 450" descr="C:\Users\chris\AppData\Local\Microsoft\Windows\INetCache\Content.Word\DSC_88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C:\Users\chris\AppData\Local\Microsoft\Windows\INetCache\Content.Word\DSC_8841.jp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038225" cy="685800"/>
                          </a:xfrm>
                          <a:prstGeom prst="rect">
                            <a:avLst/>
                          </a:prstGeom>
                          <a:noFill/>
                          <a:ln>
                            <a:noFill/>
                          </a:ln>
                        </pic:spPr>
                      </pic:pic>
                    </a:graphicData>
                  </a:graphic>
                </wp:inline>
              </w:drawing>
            </w:r>
          </w:p>
        </w:tc>
      </w:tr>
      <w:tr w:rsidR="004723D4" w:rsidTr="00D152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vAlign w:val="center"/>
          </w:tcPr>
          <w:p w:rsidR="004723D4" w:rsidRDefault="004723D4" w:rsidP="00A22255">
            <w:pPr>
              <w:jc w:val="left"/>
            </w:pPr>
            <w:r>
              <w:t>Japanischer Ahorn</w:t>
            </w:r>
          </w:p>
        </w:tc>
        <w:tc>
          <w:tcPr>
            <w:tcW w:w="2787" w:type="dxa"/>
            <w:vAlign w:val="center"/>
          </w:tcPr>
          <w:p w:rsidR="004723D4" w:rsidRDefault="004723D4" w:rsidP="00D152F9">
            <w:pPr>
              <w:jc w:val="center"/>
              <w:cnfStyle w:val="000000100000" w:firstRow="0" w:lastRow="0" w:firstColumn="0" w:lastColumn="0" w:oddVBand="0" w:evenVBand="0" w:oddHBand="1" w:evenHBand="0" w:firstRowFirstColumn="0" w:firstRowLastColumn="0" w:lastRowFirstColumn="0" w:lastRowLastColumn="0"/>
              <w:rPr>
                <w:i/>
              </w:rPr>
            </w:pPr>
            <w:r>
              <w:rPr>
                <w:i/>
              </w:rPr>
              <w:t xml:space="preserve">Acer </w:t>
            </w:r>
            <w:proofErr w:type="spellStart"/>
            <w:r>
              <w:rPr>
                <w:i/>
              </w:rPr>
              <w:t>japonicums</w:t>
            </w:r>
            <w:proofErr w:type="spellEnd"/>
          </w:p>
        </w:tc>
        <w:tc>
          <w:tcPr>
            <w:tcW w:w="2787" w:type="dxa"/>
          </w:tcPr>
          <w:p w:rsidR="004723D4" w:rsidRDefault="004723D4" w:rsidP="00D152F9">
            <w:pPr>
              <w:jc w:val="center"/>
              <w:cnfStyle w:val="000000100000" w:firstRow="0" w:lastRow="0" w:firstColumn="0" w:lastColumn="0" w:oddVBand="0" w:evenVBand="0" w:oddHBand="1" w:evenHBand="0" w:firstRowFirstColumn="0" w:firstRowLastColumn="0" w:lastRowFirstColumn="0" w:lastRowLastColumn="0"/>
              <w:rPr>
                <w:noProof/>
                <w:lang w:eastAsia="de-DE"/>
              </w:rPr>
            </w:pPr>
            <w:r>
              <w:rPr>
                <w:i/>
                <w:noProof/>
                <w:lang w:eastAsia="de-DE"/>
              </w:rPr>
              <w:drawing>
                <wp:inline distT="0" distB="0" distL="0" distR="0" wp14:anchorId="4F09D871" wp14:editId="47C145AF">
                  <wp:extent cx="1104900" cy="736600"/>
                  <wp:effectExtent l="0" t="0" r="0" b="6350"/>
                  <wp:docPr id="451" name="Grafik 451" descr="C:\Users\chris\AppData\Local\Microsoft\Windows\INetCache\Content.Word\DSC_9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C:\Users\chris\AppData\Local\Microsoft\Windows\INetCache\Content.Word\DSC_9025.jp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104900" cy="736600"/>
                          </a:xfrm>
                          <a:prstGeom prst="rect">
                            <a:avLst/>
                          </a:prstGeom>
                          <a:noFill/>
                          <a:ln>
                            <a:noFill/>
                          </a:ln>
                        </pic:spPr>
                      </pic:pic>
                    </a:graphicData>
                  </a:graphic>
                </wp:inline>
              </w:drawing>
            </w:r>
          </w:p>
        </w:tc>
      </w:tr>
    </w:tbl>
    <w:p w:rsidR="00D152F9" w:rsidRPr="00D152F9" w:rsidRDefault="004047F2" w:rsidP="004047F2">
      <w:pPr>
        <w:pStyle w:val="Beschriftung"/>
      </w:pPr>
      <w:bookmarkStart w:id="244" w:name="_Toc476722546"/>
      <w:r>
        <w:t xml:space="preserve">Tabelle </w:t>
      </w:r>
      <w:r w:rsidR="00C216BB">
        <w:fldChar w:fldCharType="begin"/>
      </w:r>
      <w:r w:rsidR="00C216BB">
        <w:instrText xml:space="preserve"> SEQ Tabelle \* ARABIC </w:instrText>
      </w:r>
      <w:r w:rsidR="00C216BB">
        <w:fldChar w:fldCharType="separate"/>
      </w:r>
      <w:r w:rsidR="004271A8">
        <w:rPr>
          <w:noProof/>
        </w:rPr>
        <w:t>18</w:t>
      </w:r>
      <w:r w:rsidR="00C216BB">
        <w:rPr>
          <w:noProof/>
        </w:rPr>
        <w:fldChar w:fldCharType="end"/>
      </w:r>
      <w:r>
        <w:t xml:space="preserve"> - Liste der Arten des selbsterstellten Datensatzes</w:t>
      </w:r>
      <w:bookmarkEnd w:id="244"/>
    </w:p>
    <w:p w:rsidR="004962B7" w:rsidRDefault="004962B7" w:rsidP="00DE1F2F"/>
    <w:p w:rsidR="00885F07" w:rsidRDefault="00885F07" w:rsidP="00DE1F2F"/>
    <w:p w:rsidR="00885F07" w:rsidRDefault="00885F07" w:rsidP="00DE1F2F"/>
    <w:p w:rsidR="00885F07" w:rsidRDefault="00885F07" w:rsidP="00DE1F2F"/>
    <w:p w:rsidR="00885F07" w:rsidRDefault="00885F07">
      <w:pPr>
        <w:jc w:val="left"/>
      </w:pPr>
      <w:r>
        <w:br w:type="page"/>
      </w:r>
    </w:p>
    <w:p w:rsidR="007030DF" w:rsidRDefault="0007650F" w:rsidP="0007650F">
      <w:pPr>
        <w:jc w:val="left"/>
        <w:rPr>
          <w:b/>
          <w:sz w:val="44"/>
        </w:rPr>
      </w:pPr>
      <w:r>
        <w:rPr>
          <w:b/>
          <w:sz w:val="44"/>
        </w:rPr>
        <w:lastRenderedPageBreak/>
        <w:t xml:space="preserve">                    </w:t>
      </w:r>
    </w:p>
    <w:p w:rsidR="007030DF" w:rsidRDefault="007030DF" w:rsidP="0007650F">
      <w:pPr>
        <w:jc w:val="left"/>
        <w:rPr>
          <w:b/>
          <w:sz w:val="44"/>
        </w:rPr>
      </w:pPr>
    </w:p>
    <w:p w:rsidR="007030DF" w:rsidRDefault="007030DF" w:rsidP="0007650F">
      <w:pPr>
        <w:jc w:val="left"/>
        <w:rPr>
          <w:b/>
          <w:sz w:val="44"/>
        </w:rPr>
      </w:pPr>
    </w:p>
    <w:p w:rsidR="00885F07" w:rsidRDefault="00885F07" w:rsidP="007030DF">
      <w:pPr>
        <w:ind w:left="2124" w:firstLine="708"/>
        <w:jc w:val="left"/>
        <w:rPr>
          <w:b/>
          <w:sz w:val="44"/>
        </w:rPr>
      </w:pPr>
      <w:r w:rsidRPr="0007650F">
        <w:rPr>
          <w:b/>
          <w:sz w:val="44"/>
        </w:rPr>
        <w:t>Danksagung</w:t>
      </w:r>
    </w:p>
    <w:p w:rsidR="00E54B53" w:rsidRPr="00E54B53" w:rsidRDefault="00E54B53" w:rsidP="007030DF">
      <w:pPr>
        <w:ind w:left="2124" w:firstLine="708"/>
        <w:jc w:val="left"/>
        <w:rPr>
          <w:b/>
          <w:sz w:val="18"/>
        </w:rPr>
      </w:pPr>
    </w:p>
    <w:p w:rsidR="0007650F" w:rsidRPr="0007650F" w:rsidRDefault="0007650F" w:rsidP="0007650F">
      <w:pPr>
        <w:spacing w:before="150" w:after="150" w:line="240" w:lineRule="auto"/>
        <w:rPr>
          <w:rFonts w:eastAsia="Times New Roman" w:cs="Times New Roman"/>
          <w:color w:val="373A3C"/>
          <w:sz w:val="24"/>
          <w:szCs w:val="24"/>
          <w:lang w:eastAsia="de-DE"/>
        </w:rPr>
      </w:pPr>
      <w:r w:rsidRPr="0007650F">
        <w:rPr>
          <w:rFonts w:eastAsia="Times New Roman" w:cs="Times New Roman"/>
          <w:color w:val="373A3C"/>
          <w:sz w:val="24"/>
          <w:szCs w:val="24"/>
          <w:lang w:eastAsia="de-DE"/>
        </w:rPr>
        <w:t xml:space="preserve">An dieser Stelle möchte ich mich bei </w:t>
      </w:r>
      <w:r>
        <w:rPr>
          <w:rFonts w:eastAsia="Times New Roman" w:cs="Times New Roman"/>
          <w:color w:val="373A3C"/>
          <w:sz w:val="24"/>
          <w:szCs w:val="24"/>
          <w:lang w:eastAsia="de-DE"/>
        </w:rPr>
        <w:t>allen</w:t>
      </w:r>
      <w:r w:rsidRPr="0007650F">
        <w:rPr>
          <w:rFonts w:eastAsia="Times New Roman" w:cs="Times New Roman"/>
          <w:color w:val="373A3C"/>
          <w:sz w:val="24"/>
          <w:szCs w:val="24"/>
          <w:lang w:eastAsia="de-DE"/>
        </w:rPr>
        <w:t xml:space="preserve"> bedanken, die mich während der Anfertigung dieser Masterarbeit unterstützt und motiviert haben.</w:t>
      </w:r>
    </w:p>
    <w:p w:rsidR="0007650F" w:rsidRDefault="0007650F" w:rsidP="0007650F">
      <w:pPr>
        <w:spacing w:before="150" w:after="150" w:line="240" w:lineRule="auto"/>
        <w:rPr>
          <w:rFonts w:eastAsia="Times New Roman" w:cs="Times New Roman"/>
          <w:color w:val="373A3C"/>
          <w:sz w:val="24"/>
          <w:szCs w:val="24"/>
          <w:lang w:eastAsia="de-DE"/>
        </w:rPr>
      </w:pPr>
      <w:r>
        <w:rPr>
          <w:rFonts w:eastAsia="Times New Roman" w:cs="Times New Roman"/>
          <w:color w:val="373A3C"/>
          <w:sz w:val="24"/>
          <w:szCs w:val="24"/>
          <w:lang w:eastAsia="de-DE"/>
        </w:rPr>
        <w:t>Ich möchte mich bedanken</w:t>
      </w:r>
      <w:r w:rsidR="00456204">
        <w:rPr>
          <w:rFonts w:eastAsia="Times New Roman" w:cs="Times New Roman"/>
          <w:color w:val="373A3C"/>
          <w:sz w:val="24"/>
          <w:szCs w:val="24"/>
          <w:lang w:eastAsia="de-DE"/>
        </w:rPr>
        <w:t xml:space="preserve"> bei Prof. Dr. Jung</w:t>
      </w:r>
      <w:r w:rsidR="00790BB1">
        <w:rPr>
          <w:rFonts w:eastAsia="Times New Roman" w:cs="Times New Roman"/>
          <w:color w:val="373A3C"/>
          <w:sz w:val="24"/>
          <w:szCs w:val="24"/>
          <w:lang w:eastAsia="de-DE"/>
        </w:rPr>
        <w:t xml:space="preserve"> für seine nützlichen Ratschläge</w:t>
      </w:r>
      <w:r w:rsidR="009C32CA">
        <w:rPr>
          <w:rFonts w:eastAsia="Times New Roman" w:cs="Times New Roman"/>
          <w:color w:val="373A3C"/>
          <w:sz w:val="24"/>
          <w:szCs w:val="24"/>
          <w:lang w:eastAsia="de-DE"/>
        </w:rPr>
        <w:t xml:space="preserve"> in Hinblick auf Organisation und Durchführung</w:t>
      </w:r>
      <w:r w:rsidR="00790BB1">
        <w:rPr>
          <w:rFonts w:eastAsia="Times New Roman" w:cs="Times New Roman"/>
          <w:color w:val="373A3C"/>
          <w:sz w:val="24"/>
          <w:szCs w:val="24"/>
          <w:lang w:eastAsia="de-DE"/>
        </w:rPr>
        <w:t xml:space="preserve"> und für die</w:t>
      </w:r>
      <w:r w:rsidR="0008128C">
        <w:rPr>
          <w:rFonts w:eastAsia="Times New Roman" w:cs="Times New Roman"/>
          <w:color w:val="373A3C"/>
          <w:sz w:val="24"/>
          <w:szCs w:val="24"/>
          <w:lang w:eastAsia="de-DE"/>
        </w:rPr>
        <w:t xml:space="preserve"> Möglichkeit, dieses spannende Thema als Masterarbeit bearbeiten</w:t>
      </w:r>
      <w:r w:rsidR="00C01AEB">
        <w:rPr>
          <w:rFonts w:eastAsia="Times New Roman" w:cs="Times New Roman"/>
          <w:color w:val="373A3C"/>
          <w:sz w:val="24"/>
          <w:szCs w:val="24"/>
          <w:lang w:eastAsia="de-DE"/>
        </w:rPr>
        <w:t xml:space="preserve"> zu können</w:t>
      </w:r>
      <w:r w:rsidR="0008128C">
        <w:rPr>
          <w:rFonts w:eastAsia="Times New Roman" w:cs="Times New Roman"/>
          <w:color w:val="373A3C"/>
          <w:sz w:val="24"/>
          <w:szCs w:val="24"/>
          <w:lang w:eastAsia="de-DE"/>
        </w:rPr>
        <w:t>.</w:t>
      </w:r>
    </w:p>
    <w:p w:rsidR="0007650F" w:rsidRDefault="0007650F" w:rsidP="0007650F">
      <w:pPr>
        <w:spacing w:before="150" w:after="150" w:line="240" w:lineRule="auto"/>
        <w:rPr>
          <w:rFonts w:eastAsia="Times New Roman" w:cs="Times New Roman"/>
          <w:color w:val="373A3C"/>
          <w:sz w:val="24"/>
          <w:szCs w:val="24"/>
          <w:lang w:eastAsia="de-DE"/>
        </w:rPr>
      </w:pPr>
      <w:r>
        <w:rPr>
          <w:rFonts w:eastAsia="Times New Roman" w:cs="Times New Roman"/>
          <w:color w:val="373A3C"/>
          <w:sz w:val="24"/>
          <w:szCs w:val="24"/>
          <w:lang w:eastAsia="de-DE"/>
        </w:rPr>
        <w:t xml:space="preserve">Ein besonderer Dank gilt meinem Vater Dr. Joachim Franke, der mich </w:t>
      </w:r>
      <w:r w:rsidR="00456204">
        <w:rPr>
          <w:rFonts w:eastAsia="Times New Roman" w:cs="Times New Roman"/>
          <w:color w:val="373A3C"/>
          <w:sz w:val="24"/>
          <w:szCs w:val="24"/>
          <w:lang w:eastAsia="de-DE"/>
        </w:rPr>
        <w:t>bei botan</w:t>
      </w:r>
      <w:r w:rsidR="00456204">
        <w:rPr>
          <w:rFonts w:eastAsia="Times New Roman" w:cs="Times New Roman"/>
          <w:color w:val="373A3C"/>
          <w:sz w:val="24"/>
          <w:szCs w:val="24"/>
          <w:lang w:eastAsia="de-DE"/>
        </w:rPr>
        <w:t>i</w:t>
      </w:r>
      <w:r w:rsidR="00456204">
        <w:rPr>
          <w:rFonts w:eastAsia="Times New Roman" w:cs="Times New Roman"/>
          <w:color w:val="373A3C"/>
          <w:sz w:val="24"/>
          <w:szCs w:val="24"/>
          <w:lang w:eastAsia="de-DE"/>
        </w:rPr>
        <w:t xml:space="preserve">schen Fragen </w:t>
      </w:r>
      <w:r w:rsidR="0008128C">
        <w:rPr>
          <w:rFonts w:eastAsia="Times New Roman" w:cs="Times New Roman"/>
          <w:color w:val="373A3C"/>
          <w:sz w:val="24"/>
          <w:szCs w:val="24"/>
          <w:lang w:eastAsia="de-DE"/>
        </w:rPr>
        <w:t>fachkundig</w:t>
      </w:r>
      <w:r>
        <w:rPr>
          <w:rFonts w:eastAsia="Times New Roman" w:cs="Times New Roman"/>
          <w:color w:val="373A3C"/>
          <w:sz w:val="24"/>
          <w:szCs w:val="24"/>
          <w:lang w:eastAsia="de-DE"/>
        </w:rPr>
        <w:t xml:space="preserve"> </w:t>
      </w:r>
      <w:r w:rsidR="0008128C">
        <w:rPr>
          <w:rFonts w:eastAsia="Times New Roman" w:cs="Times New Roman"/>
          <w:color w:val="373A3C"/>
          <w:sz w:val="24"/>
          <w:szCs w:val="24"/>
          <w:lang w:eastAsia="de-DE"/>
        </w:rPr>
        <w:t xml:space="preserve">beraten hat </w:t>
      </w:r>
      <w:r>
        <w:rPr>
          <w:rFonts w:eastAsia="Times New Roman" w:cs="Times New Roman"/>
          <w:color w:val="373A3C"/>
          <w:sz w:val="24"/>
          <w:szCs w:val="24"/>
          <w:lang w:eastAsia="de-DE"/>
        </w:rPr>
        <w:t>und mir sehr bei der Erstellung des Bilddate</w:t>
      </w:r>
      <w:r>
        <w:rPr>
          <w:rFonts w:eastAsia="Times New Roman" w:cs="Times New Roman"/>
          <w:color w:val="373A3C"/>
          <w:sz w:val="24"/>
          <w:szCs w:val="24"/>
          <w:lang w:eastAsia="de-DE"/>
        </w:rPr>
        <w:t>n</w:t>
      </w:r>
      <w:r>
        <w:rPr>
          <w:rFonts w:eastAsia="Times New Roman" w:cs="Times New Roman"/>
          <w:color w:val="373A3C"/>
          <w:sz w:val="24"/>
          <w:szCs w:val="24"/>
          <w:lang w:eastAsia="de-DE"/>
        </w:rPr>
        <w:t xml:space="preserve">satzes und der Bestimmung der </w:t>
      </w:r>
      <w:r w:rsidR="00785AFE">
        <w:rPr>
          <w:rFonts w:eastAsia="Times New Roman" w:cs="Times New Roman"/>
          <w:color w:val="373A3C"/>
          <w:sz w:val="24"/>
          <w:szCs w:val="24"/>
          <w:lang w:eastAsia="de-DE"/>
        </w:rPr>
        <w:t>katalogisierten</w:t>
      </w:r>
      <w:r>
        <w:rPr>
          <w:rFonts w:eastAsia="Times New Roman" w:cs="Times New Roman"/>
          <w:color w:val="373A3C"/>
          <w:sz w:val="24"/>
          <w:szCs w:val="24"/>
          <w:lang w:eastAsia="de-DE"/>
        </w:rPr>
        <w:t xml:space="preserve"> Pflanzen geholfen hat.</w:t>
      </w:r>
    </w:p>
    <w:p w:rsidR="0007650F" w:rsidRDefault="0007650F" w:rsidP="0007650F">
      <w:pPr>
        <w:spacing w:before="150" w:after="150" w:line="240" w:lineRule="auto"/>
        <w:rPr>
          <w:rFonts w:eastAsia="Times New Roman" w:cs="Times New Roman"/>
          <w:color w:val="373A3C"/>
          <w:sz w:val="24"/>
          <w:szCs w:val="24"/>
          <w:lang w:eastAsia="de-DE"/>
        </w:rPr>
      </w:pPr>
    </w:p>
    <w:p w:rsidR="007030DF" w:rsidRDefault="008177E3" w:rsidP="007030DF">
      <w:pPr>
        <w:spacing w:before="150" w:after="150" w:line="240" w:lineRule="auto"/>
        <w:jc w:val="left"/>
        <w:rPr>
          <w:rFonts w:eastAsia="Times New Roman" w:cs="Times New Roman"/>
          <w:color w:val="373A3C"/>
          <w:sz w:val="24"/>
          <w:szCs w:val="24"/>
          <w:lang w:eastAsia="de-DE"/>
        </w:rPr>
      </w:pPr>
      <w:r>
        <w:rPr>
          <w:rFonts w:eastAsia="Times New Roman" w:cs="Times New Roman"/>
          <w:color w:val="373A3C"/>
          <w:sz w:val="24"/>
          <w:szCs w:val="24"/>
          <w:lang w:eastAsia="de-DE"/>
        </w:rPr>
        <w:t>Christoph Franke</w:t>
      </w:r>
      <w:r w:rsidR="0007650F" w:rsidRPr="0007650F">
        <w:rPr>
          <w:rFonts w:eastAsia="Times New Roman" w:cs="Times New Roman"/>
          <w:color w:val="373A3C"/>
          <w:sz w:val="24"/>
          <w:szCs w:val="24"/>
          <w:lang w:eastAsia="de-DE"/>
        </w:rPr>
        <w:t>,</w:t>
      </w:r>
      <w:r>
        <w:rPr>
          <w:rFonts w:eastAsia="Times New Roman" w:cs="Times New Roman"/>
          <w:color w:val="373A3C"/>
          <w:sz w:val="24"/>
          <w:szCs w:val="24"/>
          <w:lang w:eastAsia="de-DE"/>
        </w:rPr>
        <w:t xml:space="preserve"> </w:t>
      </w:r>
    </w:p>
    <w:p w:rsidR="0007650F" w:rsidRPr="0007650F" w:rsidRDefault="008177E3" w:rsidP="007030DF">
      <w:pPr>
        <w:spacing w:before="150" w:after="150" w:line="240" w:lineRule="auto"/>
        <w:jc w:val="left"/>
        <w:rPr>
          <w:rFonts w:eastAsia="Times New Roman" w:cs="Times New Roman"/>
          <w:color w:val="373A3C"/>
          <w:sz w:val="24"/>
          <w:szCs w:val="24"/>
          <w:lang w:eastAsia="de-DE"/>
        </w:rPr>
      </w:pPr>
      <w:r>
        <w:rPr>
          <w:rFonts w:eastAsia="Times New Roman" w:cs="Times New Roman"/>
          <w:color w:val="373A3C"/>
          <w:sz w:val="24"/>
          <w:szCs w:val="24"/>
          <w:lang w:eastAsia="de-DE"/>
        </w:rPr>
        <w:t>Berlin, den 07.08.2017</w:t>
      </w:r>
    </w:p>
    <w:p w:rsidR="0007650F" w:rsidRPr="0007650F" w:rsidRDefault="0007650F" w:rsidP="0007650F">
      <w:pPr>
        <w:jc w:val="left"/>
        <w:rPr>
          <w:b/>
          <w:sz w:val="44"/>
        </w:rPr>
      </w:pPr>
    </w:p>
    <w:sectPr w:rsidR="0007650F" w:rsidRPr="0007650F" w:rsidSect="00F63A9A">
      <w:headerReference w:type="even" r:id="rId144"/>
      <w:headerReference w:type="default" r:id="rId145"/>
      <w:footerReference w:type="even" r:id="rId146"/>
      <w:footerReference w:type="default" r:id="rId147"/>
      <w:type w:val="continuous"/>
      <w:pgSz w:w="11906" w:h="16838"/>
      <w:pgMar w:top="1440" w:right="1418" w:bottom="1440" w:left="2268" w:header="340" w:footer="427"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7041" w:rsidRDefault="00497041">
      <w:pPr>
        <w:spacing w:after="0" w:line="240" w:lineRule="auto"/>
      </w:pPr>
      <w:r>
        <w:separator/>
      </w:r>
    </w:p>
  </w:endnote>
  <w:endnote w:type="continuationSeparator" w:id="0">
    <w:p w:rsidR="00497041" w:rsidRDefault="004970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6888" w:rsidRDefault="00156888">
    <w:pPr>
      <w:pStyle w:val="Fuzeile"/>
    </w:pPr>
  </w:p>
  <w:p w:rsidR="00156888" w:rsidRDefault="00156888">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6784068"/>
      <w:docPartObj>
        <w:docPartGallery w:val="Page Numbers (Bottom of Page)"/>
        <w:docPartUnique/>
      </w:docPartObj>
    </w:sdtPr>
    <w:sdtContent>
      <w:p w:rsidR="00156888" w:rsidRDefault="00156888">
        <w:pPr>
          <w:pStyle w:val="Fuzeile"/>
          <w:jc w:val="right"/>
        </w:pPr>
      </w:p>
      <w:p w:rsidR="00156888" w:rsidRDefault="00156888">
        <w:pPr>
          <w:pStyle w:val="Fuzeile"/>
          <w:jc w:val="right"/>
        </w:pPr>
      </w:p>
    </w:sdtContent>
  </w:sdt>
  <w:p w:rsidR="00156888" w:rsidRDefault="00156888">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7347695"/>
      <w:docPartObj>
        <w:docPartGallery w:val="Page Numbers (Bottom of Page)"/>
        <w:docPartUnique/>
      </w:docPartObj>
    </w:sdtPr>
    <w:sdtEndPr>
      <w:rPr>
        <w:color w:val="595959" w:themeColor="text1" w:themeTint="A6"/>
      </w:rPr>
    </w:sdtEndPr>
    <w:sdtContent>
      <w:p w:rsidR="00156888" w:rsidRPr="00F63A9A" w:rsidRDefault="00156888" w:rsidP="00F63A9A">
        <w:pPr>
          <w:pStyle w:val="Fuzeile"/>
          <w:jc w:val="left"/>
          <w:rPr>
            <w:color w:val="595959" w:themeColor="text1" w:themeTint="A6"/>
          </w:rPr>
        </w:pPr>
        <w:r w:rsidRPr="00F63A9A">
          <w:rPr>
            <w:color w:val="595959" w:themeColor="text1" w:themeTint="A6"/>
          </w:rPr>
          <w:fldChar w:fldCharType="begin"/>
        </w:r>
        <w:r w:rsidRPr="00F63A9A">
          <w:rPr>
            <w:color w:val="595959" w:themeColor="text1" w:themeTint="A6"/>
          </w:rPr>
          <w:instrText>PAGE   \* MERGEFORMAT</w:instrText>
        </w:r>
        <w:r w:rsidRPr="00F63A9A">
          <w:rPr>
            <w:color w:val="595959" w:themeColor="text1" w:themeTint="A6"/>
          </w:rPr>
          <w:fldChar w:fldCharType="separate"/>
        </w:r>
        <w:r w:rsidR="00C646AA">
          <w:rPr>
            <w:noProof/>
            <w:color w:val="595959" w:themeColor="text1" w:themeTint="A6"/>
          </w:rPr>
          <w:t>6</w:t>
        </w:r>
        <w:r w:rsidRPr="00F63A9A">
          <w:rPr>
            <w:color w:val="595959" w:themeColor="text1" w:themeTint="A6"/>
          </w:rPr>
          <w:fldChar w:fldCharType="end"/>
        </w:r>
      </w:p>
    </w:sdtContent>
  </w:sdt>
  <w:p w:rsidR="00156888" w:rsidRDefault="00156888">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796737"/>
      <w:docPartObj>
        <w:docPartGallery w:val="Page Numbers (Bottom of Page)"/>
        <w:docPartUnique/>
      </w:docPartObj>
    </w:sdtPr>
    <w:sdtEndPr>
      <w:rPr>
        <w:color w:val="595959" w:themeColor="text1" w:themeTint="A6"/>
      </w:rPr>
    </w:sdtEndPr>
    <w:sdtContent>
      <w:p w:rsidR="00156888" w:rsidRPr="00F63A9A" w:rsidRDefault="00156888" w:rsidP="00F63A9A">
        <w:pPr>
          <w:pStyle w:val="Fuzeile"/>
          <w:jc w:val="right"/>
          <w:rPr>
            <w:color w:val="595959" w:themeColor="text1" w:themeTint="A6"/>
          </w:rPr>
        </w:pPr>
        <w:r w:rsidRPr="00F63A9A">
          <w:rPr>
            <w:color w:val="595959" w:themeColor="text1" w:themeTint="A6"/>
          </w:rPr>
          <w:fldChar w:fldCharType="begin"/>
        </w:r>
        <w:r w:rsidRPr="00F63A9A">
          <w:rPr>
            <w:color w:val="595959" w:themeColor="text1" w:themeTint="A6"/>
          </w:rPr>
          <w:instrText>PAGE   \* MERGEFORMAT</w:instrText>
        </w:r>
        <w:r w:rsidRPr="00F63A9A">
          <w:rPr>
            <w:color w:val="595959" w:themeColor="text1" w:themeTint="A6"/>
          </w:rPr>
          <w:fldChar w:fldCharType="separate"/>
        </w:r>
        <w:r w:rsidR="00C646AA">
          <w:rPr>
            <w:noProof/>
            <w:color w:val="595959" w:themeColor="text1" w:themeTint="A6"/>
          </w:rPr>
          <w:t>7</w:t>
        </w:r>
        <w:r w:rsidRPr="00F63A9A">
          <w:rPr>
            <w:color w:val="595959" w:themeColor="text1" w:themeTint="A6"/>
          </w:rPr>
          <w:fldChar w:fldCharType="end"/>
        </w:r>
      </w:p>
    </w:sdtContent>
  </w:sdt>
  <w:p w:rsidR="00156888" w:rsidRDefault="00156888">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7041" w:rsidRDefault="00497041">
      <w:pPr>
        <w:spacing w:after="0" w:line="240" w:lineRule="auto"/>
      </w:pPr>
      <w:r>
        <w:separator/>
      </w:r>
    </w:p>
  </w:footnote>
  <w:footnote w:type="continuationSeparator" w:id="0">
    <w:p w:rsidR="00497041" w:rsidRDefault="0049704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6888" w:rsidRDefault="00156888" w:rsidP="00BE1FC8">
    <w:pPr>
      <w:pStyle w:val="Kopfzeile"/>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6888" w:rsidRPr="00393785" w:rsidRDefault="00156888" w:rsidP="002C2E71">
    <w:pPr>
      <w:pStyle w:val="Kopfzeile"/>
      <w:ind w:left="7371" w:right="-170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6888" w:rsidRPr="000E09EA" w:rsidRDefault="00156888" w:rsidP="000E09E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5224D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F6A1360"/>
    <w:multiLevelType w:val="hybridMultilevel"/>
    <w:tmpl w:val="A5123772"/>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2">
    <w:nsid w:val="3A0512BC"/>
    <w:multiLevelType w:val="multilevel"/>
    <w:tmpl w:val="AA88AA32"/>
    <w:lvl w:ilvl="0">
      <w:start w:val="1"/>
      <w:numFmt w:val="decimal"/>
      <w:lvlText w:val="%1."/>
      <w:lvlJc w:val="left"/>
      <w:pPr>
        <w:ind w:left="357" w:hanging="357"/>
      </w:pPr>
      <w:rPr>
        <w:rFonts w:ascii="Tahoma" w:hAnsi="Tahoma" w:cs="Tahoma" w:hint="default"/>
        <w:b w:val="0"/>
        <w:color w:val="auto"/>
        <w:sz w:val="32"/>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3">
    <w:nsid w:val="4A142E79"/>
    <w:multiLevelType w:val="hybridMultilevel"/>
    <w:tmpl w:val="4C20E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4E821DA0"/>
    <w:multiLevelType w:val="hybridMultilevel"/>
    <w:tmpl w:val="74B477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58755284"/>
    <w:multiLevelType w:val="hybridMultilevel"/>
    <w:tmpl w:val="BF1E74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654A0529"/>
    <w:multiLevelType w:val="hybridMultilevel"/>
    <w:tmpl w:val="49BC11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7DEF08DD"/>
    <w:multiLevelType w:val="hybridMultilevel"/>
    <w:tmpl w:val="8760EA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7DF85F30"/>
    <w:multiLevelType w:val="hybridMultilevel"/>
    <w:tmpl w:val="7CA8B720"/>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8"/>
  </w:num>
  <w:num w:numId="3">
    <w:abstractNumId w:val="1"/>
  </w:num>
  <w:num w:numId="4">
    <w:abstractNumId w:val="0"/>
  </w:num>
  <w:num w:numId="5">
    <w:abstractNumId w:val="7"/>
  </w:num>
  <w:num w:numId="6">
    <w:abstractNumId w:val="3"/>
  </w:num>
  <w:num w:numId="7">
    <w:abstractNumId w:val="6"/>
  </w:num>
  <w:num w:numId="8">
    <w:abstractNumId w:val="4"/>
  </w:num>
  <w:num w:numId="9">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mirrorMargins/>
  <w:proofState w:spelling="clean" w:grammar="clean"/>
  <w:defaultTabStop w:val="708"/>
  <w:autoHyphenation/>
  <w:hyphenationZone w:val="851"/>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07DE"/>
    <w:rsid w:val="000003A3"/>
    <w:rsid w:val="00000502"/>
    <w:rsid w:val="00000517"/>
    <w:rsid w:val="00000C24"/>
    <w:rsid w:val="00000F05"/>
    <w:rsid w:val="00001361"/>
    <w:rsid w:val="00001438"/>
    <w:rsid w:val="000017BE"/>
    <w:rsid w:val="00001DC1"/>
    <w:rsid w:val="00001F24"/>
    <w:rsid w:val="00002033"/>
    <w:rsid w:val="00002579"/>
    <w:rsid w:val="00002763"/>
    <w:rsid w:val="000028FC"/>
    <w:rsid w:val="00002C51"/>
    <w:rsid w:val="00002D4B"/>
    <w:rsid w:val="00002FB5"/>
    <w:rsid w:val="0000343D"/>
    <w:rsid w:val="00003750"/>
    <w:rsid w:val="00003C28"/>
    <w:rsid w:val="00003C77"/>
    <w:rsid w:val="00004438"/>
    <w:rsid w:val="000044E6"/>
    <w:rsid w:val="00004626"/>
    <w:rsid w:val="000048D1"/>
    <w:rsid w:val="0000493F"/>
    <w:rsid w:val="00004B2A"/>
    <w:rsid w:val="00004E9C"/>
    <w:rsid w:val="00004EC2"/>
    <w:rsid w:val="0000522E"/>
    <w:rsid w:val="00005440"/>
    <w:rsid w:val="0000544F"/>
    <w:rsid w:val="000054E2"/>
    <w:rsid w:val="000055F1"/>
    <w:rsid w:val="00005792"/>
    <w:rsid w:val="00005C87"/>
    <w:rsid w:val="00005E0E"/>
    <w:rsid w:val="00005FDE"/>
    <w:rsid w:val="00005FFF"/>
    <w:rsid w:val="00006734"/>
    <w:rsid w:val="00006966"/>
    <w:rsid w:val="00006D17"/>
    <w:rsid w:val="00006EFE"/>
    <w:rsid w:val="0000733F"/>
    <w:rsid w:val="000074F7"/>
    <w:rsid w:val="000076F1"/>
    <w:rsid w:val="00007915"/>
    <w:rsid w:val="000079CB"/>
    <w:rsid w:val="00007E22"/>
    <w:rsid w:val="00007F92"/>
    <w:rsid w:val="00010614"/>
    <w:rsid w:val="0001081D"/>
    <w:rsid w:val="00010855"/>
    <w:rsid w:val="00010AF3"/>
    <w:rsid w:val="00010BBE"/>
    <w:rsid w:val="00011255"/>
    <w:rsid w:val="000113D9"/>
    <w:rsid w:val="000114BA"/>
    <w:rsid w:val="000117A7"/>
    <w:rsid w:val="00011886"/>
    <w:rsid w:val="000119EC"/>
    <w:rsid w:val="00011B9C"/>
    <w:rsid w:val="00011D17"/>
    <w:rsid w:val="0001268D"/>
    <w:rsid w:val="000127F4"/>
    <w:rsid w:val="00012AEB"/>
    <w:rsid w:val="00012BA4"/>
    <w:rsid w:val="00012BF2"/>
    <w:rsid w:val="00012D32"/>
    <w:rsid w:val="00012DB5"/>
    <w:rsid w:val="00012DB9"/>
    <w:rsid w:val="00012ED3"/>
    <w:rsid w:val="00012F33"/>
    <w:rsid w:val="000134C5"/>
    <w:rsid w:val="00013649"/>
    <w:rsid w:val="00013652"/>
    <w:rsid w:val="00013AF2"/>
    <w:rsid w:val="00014657"/>
    <w:rsid w:val="000146F6"/>
    <w:rsid w:val="0001472F"/>
    <w:rsid w:val="00014A7B"/>
    <w:rsid w:val="00014B9D"/>
    <w:rsid w:val="00014CCE"/>
    <w:rsid w:val="00015178"/>
    <w:rsid w:val="00015820"/>
    <w:rsid w:val="0001621F"/>
    <w:rsid w:val="00016684"/>
    <w:rsid w:val="00016792"/>
    <w:rsid w:val="00016EE1"/>
    <w:rsid w:val="000172B5"/>
    <w:rsid w:val="00017625"/>
    <w:rsid w:val="00017733"/>
    <w:rsid w:val="00017A02"/>
    <w:rsid w:val="00017E03"/>
    <w:rsid w:val="000200DA"/>
    <w:rsid w:val="00020B5E"/>
    <w:rsid w:val="00020B93"/>
    <w:rsid w:val="00020C7F"/>
    <w:rsid w:val="000213FF"/>
    <w:rsid w:val="00021411"/>
    <w:rsid w:val="00021660"/>
    <w:rsid w:val="00021A37"/>
    <w:rsid w:val="00021CCF"/>
    <w:rsid w:val="000222C0"/>
    <w:rsid w:val="000227B3"/>
    <w:rsid w:val="00022843"/>
    <w:rsid w:val="0002298A"/>
    <w:rsid w:val="00023055"/>
    <w:rsid w:val="000237C3"/>
    <w:rsid w:val="00023A1D"/>
    <w:rsid w:val="00023AFD"/>
    <w:rsid w:val="00023E53"/>
    <w:rsid w:val="00023F5B"/>
    <w:rsid w:val="00024013"/>
    <w:rsid w:val="0002413A"/>
    <w:rsid w:val="0002443E"/>
    <w:rsid w:val="00024541"/>
    <w:rsid w:val="000250B9"/>
    <w:rsid w:val="0002517A"/>
    <w:rsid w:val="00025430"/>
    <w:rsid w:val="0002543F"/>
    <w:rsid w:val="00025460"/>
    <w:rsid w:val="000258DC"/>
    <w:rsid w:val="0002595A"/>
    <w:rsid w:val="00025B9F"/>
    <w:rsid w:val="00025C25"/>
    <w:rsid w:val="00025CEA"/>
    <w:rsid w:val="00025E42"/>
    <w:rsid w:val="00025E8D"/>
    <w:rsid w:val="00026A58"/>
    <w:rsid w:val="00026C89"/>
    <w:rsid w:val="00026CF3"/>
    <w:rsid w:val="000279FE"/>
    <w:rsid w:val="00027A81"/>
    <w:rsid w:val="00030D38"/>
    <w:rsid w:val="00030F5A"/>
    <w:rsid w:val="0003141B"/>
    <w:rsid w:val="00031B8D"/>
    <w:rsid w:val="00031F16"/>
    <w:rsid w:val="0003239A"/>
    <w:rsid w:val="00032488"/>
    <w:rsid w:val="0003281C"/>
    <w:rsid w:val="00032956"/>
    <w:rsid w:val="00032B3F"/>
    <w:rsid w:val="00032BC8"/>
    <w:rsid w:val="00032D90"/>
    <w:rsid w:val="00032E08"/>
    <w:rsid w:val="00032E2B"/>
    <w:rsid w:val="000332B4"/>
    <w:rsid w:val="00033560"/>
    <w:rsid w:val="0003386D"/>
    <w:rsid w:val="00033AD3"/>
    <w:rsid w:val="00033D50"/>
    <w:rsid w:val="00033E17"/>
    <w:rsid w:val="0003492C"/>
    <w:rsid w:val="00034B08"/>
    <w:rsid w:val="00034CEE"/>
    <w:rsid w:val="00034DB6"/>
    <w:rsid w:val="00035029"/>
    <w:rsid w:val="000354A5"/>
    <w:rsid w:val="00035510"/>
    <w:rsid w:val="000356A1"/>
    <w:rsid w:val="00035846"/>
    <w:rsid w:val="00035D6E"/>
    <w:rsid w:val="00035E6F"/>
    <w:rsid w:val="00035EAF"/>
    <w:rsid w:val="00036028"/>
    <w:rsid w:val="00036296"/>
    <w:rsid w:val="000367C7"/>
    <w:rsid w:val="00036A1B"/>
    <w:rsid w:val="00036D1B"/>
    <w:rsid w:val="00037051"/>
    <w:rsid w:val="000377D0"/>
    <w:rsid w:val="00037CEB"/>
    <w:rsid w:val="00037F8C"/>
    <w:rsid w:val="00037FA1"/>
    <w:rsid w:val="0004000A"/>
    <w:rsid w:val="0004005B"/>
    <w:rsid w:val="000403A0"/>
    <w:rsid w:val="00040969"/>
    <w:rsid w:val="000409A4"/>
    <w:rsid w:val="00040ABE"/>
    <w:rsid w:val="00040E42"/>
    <w:rsid w:val="000410D5"/>
    <w:rsid w:val="00041267"/>
    <w:rsid w:val="00041859"/>
    <w:rsid w:val="00041B45"/>
    <w:rsid w:val="0004218D"/>
    <w:rsid w:val="000425C1"/>
    <w:rsid w:val="000425FA"/>
    <w:rsid w:val="00042825"/>
    <w:rsid w:val="000428DF"/>
    <w:rsid w:val="000432A1"/>
    <w:rsid w:val="000432F9"/>
    <w:rsid w:val="0004349B"/>
    <w:rsid w:val="000438E4"/>
    <w:rsid w:val="00043A01"/>
    <w:rsid w:val="00043D72"/>
    <w:rsid w:val="00044848"/>
    <w:rsid w:val="00044A75"/>
    <w:rsid w:val="00044D4E"/>
    <w:rsid w:val="00044DC0"/>
    <w:rsid w:val="00044DCB"/>
    <w:rsid w:val="00045464"/>
    <w:rsid w:val="00045A33"/>
    <w:rsid w:val="00045CE6"/>
    <w:rsid w:val="000463E9"/>
    <w:rsid w:val="0004690D"/>
    <w:rsid w:val="00046B89"/>
    <w:rsid w:val="00046BE7"/>
    <w:rsid w:val="00046CB7"/>
    <w:rsid w:val="00046E08"/>
    <w:rsid w:val="00046E75"/>
    <w:rsid w:val="00046F83"/>
    <w:rsid w:val="00047608"/>
    <w:rsid w:val="0004773B"/>
    <w:rsid w:val="0004788C"/>
    <w:rsid w:val="00047D81"/>
    <w:rsid w:val="00047EAE"/>
    <w:rsid w:val="000504AD"/>
    <w:rsid w:val="000507C0"/>
    <w:rsid w:val="000508D8"/>
    <w:rsid w:val="000509DB"/>
    <w:rsid w:val="00050ABD"/>
    <w:rsid w:val="00050B89"/>
    <w:rsid w:val="00050B8C"/>
    <w:rsid w:val="00050BAD"/>
    <w:rsid w:val="0005129A"/>
    <w:rsid w:val="000513BA"/>
    <w:rsid w:val="000517CE"/>
    <w:rsid w:val="0005188B"/>
    <w:rsid w:val="00051B57"/>
    <w:rsid w:val="00051F4A"/>
    <w:rsid w:val="00051F78"/>
    <w:rsid w:val="0005215B"/>
    <w:rsid w:val="000521A8"/>
    <w:rsid w:val="000521D0"/>
    <w:rsid w:val="00052220"/>
    <w:rsid w:val="00052692"/>
    <w:rsid w:val="00052DD0"/>
    <w:rsid w:val="0005304D"/>
    <w:rsid w:val="000531DA"/>
    <w:rsid w:val="000532FC"/>
    <w:rsid w:val="00053AF4"/>
    <w:rsid w:val="00053DB0"/>
    <w:rsid w:val="00053F5D"/>
    <w:rsid w:val="00054141"/>
    <w:rsid w:val="00054183"/>
    <w:rsid w:val="00054671"/>
    <w:rsid w:val="00054A8F"/>
    <w:rsid w:val="00054CBB"/>
    <w:rsid w:val="00054EE3"/>
    <w:rsid w:val="00054F3D"/>
    <w:rsid w:val="000558EB"/>
    <w:rsid w:val="00055BD2"/>
    <w:rsid w:val="00055C06"/>
    <w:rsid w:val="00055C4F"/>
    <w:rsid w:val="00055D2C"/>
    <w:rsid w:val="00055EFF"/>
    <w:rsid w:val="00056686"/>
    <w:rsid w:val="00056A65"/>
    <w:rsid w:val="00056CE0"/>
    <w:rsid w:val="00056E66"/>
    <w:rsid w:val="000571A2"/>
    <w:rsid w:val="00057205"/>
    <w:rsid w:val="000574AC"/>
    <w:rsid w:val="00057518"/>
    <w:rsid w:val="000579C6"/>
    <w:rsid w:val="0006004A"/>
    <w:rsid w:val="00060314"/>
    <w:rsid w:val="00060442"/>
    <w:rsid w:val="0006098B"/>
    <w:rsid w:val="00060BAC"/>
    <w:rsid w:val="00060E7E"/>
    <w:rsid w:val="0006140F"/>
    <w:rsid w:val="000614B0"/>
    <w:rsid w:val="00061823"/>
    <w:rsid w:val="00061C87"/>
    <w:rsid w:val="00061CB9"/>
    <w:rsid w:val="00062006"/>
    <w:rsid w:val="000621B0"/>
    <w:rsid w:val="0006265A"/>
    <w:rsid w:val="00062931"/>
    <w:rsid w:val="00062949"/>
    <w:rsid w:val="00062DC1"/>
    <w:rsid w:val="00063082"/>
    <w:rsid w:val="00063115"/>
    <w:rsid w:val="0006321C"/>
    <w:rsid w:val="000634C8"/>
    <w:rsid w:val="0006365E"/>
    <w:rsid w:val="000639E9"/>
    <w:rsid w:val="00063C03"/>
    <w:rsid w:val="00063DB3"/>
    <w:rsid w:val="00063EAC"/>
    <w:rsid w:val="00063F56"/>
    <w:rsid w:val="00063FAA"/>
    <w:rsid w:val="00064034"/>
    <w:rsid w:val="00064037"/>
    <w:rsid w:val="0006406D"/>
    <w:rsid w:val="0006418A"/>
    <w:rsid w:val="000648CB"/>
    <w:rsid w:val="0006491D"/>
    <w:rsid w:val="00064C00"/>
    <w:rsid w:val="00064CD5"/>
    <w:rsid w:val="00065874"/>
    <w:rsid w:val="00065A92"/>
    <w:rsid w:val="00065E48"/>
    <w:rsid w:val="000660C6"/>
    <w:rsid w:val="00066149"/>
    <w:rsid w:val="0006656D"/>
    <w:rsid w:val="000668EA"/>
    <w:rsid w:val="00066B11"/>
    <w:rsid w:val="00067028"/>
    <w:rsid w:val="0006770B"/>
    <w:rsid w:val="0006770C"/>
    <w:rsid w:val="00067CB6"/>
    <w:rsid w:val="00067D65"/>
    <w:rsid w:val="00067D9A"/>
    <w:rsid w:val="0007000D"/>
    <w:rsid w:val="00070274"/>
    <w:rsid w:val="000707AF"/>
    <w:rsid w:val="00070920"/>
    <w:rsid w:val="00070DDF"/>
    <w:rsid w:val="000711A4"/>
    <w:rsid w:val="0007137C"/>
    <w:rsid w:val="0007165C"/>
    <w:rsid w:val="00071830"/>
    <w:rsid w:val="000718ED"/>
    <w:rsid w:val="00071DF6"/>
    <w:rsid w:val="00071EF1"/>
    <w:rsid w:val="00071EFB"/>
    <w:rsid w:val="000723B0"/>
    <w:rsid w:val="0007249B"/>
    <w:rsid w:val="00072911"/>
    <w:rsid w:val="00072D73"/>
    <w:rsid w:val="0007361B"/>
    <w:rsid w:val="00073683"/>
    <w:rsid w:val="00073DD9"/>
    <w:rsid w:val="00073E34"/>
    <w:rsid w:val="00074056"/>
    <w:rsid w:val="00074491"/>
    <w:rsid w:val="0007450E"/>
    <w:rsid w:val="0007471A"/>
    <w:rsid w:val="00074AA6"/>
    <w:rsid w:val="00074B12"/>
    <w:rsid w:val="00074CB3"/>
    <w:rsid w:val="00074DCE"/>
    <w:rsid w:val="000755A5"/>
    <w:rsid w:val="0007586D"/>
    <w:rsid w:val="00076243"/>
    <w:rsid w:val="00076262"/>
    <w:rsid w:val="000762F6"/>
    <w:rsid w:val="00076397"/>
    <w:rsid w:val="0007650F"/>
    <w:rsid w:val="0007662F"/>
    <w:rsid w:val="00076827"/>
    <w:rsid w:val="00076B86"/>
    <w:rsid w:val="00076CE5"/>
    <w:rsid w:val="00076D52"/>
    <w:rsid w:val="00077069"/>
    <w:rsid w:val="00077080"/>
    <w:rsid w:val="00077141"/>
    <w:rsid w:val="00077163"/>
    <w:rsid w:val="00077181"/>
    <w:rsid w:val="00077580"/>
    <w:rsid w:val="000775EB"/>
    <w:rsid w:val="00077B62"/>
    <w:rsid w:val="00077BF8"/>
    <w:rsid w:val="00077FD2"/>
    <w:rsid w:val="000805C7"/>
    <w:rsid w:val="000807EC"/>
    <w:rsid w:val="000807F7"/>
    <w:rsid w:val="0008099A"/>
    <w:rsid w:val="00080AE0"/>
    <w:rsid w:val="000810BD"/>
    <w:rsid w:val="000811BA"/>
    <w:rsid w:val="00081287"/>
    <w:rsid w:val="0008128C"/>
    <w:rsid w:val="00081789"/>
    <w:rsid w:val="000819B0"/>
    <w:rsid w:val="00081B63"/>
    <w:rsid w:val="0008222D"/>
    <w:rsid w:val="000824ED"/>
    <w:rsid w:val="000825CA"/>
    <w:rsid w:val="00082C6C"/>
    <w:rsid w:val="00083246"/>
    <w:rsid w:val="00083292"/>
    <w:rsid w:val="000834F5"/>
    <w:rsid w:val="00083A1F"/>
    <w:rsid w:val="00083D3A"/>
    <w:rsid w:val="00083EF3"/>
    <w:rsid w:val="00083F52"/>
    <w:rsid w:val="00084176"/>
    <w:rsid w:val="0008432B"/>
    <w:rsid w:val="000844C3"/>
    <w:rsid w:val="00084649"/>
    <w:rsid w:val="000852EB"/>
    <w:rsid w:val="00085349"/>
    <w:rsid w:val="0008549D"/>
    <w:rsid w:val="000854B1"/>
    <w:rsid w:val="00085BA5"/>
    <w:rsid w:val="00085C0F"/>
    <w:rsid w:val="00085D25"/>
    <w:rsid w:val="000860CA"/>
    <w:rsid w:val="0008644D"/>
    <w:rsid w:val="00086E96"/>
    <w:rsid w:val="00087215"/>
    <w:rsid w:val="00087236"/>
    <w:rsid w:val="00087402"/>
    <w:rsid w:val="00087591"/>
    <w:rsid w:val="000878BC"/>
    <w:rsid w:val="00087B27"/>
    <w:rsid w:val="00090304"/>
    <w:rsid w:val="00090A64"/>
    <w:rsid w:val="00090D0D"/>
    <w:rsid w:val="000910AE"/>
    <w:rsid w:val="000913DC"/>
    <w:rsid w:val="00091ABB"/>
    <w:rsid w:val="00092017"/>
    <w:rsid w:val="0009211E"/>
    <w:rsid w:val="000921B0"/>
    <w:rsid w:val="00092B03"/>
    <w:rsid w:val="00092D8D"/>
    <w:rsid w:val="00093168"/>
    <w:rsid w:val="000932F1"/>
    <w:rsid w:val="000938DA"/>
    <w:rsid w:val="000940D1"/>
    <w:rsid w:val="000941B8"/>
    <w:rsid w:val="000944A7"/>
    <w:rsid w:val="00094A33"/>
    <w:rsid w:val="00094AB7"/>
    <w:rsid w:val="00094D72"/>
    <w:rsid w:val="00095138"/>
    <w:rsid w:val="000953FA"/>
    <w:rsid w:val="00095C5C"/>
    <w:rsid w:val="00095EBA"/>
    <w:rsid w:val="00095ED9"/>
    <w:rsid w:val="000962A7"/>
    <w:rsid w:val="000969D7"/>
    <w:rsid w:val="00096AD2"/>
    <w:rsid w:val="00096B86"/>
    <w:rsid w:val="00096E14"/>
    <w:rsid w:val="00096ED8"/>
    <w:rsid w:val="000970F3"/>
    <w:rsid w:val="0009738E"/>
    <w:rsid w:val="000976DF"/>
    <w:rsid w:val="00097771"/>
    <w:rsid w:val="00097B57"/>
    <w:rsid w:val="00097F3C"/>
    <w:rsid w:val="000A00F1"/>
    <w:rsid w:val="000A0559"/>
    <w:rsid w:val="000A071B"/>
    <w:rsid w:val="000A07AB"/>
    <w:rsid w:val="000A07C0"/>
    <w:rsid w:val="000A082C"/>
    <w:rsid w:val="000A08A9"/>
    <w:rsid w:val="000A0BE0"/>
    <w:rsid w:val="000A0BE5"/>
    <w:rsid w:val="000A0F82"/>
    <w:rsid w:val="000A1054"/>
    <w:rsid w:val="000A1734"/>
    <w:rsid w:val="000A18F1"/>
    <w:rsid w:val="000A1AB3"/>
    <w:rsid w:val="000A2045"/>
    <w:rsid w:val="000A20FB"/>
    <w:rsid w:val="000A27C1"/>
    <w:rsid w:val="000A28DC"/>
    <w:rsid w:val="000A2968"/>
    <w:rsid w:val="000A2FAD"/>
    <w:rsid w:val="000A3304"/>
    <w:rsid w:val="000A3514"/>
    <w:rsid w:val="000A35A4"/>
    <w:rsid w:val="000A35BC"/>
    <w:rsid w:val="000A3CB9"/>
    <w:rsid w:val="000A5524"/>
    <w:rsid w:val="000A5587"/>
    <w:rsid w:val="000A5938"/>
    <w:rsid w:val="000A5FA4"/>
    <w:rsid w:val="000A66B3"/>
    <w:rsid w:val="000A6DCD"/>
    <w:rsid w:val="000A7007"/>
    <w:rsid w:val="000A7221"/>
    <w:rsid w:val="000A75CF"/>
    <w:rsid w:val="000A7A1D"/>
    <w:rsid w:val="000A7CA0"/>
    <w:rsid w:val="000A7D7D"/>
    <w:rsid w:val="000B0093"/>
    <w:rsid w:val="000B0962"/>
    <w:rsid w:val="000B0E6C"/>
    <w:rsid w:val="000B0ECE"/>
    <w:rsid w:val="000B0F68"/>
    <w:rsid w:val="000B11A2"/>
    <w:rsid w:val="000B151B"/>
    <w:rsid w:val="000B1588"/>
    <w:rsid w:val="000B1745"/>
    <w:rsid w:val="000B190E"/>
    <w:rsid w:val="000B1CE6"/>
    <w:rsid w:val="000B2264"/>
    <w:rsid w:val="000B2583"/>
    <w:rsid w:val="000B2816"/>
    <w:rsid w:val="000B282F"/>
    <w:rsid w:val="000B29BA"/>
    <w:rsid w:val="000B2C88"/>
    <w:rsid w:val="000B2C9E"/>
    <w:rsid w:val="000B2DA1"/>
    <w:rsid w:val="000B30D0"/>
    <w:rsid w:val="000B35E8"/>
    <w:rsid w:val="000B3811"/>
    <w:rsid w:val="000B3A70"/>
    <w:rsid w:val="000B4753"/>
    <w:rsid w:val="000B47AB"/>
    <w:rsid w:val="000B4C87"/>
    <w:rsid w:val="000B4E52"/>
    <w:rsid w:val="000B4EA2"/>
    <w:rsid w:val="000B5B20"/>
    <w:rsid w:val="000B5D6A"/>
    <w:rsid w:val="000B5F3D"/>
    <w:rsid w:val="000B60DE"/>
    <w:rsid w:val="000B617D"/>
    <w:rsid w:val="000B6224"/>
    <w:rsid w:val="000B65AF"/>
    <w:rsid w:val="000B6603"/>
    <w:rsid w:val="000B6815"/>
    <w:rsid w:val="000B681C"/>
    <w:rsid w:val="000B69A9"/>
    <w:rsid w:val="000B6F51"/>
    <w:rsid w:val="000B765A"/>
    <w:rsid w:val="000B79A6"/>
    <w:rsid w:val="000C03CF"/>
    <w:rsid w:val="000C0415"/>
    <w:rsid w:val="000C059E"/>
    <w:rsid w:val="000C0737"/>
    <w:rsid w:val="000C1556"/>
    <w:rsid w:val="000C1773"/>
    <w:rsid w:val="000C1817"/>
    <w:rsid w:val="000C1BBF"/>
    <w:rsid w:val="000C1C76"/>
    <w:rsid w:val="000C2399"/>
    <w:rsid w:val="000C262E"/>
    <w:rsid w:val="000C27EA"/>
    <w:rsid w:val="000C297A"/>
    <w:rsid w:val="000C2B3A"/>
    <w:rsid w:val="000C2D22"/>
    <w:rsid w:val="000C2DB5"/>
    <w:rsid w:val="000C361E"/>
    <w:rsid w:val="000C3B1C"/>
    <w:rsid w:val="000C3E3E"/>
    <w:rsid w:val="000C43DC"/>
    <w:rsid w:val="000C452B"/>
    <w:rsid w:val="000C4B37"/>
    <w:rsid w:val="000C4BDA"/>
    <w:rsid w:val="000C5007"/>
    <w:rsid w:val="000C5030"/>
    <w:rsid w:val="000C5168"/>
    <w:rsid w:val="000C5490"/>
    <w:rsid w:val="000C5AA1"/>
    <w:rsid w:val="000C5BA3"/>
    <w:rsid w:val="000C5DEF"/>
    <w:rsid w:val="000C5E1D"/>
    <w:rsid w:val="000C5ED0"/>
    <w:rsid w:val="000C60CE"/>
    <w:rsid w:val="000C621C"/>
    <w:rsid w:val="000C6743"/>
    <w:rsid w:val="000C68A5"/>
    <w:rsid w:val="000C709E"/>
    <w:rsid w:val="000C7735"/>
    <w:rsid w:val="000C7817"/>
    <w:rsid w:val="000C7E29"/>
    <w:rsid w:val="000C7EC3"/>
    <w:rsid w:val="000C7F57"/>
    <w:rsid w:val="000D011E"/>
    <w:rsid w:val="000D01A9"/>
    <w:rsid w:val="000D03AA"/>
    <w:rsid w:val="000D06C0"/>
    <w:rsid w:val="000D0855"/>
    <w:rsid w:val="000D08A2"/>
    <w:rsid w:val="000D0918"/>
    <w:rsid w:val="000D09C3"/>
    <w:rsid w:val="000D09D8"/>
    <w:rsid w:val="000D0B3A"/>
    <w:rsid w:val="000D0CDE"/>
    <w:rsid w:val="000D103C"/>
    <w:rsid w:val="000D107A"/>
    <w:rsid w:val="000D13CD"/>
    <w:rsid w:val="000D141F"/>
    <w:rsid w:val="000D1638"/>
    <w:rsid w:val="000D17A8"/>
    <w:rsid w:val="000D1D14"/>
    <w:rsid w:val="000D1D15"/>
    <w:rsid w:val="000D1EDB"/>
    <w:rsid w:val="000D20B3"/>
    <w:rsid w:val="000D2287"/>
    <w:rsid w:val="000D31A5"/>
    <w:rsid w:val="000D32DC"/>
    <w:rsid w:val="000D365B"/>
    <w:rsid w:val="000D383D"/>
    <w:rsid w:val="000D4140"/>
    <w:rsid w:val="000D4386"/>
    <w:rsid w:val="000D490C"/>
    <w:rsid w:val="000D4A15"/>
    <w:rsid w:val="000D4A85"/>
    <w:rsid w:val="000D4AC6"/>
    <w:rsid w:val="000D4D07"/>
    <w:rsid w:val="000D4DDF"/>
    <w:rsid w:val="000D4F50"/>
    <w:rsid w:val="000D4F95"/>
    <w:rsid w:val="000D5095"/>
    <w:rsid w:val="000D5266"/>
    <w:rsid w:val="000D54F0"/>
    <w:rsid w:val="000D5718"/>
    <w:rsid w:val="000D5875"/>
    <w:rsid w:val="000D5A6F"/>
    <w:rsid w:val="000D5E89"/>
    <w:rsid w:val="000D60F5"/>
    <w:rsid w:val="000D65C7"/>
    <w:rsid w:val="000D6744"/>
    <w:rsid w:val="000D69C4"/>
    <w:rsid w:val="000D6A13"/>
    <w:rsid w:val="000D6C8A"/>
    <w:rsid w:val="000D6CDD"/>
    <w:rsid w:val="000D6FE8"/>
    <w:rsid w:val="000D710B"/>
    <w:rsid w:val="000D7426"/>
    <w:rsid w:val="000D74B8"/>
    <w:rsid w:val="000D7612"/>
    <w:rsid w:val="000D7805"/>
    <w:rsid w:val="000D7A5C"/>
    <w:rsid w:val="000D7E28"/>
    <w:rsid w:val="000E042B"/>
    <w:rsid w:val="000E083A"/>
    <w:rsid w:val="000E0985"/>
    <w:rsid w:val="000E09EA"/>
    <w:rsid w:val="000E0E17"/>
    <w:rsid w:val="000E1286"/>
    <w:rsid w:val="000E15DE"/>
    <w:rsid w:val="000E15EF"/>
    <w:rsid w:val="000E180C"/>
    <w:rsid w:val="000E1829"/>
    <w:rsid w:val="000E2398"/>
    <w:rsid w:val="000E244E"/>
    <w:rsid w:val="000E29DF"/>
    <w:rsid w:val="000E2DE8"/>
    <w:rsid w:val="000E3031"/>
    <w:rsid w:val="000E3374"/>
    <w:rsid w:val="000E340F"/>
    <w:rsid w:val="000E37F1"/>
    <w:rsid w:val="000E3A63"/>
    <w:rsid w:val="000E3AF4"/>
    <w:rsid w:val="000E40BC"/>
    <w:rsid w:val="000E4667"/>
    <w:rsid w:val="000E4B48"/>
    <w:rsid w:val="000E4B60"/>
    <w:rsid w:val="000E4BE4"/>
    <w:rsid w:val="000E4C5A"/>
    <w:rsid w:val="000E4E32"/>
    <w:rsid w:val="000E5030"/>
    <w:rsid w:val="000E514D"/>
    <w:rsid w:val="000E57D6"/>
    <w:rsid w:val="000E58B4"/>
    <w:rsid w:val="000E5D54"/>
    <w:rsid w:val="000E6346"/>
    <w:rsid w:val="000E6CE2"/>
    <w:rsid w:val="000E71AF"/>
    <w:rsid w:val="000E7347"/>
    <w:rsid w:val="000E738D"/>
    <w:rsid w:val="000E769F"/>
    <w:rsid w:val="000E7849"/>
    <w:rsid w:val="000E7BF1"/>
    <w:rsid w:val="000E7C68"/>
    <w:rsid w:val="000E7C84"/>
    <w:rsid w:val="000F02CE"/>
    <w:rsid w:val="000F0578"/>
    <w:rsid w:val="000F075B"/>
    <w:rsid w:val="000F0966"/>
    <w:rsid w:val="000F0F95"/>
    <w:rsid w:val="000F1049"/>
    <w:rsid w:val="000F1798"/>
    <w:rsid w:val="000F18C7"/>
    <w:rsid w:val="000F1D3E"/>
    <w:rsid w:val="000F21FA"/>
    <w:rsid w:val="000F24EC"/>
    <w:rsid w:val="000F26A5"/>
    <w:rsid w:val="000F32A2"/>
    <w:rsid w:val="000F3474"/>
    <w:rsid w:val="000F3B96"/>
    <w:rsid w:val="000F465C"/>
    <w:rsid w:val="000F46B0"/>
    <w:rsid w:val="000F47F7"/>
    <w:rsid w:val="000F4A2D"/>
    <w:rsid w:val="000F4AA1"/>
    <w:rsid w:val="000F4E14"/>
    <w:rsid w:val="000F5A71"/>
    <w:rsid w:val="000F5AE2"/>
    <w:rsid w:val="000F5EDC"/>
    <w:rsid w:val="000F5EEA"/>
    <w:rsid w:val="000F6109"/>
    <w:rsid w:val="000F6593"/>
    <w:rsid w:val="000F65EB"/>
    <w:rsid w:val="000F6899"/>
    <w:rsid w:val="000F6B9D"/>
    <w:rsid w:val="000F6BC8"/>
    <w:rsid w:val="000F7012"/>
    <w:rsid w:val="000F74CF"/>
    <w:rsid w:val="000F74EF"/>
    <w:rsid w:val="000F7722"/>
    <w:rsid w:val="000F7DB1"/>
    <w:rsid w:val="000F7F6D"/>
    <w:rsid w:val="0010022D"/>
    <w:rsid w:val="00100678"/>
    <w:rsid w:val="001006FD"/>
    <w:rsid w:val="001007D1"/>
    <w:rsid w:val="00100AFE"/>
    <w:rsid w:val="00100D34"/>
    <w:rsid w:val="0010107F"/>
    <w:rsid w:val="0010126D"/>
    <w:rsid w:val="001012D7"/>
    <w:rsid w:val="00101AC1"/>
    <w:rsid w:val="00101B4D"/>
    <w:rsid w:val="00101D01"/>
    <w:rsid w:val="00101FAB"/>
    <w:rsid w:val="0010206E"/>
    <w:rsid w:val="0010212B"/>
    <w:rsid w:val="00102168"/>
    <w:rsid w:val="00102358"/>
    <w:rsid w:val="00102391"/>
    <w:rsid w:val="00102B03"/>
    <w:rsid w:val="00102CBE"/>
    <w:rsid w:val="00102E13"/>
    <w:rsid w:val="00102E45"/>
    <w:rsid w:val="00102E80"/>
    <w:rsid w:val="001031AF"/>
    <w:rsid w:val="00103500"/>
    <w:rsid w:val="00103911"/>
    <w:rsid w:val="00103972"/>
    <w:rsid w:val="00104576"/>
    <w:rsid w:val="00104B68"/>
    <w:rsid w:val="00104D9E"/>
    <w:rsid w:val="00105397"/>
    <w:rsid w:val="0010551C"/>
    <w:rsid w:val="001058C3"/>
    <w:rsid w:val="00105AB3"/>
    <w:rsid w:val="00105B6E"/>
    <w:rsid w:val="00106114"/>
    <w:rsid w:val="00106341"/>
    <w:rsid w:val="0010665C"/>
    <w:rsid w:val="00106A7F"/>
    <w:rsid w:val="00106DD2"/>
    <w:rsid w:val="00107165"/>
    <w:rsid w:val="001073F9"/>
    <w:rsid w:val="00107414"/>
    <w:rsid w:val="00107C14"/>
    <w:rsid w:val="0011088E"/>
    <w:rsid w:val="00110B8C"/>
    <w:rsid w:val="00110BD9"/>
    <w:rsid w:val="00110CCC"/>
    <w:rsid w:val="00110F93"/>
    <w:rsid w:val="00110FE1"/>
    <w:rsid w:val="00110FE2"/>
    <w:rsid w:val="0011102D"/>
    <w:rsid w:val="001112F7"/>
    <w:rsid w:val="00111338"/>
    <w:rsid w:val="001115A7"/>
    <w:rsid w:val="001119E4"/>
    <w:rsid w:val="00111CA0"/>
    <w:rsid w:val="00111E2F"/>
    <w:rsid w:val="00111E7F"/>
    <w:rsid w:val="001124FE"/>
    <w:rsid w:val="00112635"/>
    <w:rsid w:val="00112734"/>
    <w:rsid w:val="001129BB"/>
    <w:rsid w:val="00113519"/>
    <w:rsid w:val="00113526"/>
    <w:rsid w:val="001136A9"/>
    <w:rsid w:val="00113A4D"/>
    <w:rsid w:val="00113CE2"/>
    <w:rsid w:val="00113E0F"/>
    <w:rsid w:val="001143E0"/>
    <w:rsid w:val="00114A79"/>
    <w:rsid w:val="00114AD1"/>
    <w:rsid w:val="00114B34"/>
    <w:rsid w:val="00115208"/>
    <w:rsid w:val="00115466"/>
    <w:rsid w:val="0011598A"/>
    <w:rsid w:val="00115ABA"/>
    <w:rsid w:val="00115BBD"/>
    <w:rsid w:val="00115C51"/>
    <w:rsid w:val="00115D66"/>
    <w:rsid w:val="00115F64"/>
    <w:rsid w:val="001161B7"/>
    <w:rsid w:val="0011629B"/>
    <w:rsid w:val="0011647B"/>
    <w:rsid w:val="001165A9"/>
    <w:rsid w:val="0011697E"/>
    <w:rsid w:val="00116D73"/>
    <w:rsid w:val="00116FAD"/>
    <w:rsid w:val="001171E8"/>
    <w:rsid w:val="0011773B"/>
    <w:rsid w:val="00117A8B"/>
    <w:rsid w:val="00117C0B"/>
    <w:rsid w:val="00117CC2"/>
    <w:rsid w:val="001201D5"/>
    <w:rsid w:val="0012026D"/>
    <w:rsid w:val="00120F3E"/>
    <w:rsid w:val="00121139"/>
    <w:rsid w:val="001216F2"/>
    <w:rsid w:val="001217F7"/>
    <w:rsid w:val="00121803"/>
    <w:rsid w:val="0012194C"/>
    <w:rsid w:val="00121C0E"/>
    <w:rsid w:val="00121D1E"/>
    <w:rsid w:val="00121F70"/>
    <w:rsid w:val="001220A8"/>
    <w:rsid w:val="0012229D"/>
    <w:rsid w:val="001222B7"/>
    <w:rsid w:val="0012246B"/>
    <w:rsid w:val="00122684"/>
    <w:rsid w:val="00122D0F"/>
    <w:rsid w:val="00122F6B"/>
    <w:rsid w:val="001237DE"/>
    <w:rsid w:val="0012386C"/>
    <w:rsid w:val="00123961"/>
    <w:rsid w:val="0012411B"/>
    <w:rsid w:val="001243A3"/>
    <w:rsid w:val="001244BE"/>
    <w:rsid w:val="001244F7"/>
    <w:rsid w:val="0012460B"/>
    <w:rsid w:val="0012463D"/>
    <w:rsid w:val="00124738"/>
    <w:rsid w:val="001250AF"/>
    <w:rsid w:val="00125906"/>
    <w:rsid w:val="00125CB1"/>
    <w:rsid w:val="00126543"/>
    <w:rsid w:val="00126B97"/>
    <w:rsid w:val="00126D4B"/>
    <w:rsid w:val="001270CD"/>
    <w:rsid w:val="00127354"/>
    <w:rsid w:val="001274AF"/>
    <w:rsid w:val="0012754A"/>
    <w:rsid w:val="0012789D"/>
    <w:rsid w:val="001279CB"/>
    <w:rsid w:val="001279F5"/>
    <w:rsid w:val="00127A64"/>
    <w:rsid w:val="00127D82"/>
    <w:rsid w:val="00127E79"/>
    <w:rsid w:val="001304BC"/>
    <w:rsid w:val="001305E4"/>
    <w:rsid w:val="00130B48"/>
    <w:rsid w:val="00130B9A"/>
    <w:rsid w:val="00130C2D"/>
    <w:rsid w:val="00130F64"/>
    <w:rsid w:val="0013116C"/>
    <w:rsid w:val="001315A3"/>
    <w:rsid w:val="001315CD"/>
    <w:rsid w:val="001319E5"/>
    <w:rsid w:val="00131B0B"/>
    <w:rsid w:val="00131EA9"/>
    <w:rsid w:val="00132592"/>
    <w:rsid w:val="0013277B"/>
    <w:rsid w:val="0013292B"/>
    <w:rsid w:val="00132A74"/>
    <w:rsid w:val="00132ABE"/>
    <w:rsid w:val="00132B6A"/>
    <w:rsid w:val="00132CD6"/>
    <w:rsid w:val="00132E8F"/>
    <w:rsid w:val="001332DC"/>
    <w:rsid w:val="00133699"/>
    <w:rsid w:val="00133C20"/>
    <w:rsid w:val="00133CA6"/>
    <w:rsid w:val="00133F30"/>
    <w:rsid w:val="00134084"/>
    <w:rsid w:val="001347FB"/>
    <w:rsid w:val="001354D1"/>
    <w:rsid w:val="001355F6"/>
    <w:rsid w:val="001359D5"/>
    <w:rsid w:val="00135A0A"/>
    <w:rsid w:val="00135DC8"/>
    <w:rsid w:val="00135F37"/>
    <w:rsid w:val="001360F3"/>
    <w:rsid w:val="0013614F"/>
    <w:rsid w:val="00136181"/>
    <w:rsid w:val="00136274"/>
    <w:rsid w:val="001363E9"/>
    <w:rsid w:val="0013665F"/>
    <w:rsid w:val="00136994"/>
    <w:rsid w:val="00136B0F"/>
    <w:rsid w:val="00136D91"/>
    <w:rsid w:val="00136DF0"/>
    <w:rsid w:val="0013705B"/>
    <w:rsid w:val="00137332"/>
    <w:rsid w:val="001376FE"/>
    <w:rsid w:val="00137C16"/>
    <w:rsid w:val="00140053"/>
    <w:rsid w:val="00140D58"/>
    <w:rsid w:val="00140EDC"/>
    <w:rsid w:val="00140F32"/>
    <w:rsid w:val="00140FAD"/>
    <w:rsid w:val="00141177"/>
    <w:rsid w:val="00141514"/>
    <w:rsid w:val="001416BE"/>
    <w:rsid w:val="0014173B"/>
    <w:rsid w:val="00141C89"/>
    <w:rsid w:val="00141D07"/>
    <w:rsid w:val="001423A0"/>
    <w:rsid w:val="00142624"/>
    <w:rsid w:val="00142D68"/>
    <w:rsid w:val="00142DD0"/>
    <w:rsid w:val="00142DE3"/>
    <w:rsid w:val="001435B1"/>
    <w:rsid w:val="001436D5"/>
    <w:rsid w:val="00143954"/>
    <w:rsid w:val="00143BE9"/>
    <w:rsid w:val="00143C3E"/>
    <w:rsid w:val="00144022"/>
    <w:rsid w:val="00144217"/>
    <w:rsid w:val="00144248"/>
    <w:rsid w:val="00144850"/>
    <w:rsid w:val="00144A5E"/>
    <w:rsid w:val="00144CF4"/>
    <w:rsid w:val="00144DEA"/>
    <w:rsid w:val="00144E32"/>
    <w:rsid w:val="00145224"/>
    <w:rsid w:val="001452AB"/>
    <w:rsid w:val="001454C0"/>
    <w:rsid w:val="0014553A"/>
    <w:rsid w:val="001455A7"/>
    <w:rsid w:val="00145628"/>
    <w:rsid w:val="00145827"/>
    <w:rsid w:val="0014592F"/>
    <w:rsid w:val="001459DA"/>
    <w:rsid w:val="00145C61"/>
    <w:rsid w:val="00145CD8"/>
    <w:rsid w:val="00146097"/>
    <w:rsid w:val="00146168"/>
    <w:rsid w:val="00146448"/>
    <w:rsid w:val="0014644C"/>
    <w:rsid w:val="0014645C"/>
    <w:rsid w:val="00146724"/>
    <w:rsid w:val="00146885"/>
    <w:rsid w:val="00146D0B"/>
    <w:rsid w:val="0014721D"/>
    <w:rsid w:val="001474E5"/>
    <w:rsid w:val="0014791A"/>
    <w:rsid w:val="00147C24"/>
    <w:rsid w:val="00147CD0"/>
    <w:rsid w:val="00147EA3"/>
    <w:rsid w:val="00147F07"/>
    <w:rsid w:val="00147F8E"/>
    <w:rsid w:val="00147FD2"/>
    <w:rsid w:val="00150050"/>
    <w:rsid w:val="0015011C"/>
    <w:rsid w:val="00150480"/>
    <w:rsid w:val="001507E4"/>
    <w:rsid w:val="00150954"/>
    <w:rsid w:val="001513B5"/>
    <w:rsid w:val="001517DD"/>
    <w:rsid w:val="00151A44"/>
    <w:rsid w:val="00151A78"/>
    <w:rsid w:val="001523D1"/>
    <w:rsid w:val="00152532"/>
    <w:rsid w:val="001526CD"/>
    <w:rsid w:val="00152819"/>
    <w:rsid w:val="00152A43"/>
    <w:rsid w:val="00152F7F"/>
    <w:rsid w:val="00153327"/>
    <w:rsid w:val="001533FA"/>
    <w:rsid w:val="0015342F"/>
    <w:rsid w:val="00153524"/>
    <w:rsid w:val="00153A0A"/>
    <w:rsid w:val="00153AD1"/>
    <w:rsid w:val="00153C9E"/>
    <w:rsid w:val="00153D8D"/>
    <w:rsid w:val="00153FB4"/>
    <w:rsid w:val="00153FD0"/>
    <w:rsid w:val="0015403A"/>
    <w:rsid w:val="001543E4"/>
    <w:rsid w:val="00154922"/>
    <w:rsid w:val="00154CE1"/>
    <w:rsid w:val="00155339"/>
    <w:rsid w:val="00155466"/>
    <w:rsid w:val="001557DA"/>
    <w:rsid w:val="001557F7"/>
    <w:rsid w:val="0015588E"/>
    <w:rsid w:val="00155C77"/>
    <w:rsid w:val="00155C79"/>
    <w:rsid w:val="00155DCB"/>
    <w:rsid w:val="00156000"/>
    <w:rsid w:val="00156045"/>
    <w:rsid w:val="001562A9"/>
    <w:rsid w:val="00156486"/>
    <w:rsid w:val="00156639"/>
    <w:rsid w:val="00156705"/>
    <w:rsid w:val="00156888"/>
    <w:rsid w:val="00156C25"/>
    <w:rsid w:val="00156FEF"/>
    <w:rsid w:val="00157236"/>
    <w:rsid w:val="0015724E"/>
    <w:rsid w:val="00157262"/>
    <w:rsid w:val="00157451"/>
    <w:rsid w:val="001574C6"/>
    <w:rsid w:val="00157F18"/>
    <w:rsid w:val="00157F58"/>
    <w:rsid w:val="0016025F"/>
    <w:rsid w:val="0016046B"/>
    <w:rsid w:val="00160A5E"/>
    <w:rsid w:val="00160CDC"/>
    <w:rsid w:val="00160DEE"/>
    <w:rsid w:val="00161497"/>
    <w:rsid w:val="00161FE0"/>
    <w:rsid w:val="001623F9"/>
    <w:rsid w:val="00162BF2"/>
    <w:rsid w:val="00162CDE"/>
    <w:rsid w:val="00162D88"/>
    <w:rsid w:val="00163609"/>
    <w:rsid w:val="0016386B"/>
    <w:rsid w:val="00163CD9"/>
    <w:rsid w:val="00163DC7"/>
    <w:rsid w:val="00164142"/>
    <w:rsid w:val="001642D1"/>
    <w:rsid w:val="00164F86"/>
    <w:rsid w:val="001652AE"/>
    <w:rsid w:val="0016544C"/>
    <w:rsid w:val="0016579C"/>
    <w:rsid w:val="00165A28"/>
    <w:rsid w:val="00166284"/>
    <w:rsid w:val="001662AA"/>
    <w:rsid w:val="001663B5"/>
    <w:rsid w:val="00166765"/>
    <w:rsid w:val="00166E05"/>
    <w:rsid w:val="00166FBF"/>
    <w:rsid w:val="001670B3"/>
    <w:rsid w:val="0016737C"/>
    <w:rsid w:val="001673A0"/>
    <w:rsid w:val="001675F5"/>
    <w:rsid w:val="0016789A"/>
    <w:rsid w:val="0016798C"/>
    <w:rsid w:val="001679A6"/>
    <w:rsid w:val="00170203"/>
    <w:rsid w:val="0017058B"/>
    <w:rsid w:val="00170899"/>
    <w:rsid w:val="001709BE"/>
    <w:rsid w:val="00170C2E"/>
    <w:rsid w:val="00170DB5"/>
    <w:rsid w:val="0017150F"/>
    <w:rsid w:val="00171731"/>
    <w:rsid w:val="001723C7"/>
    <w:rsid w:val="001723DF"/>
    <w:rsid w:val="00172684"/>
    <w:rsid w:val="0017273A"/>
    <w:rsid w:val="00173533"/>
    <w:rsid w:val="00173575"/>
    <w:rsid w:val="0017379B"/>
    <w:rsid w:val="00173910"/>
    <w:rsid w:val="00173985"/>
    <w:rsid w:val="00173F5E"/>
    <w:rsid w:val="00173F69"/>
    <w:rsid w:val="00173FBE"/>
    <w:rsid w:val="001740E9"/>
    <w:rsid w:val="00174111"/>
    <w:rsid w:val="00174FE0"/>
    <w:rsid w:val="00174FE5"/>
    <w:rsid w:val="001753D2"/>
    <w:rsid w:val="0017543E"/>
    <w:rsid w:val="00175E9D"/>
    <w:rsid w:val="00176075"/>
    <w:rsid w:val="001762FC"/>
    <w:rsid w:val="001764B5"/>
    <w:rsid w:val="001767BE"/>
    <w:rsid w:val="001767D7"/>
    <w:rsid w:val="00176800"/>
    <w:rsid w:val="00176E70"/>
    <w:rsid w:val="00176F80"/>
    <w:rsid w:val="00176F8E"/>
    <w:rsid w:val="00177094"/>
    <w:rsid w:val="00177130"/>
    <w:rsid w:val="00177340"/>
    <w:rsid w:val="001773AA"/>
    <w:rsid w:val="00177634"/>
    <w:rsid w:val="0017784D"/>
    <w:rsid w:val="001778FC"/>
    <w:rsid w:val="001779BB"/>
    <w:rsid w:val="00177B7D"/>
    <w:rsid w:val="00177C49"/>
    <w:rsid w:val="00177C91"/>
    <w:rsid w:val="00177CA9"/>
    <w:rsid w:val="00177D1D"/>
    <w:rsid w:val="0018005A"/>
    <w:rsid w:val="001802B5"/>
    <w:rsid w:val="001804AE"/>
    <w:rsid w:val="00180734"/>
    <w:rsid w:val="0018073E"/>
    <w:rsid w:val="00180AFA"/>
    <w:rsid w:val="00180C19"/>
    <w:rsid w:val="00180CCE"/>
    <w:rsid w:val="00180F32"/>
    <w:rsid w:val="00181157"/>
    <w:rsid w:val="0018125C"/>
    <w:rsid w:val="00181845"/>
    <w:rsid w:val="00181B12"/>
    <w:rsid w:val="0018206A"/>
    <w:rsid w:val="001821AF"/>
    <w:rsid w:val="00182250"/>
    <w:rsid w:val="001825C2"/>
    <w:rsid w:val="00182754"/>
    <w:rsid w:val="001828BB"/>
    <w:rsid w:val="00182A07"/>
    <w:rsid w:val="00182B24"/>
    <w:rsid w:val="00182CB4"/>
    <w:rsid w:val="00182D2E"/>
    <w:rsid w:val="00182ECB"/>
    <w:rsid w:val="001835F4"/>
    <w:rsid w:val="001836D0"/>
    <w:rsid w:val="0018387F"/>
    <w:rsid w:val="00183F47"/>
    <w:rsid w:val="00183FEF"/>
    <w:rsid w:val="0018418B"/>
    <w:rsid w:val="001843FE"/>
    <w:rsid w:val="0018442B"/>
    <w:rsid w:val="001844EB"/>
    <w:rsid w:val="001846CE"/>
    <w:rsid w:val="00184A93"/>
    <w:rsid w:val="00184BDE"/>
    <w:rsid w:val="00184D2A"/>
    <w:rsid w:val="00184ED9"/>
    <w:rsid w:val="00185015"/>
    <w:rsid w:val="0018545A"/>
    <w:rsid w:val="001854DD"/>
    <w:rsid w:val="00185782"/>
    <w:rsid w:val="001857C3"/>
    <w:rsid w:val="00185981"/>
    <w:rsid w:val="001861A4"/>
    <w:rsid w:val="001862D7"/>
    <w:rsid w:val="00186DB7"/>
    <w:rsid w:val="00186F1F"/>
    <w:rsid w:val="00186FD7"/>
    <w:rsid w:val="001871C3"/>
    <w:rsid w:val="00187910"/>
    <w:rsid w:val="00187C04"/>
    <w:rsid w:val="00187E79"/>
    <w:rsid w:val="00187E8D"/>
    <w:rsid w:val="0019017F"/>
    <w:rsid w:val="0019040B"/>
    <w:rsid w:val="00190BA7"/>
    <w:rsid w:val="00190C71"/>
    <w:rsid w:val="0019104A"/>
    <w:rsid w:val="00191812"/>
    <w:rsid w:val="00191A29"/>
    <w:rsid w:val="00191EA2"/>
    <w:rsid w:val="00192380"/>
    <w:rsid w:val="001923FC"/>
    <w:rsid w:val="0019247B"/>
    <w:rsid w:val="001927FE"/>
    <w:rsid w:val="0019283B"/>
    <w:rsid w:val="00192989"/>
    <w:rsid w:val="001929CF"/>
    <w:rsid w:val="00192B06"/>
    <w:rsid w:val="00192BE6"/>
    <w:rsid w:val="00192D8F"/>
    <w:rsid w:val="00192EE3"/>
    <w:rsid w:val="00192F46"/>
    <w:rsid w:val="0019302D"/>
    <w:rsid w:val="00193123"/>
    <w:rsid w:val="001932DD"/>
    <w:rsid w:val="00193435"/>
    <w:rsid w:val="0019392C"/>
    <w:rsid w:val="00193B8E"/>
    <w:rsid w:val="00193CC7"/>
    <w:rsid w:val="00193DE2"/>
    <w:rsid w:val="00193DE9"/>
    <w:rsid w:val="00193F04"/>
    <w:rsid w:val="00193F71"/>
    <w:rsid w:val="00193F74"/>
    <w:rsid w:val="00194311"/>
    <w:rsid w:val="00194572"/>
    <w:rsid w:val="001945C6"/>
    <w:rsid w:val="0019466D"/>
    <w:rsid w:val="00194AC0"/>
    <w:rsid w:val="00194CAC"/>
    <w:rsid w:val="00194E74"/>
    <w:rsid w:val="00194F04"/>
    <w:rsid w:val="00194F41"/>
    <w:rsid w:val="00195AB7"/>
    <w:rsid w:val="00195B83"/>
    <w:rsid w:val="00195C4F"/>
    <w:rsid w:val="00196070"/>
    <w:rsid w:val="001963F7"/>
    <w:rsid w:val="00196619"/>
    <w:rsid w:val="00196692"/>
    <w:rsid w:val="001966AD"/>
    <w:rsid w:val="00196B8F"/>
    <w:rsid w:val="00196BE6"/>
    <w:rsid w:val="00196E0C"/>
    <w:rsid w:val="00196E2A"/>
    <w:rsid w:val="00197246"/>
    <w:rsid w:val="0019788B"/>
    <w:rsid w:val="00197904"/>
    <w:rsid w:val="00197A01"/>
    <w:rsid w:val="00197E49"/>
    <w:rsid w:val="001A0091"/>
    <w:rsid w:val="001A01B1"/>
    <w:rsid w:val="001A0270"/>
    <w:rsid w:val="001A05B0"/>
    <w:rsid w:val="001A071F"/>
    <w:rsid w:val="001A07B4"/>
    <w:rsid w:val="001A0D7A"/>
    <w:rsid w:val="001A0FBB"/>
    <w:rsid w:val="001A1159"/>
    <w:rsid w:val="001A15EE"/>
    <w:rsid w:val="001A19BD"/>
    <w:rsid w:val="001A1B37"/>
    <w:rsid w:val="001A1D40"/>
    <w:rsid w:val="001A1DDB"/>
    <w:rsid w:val="001A1E95"/>
    <w:rsid w:val="001A2454"/>
    <w:rsid w:val="001A26D1"/>
    <w:rsid w:val="001A2842"/>
    <w:rsid w:val="001A29D9"/>
    <w:rsid w:val="001A342B"/>
    <w:rsid w:val="001A3790"/>
    <w:rsid w:val="001A3CF9"/>
    <w:rsid w:val="001A4581"/>
    <w:rsid w:val="001A4C31"/>
    <w:rsid w:val="001A4DC7"/>
    <w:rsid w:val="001A56AB"/>
    <w:rsid w:val="001A57E4"/>
    <w:rsid w:val="001A5922"/>
    <w:rsid w:val="001A5EC3"/>
    <w:rsid w:val="001A5F3F"/>
    <w:rsid w:val="001A6068"/>
    <w:rsid w:val="001A6198"/>
    <w:rsid w:val="001A61FA"/>
    <w:rsid w:val="001A6249"/>
    <w:rsid w:val="001A62DF"/>
    <w:rsid w:val="001A63E5"/>
    <w:rsid w:val="001A6711"/>
    <w:rsid w:val="001A6765"/>
    <w:rsid w:val="001A6795"/>
    <w:rsid w:val="001A68BA"/>
    <w:rsid w:val="001A6D54"/>
    <w:rsid w:val="001A6EDC"/>
    <w:rsid w:val="001A70B8"/>
    <w:rsid w:val="001A7134"/>
    <w:rsid w:val="001A74F6"/>
    <w:rsid w:val="001A753F"/>
    <w:rsid w:val="001A76E0"/>
    <w:rsid w:val="001A7840"/>
    <w:rsid w:val="001B01EA"/>
    <w:rsid w:val="001B0421"/>
    <w:rsid w:val="001B0592"/>
    <w:rsid w:val="001B05BD"/>
    <w:rsid w:val="001B0902"/>
    <w:rsid w:val="001B0A50"/>
    <w:rsid w:val="001B0DAE"/>
    <w:rsid w:val="001B0E02"/>
    <w:rsid w:val="001B10FE"/>
    <w:rsid w:val="001B1382"/>
    <w:rsid w:val="001B1586"/>
    <w:rsid w:val="001B1666"/>
    <w:rsid w:val="001B186B"/>
    <w:rsid w:val="001B2050"/>
    <w:rsid w:val="001B2059"/>
    <w:rsid w:val="001B2108"/>
    <w:rsid w:val="001B2853"/>
    <w:rsid w:val="001B2AA6"/>
    <w:rsid w:val="001B3B8E"/>
    <w:rsid w:val="001B3BBB"/>
    <w:rsid w:val="001B3D1A"/>
    <w:rsid w:val="001B3EBF"/>
    <w:rsid w:val="001B3FB0"/>
    <w:rsid w:val="001B4318"/>
    <w:rsid w:val="001B466F"/>
    <w:rsid w:val="001B497D"/>
    <w:rsid w:val="001B4D69"/>
    <w:rsid w:val="001B4F5A"/>
    <w:rsid w:val="001B4F81"/>
    <w:rsid w:val="001B55A7"/>
    <w:rsid w:val="001B579E"/>
    <w:rsid w:val="001B59AF"/>
    <w:rsid w:val="001B5A90"/>
    <w:rsid w:val="001B5CE1"/>
    <w:rsid w:val="001B63A8"/>
    <w:rsid w:val="001B650A"/>
    <w:rsid w:val="001B66AA"/>
    <w:rsid w:val="001B6A5B"/>
    <w:rsid w:val="001B6DAD"/>
    <w:rsid w:val="001B6F9B"/>
    <w:rsid w:val="001B6FA4"/>
    <w:rsid w:val="001B7754"/>
    <w:rsid w:val="001B7787"/>
    <w:rsid w:val="001B7987"/>
    <w:rsid w:val="001B79A7"/>
    <w:rsid w:val="001B7B42"/>
    <w:rsid w:val="001B7C59"/>
    <w:rsid w:val="001B7E4B"/>
    <w:rsid w:val="001B7F12"/>
    <w:rsid w:val="001C06D7"/>
    <w:rsid w:val="001C073E"/>
    <w:rsid w:val="001C078C"/>
    <w:rsid w:val="001C0A7C"/>
    <w:rsid w:val="001C0B06"/>
    <w:rsid w:val="001C0B7E"/>
    <w:rsid w:val="001C0D10"/>
    <w:rsid w:val="001C0E0B"/>
    <w:rsid w:val="001C1364"/>
    <w:rsid w:val="001C1A96"/>
    <w:rsid w:val="001C21B3"/>
    <w:rsid w:val="001C25C7"/>
    <w:rsid w:val="001C2997"/>
    <w:rsid w:val="001C2CB7"/>
    <w:rsid w:val="001C36BC"/>
    <w:rsid w:val="001C37C8"/>
    <w:rsid w:val="001C3890"/>
    <w:rsid w:val="001C3934"/>
    <w:rsid w:val="001C3A1D"/>
    <w:rsid w:val="001C3CA9"/>
    <w:rsid w:val="001C3EAF"/>
    <w:rsid w:val="001C42D2"/>
    <w:rsid w:val="001C43BC"/>
    <w:rsid w:val="001C444F"/>
    <w:rsid w:val="001C4696"/>
    <w:rsid w:val="001C4755"/>
    <w:rsid w:val="001C47F3"/>
    <w:rsid w:val="001C4E66"/>
    <w:rsid w:val="001C5379"/>
    <w:rsid w:val="001C57F6"/>
    <w:rsid w:val="001C597F"/>
    <w:rsid w:val="001C5E85"/>
    <w:rsid w:val="001C61A6"/>
    <w:rsid w:val="001C6262"/>
    <w:rsid w:val="001C629E"/>
    <w:rsid w:val="001C65C4"/>
    <w:rsid w:val="001C6742"/>
    <w:rsid w:val="001C675C"/>
    <w:rsid w:val="001C698C"/>
    <w:rsid w:val="001C6CC8"/>
    <w:rsid w:val="001C6EC7"/>
    <w:rsid w:val="001C704E"/>
    <w:rsid w:val="001C728B"/>
    <w:rsid w:val="001C7675"/>
    <w:rsid w:val="001C7883"/>
    <w:rsid w:val="001C7AED"/>
    <w:rsid w:val="001C7C9F"/>
    <w:rsid w:val="001C7EB3"/>
    <w:rsid w:val="001D00EB"/>
    <w:rsid w:val="001D029B"/>
    <w:rsid w:val="001D03D3"/>
    <w:rsid w:val="001D0C5C"/>
    <w:rsid w:val="001D0FA6"/>
    <w:rsid w:val="001D12A5"/>
    <w:rsid w:val="001D1569"/>
    <w:rsid w:val="001D170F"/>
    <w:rsid w:val="001D175A"/>
    <w:rsid w:val="001D1AD7"/>
    <w:rsid w:val="001D1B47"/>
    <w:rsid w:val="001D1B54"/>
    <w:rsid w:val="001D1CDA"/>
    <w:rsid w:val="001D1DDF"/>
    <w:rsid w:val="001D1F32"/>
    <w:rsid w:val="001D1F4F"/>
    <w:rsid w:val="001D1FC4"/>
    <w:rsid w:val="001D2159"/>
    <w:rsid w:val="001D23E9"/>
    <w:rsid w:val="001D2410"/>
    <w:rsid w:val="001D26D9"/>
    <w:rsid w:val="001D27AB"/>
    <w:rsid w:val="001D2833"/>
    <w:rsid w:val="001D2849"/>
    <w:rsid w:val="001D292B"/>
    <w:rsid w:val="001D2967"/>
    <w:rsid w:val="001D2AE1"/>
    <w:rsid w:val="001D2FB6"/>
    <w:rsid w:val="001D3327"/>
    <w:rsid w:val="001D333B"/>
    <w:rsid w:val="001D3454"/>
    <w:rsid w:val="001D3C37"/>
    <w:rsid w:val="001D3F52"/>
    <w:rsid w:val="001D4103"/>
    <w:rsid w:val="001D42D4"/>
    <w:rsid w:val="001D4312"/>
    <w:rsid w:val="001D437B"/>
    <w:rsid w:val="001D4523"/>
    <w:rsid w:val="001D4874"/>
    <w:rsid w:val="001D4A78"/>
    <w:rsid w:val="001D4BEE"/>
    <w:rsid w:val="001D4DB9"/>
    <w:rsid w:val="001D595A"/>
    <w:rsid w:val="001D597B"/>
    <w:rsid w:val="001D5DC2"/>
    <w:rsid w:val="001D5E4C"/>
    <w:rsid w:val="001D607A"/>
    <w:rsid w:val="001D60C3"/>
    <w:rsid w:val="001D6574"/>
    <w:rsid w:val="001D65A8"/>
    <w:rsid w:val="001D69AA"/>
    <w:rsid w:val="001D6CAE"/>
    <w:rsid w:val="001D6CE8"/>
    <w:rsid w:val="001D6DDA"/>
    <w:rsid w:val="001D71F8"/>
    <w:rsid w:val="001D736E"/>
    <w:rsid w:val="001D7435"/>
    <w:rsid w:val="001D74C8"/>
    <w:rsid w:val="001D75AE"/>
    <w:rsid w:val="001D775B"/>
    <w:rsid w:val="001D7760"/>
    <w:rsid w:val="001D7807"/>
    <w:rsid w:val="001D7942"/>
    <w:rsid w:val="001D7D62"/>
    <w:rsid w:val="001D7DB1"/>
    <w:rsid w:val="001D7F73"/>
    <w:rsid w:val="001E0507"/>
    <w:rsid w:val="001E0760"/>
    <w:rsid w:val="001E08A9"/>
    <w:rsid w:val="001E0F79"/>
    <w:rsid w:val="001E1630"/>
    <w:rsid w:val="001E1CB6"/>
    <w:rsid w:val="001E2017"/>
    <w:rsid w:val="001E20E1"/>
    <w:rsid w:val="001E2255"/>
    <w:rsid w:val="001E2370"/>
    <w:rsid w:val="001E25C1"/>
    <w:rsid w:val="001E28C3"/>
    <w:rsid w:val="001E2B4C"/>
    <w:rsid w:val="001E2C57"/>
    <w:rsid w:val="001E2FC8"/>
    <w:rsid w:val="001E31D8"/>
    <w:rsid w:val="001E341B"/>
    <w:rsid w:val="001E351F"/>
    <w:rsid w:val="001E37BD"/>
    <w:rsid w:val="001E38AD"/>
    <w:rsid w:val="001E3C3A"/>
    <w:rsid w:val="001E3CCB"/>
    <w:rsid w:val="001E43D4"/>
    <w:rsid w:val="001E45D1"/>
    <w:rsid w:val="001E4659"/>
    <w:rsid w:val="001E46F4"/>
    <w:rsid w:val="001E4771"/>
    <w:rsid w:val="001E4BDB"/>
    <w:rsid w:val="001E50BE"/>
    <w:rsid w:val="001E52F0"/>
    <w:rsid w:val="001E5917"/>
    <w:rsid w:val="001E5948"/>
    <w:rsid w:val="001E5A75"/>
    <w:rsid w:val="001E5B20"/>
    <w:rsid w:val="001E5F1B"/>
    <w:rsid w:val="001E6096"/>
    <w:rsid w:val="001E60E4"/>
    <w:rsid w:val="001E6509"/>
    <w:rsid w:val="001E69BC"/>
    <w:rsid w:val="001E6E5B"/>
    <w:rsid w:val="001E732B"/>
    <w:rsid w:val="001E7871"/>
    <w:rsid w:val="001E7D75"/>
    <w:rsid w:val="001E7DA6"/>
    <w:rsid w:val="001F03FF"/>
    <w:rsid w:val="001F04A1"/>
    <w:rsid w:val="001F0529"/>
    <w:rsid w:val="001F0715"/>
    <w:rsid w:val="001F0813"/>
    <w:rsid w:val="001F09C7"/>
    <w:rsid w:val="001F0BAA"/>
    <w:rsid w:val="001F0E95"/>
    <w:rsid w:val="001F1021"/>
    <w:rsid w:val="001F1485"/>
    <w:rsid w:val="001F1790"/>
    <w:rsid w:val="001F1AEB"/>
    <w:rsid w:val="001F1B24"/>
    <w:rsid w:val="001F1FF6"/>
    <w:rsid w:val="001F1FFB"/>
    <w:rsid w:val="001F2150"/>
    <w:rsid w:val="001F257B"/>
    <w:rsid w:val="001F2932"/>
    <w:rsid w:val="001F2C8F"/>
    <w:rsid w:val="001F2D7A"/>
    <w:rsid w:val="001F335A"/>
    <w:rsid w:val="001F346E"/>
    <w:rsid w:val="001F3D7B"/>
    <w:rsid w:val="001F4093"/>
    <w:rsid w:val="001F4288"/>
    <w:rsid w:val="001F42F2"/>
    <w:rsid w:val="001F4437"/>
    <w:rsid w:val="001F44E1"/>
    <w:rsid w:val="001F4BA7"/>
    <w:rsid w:val="001F4C8D"/>
    <w:rsid w:val="001F4D40"/>
    <w:rsid w:val="001F4E6B"/>
    <w:rsid w:val="001F55A5"/>
    <w:rsid w:val="001F5656"/>
    <w:rsid w:val="001F5B6D"/>
    <w:rsid w:val="001F5C1B"/>
    <w:rsid w:val="001F5D3F"/>
    <w:rsid w:val="001F62BB"/>
    <w:rsid w:val="001F63D6"/>
    <w:rsid w:val="001F64A0"/>
    <w:rsid w:val="001F6B2B"/>
    <w:rsid w:val="001F6D00"/>
    <w:rsid w:val="001F6F44"/>
    <w:rsid w:val="001F7021"/>
    <w:rsid w:val="001F7504"/>
    <w:rsid w:val="001F7B05"/>
    <w:rsid w:val="001F7B91"/>
    <w:rsid w:val="001F7BE2"/>
    <w:rsid w:val="001F7C6C"/>
    <w:rsid w:val="001F7DBD"/>
    <w:rsid w:val="001F7ED3"/>
    <w:rsid w:val="002001E2"/>
    <w:rsid w:val="00200451"/>
    <w:rsid w:val="002006CE"/>
    <w:rsid w:val="00200C5D"/>
    <w:rsid w:val="00200FA8"/>
    <w:rsid w:val="0020102E"/>
    <w:rsid w:val="0020117D"/>
    <w:rsid w:val="002011B1"/>
    <w:rsid w:val="00201228"/>
    <w:rsid w:val="002012FE"/>
    <w:rsid w:val="002018A0"/>
    <w:rsid w:val="00201CED"/>
    <w:rsid w:val="00201DC5"/>
    <w:rsid w:val="00202093"/>
    <w:rsid w:val="002021FD"/>
    <w:rsid w:val="00202263"/>
    <w:rsid w:val="00202576"/>
    <w:rsid w:val="00202735"/>
    <w:rsid w:val="0020279E"/>
    <w:rsid w:val="00202E46"/>
    <w:rsid w:val="00202F09"/>
    <w:rsid w:val="002032B1"/>
    <w:rsid w:val="002035B2"/>
    <w:rsid w:val="00203F92"/>
    <w:rsid w:val="0020426F"/>
    <w:rsid w:val="00204402"/>
    <w:rsid w:val="0020449B"/>
    <w:rsid w:val="0020452B"/>
    <w:rsid w:val="00204567"/>
    <w:rsid w:val="0020465D"/>
    <w:rsid w:val="00204791"/>
    <w:rsid w:val="0020494B"/>
    <w:rsid w:val="00204C6F"/>
    <w:rsid w:val="00204E2E"/>
    <w:rsid w:val="00204E9F"/>
    <w:rsid w:val="00204F83"/>
    <w:rsid w:val="00205181"/>
    <w:rsid w:val="002053EB"/>
    <w:rsid w:val="00205724"/>
    <w:rsid w:val="00205A85"/>
    <w:rsid w:val="00205D89"/>
    <w:rsid w:val="002060DF"/>
    <w:rsid w:val="002063A8"/>
    <w:rsid w:val="002067F1"/>
    <w:rsid w:val="00206AFE"/>
    <w:rsid w:val="00206D20"/>
    <w:rsid w:val="00206F66"/>
    <w:rsid w:val="00207400"/>
    <w:rsid w:val="002076C0"/>
    <w:rsid w:val="0020770C"/>
    <w:rsid w:val="002077E3"/>
    <w:rsid w:val="002078DE"/>
    <w:rsid w:val="00207D78"/>
    <w:rsid w:val="002101D4"/>
    <w:rsid w:val="00210382"/>
    <w:rsid w:val="002106DC"/>
    <w:rsid w:val="00210736"/>
    <w:rsid w:val="0021074C"/>
    <w:rsid w:val="0021107E"/>
    <w:rsid w:val="002110CC"/>
    <w:rsid w:val="0021112B"/>
    <w:rsid w:val="0021168C"/>
    <w:rsid w:val="00211724"/>
    <w:rsid w:val="00211CE8"/>
    <w:rsid w:val="00211F18"/>
    <w:rsid w:val="0021213A"/>
    <w:rsid w:val="00212840"/>
    <w:rsid w:val="00212AB6"/>
    <w:rsid w:val="00212F88"/>
    <w:rsid w:val="00213034"/>
    <w:rsid w:val="00213369"/>
    <w:rsid w:val="002133FA"/>
    <w:rsid w:val="00213E29"/>
    <w:rsid w:val="00214019"/>
    <w:rsid w:val="00214157"/>
    <w:rsid w:val="00214159"/>
    <w:rsid w:val="002142B6"/>
    <w:rsid w:val="002142F8"/>
    <w:rsid w:val="00214460"/>
    <w:rsid w:val="00214704"/>
    <w:rsid w:val="00214D49"/>
    <w:rsid w:val="00214FA7"/>
    <w:rsid w:val="002156DD"/>
    <w:rsid w:val="00215887"/>
    <w:rsid w:val="0021596C"/>
    <w:rsid w:val="00215CD6"/>
    <w:rsid w:val="00216296"/>
    <w:rsid w:val="002163BE"/>
    <w:rsid w:val="0021658A"/>
    <w:rsid w:val="00216705"/>
    <w:rsid w:val="00216837"/>
    <w:rsid w:val="0021688D"/>
    <w:rsid w:val="00216A2D"/>
    <w:rsid w:val="00216BC7"/>
    <w:rsid w:val="00216C5E"/>
    <w:rsid w:val="00216C90"/>
    <w:rsid w:val="00217188"/>
    <w:rsid w:val="00217362"/>
    <w:rsid w:val="00217C99"/>
    <w:rsid w:val="0022021D"/>
    <w:rsid w:val="00220629"/>
    <w:rsid w:val="00220982"/>
    <w:rsid w:val="00220A77"/>
    <w:rsid w:val="00220C42"/>
    <w:rsid w:val="00221050"/>
    <w:rsid w:val="002210E2"/>
    <w:rsid w:val="00221169"/>
    <w:rsid w:val="00221684"/>
    <w:rsid w:val="00222622"/>
    <w:rsid w:val="002227C1"/>
    <w:rsid w:val="002227CE"/>
    <w:rsid w:val="00222A75"/>
    <w:rsid w:val="00223297"/>
    <w:rsid w:val="00223448"/>
    <w:rsid w:val="00223582"/>
    <w:rsid w:val="00223666"/>
    <w:rsid w:val="00223985"/>
    <w:rsid w:val="002239E7"/>
    <w:rsid w:val="00223F4F"/>
    <w:rsid w:val="0022444B"/>
    <w:rsid w:val="00224B26"/>
    <w:rsid w:val="00224F34"/>
    <w:rsid w:val="00225407"/>
    <w:rsid w:val="0022596A"/>
    <w:rsid w:val="00225B09"/>
    <w:rsid w:val="00225CDF"/>
    <w:rsid w:val="00225FF2"/>
    <w:rsid w:val="0022610F"/>
    <w:rsid w:val="002267B3"/>
    <w:rsid w:val="00226F66"/>
    <w:rsid w:val="00227F13"/>
    <w:rsid w:val="00230066"/>
    <w:rsid w:val="002300A8"/>
    <w:rsid w:val="00230141"/>
    <w:rsid w:val="002308D1"/>
    <w:rsid w:val="002309F3"/>
    <w:rsid w:val="00230A7F"/>
    <w:rsid w:val="00230B30"/>
    <w:rsid w:val="00231120"/>
    <w:rsid w:val="00231286"/>
    <w:rsid w:val="0023148B"/>
    <w:rsid w:val="00231A9C"/>
    <w:rsid w:val="00231BBE"/>
    <w:rsid w:val="00232058"/>
    <w:rsid w:val="002320C0"/>
    <w:rsid w:val="00232427"/>
    <w:rsid w:val="0023273F"/>
    <w:rsid w:val="002328C3"/>
    <w:rsid w:val="00232A76"/>
    <w:rsid w:val="00232B63"/>
    <w:rsid w:val="0023300A"/>
    <w:rsid w:val="00233043"/>
    <w:rsid w:val="00233057"/>
    <w:rsid w:val="002332B1"/>
    <w:rsid w:val="0023339F"/>
    <w:rsid w:val="002334E4"/>
    <w:rsid w:val="00233555"/>
    <w:rsid w:val="002335DE"/>
    <w:rsid w:val="00233AC3"/>
    <w:rsid w:val="00233E43"/>
    <w:rsid w:val="00233FCA"/>
    <w:rsid w:val="00233FFC"/>
    <w:rsid w:val="002343C0"/>
    <w:rsid w:val="00234754"/>
    <w:rsid w:val="00235052"/>
    <w:rsid w:val="00235ECE"/>
    <w:rsid w:val="00235FD1"/>
    <w:rsid w:val="0023665D"/>
    <w:rsid w:val="00236930"/>
    <w:rsid w:val="00237508"/>
    <w:rsid w:val="00237580"/>
    <w:rsid w:val="00237999"/>
    <w:rsid w:val="00237AFE"/>
    <w:rsid w:val="00237C6F"/>
    <w:rsid w:val="00237DDC"/>
    <w:rsid w:val="00240034"/>
    <w:rsid w:val="00240877"/>
    <w:rsid w:val="002409A9"/>
    <w:rsid w:val="00240B47"/>
    <w:rsid w:val="00240B8C"/>
    <w:rsid w:val="00240D5B"/>
    <w:rsid w:val="00240D90"/>
    <w:rsid w:val="00240E85"/>
    <w:rsid w:val="00240F81"/>
    <w:rsid w:val="00241668"/>
    <w:rsid w:val="002416E4"/>
    <w:rsid w:val="0024178A"/>
    <w:rsid w:val="002419DE"/>
    <w:rsid w:val="00241BBE"/>
    <w:rsid w:val="002421A3"/>
    <w:rsid w:val="0024238E"/>
    <w:rsid w:val="002427D5"/>
    <w:rsid w:val="00242897"/>
    <w:rsid w:val="00242A51"/>
    <w:rsid w:val="00243057"/>
    <w:rsid w:val="00243544"/>
    <w:rsid w:val="00243735"/>
    <w:rsid w:val="00243874"/>
    <w:rsid w:val="00243A9E"/>
    <w:rsid w:val="00243E61"/>
    <w:rsid w:val="00244034"/>
    <w:rsid w:val="00244BD0"/>
    <w:rsid w:val="00244F1C"/>
    <w:rsid w:val="00244FD6"/>
    <w:rsid w:val="0024530C"/>
    <w:rsid w:val="00245628"/>
    <w:rsid w:val="0024570F"/>
    <w:rsid w:val="00245C43"/>
    <w:rsid w:val="00245F7F"/>
    <w:rsid w:val="002462F1"/>
    <w:rsid w:val="002462F4"/>
    <w:rsid w:val="0024645D"/>
    <w:rsid w:val="00246A09"/>
    <w:rsid w:val="00246C9E"/>
    <w:rsid w:val="00246EAE"/>
    <w:rsid w:val="0024710C"/>
    <w:rsid w:val="002472FC"/>
    <w:rsid w:val="002477B8"/>
    <w:rsid w:val="00247BA5"/>
    <w:rsid w:val="00247F7C"/>
    <w:rsid w:val="00247FAD"/>
    <w:rsid w:val="00250207"/>
    <w:rsid w:val="0025052A"/>
    <w:rsid w:val="0025094A"/>
    <w:rsid w:val="00250A78"/>
    <w:rsid w:val="00250D89"/>
    <w:rsid w:val="002510E9"/>
    <w:rsid w:val="0025122B"/>
    <w:rsid w:val="00251546"/>
    <w:rsid w:val="00251639"/>
    <w:rsid w:val="002516EE"/>
    <w:rsid w:val="0025170B"/>
    <w:rsid w:val="00251710"/>
    <w:rsid w:val="00251862"/>
    <w:rsid w:val="002518BF"/>
    <w:rsid w:val="00251961"/>
    <w:rsid w:val="00251B77"/>
    <w:rsid w:val="00251BB7"/>
    <w:rsid w:val="00251D31"/>
    <w:rsid w:val="0025205A"/>
    <w:rsid w:val="00252132"/>
    <w:rsid w:val="002523AB"/>
    <w:rsid w:val="002525A3"/>
    <w:rsid w:val="0025294D"/>
    <w:rsid w:val="00252DC4"/>
    <w:rsid w:val="00252F2A"/>
    <w:rsid w:val="002531AB"/>
    <w:rsid w:val="002537B5"/>
    <w:rsid w:val="00253CC3"/>
    <w:rsid w:val="00253E82"/>
    <w:rsid w:val="002541A6"/>
    <w:rsid w:val="002542BD"/>
    <w:rsid w:val="002545B4"/>
    <w:rsid w:val="0025473F"/>
    <w:rsid w:val="00254942"/>
    <w:rsid w:val="00254A0B"/>
    <w:rsid w:val="00254CAC"/>
    <w:rsid w:val="002550A8"/>
    <w:rsid w:val="00255204"/>
    <w:rsid w:val="002552FE"/>
    <w:rsid w:val="00255322"/>
    <w:rsid w:val="002554FB"/>
    <w:rsid w:val="00255568"/>
    <w:rsid w:val="0025570C"/>
    <w:rsid w:val="00255740"/>
    <w:rsid w:val="00255EC1"/>
    <w:rsid w:val="00255F83"/>
    <w:rsid w:val="002563A6"/>
    <w:rsid w:val="0025665C"/>
    <w:rsid w:val="00256BEE"/>
    <w:rsid w:val="00256D8C"/>
    <w:rsid w:val="0025702F"/>
    <w:rsid w:val="0025732C"/>
    <w:rsid w:val="00257348"/>
    <w:rsid w:val="0025792F"/>
    <w:rsid w:val="00257B43"/>
    <w:rsid w:val="00257BCA"/>
    <w:rsid w:val="00257CD2"/>
    <w:rsid w:val="00260200"/>
    <w:rsid w:val="00260608"/>
    <w:rsid w:val="00260637"/>
    <w:rsid w:val="0026085D"/>
    <w:rsid w:val="00260EB9"/>
    <w:rsid w:val="002611FD"/>
    <w:rsid w:val="002615AA"/>
    <w:rsid w:val="00261630"/>
    <w:rsid w:val="00261B7E"/>
    <w:rsid w:val="00261D69"/>
    <w:rsid w:val="00261E04"/>
    <w:rsid w:val="00262130"/>
    <w:rsid w:val="0026239F"/>
    <w:rsid w:val="002623EF"/>
    <w:rsid w:val="002628F9"/>
    <w:rsid w:val="00263118"/>
    <w:rsid w:val="00263430"/>
    <w:rsid w:val="00263700"/>
    <w:rsid w:val="00263969"/>
    <w:rsid w:val="00264548"/>
    <w:rsid w:val="002646B4"/>
    <w:rsid w:val="00264A92"/>
    <w:rsid w:val="0026503F"/>
    <w:rsid w:val="0026506A"/>
    <w:rsid w:val="002656C6"/>
    <w:rsid w:val="0026589C"/>
    <w:rsid w:val="00265AE1"/>
    <w:rsid w:val="00265AE5"/>
    <w:rsid w:val="00265E5B"/>
    <w:rsid w:val="00265FC9"/>
    <w:rsid w:val="00266318"/>
    <w:rsid w:val="00266638"/>
    <w:rsid w:val="0026669E"/>
    <w:rsid w:val="00266A5A"/>
    <w:rsid w:val="00266A83"/>
    <w:rsid w:val="00266A96"/>
    <w:rsid w:val="00266C23"/>
    <w:rsid w:val="00266F3C"/>
    <w:rsid w:val="0026714B"/>
    <w:rsid w:val="00267260"/>
    <w:rsid w:val="00267296"/>
    <w:rsid w:val="002673B7"/>
    <w:rsid w:val="00267445"/>
    <w:rsid w:val="00267728"/>
    <w:rsid w:val="00267738"/>
    <w:rsid w:val="002678E3"/>
    <w:rsid w:val="0027033E"/>
    <w:rsid w:val="002705B0"/>
    <w:rsid w:val="0027060A"/>
    <w:rsid w:val="002707A1"/>
    <w:rsid w:val="002709CE"/>
    <w:rsid w:val="00270BF0"/>
    <w:rsid w:val="00270C16"/>
    <w:rsid w:val="00270DD7"/>
    <w:rsid w:val="00270FE8"/>
    <w:rsid w:val="0027106F"/>
    <w:rsid w:val="002715F9"/>
    <w:rsid w:val="00271608"/>
    <w:rsid w:val="00271A9E"/>
    <w:rsid w:val="00271B05"/>
    <w:rsid w:val="00271BF2"/>
    <w:rsid w:val="00271C01"/>
    <w:rsid w:val="00271E50"/>
    <w:rsid w:val="00272311"/>
    <w:rsid w:val="00272834"/>
    <w:rsid w:val="00272977"/>
    <w:rsid w:val="00272BC2"/>
    <w:rsid w:val="00272DC9"/>
    <w:rsid w:val="00272E48"/>
    <w:rsid w:val="00272F11"/>
    <w:rsid w:val="00272FB6"/>
    <w:rsid w:val="002738A4"/>
    <w:rsid w:val="00273C2C"/>
    <w:rsid w:val="00274672"/>
    <w:rsid w:val="002746B3"/>
    <w:rsid w:val="00274732"/>
    <w:rsid w:val="00274887"/>
    <w:rsid w:val="00274C89"/>
    <w:rsid w:val="00275461"/>
    <w:rsid w:val="002758AF"/>
    <w:rsid w:val="00275999"/>
    <w:rsid w:val="00276018"/>
    <w:rsid w:val="002769D0"/>
    <w:rsid w:val="00276C9D"/>
    <w:rsid w:val="00276D16"/>
    <w:rsid w:val="00276D24"/>
    <w:rsid w:val="0027754B"/>
    <w:rsid w:val="00277587"/>
    <w:rsid w:val="002775FA"/>
    <w:rsid w:val="00277750"/>
    <w:rsid w:val="00277F36"/>
    <w:rsid w:val="0028021C"/>
    <w:rsid w:val="002803CB"/>
    <w:rsid w:val="002806AA"/>
    <w:rsid w:val="00280939"/>
    <w:rsid w:val="00280D91"/>
    <w:rsid w:val="00280E8E"/>
    <w:rsid w:val="00281237"/>
    <w:rsid w:val="002812DF"/>
    <w:rsid w:val="0028156A"/>
    <w:rsid w:val="00281D29"/>
    <w:rsid w:val="00282442"/>
    <w:rsid w:val="0028261D"/>
    <w:rsid w:val="0028265C"/>
    <w:rsid w:val="00282B72"/>
    <w:rsid w:val="00283138"/>
    <w:rsid w:val="002834E1"/>
    <w:rsid w:val="00283CF1"/>
    <w:rsid w:val="00283EF2"/>
    <w:rsid w:val="002842BE"/>
    <w:rsid w:val="0028474A"/>
    <w:rsid w:val="00284855"/>
    <w:rsid w:val="00284A22"/>
    <w:rsid w:val="00284AB7"/>
    <w:rsid w:val="00284BAE"/>
    <w:rsid w:val="00284CD7"/>
    <w:rsid w:val="00284DC6"/>
    <w:rsid w:val="00284DD3"/>
    <w:rsid w:val="00284EA7"/>
    <w:rsid w:val="002857E9"/>
    <w:rsid w:val="00285BEB"/>
    <w:rsid w:val="00285C28"/>
    <w:rsid w:val="00285EA9"/>
    <w:rsid w:val="0028623A"/>
    <w:rsid w:val="002862F5"/>
    <w:rsid w:val="0028678D"/>
    <w:rsid w:val="002867F3"/>
    <w:rsid w:val="0028685A"/>
    <w:rsid w:val="00286907"/>
    <w:rsid w:val="00286B60"/>
    <w:rsid w:val="00286B66"/>
    <w:rsid w:val="00286E15"/>
    <w:rsid w:val="00286E82"/>
    <w:rsid w:val="002875A1"/>
    <w:rsid w:val="002877A0"/>
    <w:rsid w:val="0028785A"/>
    <w:rsid w:val="00287B16"/>
    <w:rsid w:val="00290266"/>
    <w:rsid w:val="0029039C"/>
    <w:rsid w:val="0029046F"/>
    <w:rsid w:val="00290478"/>
    <w:rsid w:val="002908AF"/>
    <w:rsid w:val="0029091D"/>
    <w:rsid w:val="00290CDA"/>
    <w:rsid w:val="00290CF9"/>
    <w:rsid w:val="002911CE"/>
    <w:rsid w:val="0029121E"/>
    <w:rsid w:val="002915A2"/>
    <w:rsid w:val="002915EA"/>
    <w:rsid w:val="002925CF"/>
    <w:rsid w:val="0029296F"/>
    <w:rsid w:val="00292B3F"/>
    <w:rsid w:val="00292FA5"/>
    <w:rsid w:val="002936E5"/>
    <w:rsid w:val="00293856"/>
    <w:rsid w:val="00293AF3"/>
    <w:rsid w:val="00293AF5"/>
    <w:rsid w:val="00293CA2"/>
    <w:rsid w:val="00294207"/>
    <w:rsid w:val="002945B6"/>
    <w:rsid w:val="00294CB8"/>
    <w:rsid w:val="00294D76"/>
    <w:rsid w:val="002952DD"/>
    <w:rsid w:val="00295974"/>
    <w:rsid w:val="0029604D"/>
    <w:rsid w:val="0029625F"/>
    <w:rsid w:val="00296472"/>
    <w:rsid w:val="00296551"/>
    <w:rsid w:val="00296AAE"/>
    <w:rsid w:val="00296C1E"/>
    <w:rsid w:val="002973EA"/>
    <w:rsid w:val="002974F5"/>
    <w:rsid w:val="002975B6"/>
    <w:rsid w:val="00297664"/>
    <w:rsid w:val="00297A0B"/>
    <w:rsid w:val="002A026C"/>
    <w:rsid w:val="002A0270"/>
    <w:rsid w:val="002A03ED"/>
    <w:rsid w:val="002A0755"/>
    <w:rsid w:val="002A0A0C"/>
    <w:rsid w:val="002A0DC8"/>
    <w:rsid w:val="002A0FB4"/>
    <w:rsid w:val="002A1127"/>
    <w:rsid w:val="002A19E1"/>
    <w:rsid w:val="002A1E46"/>
    <w:rsid w:val="002A1E50"/>
    <w:rsid w:val="002A225E"/>
    <w:rsid w:val="002A22A2"/>
    <w:rsid w:val="002A23C9"/>
    <w:rsid w:val="002A23EE"/>
    <w:rsid w:val="002A2463"/>
    <w:rsid w:val="002A2607"/>
    <w:rsid w:val="002A28E7"/>
    <w:rsid w:val="002A2B73"/>
    <w:rsid w:val="002A3060"/>
    <w:rsid w:val="002A350D"/>
    <w:rsid w:val="002A43B2"/>
    <w:rsid w:val="002A44B8"/>
    <w:rsid w:val="002A4C50"/>
    <w:rsid w:val="002A515E"/>
    <w:rsid w:val="002A5218"/>
    <w:rsid w:val="002A56ED"/>
    <w:rsid w:val="002A5B57"/>
    <w:rsid w:val="002A5F7F"/>
    <w:rsid w:val="002A6616"/>
    <w:rsid w:val="002A690C"/>
    <w:rsid w:val="002A6FC8"/>
    <w:rsid w:val="002A6FE6"/>
    <w:rsid w:val="002A700B"/>
    <w:rsid w:val="002A76A6"/>
    <w:rsid w:val="002A7782"/>
    <w:rsid w:val="002A7E20"/>
    <w:rsid w:val="002B02C7"/>
    <w:rsid w:val="002B035E"/>
    <w:rsid w:val="002B04F0"/>
    <w:rsid w:val="002B093D"/>
    <w:rsid w:val="002B09F5"/>
    <w:rsid w:val="002B0C2E"/>
    <w:rsid w:val="002B0C34"/>
    <w:rsid w:val="002B0CAF"/>
    <w:rsid w:val="002B0FE1"/>
    <w:rsid w:val="002B170D"/>
    <w:rsid w:val="002B221D"/>
    <w:rsid w:val="002B236B"/>
    <w:rsid w:val="002B25B8"/>
    <w:rsid w:val="002B25E5"/>
    <w:rsid w:val="002B2E91"/>
    <w:rsid w:val="002B3380"/>
    <w:rsid w:val="002B3420"/>
    <w:rsid w:val="002B34E4"/>
    <w:rsid w:val="002B37AF"/>
    <w:rsid w:val="002B3E0F"/>
    <w:rsid w:val="002B3EB2"/>
    <w:rsid w:val="002B3FF8"/>
    <w:rsid w:val="002B4281"/>
    <w:rsid w:val="002B4717"/>
    <w:rsid w:val="002B486A"/>
    <w:rsid w:val="002B4926"/>
    <w:rsid w:val="002B4ACD"/>
    <w:rsid w:val="002B4B06"/>
    <w:rsid w:val="002B4B53"/>
    <w:rsid w:val="002B4CEB"/>
    <w:rsid w:val="002B4E9C"/>
    <w:rsid w:val="002B529F"/>
    <w:rsid w:val="002B53E7"/>
    <w:rsid w:val="002B5435"/>
    <w:rsid w:val="002B609E"/>
    <w:rsid w:val="002B60B2"/>
    <w:rsid w:val="002B643F"/>
    <w:rsid w:val="002B6A85"/>
    <w:rsid w:val="002B6BBF"/>
    <w:rsid w:val="002B746A"/>
    <w:rsid w:val="002B7479"/>
    <w:rsid w:val="002B7605"/>
    <w:rsid w:val="002B7A39"/>
    <w:rsid w:val="002C00D6"/>
    <w:rsid w:val="002C0858"/>
    <w:rsid w:val="002C0951"/>
    <w:rsid w:val="002C0A33"/>
    <w:rsid w:val="002C0AF9"/>
    <w:rsid w:val="002C0CC3"/>
    <w:rsid w:val="002C1436"/>
    <w:rsid w:val="002C1542"/>
    <w:rsid w:val="002C1E1B"/>
    <w:rsid w:val="002C23EE"/>
    <w:rsid w:val="002C26DC"/>
    <w:rsid w:val="002C2E71"/>
    <w:rsid w:val="002C2F3B"/>
    <w:rsid w:val="002C3104"/>
    <w:rsid w:val="002C31C4"/>
    <w:rsid w:val="002C32C9"/>
    <w:rsid w:val="002C3521"/>
    <w:rsid w:val="002C35B1"/>
    <w:rsid w:val="002C3CC0"/>
    <w:rsid w:val="002C3D97"/>
    <w:rsid w:val="002C4040"/>
    <w:rsid w:val="002C437C"/>
    <w:rsid w:val="002C478A"/>
    <w:rsid w:val="002C4869"/>
    <w:rsid w:val="002C4AFB"/>
    <w:rsid w:val="002C4C56"/>
    <w:rsid w:val="002C4D2C"/>
    <w:rsid w:val="002C5064"/>
    <w:rsid w:val="002C5925"/>
    <w:rsid w:val="002C5A24"/>
    <w:rsid w:val="002C5A2B"/>
    <w:rsid w:val="002C5A9F"/>
    <w:rsid w:val="002C5C4E"/>
    <w:rsid w:val="002C5D7F"/>
    <w:rsid w:val="002C5E8B"/>
    <w:rsid w:val="002C60CF"/>
    <w:rsid w:val="002C6582"/>
    <w:rsid w:val="002C6659"/>
    <w:rsid w:val="002C66E3"/>
    <w:rsid w:val="002C7602"/>
    <w:rsid w:val="002C794C"/>
    <w:rsid w:val="002C7AF3"/>
    <w:rsid w:val="002C7B3E"/>
    <w:rsid w:val="002C7B9E"/>
    <w:rsid w:val="002C7E2E"/>
    <w:rsid w:val="002C7EE1"/>
    <w:rsid w:val="002C7F6B"/>
    <w:rsid w:val="002C7F7E"/>
    <w:rsid w:val="002D0040"/>
    <w:rsid w:val="002D0413"/>
    <w:rsid w:val="002D05DD"/>
    <w:rsid w:val="002D0610"/>
    <w:rsid w:val="002D0AC4"/>
    <w:rsid w:val="002D0DC1"/>
    <w:rsid w:val="002D10F6"/>
    <w:rsid w:val="002D1D39"/>
    <w:rsid w:val="002D1E23"/>
    <w:rsid w:val="002D20C8"/>
    <w:rsid w:val="002D238F"/>
    <w:rsid w:val="002D24AA"/>
    <w:rsid w:val="002D2B1C"/>
    <w:rsid w:val="002D2C9A"/>
    <w:rsid w:val="002D2ED2"/>
    <w:rsid w:val="002D336F"/>
    <w:rsid w:val="002D33BB"/>
    <w:rsid w:val="002D35EF"/>
    <w:rsid w:val="002D36F3"/>
    <w:rsid w:val="002D3A0B"/>
    <w:rsid w:val="002D3A96"/>
    <w:rsid w:val="002D3BB9"/>
    <w:rsid w:val="002D3C31"/>
    <w:rsid w:val="002D3F1E"/>
    <w:rsid w:val="002D4914"/>
    <w:rsid w:val="002D4AA7"/>
    <w:rsid w:val="002D4D13"/>
    <w:rsid w:val="002D4DAB"/>
    <w:rsid w:val="002D4E99"/>
    <w:rsid w:val="002D4F1E"/>
    <w:rsid w:val="002D4F4D"/>
    <w:rsid w:val="002D52E6"/>
    <w:rsid w:val="002D53B6"/>
    <w:rsid w:val="002D53C1"/>
    <w:rsid w:val="002D53E5"/>
    <w:rsid w:val="002D5481"/>
    <w:rsid w:val="002D5BE7"/>
    <w:rsid w:val="002D5C9B"/>
    <w:rsid w:val="002D5DBA"/>
    <w:rsid w:val="002D646F"/>
    <w:rsid w:val="002D6B93"/>
    <w:rsid w:val="002D70F2"/>
    <w:rsid w:val="002D713F"/>
    <w:rsid w:val="002D72FF"/>
    <w:rsid w:val="002D7567"/>
    <w:rsid w:val="002D765D"/>
    <w:rsid w:val="002D7AB5"/>
    <w:rsid w:val="002D7F3F"/>
    <w:rsid w:val="002D7FD8"/>
    <w:rsid w:val="002D7FDD"/>
    <w:rsid w:val="002E02BC"/>
    <w:rsid w:val="002E087F"/>
    <w:rsid w:val="002E0A88"/>
    <w:rsid w:val="002E0D40"/>
    <w:rsid w:val="002E0EF8"/>
    <w:rsid w:val="002E113B"/>
    <w:rsid w:val="002E141B"/>
    <w:rsid w:val="002E148D"/>
    <w:rsid w:val="002E16C0"/>
    <w:rsid w:val="002E19BB"/>
    <w:rsid w:val="002E1C61"/>
    <w:rsid w:val="002E1F40"/>
    <w:rsid w:val="002E1F4C"/>
    <w:rsid w:val="002E2354"/>
    <w:rsid w:val="002E3557"/>
    <w:rsid w:val="002E3B2E"/>
    <w:rsid w:val="002E435B"/>
    <w:rsid w:val="002E49C2"/>
    <w:rsid w:val="002E4D7F"/>
    <w:rsid w:val="002E500E"/>
    <w:rsid w:val="002E518F"/>
    <w:rsid w:val="002E51D5"/>
    <w:rsid w:val="002E5268"/>
    <w:rsid w:val="002E52A9"/>
    <w:rsid w:val="002E54D6"/>
    <w:rsid w:val="002E55D6"/>
    <w:rsid w:val="002E5653"/>
    <w:rsid w:val="002E5A5C"/>
    <w:rsid w:val="002E5B13"/>
    <w:rsid w:val="002E5B23"/>
    <w:rsid w:val="002E6255"/>
    <w:rsid w:val="002E663A"/>
    <w:rsid w:val="002E6D33"/>
    <w:rsid w:val="002E6D71"/>
    <w:rsid w:val="002E7184"/>
    <w:rsid w:val="002E7234"/>
    <w:rsid w:val="002E73D0"/>
    <w:rsid w:val="002E7908"/>
    <w:rsid w:val="002E7ABC"/>
    <w:rsid w:val="002E7AE4"/>
    <w:rsid w:val="002E7AEC"/>
    <w:rsid w:val="002E7E51"/>
    <w:rsid w:val="002F007E"/>
    <w:rsid w:val="002F050A"/>
    <w:rsid w:val="002F08E4"/>
    <w:rsid w:val="002F090D"/>
    <w:rsid w:val="002F095A"/>
    <w:rsid w:val="002F0E4B"/>
    <w:rsid w:val="002F0F8A"/>
    <w:rsid w:val="002F0FA5"/>
    <w:rsid w:val="002F1496"/>
    <w:rsid w:val="002F151B"/>
    <w:rsid w:val="002F153F"/>
    <w:rsid w:val="002F20DA"/>
    <w:rsid w:val="002F23F6"/>
    <w:rsid w:val="002F2582"/>
    <w:rsid w:val="002F2658"/>
    <w:rsid w:val="002F2748"/>
    <w:rsid w:val="002F2904"/>
    <w:rsid w:val="002F2CD9"/>
    <w:rsid w:val="002F3475"/>
    <w:rsid w:val="002F3874"/>
    <w:rsid w:val="002F39BC"/>
    <w:rsid w:val="002F3AB4"/>
    <w:rsid w:val="002F3B16"/>
    <w:rsid w:val="002F3D91"/>
    <w:rsid w:val="002F3E81"/>
    <w:rsid w:val="002F40E0"/>
    <w:rsid w:val="002F4419"/>
    <w:rsid w:val="002F459F"/>
    <w:rsid w:val="002F46B8"/>
    <w:rsid w:val="002F4840"/>
    <w:rsid w:val="002F4E54"/>
    <w:rsid w:val="002F51A4"/>
    <w:rsid w:val="002F5223"/>
    <w:rsid w:val="002F5452"/>
    <w:rsid w:val="002F5677"/>
    <w:rsid w:val="002F56F9"/>
    <w:rsid w:val="002F5786"/>
    <w:rsid w:val="002F5AA5"/>
    <w:rsid w:val="002F5E80"/>
    <w:rsid w:val="002F614F"/>
    <w:rsid w:val="002F6414"/>
    <w:rsid w:val="002F64B8"/>
    <w:rsid w:val="002F6544"/>
    <w:rsid w:val="002F671C"/>
    <w:rsid w:val="002F68D0"/>
    <w:rsid w:val="002F6951"/>
    <w:rsid w:val="002F6979"/>
    <w:rsid w:val="002F6CBB"/>
    <w:rsid w:val="0030051E"/>
    <w:rsid w:val="00300576"/>
    <w:rsid w:val="003006C8"/>
    <w:rsid w:val="0030071F"/>
    <w:rsid w:val="00300EED"/>
    <w:rsid w:val="00300FA1"/>
    <w:rsid w:val="00301249"/>
    <w:rsid w:val="00301276"/>
    <w:rsid w:val="003012BB"/>
    <w:rsid w:val="00301560"/>
    <w:rsid w:val="0030158E"/>
    <w:rsid w:val="003017D6"/>
    <w:rsid w:val="00301881"/>
    <w:rsid w:val="003018A0"/>
    <w:rsid w:val="003019D1"/>
    <w:rsid w:val="00301EA2"/>
    <w:rsid w:val="00302111"/>
    <w:rsid w:val="0030228D"/>
    <w:rsid w:val="003022CC"/>
    <w:rsid w:val="003026E3"/>
    <w:rsid w:val="003026F8"/>
    <w:rsid w:val="0030281E"/>
    <w:rsid w:val="0030294A"/>
    <w:rsid w:val="00302D10"/>
    <w:rsid w:val="00302DC6"/>
    <w:rsid w:val="00302E32"/>
    <w:rsid w:val="00303087"/>
    <w:rsid w:val="00303384"/>
    <w:rsid w:val="00303A9A"/>
    <w:rsid w:val="00303D24"/>
    <w:rsid w:val="00303DEC"/>
    <w:rsid w:val="00304321"/>
    <w:rsid w:val="00304340"/>
    <w:rsid w:val="00304934"/>
    <w:rsid w:val="0030500F"/>
    <w:rsid w:val="00305035"/>
    <w:rsid w:val="003055FC"/>
    <w:rsid w:val="003059E5"/>
    <w:rsid w:val="00305DEE"/>
    <w:rsid w:val="00305F7E"/>
    <w:rsid w:val="00305FE4"/>
    <w:rsid w:val="003060FE"/>
    <w:rsid w:val="003064AB"/>
    <w:rsid w:val="003064D1"/>
    <w:rsid w:val="0030652E"/>
    <w:rsid w:val="0030678F"/>
    <w:rsid w:val="003067AC"/>
    <w:rsid w:val="003068F5"/>
    <w:rsid w:val="00306CD4"/>
    <w:rsid w:val="00306EE1"/>
    <w:rsid w:val="00307661"/>
    <w:rsid w:val="00307B6A"/>
    <w:rsid w:val="00307FD1"/>
    <w:rsid w:val="00310369"/>
    <w:rsid w:val="00310822"/>
    <w:rsid w:val="00310A09"/>
    <w:rsid w:val="00310B87"/>
    <w:rsid w:val="00310E25"/>
    <w:rsid w:val="00311378"/>
    <w:rsid w:val="00311612"/>
    <w:rsid w:val="00311AEA"/>
    <w:rsid w:val="00311E37"/>
    <w:rsid w:val="00312107"/>
    <w:rsid w:val="0031239C"/>
    <w:rsid w:val="00312A96"/>
    <w:rsid w:val="00312AEB"/>
    <w:rsid w:val="00312BF0"/>
    <w:rsid w:val="00312E69"/>
    <w:rsid w:val="00312FF9"/>
    <w:rsid w:val="003131F0"/>
    <w:rsid w:val="003132EF"/>
    <w:rsid w:val="003135AF"/>
    <w:rsid w:val="0031371A"/>
    <w:rsid w:val="0031375F"/>
    <w:rsid w:val="00313844"/>
    <w:rsid w:val="0031384C"/>
    <w:rsid w:val="00313940"/>
    <w:rsid w:val="00313AD9"/>
    <w:rsid w:val="00313C7A"/>
    <w:rsid w:val="00313CB3"/>
    <w:rsid w:val="00313E12"/>
    <w:rsid w:val="00313E1B"/>
    <w:rsid w:val="0031435F"/>
    <w:rsid w:val="003143FF"/>
    <w:rsid w:val="003147D5"/>
    <w:rsid w:val="00314887"/>
    <w:rsid w:val="0031494D"/>
    <w:rsid w:val="00314A0C"/>
    <w:rsid w:val="00314AB6"/>
    <w:rsid w:val="00314B22"/>
    <w:rsid w:val="00314BE3"/>
    <w:rsid w:val="00314D5A"/>
    <w:rsid w:val="00314EC8"/>
    <w:rsid w:val="0031519E"/>
    <w:rsid w:val="00315835"/>
    <w:rsid w:val="00315CD2"/>
    <w:rsid w:val="00315F2F"/>
    <w:rsid w:val="003161D9"/>
    <w:rsid w:val="00316289"/>
    <w:rsid w:val="00316588"/>
    <w:rsid w:val="003169D9"/>
    <w:rsid w:val="00316B9B"/>
    <w:rsid w:val="00316BCE"/>
    <w:rsid w:val="00316D3D"/>
    <w:rsid w:val="003173DD"/>
    <w:rsid w:val="00317528"/>
    <w:rsid w:val="003176CB"/>
    <w:rsid w:val="00317717"/>
    <w:rsid w:val="003178A2"/>
    <w:rsid w:val="00317C2F"/>
    <w:rsid w:val="00317DC4"/>
    <w:rsid w:val="00317E15"/>
    <w:rsid w:val="0032074D"/>
    <w:rsid w:val="00320796"/>
    <w:rsid w:val="00320BF2"/>
    <w:rsid w:val="00320E42"/>
    <w:rsid w:val="0032111C"/>
    <w:rsid w:val="00321455"/>
    <w:rsid w:val="00321841"/>
    <w:rsid w:val="00321A21"/>
    <w:rsid w:val="00321F3C"/>
    <w:rsid w:val="003221E2"/>
    <w:rsid w:val="003223B2"/>
    <w:rsid w:val="003225F5"/>
    <w:rsid w:val="0032260B"/>
    <w:rsid w:val="0032272A"/>
    <w:rsid w:val="00322CEC"/>
    <w:rsid w:val="00323939"/>
    <w:rsid w:val="00323A7F"/>
    <w:rsid w:val="00323D08"/>
    <w:rsid w:val="00323D81"/>
    <w:rsid w:val="00323DDE"/>
    <w:rsid w:val="00324007"/>
    <w:rsid w:val="00324A12"/>
    <w:rsid w:val="00324AF0"/>
    <w:rsid w:val="00324B86"/>
    <w:rsid w:val="0032500D"/>
    <w:rsid w:val="00325530"/>
    <w:rsid w:val="0032592C"/>
    <w:rsid w:val="00325B58"/>
    <w:rsid w:val="00325CD3"/>
    <w:rsid w:val="003263DD"/>
    <w:rsid w:val="00326445"/>
    <w:rsid w:val="0032691C"/>
    <w:rsid w:val="00326BE8"/>
    <w:rsid w:val="0032736A"/>
    <w:rsid w:val="003277FE"/>
    <w:rsid w:val="00327AB5"/>
    <w:rsid w:val="00327E7D"/>
    <w:rsid w:val="00327EC7"/>
    <w:rsid w:val="00330160"/>
    <w:rsid w:val="00330560"/>
    <w:rsid w:val="003306D2"/>
    <w:rsid w:val="003307B0"/>
    <w:rsid w:val="00330898"/>
    <w:rsid w:val="0033092A"/>
    <w:rsid w:val="00330E19"/>
    <w:rsid w:val="00331321"/>
    <w:rsid w:val="00331415"/>
    <w:rsid w:val="00331550"/>
    <w:rsid w:val="0033164E"/>
    <w:rsid w:val="00331989"/>
    <w:rsid w:val="00331C59"/>
    <w:rsid w:val="00331E8B"/>
    <w:rsid w:val="00331EB4"/>
    <w:rsid w:val="003321C9"/>
    <w:rsid w:val="0033287E"/>
    <w:rsid w:val="00332893"/>
    <w:rsid w:val="00332E44"/>
    <w:rsid w:val="003331D6"/>
    <w:rsid w:val="00333554"/>
    <w:rsid w:val="003335A4"/>
    <w:rsid w:val="003337DD"/>
    <w:rsid w:val="00333EB4"/>
    <w:rsid w:val="00333FF0"/>
    <w:rsid w:val="003346E6"/>
    <w:rsid w:val="00334892"/>
    <w:rsid w:val="00334E4E"/>
    <w:rsid w:val="00335533"/>
    <w:rsid w:val="00335658"/>
    <w:rsid w:val="003356F9"/>
    <w:rsid w:val="00336670"/>
    <w:rsid w:val="0033674A"/>
    <w:rsid w:val="00336EC2"/>
    <w:rsid w:val="00337266"/>
    <w:rsid w:val="00337480"/>
    <w:rsid w:val="003374B6"/>
    <w:rsid w:val="00337AE9"/>
    <w:rsid w:val="00337B5E"/>
    <w:rsid w:val="00340807"/>
    <w:rsid w:val="0034093E"/>
    <w:rsid w:val="00341880"/>
    <w:rsid w:val="00341894"/>
    <w:rsid w:val="00341D37"/>
    <w:rsid w:val="00341D38"/>
    <w:rsid w:val="00341D9C"/>
    <w:rsid w:val="00342005"/>
    <w:rsid w:val="003424ED"/>
    <w:rsid w:val="00342640"/>
    <w:rsid w:val="003426F6"/>
    <w:rsid w:val="00342B64"/>
    <w:rsid w:val="00343529"/>
    <w:rsid w:val="00343796"/>
    <w:rsid w:val="0034380D"/>
    <w:rsid w:val="00343A8E"/>
    <w:rsid w:val="00343C16"/>
    <w:rsid w:val="00343D9E"/>
    <w:rsid w:val="00343EE3"/>
    <w:rsid w:val="00343F94"/>
    <w:rsid w:val="00344532"/>
    <w:rsid w:val="00344872"/>
    <w:rsid w:val="0034496E"/>
    <w:rsid w:val="00344A1B"/>
    <w:rsid w:val="00344CD2"/>
    <w:rsid w:val="00344F3C"/>
    <w:rsid w:val="0034501C"/>
    <w:rsid w:val="003458E1"/>
    <w:rsid w:val="003459D0"/>
    <w:rsid w:val="00345C04"/>
    <w:rsid w:val="00345DC8"/>
    <w:rsid w:val="00345E3C"/>
    <w:rsid w:val="00345EB5"/>
    <w:rsid w:val="0034620E"/>
    <w:rsid w:val="003466CC"/>
    <w:rsid w:val="003466E9"/>
    <w:rsid w:val="00346755"/>
    <w:rsid w:val="00346AC1"/>
    <w:rsid w:val="003472B6"/>
    <w:rsid w:val="003472F1"/>
    <w:rsid w:val="003474F8"/>
    <w:rsid w:val="0034757B"/>
    <w:rsid w:val="003476CB"/>
    <w:rsid w:val="0034779D"/>
    <w:rsid w:val="00347F22"/>
    <w:rsid w:val="00347F77"/>
    <w:rsid w:val="003500E1"/>
    <w:rsid w:val="00350467"/>
    <w:rsid w:val="003508C6"/>
    <w:rsid w:val="003510B4"/>
    <w:rsid w:val="0035150C"/>
    <w:rsid w:val="00351591"/>
    <w:rsid w:val="00351F23"/>
    <w:rsid w:val="00352015"/>
    <w:rsid w:val="0035202D"/>
    <w:rsid w:val="003524F2"/>
    <w:rsid w:val="00352634"/>
    <w:rsid w:val="003528AF"/>
    <w:rsid w:val="00352BAD"/>
    <w:rsid w:val="00352E5B"/>
    <w:rsid w:val="003534D1"/>
    <w:rsid w:val="0035358A"/>
    <w:rsid w:val="003538B7"/>
    <w:rsid w:val="0035418C"/>
    <w:rsid w:val="0035426A"/>
    <w:rsid w:val="003542E5"/>
    <w:rsid w:val="00354341"/>
    <w:rsid w:val="0035461D"/>
    <w:rsid w:val="003548E2"/>
    <w:rsid w:val="00354DB8"/>
    <w:rsid w:val="00354E52"/>
    <w:rsid w:val="00355108"/>
    <w:rsid w:val="00355165"/>
    <w:rsid w:val="00355411"/>
    <w:rsid w:val="00355503"/>
    <w:rsid w:val="00355BAE"/>
    <w:rsid w:val="00355CDA"/>
    <w:rsid w:val="00355FF3"/>
    <w:rsid w:val="00356170"/>
    <w:rsid w:val="003563A4"/>
    <w:rsid w:val="003565CE"/>
    <w:rsid w:val="00356716"/>
    <w:rsid w:val="00356953"/>
    <w:rsid w:val="00356A0E"/>
    <w:rsid w:val="00356CA8"/>
    <w:rsid w:val="00356CAF"/>
    <w:rsid w:val="00357873"/>
    <w:rsid w:val="00357E94"/>
    <w:rsid w:val="003602D4"/>
    <w:rsid w:val="00360722"/>
    <w:rsid w:val="00360A8F"/>
    <w:rsid w:val="003611A5"/>
    <w:rsid w:val="00361431"/>
    <w:rsid w:val="00361F70"/>
    <w:rsid w:val="003621A9"/>
    <w:rsid w:val="003625C9"/>
    <w:rsid w:val="003629AF"/>
    <w:rsid w:val="00362BB7"/>
    <w:rsid w:val="00362D3F"/>
    <w:rsid w:val="00362D48"/>
    <w:rsid w:val="00363378"/>
    <w:rsid w:val="00363AA6"/>
    <w:rsid w:val="00363DBD"/>
    <w:rsid w:val="003645A3"/>
    <w:rsid w:val="003648D9"/>
    <w:rsid w:val="00364F46"/>
    <w:rsid w:val="00365673"/>
    <w:rsid w:val="00365815"/>
    <w:rsid w:val="00365C9A"/>
    <w:rsid w:val="00366264"/>
    <w:rsid w:val="00366460"/>
    <w:rsid w:val="003666C8"/>
    <w:rsid w:val="00366904"/>
    <w:rsid w:val="0036695C"/>
    <w:rsid w:val="00366D19"/>
    <w:rsid w:val="00366E63"/>
    <w:rsid w:val="00367003"/>
    <w:rsid w:val="003672E1"/>
    <w:rsid w:val="00367550"/>
    <w:rsid w:val="003676A2"/>
    <w:rsid w:val="00367753"/>
    <w:rsid w:val="003678C3"/>
    <w:rsid w:val="00367AC8"/>
    <w:rsid w:val="00367B64"/>
    <w:rsid w:val="00367BC7"/>
    <w:rsid w:val="003704EC"/>
    <w:rsid w:val="00370555"/>
    <w:rsid w:val="00370598"/>
    <w:rsid w:val="003705FC"/>
    <w:rsid w:val="0037090C"/>
    <w:rsid w:val="00370AB1"/>
    <w:rsid w:val="003712DA"/>
    <w:rsid w:val="00371460"/>
    <w:rsid w:val="00371502"/>
    <w:rsid w:val="003717CA"/>
    <w:rsid w:val="00371A40"/>
    <w:rsid w:val="00371B77"/>
    <w:rsid w:val="003720B3"/>
    <w:rsid w:val="003722DB"/>
    <w:rsid w:val="003722DE"/>
    <w:rsid w:val="003722E9"/>
    <w:rsid w:val="003726C2"/>
    <w:rsid w:val="00372CB1"/>
    <w:rsid w:val="00373026"/>
    <w:rsid w:val="003731BC"/>
    <w:rsid w:val="00373666"/>
    <w:rsid w:val="0037367E"/>
    <w:rsid w:val="003743CF"/>
    <w:rsid w:val="003744DD"/>
    <w:rsid w:val="00374E0A"/>
    <w:rsid w:val="0037501A"/>
    <w:rsid w:val="00375C7E"/>
    <w:rsid w:val="00375DE4"/>
    <w:rsid w:val="00375EF0"/>
    <w:rsid w:val="003761CF"/>
    <w:rsid w:val="0037630D"/>
    <w:rsid w:val="003769BF"/>
    <w:rsid w:val="003771FB"/>
    <w:rsid w:val="00377252"/>
    <w:rsid w:val="00377586"/>
    <w:rsid w:val="003775B6"/>
    <w:rsid w:val="003776AC"/>
    <w:rsid w:val="00377757"/>
    <w:rsid w:val="00377AC9"/>
    <w:rsid w:val="003800C4"/>
    <w:rsid w:val="003801B6"/>
    <w:rsid w:val="00380605"/>
    <w:rsid w:val="00380B65"/>
    <w:rsid w:val="00380D0E"/>
    <w:rsid w:val="00380D4D"/>
    <w:rsid w:val="00380E6D"/>
    <w:rsid w:val="00380F53"/>
    <w:rsid w:val="0038101A"/>
    <w:rsid w:val="00381215"/>
    <w:rsid w:val="0038131F"/>
    <w:rsid w:val="003814E9"/>
    <w:rsid w:val="003815C3"/>
    <w:rsid w:val="00381DFA"/>
    <w:rsid w:val="00381E64"/>
    <w:rsid w:val="0038253A"/>
    <w:rsid w:val="00382A42"/>
    <w:rsid w:val="00382A53"/>
    <w:rsid w:val="00382F1B"/>
    <w:rsid w:val="0038312D"/>
    <w:rsid w:val="0038350C"/>
    <w:rsid w:val="00383721"/>
    <w:rsid w:val="00383FCF"/>
    <w:rsid w:val="0038411B"/>
    <w:rsid w:val="003841BF"/>
    <w:rsid w:val="003845A1"/>
    <w:rsid w:val="003849D6"/>
    <w:rsid w:val="00384A9E"/>
    <w:rsid w:val="00384DFB"/>
    <w:rsid w:val="00385020"/>
    <w:rsid w:val="00385225"/>
    <w:rsid w:val="003856B9"/>
    <w:rsid w:val="0038588F"/>
    <w:rsid w:val="0038589A"/>
    <w:rsid w:val="00385A9E"/>
    <w:rsid w:val="00385EFD"/>
    <w:rsid w:val="0038661F"/>
    <w:rsid w:val="003868A3"/>
    <w:rsid w:val="003869EE"/>
    <w:rsid w:val="00386D07"/>
    <w:rsid w:val="00387084"/>
    <w:rsid w:val="00387182"/>
    <w:rsid w:val="003872F5"/>
    <w:rsid w:val="00387491"/>
    <w:rsid w:val="003875C6"/>
    <w:rsid w:val="00387AD5"/>
    <w:rsid w:val="00387C18"/>
    <w:rsid w:val="003906FB"/>
    <w:rsid w:val="00390974"/>
    <w:rsid w:val="00390F79"/>
    <w:rsid w:val="00391081"/>
    <w:rsid w:val="00391152"/>
    <w:rsid w:val="003916A8"/>
    <w:rsid w:val="003916D4"/>
    <w:rsid w:val="003917F3"/>
    <w:rsid w:val="00391D6A"/>
    <w:rsid w:val="0039233B"/>
    <w:rsid w:val="00392432"/>
    <w:rsid w:val="00392597"/>
    <w:rsid w:val="003926F1"/>
    <w:rsid w:val="00392A7C"/>
    <w:rsid w:val="00392DA5"/>
    <w:rsid w:val="00393008"/>
    <w:rsid w:val="003933EF"/>
    <w:rsid w:val="00393785"/>
    <w:rsid w:val="00393C82"/>
    <w:rsid w:val="00393D22"/>
    <w:rsid w:val="00393D59"/>
    <w:rsid w:val="003942CE"/>
    <w:rsid w:val="0039514A"/>
    <w:rsid w:val="003952A1"/>
    <w:rsid w:val="003953E2"/>
    <w:rsid w:val="00395576"/>
    <w:rsid w:val="00395801"/>
    <w:rsid w:val="00395B4D"/>
    <w:rsid w:val="00395D61"/>
    <w:rsid w:val="00395F8A"/>
    <w:rsid w:val="0039615C"/>
    <w:rsid w:val="0039633C"/>
    <w:rsid w:val="003963AA"/>
    <w:rsid w:val="00396461"/>
    <w:rsid w:val="0039657C"/>
    <w:rsid w:val="00396590"/>
    <w:rsid w:val="00396838"/>
    <w:rsid w:val="00396A45"/>
    <w:rsid w:val="003970C7"/>
    <w:rsid w:val="003970F7"/>
    <w:rsid w:val="0039712B"/>
    <w:rsid w:val="00397473"/>
    <w:rsid w:val="003979C8"/>
    <w:rsid w:val="00397D53"/>
    <w:rsid w:val="00397DCA"/>
    <w:rsid w:val="00397E57"/>
    <w:rsid w:val="003A02C5"/>
    <w:rsid w:val="003A043D"/>
    <w:rsid w:val="003A071D"/>
    <w:rsid w:val="003A08CE"/>
    <w:rsid w:val="003A0BD6"/>
    <w:rsid w:val="003A0BF6"/>
    <w:rsid w:val="003A108C"/>
    <w:rsid w:val="003A1570"/>
    <w:rsid w:val="003A1DB9"/>
    <w:rsid w:val="003A2034"/>
    <w:rsid w:val="003A2178"/>
    <w:rsid w:val="003A219B"/>
    <w:rsid w:val="003A2F0D"/>
    <w:rsid w:val="003A32A3"/>
    <w:rsid w:val="003A35EF"/>
    <w:rsid w:val="003A3681"/>
    <w:rsid w:val="003A3723"/>
    <w:rsid w:val="003A37FB"/>
    <w:rsid w:val="003A38C3"/>
    <w:rsid w:val="003A395C"/>
    <w:rsid w:val="003A3A04"/>
    <w:rsid w:val="003A4030"/>
    <w:rsid w:val="003A41CF"/>
    <w:rsid w:val="003A441A"/>
    <w:rsid w:val="003A4888"/>
    <w:rsid w:val="003A49A4"/>
    <w:rsid w:val="003A4D6A"/>
    <w:rsid w:val="003A4EE6"/>
    <w:rsid w:val="003A555E"/>
    <w:rsid w:val="003A56F7"/>
    <w:rsid w:val="003A5747"/>
    <w:rsid w:val="003A5B59"/>
    <w:rsid w:val="003A6081"/>
    <w:rsid w:val="003A6214"/>
    <w:rsid w:val="003A630A"/>
    <w:rsid w:val="003A67FF"/>
    <w:rsid w:val="003A6A67"/>
    <w:rsid w:val="003A6B07"/>
    <w:rsid w:val="003A744B"/>
    <w:rsid w:val="003A76CD"/>
    <w:rsid w:val="003A78BB"/>
    <w:rsid w:val="003B029F"/>
    <w:rsid w:val="003B0672"/>
    <w:rsid w:val="003B069C"/>
    <w:rsid w:val="003B0964"/>
    <w:rsid w:val="003B11AE"/>
    <w:rsid w:val="003B1712"/>
    <w:rsid w:val="003B1A8C"/>
    <w:rsid w:val="003B1B4A"/>
    <w:rsid w:val="003B1BF2"/>
    <w:rsid w:val="003B1D17"/>
    <w:rsid w:val="003B240D"/>
    <w:rsid w:val="003B2790"/>
    <w:rsid w:val="003B279E"/>
    <w:rsid w:val="003B2B85"/>
    <w:rsid w:val="003B2F86"/>
    <w:rsid w:val="003B30E9"/>
    <w:rsid w:val="003B3203"/>
    <w:rsid w:val="003B3432"/>
    <w:rsid w:val="003B35F6"/>
    <w:rsid w:val="003B3732"/>
    <w:rsid w:val="003B387F"/>
    <w:rsid w:val="003B414F"/>
    <w:rsid w:val="003B4223"/>
    <w:rsid w:val="003B44A8"/>
    <w:rsid w:val="003B482D"/>
    <w:rsid w:val="003B4B77"/>
    <w:rsid w:val="003B4CBE"/>
    <w:rsid w:val="003B4DAD"/>
    <w:rsid w:val="003B51E9"/>
    <w:rsid w:val="003B5A7D"/>
    <w:rsid w:val="003B5B83"/>
    <w:rsid w:val="003B638B"/>
    <w:rsid w:val="003B64A7"/>
    <w:rsid w:val="003B6601"/>
    <w:rsid w:val="003B6D71"/>
    <w:rsid w:val="003B6EB0"/>
    <w:rsid w:val="003B70AC"/>
    <w:rsid w:val="003B71B7"/>
    <w:rsid w:val="003B7519"/>
    <w:rsid w:val="003B786B"/>
    <w:rsid w:val="003B79AF"/>
    <w:rsid w:val="003B7D64"/>
    <w:rsid w:val="003C0107"/>
    <w:rsid w:val="003C061D"/>
    <w:rsid w:val="003C08FE"/>
    <w:rsid w:val="003C13C1"/>
    <w:rsid w:val="003C164D"/>
    <w:rsid w:val="003C18A9"/>
    <w:rsid w:val="003C2015"/>
    <w:rsid w:val="003C208E"/>
    <w:rsid w:val="003C20E2"/>
    <w:rsid w:val="003C2184"/>
    <w:rsid w:val="003C21CE"/>
    <w:rsid w:val="003C23F3"/>
    <w:rsid w:val="003C24AE"/>
    <w:rsid w:val="003C2A28"/>
    <w:rsid w:val="003C2C9E"/>
    <w:rsid w:val="003C31D3"/>
    <w:rsid w:val="003C32CB"/>
    <w:rsid w:val="003C3618"/>
    <w:rsid w:val="003C3B09"/>
    <w:rsid w:val="003C3C83"/>
    <w:rsid w:val="003C3EE0"/>
    <w:rsid w:val="003C408F"/>
    <w:rsid w:val="003C4145"/>
    <w:rsid w:val="003C41F2"/>
    <w:rsid w:val="003C4360"/>
    <w:rsid w:val="003C4D52"/>
    <w:rsid w:val="003C4EE2"/>
    <w:rsid w:val="003C540A"/>
    <w:rsid w:val="003C55C7"/>
    <w:rsid w:val="003C5D8B"/>
    <w:rsid w:val="003C6061"/>
    <w:rsid w:val="003C6620"/>
    <w:rsid w:val="003C67B8"/>
    <w:rsid w:val="003C69FA"/>
    <w:rsid w:val="003C6BD5"/>
    <w:rsid w:val="003C6E85"/>
    <w:rsid w:val="003C706A"/>
    <w:rsid w:val="003C78D8"/>
    <w:rsid w:val="003C7911"/>
    <w:rsid w:val="003C7964"/>
    <w:rsid w:val="003D012C"/>
    <w:rsid w:val="003D014A"/>
    <w:rsid w:val="003D05F0"/>
    <w:rsid w:val="003D0792"/>
    <w:rsid w:val="003D0B1A"/>
    <w:rsid w:val="003D0C92"/>
    <w:rsid w:val="003D10F9"/>
    <w:rsid w:val="003D18BB"/>
    <w:rsid w:val="003D1A59"/>
    <w:rsid w:val="003D1B78"/>
    <w:rsid w:val="003D1CC5"/>
    <w:rsid w:val="003D25E6"/>
    <w:rsid w:val="003D2631"/>
    <w:rsid w:val="003D2CB8"/>
    <w:rsid w:val="003D2D2B"/>
    <w:rsid w:val="003D2E2E"/>
    <w:rsid w:val="003D32F6"/>
    <w:rsid w:val="003D33E8"/>
    <w:rsid w:val="003D35AC"/>
    <w:rsid w:val="003D35D8"/>
    <w:rsid w:val="003D3A92"/>
    <w:rsid w:val="003D3B02"/>
    <w:rsid w:val="003D421F"/>
    <w:rsid w:val="003D44D2"/>
    <w:rsid w:val="003D48D9"/>
    <w:rsid w:val="003D4BD4"/>
    <w:rsid w:val="003D4E6A"/>
    <w:rsid w:val="003D4F17"/>
    <w:rsid w:val="003D5102"/>
    <w:rsid w:val="003D583E"/>
    <w:rsid w:val="003D59BB"/>
    <w:rsid w:val="003D5B4A"/>
    <w:rsid w:val="003D5C77"/>
    <w:rsid w:val="003D6600"/>
    <w:rsid w:val="003D6996"/>
    <w:rsid w:val="003D6A91"/>
    <w:rsid w:val="003D6C38"/>
    <w:rsid w:val="003D6D9C"/>
    <w:rsid w:val="003D72AF"/>
    <w:rsid w:val="003D7545"/>
    <w:rsid w:val="003D75C8"/>
    <w:rsid w:val="003D76C5"/>
    <w:rsid w:val="003D7734"/>
    <w:rsid w:val="003D78EA"/>
    <w:rsid w:val="003D79AC"/>
    <w:rsid w:val="003D7A39"/>
    <w:rsid w:val="003D7B52"/>
    <w:rsid w:val="003D7F8C"/>
    <w:rsid w:val="003E0041"/>
    <w:rsid w:val="003E01CA"/>
    <w:rsid w:val="003E0503"/>
    <w:rsid w:val="003E0DA7"/>
    <w:rsid w:val="003E0DF6"/>
    <w:rsid w:val="003E110B"/>
    <w:rsid w:val="003E11E6"/>
    <w:rsid w:val="003E1CD4"/>
    <w:rsid w:val="003E2047"/>
    <w:rsid w:val="003E209A"/>
    <w:rsid w:val="003E21D2"/>
    <w:rsid w:val="003E2356"/>
    <w:rsid w:val="003E23BB"/>
    <w:rsid w:val="003E2821"/>
    <w:rsid w:val="003E287E"/>
    <w:rsid w:val="003E29EC"/>
    <w:rsid w:val="003E2A25"/>
    <w:rsid w:val="003E2CA2"/>
    <w:rsid w:val="003E2D2A"/>
    <w:rsid w:val="003E2E55"/>
    <w:rsid w:val="003E2EE0"/>
    <w:rsid w:val="003E32BA"/>
    <w:rsid w:val="003E3509"/>
    <w:rsid w:val="003E3742"/>
    <w:rsid w:val="003E38CC"/>
    <w:rsid w:val="003E3FAC"/>
    <w:rsid w:val="003E4217"/>
    <w:rsid w:val="003E4261"/>
    <w:rsid w:val="003E464E"/>
    <w:rsid w:val="003E47A4"/>
    <w:rsid w:val="003E4C3C"/>
    <w:rsid w:val="003E4E11"/>
    <w:rsid w:val="003E4F34"/>
    <w:rsid w:val="003E50A0"/>
    <w:rsid w:val="003E51ED"/>
    <w:rsid w:val="003E5484"/>
    <w:rsid w:val="003E55B3"/>
    <w:rsid w:val="003E5D2E"/>
    <w:rsid w:val="003E632F"/>
    <w:rsid w:val="003E667A"/>
    <w:rsid w:val="003E6938"/>
    <w:rsid w:val="003E6DE2"/>
    <w:rsid w:val="003E726C"/>
    <w:rsid w:val="003E7C33"/>
    <w:rsid w:val="003E7CA3"/>
    <w:rsid w:val="003E7CE4"/>
    <w:rsid w:val="003F03E0"/>
    <w:rsid w:val="003F0641"/>
    <w:rsid w:val="003F09AB"/>
    <w:rsid w:val="003F0A14"/>
    <w:rsid w:val="003F0AFE"/>
    <w:rsid w:val="003F0D26"/>
    <w:rsid w:val="003F113F"/>
    <w:rsid w:val="003F117F"/>
    <w:rsid w:val="003F12DC"/>
    <w:rsid w:val="003F163A"/>
    <w:rsid w:val="003F16A6"/>
    <w:rsid w:val="003F18C9"/>
    <w:rsid w:val="003F1FC3"/>
    <w:rsid w:val="003F202D"/>
    <w:rsid w:val="003F2177"/>
    <w:rsid w:val="003F2193"/>
    <w:rsid w:val="003F2457"/>
    <w:rsid w:val="003F24FB"/>
    <w:rsid w:val="003F2CDB"/>
    <w:rsid w:val="003F2FE0"/>
    <w:rsid w:val="003F3069"/>
    <w:rsid w:val="003F36A5"/>
    <w:rsid w:val="003F3B2D"/>
    <w:rsid w:val="003F469E"/>
    <w:rsid w:val="003F46EC"/>
    <w:rsid w:val="003F4869"/>
    <w:rsid w:val="003F4BC7"/>
    <w:rsid w:val="003F4D56"/>
    <w:rsid w:val="003F4F79"/>
    <w:rsid w:val="003F5CD5"/>
    <w:rsid w:val="003F5D8E"/>
    <w:rsid w:val="003F6025"/>
    <w:rsid w:val="003F60F1"/>
    <w:rsid w:val="003F61D4"/>
    <w:rsid w:val="003F634F"/>
    <w:rsid w:val="003F63B8"/>
    <w:rsid w:val="003F6506"/>
    <w:rsid w:val="003F6F7D"/>
    <w:rsid w:val="003F7005"/>
    <w:rsid w:val="003F7803"/>
    <w:rsid w:val="003F7ED1"/>
    <w:rsid w:val="0040008E"/>
    <w:rsid w:val="004001B7"/>
    <w:rsid w:val="00400646"/>
    <w:rsid w:val="00400A05"/>
    <w:rsid w:val="00400C35"/>
    <w:rsid w:val="00400C5C"/>
    <w:rsid w:val="00400CE1"/>
    <w:rsid w:val="00400DD4"/>
    <w:rsid w:val="004010D9"/>
    <w:rsid w:val="0040125B"/>
    <w:rsid w:val="00401653"/>
    <w:rsid w:val="004018FE"/>
    <w:rsid w:val="00401D81"/>
    <w:rsid w:val="00401D97"/>
    <w:rsid w:val="0040203F"/>
    <w:rsid w:val="0040230D"/>
    <w:rsid w:val="0040275F"/>
    <w:rsid w:val="004027E1"/>
    <w:rsid w:val="00402D0D"/>
    <w:rsid w:val="00402D7A"/>
    <w:rsid w:val="00402EF8"/>
    <w:rsid w:val="00403177"/>
    <w:rsid w:val="0040350A"/>
    <w:rsid w:val="00403845"/>
    <w:rsid w:val="00403D9D"/>
    <w:rsid w:val="004043CA"/>
    <w:rsid w:val="004047F2"/>
    <w:rsid w:val="00404F75"/>
    <w:rsid w:val="0040502E"/>
    <w:rsid w:val="00405228"/>
    <w:rsid w:val="00405691"/>
    <w:rsid w:val="00405B5C"/>
    <w:rsid w:val="00405E35"/>
    <w:rsid w:val="00406823"/>
    <w:rsid w:val="00406897"/>
    <w:rsid w:val="004068DC"/>
    <w:rsid w:val="00406AA4"/>
    <w:rsid w:val="00406C55"/>
    <w:rsid w:val="00406E09"/>
    <w:rsid w:val="0040727F"/>
    <w:rsid w:val="00407335"/>
    <w:rsid w:val="0040743D"/>
    <w:rsid w:val="00407444"/>
    <w:rsid w:val="004074CC"/>
    <w:rsid w:val="00407606"/>
    <w:rsid w:val="0040764E"/>
    <w:rsid w:val="00407A63"/>
    <w:rsid w:val="00407A8C"/>
    <w:rsid w:val="00407F2C"/>
    <w:rsid w:val="00407F3B"/>
    <w:rsid w:val="00410046"/>
    <w:rsid w:val="004100E9"/>
    <w:rsid w:val="00410491"/>
    <w:rsid w:val="004107C9"/>
    <w:rsid w:val="004108CA"/>
    <w:rsid w:val="004108F6"/>
    <w:rsid w:val="00410F1A"/>
    <w:rsid w:val="004110CD"/>
    <w:rsid w:val="00411427"/>
    <w:rsid w:val="004115B1"/>
    <w:rsid w:val="004118D8"/>
    <w:rsid w:val="004119A1"/>
    <w:rsid w:val="00411D61"/>
    <w:rsid w:val="00411D9C"/>
    <w:rsid w:val="00411FA5"/>
    <w:rsid w:val="004123CC"/>
    <w:rsid w:val="0041240E"/>
    <w:rsid w:val="0041262C"/>
    <w:rsid w:val="00412764"/>
    <w:rsid w:val="004128B3"/>
    <w:rsid w:val="004131ED"/>
    <w:rsid w:val="00413316"/>
    <w:rsid w:val="0041336B"/>
    <w:rsid w:val="00413394"/>
    <w:rsid w:val="00413728"/>
    <w:rsid w:val="004139B2"/>
    <w:rsid w:val="00413AF8"/>
    <w:rsid w:val="00413DED"/>
    <w:rsid w:val="00413E08"/>
    <w:rsid w:val="00413FE5"/>
    <w:rsid w:val="0041468A"/>
    <w:rsid w:val="004148FE"/>
    <w:rsid w:val="00414BEA"/>
    <w:rsid w:val="00414C32"/>
    <w:rsid w:val="00415456"/>
    <w:rsid w:val="004157EE"/>
    <w:rsid w:val="00415A58"/>
    <w:rsid w:val="00415BF8"/>
    <w:rsid w:val="00415C4B"/>
    <w:rsid w:val="00415D5E"/>
    <w:rsid w:val="004162CB"/>
    <w:rsid w:val="00416482"/>
    <w:rsid w:val="004167C3"/>
    <w:rsid w:val="004169BF"/>
    <w:rsid w:val="00416C5C"/>
    <w:rsid w:val="00417001"/>
    <w:rsid w:val="00417354"/>
    <w:rsid w:val="0041745E"/>
    <w:rsid w:val="00417891"/>
    <w:rsid w:val="00417D98"/>
    <w:rsid w:val="00417F0B"/>
    <w:rsid w:val="004201DB"/>
    <w:rsid w:val="00420234"/>
    <w:rsid w:val="00420398"/>
    <w:rsid w:val="004205F1"/>
    <w:rsid w:val="00420623"/>
    <w:rsid w:val="00420648"/>
    <w:rsid w:val="004206D4"/>
    <w:rsid w:val="004208F5"/>
    <w:rsid w:val="00420A89"/>
    <w:rsid w:val="00420C06"/>
    <w:rsid w:val="00421950"/>
    <w:rsid w:val="00421B5D"/>
    <w:rsid w:val="00421DD5"/>
    <w:rsid w:val="00421EB0"/>
    <w:rsid w:val="00422206"/>
    <w:rsid w:val="0042273D"/>
    <w:rsid w:val="00422760"/>
    <w:rsid w:val="0042287F"/>
    <w:rsid w:val="004228EE"/>
    <w:rsid w:val="00422C34"/>
    <w:rsid w:val="00422E91"/>
    <w:rsid w:val="0042304D"/>
    <w:rsid w:val="00423068"/>
    <w:rsid w:val="00423373"/>
    <w:rsid w:val="0042398D"/>
    <w:rsid w:val="00423AD8"/>
    <w:rsid w:val="00423B6E"/>
    <w:rsid w:val="00423BDF"/>
    <w:rsid w:val="00424720"/>
    <w:rsid w:val="004249B1"/>
    <w:rsid w:val="00424EA9"/>
    <w:rsid w:val="004250F4"/>
    <w:rsid w:val="004256AE"/>
    <w:rsid w:val="00425856"/>
    <w:rsid w:val="00425AA1"/>
    <w:rsid w:val="00425C5E"/>
    <w:rsid w:val="0042637F"/>
    <w:rsid w:val="004263F5"/>
    <w:rsid w:val="00426881"/>
    <w:rsid w:val="00426C1E"/>
    <w:rsid w:val="0042706E"/>
    <w:rsid w:val="00427136"/>
    <w:rsid w:val="004271A8"/>
    <w:rsid w:val="00427413"/>
    <w:rsid w:val="0042799E"/>
    <w:rsid w:val="00427A19"/>
    <w:rsid w:val="00427ACD"/>
    <w:rsid w:val="00427B6F"/>
    <w:rsid w:val="00427CD7"/>
    <w:rsid w:val="00430070"/>
    <w:rsid w:val="004301F8"/>
    <w:rsid w:val="00430A8E"/>
    <w:rsid w:val="00431310"/>
    <w:rsid w:val="00431501"/>
    <w:rsid w:val="0043155D"/>
    <w:rsid w:val="00431676"/>
    <w:rsid w:val="0043182A"/>
    <w:rsid w:val="00431C8E"/>
    <w:rsid w:val="00431C98"/>
    <w:rsid w:val="00432928"/>
    <w:rsid w:val="00432950"/>
    <w:rsid w:val="0043334E"/>
    <w:rsid w:val="004336F0"/>
    <w:rsid w:val="00433BC4"/>
    <w:rsid w:val="0043417C"/>
    <w:rsid w:val="00434228"/>
    <w:rsid w:val="0043448F"/>
    <w:rsid w:val="004346C9"/>
    <w:rsid w:val="00434C61"/>
    <w:rsid w:val="00434CEC"/>
    <w:rsid w:val="00434DD7"/>
    <w:rsid w:val="00434EFE"/>
    <w:rsid w:val="00435269"/>
    <w:rsid w:val="00435AA1"/>
    <w:rsid w:val="00435B14"/>
    <w:rsid w:val="00435DE7"/>
    <w:rsid w:val="00435E62"/>
    <w:rsid w:val="00435E93"/>
    <w:rsid w:val="00435E9E"/>
    <w:rsid w:val="00436745"/>
    <w:rsid w:val="00436A31"/>
    <w:rsid w:val="00436B15"/>
    <w:rsid w:val="00436C50"/>
    <w:rsid w:val="0043708A"/>
    <w:rsid w:val="00437632"/>
    <w:rsid w:val="00437658"/>
    <w:rsid w:val="004379C2"/>
    <w:rsid w:val="00437DEE"/>
    <w:rsid w:val="004400D3"/>
    <w:rsid w:val="004401FB"/>
    <w:rsid w:val="0044060A"/>
    <w:rsid w:val="0044088D"/>
    <w:rsid w:val="00440B78"/>
    <w:rsid w:val="00440BB9"/>
    <w:rsid w:val="00440F6B"/>
    <w:rsid w:val="00440FB5"/>
    <w:rsid w:val="004410E0"/>
    <w:rsid w:val="004419D7"/>
    <w:rsid w:val="00441B9A"/>
    <w:rsid w:val="00442087"/>
    <w:rsid w:val="0044222B"/>
    <w:rsid w:val="0044229A"/>
    <w:rsid w:val="0044265E"/>
    <w:rsid w:val="00442A2E"/>
    <w:rsid w:val="00442A33"/>
    <w:rsid w:val="00442BEC"/>
    <w:rsid w:val="00442D6E"/>
    <w:rsid w:val="00442DE6"/>
    <w:rsid w:val="00442FB9"/>
    <w:rsid w:val="00443063"/>
    <w:rsid w:val="0044316D"/>
    <w:rsid w:val="00443435"/>
    <w:rsid w:val="00443477"/>
    <w:rsid w:val="004437C7"/>
    <w:rsid w:val="0044408C"/>
    <w:rsid w:val="00444258"/>
    <w:rsid w:val="004446CF"/>
    <w:rsid w:val="004446D7"/>
    <w:rsid w:val="004448FE"/>
    <w:rsid w:val="00444E6D"/>
    <w:rsid w:val="00444F13"/>
    <w:rsid w:val="00445007"/>
    <w:rsid w:val="004452F0"/>
    <w:rsid w:val="004455EB"/>
    <w:rsid w:val="004459E5"/>
    <w:rsid w:val="00445B58"/>
    <w:rsid w:val="00445DA6"/>
    <w:rsid w:val="004462DC"/>
    <w:rsid w:val="004467AE"/>
    <w:rsid w:val="0044684E"/>
    <w:rsid w:val="00446896"/>
    <w:rsid w:val="00446ABE"/>
    <w:rsid w:val="00446BFF"/>
    <w:rsid w:val="00446FC0"/>
    <w:rsid w:val="004470C5"/>
    <w:rsid w:val="004472A7"/>
    <w:rsid w:val="00447404"/>
    <w:rsid w:val="004476AB"/>
    <w:rsid w:val="00447A31"/>
    <w:rsid w:val="00447A59"/>
    <w:rsid w:val="00447ABB"/>
    <w:rsid w:val="00447AF2"/>
    <w:rsid w:val="00447CA1"/>
    <w:rsid w:val="00447FD9"/>
    <w:rsid w:val="004502EE"/>
    <w:rsid w:val="0045078E"/>
    <w:rsid w:val="004517D3"/>
    <w:rsid w:val="00451886"/>
    <w:rsid w:val="00451A1B"/>
    <w:rsid w:val="00451B72"/>
    <w:rsid w:val="004521D0"/>
    <w:rsid w:val="0045297B"/>
    <w:rsid w:val="00452A0A"/>
    <w:rsid w:val="00452E6E"/>
    <w:rsid w:val="00452FC6"/>
    <w:rsid w:val="004536FD"/>
    <w:rsid w:val="0045392C"/>
    <w:rsid w:val="0045395F"/>
    <w:rsid w:val="00453E7A"/>
    <w:rsid w:val="004544B3"/>
    <w:rsid w:val="004544D4"/>
    <w:rsid w:val="00454D28"/>
    <w:rsid w:val="00454EDA"/>
    <w:rsid w:val="00454F71"/>
    <w:rsid w:val="0045502C"/>
    <w:rsid w:val="0045503D"/>
    <w:rsid w:val="00455268"/>
    <w:rsid w:val="00455292"/>
    <w:rsid w:val="004554AC"/>
    <w:rsid w:val="004555B6"/>
    <w:rsid w:val="00455BB7"/>
    <w:rsid w:val="00455FE9"/>
    <w:rsid w:val="0045606D"/>
    <w:rsid w:val="004561D5"/>
    <w:rsid w:val="00456204"/>
    <w:rsid w:val="00456249"/>
    <w:rsid w:val="00456368"/>
    <w:rsid w:val="0045639B"/>
    <w:rsid w:val="004564CC"/>
    <w:rsid w:val="00456665"/>
    <w:rsid w:val="00456A66"/>
    <w:rsid w:val="00456B60"/>
    <w:rsid w:val="00456D71"/>
    <w:rsid w:val="004571A8"/>
    <w:rsid w:val="0045729D"/>
    <w:rsid w:val="004573C1"/>
    <w:rsid w:val="00457BF8"/>
    <w:rsid w:val="00457DEB"/>
    <w:rsid w:val="004601F4"/>
    <w:rsid w:val="00460205"/>
    <w:rsid w:val="00460435"/>
    <w:rsid w:val="0046064C"/>
    <w:rsid w:val="00460AA6"/>
    <w:rsid w:val="00460CF3"/>
    <w:rsid w:val="00460CFE"/>
    <w:rsid w:val="0046108F"/>
    <w:rsid w:val="0046109E"/>
    <w:rsid w:val="004616EA"/>
    <w:rsid w:val="00461708"/>
    <w:rsid w:val="00461826"/>
    <w:rsid w:val="00461D1B"/>
    <w:rsid w:val="0046218D"/>
    <w:rsid w:val="0046225E"/>
    <w:rsid w:val="00462382"/>
    <w:rsid w:val="00462497"/>
    <w:rsid w:val="00462536"/>
    <w:rsid w:val="00462874"/>
    <w:rsid w:val="004629DB"/>
    <w:rsid w:val="00462D90"/>
    <w:rsid w:val="00462DD8"/>
    <w:rsid w:val="004634DD"/>
    <w:rsid w:val="0046356E"/>
    <w:rsid w:val="004635F9"/>
    <w:rsid w:val="00463A26"/>
    <w:rsid w:val="00463EF0"/>
    <w:rsid w:val="0046405C"/>
    <w:rsid w:val="004642EB"/>
    <w:rsid w:val="00464837"/>
    <w:rsid w:val="00464CEF"/>
    <w:rsid w:val="00465137"/>
    <w:rsid w:val="0046569A"/>
    <w:rsid w:val="004656FC"/>
    <w:rsid w:val="004657CC"/>
    <w:rsid w:val="004657F5"/>
    <w:rsid w:val="0046683B"/>
    <w:rsid w:val="004668C4"/>
    <w:rsid w:val="0046690A"/>
    <w:rsid w:val="004669B2"/>
    <w:rsid w:val="00466CAF"/>
    <w:rsid w:val="00467595"/>
    <w:rsid w:val="00467700"/>
    <w:rsid w:val="00467EEB"/>
    <w:rsid w:val="004700E8"/>
    <w:rsid w:val="0047065E"/>
    <w:rsid w:val="00470717"/>
    <w:rsid w:val="00470852"/>
    <w:rsid w:val="00470B76"/>
    <w:rsid w:val="00470B7C"/>
    <w:rsid w:val="00470C4B"/>
    <w:rsid w:val="00470DDE"/>
    <w:rsid w:val="00470F83"/>
    <w:rsid w:val="0047179C"/>
    <w:rsid w:val="00471813"/>
    <w:rsid w:val="00471885"/>
    <w:rsid w:val="00471CD4"/>
    <w:rsid w:val="00471DE8"/>
    <w:rsid w:val="00471EE0"/>
    <w:rsid w:val="004721BC"/>
    <w:rsid w:val="00472293"/>
    <w:rsid w:val="00472325"/>
    <w:rsid w:val="004723D4"/>
    <w:rsid w:val="00472654"/>
    <w:rsid w:val="00472B2C"/>
    <w:rsid w:val="00472CD4"/>
    <w:rsid w:val="0047334E"/>
    <w:rsid w:val="00473372"/>
    <w:rsid w:val="00473CA5"/>
    <w:rsid w:val="00473CBB"/>
    <w:rsid w:val="00474072"/>
    <w:rsid w:val="004741DB"/>
    <w:rsid w:val="004742EB"/>
    <w:rsid w:val="004742F7"/>
    <w:rsid w:val="0047484C"/>
    <w:rsid w:val="00474890"/>
    <w:rsid w:val="004748D7"/>
    <w:rsid w:val="00474AB4"/>
    <w:rsid w:val="00474B2B"/>
    <w:rsid w:val="00474B56"/>
    <w:rsid w:val="00474BEF"/>
    <w:rsid w:val="00474DC0"/>
    <w:rsid w:val="00474E65"/>
    <w:rsid w:val="00474E6A"/>
    <w:rsid w:val="004750F6"/>
    <w:rsid w:val="0047519E"/>
    <w:rsid w:val="004751E0"/>
    <w:rsid w:val="004758B2"/>
    <w:rsid w:val="00475B75"/>
    <w:rsid w:val="00475CD9"/>
    <w:rsid w:val="00475D1D"/>
    <w:rsid w:val="0047684C"/>
    <w:rsid w:val="00477094"/>
    <w:rsid w:val="00477655"/>
    <w:rsid w:val="00477A80"/>
    <w:rsid w:val="004801CC"/>
    <w:rsid w:val="004802C6"/>
    <w:rsid w:val="0048032E"/>
    <w:rsid w:val="0048056D"/>
    <w:rsid w:val="00480CEA"/>
    <w:rsid w:val="004810EA"/>
    <w:rsid w:val="0048132C"/>
    <w:rsid w:val="004819BF"/>
    <w:rsid w:val="00481B62"/>
    <w:rsid w:val="004825DD"/>
    <w:rsid w:val="00482D53"/>
    <w:rsid w:val="00482E6C"/>
    <w:rsid w:val="00482F15"/>
    <w:rsid w:val="0048330B"/>
    <w:rsid w:val="00483487"/>
    <w:rsid w:val="00483505"/>
    <w:rsid w:val="00483526"/>
    <w:rsid w:val="0048365E"/>
    <w:rsid w:val="00483886"/>
    <w:rsid w:val="00483D5B"/>
    <w:rsid w:val="00483F92"/>
    <w:rsid w:val="0048400E"/>
    <w:rsid w:val="00484044"/>
    <w:rsid w:val="004844A1"/>
    <w:rsid w:val="0048458C"/>
    <w:rsid w:val="004845F6"/>
    <w:rsid w:val="00485330"/>
    <w:rsid w:val="0048534F"/>
    <w:rsid w:val="00485AF3"/>
    <w:rsid w:val="00486134"/>
    <w:rsid w:val="00486197"/>
    <w:rsid w:val="00486223"/>
    <w:rsid w:val="0048632A"/>
    <w:rsid w:val="00486354"/>
    <w:rsid w:val="004867A9"/>
    <w:rsid w:val="00486D7B"/>
    <w:rsid w:val="00486FEA"/>
    <w:rsid w:val="0048766B"/>
    <w:rsid w:val="004879D6"/>
    <w:rsid w:val="00487A17"/>
    <w:rsid w:val="00487C8F"/>
    <w:rsid w:val="00487EE8"/>
    <w:rsid w:val="00490563"/>
    <w:rsid w:val="00490B8A"/>
    <w:rsid w:val="00490D1F"/>
    <w:rsid w:val="00490E5C"/>
    <w:rsid w:val="00490FC9"/>
    <w:rsid w:val="004914D0"/>
    <w:rsid w:val="004916BB"/>
    <w:rsid w:val="0049186C"/>
    <w:rsid w:val="004918CE"/>
    <w:rsid w:val="00491A37"/>
    <w:rsid w:val="00491C53"/>
    <w:rsid w:val="00491D2D"/>
    <w:rsid w:val="004921AB"/>
    <w:rsid w:val="004922A5"/>
    <w:rsid w:val="0049245E"/>
    <w:rsid w:val="004927A3"/>
    <w:rsid w:val="004928C2"/>
    <w:rsid w:val="00492D45"/>
    <w:rsid w:val="00492F77"/>
    <w:rsid w:val="0049304D"/>
    <w:rsid w:val="0049340E"/>
    <w:rsid w:val="00493519"/>
    <w:rsid w:val="004937D1"/>
    <w:rsid w:val="00493C3C"/>
    <w:rsid w:val="00493EEE"/>
    <w:rsid w:val="0049411D"/>
    <w:rsid w:val="00494910"/>
    <w:rsid w:val="00494B02"/>
    <w:rsid w:val="00494F3D"/>
    <w:rsid w:val="004959C3"/>
    <w:rsid w:val="00495B83"/>
    <w:rsid w:val="00495D71"/>
    <w:rsid w:val="00495DA3"/>
    <w:rsid w:val="00495ECD"/>
    <w:rsid w:val="00495F6C"/>
    <w:rsid w:val="004962B7"/>
    <w:rsid w:val="0049644C"/>
    <w:rsid w:val="004967BD"/>
    <w:rsid w:val="00496B8F"/>
    <w:rsid w:val="00496EE2"/>
    <w:rsid w:val="00496F73"/>
    <w:rsid w:val="00497041"/>
    <w:rsid w:val="0049724A"/>
    <w:rsid w:val="004973E3"/>
    <w:rsid w:val="004973E4"/>
    <w:rsid w:val="0049770D"/>
    <w:rsid w:val="00497A05"/>
    <w:rsid w:val="00497B6C"/>
    <w:rsid w:val="00497CA7"/>
    <w:rsid w:val="004A005D"/>
    <w:rsid w:val="004A033F"/>
    <w:rsid w:val="004A05E8"/>
    <w:rsid w:val="004A0901"/>
    <w:rsid w:val="004A0A0D"/>
    <w:rsid w:val="004A0B2B"/>
    <w:rsid w:val="004A0CE1"/>
    <w:rsid w:val="004A1252"/>
    <w:rsid w:val="004A1400"/>
    <w:rsid w:val="004A157A"/>
    <w:rsid w:val="004A190B"/>
    <w:rsid w:val="004A19AB"/>
    <w:rsid w:val="004A1B74"/>
    <w:rsid w:val="004A1CBB"/>
    <w:rsid w:val="004A1D80"/>
    <w:rsid w:val="004A1FD5"/>
    <w:rsid w:val="004A1FE4"/>
    <w:rsid w:val="004A20C4"/>
    <w:rsid w:val="004A2282"/>
    <w:rsid w:val="004A22EC"/>
    <w:rsid w:val="004A240D"/>
    <w:rsid w:val="004A2483"/>
    <w:rsid w:val="004A2A21"/>
    <w:rsid w:val="004A2BF2"/>
    <w:rsid w:val="004A2C96"/>
    <w:rsid w:val="004A3524"/>
    <w:rsid w:val="004A3673"/>
    <w:rsid w:val="004A3933"/>
    <w:rsid w:val="004A3ABE"/>
    <w:rsid w:val="004A3ACE"/>
    <w:rsid w:val="004A3D5E"/>
    <w:rsid w:val="004A4009"/>
    <w:rsid w:val="004A4107"/>
    <w:rsid w:val="004A4609"/>
    <w:rsid w:val="004A4623"/>
    <w:rsid w:val="004A4698"/>
    <w:rsid w:val="004A4BD4"/>
    <w:rsid w:val="004A4D5E"/>
    <w:rsid w:val="004A5089"/>
    <w:rsid w:val="004A57C6"/>
    <w:rsid w:val="004A57F2"/>
    <w:rsid w:val="004A5A61"/>
    <w:rsid w:val="004A5D7F"/>
    <w:rsid w:val="004A5F3F"/>
    <w:rsid w:val="004A60F9"/>
    <w:rsid w:val="004A6335"/>
    <w:rsid w:val="004A662F"/>
    <w:rsid w:val="004A68E8"/>
    <w:rsid w:val="004A6AF3"/>
    <w:rsid w:val="004A6B6F"/>
    <w:rsid w:val="004A6F45"/>
    <w:rsid w:val="004A7011"/>
    <w:rsid w:val="004A7241"/>
    <w:rsid w:val="004A72F0"/>
    <w:rsid w:val="004A7D55"/>
    <w:rsid w:val="004A7E50"/>
    <w:rsid w:val="004B097B"/>
    <w:rsid w:val="004B0D60"/>
    <w:rsid w:val="004B1330"/>
    <w:rsid w:val="004B1348"/>
    <w:rsid w:val="004B139F"/>
    <w:rsid w:val="004B1603"/>
    <w:rsid w:val="004B1892"/>
    <w:rsid w:val="004B1A2D"/>
    <w:rsid w:val="004B25E2"/>
    <w:rsid w:val="004B2861"/>
    <w:rsid w:val="004B2A83"/>
    <w:rsid w:val="004B2AE4"/>
    <w:rsid w:val="004B2C0F"/>
    <w:rsid w:val="004B2E9C"/>
    <w:rsid w:val="004B2EC3"/>
    <w:rsid w:val="004B2FDE"/>
    <w:rsid w:val="004B31F1"/>
    <w:rsid w:val="004B35D4"/>
    <w:rsid w:val="004B35DC"/>
    <w:rsid w:val="004B36B5"/>
    <w:rsid w:val="004B36CC"/>
    <w:rsid w:val="004B3B4E"/>
    <w:rsid w:val="004B4172"/>
    <w:rsid w:val="004B4A4D"/>
    <w:rsid w:val="004B4C53"/>
    <w:rsid w:val="004B4FB1"/>
    <w:rsid w:val="004B5401"/>
    <w:rsid w:val="004B54FE"/>
    <w:rsid w:val="004B582C"/>
    <w:rsid w:val="004B594B"/>
    <w:rsid w:val="004B5B9F"/>
    <w:rsid w:val="004B5D35"/>
    <w:rsid w:val="004B5EC2"/>
    <w:rsid w:val="004B5F6B"/>
    <w:rsid w:val="004B5F7F"/>
    <w:rsid w:val="004B622D"/>
    <w:rsid w:val="004B63D9"/>
    <w:rsid w:val="004B6894"/>
    <w:rsid w:val="004B6967"/>
    <w:rsid w:val="004B6C06"/>
    <w:rsid w:val="004B6D9F"/>
    <w:rsid w:val="004B6DB1"/>
    <w:rsid w:val="004B7324"/>
    <w:rsid w:val="004B782D"/>
    <w:rsid w:val="004B7D95"/>
    <w:rsid w:val="004B7E5F"/>
    <w:rsid w:val="004B7EDC"/>
    <w:rsid w:val="004B7F27"/>
    <w:rsid w:val="004C014C"/>
    <w:rsid w:val="004C056D"/>
    <w:rsid w:val="004C0657"/>
    <w:rsid w:val="004C0BF8"/>
    <w:rsid w:val="004C102C"/>
    <w:rsid w:val="004C1084"/>
    <w:rsid w:val="004C10D6"/>
    <w:rsid w:val="004C1108"/>
    <w:rsid w:val="004C167D"/>
    <w:rsid w:val="004C16CD"/>
    <w:rsid w:val="004C1747"/>
    <w:rsid w:val="004C17D1"/>
    <w:rsid w:val="004C1DF5"/>
    <w:rsid w:val="004C2150"/>
    <w:rsid w:val="004C235B"/>
    <w:rsid w:val="004C2604"/>
    <w:rsid w:val="004C261A"/>
    <w:rsid w:val="004C2A9B"/>
    <w:rsid w:val="004C2AF3"/>
    <w:rsid w:val="004C3117"/>
    <w:rsid w:val="004C3E16"/>
    <w:rsid w:val="004C3E20"/>
    <w:rsid w:val="004C4488"/>
    <w:rsid w:val="004C49B5"/>
    <w:rsid w:val="004C4A88"/>
    <w:rsid w:val="004C4F60"/>
    <w:rsid w:val="004C4FDC"/>
    <w:rsid w:val="004C5652"/>
    <w:rsid w:val="004C58C9"/>
    <w:rsid w:val="004C58CB"/>
    <w:rsid w:val="004C5B13"/>
    <w:rsid w:val="004C5BAB"/>
    <w:rsid w:val="004C6187"/>
    <w:rsid w:val="004C6745"/>
    <w:rsid w:val="004C6A65"/>
    <w:rsid w:val="004C6E34"/>
    <w:rsid w:val="004C74D2"/>
    <w:rsid w:val="004C7986"/>
    <w:rsid w:val="004C79AE"/>
    <w:rsid w:val="004C7BB5"/>
    <w:rsid w:val="004C7C59"/>
    <w:rsid w:val="004C7D8D"/>
    <w:rsid w:val="004D00ED"/>
    <w:rsid w:val="004D051C"/>
    <w:rsid w:val="004D090A"/>
    <w:rsid w:val="004D0B35"/>
    <w:rsid w:val="004D1135"/>
    <w:rsid w:val="004D113D"/>
    <w:rsid w:val="004D12A1"/>
    <w:rsid w:val="004D1443"/>
    <w:rsid w:val="004D1DEC"/>
    <w:rsid w:val="004D2083"/>
    <w:rsid w:val="004D22EF"/>
    <w:rsid w:val="004D27BD"/>
    <w:rsid w:val="004D2FAE"/>
    <w:rsid w:val="004D3241"/>
    <w:rsid w:val="004D332F"/>
    <w:rsid w:val="004D33D5"/>
    <w:rsid w:val="004D34A1"/>
    <w:rsid w:val="004D37C6"/>
    <w:rsid w:val="004D3CB0"/>
    <w:rsid w:val="004D4270"/>
    <w:rsid w:val="004D45A2"/>
    <w:rsid w:val="004D4A6A"/>
    <w:rsid w:val="004D4BED"/>
    <w:rsid w:val="004D505E"/>
    <w:rsid w:val="004D50C2"/>
    <w:rsid w:val="004D54A0"/>
    <w:rsid w:val="004D54DD"/>
    <w:rsid w:val="004D56B8"/>
    <w:rsid w:val="004D5ABF"/>
    <w:rsid w:val="004D5C15"/>
    <w:rsid w:val="004D5E95"/>
    <w:rsid w:val="004D61FA"/>
    <w:rsid w:val="004D63CE"/>
    <w:rsid w:val="004D682C"/>
    <w:rsid w:val="004D6AA8"/>
    <w:rsid w:val="004D7177"/>
    <w:rsid w:val="004D72B3"/>
    <w:rsid w:val="004D754F"/>
    <w:rsid w:val="004D75B4"/>
    <w:rsid w:val="004D7BEC"/>
    <w:rsid w:val="004D7C8B"/>
    <w:rsid w:val="004D7DE2"/>
    <w:rsid w:val="004E019F"/>
    <w:rsid w:val="004E02A1"/>
    <w:rsid w:val="004E02EC"/>
    <w:rsid w:val="004E10B2"/>
    <w:rsid w:val="004E129B"/>
    <w:rsid w:val="004E1699"/>
    <w:rsid w:val="004E1C43"/>
    <w:rsid w:val="004E1F36"/>
    <w:rsid w:val="004E2041"/>
    <w:rsid w:val="004E204D"/>
    <w:rsid w:val="004E22A1"/>
    <w:rsid w:val="004E2808"/>
    <w:rsid w:val="004E2A78"/>
    <w:rsid w:val="004E2AB7"/>
    <w:rsid w:val="004E2AC7"/>
    <w:rsid w:val="004E2CAD"/>
    <w:rsid w:val="004E303A"/>
    <w:rsid w:val="004E342F"/>
    <w:rsid w:val="004E375D"/>
    <w:rsid w:val="004E3A72"/>
    <w:rsid w:val="004E40D5"/>
    <w:rsid w:val="004E432D"/>
    <w:rsid w:val="004E44EA"/>
    <w:rsid w:val="004E49F0"/>
    <w:rsid w:val="004E4C45"/>
    <w:rsid w:val="004E4E01"/>
    <w:rsid w:val="004E4E17"/>
    <w:rsid w:val="004E4EAA"/>
    <w:rsid w:val="004E5373"/>
    <w:rsid w:val="004E53D6"/>
    <w:rsid w:val="004E5621"/>
    <w:rsid w:val="004E5C56"/>
    <w:rsid w:val="004E5EE2"/>
    <w:rsid w:val="004E7061"/>
    <w:rsid w:val="004E70D5"/>
    <w:rsid w:val="004E73D6"/>
    <w:rsid w:val="004F04F0"/>
    <w:rsid w:val="004F0624"/>
    <w:rsid w:val="004F0AF7"/>
    <w:rsid w:val="004F0C64"/>
    <w:rsid w:val="004F0E00"/>
    <w:rsid w:val="004F133D"/>
    <w:rsid w:val="004F1B43"/>
    <w:rsid w:val="004F1CC3"/>
    <w:rsid w:val="004F1D84"/>
    <w:rsid w:val="004F1E43"/>
    <w:rsid w:val="004F2CB9"/>
    <w:rsid w:val="004F2D24"/>
    <w:rsid w:val="004F2F26"/>
    <w:rsid w:val="004F2F32"/>
    <w:rsid w:val="004F2F6A"/>
    <w:rsid w:val="004F303C"/>
    <w:rsid w:val="004F30DD"/>
    <w:rsid w:val="004F3141"/>
    <w:rsid w:val="004F32D5"/>
    <w:rsid w:val="004F3450"/>
    <w:rsid w:val="004F369E"/>
    <w:rsid w:val="004F3AB1"/>
    <w:rsid w:val="004F481F"/>
    <w:rsid w:val="004F519A"/>
    <w:rsid w:val="004F51F6"/>
    <w:rsid w:val="004F5EE3"/>
    <w:rsid w:val="004F60C1"/>
    <w:rsid w:val="004F6411"/>
    <w:rsid w:val="004F650C"/>
    <w:rsid w:val="004F65A4"/>
    <w:rsid w:val="004F65FD"/>
    <w:rsid w:val="004F69C5"/>
    <w:rsid w:val="004F6F34"/>
    <w:rsid w:val="004F712F"/>
    <w:rsid w:val="004F7301"/>
    <w:rsid w:val="004F7AD1"/>
    <w:rsid w:val="004F7BD8"/>
    <w:rsid w:val="004F7C9A"/>
    <w:rsid w:val="004F7FA9"/>
    <w:rsid w:val="005000D7"/>
    <w:rsid w:val="00500435"/>
    <w:rsid w:val="00500441"/>
    <w:rsid w:val="00500476"/>
    <w:rsid w:val="00500771"/>
    <w:rsid w:val="0050080C"/>
    <w:rsid w:val="00500BFC"/>
    <w:rsid w:val="00500C34"/>
    <w:rsid w:val="00500D2A"/>
    <w:rsid w:val="005010F6"/>
    <w:rsid w:val="00501116"/>
    <w:rsid w:val="00501152"/>
    <w:rsid w:val="0050154B"/>
    <w:rsid w:val="0050158C"/>
    <w:rsid w:val="0050193F"/>
    <w:rsid w:val="00501C87"/>
    <w:rsid w:val="00502083"/>
    <w:rsid w:val="0050228E"/>
    <w:rsid w:val="00502384"/>
    <w:rsid w:val="00502847"/>
    <w:rsid w:val="005035DB"/>
    <w:rsid w:val="00503926"/>
    <w:rsid w:val="0050392C"/>
    <w:rsid w:val="00503A5D"/>
    <w:rsid w:val="00503BA9"/>
    <w:rsid w:val="00503EC6"/>
    <w:rsid w:val="0050404F"/>
    <w:rsid w:val="00504490"/>
    <w:rsid w:val="005044B1"/>
    <w:rsid w:val="005044C8"/>
    <w:rsid w:val="005044FA"/>
    <w:rsid w:val="00504738"/>
    <w:rsid w:val="0050477C"/>
    <w:rsid w:val="005047D9"/>
    <w:rsid w:val="00504BCE"/>
    <w:rsid w:val="00504D5D"/>
    <w:rsid w:val="00504F54"/>
    <w:rsid w:val="00505125"/>
    <w:rsid w:val="00505533"/>
    <w:rsid w:val="00505BAA"/>
    <w:rsid w:val="0050644E"/>
    <w:rsid w:val="00506E71"/>
    <w:rsid w:val="005076E8"/>
    <w:rsid w:val="00507C60"/>
    <w:rsid w:val="00507E4D"/>
    <w:rsid w:val="005100DD"/>
    <w:rsid w:val="005100FE"/>
    <w:rsid w:val="0051010F"/>
    <w:rsid w:val="0051023A"/>
    <w:rsid w:val="005103B6"/>
    <w:rsid w:val="0051086B"/>
    <w:rsid w:val="00510928"/>
    <w:rsid w:val="00510A90"/>
    <w:rsid w:val="00510D2D"/>
    <w:rsid w:val="00511057"/>
    <w:rsid w:val="00511077"/>
    <w:rsid w:val="005114D1"/>
    <w:rsid w:val="005115F1"/>
    <w:rsid w:val="00511A04"/>
    <w:rsid w:val="00511E4F"/>
    <w:rsid w:val="0051223B"/>
    <w:rsid w:val="0051288D"/>
    <w:rsid w:val="005128BB"/>
    <w:rsid w:val="00512CC2"/>
    <w:rsid w:val="00512E41"/>
    <w:rsid w:val="0051349E"/>
    <w:rsid w:val="00513505"/>
    <w:rsid w:val="0051386D"/>
    <w:rsid w:val="005139CB"/>
    <w:rsid w:val="0051413A"/>
    <w:rsid w:val="0051422C"/>
    <w:rsid w:val="00514572"/>
    <w:rsid w:val="00514762"/>
    <w:rsid w:val="00514B54"/>
    <w:rsid w:val="00514D85"/>
    <w:rsid w:val="00515271"/>
    <w:rsid w:val="0051544D"/>
    <w:rsid w:val="00515636"/>
    <w:rsid w:val="0051580A"/>
    <w:rsid w:val="00515B12"/>
    <w:rsid w:val="00515D40"/>
    <w:rsid w:val="00515D75"/>
    <w:rsid w:val="00516839"/>
    <w:rsid w:val="005169D1"/>
    <w:rsid w:val="00516C9E"/>
    <w:rsid w:val="00516EBB"/>
    <w:rsid w:val="005172B6"/>
    <w:rsid w:val="005176E0"/>
    <w:rsid w:val="00517719"/>
    <w:rsid w:val="00517D70"/>
    <w:rsid w:val="00517DAE"/>
    <w:rsid w:val="00517F40"/>
    <w:rsid w:val="00517F85"/>
    <w:rsid w:val="005204B5"/>
    <w:rsid w:val="00520F9A"/>
    <w:rsid w:val="005213E8"/>
    <w:rsid w:val="00521476"/>
    <w:rsid w:val="0052160B"/>
    <w:rsid w:val="00521949"/>
    <w:rsid w:val="00522260"/>
    <w:rsid w:val="0052278F"/>
    <w:rsid w:val="0052294D"/>
    <w:rsid w:val="00522DE8"/>
    <w:rsid w:val="00522F6E"/>
    <w:rsid w:val="00523451"/>
    <w:rsid w:val="0052357A"/>
    <w:rsid w:val="0052358A"/>
    <w:rsid w:val="005235E1"/>
    <w:rsid w:val="00523AAE"/>
    <w:rsid w:val="00523B23"/>
    <w:rsid w:val="00524127"/>
    <w:rsid w:val="00524133"/>
    <w:rsid w:val="00524277"/>
    <w:rsid w:val="0052436D"/>
    <w:rsid w:val="00524417"/>
    <w:rsid w:val="0052448E"/>
    <w:rsid w:val="005245FD"/>
    <w:rsid w:val="00524809"/>
    <w:rsid w:val="00524939"/>
    <w:rsid w:val="00524B12"/>
    <w:rsid w:val="00524CB2"/>
    <w:rsid w:val="00525026"/>
    <w:rsid w:val="00525C93"/>
    <w:rsid w:val="00526384"/>
    <w:rsid w:val="00526399"/>
    <w:rsid w:val="0052654A"/>
    <w:rsid w:val="00526595"/>
    <w:rsid w:val="00526710"/>
    <w:rsid w:val="005268CE"/>
    <w:rsid w:val="00527874"/>
    <w:rsid w:val="005301AF"/>
    <w:rsid w:val="0053026E"/>
    <w:rsid w:val="0053068B"/>
    <w:rsid w:val="005306AA"/>
    <w:rsid w:val="00530FB4"/>
    <w:rsid w:val="00531166"/>
    <w:rsid w:val="005311CB"/>
    <w:rsid w:val="00531533"/>
    <w:rsid w:val="005318D6"/>
    <w:rsid w:val="00531B19"/>
    <w:rsid w:val="00531B3A"/>
    <w:rsid w:val="00531C3D"/>
    <w:rsid w:val="00531E2E"/>
    <w:rsid w:val="0053200A"/>
    <w:rsid w:val="005322EA"/>
    <w:rsid w:val="00532619"/>
    <w:rsid w:val="00532B3C"/>
    <w:rsid w:val="00532BFF"/>
    <w:rsid w:val="00532D25"/>
    <w:rsid w:val="005331B7"/>
    <w:rsid w:val="005336C9"/>
    <w:rsid w:val="00533A83"/>
    <w:rsid w:val="00533AD2"/>
    <w:rsid w:val="00533E2F"/>
    <w:rsid w:val="00533EA0"/>
    <w:rsid w:val="00534392"/>
    <w:rsid w:val="005344E1"/>
    <w:rsid w:val="0053473A"/>
    <w:rsid w:val="00534EC1"/>
    <w:rsid w:val="00534FDC"/>
    <w:rsid w:val="00535197"/>
    <w:rsid w:val="005353F1"/>
    <w:rsid w:val="0053547A"/>
    <w:rsid w:val="005355AA"/>
    <w:rsid w:val="0053581B"/>
    <w:rsid w:val="00535946"/>
    <w:rsid w:val="00535D60"/>
    <w:rsid w:val="00535D78"/>
    <w:rsid w:val="00536125"/>
    <w:rsid w:val="0053618C"/>
    <w:rsid w:val="0053647B"/>
    <w:rsid w:val="00536A7F"/>
    <w:rsid w:val="00536D3D"/>
    <w:rsid w:val="00536ECB"/>
    <w:rsid w:val="00536FBF"/>
    <w:rsid w:val="005371A5"/>
    <w:rsid w:val="00537366"/>
    <w:rsid w:val="005373B1"/>
    <w:rsid w:val="00537566"/>
    <w:rsid w:val="0053758F"/>
    <w:rsid w:val="00540024"/>
    <w:rsid w:val="00540063"/>
    <w:rsid w:val="00540252"/>
    <w:rsid w:val="0054039F"/>
    <w:rsid w:val="0054046B"/>
    <w:rsid w:val="005405D5"/>
    <w:rsid w:val="005405FC"/>
    <w:rsid w:val="00540A42"/>
    <w:rsid w:val="005414E2"/>
    <w:rsid w:val="005416A4"/>
    <w:rsid w:val="005417CF"/>
    <w:rsid w:val="0054188A"/>
    <w:rsid w:val="0054189D"/>
    <w:rsid w:val="005419AA"/>
    <w:rsid w:val="00541BD3"/>
    <w:rsid w:val="00542386"/>
    <w:rsid w:val="005424F6"/>
    <w:rsid w:val="005429C2"/>
    <w:rsid w:val="00542BF1"/>
    <w:rsid w:val="005433B9"/>
    <w:rsid w:val="005434AF"/>
    <w:rsid w:val="0054361A"/>
    <w:rsid w:val="00543639"/>
    <w:rsid w:val="00543CD8"/>
    <w:rsid w:val="00543F61"/>
    <w:rsid w:val="0054436A"/>
    <w:rsid w:val="00544373"/>
    <w:rsid w:val="00544900"/>
    <w:rsid w:val="00544CF4"/>
    <w:rsid w:val="00545539"/>
    <w:rsid w:val="005455DD"/>
    <w:rsid w:val="0054593C"/>
    <w:rsid w:val="00545A66"/>
    <w:rsid w:val="00545E0B"/>
    <w:rsid w:val="0054641D"/>
    <w:rsid w:val="0054655F"/>
    <w:rsid w:val="005466FA"/>
    <w:rsid w:val="00546BCE"/>
    <w:rsid w:val="00546CCE"/>
    <w:rsid w:val="00546CF7"/>
    <w:rsid w:val="00546F18"/>
    <w:rsid w:val="00547043"/>
    <w:rsid w:val="0054748D"/>
    <w:rsid w:val="00547500"/>
    <w:rsid w:val="00547BD1"/>
    <w:rsid w:val="00547C65"/>
    <w:rsid w:val="00547DE4"/>
    <w:rsid w:val="00550036"/>
    <w:rsid w:val="00550116"/>
    <w:rsid w:val="0055073E"/>
    <w:rsid w:val="0055080F"/>
    <w:rsid w:val="00550B87"/>
    <w:rsid w:val="00550FBA"/>
    <w:rsid w:val="005515D9"/>
    <w:rsid w:val="005516FE"/>
    <w:rsid w:val="00551A20"/>
    <w:rsid w:val="00551A9C"/>
    <w:rsid w:val="00551C24"/>
    <w:rsid w:val="00551C7E"/>
    <w:rsid w:val="00551E76"/>
    <w:rsid w:val="00551FEA"/>
    <w:rsid w:val="005522E3"/>
    <w:rsid w:val="00552429"/>
    <w:rsid w:val="00552480"/>
    <w:rsid w:val="0055280E"/>
    <w:rsid w:val="00552B7F"/>
    <w:rsid w:val="00552E67"/>
    <w:rsid w:val="005530ED"/>
    <w:rsid w:val="005536BF"/>
    <w:rsid w:val="00553711"/>
    <w:rsid w:val="00553784"/>
    <w:rsid w:val="005538A4"/>
    <w:rsid w:val="00553A67"/>
    <w:rsid w:val="00553BC4"/>
    <w:rsid w:val="00553CAE"/>
    <w:rsid w:val="00553DCF"/>
    <w:rsid w:val="00553EF7"/>
    <w:rsid w:val="00554138"/>
    <w:rsid w:val="00554266"/>
    <w:rsid w:val="00554820"/>
    <w:rsid w:val="00554C3E"/>
    <w:rsid w:val="00554C46"/>
    <w:rsid w:val="005551BC"/>
    <w:rsid w:val="005554B1"/>
    <w:rsid w:val="00555A7B"/>
    <w:rsid w:val="00555B6B"/>
    <w:rsid w:val="00555C0E"/>
    <w:rsid w:val="00555CA0"/>
    <w:rsid w:val="005563E8"/>
    <w:rsid w:val="00556590"/>
    <w:rsid w:val="00556BC6"/>
    <w:rsid w:val="00556DA5"/>
    <w:rsid w:val="00556E68"/>
    <w:rsid w:val="00557005"/>
    <w:rsid w:val="00557BB0"/>
    <w:rsid w:val="00557E30"/>
    <w:rsid w:val="0056018E"/>
    <w:rsid w:val="005601A0"/>
    <w:rsid w:val="00560390"/>
    <w:rsid w:val="00560445"/>
    <w:rsid w:val="00560642"/>
    <w:rsid w:val="00560877"/>
    <w:rsid w:val="00560AFF"/>
    <w:rsid w:val="00560E27"/>
    <w:rsid w:val="00560F6E"/>
    <w:rsid w:val="00561012"/>
    <w:rsid w:val="00561380"/>
    <w:rsid w:val="00561806"/>
    <w:rsid w:val="00561832"/>
    <w:rsid w:val="0056189A"/>
    <w:rsid w:val="005618A2"/>
    <w:rsid w:val="00561B42"/>
    <w:rsid w:val="0056238F"/>
    <w:rsid w:val="00562919"/>
    <w:rsid w:val="00562E43"/>
    <w:rsid w:val="00563243"/>
    <w:rsid w:val="00563290"/>
    <w:rsid w:val="00563362"/>
    <w:rsid w:val="005635C2"/>
    <w:rsid w:val="0056368F"/>
    <w:rsid w:val="005638B1"/>
    <w:rsid w:val="00563A55"/>
    <w:rsid w:val="00563BAB"/>
    <w:rsid w:val="00563F54"/>
    <w:rsid w:val="005641F4"/>
    <w:rsid w:val="005643E5"/>
    <w:rsid w:val="0056491B"/>
    <w:rsid w:val="00564FF5"/>
    <w:rsid w:val="0056535A"/>
    <w:rsid w:val="00565536"/>
    <w:rsid w:val="00565D36"/>
    <w:rsid w:val="00565D63"/>
    <w:rsid w:val="00565E50"/>
    <w:rsid w:val="00566007"/>
    <w:rsid w:val="0056682F"/>
    <w:rsid w:val="00566951"/>
    <w:rsid w:val="00566BF2"/>
    <w:rsid w:val="00566C5F"/>
    <w:rsid w:val="005674EF"/>
    <w:rsid w:val="0056764F"/>
    <w:rsid w:val="00567737"/>
    <w:rsid w:val="0056789E"/>
    <w:rsid w:val="005678C9"/>
    <w:rsid w:val="00567DFC"/>
    <w:rsid w:val="00567F59"/>
    <w:rsid w:val="00570396"/>
    <w:rsid w:val="0057089C"/>
    <w:rsid w:val="00570EB9"/>
    <w:rsid w:val="00571092"/>
    <w:rsid w:val="00571693"/>
    <w:rsid w:val="00571886"/>
    <w:rsid w:val="005719F0"/>
    <w:rsid w:val="00571B3E"/>
    <w:rsid w:val="00571DE8"/>
    <w:rsid w:val="0057216A"/>
    <w:rsid w:val="00572208"/>
    <w:rsid w:val="00572218"/>
    <w:rsid w:val="005725BF"/>
    <w:rsid w:val="00572FBB"/>
    <w:rsid w:val="005739E7"/>
    <w:rsid w:val="00573B42"/>
    <w:rsid w:val="00573D49"/>
    <w:rsid w:val="005740DC"/>
    <w:rsid w:val="005747FF"/>
    <w:rsid w:val="005754A4"/>
    <w:rsid w:val="00575686"/>
    <w:rsid w:val="0057584B"/>
    <w:rsid w:val="005758F8"/>
    <w:rsid w:val="00575A54"/>
    <w:rsid w:val="00575AEF"/>
    <w:rsid w:val="00575B7D"/>
    <w:rsid w:val="00575D68"/>
    <w:rsid w:val="00575DF9"/>
    <w:rsid w:val="00576024"/>
    <w:rsid w:val="0057641E"/>
    <w:rsid w:val="005765DA"/>
    <w:rsid w:val="005765F8"/>
    <w:rsid w:val="005769CE"/>
    <w:rsid w:val="00576C1B"/>
    <w:rsid w:val="00576D40"/>
    <w:rsid w:val="00576D47"/>
    <w:rsid w:val="00577250"/>
    <w:rsid w:val="005774E7"/>
    <w:rsid w:val="005775B4"/>
    <w:rsid w:val="00577626"/>
    <w:rsid w:val="0057777B"/>
    <w:rsid w:val="0057792D"/>
    <w:rsid w:val="00577D84"/>
    <w:rsid w:val="00577DD2"/>
    <w:rsid w:val="00577F34"/>
    <w:rsid w:val="00577FC7"/>
    <w:rsid w:val="005802BD"/>
    <w:rsid w:val="005802F4"/>
    <w:rsid w:val="005808A3"/>
    <w:rsid w:val="00580A88"/>
    <w:rsid w:val="00580C63"/>
    <w:rsid w:val="00580E49"/>
    <w:rsid w:val="00581030"/>
    <w:rsid w:val="00581491"/>
    <w:rsid w:val="00581862"/>
    <w:rsid w:val="005818D2"/>
    <w:rsid w:val="005819D1"/>
    <w:rsid w:val="00581D09"/>
    <w:rsid w:val="00581EC7"/>
    <w:rsid w:val="00582377"/>
    <w:rsid w:val="00582558"/>
    <w:rsid w:val="005829D3"/>
    <w:rsid w:val="00583216"/>
    <w:rsid w:val="00583730"/>
    <w:rsid w:val="00583826"/>
    <w:rsid w:val="0058386B"/>
    <w:rsid w:val="00583876"/>
    <w:rsid w:val="00583A53"/>
    <w:rsid w:val="00583AF5"/>
    <w:rsid w:val="00583C84"/>
    <w:rsid w:val="00583D37"/>
    <w:rsid w:val="00583E82"/>
    <w:rsid w:val="00583E8B"/>
    <w:rsid w:val="00583F00"/>
    <w:rsid w:val="00584A42"/>
    <w:rsid w:val="00584A4E"/>
    <w:rsid w:val="005851A5"/>
    <w:rsid w:val="00585350"/>
    <w:rsid w:val="005855A6"/>
    <w:rsid w:val="0058580A"/>
    <w:rsid w:val="00585958"/>
    <w:rsid w:val="00585B43"/>
    <w:rsid w:val="00585DFA"/>
    <w:rsid w:val="005860DE"/>
    <w:rsid w:val="005860FE"/>
    <w:rsid w:val="00586153"/>
    <w:rsid w:val="005863EF"/>
    <w:rsid w:val="0058647D"/>
    <w:rsid w:val="00586855"/>
    <w:rsid w:val="00586A50"/>
    <w:rsid w:val="00586C3A"/>
    <w:rsid w:val="00586FD0"/>
    <w:rsid w:val="00587141"/>
    <w:rsid w:val="005871DE"/>
    <w:rsid w:val="00587459"/>
    <w:rsid w:val="00587491"/>
    <w:rsid w:val="005879E4"/>
    <w:rsid w:val="00587AAF"/>
    <w:rsid w:val="00587B4F"/>
    <w:rsid w:val="00587D6F"/>
    <w:rsid w:val="00587FEC"/>
    <w:rsid w:val="00590013"/>
    <w:rsid w:val="00590188"/>
    <w:rsid w:val="005904DB"/>
    <w:rsid w:val="00590757"/>
    <w:rsid w:val="00590967"/>
    <w:rsid w:val="00590A75"/>
    <w:rsid w:val="00590FF2"/>
    <w:rsid w:val="0059114B"/>
    <w:rsid w:val="00591152"/>
    <w:rsid w:val="00591337"/>
    <w:rsid w:val="00591576"/>
    <w:rsid w:val="0059197D"/>
    <w:rsid w:val="00591990"/>
    <w:rsid w:val="00591C32"/>
    <w:rsid w:val="00591F76"/>
    <w:rsid w:val="005921B1"/>
    <w:rsid w:val="00592558"/>
    <w:rsid w:val="005925BF"/>
    <w:rsid w:val="005926F5"/>
    <w:rsid w:val="00592A42"/>
    <w:rsid w:val="00592B5E"/>
    <w:rsid w:val="00593364"/>
    <w:rsid w:val="00593383"/>
    <w:rsid w:val="005936E3"/>
    <w:rsid w:val="005936FC"/>
    <w:rsid w:val="00593906"/>
    <w:rsid w:val="00593A80"/>
    <w:rsid w:val="00593B15"/>
    <w:rsid w:val="00593CD0"/>
    <w:rsid w:val="00594920"/>
    <w:rsid w:val="00594B75"/>
    <w:rsid w:val="00594F1F"/>
    <w:rsid w:val="0059542D"/>
    <w:rsid w:val="005954ED"/>
    <w:rsid w:val="00595620"/>
    <w:rsid w:val="0059568A"/>
    <w:rsid w:val="005957D5"/>
    <w:rsid w:val="00595B02"/>
    <w:rsid w:val="00595BBE"/>
    <w:rsid w:val="00596360"/>
    <w:rsid w:val="005967BC"/>
    <w:rsid w:val="00596824"/>
    <w:rsid w:val="00596AC6"/>
    <w:rsid w:val="00596F01"/>
    <w:rsid w:val="00597400"/>
    <w:rsid w:val="0059762D"/>
    <w:rsid w:val="005977AA"/>
    <w:rsid w:val="00597A65"/>
    <w:rsid w:val="00597DF3"/>
    <w:rsid w:val="00597FEB"/>
    <w:rsid w:val="005A0703"/>
    <w:rsid w:val="005A090D"/>
    <w:rsid w:val="005A0E0F"/>
    <w:rsid w:val="005A0EE4"/>
    <w:rsid w:val="005A11EB"/>
    <w:rsid w:val="005A15E1"/>
    <w:rsid w:val="005A16CD"/>
    <w:rsid w:val="005A16E9"/>
    <w:rsid w:val="005A175C"/>
    <w:rsid w:val="005A190D"/>
    <w:rsid w:val="005A1AA3"/>
    <w:rsid w:val="005A1C32"/>
    <w:rsid w:val="005A2359"/>
    <w:rsid w:val="005A27A0"/>
    <w:rsid w:val="005A28B9"/>
    <w:rsid w:val="005A2939"/>
    <w:rsid w:val="005A2A43"/>
    <w:rsid w:val="005A2EB5"/>
    <w:rsid w:val="005A2FDE"/>
    <w:rsid w:val="005A32DA"/>
    <w:rsid w:val="005A3579"/>
    <w:rsid w:val="005A36FC"/>
    <w:rsid w:val="005A377C"/>
    <w:rsid w:val="005A3B63"/>
    <w:rsid w:val="005A3C1D"/>
    <w:rsid w:val="005A3E27"/>
    <w:rsid w:val="005A3E8A"/>
    <w:rsid w:val="005A3F87"/>
    <w:rsid w:val="005A4182"/>
    <w:rsid w:val="005A424B"/>
    <w:rsid w:val="005A42CE"/>
    <w:rsid w:val="005A478D"/>
    <w:rsid w:val="005A4941"/>
    <w:rsid w:val="005A4A65"/>
    <w:rsid w:val="005A4E6F"/>
    <w:rsid w:val="005A51C7"/>
    <w:rsid w:val="005A56FE"/>
    <w:rsid w:val="005A59EA"/>
    <w:rsid w:val="005A5DDA"/>
    <w:rsid w:val="005A5F5A"/>
    <w:rsid w:val="005A6028"/>
    <w:rsid w:val="005A6670"/>
    <w:rsid w:val="005A6740"/>
    <w:rsid w:val="005A6D71"/>
    <w:rsid w:val="005A6DA6"/>
    <w:rsid w:val="005A6EB6"/>
    <w:rsid w:val="005A717D"/>
    <w:rsid w:val="005A7EB2"/>
    <w:rsid w:val="005B01B0"/>
    <w:rsid w:val="005B0BB2"/>
    <w:rsid w:val="005B0D20"/>
    <w:rsid w:val="005B13C3"/>
    <w:rsid w:val="005B16A8"/>
    <w:rsid w:val="005B17BE"/>
    <w:rsid w:val="005B18D4"/>
    <w:rsid w:val="005B198D"/>
    <w:rsid w:val="005B1A43"/>
    <w:rsid w:val="005B1DDE"/>
    <w:rsid w:val="005B21ED"/>
    <w:rsid w:val="005B2292"/>
    <w:rsid w:val="005B239B"/>
    <w:rsid w:val="005B27EE"/>
    <w:rsid w:val="005B2B57"/>
    <w:rsid w:val="005B2C6A"/>
    <w:rsid w:val="005B2D32"/>
    <w:rsid w:val="005B2FFC"/>
    <w:rsid w:val="005B33A4"/>
    <w:rsid w:val="005B3580"/>
    <w:rsid w:val="005B40DA"/>
    <w:rsid w:val="005B4135"/>
    <w:rsid w:val="005B4660"/>
    <w:rsid w:val="005B490C"/>
    <w:rsid w:val="005B49E9"/>
    <w:rsid w:val="005B5245"/>
    <w:rsid w:val="005B56F6"/>
    <w:rsid w:val="005B5C7B"/>
    <w:rsid w:val="005B5CCD"/>
    <w:rsid w:val="005B6642"/>
    <w:rsid w:val="005B6864"/>
    <w:rsid w:val="005B6C2A"/>
    <w:rsid w:val="005B6CC7"/>
    <w:rsid w:val="005B6E52"/>
    <w:rsid w:val="005B6F86"/>
    <w:rsid w:val="005B6FF7"/>
    <w:rsid w:val="005B73E1"/>
    <w:rsid w:val="005B749B"/>
    <w:rsid w:val="005B7569"/>
    <w:rsid w:val="005C0022"/>
    <w:rsid w:val="005C015B"/>
    <w:rsid w:val="005C0168"/>
    <w:rsid w:val="005C0280"/>
    <w:rsid w:val="005C089C"/>
    <w:rsid w:val="005C1083"/>
    <w:rsid w:val="005C12E6"/>
    <w:rsid w:val="005C13E6"/>
    <w:rsid w:val="005C1A62"/>
    <w:rsid w:val="005C1DE6"/>
    <w:rsid w:val="005C2147"/>
    <w:rsid w:val="005C2827"/>
    <w:rsid w:val="005C2A81"/>
    <w:rsid w:val="005C2D1C"/>
    <w:rsid w:val="005C2F52"/>
    <w:rsid w:val="005C2FB0"/>
    <w:rsid w:val="005C328F"/>
    <w:rsid w:val="005C35C0"/>
    <w:rsid w:val="005C381F"/>
    <w:rsid w:val="005C3B17"/>
    <w:rsid w:val="005C3F88"/>
    <w:rsid w:val="005C43E4"/>
    <w:rsid w:val="005C451E"/>
    <w:rsid w:val="005C4562"/>
    <w:rsid w:val="005C46CF"/>
    <w:rsid w:val="005C490F"/>
    <w:rsid w:val="005C4AE5"/>
    <w:rsid w:val="005C507B"/>
    <w:rsid w:val="005C5121"/>
    <w:rsid w:val="005C524B"/>
    <w:rsid w:val="005C5680"/>
    <w:rsid w:val="005C5A2F"/>
    <w:rsid w:val="005C5CDE"/>
    <w:rsid w:val="005C5E4E"/>
    <w:rsid w:val="005C5EC0"/>
    <w:rsid w:val="005C6348"/>
    <w:rsid w:val="005C63F4"/>
    <w:rsid w:val="005C64C1"/>
    <w:rsid w:val="005C662D"/>
    <w:rsid w:val="005C6A0E"/>
    <w:rsid w:val="005C6DED"/>
    <w:rsid w:val="005C729E"/>
    <w:rsid w:val="005C7620"/>
    <w:rsid w:val="005C77B6"/>
    <w:rsid w:val="005C7BDF"/>
    <w:rsid w:val="005D02DC"/>
    <w:rsid w:val="005D0779"/>
    <w:rsid w:val="005D0896"/>
    <w:rsid w:val="005D0AA0"/>
    <w:rsid w:val="005D0CCC"/>
    <w:rsid w:val="005D0D62"/>
    <w:rsid w:val="005D0E10"/>
    <w:rsid w:val="005D11EF"/>
    <w:rsid w:val="005D144B"/>
    <w:rsid w:val="005D15E0"/>
    <w:rsid w:val="005D163C"/>
    <w:rsid w:val="005D1723"/>
    <w:rsid w:val="005D1D16"/>
    <w:rsid w:val="005D1EB4"/>
    <w:rsid w:val="005D2433"/>
    <w:rsid w:val="005D26B3"/>
    <w:rsid w:val="005D26F6"/>
    <w:rsid w:val="005D309F"/>
    <w:rsid w:val="005D320A"/>
    <w:rsid w:val="005D341F"/>
    <w:rsid w:val="005D36BF"/>
    <w:rsid w:val="005D3D35"/>
    <w:rsid w:val="005D3E3A"/>
    <w:rsid w:val="005D4014"/>
    <w:rsid w:val="005D431C"/>
    <w:rsid w:val="005D45FD"/>
    <w:rsid w:val="005D4921"/>
    <w:rsid w:val="005D4B89"/>
    <w:rsid w:val="005D4C3B"/>
    <w:rsid w:val="005D4E26"/>
    <w:rsid w:val="005D4F0C"/>
    <w:rsid w:val="005D5A95"/>
    <w:rsid w:val="005D5B58"/>
    <w:rsid w:val="005D5BF7"/>
    <w:rsid w:val="005D5F3E"/>
    <w:rsid w:val="005D61EC"/>
    <w:rsid w:val="005D64CE"/>
    <w:rsid w:val="005D656F"/>
    <w:rsid w:val="005D6BB2"/>
    <w:rsid w:val="005D70B5"/>
    <w:rsid w:val="005D714F"/>
    <w:rsid w:val="005D7292"/>
    <w:rsid w:val="005D750C"/>
    <w:rsid w:val="005D7710"/>
    <w:rsid w:val="005D7BF4"/>
    <w:rsid w:val="005D7F4B"/>
    <w:rsid w:val="005E04E6"/>
    <w:rsid w:val="005E04FB"/>
    <w:rsid w:val="005E059E"/>
    <w:rsid w:val="005E0C88"/>
    <w:rsid w:val="005E0DAD"/>
    <w:rsid w:val="005E0EEE"/>
    <w:rsid w:val="005E15CE"/>
    <w:rsid w:val="005E1821"/>
    <w:rsid w:val="005E1A63"/>
    <w:rsid w:val="005E1AF1"/>
    <w:rsid w:val="005E1B40"/>
    <w:rsid w:val="005E1C24"/>
    <w:rsid w:val="005E1CCD"/>
    <w:rsid w:val="005E1F32"/>
    <w:rsid w:val="005E218D"/>
    <w:rsid w:val="005E21F2"/>
    <w:rsid w:val="005E239C"/>
    <w:rsid w:val="005E2469"/>
    <w:rsid w:val="005E2C15"/>
    <w:rsid w:val="005E318B"/>
    <w:rsid w:val="005E3225"/>
    <w:rsid w:val="005E333B"/>
    <w:rsid w:val="005E33DA"/>
    <w:rsid w:val="005E3480"/>
    <w:rsid w:val="005E35BD"/>
    <w:rsid w:val="005E37B9"/>
    <w:rsid w:val="005E39C4"/>
    <w:rsid w:val="005E39D0"/>
    <w:rsid w:val="005E3F00"/>
    <w:rsid w:val="005E3F83"/>
    <w:rsid w:val="005E4001"/>
    <w:rsid w:val="005E41E4"/>
    <w:rsid w:val="005E4279"/>
    <w:rsid w:val="005E467C"/>
    <w:rsid w:val="005E4953"/>
    <w:rsid w:val="005E4BDD"/>
    <w:rsid w:val="005E4C51"/>
    <w:rsid w:val="005E51FF"/>
    <w:rsid w:val="005E5315"/>
    <w:rsid w:val="005E5831"/>
    <w:rsid w:val="005E5E55"/>
    <w:rsid w:val="005E5EA5"/>
    <w:rsid w:val="005E6381"/>
    <w:rsid w:val="005E6656"/>
    <w:rsid w:val="005E6E5A"/>
    <w:rsid w:val="005E70F2"/>
    <w:rsid w:val="005E797F"/>
    <w:rsid w:val="005E7C2F"/>
    <w:rsid w:val="005E7D08"/>
    <w:rsid w:val="005E7D77"/>
    <w:rsid w:val="005E7DE5"/>
    <w:rsid w:val="005E7E4C"/>
    <w:rsid w:val="005F0185"/>
    <w:rsid w:val="005F02B6"/>
    <w:rsid w:val="005F07A0"/>
    <w:rsid w:val="005F119A"/>
    <w:rsid w:val="005F12E4"/>
    <w:rsid w:val="005F161C"/>
    <w:rsid w:val="005F1933"/>
    <w:rsid w:val="005F1F9A"/>
    <w:rsid w:val="005F226B"/>
    <w:rsid w:val="005F23FB"/>
    <w:rsid w:val="005F24A4"/>
    <w:rsid w:val="005F281D"/>
    <w:rsid w:val="005F2DBC"/>
    <w:rsid w:val="005F2E53"/>
    <w:rsid w:val="005F2E5A"/>
    <w:rsid w:val="005F376B"/>
    <w:rsid w:val="005F3CAD"/>
    <w:rsid w:val="005F3E82"/>
    <w:rsid w:val="005F3E99"/>
    <w:rsid w:val="005F41C4"/>
    <w:rsid w:val="005F429D"/>
    <w:rsid w:val="005F4626"/>
    <w:rsid w:val="005F4A98"/>
    <w:rsid w:val="005F4BB0"/>
    <w:rsid w:val="005F4BE0"/>
    <w:rsid w:val="005F4C36"/>
    <w:rsid w:val="005F4D1D"/>
    <w:rsid w:val="005F4E5D"/>
    <w:rsid w:val="005F513C"/>
    <w:rsid w:val="005F52CF"/>
    <w:rsid w:val="005F553B"/>
    <w:rsid w:val="005F564B"/>
    <w:rsid w:val="005F5748"/>
    <w:rsid w:val="005F580C"/>
    <w:rsid w:val="005F5DAC"/>
    <w:rsid w:val="005F5EB0"/>
    <w:rsid w:val="005F606D"/>
    <w:rsid w:val="005F625C"/>
    <w:rsid w:val="005F651A"/>
    <w:rsid w:val="005F6C13"/>
    <w:rsid w:val="005F6E54"/>
    <w:rsid w:val="005F6F83"/>
    <w:rsid w:val="005F72E8"/>
    <w:rsid w:val="005F7360"/>
    <w:rsid w:val="005F741E"/>
    <w:rsid w:val="005F7583"/>
    <w:rsid w:val="005F785F"/>
    <w:rsid w:val="005F7956"/>
    <w:rsid w:val="005F7DD5"/>
    <w:rsid w:val="005F7E10"/>
    <w:rsid w:val="005F7E42"/>
    <w:rsid w:val="0060011E"/>
    <w:rsid w:val="006002DE"/>
    <w:rsid w:val="006005F8"/>
    <w:rsid w:val="00600891"/>
    <w:rsid w:val="006008FA"/>
    <w:rsid w:val="00600B70"/>
    <w:rsid w:val="00601158"/>
    <w:rsid w:val="00601313"/>
    <w:rsid w:val="0060176D"/>
    <w:rsid w:val="00601D4D"/>
    <w:rsid w:val="00601D9A"/>
    <w:rsid w:val="00601DB2"/>
    <w:rsid w:val="006020F5"/>
    <w:rsid w:val="006022D4"/>
    <w:rsid w:val="0060279B"/>
    <w:rsid w:val="00602FDF"/>
    <w:rsid w:val="00602FF6"/>
    <w:rsid w:val="006033D6"/>
    <w:rsid w:val="00603745"/>
    <w:rsid w:val="006037DC"/>
    <w:rsid w:val="00603AF7"/>
    <w:rsid w:val="00603DB0"/>
    <w:rsid w:val="00603F4A"/>
    <w:rsid w:val="00604201"/>
    <w:rsid w:val="006042AD"/>
    <w:rsid w:val="006042F4"/>
    <w:rsid w:val="0060448D"/>
    <w:rsid w:val="006044DD"/>
    <w:rsid w:val="0060462F"/>
    <w:rsid w:val="006049EC"/>
    <w:rsid w:val="00604BBA"/>
    <w:rsid w:val="00604BC0"/>
    <w:rsid w:val="00605077"/>
    <w:rsid w:val="00605104"/>
    <w:rsid w:val="0060523E"/>
    <w:rsid w:val="00605313"/>
    <w:rsid w:val="006057FB"/>
    <w:rsid w:val="006058CA"/>
    <w:rsid w:val="00605C3A"/>
    <w:rsid w:val="0060651F"/>
    <w:rsid w:val="00606BAF"/>
    <w:rsid w:val="00606DD6"/>
    <w:rsid w:val="00607189"/>
    <w:rsid w:val="006073A8"/>
    <w:rsid w:val="006076BF"/>
    <w:rsid w:val="0060790B"/>
    <w:rsid w:val="00607AD6"/>
    <w:rsid w:val="00610290"/>
    <w:rsid w:val="00610BB8"/>
    <w:rsid w:val="00610E20"/>
    <w:rsid w:val="00611839"/>
    <w:rsid w:val="00611858"/>
    <w:rsid w:val="00611A03"/>
    <w:rsid w:val="00611C75"/>
    <w:rsid w:val="00611D28"/>
    <w:rsid w:val="006124EB"/>
    <w:rsid w:val="00612EB4"/>
    <w:rsid w:val="00612EE9"/>
    <w:rsid w:val="00612F8D"/>
    <w:rsid w:val="006130C0"/>
    <w:rsid w:val="006130D1"/>
    <w:rsid w:val="006136C9"/>
    <w:rsid w:val="00613730"/>
    <w:rsid w:val="00613C8C"/>
    <w:rsid w:val="00613F1C"/>
    <w:rsid w:val="00613F22"/>
    <w:rsid w:val="006148F0"/>
    <w:rsid w:val="00614B73"/>
    <w:rsid w:val="00614CEE"/>
    <w:rsid w:val="00615179"/>
    <w:rsid w:val="006151F3"/>
    <w:rsid w:val="0061530F"/>
    <w:rsid w:val="0061531A"/>
    <w:rsid w:val="006155BB"/>
    <w:rsid w:val="00615FFA"/>
    <w:rsid w:val="0061613C"/>
    <w:rsid w:val="00616427"/>
    <w:rsid w:val="00616550"/>
    <w:rsid w:val="006169F8"/>
    <w:rsid w:val="00617506"/>
    <w:rsid w:val="006175CD"/>
    <w:rsid w:val="006176C3"/>
    <w:rsid w:val="00617896"/>
    <w:rsid w:val="00617BAE"/>
    <w:rsid w:val="00617F22"/>
    <w:rsid w:val="00617FBC"/>
    <w:rsid w:val="0062036E"/>
    <w:rsid w:val="00620409"/>
    <w:rsid w:val="0062073D"/>
    <w:rsid w:val="006215EA"/>
    <w:rsid w:val="006216C8"/>
    <w:rsid w:val="00621923"/>
    <w:rsid w:val="00621990"/>
    <w:rsid w:val="0062208D"/>
    <w:rsid w:val="00622104"/>
    <w:rsid w:val="006221EC"/>
    <w:rsid w:val="006222B9"/>
    <w:rsid w:val="00622936"/>
    <w:rsid w:val="00622B48"/>
    <w:rsid w:val="00622FA7"/>
    <w:rsid w:val="00623819"/>
    <w:rsid w:val="00623F5D"/>
    <w:rsid w:val="00623F72"/>
    <w:rsid w:val="006243AA"/>
    <w:rsid w:val="00624673"/>
    <w:rsid w:val="00624692"/>
    <w:rsid w:val="006248A8"/>
    <w:rsid w:val="00625015"/>
    <w:rsid w:val="00625337"/>
    <w:rsid w:val="0062538F"/>
    <w:rsid w:val="00625490"/>
    <w:rsid w:val="00625B0E"/>
    <w:rsid w:val="00625C56"/>
    <w:rsid w:val="00625EFE"/>
    <w:rsid w:val="00626115"/>
    <w:rsid w:val="00626E60"/>
    <w:rsid w:val="00626EBC"/>
    <w:rsid w:val="0062713A"/>
    <w:rsid w:val="0062739C"/>
    <w:rsid w:val="006275A5"/>
    <w:rsid w:val="00627760"/>
    <w:rsid w:val="006277CB"/>
    <w:rsid w:val="00627A47"/>
    <w:rsid w:val="00627B54"/>
    <w:rsid w:val="00627CDA"/>
    <w:rsid w:val="00627E64"/>
    <w:rsid w:val="00627FDF"/>
    <w:rsid w:val="006300F7"/>
    <w:rsid w:val="0063020E"/>
    <w:rsid w:val="00630219"/>
    <w:rsid w:val="0063069A"/>
    <w:rsid w:val="0063092F"/>
    <w:rsid w:val="0063146F"/>
    <w:rsid w:val="0063156D"/>
    <w:rsid w:val="00631665"/>
    <w:rsid w:val="0063194C"/>
    <w:rsid w:val="00631A7C"/>
    <w:rsid w:val="00632234"/>
    <w:rsid w:val="0063238A"/>
    <w:rsid w:val="006325E2"/>
    <w:rsid w:val="00632628"/>
    <w:rsid w:val="0063268B"/>
    <w:rsid w:val="006327E7"/>
    <w:rsid w:val="00632C6D"/>
    <w:rsid w:val="00632DDD"/>
    <w:rsid w:val="00632F85"/>
    <w:rsid w:val="006333A5"/>
    <w:rsid w:val="00633FBE"/>
    <w:rsid w:val="00634006"/>
    <w:rsid w:val="0063429A"/>
    <w:rsid w:val="0063440F"/>
    <w:rsid w:val="00634736"/>
    <w:rsid w:val="00634790"/>
    <w:rsid w:val="006347CA"/>
    <w:rsid w:val="00634AC6"/>
    <w:rsid w:val="00634B8E"/>
    <w:rsid w:val="00634E33"/>
    <w:rsid w:val="00634FCF"/>
    <w:rsid w:val="00635100"/>
    <w:rsid w:val="006358DD"/>
    <w:rsid w:val="0063590C"/>
    <w:rsid w:val="00635FEA"/>
    <w:rsid w:val="006361AD"/>
    <w:rsid w:val="006362CA"/>
    <w:rsid w:val="0063644D"/>
    <w:rsid w:val="00636559"/>
    <w:rsid w:val="00636A37"/>
    <w:rsid w:val="006370EC"/>
    <w:rsid w:val="006371D6"/>
    <w:rsid w:val="006376F0"/>
    <w:rsid w:val="0063777B"/>
    <w:rsid w:val="00637975"/>
    <w:rsid w:val="00637BA5"/>
    <w:rsid w:val="00637BFB"/>
    <w:rsid w:val="00637DD4"/>
    <w:rsid w:val="00637FC4"/>
    <w:rsid w:val="006401A6"/>
    <w:rsid w:val="006401B3"/>
    <w:rsid w:val="006406CB"/>
    <w:rsid w:val="00640DE6"/>
    <w:rsid w:val="00640E96"/>
    <w:rsid w:val="00640F02"/>
    <w:rsid w:val="00640F73"/>
    <w:rsid w:val="0064144C"/>
    <w:rsid w:val="006414E1"/>
    <w:rsid w:val="00641C87"/>
    <w:rsid w:val="00641E22"/>
    <w:rsid w:val="006423E4"/>
    <w:rsid w:val="0064287E"/>
    <w:rsid w:val="00642AF2"/>
    <w:rsid w:val="00642B0F"/>
    <w:rsid w:val="00642D65"/>
    <w:rsid w:val="00642D78"/>
    <w:rsid w:val="00642D8A"/>
    <w:rsid w:val="00642EEB"/>
    <w:rsid w:val="00642F95"/>
    <w:rsid w:val="0064307B"/>
    <w:rsid w:val="0064350A"/>
    <w:rsid w:val="006439A2"/>
    <w:rsid w:val="00643F65"/>
    <w:rsid w:val="00644090"/>
    <w:rsid w:val="00644245"/>
    <w:rsid w:val="006444CF"/>
    <w:rsid w:val="0064453D"/>
    <w:rsid w:val="00644788"/>
    <w:rsid w:val="006449DD"/>
    <w:rsid w:val="00644BB0"/>
    <w:rsid w:val="00644C10"/>
    <w:rsid w:val="00644C9A"/>
    <w:rsid w:val="00644EB1"/>
    <w:rsid w:val="00644EDB"/>
    <w:rsid w:val="00644FF1"/>
    <w:rsid w:val="0064548F"/>
    <w:rsid w:val="006456ED"/>
    <w:rsid w:val="00645BBE"/>
    <w:rsid w:val="00645DA5"/>
    <w:rsid w:val="00645EB1"/>
    <w:rsid w:val="00645EF4"/>
    <w:rsid w:val="0064630F"/>
    <w:rsid w:val="00646934"/>
    <w:rsid w:val="006469C6"/>
    <w:rsid w:val="00646CFB"/>
    <w:rsid w:val="00646E69"/>
    <w:rsid w:val="00646FA6"/>
    <w:rsid w:val="00646FE6"/>
    <w:rsid w:val="0064715F"/>
    <w:rsid w:val="0064730E"/>
    <w:rsid w:val="00647852"/>
    <w:rsid w:val="006478EA"/>
    <w:rsid w:val="00650089"/>
    <w:rsid w:val="00650680"/>
    <w:rsid w:val="0065075B"/>
    <w:rsid w:val="006507B4"/>
    <w:rsid w:val="00650B72"/>
    <w:rsid w:val="006516AA"/>
    <w:rsid w:val="00651731"/>
    <w:rsid w:val="00651CED"/>
    <w:rsid w:val="00651EB3"/>
    <w:rsid w:val="00651ECB"/>
    <w:rsid w:val="006520A1"/>
    <w:rsid w:val="0065238E"/>
    <w:rsid w:val="00652395"/>
    <w:rsid w:val="006526C3"/>
    <w:rsid w:val="00652A62"/>
    <w:rsid w:val="00652A9A"/>
    <w:rsid w:val="00652FC9"/>
    <w:rsid w:val="00652FEB"/>
    <w:rsid w:val="006534C6"/>
    <w:rsid w:val="00653866"/>
    <w:rsid w:val="0065397A"/>
    <w:rsid w:val="00653A91"/>
    <w:rsid w:val="006544AF"/>
    <w:rsid w:val="006547EA"/>
    <w:rsid w:val="0065492D"/>
    <w:rsid w:val="00654A17"/>
    <w:rsid w:val="00654BDE"/>
    <w:rsid w:val="00654C18"/>
    <w:rsid w:val="00654D9C"/>
    <w:rsid w:val="00654DB1"/>
    <w:rsid w:val="00655261"/>
    <w:rsid w:val="006554A2"/>
    <w:rsid w:val="006558B2"/>
    <w:rsid w:val="0065592E"/>
    <w:rsid w:val="00655D9E"/>
    <w:rsid w:val="00656659"/>
    <w:rsid w:val="006567E0"/>
    <w:rsid w:val="006567EA"/>
    <w:rsid w:val="00656BAA"/>
    <w:rsid w:val="00656C71"/>
    <w:rsid w:val="006572D1"/>
    <w:rsid w:val="00657D0D"/>
    <w:rsid w:val="0066040A"/>
    <w:rsid w:val="00660940"/>
    <w:rsid w:val="00660CD0"/>
    <w:rsid w:val="00660DC0"/>
    <w:rsid w:val="0066111F"/>
    <w:rsid w:val="0066141E"/>
    <w:rsid w:val="0066188C"/>
    <w:rsid w:val="00661922"/>
    <w:rsid w:val="00661996"/>
    <w:rsid w:val="00661AC0"/>
    <w:rsid w:val="00661BA9"/>
    <w:rsid w:val="00662414"/>
    <w:rsid w:val="0066248F"/>
    <w:rsid w:val="006627BF"/>
    <w:rsid w:val="00662B44"/>
    <w:rsid w:val="00662B79"/>
    <w:rsid w:val="00662D0E"/>
    <w:rsid w:val="00662D47"/>
    <w:rsid w:val="00663547"/>
    <w:rsid w:val="006636A6"/>
    <w:rsid w:val="00663876"/>
    <w:rsid w:val="006638B3"/>
    <w:rsid w:val="00663DD0"/>
    <w:rsid w:val="00663E38"/>
    <w:rsid w:val="006642E6"/>
    <w:rsid w:val="0066430F"/>
    <w:rsid w:val="0066443F"/>
    <w:rsid w:val="00664711"/>
    <w:rsid w:val="00664731"/>
    <w:rsid w:val="00664A8C"/>
    <w:rsid w:val="00664B29"/>
    <w:rsid w:val="00664BFA"/>
    <w:rsid w:val="00665422"/>
    <w:rsid w:val="006654E8"/>
    <w:rsid w:val="006656C4"/>
    <w:rsid w:val="00665772"/>
    <w:rsid w:val="00665B7A"/>
    <w:rsid w:val="00665CC5"/>
    <w:rsid w:val="00665E20"/>
    <w:rsid w:val="006662BA"/>
    <w:rsid w:val="0066643E"/>
    <w:rsid w:val="00666BD9"/>
    <w:rsid w:val="00666DA5"/>
    <w:rsid w:val="00666E3B"/>
    <w:rsid w:val="006676AA"/>
    <w:rsid w:val="006679D7"/>
    <w:rsid w:val="00667A26"/>
    <w:rsid w:val="00667FE0"/>
    <w:rsid w:val="006700CA"/>
    <w:rsid w:val="006703CF"/>
    <w:rsid w:val="0067083A"/>
    <w:rsid w:val="00670AD2"/>
    <w:rsid w:val="00670B2B"/>
    <w:rsid w:val="00670D33"/>
    <w:rsid w:val="00670DA7"/>
    <w:rsid w:val="00670DD5"/>
    <w:rsid w:val="00670E4C"/>
    <w:rsid w:val="00671158"/>
    <w:rsid w:val="006715C3"/>
    <w:rsid w:val="006715C4"/>
    <w:rsid w:val="00671CAB"/>
    <w:rsid w:val="006723B3"/>
    <w:rsid w:val="006727F6"/>
    <w:rsid w:val="006728F6"/>
    <w:rsid w:val="006735D5"/>
    <w:rsid w:val="00673765"/>
    <w:rsid w:val="006739C6"/>
    <w:rsid w:val="00673C4D"/>
    <w:rsid w:val="00673D13"/>
    <w:rsid w:val="00673D57"/>
    <w:rsid w:val="00673DC1"/>
    <w:rsid w:val="006742AB"/>
    <w:rsid w:val="0067471A"/>
    <w:rsid w:val="00674D40"/>
    <w:rsid w:val="00674D42"/>
    <w:rsid w:val="00674DB6"/>
    <w:rsid w:val="00674DE2"/>
    <w:rsid w:val="00674EAE"/>
    <w:rsid w:val="00674F1B"/>
    <w:rsid w:val="00674F23"/>
    <w:rsid w:val="00674FF0"/>
    <w:rsid w:val="006750C0"/>
    <w:rsid w:val="0067590E"/>
    <w:rsid w:val="00675F8E"/>
    <w:rsid w:val="00676318"/>
    <w:rsid w:val="0067667A"/>
    <w:rsid w:val="006768CD"/>
    <w:rsid w:val="00676AC2"/>
    <w:rsid w:val="00676B5C"/>
    <w:rsid w:val="00676D62"/>
    <w:rsid w:val="00676EDF"/>
    <w:rsid w:val="0067702F"/>
    <w:rsid w:val="006773F0"/>
    <w:rsid w:val="00677585"/>
    <w:rsid w:val="00677C80"/>
    <w:rsid w:val="00677D80"/>
    <w:rsid w:val="00677DE0"/>
    <w:rsid w:val="00677FC9"/>
    <w:rsid w:val="00680168"/>
    <w:rsid w:val="00680511"/>
    <w:rsid w:val="006805D7"/>
    <w:rsid w:val="00680606"/>
    <w:rsid w:val="006807A2"/>
    <w:rsid w:val="006808CF"/>
    <w:rsid w:val="00680914"/>
    <w:rsid w:val="00680BA7"/>
    <w:rsid w:val="006811D8"/>
    <w:rsid w:val="0068120D"/>
    <w:rsid w:val="00681444"/>
    <w:rsid w:val="00681536"/>
    <w:rsid w:val="00681CB0"/>
    <w:rsid w:val="00682684"/>
    <w:rsid w:val="00682A8B"/>
    <w:rsid w:val="00682FB4"/>
    <w:rsid w:val="00683106"/>
    <w:rsid w:val="006831AF"/>
    <w:rsid w:val="00683470"/>
    <w:rsid w:val="00683E9D"/>
    <w:rsid w:val="00684588"/>
    <w:rsid w:val="006845B8"/>
    <w:rsid w:val="00684805"/>
    <w:rsid w:val="00684917"/>
    <w:rsid w:val="00685037"/>
    <w:rsid w:val="0068560C"/>
    <w:rsid w:val="0068569C"/>
    <w:rsid w:val="00685772"/>
    <w:rsid w:val="00685C0A"/>
    <w:rsid w:val="00685D61"/>
    <w:rsid w:val="00685D8F"/>
    <w:rsid w:val="00685F7E"/>
    <w:rsid w:val="0068627F"/>
    <w:rsid w:val="006862F6"/>
    <w:rsid w:val="0068637D"/>
    <w:rsid w:val="00686518"/>
    <w:rsid w:val="006868AB"/>
    <w:rsid w:val="00686BEB"/>
    <w:rsid w:val="00686F9C"/>
    <w:rsid w:val="00687460"/>
    <w:rsid w:val="00687F04"/>
    <w:rsid w:val="00690181"/>
    <w:rsid w:val="006901DD"/>
    <w:rsid w:val="00690806"/>
    <w:rsid w:val="00690E4C"/>
    <w:rsid w:val="00691428"/>
    <w:rsid w:val="00691B3D"/>
    <w:rsid w:val="00692007"/>
    <w:rsid w:val="00692354"/>
    <w:rsid w:val="0069292C"/>
    <w:rsid w:val="0069295D"/>
    <w:rsid w:val="0069299B"/>
    <w:rsid w:val="00692B5A"/>
    <w:rsid w:val="00692C29"/>
    <w:rsid w:val="006935B1"/>
    <w:rsid w:val="006937F6"/>
    <w:rsid w:val="00693802"/>
    <w:rsid w:val="006938A2"/>
    <w:rsid w:val="00693B3B"/>
    <w:rsid w:val="00693D35"/>
    <w:rsid w:val="00693DB3"/>
    <w:rsid w:val="00694003"/>
    <w:rsid w:val="00694263"/>
    <w:rsid w:val="00694485"/>
    <w:rsid w:val="006947E2"/>
    <w:rsid w:val="00694BA4"/>
    <w:rsid w:val="00695128"/>
    <w:rsid w:val="006952E3"/>
    <w:rsid w:val="0069538F"/>
    <w:rsid w:val="006955D1"/>
    <w:rsid w:val="006959B4"/>
    <w:rsid w:val="00695CC7"/>
    <w:rsid w:val="00695D21"/>
    <w:rsid w:val="00695F24"/>
    <w:rsid w:val="00695F35"/>
    <w:rsid w:val="00696517"/>
    <w:rsid w:val="0069686F"/>
    <w:rsid w:val="00696E79"/>
    <w:rsid w:val="00697519"/>
    <w:rsid w:val="006975FF"/>
    <w:rsid w:val="006977D0"/>
    <w:rsid w:val="00697B76"/>
    <w:rsid w:val="00697E23"/>
    <w:rsid w:val="006A020D"/>
    <w:rsid w:val="006A0655"/>
    <w:rsid w:val="006A07FF"/>
    <w:rsid w:val="006A0ABD"/>
    <w:rsid w:val="006A0EF0"/>
    <w:rsid w:val="006A0F63"/>
    <w:rsid w:val="006A0F94"/>
    <w:rsid w:val="006A11FA"/>
    <w:rsid w:val="006A1381"/>
    <w:rsid w:val="006A1B17"/>
    <w:rsid w:val="006A2046"/>
    <w:rsid w:val="006A2119"/>
    <w:rsid w:val="006A225E"/>
    <w:rsid w:val="006A281F"/>
    <w:rsid w:val="006A29DE"/>
    <w:rsid w:val="006A2A12"/>
    <w:rsid w:val="006A2CD6"/>
    <w:rsid w:val="006A2F1B"/>
    <w:rsid w:val="006A34BF"/>
    <w:rsid w:val="006A3746"/>
    <w:rsid w:val="006A3959"/>
    <w:rsid w:val="006A3C7B"/>
    <w:rsid w:val="006A3F43"/>
    <w:rsid w:val="006A4237"/>
    <w:rsid w:val="006A431B"/>
    <w:rsid w:val="006A43B3"/>
    <w:rsid w:val="006A5530"/>
    <w:rsid w:val="006A561D"/>
    <w:rsid w:val="006A56C8"/>
    <w:rsid w:val="006A59A0"/>
    <w:rsid w:val="006A5A29"/>
    <w:rsid w:val="006A5B40"/>
    <w:rsid w:val="006A5CAB"/>
    <w:rsid w:val="006A5CAD"/>
    <w:rsid w:val="006A5F37"/>
    <w:rsid w:val="006A648F"/>
    <w:rsid w:val="006A66C6"/>
    <w:rsid w:val="006A6DF6"/>
    <w:rsid w:val="006A6F25"/>
    <w:rsid w:val="006A716A"/>
    <w:rsid w:val="006A7190"/>
    <w:rsid w:val="006A7231"/>
    <w:rsid w:val="006A764C"/>
    <w:rsid w:val="006A7C96"/>
    <w:rsid w:val="006A7D42"/>
    <w:rsid w:val="006A7DB1"/>
    <w:rsid w:val="006A7FDF"/>
    <w:rsid w:val="006B001F"/>
    <w:rsid w:val="006B0076"/>
    <w:rsid w:val="006B01EA"/>
    <w:rsid w:val="006B056E"/>
    <w:rsid w:val="006B0709"/>
    <w:rsid w:val="006B075D"/>
    <w:rsid w:val="006B079F"/>
    <w:rsid w:val="006B0AA6"/>
    <w:rsid w:val="006B0BB2"/>
    <w:rsid w:val="006B1320"/>
    <w:rsid w:val="006B13EA"/>
    <w:rsid w:val="006B1563"/>
    <w:rsid w:val="006B15FF"/>
    <w:rsid w:val="006B1BC7"/>
    <w:rsid w:val="006B2151"/>
    <w:rsid w:val="006B23F0"/>
    <w:rsid w:val="006B246C"/>
    <w:rsid w:val="006B2491"/>
    <w:rsid w:val="006B2C97"/>
    <w:rsid w:val="006B2D0C"/>
    <w:rsid w:val="006B2E16"/>
    <w:rsid w:val="006B317B"/>
    <w:rsid w:val="006B339F"/>
    <w:rsid w:val="006B382B"/>
    <w:rsid w:val="006B38BB"/>
    <w:rsid w:val="006B39CC"/>
    <w:rsid w:val="006B3A83"/>
    <w:rsid w:val="006B3C8D"/>
    <w:rsid w:val="006B3ED4"/>
    <w:rsid w:val="006B3FBA"/>
    <w:rsid w:val="006B427D"/>
    <w:rsid w:val="006B4637"/>
    <w:rsid w:val="006B4DE0"/>
    <w:rsid w:val="006B4E6D"/>
    <w:rsid w:val="006B51D1"/>
    <w:rsid w:val="006B5452"/>
    <w:rsid w:val="006B5500"/>
    <w:rsid w:val="006B55C5"/>
    <w:rsid w:val="006B5896"/>
    <w:rsid w:val="006B5C8B"/>
    <w:rsid w:val="006B5EEB"/>
    <w:rsid w:val="006B656F"/>
    <w:rsid w:val="006B6C76"/>
    <w:rsid w:val="006B6F0B"/>
    <w:rsid w:val="006B7A43"/>
    <w:rsid w:val="006B7BF4"/>
    <w:rsid w:val="006B7FB1"/>
    <w:rsid w:val="006C0309"/>
    <w:rsid w:val="006C04C4"/>
    <w:rsid w:val="006C0B14"/>
    <w:rsid w:val="006C0BB9"/>
    <w:rsid w:val="006C1007"/>
    <w:rsid w:val="006C10CA"/>
    <w:rsid w:val="006C15D5"/>
    <w:rsid w:val="006C173A"/>
    <w:rsid w:val="006C1953"/>
    <w:rsid w:val="006C197D"/>
    <w:rsid w:val="006C1A76"/>
    <w:rsid w:val="006C1AB6"/>
    <w:rsid w:val="006C1D4C"/>
    <w:rsid w:val="006C2154"/>
    <w:rsid w:val="006C2382"/>
    <w:rsid w:val="006C24DA"/>
    <w:rsid w:val="006C2C69"/>
    <w:rsid w:val="006C2F6E"/>
    <w:rsid w:val="006C34A2"/>
    <w:rsid w:val="006C3540"/>
    <w:rsid w:val="006C3F5C"/>
    <w:rsid w:val="006C3F65"/>
    <w:rsid w:val="006C413F"/>
    <w:rsid w:val="006C479C"/>
    <w:rsid w:val="006C4B30"/>
    <w:rsid w:val="006C4F5B"/>
    <w:rsid w:val="006C5574"/>
    <w:rsid w:val="006C57C3"/>
    <w:rsid w:val="006C594C"/>
    <w:rsid w:val="006C5F40"/>
    <w:rsid w:val="006C60B1"/>
    <w:rsid w:val="006C648F"/>
    <w:rsid w:val="006C6DCD"/>
    <w:rsid w:val="006C6F89"/>
    <w:rsid w:val="006C7005"/>
    <w:rsid w:val="006C7103"/>
    <w:rsid w:val="006C710C"/>
    <w:rsid w:val="006C7651"/>
    <w:rsid w:val="006C7949"/>
    <w:rsid w:val="006C7E60"/>
    <w:rsid w:val="006D0460"/>
    <w:rsid w:val="006D0CED"/>
    <w:rsid w:val="006D1638"/>
    <w:rsid w:val="006D173D"/>
    <w:rsid w:val="006D201B"/>
    <w:rsid w:val="006D249D"/>
    <w:rsid w:val="006D2835"/>
    <w:rsid w:val="006D28CC"/>
    <w:rsid w:val="006D2A6D"/>
    <w:rsid w:val="006D2B1B"/>
    <w:rsid w:val="006D2B54"/>
    <w:rsid w:val="006D2C00"/>
    <w:rsid w:val="006D3341"/>
    <w:rsid w:val="006D34BF"/>
    <w:rsid w:val="006D3658"/>
    <w:rsid w:val="006D367D"/>
    <w:rsid w:val="006D38D5"/>
    <w:rsid w:val="006D3CAA"/>
    <w:rsid w:val="006D3DB2"/>
    <w:rsid w:val="006D3FA3"/>
    <w:rsid w:val="006D412A"/>
    <w:rsid w:val="006D423E"/>
    <w:rsid w:val="006D43D3"/>
    <w:rsid w:val="006D48ED"/>
    <w:rsid w:val="006D4B76"/>
    <w:rsid w:val="006D4CF8"/>
    <w:rsid w:val="006D507B"/>
    <w:rsid w:val="006D5712"/>
    <w:rsid w:val="006D5927"/>
    <w:rsid w:val="006D5946"/>
    <w:rsid w:val="006D5F07"/>
    <w:rsid w:val="006D6007"/>
    <w:rsid w:val="006D6623"/>
    <w:rsid w:val="006D66F6"/>
    <w:rsid w:val="006D6F3D"/>
    <w:rsid w:val="006D6FD8"/>
    <w:rsid w:val="006D7020"/>
    <w:rsid w:val="006D712C"/>
    <w:rsid w:val="006D72DB"/>
    <w:rsid w:val="006D7520"/>
    <w:rsid w:val="006D76D4"/>
    <w:rsid w:val="006D7709"/>
    <w:rsid w:val="006D78D3"/>
    <w:rsid w:val="006D7FA6"/>
    <w:rsid w:val="006E0156"/>
    <w:rsid w:val="006E0563"/>
    <w:rsid w:val="006E06AC"/>
    <w:rsid w:val="006E0741"/>
    <w:rsid w:val="006E0C2C"/>
    <w:rsid w:val="006E0D88"/>
    <w:rsid w:val="006E0E14"/>
    <w:rsid w:val="006E0E9D"/>
    <w:rsid w:val="006E0F15"/>
    <w:rsid w:val="006E12B7"/>
    <w:rsid w:val="006E14B2"/>
    <w:rsid w:val="006E26DA"/>
    <w:rsid w:val="006E2844"/>
    <w:rsid w:val="006E2B49"/>
    <w:rsid w:val="006E2C92"/>
    <w:rsid w:val="006E2C9F"/>
    <w:rsid w:val="006E2D6F"/>
    <w:rsid w:val="006E3124"/>
    <w:rsid w:val="006E36E3"/>
    <w:rsid w:val="006E3786"/>
    <w:rsid w:val="006E37F8"/>
    <w:rsid w:val="006E383E"/>
    <w:rsid w:val="006E3A61"/>
    <w:rsid w:val="006E3B05"/>
    <w:rsid w:val="006E3C57"/>
    <w:rsid w:val="006E3C59"/>
    <w:rsid w:val="006E3F40"/>
    <w:rsid w:val="006E3FB0"/>
    <w:rsid w:val="006E4C09"/>
    <w:rsid w:val="006E4C2C"/>
    <w:rsid w:val="006E4ECE"/>
    <w:rsid w:val="006E55C5"/>
    <w:rsid w:val="006E584A"/>
    <w:rsid w:val="006E5A33"/>
    <w:rsid w:val="006E5A82"/>
    <w:rsid w:val="006E5C03"/>
    <w:rsid w:val="006E5DF5"/>
    <w:rsid w:val="006E6034"/>
    <w:rsid w:val="006E619E"/>
    <w:rsid w:val="006E6257"/>
    <w:rsid w:val="006E643C"/>
    <w:rsid w:val="006E66C2"/>
    <w:rsid w:val="006E67CC"/>
    <w:rsid w:val="006E6BAD"/>
    <w:rsid w:val="006E714C"/>
    <w:rsid w:val="006E71B2"/>
    <w:rsid w:val="006E752C"/>
    <w:rsid w:val="006E7550"/>
    <w:rsid w:val="006E7830"/>
    <w:rsid w:val="006E784D"/>
    <w:rsid w:val="006E7B4A"/>
    <w:rsid w:val="006E7C8A"/>
    <w:rsid w:val="006E7CC3"/>
    <w:rsid w:val="006F036D"/>
    <w:rsid w:val="006F03FC"/>
    <w:rsid w:val="006F0D04"/>
    <w:rsid w:val="006F1C27"/>
    <w:rsid w:val="006F1D98"/>
    <w:rsid w:val="006F2098"/>
    <w:rsid w:val="006F21EA"/>
    <w:rsid w:val="006F2237"/>
    <w:rsid w:val="006F2518"/>
    <w:rsid w:val="006F2885"/>
    <w:rsid w:val="006F29A6"/>
    <w:rsid w:val="006F2A17"/>
    <w:rsid w:val="006F2B40"/>
    <w:rsid w:val="006F2D33"/>
    <w:rsid w:val="006F2FED"/>
    <w:rsid w:val="006F3557"/>
    <w:rsid w:val="006F37CE"/>
    <w:rsid w:val="006F39DF"/>
    <w:rsid w:val="006F3BEB"/>
    <w:rsid w:val="006F3CBC"/>
    <w:rsid w:val="006F3CCD"/>
    <w:rsid w:val="006F3D97"/>
    <w:rsid w:val="006F426A"/>
    <w:rsid w:val="006F4412"/>
    <w:rsid w:val="006F44D4"/>
    <w:rsid w:val="006F48F2"/>
    <w:rsid w:val="006F4A01"/>
    <w:rsid w:val="006F4BE7"/>
    <w:rsid w:val="006F4C4A"/>
    <w:rsid w:val="006F4FDE"/>
    <w:rsid w:val="006F52BE"/>
    <w:rsid w:val="006F5482"/>
    <w:rsid w:val="006F5859"/>
    <w:rsid w:val="006F589C"/>
    <w:rsid w:val="006F5A2D"/>
    <w:rsid w:val="006F5AEE"/>
    <w:rsid w:val="006F5B04"/>
    <w:rsid w:val="006F67AF"/>
    <w:rsid w:val="006F6CE7"/>
    <w:rsid w:val="006F7185"/>
    <w:rsid w:val="006F7301"/>
    <w:rsid w:val="006F7647"/>
    <w:rsid w:val="006F7768"/>
    <w:rsid w:val="006F7DAE"/>
    <w:rsid w:val="006F7DC2"/>
    <w:rsid w:val="00700116"/>
    <w:rsid w:val="0070036E"/>
    <w:rsid w:val="007008C8"/>
    <w:rsid w:val="0070091B"/>
    <w:rsid w:val="00700940"/>
    <w:rsid w:val="00700972"/>
    <w:rsid w:val="00700C85"/>
    <w:rsid w:val="00700E25"/>
    <w:rsid w:val="00700E29"/>
    <w:rsid w:val="00701182"/>
    <w:rsid w:val="0070126B"/>
    <w:rsid w:val="007012B2"/>
    <w:rsid w:val="00701384"/>
    <w:rsid w:val="00701549"/>
    <w:rsid w:val="00701677"/>
    <w:rsid w:val="007016DA"/>
    <w:rsid w:val="00701A5F"/>
    <w:rsid w:val="00701A6B"/>
    <w:rsid w:val="00701FFB"/>
    <w:rsid w:val="00702225"/>
    <w:rsid w:val="00702672"/>
    <w:rsid w:val="007028E3"/>
    <w:rsid w:val="00702BAD"/>
    <w:rsid w:val="00702F09"/>
    <w:rsid w:val="00702F59"/>
    <w:rsid w:val="007030DF"/>
    <w:rsid w:val="00703130"/>
    <w:rsid w:val="00703463"/>
    <w:rsid w:val="0070357B"/>
    <w:rsid w:val="007038B3"/>
    <w:rsid w:val="00703EEF"/>
    <w:rsid w:val="0070407B"/>
    <w:rsid w:val="007043D5"/>
    <w:rsid w:val="00704860"/>
    <w:rsid w:val="007049DD"/>
    <w:rsid w:val="00704AE0"/>
    <w:rsid w:val="00704B36"/>
    <w:rsid w:val="00704FB9"/>
    <w:rsid w:val="00704FE5"/>
    <w:rsid w:val="0070547C"/>
    <w:rsid w:val="00705497"/>
    <w:rsid w:val="00705573"/>
    <w:rsid w:val="00705805"/>
    <w:rsid w:val="00705B9E"/>
    <w:rsid w:val="00705BEB"/>
    <w:rsid w:val="00705D1D"/>
    <w:rsid w:val="0070609B"/>
    <w:rsid w:val="00706128"/>
    <w:rsid w:val="00706275"/>
    <w:rsid w:val="00706A5E"/>
    <w:rsid w:val="00706B07"/>
    <w:rsid w:val="00707897"/>
    <w:rsid w:val="00707B7C"/>
    <w:rsid w:val="0071000E"/>
    <w:rsid w:val="00710800"/>
    <w:rsid w:val="00710FD2"/>
    <w:rsid w:val="00710FE2"/>
    <w:rsid w:val="0071120B"/>
    <w:rsid w:val="00711389"/>
    <w:rsid w:val="0071155D"/>
    <w:rsid w:val="007117A2"/>
    <w:rsid w:val="00711BE1"/>
    <w:rsid w:val="00711FF3"/>
    <w:rsid w:val="00712BE9"/>
    <w:rsid w:val="00712DA9"/>
    <w:rsid w:val="00713270"/>
    <w:rsid w:val="007137C8"/>
    <w:rsid w:val="00713E20"/>
    <w:rsid w:val="007140C1"/>
    <w:rsid w:val="0071415D"/>
    <w:rsid w:val="00714A2E"/>
    <w:rsid w:val="00714A47"/>
    <w:rsid w:val="00714DF1"/>
    <w:rsid w:val="00714E30"/>
    <w:rsid w:val="0071515E"/>
    <w:rsid w:val="007157D0"/>
    <w:rsid w:val="00715ADA"/>
    <w:rsid w:val="00715CAD"/>
    <w:rsid w:val="00715E7D"/>
    <w:rsid w:val="00715F54"/>
    <w:rsid w:val="00715F97"/>
    <w:rsid w:val="0071624F"/>
    <w:rsid w:val="00716448"/>
    <w:rsid w:val="00716466"/>
    <w:rsid w:val="007165CC"/>
    <w:rsid w:val="0071677F"/>
    <w:rsid w:val="007168C4"/>
    <w:rsid w:val="00716A11"/>
    <w:rsid w:val="00716E72"/>
    <w:rsid w:val="00716F37"/>
    <w:rsid w:val="007170ED"/>
    <w:rsid w:val="007171B4"/>
    <w:rsid w:val="00717265"/>
    <w:rsid w:val="00717316"/>
    <w:rsid w:val="0071752E"/>
    <w:rsid w:val="00717C5C"/>
    <w:rsid w:val="007201EA"/>
    <w:rsid w:val="00721352"/>
    <w:rsid w:val="00721729"/>
    <w:rsid w:val="00721B53"/>
    <w:rsid w:val="00721C3F"/>
    <w:rsid w:val="00721CD3"/>
    <w:rsid w:val="00721DFA"/>
    <w:rsid w:val="007224C5"/>
    <w:rsid w:val="0072258E"/>
    <w:rsid w:val="00722B1F"/>
    <w:rsid w:val="00722EF0"/>
    <w:rsid w:val="00723106"/>
    <w:rsid w:val="0072325C"/>
    <w:rsid w:val="007232BC"/>
    <w:rsid w:val="00723B17"/>
    <w:rsid w:val="00723EA1"/>
    <w:rsid w:val="007240B1"/>
    <w:rsid w:val="007241AA"/>
    <w:rsid w:val="007245D6"/>
    <w:rsid w:val="00724F74"/>
    <w:rsid w:val="00725067"/>
    <w:rsid w:val="0072514E"/>
    <w:rsid w:val="007252A0"/>
    <w:rsid w:val="007253EE"/>
    <w:rsid w:val="00725567"/>
    <w:rsid w:val="0072567C"/>
    <w:rsid w:val="00726357"/>
    <w:rsid w:val="007264AC"/>
    <w:rsid w:val="00726722"/>
    <w:rsid w:val="00726D5C"/>
    <w:rsid w:val="00726E13"/>
    <w:rsid w:val="00727142"/>
    <w:rsid w:val="0072714F"/>
    <w:rsid w:val="0072735F"/>
    <w:rsid w:val="007274B7"/>
    <w:rsid w:val="0072752A"/>
    <w:rsid w:val="007275FC"/>
    <w:rsid w:val="00727AF1"/>
    <w:rsid w:val="00730066"/>
    <w:rsid w:val="00730163"/>
    <w:rsid w:val="00730481"/>
    <w:rsid w:val="0073060B"/>
    <w:rsid w:val="0073066B"/>
    <w:rsid w:val="007306BF"/>
    <w:rsid w:val="007307C5"/>
    <w:rsid w:val="00730EB2"/>
    <w:rsid w:val="0073120F"/>
    <w:rsid w:val="007314EC"/>
    <w:rsid w:val="00731657"/>
    <w:rsid w:val="007316F2"/>
    <w:rsid w:val="0073180A"/>
    <w:rsid w:val="007318BA"/>
    <w:rsid w:val="00731BBB"/>
    <w:rsid w:val="00731E22"/>
    <w:rsid w:val="00732168"/>
    <w:rsid w:val="007329A3"/>
    <w:rsid w:val="00732A8D"/>
    <w:rsid w:val="00732B64"/>
    <w:rsid w:val="00732E15"/>
    <w:rsid w:val="0073311A"/>
    <w:rsid w:val="007335BA"/>
    <w:rsid w:val="0073374A"/>
    <w:rsid w:val="00733A63"/>
    <w:rsid w:val="00734096"/>
    <w:rsid w:val="00734381"/>
    <w:rsid w:val="007344E6"/>
    <w:rsid w:val="0073456C"/>
    <w:rsid w:val="007349AC"/>
    <w:rsid w:val="007349F1"/>
    <w:rsid w:val="00735489"/>
    <w:rsid w:val="0073551C"/>
    <w:rsid w:val="00735629"/>
    <w:rsid w:val="00735642"/>
    <w:rsid w:val="00736355"/>
    <w:rsid w:val="00736EAF"/>
    <w:rsid w:val="00736F16"/>
    <w:rsid w:val="00737185"/>
    <w:rsid w:val="007371C8"/>
    <w:rsid w:val="00737260"/>
    <w:rsid w:val="00737493"/>
    <w:rsid w:val="007375C6"/>
    <w:rsid w:val="00737D52"/>
    <w:rsid w:val="00737F93"/>
    <w:rsid w:val="0074014A"/>
    <w:rsid w:val="007403D9"/>
    <w:rsid w:val="0074044D"/>
    <w:rsid w:val="00740681"/>
    <w:rsid w:val="00740D1D"/>
    <w:rsid w:val="00740D32"/>
    <w:rsid w:val="00740D76"/>
    <w:rsid w:val="007410D8"/>
    <w:rsid w:val="007415B4"/>
    <w:rsid w:val="007415D6"/>
    <w:rsid w:val="00741745"/>
    <w:rsid w:val="00741BC1"/>
    <w:rsid w:val="00741ECF"/>
    <w:rsid w:val="00741F7F"/>
    <w:rsid w:val="00742010"/>
    <w:rsid w:val="00742184"/>
    <w:rsid w:val="0074227E"/>
    <w:rsid w:val="00742284"/>
    <w:rsid w:val="0074238B"/>
    <w:rsid w:val="007425D7"/>
    <w:rsid w:val="007427E9"/>
    <w:rsid w:val="00742AED"/>
    <w:rsid w:val="007430E7"/>
    <w:rsid w:val="0074311C"/>
    <w:rsid w:val="0074364B"/>
    <w:rsid w:val="00743CCA"/>
    <w:rsid w:val="007442A4"/>
    <w:rsid w:val="007442D8"/>
    <w:rsid w:val="00744744"/>
    <w:rsid w:val="007447CB"/>
    <w:rsid w:val="00744B50"/>
    <w:rsid w:val="00744CE7"/>
    <w:rsid w:val="00744D0A"/>
    <w:rsid w:val="00744D1C"/>
    <w:rsid w:val="00744D5A"/>
    <w:rsid w:val="00745284"/>
    <w:rsid w:val="007459B0"/>
    <w:rsid w:val="00746421"/>
    <w:rsid w:val="007464AC"/>
    <w:rsid w:val="00746A77"/>
    <w:rsid w:val="00746FCE"/>
    <w:rsid w:val="0074704C"/>
    <w:rsid w:val="00747054"/>
    <w:rsid w:val="00747209"/>
    <w:rsid w:val="00747629"/>
    <w:rsid w:val="007479E5"/>
    <w:rsid w:val="00747A2D"/>
    <w:rsid w:val="00747AB0"/>
    <w:rsid w:val="00747AD5"/>
    <w:rsid w:val="00747EA6"/>
    <w:rsid w:val="00747F96"/>
    <w:rsid w:val="00750011"/>
    <w:rsid w:val="007501FA"/>
    <w:rsid w:val="00750A3E"/>
    <w:rsid w:val="00750AC5"/>
    <w:rsid w:val="00750AFB"/>
    <w:rsid w:val="00750B03"/>
    <w:rsid w:val="00750D2E"/>
    <w:rsid w:val="00750E44"/>
    <w:rsid w:val="00751164"/>
    <w:rsid w:val="0075119C"/>
    <w:rsid w:val="007514CB"/>
    <w:rsid w:val="00751568"/>
    <w:rsid w:val="0075165D"/>
    <w:rsid w:val="007516B3"/>
    <w:rsid w:val="007519AA"/>
    <w:rsid w:val="00751A54"/>
    <w:rsid w:val="007520DC"/>
    <w:rsid w:val="007528EC"/>
    <w:rsid w:val="007528FD"/>
    <w:rsid w:val="0075292A"/>
    <w:rsid w:val="00752B40"/>
    <w:rsid w:val="00752EAE"/>
    <w:rsid w:val="00753226"/>
    <w:rsid w:val="0075336E"/>
    <w:rsid w:val="007533F1"/>
    <w:rsid w:val="00753581"/>
    <w:rsid w:val="007535C1"/>
    <w:rsid w:val="00753972"/>
    <w:rsid w:val="00753FE8"/>
    <w:rsid w:val="00754229"/>
    <w:rsid w:val="00754694"/>
    <w:rsid w:val="00754A13"/>
    <w:rsid w:val="00754F31"/>
    <w:rsid w:val="00754F52"/>
    <w:rsid w:val="00754FAD"/>
    <w:rsid w:val="007551F9"/>
    <w:rsid w:val="007552A3"/>
    <w:rsid w:val="00755529"/>
    <w:rsid w:val="0075574B"/>
    <w:rsid w:val="00755FFA"/>
    <w:rsid w:val="00756970"/>
    <w:rsid w:val="00756AEC"/>
    <w:rsid w:val="00756B23"/>
    <w:rsid w:val="00756CB4"/>
    <w:rsid w:val="00756F7F"/>
    <w:rsid w:val="00756FE5"/>
    <w:rsid w:val="0075737E"/>
    <w:rsid w:val="007576A0"/>
    <w:rsid w:val="0075793C"/>
    <w:rsid w:val="00757ADB"/>
    <w:rsid w:val="00757BF5"/>
    <w:rsid w:val="00757C12"/>
    <w:rsid w:val="00757C17"/>
    <w:rsid w:val="00757C95"/>
    <w:rsid w:val="00757DA9"/>
    <w:rsid w:val="0076007D"/>
    <w:rsid w:val="007601C0"/>
    <w:rsid w:val="00760204"/>
    <w:rsid w:val="007604DF"/>
    <w:rsid w:val="00760685"/>
    <w:rsid w:val="007607E1"/>
    <w:rsid w:val="007609C4"/>
    <w:rsid w:val="00760A7C"/>
    <w:rsid w:val="00760D00"/>
    <w:rsid w:val="007610DA"/>
    <w:rsid w:val="00761308"/>
    <w:rsid w:val="007614A8"/>
    <w:rsid w:val="007614E0"/>
    <w:rsid w:val="007617A4"/>
    <w:rsid w:val="00761931"/>
    <w:rsid w:val="0076196E"/>
    <w:rsid w:val="00761B53"/>
    <w:rsid w:val="00761DB5"/>
    <w:rsid w:val="00761DDB"/>
    <w:rsid w:val="00762448"/>
    <w:rsid w:val="00762551"/>
    <w:rsid w:val="00762B35"/>
    <w:rsid w:val="00762CC0"/>
    <w:rsid w:val="00762EF9"/>
    <w:rsid w:val="00762F17"/>
    <w:rsid w:val="007630E1"/>
    <w:rsid w:val="00763269"/>
    <w:rsid w:val="00763288"/>
    <w:rsid w:val="0076362D"/>
    <w:rsid w:val="007639B2"/>
    <w:rsid w:val="00763A11"/>
    <w:rsid w:val="00763A44"/>
    <w:rsid w:val="00763BB2"/>
    <w:rsid w:val="00764365"/>
    <w:rsid w:val="00764574"/>
    <w:rsid w:val="00764DE2"/>
    <w:rsid w:val="007651DC"/>
    <w:rsid w:val="007651FA"/>
    <w:rsid w:val="00765293"/>
    <w:rsid w:val="007655F5"/>
    <w:rsid w:val="00765873"/>
    <w:rsid w:val="00765880"/>
    <w:rsid w:val="00765C3E"/>
    <w:rsid w:val="00765DAB"/>
    <w:rsid w:val="00765FBF"/>
    <w:rsid w:val="00766019"/>
    <w:rsid w:val="00766072"/>
    <w:rsid w:val="00766119"/>
    <w:rsid w:val="0076694F"/>
    <w:rsid w:val="00766D64"/>
    <w:rsid w:val="00766D6C"/>
    <w:rsid w:val="0076762A"/>
    <w:rsid w:val="00767981"/>
    <w:rsid w:val="00767A97"/>
    <w:rsid w:val="00767F19"/>
    <w:rsid w:val="0077014F"/>
    <w:rsid w:val="00770268"/>
    <w:rsid w:val="007703E3"/>
    <w:rsid w:val="00770946"/>
    <w:rsid w:val="00770BC2"/>
    <w:rsid w:val="00770FEB"/>
    <w:rsid w:val="0077134A"/>
    <w:rsid w:val="007714F3"/>
    <w:rsid w:val="00771588"/>
    <w:rsid w:val="007717F3"/>
    <w:rsid w:val="00772087"/>
    <w:rsid w:val="00772A33"/>
    <w:rsid w:val="007733F8"/>
    <w:rsid w:val="007734D5"/>
    <w:rsid w:val="007734EC"/>
    <w:rsid w:val="007737B1"/>
    <w:rsid w:val="007737E5"/>
    <w:rsid w:val="00773B86"/>
    <w:rsid w:val="00773D3D"/>
    <w:rsid w:val="00774153"/>
    <w:rsid w:val="00774212"/>
    <w:rsid w:val="007743AA"/>
    <w:rsid w:val="0077468D"/>
    <w:rsid w:val="007746EB"/>
    <w:rsid w:val="007747EF"/>
    <w:rsid w:val="00774A8F"/>
    <w:rsid w:val="00774BF8"/>
    <w:rsid w:val="00774DE6"/>
    <w:rsid w:val="00774EA8"/>
    <w:rsid w:val="00774F01"/>
    <w:rsid w:val="00775218"/>
    <w:rsid w:val="007753D5"/>
    <w:rsid w:val="007758AB"/>
    <w:rsid w:val="007759C7"/>
    <w:rsid w:val="00775A03"/>
    <w:rsid w:val="00775B38"/>
    <w:rsid w:val="00775D75"/>
    <w:rsid w:val="00776137"/>
    <w:rsid w:val="007761F6"/>
    <w:rsid w:val="007764BC"/>
    <w:rsid w:val="007777E2"/>
    <w:rsid w:val="00777AD9"/>
    <w:rsid w:val="00777F09"/>
    <w:rsid w:val="00780442"/>
    <w:rsid w:val="00780764"/>
    <w:rsid w:val="00780967"/>
    <w:rsid w:val="00780C87"/>
    <w:rsid w:val="00780F7A"/>
    <w:rsid w:val="0078123E"/>
    <w:rsid w:val="007813B7"/>
    <w:rsid w:val="00781886"/>
    <w:rsid w:val="00781A6D"/>
    <w:rsid w:val="00781CFC"/>
    <w:rsid w:val="007827A2"/>
    <w:rsid w:val="0078290A"/>
    <w:rsid w:val="007832B4"/>
    <w:rsid w:val="00784B32"/>
    <w:rsid w:val="00785390"/>
    <w:rsid w:val="007854CB"/>
    <w:rsid w:val="007855C5"/>
    <w:rsid w:val="00785687"/>
    <w:rsid w:val="00785763"/>
    <w:rsid w:val="00785837"/>
    <w:rsid w:val="007859C3"/>
    <w:rsid w:val="00785AFE"/>
    <w:rsid w:val="00785D3F"/>
    <w:rsid w:val="0078656F"/>
    <w:rsid w:val="00786B54"/>
    <w:rsid w:val="00786C70"/>
    <w:rsid w:val="00786C8A"/>
    <w:rsid w:val="00786D02"/>
    <w:rsid w:val="00786D8E"/>
    <w:rsid w:val="00787136"/>
    <w:rsid w:val="007879ED"/>
    <w:rsid w:val="00790464"/>
    <w:rsid w:val="007906E5"/>
    <w:rsid w:val="00790761"/>
    <w:rsid w:val="00790B21"/>
    <w:rsid w:val="00790BB1"/>
    <w:rsid w:val="007914A3"/>
    <w:rsid w:val="00791620"/>
    <w:rsid w:val="0079192C"/>
    <w:rsid w:val="00791B19"/>
    <w:rsid w:val="00791F20"/>
    <w:rsid w:val="00791F67"/>
    <w:rsid w:val="007921AB"/>
    <w:rsid w:val="0079220C"/>
    <w:rsid w:val="00792507"/>
    <w:rsid w:val="007925B0"/>
    <w:rsid w:val="007928B8"/>
    <w:rsid w:val="00792AD2"/>
    <w:rsid w:val="00792B4B"/>
    <w:rsid w:val="00792C1C"/>
    <w:rsid w:val="00793215"/>
    <w:rsid w:val="0079321A"/>
    <w:rsid w:val="0079376E"/>
    <w:rsid w:val="007938BD"/>
    <w:rsid w:val="00793B0B"/>
    <w:rsid w:val="00793CFF"/>
    <w:rsid w:val="00793D4D"/>
    <w:rsid w:val="00794003"/>
    <w:rsid w:val="00794246"/>
    <w:rsid w:val="00794526"/>
    <w:rsid w:val="0079475B"/>
    <w:rsid w:val="0079498B"/>
    <w:rsid w:val="00794C9F"/>
    <w:rsid w:val="00794FD9"/>
    <w:rsid w:val="00795550"/>
    <w:rsid w:val="00795761"/>
    <w:rsid w:val="007958C2"/>
    <w:rsid w:val="00795CBB"/>
    <w:rsid w:val="00795EAF"/>
    <w:rsid w:val="00795FAF"/>
    <w:rsid w:val="007960B5"/>
    <w:rsid w:val="00796104"/>
    <w:rsid w:val="00796172"/>
    <w:rsid w:val="0079620E"/>
    <w:rsid w:val="0079697E"/>
    <w:rsid w:val="00796A5A"/>
    <w:rsid w:val="00797115"/>
    <w:rsid w:val="007971BA"/>
    <w:rsid w:val="00797547"/>
    <w:rsid w:val="007978C3"/>
    <w:rsid w:val="00797B80"/>
    <w:rsid w:val="00797E1A"/>
    <w:rsid w:val="00797F16"/>
    <w:rsid w:val="00797FFC"/>
    <w:rsid w:val="007A0109"/>
    <w:rsid w:val="007A0154"/>
    <w:rsid w:val="007A01C1"/>
    <w:rsid w:val="007A031F"/>
    <w:rsid w:val="007A076D"/>
    <w:rsid w:val="007A0ACB"/>
    <w:rsid w:val="007A0C81"/>
    <w:rsid w:val="007A0D69"/>
    <w:rsid w:val="007A0DA4"/>
    <w:rsid w:val="007A0E00"/>
    <w:rsid w:val="007A0E3C"/>
    <w:rsid w:val="007A13B1"/>
    <w:rsid w:val="007A160E"/>
    <w:rsid w:val="007A1869"/>
    <w:rsid w:val="007A186E"/>
    <w:rsid w:val="007A1A1F"/>
    <w:rsid w:val="007A1B0A"/>
    <w:rsid w:val="007A1C7B"/>
    <w:rsid w:val="007A1E76"/>
    <w:rsid w:val="007A1EA8"/>
    <w:rsid w:val="007A1FBA"/>
    <w:rsid w:val="007A22C1"/>
    <w:rsid w:val="007A26AE"/>
    <w:rsid w:val="007A2876"/>
    <w:rsid w:val="007A2879"/>
    <w:rsid w:val="007A28F7"/>
    <w:rsid w:val="007A2C17"/>
    <w:rsid w:val="007A2F37"/>
    <w:rsid w:val="007A370E"/>
    <w:rsid w:val="007A3A6F"/>
    <w:rsid w:val="007A3B73"/>
    <w:rsid w:val="007A3D5D"/>
    <w:rsid w:val="007A3E18"/>
    <w:rsid w:val="007A3E41"/>
    <w:rsid w:val="007A431F"/>
    <w:rsid w:val="007A440A"/>
    <w:rsid w:val="007A448E"/>
    <w:rsid w:val="007A466A"/>
    <w:rsid w:val="007A46DD"/>
    <w:rsid w:val="007A48FF"/>
    <w:rsid w:val="007A4A85"/>
    <w:rsid w:val="007A4BD8"/>
    <w:rsid w:val="007A501E"/>
    <w:rsid w:val="007A525D"/>
    <w:rsid w:val="007A532B"/>
    <w:rsid w:val="007A5588"/>
    <w:rsid w:val="007A5592"/>
    <w:rsid w:val="007A57AA"/>
    <w:rsid w:val="007A5A8A"/>
    <w:rsid w:val="007A5A97"/>
    <w:rsid w:val="007A5F25"/>
    <w:rsid w:val="007A6556"/>
    <w:rsid w:val="007A6691"/>
    <w:rsid w:val="007A66BF"/>
    <w:rsid w:val="007A671B"/>
    <w:rsid w:val="007A68F2"/>
    <w:rsid w:val="007A70EA"/>
    <w:rsid w:val="007A70EB"/>
    <w:rsid w:val="007A70FC"/>
    <w:rsid w:val="007A72F3"/>
    <w:rsid w:val="007A755A"/>
    <w:rsid w:val="007A7724"/>
    <w:rsid w:val="007A7D9F"/>
    <w:rsid w:val="007A7E6E"/>
    <w:rsid w:val="007B022D"/>
    <w:rsid w:val="007B0D15"/>
    <w:rsid w:val="007B0D9E"/>
    <w:rsid w:val="007B0DE2"/>
    <w:rsid w:val="007B0EA1"/>
    <w:rsid w:val="007B151A"/>
    <w:rsid w:val="007B15F1"/>
    <w:rsid w:val="007B1676"/>
    <w:rsid w:val="007B1A1C"/>
    <w:rsid w:val="007B1A77"/>
    <w:rsid w:val="007B1E80"/>
    <w:rsid w:val="007B211B"/>
    <w:rsid w:val="007B23DC"/>
    <w:rsid w:val="007B247D"/>
    <w:rsid w:val="007B281A"/>
    <w:rsid w:val="007B2B27"/>
    <w:rsid w:val="007B2C58"/>
    <w:rsid w:val="007B32F3"/>
    <w:rsid w:val="007B34AB"/>
    <w:rsid w:val="007B35A8"/>
    <w:rsid w:val="007B3647"/>
    <w:rsid w:val="007B40D3"/>
    <w:rsid w:val="007B4431"/>
    <w:rsid w:val="007B4454"/>
    <w:rsid w:val="007B467A"/>
    <w:rsid w:val="007B48D1"/>
    <w:rsid w:val="007B494C"/>
    <w:rsid w:val="007B4E9A"/>
    <w:rsid w:val="007B5242"/>
    <w:rsid w:val="007B5A65"/>
    <w:rsid w:val="007B5CAE"/>
    <w:rsid w:val="007B6224"/>
    <w:rsid w:val="007B6386"/>
    <w:rsid w:val="007B6E2B"/>
    <w:rsid w:val="007B6E5B"/>
    <w:rsid w:val="007B71C8"/>
    <w:rsid w:val="007B734D"/>
    <w:rsid w:val="007B7588"/>
    <w:rsid w:val="007B7B15"/>
    <w:rsid w:val="007B7C02"/>
    <w:rsid w:val="007C004F"/>
    <w:rsid w:val="007C0258"/>
    <w:rsid w:val="007C04B5"/>
    <w:rsid w:val="007C061D"/>
    <w:rsid w:val="007C06A1"/>
    <w:rsid w:val="007C09E6"/>
    <w:rsid w:val="007C0BB1"/>
    <w:rsid w:val="007C105C"/>
    <w:rsid w:val="007C1833"/>
    <w:rsid w:val="007C1967"/>
    <w:rsid w:val="007C1C8E"/>
    <w:rsid w:val="007C1ECA"/>
    <w:rsid w:val="007C2004"/>
    <w:rsid w:val="007C21BE"/>
    <w:rsid w:val="007C2460"/>
    <w:rsid w:val="007C256E"/>
    <w:rsid w:val="007C26B9"/>
    <w:rsid w:val="007C3338"/>
    <w:rsid w:val="007C33F5"/>
    <w:rsid w:val="007C3508"/>
    <w:rsid w:val="007C35DE"/>
    <w:rsid w:val="007C365F"/>
    <w:rsid w:val="007C3686"/>
    <w:rsid w:val="007C3A9C"/>
    <w:rsid w:val="007C4098"/>
    <w:rsid w:val="007C41D5"/>
    <w:rsid w:val="007C4455"/>
    <w:rsid w:val="007C4707"/>
    <w:rsid w:val="007C47D9"/>
    <w:rsid w:val="007C54F4"/>
    <w:rsid w:val="007C57BF"/>
    <w:rsid w:val="007C5961"/>
    <w:rsid w:val="007C60CC"/>
    <w:rsid w:val="007C61F6"/>
    <w:rsid w:val="007C6396"/>
    <w:rsid w:val="007C64EA"/>
    <w:rsid w:val="007C661A"/>
    <w:rsid w:val="007C6F95"/>
    <w:rsid w:val="007C6FF1"/>
    <w:rsid w:val="007C7053"/>
    <w:rsid w:val="007C7459"/>
    <w:rsid w:val="007C7776"/>
    <w:rsid w:val="007C7BBF"/>
    <w:rsid w:val="007D01DE"/>
    <w:rsid w:val="007D0708"/>
    <w:rsid w:val="007D07CA"/>
    <w:rsid w:val="007D0813"/>
    <w:rsid w:val="007D098F"/>
    <w:rsid w:val="007D0CA2"/>
    <w:rsid w:val="007D0EF0"/>
    <w:rsid w:val="007D0F9B"/>
    <w:rsid w:val="007D14DE"/>
    <w:rsid w:val="007D16FD"/>
    <w:rsid w:val="007D1AE5"/>
    <w:rsid w:val="007D2437"/>
    <w:rsid w:val="007D24DB"/>
    <w:rsid w:val="007D251A"/>
    <w:rsid w:val="007D29E3"/>
    <w:rsid w:val="007D31A9"/>
    <w:rsid w:val="007D31B9"/>
    <w:rsid w:val="007D330B"/>
    <w:rsid w:val="007D335A"/>
    <w:rsid w:val="007D3530"/>
    <w:rsid w:val="007D35D7"/>
    <w:rsid w:val="007D3AAE"/>
    <w:rsid w:val="007D3B1A"/>
    <w:rsid w:val="007D4249"/>
    <w:rsid w:val="007D494C"/>
    <w:rsid w:val="007D4BDA"/>
    <w:rsid w:val="007D4FE2"/>
    <w:rsid w:val="007D57F2"/>
    <w:rsid w:val="007D57FF"/>
    <w:rsid w:val="007D58CC"/>
    <w:rsid w:val="007D5C16"/>
    <w:rsid w:val="007D632C"/>
    <w:rsid w:val="007D63E3"/>
    <w:rsid w:val="007D63EE"/>
    <w:rsid w:val="007D678F"/>
    <w:rsid w:val="007D67AC"/>
    <w:rsid w:val="007D687F"/>
    <w:rsid w:val="007D6A45"/>
    <w:rsid w:val="007D6BDB"/>
    <w:rsid w:val="007D6C21"/>
    <w:rsid w:val="007D6DC0"/>
    <w:rsid w:val="007D70DA"/>
    <w:rsid w:val="007D7A07"/>
    <w:rsid w:val="007D7A0D"/>
    <w:rsid w:val="007D7BE4"/>
    <w:rsid w:val="007D7D56"/>
    <w:rsid w:val="007D7FEB"/>
    <w:rsid w:val="007E04E0"/>
    <w:rsid w:val="007E06E7"/>
    <w:rsid w:val="007E0B7D"/>
    <w:rsid w:val="007E0BB7"/>
    <w:rsid w:val="007E0C3D"/>
    <w:rsid w:val="007E0C5C"/>
    <w:rsid w:val="007E0CB5"/>
    <w:rsid w:val="007E0DBE"/>
    <w:rsid w:val="007E109B"/>
    <w:rsid w:val="007E1464"/>
    <w:rsid w:val="007E1992"/>
    <w:rsid w:val="007E199F"/>
    <w:rsid w:val="007E1C09"/>
    <w:rsid w:val="007E20E6"/>
    <w:rsid w:val="007E2558"/>
    <w:rsid w:val="007E272F"/>
    <w:rsid w:val="007E2ADD"/>
    <w:rsid w:val="007E2BB1"/>
    <w:rsid w:val="007E2F72"/>
    <w:rsid w:val="007E3273"/>
    <w:rsid w:val="007E33CC"/>
    <w:rsid w:val="007E3671"/>
    <w:rsid w:val="007E3C06"/>
    <w:rsid w:val="007E40D2"/>
    <w:rsid w:val="007E451C"/>
    <w:rsid w:val="007E4747"/>
    <w:rsid w:val="007E4B06"/>
    <w:rsid w:val="007E4DA8"/>
    <w:rsid w:val="007E5126"/>
    <w:rsid w:val="007E5414"/>
    <w:rsid w:val="007E5520"/>
    <w:rsid w:val="007E55F1"/>
    <w:rsid w:val="007E56E9"/>
    <w:rsid w:val="007E5B6F"/>
    <w:rsid w:val="007E5E66"/>
    <w:rsid w:val="007E5E7B"/>
    <w:rsid w:val="007E5E87"/>
    <w:rsid w:val="007E5ECD"/>
    <w:rsid w:val="007E6156"/>
    <w:rsid w:val="007E6306"/>
    <w:rsid w:val="007E6470"/>
    <w:rsid w:val="007E647E"/>
    <w:rsid w:val="007E6791"/>
    <w:rsid w:val="007E6966"/>
    <w:rsid w:val="007E6B99"/>
    <w:rsid w:val="007E6BF7"/>
    <w:rsid w:val="007E6D21"/>
    <w:rsid w:val="007E6EA0"/>
    <w:rsid w:val="007E6FB3"/>
    <w:rsid w:val="007E7051"/>
    <w:rsid w:val="007E732B"/>
    <w:rsid w:val="007E74B2"/>
    <w:rsid w:val="007E75DA"/>
    <w:rsid w:val="007E7687"/>
    <w:rsid w:val="007E7925"/>
    <w:rsid w:val="007E7C31"/>
    <w:rsid w:val="007E7D50"/>
    <w:rsid w:val="007F02C2"/>
    <w:rsid w:val="007F03CB"/>
    <w:rsid w:val="007F04F1"/>
    <w:rsid w:val="007F0592"/>
    <w:rsid w:val="007F084C"/>
    <w:rsid w:val="007F130C"/>
    <w:rsid w:val="007F173B"/>
    <w:rsid w:val="007F185F"/>
    <w:rsid w:val="007F1EA8"/>
    <w:rsid w:val="007F234D"/>
    <w:rsid w:val="007F2573"/>
    <w:rsid w:val="007F2882"/>
    <w:rsid w:val="007F3199"/>
    <w:rsid w:val="007F356A"/>
    <w:rsid w:val="007F39D8"/>
    <w:rsid w:val="007F3BE9"/>
    <w:rsid w:val="007F3D05"/>
    <w:rsid w:val="007F3F2C"/>
    <w:rsid w:val="007F4202"/>
    <w:rsid w:val="007F42DD"/>
    <w:rsid w:val="007F43EC"/>
    <w:rsid w:val="007F4442"/>
    <w:rsid w:val="007F46C0"/>
    <w:rsid w:val="007F478A"/>
    <w:rsid w:val="007F49F6"/>
    <w:rsid w:val="007F4B58"/>
    <w:rsid w:val="007F4C22"/>
    <w:rsid w:val="007F4CD9"/>
    <w:rsid w:val="007F4D0A"/>
    <w:rsid w:val="007F4E4E"/>
    <w:rsid w:val="007F52B3"/>
    <w:rsid w:val="007F5392"/>
    <w:rsid w:val="007F53D0"/>
    <w:rsid w:val="007F5425"/>
    <w:rsid w:val="007F544A"/>
    <w:rsid w:val="007F59E6"/>
    <w:rsid w:val="007F5AFE"/>
    <w:rsid w:val="007F5E8D"/>
    <w:rsid w:val="007F5E90"/>
    <w:rsid w:val="007F5EF8"/>
    <w:rsid w:val="007F69A9"/>
    <w:rsid w:val="007F6BF0"/>
    <w:rsid w:val="007F6CB9"/>
    <w:rsid w:val="007F6DDE"/>
    <w:rsid w:val="007F6FCF"/>
    <w:rsid w:val="007F7A66"/>
    <w:rsid w:val="007F7D9B"/>
    <w:rsid w:val="007F7FFA"/>
    <w:rsid w:val="0080028A"/>
    <w:rsid w:val="0080058E"/>
    <w:rsid w:val="008006A9"/>
    <w:rsid w:val="00800721"/>
    <w:rsid w:val="0080094D"/>
    <w:rsid w:val="008009F7"/>
    <w:rsid w:val="008011B6"/>
    <w:rsid w:val="00801451"/>
    <w:rsid w:val="0080173B"/>
    <w:rsid w:val="008018CC"/>
    <w:rsid w:val="008018D0"/>
    <w:rsid w:val="00801A0C"/>
    <w:rsid w:val="0080247A"/>
    <w:rsid w:val="00802839"/>
    <w:rsid w:val="00802C64"/>
    <w:rsid w:val="00802FED"/>
    <w:rsid w:val="0080305A"/>
    <w:rsid w:val="0080358D"/>
    <w:rsid w:val="00803702"/>
    <w:rsid w:val="00803AFF"/>
    <w:rsid w:val="00803D1D"/>
    <w:rsid w:val="00803D38"/>
    <w:rsid w:val="00803FD9"/>
    <w:rsid w:val="00803FE2"/>
    <w:rsid w:val="00804256"/>
    <w:rsid w:val="0080466B"/>
    <w:rsid w:val="00804679"/>
    <w:rsid w:val="00804A64"/>
    <w:rsid w:val="00804B3D"/>
    <w:rsid w:val="00804FCE"/>
    <w:rsid w:val="008059AC"/>
    <w:rsid w:val="00805E90"/>
    <w:rsid w:val="00805EA2"/>
    <w:rsid w:val="008061D3"/>
    <w:rsid w:val="008062A1"/>
    <w:rsid w:val="0080638D"/>
    <w:rsid w:val="00806BDD"/>
    <w:rsid w:val="008070C8"/>
    <w:rsid w:val="00807167"/>
    <w:rsid w:val="008072E2"/>
    <w:rsid w:val="0080768B"/>
    <w:rsid w:val="00807E30"/>
    <w:rsid w:val="00810301"/>
    <w:rsid w:val="00810497"/>
    <w:rsid w:val="00810928"/>
    <w:rsid w:val="00810E25"/>
    <w:rsid w:val="00810FF1"/>
    <w:rsid w:val="00811454"/>
    <w:rsid w:val="00811675"/>
    <w:rsid w:val="0081184F"/>
    <w:rsid w:val="00811BCF"/>
    <w:rsid w:val="00811F33"/>
    <w:rsid w:val="00811FA0"/>
    <w:rsid w:val="0081203E"/>
    <w:rsid w:val="0081222A"/>
    <w:rsid w:val="00812A3F"/>
    <w:rsid w:val="00812B1E"/>
    <w:rsid w:val="00812CA6"/>
    <w:rsid w:val="00812E24"/>
    <w:rsid w:val="00813235"/>
    <w:rsid w:val="008132E8"/>
    <w:rsid w:val="008135BE"/>
    <w:rsid w:val="008137FD"/>
    <w:rsid w:val="008138B8"/>
    <w:rsid w:val="00813CAA"/>
    <w:rsid w:val="00813E0D"/>
    <w:rsid w:val="0081414F"/>
    <w:rsid w:val="008141B7"/>
    <w:rsid w:val="008145C9"/>
    <w:rsid w:val="00814616"/>
    <w:rsid w:val="0081467C"/>
    <w:rsid w:val="0081485F"/>
    <w:rsid w:val="00814890"/>
    <w:rsid w:val="0081498F"/>
    <w:rsid w:val="00814D52"/>
    <w:rsid w:val="00814FFB"/>
    <w:rsid w:val="00815404"/>
    <w:rsid w:val="00815533"/>
    <w:rsid w:val="00815AF1"/>
    <w:rsid w:val="00815DF3"/>
    <w:rsid w:val="00815E3D"/>
    <w:rsid w:val="008164F2"/>
    <w:rsid w:val="00816550"/>
    <w:rsid w:val="00816893"/>
    <w:rsid w:val="008169B8"/>
    <w:rsid w:val="00816AE4"/>
    <w:rsid w:val="00816B93"/>
    <w:rsid w:val="00816BE2"/>
    <w:rsid w:val="00816C7E"/>
    <w:rsid w:val="0081705C"/>
    <w:rsid w:val="008170E7"/>
    <w:rsid w:val="00817405"/>
    <w:rsid w:val="0081763E"/>
    <w:rsid w:val="008177E3"/>
    <w:rsid w:val="00817BA2"/>
    <w:rsid w:val="00820456"/>
    <w:rsid w:val="00820E81"/>
    <w:rsid w:val="00821401"/>
    <w:rsid w:val="00821547"/>
    <w:rsid w:val="00821628"/>
    <w:rsid w:val="0082162F"/>
    <w:rsid w:val="00821915"/>
    <w:rsid w:val="0082197C"/>
    <w:rsid w:val="008219C7"/>
    <w:rsid w:val="00821A0F"/>
    <w:rsid w:val="00822011"/>
    <w:rsid w:val="008220F6"/>
    <w:rsid w:val="00822324"/>
    <w:rsid w:val="00822400"/>
    <w:rsid w:val="00822996"/>
    <w:rsid w:val="00822A02"/>
    <w:rsid w:val="00822A5A"/>
    <w:rsid w:val="00822C9A"/>
    <w:rsid w:val="00822DBF"/>
    <w:rsid w:val="0082318B"/>
    <w:rsid w:val="00823223"/>
    <w:rsid w:val="00823569"/>
    <w:rsid w:val="00823775"/>
    <w:rsid w:val="008237A9"/>
    <w:rsid w:val="008238BB"/>
    <w:rsid w:val="0082392A"/>
    <w:rsid w:val="0082393A"/>
    <w:rsid w:val="00823ABE"/>
    <w:rsid w:val="0082433F"/>
    <w:rsid w:val="00824614"/>
    <w:rsid w:val="008248A7"/>
    <w:rsid w:val="00824935"/>
    <w:rsid w:val="00824952"/>
    <w:rsid w:val="00824AD6"/>
    <w:rsid w:val="0082595C"/>
    <w:rsid w:val="00825E1D"/>
    <w:rsid w:val="00826642"/>
    <w:rsid w:val="00826658"/>
    <w:rsid w:val="0082688A"/>
    <w:rsid w:val="00826C86"/>
    <w:rsid w:val="008270E8"/>
    <w:rsid w:val="0082714E"/>
    <w:rsid w:val="00827DEB"/>
    <w:rsid w:val="008301D6"/>
    <w:rsid w:val="008302CD"/>
    <w:rsid w:val="008306B8"/>
    <w:rsid w:val="008308D9"/>
    <w:rsid w:val="00830B76"/>
    <w:rsid w:val="00830C67"/>
    <w:rsid w:val="00830F90"/>
    <w:rsid w:val="00831009"/>
    <w:rsid w:val="00831281"/>
    <w:rsid w:val="008312B8"/>
    <w:rsid w:val="00831363"/>
    <w:rsid w:val="00831540"/>
    <w:rsid w:val="00831A3E"/>
    <w:rsid w:val="00831B33"/>
    <w:rsid w:val="00831CB2"/>
    <w:rsid w:val="00831DFD"/>
    <w:rsid w:val="0083220F"/>
    <w:rsid w:val="008325A2"/>
    <w:rsid w:val="00832815"/>
    <w:rsid w:val="008328A3"/>
    <w:rsid w:val="00832A49"/>
    <w:rsid w:val="00832C97"/>
    <w:rsid w:val="00832F0A"/>
    <w:rsid w:val="00832F10"/>
    <w:rsid w:val="00832F83"/>
    <w:rsid w:val="00833031"/>
    <w:rsid w:val="0083320D"/>
    <w:rsid w:val="00833215"/>
    <w:rsid w:val="0083346D"/>
    <w:rsid w:val="008338CD"/>
    <w:rsid w:val="008338DA"/>
    <w:rsid w:val="00833A12"/>
    <w:rsid w:val="00833DEC"/>
    <w:rsid w:val="00833F90"/>
    <w:rsid w:val="00833FC2"/>
    <w:rsid w:val="00834348"/>
    <w:rsid w:val="008348DB"/>
    <w:rsid w:val="00834EE5"/>
    <w:rsid w:val="00835094"/>
    <w:rsid w:val="0083554F"/>
    <w:rsid w:val="008355F0"/>
    <w:rsid w:val="00835923"/>
    <w:rsid w:val="00835DF1"/>
    <w:rsid w:val="00836A5A"/>
    <w:rsid w:val="00836B3B"/>
    <w:rsid w:val="00836EED"/>
    <w:rsid w:val="00837081"/>
    <w:rsid w:val="0083731E"/>
    <w:rsid w:val="00837697"/>
    <w:rsid w:val="00837A26"/>
    <w:rsid w:val="00837B88"/>
    <w:rsid w:val="00837DDD"/>
    <w:rsid w:val="00837DFC"/>
    <w:rsid w:val="008400DB"/>
    <w:rsid w:val="00840499"/>
    <w:rsid w:val="00840A15"/>
    <w:rsid w:val="00840C13"/>
    <w:rsid w:val="00840E10"/>
    <w:rsid w:val="00840ED4"/>
    <w:rsid w:val="00841280"/>
    <w:rsid w:val="008412A4"/>
    <w:rsid w:val="00841463"/>
    <w:rsid w:val="0084191B"/>
    <w:rsid w:val="00841C91"/>
    <w:rsid w:val="008422EC"/>
    <w:rsid w:val="0084242C"/>
    <w:rsid w:val="008424C8"/>
    <w:rsid w:val="00842806"/>
    <w:rsid w:val="00842CCD"/>
    <w:rsid w:val="00842D51"/>
    <w:rsid w:val="0084363F"/>
    <w:rsid w:val="00843B0E"/>
    <w:rsid w:val="00843BD7"/>
    <w:rsid w:val="00843CF5"/>
    <w:rsid w:val="00844234"/>
    <w:rsid w:val="008442C5"/>
    <w:rsid w:val="00844351"/>
    <w:rsid w:val="00844460"/>
    <w:rsid w:val="008446A2"/>
    <w:rsid w:val="00844875"/>
    <w:rsid w:val="00844983"/>
    <w:rsid w:val="00844BD4"/>
    <w:rsid w:val="00845371"/>
    <w:rsid w:val="0084561E"/>
    <w:rsid w:val="0084576F"/>
    <w:rsid w:val="00845C3C"/>
    <w:rsid w:val="00846637"/>
    <w:rsid w:val="00846892"/>
    <w:rsid w:val="00846A17"/>
    <w:rsid w:val="00846BE8"/>
    <w:rsid w:val="00847091"/>
    <w:rsid w:val="008478CA"/>
    <w:rsid w:val="00847A49"/>
    <w:rsid w:val="00847CFD"/>
    <w:rsid w:val="00847D52"/>
    <w:rsid w:val="008504F5"/>
    <w:rsid w:val="0085068E"/>
    <w:rsid w:val="008506E2"/>
    <w:rsid w:val="00850782"/>
    <w:rsid w:val="008507CF"/>
    <w:rsid w:val="00850DC5"/>
    <w:rsid w:val="00850F6F"/>
    <w:rsid w:val="00851402"/>
    <w:rsid w:val="00851872"/>
    <w:rsid w:val="00851946"/>
    <w:rsid w:val="00851A75"/>
    <w:rsid w:val="00851CBB"/>
    <w:rsid w:val="00851F5F"/>
    <w:rsid w:val="00852207"/>
    <w:rsid w:val="0085264B"/>
    <w:rsid w:val="00852878"/>
    <w:rsid w:val="008537D5"/>
    <w:rsid w:val="008539E6"/>
    <w:rsid w:val="00853D03"/>
    <w:rsid w:val="00853F35"/>
    <w:rsid w:val="00854303"/>
    <w:rsid w:val="008548FB"/>
    <w:rsid w:val="0085497F"/>
    <w:rsid w:val="00854B05"/>
    <w:rsid w:val="00854B06"/>
    <w:rsid w:val="00854B33"/>
    <w:rsid w:val="0085501C"/>
    <w:rsid w:val="00855023"/>
    <w:rsid w:val="00855078"/>
    <w:rsid w:val="008554D9"/>
    <w:rsid w:val="008555ED"/>
    <w:rsid w:val="008563DC"/>
    <w:rsid w:val="0085698C"/>
    <w:rsid w:val="00856D9B"/>
    <w:rsid w:val="00857108"/>
    <w:rsid w:val="0085717E"/>
    <w:rsid w:val="008572DC"/>
    <w:rsid w:val="00857633"/>
    <w:rsid w:val="00857E1F"/>
    <w:rsid w:val="00857E54"/>
    <w:rsid w:val="0086000B"/>
    <w:rsid w:val="0086012C"/>
    <w:rsid w:val="00860354"/>
    <w:rsid w:val="0086086F"/>
    <w:rsid w:val="00860B38"/>
    <w:rsid w:val="00860DAE"/>
    <w:rsid w:val="00860EBB"/>
    <w:rsid w:val="008613A9"/>
    <w:rsid w:val="00861533"/>
    <w:rsid w:val="008616D2"/>
    <w:rsid w:val="008618A8"/>
    <w:rsid w:val="00861B24"/>
    <w:rsid w:val="00861BA2"/>
    <w:rsid w:val="00861C6D"/>
    <w:rsid w:val="00862300"/>
    <w:rsid w:val="00862505"/>
    <w:rsid w:val="00862801"/>
    <w:rsid w:val="00862849"/>
    <w:rsid w:val="00862858"/>
    <w:rsid w:val="00862982"/>
    <w:rsid w:val="00862B31"/>
    <w:rsid w:val="00862CB6"/>
    <w:rsid w:val="00863292"/>
    <w:rsid w:val="008632EA"/>
    <w:rsid w:val="008633E5"/>
    <w:rsid w:val="00863720"/>
    <w:rsid w:val="00863900"/>
    <w:rsid w:val="0086394E"/>
    <w:rsid w:val="00863A49"/>
    <w:rsid w:val="00863A88"/>
    <w:rsid w:val="00863BC5"/>
    <w:rsid w:val="00863BD8"/>
    <w:rsid w:val="00863F41"/>
    <w:rsid w:val="008641F7"/>
    <w:rsid w:val="008643BF"/>
    <w:rsid w:val="0086453F"/>
    <w:rsid w:val="008646D3"/>
    <w:rsid w:val="00864BA2"/>
    <w:rsid w:val="00864BEE"/>
    <w:rsid w:val="00864E58"/>
    <w:rsid w:val="0086504A"/>
    <w:rsid w:val="0086523E"/>
    <w:rsid w:val="0086588A"/>
    <w:rsid w:val="00865BAA"/>
    <w:rsid w:val="00865CA0"/>
    <w:rsid w:val="008661D5"/>
    <w:rsid w:val="00866242"/>
    <w:rsid w:val="008664A9"/>
    <w:rsid w:val="00867005"/>
    <w:rsid w:val="008675B0"/>
    <w:rsid w:val="0086768F"/>
    <w:rsid w:val="008676B5"/>
    <w:rsid w:val="008677D8"/>
    <w:rsid w:val="008678EB"/>
    <w:rsid w:val="00867991"/>
    <w:rsid w:val="0087011C"/>
    <w:rsid w:val="008701EB"/>
    <w:rsid w:val="0087028D"/>
    <w:rsid w:val="00870527"/>
    <w:rsid w:val="008706E6"/>
    <w:rsid w:val="008708FA"/>
    <w:rsid w:val="00870E26"/>
    <w:rsid w:val="00870EFD"/>
    <w:rsid w:val="00871106"/>
    <w:rsid w:val="0087115E"/>
    <w:rsid w:val="00871345"/>
    <w:rsid w:val="00871936"/>
    <w:rsid w:val="00871D8C"/>
    <w:rsid w:val="00871DA0"/>
    <w:rsid w:val="0087204D"/>
    <w:rsid w:val="00872339"/>
    <w:rsid w:val="0087251A"/>
    <w:rsid w:val="0087281E"/>
    <w:rsid w:val="00872C6D"/>
    <w:rsid w:val="00872C9D"/>
    <w:rsid w:val="00872D58"/>
    <w:rsid w:val="00872ECA"/>
    <w:rsid w:val="008730B7"/>
    <w:rsid w:val="00873211"/>
    <w:rsid w:val="00873318"/>
    <w:rsid w:val="00873491"/>
    <w:rsid w:val="00873737"/>
    <w:rsid w:val="00873A71"/>
    <w:rsid w:val="0087409B"/>
    <w:rsid w:val="0087441E"/>
    <w:rsid w:val="008744AF"/>
    <w:rsid w:val="00874899"/>
    <w:rsid w:val="00874C25"/>
    <w:rsid w:val="00874D37"/>
    <w:rsid w:val="00874F05"/>
    <w:rsid w:val="008752F2"/>
    <w:rsid w:val="00875343"/>
    <w:rsid w:val="00875A7A"/>
    <w:rsid w:val="00875BDA"/>
    <w:rsid w:val="00875CD7"/>
    <w:rsid w:val="00875E18"/>
    <w:rsid w:val="00876395"/>
    <w:rsid w:val="008764C9"/>
    <w:rsid w:val="0087650E"/>
    <w:rsid w:val="00876518"/>
    <w:rsid w:val="00876806"/>
    <w:rsid w:val="00876DFA"/>
    <w:rsid w:val="00876ECE"/>
    <w:rsid w:val="0087720B"/>
    <w:rsid w:val="00877229"/>
    <w:rsid w:val="008776C6"/>
    <w:rsid w:val="00877B59"/>
    <w:rsid w:val="0088006D"/>
    <w:rsid w:val="0088021F"/>
    <w:rsid w:val="008803FA"/>
    <w:rsid w:val="00880867"/>
    <w:rsid w:val="008809B5"/>
    <w:rsid w:val="00880BA5"/>
    <w:rsid w:val="00880CFA"/>
    <w:rsid w:val="00880D4E"/>
    <w:rsid w:val="00880EF2"/>
    <w:rsid w:val="00880F7C"/>
    <w:rsid w:val="00881123"/>
    <w:rsid w:val="00881433"/>
    <w:rsid w:val="00881552"/>
    <w:rsid w:val="00881643"/>
    <w:rsid w:val="00881D29"/>
    <w:rsid w:val="00881F43"/>
    <w:rsid w:val="00881FF0"/>
    <w:rsid w:val="00882082"/>
    <w:rsid w:val="008823FC"/>
    <w:rsid w:val="00882DDB"/>
    <w:rsid w:val="00882E70"/>
    <w:rsid w:val="00882F9D"/>
    <w:rsid w:val="00883B28"/>
    <w:rsid w:val="00883BF9"/>
    <w:rsid w:val="008841F0"/>
    <w:rsid w:val="00884389"/>
    <w:rsid w:val="008845F6"/>
    <w:rsid w:val="0088463F"/>
    <w:rsid w:val="008847C0"/>
    <w:rsid w:val="00884CB1"/>
    <w:rsid w:val="00884FA1"/>
    <w:rsid w:val="00884FC8"/>
    <w:rsid w:val="00885342"/>
    <w:rsid w:val="0088572D"/>
    <w:rsid w:val="00885F07"/>
    <w:rsid w:val="008861B8"/>
    <w:rsid w:val="008861D2"/>
    <w:rsid w:val="008863E9"/>
    <w:rsid w:val="00886431"/>
    <w:rsid w:val="0088694A"/>
    <w:rsid w:val="0088694D"/>
    <w:rsid w:val="0088699C"/>
    <w:rsid w:val="0088716A"/>
    <w:rsid w:val="00887283"/>
    <w:rsid w:val="0088768D"/>
    <w:rsid w:val="00887758"/>
    <w:rsid w:val="00887D75"/>
    <w:rsid w:val="00887D81"/>
    <w:rsid w:val="0089000E"/>
    <w:rsid w:val="00890433"/>
    <w:rsid w:val="0089056E"/>
    <w:rsid w:val="00890619"/>
    <w:rsid w:val="008906B2"/>
    <w:rsid w:val="0089087A"/>
    <w:rsid w:val="00890C0C"/>
    <w:rsid w:val="00890C96"/>
    <w:rsid w:val="008912C6"/>
    <w:rsid w:val="00891493"/>
    <w:rsid w:val="008916BF"/>
    <w:rsid w:val="00892144"/>
    <w:rsid w:val="008927AB"/>
    <w:rsid w:val="00892969"/>
    <w:rsid w:val="00892B7B"/>
    <w:rsid w:val="00892CFB"/>
    <w:rsid w:val="008931A6"/>
    <w:rsid w:val="0089346C"/>
    <w:rsid w:val="00893829"/>
    <w:rsid w:val="00893C78"/>
    <w:rsid w:val="00893E8A"/>
    <w:rsid w:val="0089421D"/>
    <w:rsid w:val="00894464"/>
    <w:rsid w:val="00894AF9"/>
    <w:rsid w:val="00894C41"/>
    <w:rsid w:val="00894EC6"/>
    <w:rsid w:val="00894ED1"/>
    <w:rsid w:val="008955D4"/>
    <w:rsid w:val="0089586A"/>
    <w:rsid w:val="00895AB3"/>
    <w:rsid w:val="00896342"/>
    <w:rsid w:val="00896A75"/>
    <w:rsid w:val="0089718A"/>
    <w:rsid w:val="008974C2"/>
    <w:rsid w:val="00897693"/>
    <w:rsid w:val="00897D11"/>
    <w:rsid w:val="00897E75"/>
    <w:rsid w:val="008A015E"/>
    <w:rsid w:val="008A0584"/>
    <w:rsid w:val="008A08E3"/>
    <w:rsid w:val="008A09AC"/>
    <w:rsid w:val="008A0A1C"/>
    <w:rsid w:val="008A0D8E"/>
    <w:rsid w:val="008A1053"/>
    <w:rsid w:val="008A1448"/>
    <w:rsid w:val="008A16E2"/>
    <w:rsid w:val="008A1CEB"/>
    <w:rsid w:val="008A1D30"/>
    <w:rsid w:val="008A2760"/>
    <w:rsid w:val="008A29BA"/>
    <w:rsid w:val="008A2F51"/>
    <w:rsid w:val="008A3206"/>
    <w:rsid w:val="008A3B91"/>
    <w:rsid w:val="008A3C0F"/>
    <w:rsid w:val="008A3D6F"/>
    <w:rsid w:val="008A4153"/>
    <w:rsid w:val="008A4A72"/>
    <w:rsid w:val="008A4AE6"/>
    <w:rsid w:val="008A4C95"/>
    <w:rsid w:val="008A4D5A"/>
    <w:rsid w:val="008A4DFC"/>
    <w:rsid w:val="008A5398"/>
    <w:rsid w:val="008A5D58"/>
    <w:rsid w:val="008A6063"/>
    <w:rsid w:val="008A66FD"/>
    <w:rsid w:val="008A69A0"/>
    <w:rsid w:val="008A6AD1"/>
    <w:rsid w:val="008A6CB5"/>
    <w:rsid w:val="008A6D49"/>
    <w:rsid w:val="008A6FA2"/>
    <w:rsid w:val="008A6FA3"/>
    <w:rsid w:val="008A70BC"/>
    <w:rsid w:val="008A775B"/>
    <w:rsid w:val="008A7840"/>
    <w:rsid w:val="008A79BC"/>
    <w:rsid w:val="008A7F6E"/>
    <w:rsid w:val="008B006D"/>
    <w:rsid w:val="008B013F"/>
    <w:rsid w:val="008B0162"/>
    <w:rsid w:val="008B0816"/>
    <w:rsid w:val="008B083A"/>
    <w:rsid w:val="008B0ABA"/>
    <w:rsid w:val="008B0BD3"/>
    <w:rsid w:val="008B0D96"/>
    <w:rsid w:val="008B18E1"/>
    <w:rsid w:val="008B1B77"/>
    <w:rsid w:val="008B1C08"/>
    <w:rsid w:val="008B1DFF"/>
    <w:rsid w:val="008B2059"/>
    <w:rsid w:val="008B21E8"/>
    <w:rsid w:val="008B2704"/>
    <w:rsid w:val="008B270A"/>
    <w:rsid w:val="008B2927"/>
    <w:rsid w:val="008B2A0B"/>
    <w:rsid w:val="008B2A15"/>
    <w:rsid w:val="008B2C82"/>
    <w:rsid w:val="008B2EB0"/>
    <w:rsid w:val="008B3103"/>
    <w:rsid w:val="008B31AF"/>
    <w:rsid w:val="008B36AB"/>
    <w:rsid w:val="008B36B4"/>
    <w:rsid w:val="008B37D9"/>
    <w:rsid w:val="008B3907"/>
    <w:rsid w:val="008B3964"/>
    <w:rsid w:val="008B3C57"/>
    <w:rsid w:val="008B3F57"/>
    <w:rsid w:val="008B427A"/>
    <w:rsid w:val="008B42A8"/>
    <w:rsid w:val="008B4394"/>
    <w:rsid w:val="008B4410"/>
    <w:rsid w:val="008B4426"/>
    <w:rsid w:val="008B4530"/>
    <w:rsid w:val="008B4672"/>
    <w:rsid w:val="008B48E9"/>
    <w:rsid w:val="008B4B72"/>
    <w:rsid w:val="008B4C0D"/>
    <w:rsid w:val="008B5040"/>
    <w:rsid w:val="008B685C"/>
    <w:rsid w:val="008B69B6"/>
    <w:rsid w:val="008B6AEA"/>
    <w:rsid w:val="008B6BF4"/>
    <w:rsid w:val="008B6D0C"/>
    <w:rsid w:val="008B7163"/>
    <w:rsid w:val="008B7561"/>
    <w:rsid w:val="008B75CF"/>
    <w:rsid w:val="008B7E3F"/>
    <w:rsid w:val="008B7F51"/>
    <w:rsid w:val="008C0322"/>
    <w:rsid w:val="008C0766"/>
    <w:rsid w:val="008C09C9"/>
    <w:rsid w:val="008C13DB"/>
    <w:rsid w:val="008C1691"/>
    <w:rsid w:val="008C1ACE"/>
    <w:rsid w:val="008C1D01"/>
    <w:rsid w:val="008C1E83"/>
    <w:rsid w:val="008C20F6"/>
    <w:rsid w:val="008C247B"/>
    <w:rsid w:val="008C27C7"/>
    <w:rsid w:val="008C2DE0"/>
    <w:rsid w:val="008C2F7A"/>
    <w:rsid w:val="008C3FE0"/>
    <w:rsid w:val="008C41D4"/>
    <w:rsid w:val="008C4313"/>
    <w:rsid w:val="008C4429"/>
    <w:rsid w:val="008C44BF"/>
    <w:rsid w:val="008C4602"/>
    <w:rsid w:val="008C46D5"/>
    <w:rsid w:val="008C4843"/>
    <w:rsid w:val="008C4860"/>
    <w:rsid w:val="008C4988"/>
    <w:rsid w:val="008C50D6"/>
    <w:rsid w:val="008C5249"/>
    <w:rsid w:val="008C525F"/>
    <w:rsid w:val="008C52A1"/>
    <w:rsid w:val="008C52E4"/>
    <w:rsid w:val="008C52E9"/>
    <w:rsid w:val="008C5677"/>
    <w:rsid w:val="008C5A79"/>
    <w:rsid w:val="008C6554"/>
    <w:rsid w:val="008C6675"/>
    <w:rsid w:val="008C6759"/>
    <w:rsid w:val="008C6908"/>
    <w:rsid w:val="008C6B37"/>
    <w:rsid w:val="008C6E4C"/>
    <w:rsid w:val="008C6F4A"/>
    <w:rsid w:val="008C6FF5"/>
    <w:rsid w:val="008C7231"/>
    <w:rsid w:val="008C7821"/>
    <w:rsid w:val="008C7B0E"/>
    <w:rsid w:val="008C7B7A"/>
    <w:rsid w:val="008C7D48"/>
    <w:rsid w:val="008C7EA8"/>
    <w:rsid w:val="008D0513"/>
    <w:rsid w:val="008D06C3"/>
    <w:rsid w:val="008D08D9"/>
    <w:rsid w:val="008D0C36"/>
    <w:rsid w:val="008D0EC0"/>
    <w:rsid w:val="008D11A1"/>
    <w:rsid w:val="008D11AA"/>
    <w:rsid w:val="008D161F"/>
    <w:rsid w:val="008D1AD6"/>
    <w:rsid w:val="008D1B1C"/>
    <w:rsid w:val="008D1B2D"/>
    <w:rsid w:val="008D1D1A"/>
    <w:rsid w:val="008D1D58"/>
    <w:rsid w:val="008D2777"/>
    <w:rsid w:val="008D2947"/>
    <w:rsid w:val="008D29E2"/>
    <w:rsid w:val="008D2B7F"/>
    <w:rsid w:val="008D2DD9"/>
    <w:rsid w:val="008D2ED3"/>
    <w:rsid w:val="008D32B0"/>
    <w:rsid w:val="008D3390"/>
    <w:rsid w:val="008D38AE"/>
    <w:rsid w:val="008D393F"/>
    <w:rsid w:val="008D4219"/>
    <w:rsid w:val="008D43EA"/>
    <w:rsid w:val="008D4875"/>
    <w:rsid w:val="008D4C01"/>
    <w:rsid w:val="008D524B"/>
    <w:rsid w:val="008D53F8"/>
    <w:rsid w:val="008D56A1"/>
    <w:rsid w:val="008D5791"/>
    <w:rsid w:val="008D5901"/>
    <w:rsid w:val="008D59C0"/>
    <w:rsid w:val="008D5DCE"/>
    <w:rsid w:val="008D5E99"/>
    <w:rsid w:val="008D62A2"/>
    <w:rsid w:val="008D67EE"/>
    <w:rsid w:val="008D6F2D"/>
    <w:rsid w:val="008D7139"/>
    <w:rsid w:val="008D743E"/>
    <w:rsid w:val="008D74F8"/>
    <w:rsid w:val="008D76E2"/>
    <w:rsid w:val="008D7849"/>
    <w:rsid w:val="008D7F6D"/>
    <w:rsid w:val="008E0079"/>
    <w:rsid w:val="008E0293"/>
    <w:rsid w:val="008E0384"/>
    <w:rsid w:val="008E05D4"/>
    <w:rsid w:val="008E06D8"/>
    <w:rsid w:val="008E089A"/>
    <w:rsid w:val="008E0AAB"/>
    <w:rsid w:val="008E0AEA"/>
    <w:rsid w:val="008E0F7E"/>
    <w:rsid w:val="008E11B5"/>
    <w:rsid w:val="008E1396"/>
    <w:rsid w:val="008E17CA"/>
    <w:rsid w:val="008E1A1B"/>
    <w:rsid w:val="008E1BA6"/>
    <w:rsid w:val="008E1E4B"/>
    <w:rsid w:val="008E1EC9"/>
    <w:rsid w:val="008E1EF9"/>
    <w:rsid w:val="008E21AF"/>
    <w:rsid w:val="008E2CD8"/>
    <w:rsid w:val="008E314E"/>
    <w:rsid w:val="008E31E2"/>
    <w:rsid w:val="008E39C6"/>
    <w:rsid w:val="008E3D95"/>
    <w:rsid w:val="008E3F62"/>
    <w:rsid w:val="008E4291"/>
    <w:rsid w:val="008E4442"/>
    <w:rsid w:val="008E4549"/>
    <w:rsid w:val="008E4570"/>
    <w:rsid w:val="008E4882"/>
    <w:rsid w:val="008E4C2D"/>
    <w:rsid w:val="008E5094"/>
    <w:rsid w:val="008E510E"/>
    <w:rsid w:val="008E5244"/>
    <w:rsid w:val="008E555D"/>
    <w:rsid w:val="008E5AEB"/>
    <w:rsid w:val="008E609A"/>
    <w:rsid w:val="008E60B8"/>
    <w:rsid w:val="008E6154"/>
    <w:rsid w:val="008E6563"/>
    <w:rsid w:val="008E6A18"/>
    <w:rsid w:val="008E7142"/>
    <w:rsid w:val="008E7BFD"/>
    <w:rsid w:val="008E7C1D"/>
    <w:rsid w:val="008F0062"/>
    <w:rsid w:val="008F027F"/>
    <w:rsid w:val="008F037B"/>
    <w:rsid w:val="008F079B"/>
    <w:rsid w:val="008F0A1C"/>
    <w:rsid w:val="008F0D5D"/>
    <w:rsid w:val="008F1200"/>
    <w:rsid w:val="008F133D"/>
    <w:rsid w:val="008F1380"/>
    <w:rsid w:val="008F154D"/>
    <w:rsid w:val="008F1CC8"/>
    <w:rsid w:val="008F1CD9"/>
    <w:rsid w:val="008F1F68"/>
    <w:rsid w:val="008F2118"/>
    <w:rsid w:val="008F29A2"/>
    <w:rsid w:val="008F2AA5"/>
    <w:rsid w:val="008F2B2C"/>
    <w:rsid w:val="008F2D53"/>
    <w:rsid w:val="008F3872"/>
    <w:rsid w:val="008F3DD0"/>
    <w:rsid w:val="008F42F5"/>
    <w:rsid w:val="008F477B"/>
    <w:rsid w:val="008F4A7F"/>
    <w:rsid w:val="008F4BE4"/>
    <w:rsid w:val="008F52E0"/>
    <w:rsid w:val="008F536F"/>
    <w:rsid w:val="008F5D57"/>
    <w:rsid w:val="008F5E42"/>
    <w:rsid w:val="008F641A"/>
    <w:rsid w:val="008F65E3"/>
    <w:rsid w:val="008F6632"/>
    <w:rsid w:val="008F6745"/>
    <w:rsid w:val="008F6B28"/>
    <w:rsid w:val="008F6B43"/>
    <w:rsid w:val="008F6C0B"/>
    <w:rsid w:val="008F6D15"/>
    <w:rsid w:val="008F6E13"/>
    <w:rsid w:val="008F6ED8"/>
    <w:rsid w:val="008F7333"/>
    <w:rsid w:val="008F76CF"/>
    <w:rsid w:val="0090014D"/>
    <w:rsid w:val="00900207"/>
    <w:rsid w:val="00900248"/>
    <w:rsid w:val="009006E3"/>
    <w:rsid w:val="009010A5"/>
    <w:rsid w:val="009010C0"/>
    <w:rsid w:val="00901173"/>
    <w:rsid w:val="00901531"/>
    <w:rsid w:val="009015EB"/>
    <w:rsid w:val="00901AE0"/>
    <w:rsid w:val="00901C72"/>
    <w:rsid w:val="00901FC8"/>
    <w:rsid w:val="00902005"/>
    <w:rsid w:val="00902022"/>
    <w:rsid w:val="00902448"/>
    <w:rsid w:val="00902930"/>
    <w:rsid w:val="00902F48"/>
    <w:rsid w:val="00902FA6"/>
    <w:rsid w:val="00903120"/>
    <w:rsid w:val="009031A5"/>
    <w:rsid w:val="009031E1"/>
    <w:rsid w:val="009032D7"/>
    <w:rsid w:val="0090344D"/>
    <w:rsid w:val="00903457"/>
    <w:rsid w:val="009036A3"/>
    <w:rsid w:val="009037A2"/>
    <w:rsid w:val="00903BFD"/>
    <w:rsid w:val="0090411A"/>
    <w:rsid w:val="00904A5F"/>
    <w:rsid w:val="00904CCE"/>
    <w:rsid w:val="00904FA7"/>
    <w:rsid w:val="00905205"/>
    <w:rsid w:val="009058D9"/>
    <w:rsid w:val="00905A72"/>
    <w:rsid w:val="00905B1C"/>
    <w:rsid w:val="00905BDC"/>
    <w:rsid w:val="00905CD7"/>
    <w:rsid w:val="009060F6"/>
    <w:rsid w:val="00906413"/>
    <w:rsid w:val="0090644E"/>
    <w:rsid w:val="009065A1"/>
    <w:rsid w:val="00906788"/>
    <w:rsid w:val="009072A5"/>
    <w:rsid w:val="00907817"/>
    <w:rsid w:val="00907888"/>
    <w:rsid w:val="0090798C"/>
    <w:rsid w:val="00907DB6"/>
    <w:rsid w:val="00910696"/>
    <w:rsid w:val="00910FAD"/>
    <w:rsid w:val="00911A52"/>
    <w:rsid w:val="00911AAD"/>
    <w:rsid w:val="00911CF3"/>
    <w:rsid w:val="00911DE7"/>
    <w:rsid w:val="00912143"/>
    <w:rsid w:val="009123A2"/>
    <w:rsid w:val="00912AE9"/>
    <w:rsid w:val="009131A6"/>
    <w:rsid w:val="009136D6"/>
    <w:rsid w:val="009136E9"/>
    <w:rsid w:val="0091372E"/>
    <w:rsid w:val="00913758"/>
    <w:rsid w:val="009140B4"/>
    <w:rsid w:val="009142AB"/>
    <w:rsid w:val="009144CF"/>
    <w:rsid w:val="009144FC"/>
    <w:rsid w:val="00914582"/>
    <w:rsid w:val="00914D79"/>
    <w:rsid w:val="00915198"/>
    <w:rsid w:val="00915853"/>
    <w:rsid w:val="00915C30"/>
    <w:rsid w:val="00915DDE"/>
    <w:rsid w:val="00915F9C"/>
    <w:rsid w:val="00916011"/>
    <w:rsid w:val="00916019"/>
    <w:rsid w:val="00916139"/>
    <w:rsid w:val="00916532"/>
    <w:rsid w:val="00916754"/>
    <w:rsid w:val="00916B56"/>
    <w:rsid w:val="00916E66"/>
    <w:rsid w:val="00916F1A"/>
    <w:rsid w:val="009178DA"/>
    <w:rsid w:val="00917AAA"/>
    <w:rsid w:val="00917CD4"/>
    <w:rsid w:val="00917CD5"/>
    <w:rsid w:val="00920E9E"/>
    <w:rsid w:val="00920EF4"/>
    <w:rsid w:val="00920FE3"/>
    <w:rsid w:val="0092110C"/>
    <w:rsid w:val="00921230"/>
    <w:rsid w:val="009215C3"/>
    <w:rsid w:val="00921762"/>
    <w:rsid w:val="00921B11"/>
    <w:rsid w:val="00921EB6"/>
    <w:rsid w:val="00921FEF"/>
    <w:rsid w:val="00922081"/>
    <w:rsid w:val="00922222"/>
    <w:rsid w:val="00922290"/>
    <w:rsid w:val="0092264C"/>
    <w:rsid w:val="00922C69"/>
    <w:rsid w:val="00922F61"/>
    <w:rsid w:val="0092302A"/>
    <w:rsid w:val="00923098"/>
    <w:rsid w:val="009233FC"/>
    <w:rsid w:val="0092347A"/>
    <w:rsid w:val="0092393C"/>
    <w:rsid w:val="00923B95"/>
    <w:rsid w:val="00923C53"/>
    <w:rsid w:val="00923C73"/>
    <w:rsid w:val="00923DBA"/>
    <w:rsid w:val="00923F67"/>
    <w:rsid w:val="00924088"/>
    <w:rsid w:val="00924674"/>
    <w:rsid w:val="00924CCC"/>
    <w:rsid w:val="009259AB"/>
    <w:rsid w:val="009264CC"/>
    <w:rsid w:val="009266C9"/>
    <w:rsid w:val="009268E9"/>
    <w:rsid w:val="00926928"/>
    <w:rsid w:val="00926C6A"/>
    <w:rsid w:val="00926F3D"/>
    <w:rsid w:val="0092728E"/>
    <w:rsid w:val="009273F5"/>
    <w:rsid w:val="0092753D"/>
    <w:rsid w:val="00927548"/>
    <w:rsid w:val="00927663"/>
    <w:rsid w:val="00927A40"/>
    <w:rsid w:val="00927E74"/>
    <w:rsid w:val="00930058"/>
    <w:rsid w:val="009303BD"/>
    <w:rsid w:val="009305E7"/>
    <w:rsid w:val="009306A9"/>
    <w:rsid w:val="009307F3"/>
    <w:rsid w:val="009311D5"/>
    <w:rsid w:val="009313F5"/>
    <w:rsid w:val="009314DF"/>
    <w:rsid w:val="009317DE"/>
    <w:rsid w:val="00931988"/>
    <w:rsid w:val="00931A43"/>
    <w:rsid w:val="00931E80"/>
    <w:rsid w:val="00931EC1"/>
    <w:rsid w:val="009326D9"/>
    <w:rsid w:val="00932F53"/>
    <w:rsid w:val="009337D5"/>
    <w:rsid w:val="00933C14"/>
    <w:rsid w:val="009344C6"/>
    <w:rsid w:val="00934900"/>
    <w:rsid w:val="00934A1B"/>
    <w:rsid w:val="00935617"/>
    <w:rsid w:val="00935A71"/>
    <w:rsid w:val="00935BCD"/>
    <w:rsid w:val="00935E99"/>
    <w:rsid w:val="00935F48"/>
    <w:rsid w:val="00935F69"/>
    <w:rsid w:val="00936206"/>
    <w:rsid w:val="00936269"/>
    <w:rsid w:val="00936300"/>
    <w:rsid w:val="00936C7D"/>
    <w:rsid w:val="00936C97"/>
    <w:rsid w:val="00936EC1"/>
    <w:rsid w:val="0093705D"/>
    <w:rsid w:val="0093712F"/>
    <w:rsid w:val="009371B5"/>
    <w:rsid w:val="009373D8"/>
    <w:rsid w:val="0093785B"/>
    <w:rsid w:val="0093789F"/>
    <w:rsid w:val="009379DF"/>
    <w:rsid w:val="00937A5D"/>
    <w:rsid w:val="00937F1F"/>
    <w:rsid w:val="00940484"/>
    <w:rsid w:val="009405FF"/>
    <w:rsid w:val="00940A41"/>
    <w:rsid w:val="0094102E"/>
    <w:rsid w:val="0094199A"/>
    <w:rsid w:val="00941D7B"/>
    <w:rsid w:val="00942313"/>
    <w:rsid w:val="00942376"/>
    <w:rsid w:val="009425C4"/>
    <w:rsid w:val="009426B2"/>
    <w:rsid w:val="009426CB"/>
    <w:rsid w:val="009428D1"/>
    <w:rsid w:val="00943096"/>
    <w:rsid w:val="00943241"/>
    <w:rsid w:val="0094330E"/>
    <w:rsid w:val="009436C1"/>
    <w:rsid w:val="009438C3"/>
    <w:rsid w:val="009438D3"/>
    <w:rsid w:val="009438E0"/>
    <w:rsid w:val="00943BCF"/>
    <w:rsid w:val="00943BFA"/>
    <w:rsid w:val="009442DD"/>
    <w:rsid w:val="0094440A"/>
    <w:rsid w:val="00944720"/>
    <w:rsid w:val="0094472E"/>
    <w:rsid w:val="009447B2"/>
    <w:rsid w:val="00944C29"/>
    <w:rsid w:val="00944DC1"/>
    <w:rsid w:val="00945C28"/>
    <w:rsid w:val="00945C52"/>
    <w:rsid w:val="00946239"/>
    <w:rsid w:val="009462D8"/>
    <w:rsid w:val="00946401"/>
    <w:rsid w:val="0094654A"/>
    <w:rsid w:val="009467A4"/>
    <w:rsid w:val="00947509"/>
    <w:rsid w:val="00947599"/>
    <w:rsid w:val="009478F4"/>
    <w:rsid w:val="00947903"/>
    <w:rsid w:val="009479B6"/>
    <w:rsid w:val="00947C90"/>
    <w:rsid w:val="0095028B"/>
    <w:rsid w:val="009506F6"/>
    <w:rsid w:val="0095075C"/>
    <w:rsid w:val="009507DE"/>
    <w:rsid w:val="009507EF"/>
    <w:rsid w:val="00950A7A"/>
    <w:rsid w:val="00951047"/>
    <w:rsid w:val="00951198"/>
    <w:rsid w:val="00951796"/>
    <w:rsid w:val="00951CF6"/>
    <w:rsid w:val="00951D0A"/>
    <w:rsid w:val="00951EAA"/>
    <w:rsid w:val="00951F91"/>
    <w:rsid w:val="0095206E"/>
    <w:rsid w:val="0095235B"/>
    <w:rsid w:val="00952668"/>
    <w:rsid w:val="00952EC0"/>
    <w:rsid w:val="00952FBD"/>
    <w:rsid w:val="009530D0"/>
    <w:rsid w:val="009539FC"/>
    <w:rsid w:val="00953FB9"/>
    <w:rsid w:val="00954000"/>
    <w:rsid w:val="009540AF"/>
    <w:rsid w:val="0095429D"/>
    <w:rsid w:val="00954456"/>
    <w:rsid w:val="009547B7"/>
    <w:rsid w:val="00954AEC"/>
    <w:rsid w:val="00954B2E"/>
    <w:rsid w:val="0095525E"/>
    <w:rsid w:val="00955274"/>
    <w:rsid w:val="009553EF"/>
    <w:rsid w:val="00955660"/>
    <w:rsid w:val="009557CA"/>
    <w:rsid w:val="009558E1"/>
    <w:rsid w:val="009559C7"/>
    <w:rsid w:val="00955DA4"/>
    <w:rsid w:val="00955ED2"/>
    <w:rsid w:val="00955F32"/>
    <w:rsid w:val="00956036"/>
    <w:rsid w:val="009561FA"/>
    <w:rsid w:val="009562CD"/>
    <w:rsid w:val="00956774"/>
    <w:rsid w:val="0095697E"/>
    <w:rsid w:val="00956AC9"/>
    <w:rsid w:val="00957153"/>
    <w:rsid w:val="009573A2"/>
    <w:rsid w:val="00957770"/>
    <w:rsid w:val="00957875"/>
    <w:rsid w:val="009579A5"/>
    <w:rsid w:val="00957D91"/>
    <w:rsid w:val="00957FE2"/>
    <w:rsid w:val="0096003B"/>
    <w:rsid w:val="009601A5"/>
    <w:rsid w:val="009602B0"/>
    <w:rsid w:val="00960503"/>
    <w:rsid w:val="0096099C"/>
    <w:rsid w:val="009609FD"/>
    <w:rsid w:val="00960BAB"/>
    <w:rsid w:val="00960E50"/>
    <w:rsid w:val="009611CC"/>
    <w:rsid w:val="00961423"/>
    <w:rsid w:val="009614F1"/>
    <w:rsid w:val="00961642"/>
    <w:rsid w:val="0096179B"/>
    <w:rsid w:val="00961A27"/>
    <w:rsid w:val="00961EFE"/>
    <w:rsid w:val="00962038"/>
    <w:rsid w:val="009622C0"/>
    <w:rsid w:val="00962823"/>
    <w:rsid w:val="00963DBC"/>
    <w:rsid w:val="009642D6"/>
    <w:rsid w:val="0096433E"/>
    <w:rsid w:val="009644B6"/>
    <w:rsid w:val="0096515B"/>
    <w:rsid w:val="00965451"/>
    <w:rsid w:val="009654A9"/>
    <w:rsid w:val="00965617"/>
    <w:rsid w:val="009658AD"/>
    <w:rsid w:val="00965AEA"/>
    <w:rsid w:val="00965CFB"/>
    <w:rsid w:val="00965D40"/>
    <w:rsid w:val="00965E6D"/>
    <w:rsid w:val="00965F6E"/>
    <w:rsid w:val="009662AF"/>
    <w:rsid w:val="009662DA"/>
    <w:rsid w:val="009663DF"/>
    <w:rsid w:val="00966E9A"/>
    <w:rsid w:val="009671E6"/>
    <w:rsid w:val="0096730B"/>
    <w:rsid w:val="009674C5"/>
    <w:rsid w:val="00967571"/>
    <w:rsid w:val="00967F1A"/>
    <w:rsid w:val="00967F45"/>
    <w:rsid w:val="00970035"/>
    <w:rsid w:val="00970116"/>
    <w:rsid w:val="00970403"/>
    <w:rsid w:val="00970480"/>
    <w:rsid w:val="00970565"/>
    <w:rsid w:val="00970FE6"/>
    <w:rsid w:val="009710A2"/>
    <w:rsid w:val="0097126C"/>
    <w:rsid w:val="00971565"/>
    <w:rsid w:val="0097165F"/>
    <w:rsid w:val="009717FA"/>
    <w:rsid w:val="009719FB"/>
    <w:rsid w:val="00971AC7"/>
    <w:rsid w:val="00971ADE"/>
    <w:rsid w:val="00971D8F"/>
    <w:rsid w:val="00971E2F"/>
    <w:rsid w:val="00971EB1"/>
    <w:rsid w:val="00971FF3"/>
    <w:rsid w:val="009724F3"/>
    <w:rsid w:val="00972C07"/>
    <w:rsid w:val="00972EB2"/>
    <w:rsid w:val="00972F60"/>
    <w:rsid w:val="009733FA"/>
    <w:rsid w:val="0097348F"/>
    <w:rsid w:val="00973F47"/>
    <w:rsid w:val="00973FB1"/>
    <w:rsid w:val="0097440B"/>
    <w:rsid w:val="00974871"/>
    <w:rsid w:val="009754E0"/>
    <w:rsid w:val="00975D69"/>
    <w:rsid w:val="0097610F"/>
    <w:rsid w:val="009767E0"/>
    <w:rsid w:val="009769CE"/>
    <w:rsid w:val="0097703A"/>
    <w:rsid w:val="009771A7"/>
    <w:rsid w:val="009771BE"/>
    <w:rsid w:val="009773DF"/>
    <w:rsid w:val="009778F0"/>
    <w:rsid w:val="00977A80"/>
    <w:rsid w:val="0098062D"/>
    <w:rsid w:val="009806A5"/>
    <w:rsid w:val="00980709"/>
    <w:rsid w:val="00980A41"/>
    <w:rsid w:val="00980AA3"/>
    <w:rsid w:val="00980C12"/>
    <w:rsid w:val="00980C2D"/>
    <w:rsid w:val="00980C71"/>
    <w:rsid w:val="00980FF2"/>
    <w:rsid w:val="009814A1"/>
    <w:rsid w:val="009815DA"/>
    <w:rsid w:val="00981987"/>
    <w:rsid w:val="00981C56"/>
    <w:rsid w:val="00982240"/>
    <w:rsid w:val="009823E1"/>
    <w:rsid w:val="00982826"/>
    <w:rsid w:val="00982B17"/>
    <w:rsid w:val="00982FF2"/>
    <w:rsid w:val="00983160"/>
    <w:rsid w:val="009832C8"/>
    <w:rsid w:val="009835F8"/>
    <w:rsid w:val="0098368B"/>
    <w:rsid w:val="00983741"/>
    <w:rsid w:val="00983C83"/>
    <w:rsid w:val="00983E21"/>
    <w:rsid w:val="00984057"/>
    <w:rsid w:val="009841D4"/>
    <w:rsid w:val="009842CA"/>
    <w:rsid w:val="0098463B"/>
    <w:rsid w:val="00984E41"/>
    <w:rsid w:val="009850D1"/>
    <w:rsid w:val="00985132"/>
    <w:rsid w:val="009853B7"/>
    <w:rsid w:val="009854EC"/>
    <w:rsid w:val="00985807"/>
    <w:rsid w:val="00985E2E"/>
    <w:rsid w:val="009860F0"/>
    <w:rsid w:val="0098630E"/>
    <w:rsid w:val="00986624"/>
    <w:rsid w:val="00986A42"/>
    <w:rsid w:val="00986ECC"/>
    <w:rsid w:val="009871D1"/>
    <w:rsid w:val="009871EE"/>
    <w:rsid w:val="009874FF"/>
    <w:rsid w:val="0098755C"/>
    <w:rsid w:val="00987CE1"/>
    <w:rsid w:val="00987F00"/>
    <w:rsid w:val="00987F35"/>
    <w:rsid w:val="00990098"/>
    <w:rsid w:val="00990259"/>
    <w:rsid w:val="00990770"/>
    <w:rsid w:val="00990B3E"/>
    <w:rsid w:val="00990D8F"/>
    <w:rsid w:val="0099109C"/>
    <w:rsid w:val="009912FB"/>
    <w:rsid w:val="00991692"/>
    <w:rsid w:val="00991D3A"/>
    <w:rsid w:val="00991D70"/>
    <w:rsid w:val="009923A5"/>
    <w:rsid w:val="009923F3"/>
    <w:rsid w:val="009924D3"/>
    <w:rsid w:val="0099290C"/>
    <w:rsid w:val="00992BE1"/>
    <w:rsid w:val="00992E2B"/>
    <w:rsid w:val="009930EA"/>
    <w:rsid w:val="00993177"/>
    <w:rsid w:val="009933F4"/>
    <w:rsid w:val="009937DC"/>
    <w:rsid w:val="00993A46"/>
    <w:rsid w:val="00993BE6"/>
    <w:rsid w:val="00993C32"/>
    <w:rsid w:val="00994685"/>
    <w:rsid w:val="00994750"/>
    <w:rsid w:val="00994CBB"/>
    <w:rsid w:val="00994D44"/>
    <w:rsid w:val="009954BB"/>
    <w:rsid w:val="0099577D"/>
    <w:rsid w:val="00995888"/>
    <w:rsid w:val="00995DEF"/>
    <w:rsid w:val="00995DF2"/>
    <w:rsid w:val="00995E09"/>
    <w:rsid w:val="00996136"/>
    <w:rsid w:val="00996222"/>
    <w:rsid w:val="009963AC"/>
    <w:rsid w:val="00996503"/>
    <w:rsid w:val="00996EB4"/>
    <w:rsid w:val="00996F25"/>
    <w:rsid w:val="009971D2"/>
    <w:rsid w:val="0099728D"/>
    <w:rsid w:val="009978AE"/>
    <w:rsid w:val="00997962"/>
    <w:rsid w:val="00997AC6"/>
    <w:rsid w:val="00997B49"/>
    <w:rsid w:val="00997CDD"/>
    <w:rsid w:val="00997E16"/>
    <w:rsid w:val="009A0035"/>
    <w:rsid w:val="009A0058"/>
    <w:rsid w:val="009A0179"/>
    <w:rsid w:val="009A0199"/>
    <w:rsid w:val="009A0ADD"/>
    <w:rsid w:val="009A0AE6"/>
    <w:rsid w:val="009A0F4A"/>
    <w:rsid w:val="009A1170"/>
    <w:rsid w:val="009A1179"/>
    <w:rsid w:val="009A1466"/>
    <w:rsid w:val="009A1AD3"/>
    <w:rsid w:val="009A1B89"/>
    <w:rsid w:val="009A1FA1"/>
    <w:rsid w:val="009A21C9"/>
    <w:rsid w:val="009A2257"/>
    <w:rsid w:val="009A243E"/>
    <w:rsid w:val="009A2502"/>
    <w:rsid w:val="009A253F"/>
    <w:rsid w:val="009A28B1"/>
    <w:rsid w:val="009A29AB"/>
    <w:rsid w:val="009A2D9C"/>
    <w:rsid w:val="009A3082"/>
    <w:rsid w:val="009A3094"/>
    <w:rsid w:val="009A30FA"/>
    <w:rsid w:val="009A3530"/>
    <w:rsid w:val="009A35C3"/>
    <w:rsid w:val="009A3AF6"/>
    <w:rsid w:val="009A3B03"/>
    <w:rsid w:val="009A3DA8"/>
    <w:rsid w:val="009A434A"/>
    <w:rsid w:val="009A4371"/>
    <w:rsid w:val="009A446D"/>
    <w:rsid w:val="009A4595"/>
    <w:rsid w:val="009A4E30"/>
    <w:rsid w:val="009A5564"/>
    <w:rsid w:val="009A5997"/>
    <w:rsid w:val="009A5A1E"/>
    <w:rsid w:val="009A5B56"/>
    <w:rsid w:val="009A6261"/>
    <w:rsid w:val="009A6318"/>
    <w:rsid w:val="009A63DB"/>
    <w:rsid w:val="009A6B55"/>
    <w:rsid w:val="009A6CB4"/>
    <w:rsid w:val="009A6CB5"/>
    <w:rsid w:val="009A753C"/>
    <w:rsid w:val="009A7577"/>
    <w:rsid w:val="009A784E"/>
    <w:rsid w:val="009A7B13"/>
    <w:rsid w:val="009A7CF4"/>
    <w:rsid w:val="009A7D14"/>
    <w:rsid w:val="009A7D6E"/>
    <w:rsid w:val="009A7F91"/>
    <w:rsid w:val="009B0014"/>
    <w:rsid w:val="009B044B"/>
    <w:rsid w:val="009B0558"/>
    <w:rsid w:val="009B05BF"/>
    <w:rsid w:val="009B092B"/>
    <w:rsid w:val="009B0991"/>
    <w:rsid w:val="009B114F"/>
    <w:rsid w:val="009B14BC"/>
    <w:rsid w:val="009B156A"/>
    <w:rsid w:val="009B1ED4"/>
    <w:rsid w:val="009B2269"/>
    <w:rsid w:val="009B2EBB"/>
    <w:rsid w:val="009B3877"/>
    <w:rsid w:val="009B3A39"/>
    <w:rsid w:val="009B41FC"/>
    <w:rsid w:val="009B43B7"/>
    <w:rsid w:val="009B4427"/>
    <w:rsid w:val="009B46D2"/>
    <w:rsid w:val="009B4DA0"/>
    <w:rsid w:val="009B52CE"/>
    <w:rsid w:val="009B52F0"/>
    <w:rsid w:val="009B5984"/>
    <w:rsid w:val="009B5A22"/>
    <w:rsid w:val="009B6288"/>
    <w:rsid w:val="009B6452"/>
    <w:rsid w:val="009B6583"/>
    <w:rsid w:val="009B69DE"/>
    <w:rsid w:val="009B6E04"/>
    <w:rsid w:val="009B6FCB"/>
    <w:rsid w:val="009B7B22"/>
    <w:rsid w:val="009C033D"/>
    <w:rsid w:val="009C03D3"/>
    <w:rsid w:val="009C06C9"/>
    <w:rsid w:val="009C0859"/>
    <w:rsid w:val="009C08B6"/>
    <w:rsid w:val="009C0D5F"/>
    <w:rsid w:val="009C1081"/>
    <w:rsid w:val="009C11F4"/>
    <w:rsid w:val="009C1563"/>
    <w:rsid w:val="009C1596"/>
    <w:rsid w:val="009C18F0"/>
    <w:rsid w:val="009C23B3"/>
    <w:rsid w:val="009C246E"/>
    <w:rsid w:val="009C2478"/>
    <w:rsid w:val="009C27DB"/>
    <w:rsid w:val="009C2885"/>
    <w:rsid w:val="009C2911"/>
    <w:rsid w:val="009C29C1"/>
    <w:rsid w:val="009C29F6"/>
    <w:rsid w:val="009C2AA8"/>
    <w:rsid w:val="009C2B56"/>
    <w:rsid w:val="009C2F97"/>
    <w:rsid w:val="009C32CA"/>
    <w:rsid w:val="009C3386"/>
    <w:rsid w:val="009C3514"/>
    <w:rsid w:val="009C357F"/>
    <w:rsid w:val="009C3601"/>
    <w:rsid w:val="009C372D"/>
    <w:rsid w:val="009C38CE"/>
    <w:rsid w:val="009C3A90"/>
    <w:rsid w:val="009C3A95"/>
    <w:rsid w:val="009C40BE"/>
    <w:rsid w:val="009C43A5"/>
    <w:rsid w:val="009C44D9"/>
    <w:rsid w:val="009C454D"/>
    <w:rsid w:val="009C4668"/>
    <w:rsid w:val="009C4A38"/>
    <w:rsid w:val="009C4FFC"/>
    <w:rsid w:val="009C50A2"/>
    <w:rsid w:val="009C5387"/>
    <w:rsid w:val="009C5812"/>
    <w:rsid w:val="009C5DA9"/>
    <w:rsid w:val="009C6215"/>
    <w:rsid w:val="009C67BE"/>
    <w:rsid w:val="009C67C7"/>
    <w:rsid w:val="009C6FAD"/>
    <w:rsid w:val="009C73EC"/>
    <w:rsid w:val="009C789B"/>
    <w:rsid w:val="009C7BEF"/>
    <w:rsid w:val="009D00D9"/>
    <w:rsid w:val="009D015C"/>
    <w:rsid w:val="009D02BA"/>
    <w:rsid w:val="009D0784"/>
    <w:rsid w:val="009D0BB9"/>
    <w:rsid w:val="009D0E17"/>
    <w:rsid w:val="009D12DC"/>
    <w:rsid w:val="009D1306"/>
    <w:rsid w:val="009D1450"/>
    <w:rsid w:val="009D15D7"/>
    <w:rsid w:val="009D1712"/>
    <w:rsid w:val="009D18CC"/>
    <w:rsid w:val="009D1B9F"/>
    <w:rsid w:val="009D2017"/>
    <w:rsid w:val="009D215A"/>
    <w:rsid w:val="009D225F"/>
    <w:rsid w:val="009D2441"/>
    <w:rsid w:val="009D29BD"/>
    <w:rsid w:val="009D2BFE"/>
    <w:rsid w:val="009D2C33"/>
    <w:rsid w:val="009D2F1B"/>
    <w:rsid w:val="009D2F24"/>
    <w:rsid w:val="009D30EA"/>
    <w:rsid w:val="009D3356"/>
    <w:rsid w:val="009D36C9"/>
    <w:rsid w:val="009D380D"/>
    <w:rsid w:val="009D3924"/>
    <w:rsid w:val="009D392A"/>
    <w:rsid w:val="009D3CDF"/>
    <w:rsid w:val="009D40C9"/>
    <w:rsid w:val="009D4584"/>
    <w:rsid w:val="009D46C4"/>
    <w:rsid w:val="009D4773"/>
    <w:rsid w:val="009D496D"/>
    <w:rsid w:val="009D4C24"/>
    <w:rsid w:val="009D4EA8"/>
    <w:rsid w:val="009D4EE9"/>
    <w:rsid w:val="009D4F76"/>
    <w:rsid w:val="009D504D"/>
    <w:rsid w:val="009D5150"/>
    <w:rsid w:val="009D522C"/>
    <w:rsid w:val="009D5752"/>
    <w:rsid w:val="009D5B80"/>
    <w:rsid w:val="009D5FCC"/>
    <w:rsid w:val="009D66A5"/>
    <w:rsid w:val="009D6D43"/>
    <w:rsid w:val="009D6ED7"/>
    <w:rsid w:val="009D7336"/>
    <w:rsid w:val="009D7390"/>
    <w:rsid w:val="009D7546"/>
    <w:rsid w:val="009D76A6"/>
    <w:rsid w:val="009D7780"/>
    <w:rsid w:val="009D7821"/>
    <w:rsid w:val="009D7C40"/>
    <w:rsid w:val="009D7CFA"/>
    <w:rsid w:val="009E030C"/>
    <w:rsid w:val="009E0A32"/>
    <w:rsid w:val="009E0C36"/>
    <w:rsid w:val="009E0C9C"/>
    <w:rsid w:val="009E0DD1"/>
    <w:rsid w:val="009E125B"/>
    <w:rsid w:val="009E137C"/>
    <w:rsid w:val="009E1AE9"/>
    <w:rsid w:val="009E1B30"/>
    <w:rsid w:val="009E1CCA"/>
    <w:rsid w:val="009E22DD"/>
    <w:rsid w:val="009E2394"/>
    <w:rsid w:val="009E2468"/>
    <w:rsid w:val="009E2611"/>
    <w:rsid w:val="009E2878"/>
    <w:rsid w:val="009E2891"/>
    <w:rsid w:val="009E2E34"/>
    <w:rsid w:val="009E3498"/>
    <w:rsid w:val="009E3504"/>
    <w:rsid w:val="009E3527"/>
    <w:rsid w:val="009E35BC"/>
    <w:rsid w:val="009E376F"/>
    <w:rsid w:val="009E3D7C"/>
    <w:rsid w:val="009E3F27"/>
    <w:rsid w:val="009E41C9"/>
    <w:rsid w:val="009E425E"/>
    <w:rsid w:val="009E4288"/>
    <w:rsid w:val="009E4521"/>
    <w:rsid w:val="009E463A"/>
    <w:rsid w:val="009E4641"/>
    <w:rsid w:val="009E49FF"/>
    <w:rsid w:val="009E4AD8"/>
    <w:rsid w:val="009E4B89"/>
    <w:rsid w:val="009E5372"/>
    <w:rsid w:val="009E5600"/>
    <w:rsid w:val="009E5670"/>
    <w:rsid w:val="009E5D3B"/>
    <w:rsid w:val="009E5EE8"/>
    <w:rsid w:val="009E6341"/>
    <w:rsid w:val="009E65FF"/>
    <w:rsid w:val="009E6A08"/>
    <w:rsid w:val="009E7319"/>
    <w:rsid w:val="009E7671"/>
    <w:rsid w:val="009E77BE"/>
    <w:rsid w:val="009F0209"/>
    <w:rsid w:val="009F0466"/>
    <w:rsid w:val="009F0D0A"/>
    <w:rsid w:val="009F13FD"/>
    <w:rsid w:val="009F14CC"/>
    <w:rsid w:val="009F14F5"/>
    <w:rsid w:val="009F15FC"/>
    <w:rsid w:val="009F1797"/>
    <w:rsid w:val="009F1969"/>
    <w:rsid w:val="009F203D"/>
    <w:rsid w:val="009F213A"/>
    <w:rsid w:val="009F26FF"/>
    <w:rsid w:val="009F2AC2"/>
    <w:rsid w:val="009F2AD7"/>
    <w:rsid w:val="009F316C"/>
    <w:rsid w:val="009F32C3"/>
    <w:rsid w:val="009F36EF"/>
    <w:rsid w:val="009F3749"/>
    <w:rsid w:val="009F374C"/>
    <w:rsid w:val="009F3B01"/>
    <w:rsid w:val="009F3D47"/>
    <w:rsid w:val="009F4028"/>
    <w:rsid w:val="009F457B"/>
    <w:rsid w:val="009F45D0"/>
    <w:rsid w:val="009F4A20"/>
    <w:rsid w:val="009F4EA3"/>
    <w:rsid w:val="009F4FDF"/>
    <w:rsid w:val="009F5137"/>
    <w:rsid w:val="009F54B8"/>
    <w:rsid w:val="009F5662"/>
    <w:rsid w:val="009F6233"/>
    <w:rsid w:val="009F6768"/>
    <w:rsid w:val="009F69DA"/>
    <w:rsid w:val="009F6A38"/>
    <w:rsid w:val="009F6AC8"/>
    <w:rsid w:val="009F6F26"/>
    <w:rsid w:val="009F71DD"/>
    <w:rsid w:val="009F733E"/>
    <w:rsid w:val="009F73EB"/>
    <w:rsid w:val="009F7558"/>
    <w:rsid w:val="009F7809"/>
    <w:rsid w:val="009F7A86"/>
    <w:rsid w:val="009F7E4C"/>
    <w:rsid w:val="009F7FE2"/>
    <w:rsid w:val="00A0020B"/>
    <w:rsid w:val="00A00492"/>
    <w:rsid w:val="00A00A71"/>
    <w:rsid w:val="00A00E7F"/>
    <w:rsid w:val="00A00EE6"/>
    <w:rsid w:val="00A00F86"/>
    <w:rsid w:val="00A0123F"/>
    <w:rsid w:val="00A01270"/>
    <w:rsid w:val="00A016E0"/>
    <w:rsid w:val="00A01E37"/>
    <w:rsid w:val="00A0201D"/>
    <w:rsid w:val="00A02151"/>
    <w:rsid w:val="00A021DB"/>
    <w:rsid w:val="00A024DE"/>
    <w:rsid w:val="00A02973"/>
    <w:rsid w:val="00A02CC1"/>
    <w:rsid w:val="00A02DED"/>
    <w:rsid w:val="00A02E44"/>
    <w:rsid w:val="00A032C7"/>
    <w:rsid w:val="00A03B02"/>
    <w:rsid w:val="00A03BCC"/>
    <w:rsid w:val="00A03C52"/>
    <w:rsid w:val="00A03CA8"/>
    <w:rsid w:val="00A03D23"/>
    <w:rsid w:val="00A03D98"/>
    <w:rsid w:val="00A03DB2"/>
    <w:rsid w:val="00A03E0D"/>
    <w:rsid w:val="00A04184"/>
    <w:rsid w:val="00A045B6"/>
    <w:rsid w:val="00A04A4C"/>
    <w:rsid w:val="00A04D38"/>
    <w:rsid w:val="00A04E89"/>
    <w:rsid w:val="00A053DD"/>
    <w:rsid w:val="00A055E9"/>
    <w:rsid w:val="00A0599C"/>
    <w:rsid w:val="00A05A0A"/>
    <w:rsid w:val="00A05D0A"/>
    <w:rsid w:val="00A05D64"/>
    <w:rsid w:val="00A05DAD"/>
    <w:rsid w:val="00A05FA7"/>
    <w:rsid w:val="00A0620F"/>
    <w:rsid w:val="00A068A7"/>
    <w:rsid w:val="00A06998"/>
    <w:rsid w:val="00A076A5"/>
    <w:rsid w:val="00A0792D"/>
    <w:rsid w:val="00A07AE5"/>
    <w:rsid w:val="00A07BDC"/>
    <w:rsid w:val="00A07C2F"/>
    <w:rsid w:val="00A07E3E"/>
    <w:rsid w:val="00A102DC"/>
    <w:rsid w:val="00A10758"/>
    <w:rsid w:val="00A10D6E"/>
    <w:rsid w:val="00A10F4D"/>
    <w:rsid w:val="00A112B3"/>
    <w:rsid w:val="00A113A3"/>
    <w:rsid w:val="00A114D0"/>
    <w:rsid w:val="00A114D7"/>
    <w:rsid w:val="00A11501"/>
    <w:rsid w:val="00A11527"/>
    <w:rsid w:val="00A117F1"/>
    <w:rsid w:val="00A11A98"/>
    <w:rsid w:val="00A11CA9"/>
    <w:rsid w:val="00A12007"/>
    <w:rsid w:val="00A122D1"/>
    <w:rsid w:val="00A124F3"/>
    <w:rsid w:val="00A1259F"/>
    <w:rsid w:val="00A12BF7"/>
    <w:rsid w:val="00A130F0"/>
    <w:rsid w:val="00A131AD"/>
    <w:rsid w:val="00A131E0"/>
    <w:rsid w:val="00A133C8"/>
    <w:rsid w:val="00A134B4"/>
    <w:rsid w:val="00A135FC"/>
    <w:rsid w:val="00A1397A"/>
    <w:rsid w:val="00A13B81"/>
    <w:rsid w:val="00A13BD5"/>
    <w:rsid w:val="00A13DE9"/>
    <w:rsid w:val="00A13F68"/>
    <w:rsid w:val="00A1405F"/>
    <w:rsid w:val="00A1414C"/>
    <w:rsid w:val="00A142C5"/>
    <w:rsid w:val="00A14350"/>
    <w:rsid w:val="00A147BF"/>
    <w:rsid w:val="00A14981"/>
    <w:rsid w:val="00A14D9F"/>
    <w:rsid w:val="00A153E9"/>
    <w:rsid w:val="00A155B2"/>
    <w:rsid w:val="00A1595D"/>
    <w:rsid w:val="00A159FD"/>
    <w:rsid w:val="00A15A09"/>
    <w:rsid w:val="00A15E9A"/>
    <w:rsid w:val="00A1633B"/>
    <w:rsid w:val="00A16579"/>
    <w:rsid w:val="00A168C9"/>
    <w:rsid w:val="00A169E7"/>
    <w:rsid w:val="00A16C7F"/>
    <w:rsid w:val="00A16E43"/>
    <w:rsid w:val="00A16E5F"/>
    <w:rsid w:val="00A17635"/>
    <w:rsid w:val="00A17709"/>
    <w:rsid w:val="00A17938"/>
    <w:rsid w:val="00A17D54"/>
    <w:rsid w:val="00A206EF"/>
    <w:rsid w:val="00A208A9"/>
    <w:rsid w:val="00A20C37"/>
    <w:rsid w:val="00A20E85"/>
    <w:rsid w:val="00A2151B"/>
    <w:rsid w:val="00A215ED"/>
    <w:rsid w:val="00A21F6D"/>
    <w:rsid w:val="00A22255"/>
    <w:rsid w:val="00A22643"/>
    <w:rsid w:val="00A226A7"/>
    <w:rsid w:val="00A226B0"/>
    <w:rsid w:val="00A22856"/>
    <w:rsid w:val="00A228F2"/>
    <w:rsid w:val="00A22B6C"/>
    <w:rsid w:val="00A22FB4"/>
    <w:rsid w:val="00A23065"/>
    <w:rsid w:val="00A234A7"/>
    <w:rsid w:val="00A2370C"/>
    <w:rsid w:val="00A23BBA"/>
    <w:rsid w:val="00A243CE"/>
    <w:rsid w:val="00A24936"/>
    <w:rsid w:val="00A24BAB"/>
    <w:rsid w:val="00A250D2"/>
    <w:rsid w:val="00A25A28"/>
    <w:rsid w:val="00A25B60"/>
    <w:rsid w:val="00A25B72"/>
    <w:rsid w:val="00A2623F"/>
    <w:rsid w:val="00A267F2"/>
    <w:rsid w:val="00A2686D"/>
    <w:rsid w:val="00A2699C"/>
    <w:rsid w:val="00A26D26"/>
    <w:rsid w:val="00A26E00"/>
    <w:rsid w:val="00A270DC"/>
    <w:rsid w:val="00A27164"/>
    <w:rsid w:val="00A27C92"/>
    <w:rsid w:val="00A304AA"/>
    <w:rsid w:val="00A3063E"/>
    <w:rsid w:val="00A30858"/>
    <w:rsid w:val="00A308B2"/>
    <w:rsid w:val="00A309BE"/>
    <w:rsid w:val="00A30F23"/>
    <w:rsid w:val="00A314BE"/>
    <w:rsid w:val="00A31621"/>
    <w:rsid w:val="00A31C0E"/>
    <w:rsid w:val="00A31FF0"/>
    <w:rsid w:val="00A3243C"/>
    <w:rsid w:val="00A32669"/>
    <w:rsid w:val="00A326E5"/>
    <w:rsid w:val="00A32835"/>
    <w:rsid w:val="00A3291E"/>
    <w:rsid w:val="00A33348"/>
    <w:rsid w:val="00A337FE"/>
    <w:rsid w:val="00A33C77"/>
    <w:rsid w:val="00A33FE9"/>
    <w:rsid w:val="00A341CD"/>
    <w:rsid w:val="00A34EB5"/>
    <w:rsid w:val="00A34F60"/>
    <w:rsid w:val="00A3507A"/>
    <w:rsid w:val="00A359B1"/>
    <w:rsid w:val="00A359DF"/>
    <w:rsid w:val="00A35A15"/>
    <w:rsid w:val="00A36D69"/>
    <w:rsid w:val="00A36F15"/>
    <w:rsid w:val="00A3713B"/>
    <w:rsid w:val="00A37195"/>
    <w:rsid w:val="00A3722A"/>
    <w:rsid w:val="00A3750D"/>
    <w:rsid w:val="00A3759D"/>
    <w:rsid w:val="00A3798A"/>
    <w:rsid w:val="00A37A32"/>
    <w:rsid w:val="00A37C84"/>
    <w:rsid w:val="00A37CEC"/>
    <w:rsid w:val="00A37FE6"/>
    <w:rsid w:val="00A40000"/>
    <w:rsid w:val="00A4053C"/>
    <w:rsid w:val="00A4075B"/>
    <w:rsid w:val="00A40AD6"/>
    <w:rsid w:val="00A415D3"/>
    <w:rsid w:val="00A41AD0"/>
    <w:rsid w:val="00A41C04"/>
    <w:rsid w:val="00A41DD8"/>
    <w:rsid w:val="00A41F03"/>
    <w:rsid w:val="00A41F4E"/>
    <w:rsid w:val="00A41F91"/>
    <w:rsid w:val="00A42168"/>
    <w:rsid w:val="00A4235C"/>
    <w:rsid w:val="00A425E1"/>
    <w:rsid w:val="00A426BA"/>
    <w:rsid w:val="00A42754"/>
    <w:rsid w:val="00A429A1"/>
    <w:rsid w:val="00A43171"/>
    <w:rsid w:val="00A43225"/>
    <w:rsid w:val="00A43649"/>
    <w:rsid w:val="00A4366B"/>
    <w:rsid w:val="00A437B4"/>
    <w:rsid w:val="00A43865"/>
    <w:rsid w:val="00A43DAF"/>
    <w:rsid w:val="00A43F7E"/>
    <w:rsid w:val="00A44098"/>
    <w:rsid w:val="00A442EE"/>
    <w:rsid w:val="00A44309"/>
    <w:rsid w:val="00A444C7"/>
    <w:rsid w:val="00A447A2"/>
    <w:rsid w:val="00A44D4F"/>
    <w:rsid w:val="00A44E22"/>
    <w:rsid w:val="00A4501C"/>
    <w:rsid w:val="00A45196"/>
    <w:rsid w:val="00A45420"/>
    <w:rsid w:val="00A454E2"/>
    <w:rsid w:val="00A45D5F"/>
    <w:rsid w:val="00A45E1B"/>
    <w:rsid w:val="00A45EB7"/>
    <w:rsid w:val="00A4646A"/>
    <w:rsid w:val="00A46506"/>
    <w:rsid w:val="00A46869"/>
    <w:rsid w:val="00A46A5F"/>
    <w:rsid w:val="00A4718C"/>
    <w:rsid w:val="00A4733B"/>
    <w:rsid w:val="00A473A3"/>
    <w:rsid w:val="00A47713"/>
    <w:rsid w:val="00A478C2"/>
    <w:rsid w:val="00A479B7"/>
    <w:rsid w:val="00A47C35"/>
    <w:rsid w:val="00A47E99"/>
    <w:rsid w:val="00A47FEE"/>
    <w:rsid w:val="00A503BB"/>
    <w:rsid w:val="00A50BF5"/>
    <w:rsid w:val="00A51070"/>
    <w:rsid w:val="00A512F2"/>
    <w:rsid w:val="00A518EF"/>
    <w:rsid w:val="00A51B53"/>
    <w:rsid w:val="00A52197"/>
    <w:rsid w:val="00A521C3"/>
    <w:rsid w:val="00A5225E"/>
    <w:rsid w:val="00A528E9"/>
    <w:rsid w:val="00A530FD"/>
    <w:rsid w:val="00A539D5"/>
    <w:rsid w:val="00A53F7E"/>
    <w:rsid w:val="00A5404B"/>
    <w:rsid w:val="00A540DC"/>
    <w:rsid w:val="00A549B2"/>
    <w:rsid w:val="00A54A77"/>
    <w:rsid w:val="00A54E25"/>
    <w:rsid w:val="00A55166"/>
    <w:rsid w:val="00A5557D"/>
    <w:rsid w:val="00A55828"/>
    <w:rsid w:val="00A55896"/>
    <w:rsid w:val="00A55914"/>
    <w:rsid w:val="00A55AF4"/>
    <w:rsid w:val="00A55D70"/>
    <w:rsid w:val="00A55FC9"/>
    <w:rsid w:val="00A56127"/>
    <w:rsid w:val="00A564DF"/>
    <w:rsid w:val="00A56597"/>
    <w:rsid w:val="00A56740"/>
    <w:rsid w:val="00A569EF"/>
    <w:rsid w:val="00A56E27"/>
    <w:rsid w:val="00A56E74"/>
    <w:rsid w:val="00A56F70"/>
    <w:rsid w:val="00A57149"/>
    <w:rsid w:val="00A57172"/>
    <w:rsid w:val="00A57344"/>
    <w:rsid w:val="00A57A57"/>
    <w:rsid w:val="00A57F28"/>
    <w:rsid w:val="00A600E5"/>
    <w:rsid w:val="00A6013E"/>
    <w:rsid w:val="00A606A5"/>
    <w:rsid w:val="00A608A4"/>
    <w:rsid w:val="00A60936"/>
    <w:rsid w:val="00A60AA6"/>
    <w:rsid w:val="00A60B07"/>
    <w:rsid w:val="00A60FDD"/>
    <w:rsid w:val="00A6118A"/>
    <w:rsid w:val="00A613DC"/>
    <w:rsid w:val="00A61A47"/>
    <w:rsid w:val="00A61AEC"/>
    <w:rsid w:val="00A61EF5"/>
    <w:rsid w:val="00A62095"/>
    <w:rsid w:val="00A6233B"/>
    <w:rsid w:val="00A62537"/>
    <w:rsid w:val="00A62BA9"/>
    <w:rsid w:val="00A6352C"/>
    <w:rsid w:val="00A63531"/>
    <w:rsid w:val="00A6361E"/>
    <w:rsid w:val="00A63B1F"/>
    <w:rsid w:val="00A63BDA"/>
    <w:rsid w:val="00A64046"/>
    <w:rsid w:val="00A64100"/>
    <w:rsid w:val="00A641B2"/>
    <w:rsid w:val="00A64565"/>
    <w:rsid w:val="00A645AF"/>
    <w:rsid w:val="00A6498C"/>
    <w:rsid w:val="00A651CE"/>
    <w:rsid w:val="00A651D5"/>
    <w:rsid w:val="00A65420"/>
    <w:rsid w:val="00A65434"/>
    <w:rsid w:val="00A655B2"/>
    <w:rsid w:val="00A65622"/>
    <w:rsid w:val="00A6564B"/>
    <w:rsid w:val="00A6571B"/>
    <w:rsid w:val="00A657CD"/>
    <w:rsid w:val="00A65910"/>
    <w:rsid w:val="00A66217"/>
    <w:rsid w:val="00A6652B"/>
    <w:rsid w:val="00A66B43"/>
    <w:rsid w:val="00A66DAE"/>
    <w:rsid w:val="00A66E1B"/>
    <w:rsid w:val="00A66F95"/>
    <w:rsid w:val="00A67265"/>
    <w:rsid w:val="00A6734D"/>
    <w:rsid w:val="00A6747C"/>
    <w:rsid w:val="00A67874"/>
    <w:rsid w:val="00A67B12"/>
    <w:rsid w:val="00A67D6A"/>
    <w:rsid w:val="00A67FA2"/>
    <w:rsid w:val="00A707E8"/>
    <w:rsid w:val="00A708AF"/>
    <w:rsid w:val="00A715A1"/>
    <w:rsid w:val="00A71960"/>
    <w:rsid w:val="00A71A28"/>
    <w:rsid w:val="00A720B2"/>
    <w:rsid w:val="00A720C5"/>
    <w:rsid w:val="00A7251A"/>
    <w:rsid w:val="00A72522"/>
    <w:rsid w:val="00A72B6A"/>
    <w:rsid w:val="00A72BB3"/>
    <w:rsid w:val="00A72C6F"/>
    <w:rsid w:val="00A72D38"/>
    <w:rsid w:val="00A72E38"/>
    <w:rsid w:val="00A73078"/>
    <w:rsid w:val="00A7316E"/>
    <w:rsid w:val="00A73343"/>
    <w:rsid w:val="00A734E8"/>
    <w:rsid w:val="00A7356A"/>
    <w:rsid w:val="00A73641"/>
    <w:rsid w:val="00A73786"/>
    <w:rsid w:val="00A739B7"/>
    <w:rsid w:val="00A73B79"/>
    <w:rsid w:val="00A73BB7"/>
    <w:rsid w:val="00A74776"/>
    <w:rsid w:val="00A747A6"/>
    <w:rsid w:val="00A753D3"/>
    <w:rsid w:val="00A76219"/>
    <w:rsid w:val="00A76258"/>
    <w:rsid w:val="00A76336"/>
    <w:rsid w:val="00A763B2"/>
    <w:rsid w:val="00A7686B"/>
    <w:rsid w:val="00A76B21"/>
    <w:rsid w:val="00A76DC7"/>
    <w:rsid w:val="00A76EBA"/>
    <w:rsid w:val="00A76EF5"/>
    <w:rsid w:val="00A76F1B"/>
    <w:rsid w:val="00A76F5D"/>
    <w:rsid w:val="00A77020"/>
    <w:rsid w:val="00A775C7"/>
    <w:rsid w:val="00A77B07"/>
    <w:rsid w:val="00A8035C"/>
    <w:rsid w:val="00A8040A"/>
    <w:rsid w:val="00A80590"/>
    <w:rsid w:val="00A809E0"/>
    <w:rsid w:val="00A80B25"/>
    <w:rsid w:val="00A80FDA"/>
    <w:rsid w:val="00A81188"/>
    <w:rsid w:val="00A81570"/>
    <w:rsid w:val="00A8178A"/>
    <w:rsid w:val="00A819BE"/>
    <w:rsid w:val="00A81BA1"/>
    <w:rsid w:val="00A81CF4"/>
    <w:rsid w:val="00A820A4"/>
    <w:rsid w:val="00A8277C"/>
    <w:rsid w:val="00A828CA"/>
    <w:rsid w:val="00A82931"/>
    <w:rsid w:val="00A829D9"/>
    <w:rsid w:val="00A82AA2"/>
    <w:rsid w:val="00A82B04"/>
    <w:rsid w:val="00A82E18"/>
    <w:rsid w:val="00A830F0"/>
    <w:rsid w:val="00A839DB"/>
    <w:rsid w:val="00A83CB3"/>
    <w:rsid w:val="00A84074"/>
    <w:rsid w:val="00A84168"/>
    <w:rsid w:val="00A84412"/>
    <w:rsid w:val="00A8469F"/>
    <w:rsid w:val="00A849C3"/>
    <w:rsid w:val="00A84AF1"/>
    <w:rsid w:val="00A84C9D"/>
    <w:rsid w:val="00A850BE"/>
    <w:rsid w:val="00A85124"/>
    <w:rsid w:val="00A8513A"/>
    <w:rsid w:val="00A853C5"/>
    <w:rsid w:val="00A8559B"/>
    <w:rsid w:val="00A8603A"/>
    <w:rsid w:val="00A861CC"/>
    <w:rsid w:val="00A861F0"/>
    <w:rsid w:val="00A864C2"/>
    <w:rsid w:val="00A86620"/>
    <w:rsid w:val="00A86728"/>
    <w:rsid w:val="00A867BD"/>
    <w:rsid w:val="00A86CB9"/>
    <w:rsid w:val="00A86CCC"/>
    <w:rsid w:val="00A87330"/>
    <w:rsid w:val="00A87A61"/>
    <w:rsid w:val="00A87BE1"/>
    <w:rsid w:val="00A901DA"/>
    <w:rsid w:val="00A90331"/>
    <w:rsid w:val="00A904A6"/>
    <w:rsid w:val="00A905CA"/>
    <w:rsid w:val="00A906C1"/>
    <w:rsid w:val="00A90F20"/>
    <w:rsid w:val="00A912F0"/>
    <w:rsid w:val="00A915B5"/>
    <w:rsid w:val="00A91983"/>
    <w:rsid w:val="00A91AFE"/>
    <w:rsid w:val="00A91BB2"/>
    <w:rsid w:val="00A91FC9"/>
    <w:rsid w:val="00A92A36"/>
    <w:rsid w:val="00A92C6B"/>
    <w:rsid w:val="00A92D49"/>
    <w:rsid w:val="00A92EE4"/>
    <w:rsid w:val="00A93009"/>
    <w:rsid w:val="00A933E8"/>
    <w:rsid w:val="00A935F4"/>
    <w:rsid w:val="00A93793"/>
    <w:rsid w:val="00A93E2C"/>
    <w:rsid w:val="00A942A4"/>
    <w:rsid w:val="00A94386"/>
    <w:rsid w:val="00A9458B"/>
    <w:rsid w:val="00A94B3E"/>
    <w:rsid w:val="00A94C16"/>
    <w:rsid w:val="00A94C65"/>
    <w:rsid w:val="00A954A9"/>
    <w:rsid w:val="00A95A30"/>
    <w:rsid w:val="00A95B9A"/>
    <w:rsid w:val="00A95C8E"/>
    <w:rsid w:val="00A95F0A"/>
    <w:rsid w:val="00A96A80"/>
    <w:rsid w:val="00A96B36"/>
    <w:rsid w:val="00A96BBD"/>
    <w:rsid w:val="00A971BB"/>
    <w:rsid w:val="00A97343"/>
    <w:rsid w:val="00A97AA4"/>
    <w:rsid w:val="00A97BFC"/>
    <w:rsid w:val="00A97EE0"/>
    <w:rsid w:val="00AA04AF"/>
    <w:rsid w:val="00AA0707"/>
    <w:rsid w:val="00AA081A"/>
    <w:rsid w:val="00AA0D60"/>
    <w:rsid w:val="00AA0F02"/>
    <w:rsid w:val="00AA1006"/>
    <w:rsid w:val="00AA132B"/>
    <w:rsid w:val="00AA143E"/>
    <w:rsid w:val="00AA169F"/>
    <w:rsid w:val="00AA16D2"/>
    <w:rsid w:val="00AA19C3"/>
    <w:rsid w:val="00AA1B1A"/>
    <w:rsid w:val="00AA1B41"/>
    <w:rsid w:val="00AA1F0D"/>
    <w:rsid w:val="00AA23E1"/>
    <w:rsid w:val="00AA259C"/>
    <w:rsid w:val="00AA26D4"/>
    <w:rsid w:val="00AA2AAD"/>
    <w:rsid w:val="00AA2B77"/>
    <w:rsid w:val="00AA2C7F"/>
    <w:rsid w:val="00AA2E52"/>
    <w:rsid w:val="00AA2F1C"/>
    <w:rsid w:val="00AA3202"/>
    <w:rsid w:val="00AA3974"/>
    <w:rsid w:val="00AA3C00"/>
    <w:rsid w:val="00AA3EE9"/>
    <w:rsid w:val="00AA423B"/>
    <w:rsid w:val="00AA4685"/>
    <w:rsid w:val="00AA4C06"/>
    <w:rsid w:val="00AA4EDA"/>
    <w:rsid w:val="00AA5000"/>
    <w:rsid w:val="00AA5262"/>
    <w:rsid w:val="00AA5390"/>
    <w:rsid w:val="00AA5619"/>
    <w:rsid w:val="00AA5A4C"/>
    <w:rsid w:val="00AA5B8D"/>
    <w:rsid w:val="00AA6020"/>
    <w:rsid w:val="00AA6278"/>
    <w:rsid w:val="00AA6749"/>
    <w:rsid w:val="00AA6752"/>
    <w:rsid w:val="00AA68ED"/>
    <w:rsid w:val="00AA6E65"/>
    <w:rsid w:val="00AA7371"/>
    <w:rsid w:val="00AA73CE"/>
    <w:rsid w:val="00AA74E9"/>
    <w:rsid w:val="00AA7510"/>
    <w:rsid w:val="00AA7543"/>
    <w:rsid w:val="00AA7750"/>
    <w:rsid w:val="00AA79D3"/>
    <w:rsid w:val="00AA7AA8"/>
    <w:rsid w:val="00AA7E71"/>
    <w:rsid w:val="00AB02D9"/>
    <w:rsid w:val="00AB06E3"/>
    <w:rsid w:val="00AB0F88"/>
    <w:rsid w:val="00AB1204"/>
    <w:rsid w:val="00AB17AF"/>
    <w:rsid w:val="00AB1C73"/>
    <w:rsid w:val="00AB1CC3"/>
    <w:rsid w:val="00AB1E2E"/>
    <w:rsid w:val="00AB1F5F"/>
    <w:rsid w:val="00AB21AC"/>
    <w:rsid w:val="00AB22AE"/>
    <w:rsid w:val="00AB25DD"/>
    <w:rsid w:val="00AB26EB"/>
    <w:rsid w:val="00AB294E"/>
    <w:rsid w:val="00AB2B09"/>
    <w:rsid w:val="00AB2B16"/>
    <w:rsid w:val="00AB3871"/>
    <w:rsid w:val="00AB3B30"/>
    <w:rsid w:val="00AB422B"/>
    <w:rsid w:val="00AB4BB0"/>
    <w:rsid w:val="00AB4CAD"/>
    <w:rsid w:val="00AB4D28"/>
    <w:rsid w:val="00AB51BD"/>
    <w:rsid w:val="00AB52EE"/>
    <w:rsid w:val="00AB547C"/>
    <w:rsid w:val="00AB54A1"/>
    <w:rsid w:val="00AB55FB"/>
    <w:rsid w:val="00AB5A4A"/>
    <w:rsid w:val="00AB5B00"/>
    <w:rsid w:val="00AB5C0E"/>
    <w:rsid w:val="00AB5C2C"/>
    <w:rsid w:val="00AB5CC3"/>
    <w:rsid w:val="00AB6186"/>
    <w:rsid w:val="00AB61AD"/>
    <w:rsid w:val="00AB626F"/>
    <w:rsid w:val="00AB6611"/>
    <w:rsid w:val="00AB697C"/>
    <w:rsid w:val="00AB6E2A"/>
    <w:rsid w:val="00AB6E50"/>
    <w:rsid w:val="00AB73F3"/>
    <w:rsid w:val="00AB7548"/>
    <w:rsid w:val="00AB7745"/>
    <w:rsid w:val="00AB77C7"/>
    <w:rsid w:val="00AB79A9"/>
    <w:rsid w:val="00AB7CCF"/>
    <w:rsid w:val="00AC089E"/>
    <w:rsid w:val="00AC09A5"/>
    <w:rsid w:val="00AC0C40"/>
    <w:rsid w:val="00AC0CDE"/>
    <w:rsid w:val="00AC0DE4"/>
    <w:rsid w:val="00AC1079"/>
    <w:rsid w:val="00AC1209"/>
    <w:rsid w:val="00AC122D"/>
    <w:rsid w:val="00AC14F2"/>
    <w:rsid w:val="00AC1514"/>
    <w:rsid w:val="00AC16A0"/>
    <w:rsid w:val="00AC173C"/>
    <w:rsid w:val="00AC1857"/>
    <w:rsid w:val="00AC23E2"/>
    <w:rsid w:val="00AC256F"/>
    <w:rsid w:val="00AC2969"/>
    <w:rsid w:val="00AC2BA4"/>
    <w:rsid w:val="00AC2DB2"/>
    <w:rsid w:val="00AC2DBB"/>
    <w:rsid w:val="00AC32E1"/>
    <w:rsid w:val="00AC32F2"/>
    <w:rsid w:val="00AC33EE"/>
    <w:rsid w:val="00AC348C"/>
    <w:rsid w:val="00AC3570"/>
    <w:rsid w:val="00AC39BA"/>
    <w:rsid w:val="00AC3E74"/>
    <w:rsid w:val="00AC3FE8"/>
    <w:rsid w:val="00AC3FF5"/>
    <w:rsid w:val="00AC42B3"/>
    <w:rsid w:val="00AC44C2"/>
    <w:rsid w:val="00AC47EA"/>
    <w:rsid w:val="00AC5B69"/>
    <w:rsid w:val="00AC5D38"/>
    <w:rsid w:val="00AC5EB9"/>
    <w:rsid w:val="00AC62E0"/>
    <w:rsid w:val="00AC6334"/>
    <w:rsid w:val="00AC67D2"/>
    <w:rsid w:val="00AC6B6A"/>
    <w:rsid w:val="00AC6CD5"/>
    <w:rsid w:val="00AC6CD7"/>
    <w:rsid w:val="00AC6D6C"/>
    <w:rsid w:val="00AC6E6A"/>
    <w:rsid w:val="00AC700F"/>
    <w:rsid w:val="00AD025B"/>
    <w:rsid w:val="00AD04B0"/>
    <w:rsid w:val="00AD0766"/>
    <w:rsid w:val="00AD076E"/>
    <w:rsid w:val="00AD07C2"/>
    <w:rsid w:val="00AD090E"/>
    <w:rsid w:val="00AD0A70"/>
    <w:rsid w:val="00AD0D2B"/>
    <w:rsid w:val="00AD0EAE"/>
    <w:rsid w:val="00AD1588"/>
    <w:rsid w:val="00AD172B"/>
    <w:rsid w:val="00AD17E4"/>
    <w:rsid w:val="00AD19DC"/>
    <w:rsid w:val="00AD1AAF"/>
    <w:rsid w:val="00AD1F62"/>
    <w:rsid w:val="00AD1FEA"/>
    <w:rsid w:val="00AD2132"/>
    <w:rsid w:val="00AD25E2"/>
    <w:rsid w:val="00AD2D87"/>
    <w:rsid w:val="00AD312C"/>
    <w:rsid w:val="00AD31BB"/>
    <w:rsid w:val="00AD3579"/>
    <w:rsid w:val="00AD361B"/>
    <w:rsid w:val="00AD36F4"/>
    <w:rsid w:val="00AD3782"/>
    <w:rsid w:val="00AD3B02"/>
    <w:rsid w:val="00AD3D87"/>
    <w:rsid w:val="00AD3FAB"/>
    <w:rsid w:val="00AD3FB4"/>
    <w:rsid w:val="00AD45D1"/>
    <w:rsid w:val="00AD4718"/>
    <w:rsid w:val="00AD4F08"/>
    <w:rsid w:val="00AD50EC"/>
    <w:rsid w:val="00AD51BD"/>
    <w:rsid w:val="00AD522E"/>
    <w:rsid w:val="00AD5366"/>
    <w:rsid w:val="00AD54E2"/>
    <w:rsid w:val="00AD56DD"/>
    <w:rsid w:val="00AD5760"/>
    <w:rsid w:val="00AD5888"/>
    <w:rsid w:val="00AD5A13"/>
    <w:rsid w:val="00AD5D51"/>
    <w:rsid w:val="00AD6094"/>
    <w:rsid w:val="00AD60BD"/>
    <w:rsid w:val="00AD6B9E"/>
    <w:rsid w:val="00AD6F92"/>
    <w:rsid w:val="00AD79EF"/>
    <w:rsid w:val="00AD7F67"/>
    <w:rsid w:val="00AE0043"/>
    <w:rsid w:val="00AE00BB"/>
    <w:rsid w:val="00AE014E"/>
    <w:rsid w:val="00AE05EA"/>
    <w:rsid w:val="00AE06F8"/>
    <w:rsid w:val="00AE0B49"/>
    <w:rsid w:val="00AE0EDF"/>
    <w:rsid w:val="00AE0F29"/>
    <w:rsid w:val="00AE0FEB"/>
    <w:rsid w:val="00AE1365"/>
    <w:rsid w:val="00AE1600"/>
    <w:rsid w:val="00AE1E6A"/>
    <w:rsid w:val="00AE1EFE"/>
    <w:rsid w:val="00AE1FBD"/>
    <w:rsid w:val="00AE2164"/>
    <w:rsid w:val="00AE2220"/>
    <w:rsid w:val="00AE2408"/>
    <w:rsid w:val="00AE27BA"/>
    <w:rsid w:val="00AE2AD0"/>
    <w:rsid w:val="00AE2ADA"/>
    <w:rsid w:val="00AE2C25"/>
    <w:rsid w:val="00AE2CAE"/>
    <w:rsid w:val="00AE2DB4"/>
    <w:rsid w:val="00AE343B"/>
    <w:rsid w:val="00AE3539"/>
    <w:rsid w:val="00AE3B04"/>
    <w:rsid w:val="00AE3B07"/>
    <w:rsid w:val="00AE3D48"/>
    <w:rsid w:val="00AE3F04"/>
    <w:rsid w:val="00AE438C"/>
    <w:rsid w:val="00AE4584"/>
    <w:rsid w:val="00AE4DE8"/>
    <w:rsid w:val="00AE4EC1"/>
    <w:rsid w:val="00AE5327"/>
    <w:rsid w:val="00AE55C6"/>
    <w:rsid w:val="00AE56AE"/>
    <w:rsid w:val="00AE5BC5"/>
    <w:rsid w:val="00AE653B"/>
    <w:rsid w:val="00AE6973"/>
    <w:rsid w:val="00AE70DA"/>
    <w:rsid w:val="00AE72C7"/>
    <w:rsid w:val="00AE7526"/>
    <w:rsid w:val="00AE7A36"/>
    <w:rsid w:val="00AE7A37"/>
    <w:rsid w:val="00AE7C89"/>
    <w:rsid w:val="00AE7E15"/>
    <w:rsid w:val="00AF05B2"/>
    <w:rsid w:val="00AF05F7"/>
    <w:rsid w:val="00AF0800"/>
    <w:rsid w:val="00AF0922"/>
    <w:rsid w:val="00AF0AE8"/>
    <w:rsid w:val="00AF0C21"/>
    <w:rsid w:val="00AF0E34"/>
    <w:rsid w:val="00AF11E3"/>
    <w:rsid w:val="00AF125C"/>
    <w:rsid w:val="00AF145C"/>
    <w:rsid w:val="00AF1909"/>
    <w:rsid w:val="00AF1CA5"/>
    <w:rsid w:val="00AF1F78"/>
    <w:rsid w:val="00AF1F7D"/>
    <w:rsid w:val="00AF2026"/>
    <w:rsid w:val="00AF2070"/>
    <w:rsid w:val="00AF21AF"/>
    <w:rsid w:val="00AF222E"/>
    <w:rsid w:val="00AF224C"/>
    <w:rsid w:val="00AF225B"/>
    <w:rsid w:val="00AF24C7"/>
    <w:rsid w:val="00AF24E5"/>
    <w:rsid w:val="00AF2926"/>
    <w:rsid w:val="00AF2A84"/>
    <w:rsid w:val="00AF2C5C"/>
    <w:rsid w:val="00AF2CF1"/>
    <w:rsid w:val="00AF2F62"/>
    <w:rsid w:val="00AF322A"/>
    <w:rsid w:val="00AF36AF"/>
    <w:rsid w:val="00AF38F4"/>
    <w:rsid w:val="00AF3C4C"/>
    <w:rsid w:val="00AF3C78"/>
    <w:rsid w:val="00AF406F"/>
    <w:rsid w:val="00AF4990"/>
    <w:rsid w:val="00AF4A47"/>
    <w:rsid w:val="00AF4B2E"/>
    <w:rsid w:val="00AF4CF6"/>
    <w:rsid w:val="00AF4DCD"/>
    <w:rsid w:val="00AF4EDC"/>
    <w:rsid w:val="00AF520C"/>
    <w:rsid w:val="00AF56E7"/>
    <w:rsid w:val="00AF5887"/>
    <w:rsid w:val="00AF597B"/>
    <w:rsid w:val="00AF5B2B"/>
    <w:rsid w:val="00AF5C19"/>
    <w:rsid w:val="00AF5D9D"/>
    <w:rsid w:val="00AF5F33"/>
    <w:rsid w:val="00AF614C"/>
    <w:rsid w:val="00AF61CA"/>
    <w:rsid w:val="00AF6200"/>
    <w:rsid w:val="00AF6288"/>
    <w:rsid w:val="00AF6331"/>
    <w:rsid w:val="00AF65E6"/>
    <w:rsid w:val="00AF6732"/>
    <w:rsid w:val="00AF6827"/>
    <w:rsid w:val="00AF68A2"/>
    <w:rsid w:val="00AF6BF1"/>
    <w:rsid w:val="00AF6CEE"/>
    <w:rsid w:val="00AF6FD9"/>
    <w:rsid w:val="00AF7499"/>
    <w:rsid w:val="00AF74EA"/>
    <w:rsid w:val="00AF76CF"/>
    <w:rsid w:val="00AF787E"/>
    <w:rsid w:val="00AF7B00"/>
    <w:rsid w:val="00AF7B6F"/>
    <w:rsid w:val="00AF7BB3"/>
    <w:rsid w:val="00AF7D06"/>
    <w:rsid w:val="00B001F8"/>
    <w:rsid w:val="00B00326"/>
    <w:rsid w:val="00B006C6"/>
    <w:rsid w:val="00B00719"/>
    <w:rsid w:val="00B00B83"/>
    <w:rsid w:val="00B01205"/>
    <w:rsid w:val="00B01675"/>
    <w:rsid w:val="00B0177F"/>
    <w:rsid w:val="00B018C7"/>
    <w:rsid w:val="00B01EF7"/>
    <w:rsid w:val="00B021ED"/>
    <w:rsid w:val="00B0255D"/>
    <w:rsid w:val="00B027CE"/>
    <w:rsid w:val="00B02902"/>
    <w:rsid w:val="00B02D99"/>
    <w:rsid w:val="00B02E08"/>
    <w:rsid w:val="00B02FEA"/>
    <w:rsid w:val="00B03646"/>
    <w:rsid w:val="00B036C9"/>
    <w:rsid w:val="00B03841"/>
    <w:rsid w:val="00B040F3"/>
    <w:rsid w:val="00B04E48"/>
    <w:rsid w:val="00B04F0A"/>
    <w:rsid w:val="00B04F5D"/>
    <w:rsid w:val="00B0559F"/>
    <w:rsid w:val="00B05828"/>
    <w:rsid w:val="00B05ABC"/>
    <w:rsid w:val="00B05BB9"/>
    <w:rsid w:val="00B05FAA"/>
    <w:rsid w:val="00B061E5"/>
    <w:rsid w:val="00B064DC"/>
    <w:rsid w:val="00B06A1A"/>
    <w:rsid w:val="00B06ADB"/>
    <w:rsid w:val="00B070DE"/>
    <w:rsid w:val="00B07389"/>
    <w:rsid w:val="00B07858"/>
    <w:rsid w:val="00B07883"/>
    <w:rsid w:val="00B07C91"/>
    <w:rsid w:val="00B07F4E"/>
    <w:rsid w:val="00B102F0"/>
    <w:rsid w:val="00B10496"/>
    <w:rsid w:val="00B106DE"/>
    <w:rsid w:val="00B10818"/>
    <w:rsid w:val="00B10834"/>
    <w:rsid w:val="00B10906"/>
    <w:rsid w:val="00B10D4B"/>
    <w:rsid w:val="00B10DAF"/>
    <w:rsid w:val="00B11298"/>
    <w:rsid w:val="00B11688"/>
    <w:rsid w:val="00B11983"/>
    <w:rsid w:val="00B119B5"/>
    <w:rsid w:val="00B11A5A"/>
    <w:rsid w:val="00B11D64"/>
    <w:rsid w:val="00B11E81"/>
    <w:rsid w:val="00B121A5"/>
    <w:rsid w:val="00B12282"/>
    <w:rsid w:val="00B126B4"/>
    <w:rsid w:val="00B12AE0"/>
    <w:rsid w:val="00B12DB1"/>
    <w:rsid w:val="00B13975"/>
    <w:rsid w:val="00B13D5B"/>
    <w:rsid w:val="00B13E12"/>
    <w:rsid w:val="00B13E2B"/>
    <w:rsid w:val="00B13FB8"/>
    <w:rsid w:val="00B143E2"/>
    <w:rsid w:val="00B1465F"/>
    <w:rsid w:val="00B14795"/>
    <w:rsid w:val="00B147E8"/>
    <w:rsid w:val="00B153C3"/>
    <w:rsid w:val="00B1566E"/>
    <w:rsid w:val="00B15B7E"/>
    <w:rsid w:val="00B16545"/>
    <w:rsid w:val="00B166F8"/>
    <w:rsid w:val="00B16B76"/>
    <w:rsid w:val="00B16C6D"/>
    <w:rsid w:val="00B16D1E"/>
    <w:rsid w:val="00B16E22"/>
    <w:rsid w:val="00B1704C"/>
    <w:rsid w:val="00B176C3"/>
    <w:rsid w:val="00B179CA"/>
    <w:rsid w:val="00B17B94"/>
    <w:rsid w:val="00B17C42"/>
    <w:rsid w:val="00B17CA5"/>
    <w:rsid w:val="00B17F81"/>
    <w:rsid w:val="00B20137"/>
    <w:rsid w:val="00B201EA"/>
    <w:rsid w:val="00B205F0"/>
    <w:rsid w:val="00B2075F"/>
    <w:rsid w:val="00B20A9A"/>
    <w:rsid w:val="00B20AD7"/>
    <w:rsid w:val="00B20B44"/>
    <w:rsid w:val="00B20C3F"/>
    <w:rsid w:val="00B20FD8"/>
    <w:rsid w:val="00B21A32"/>
    <w:rsid w:val="00B21C76"/>
    <w:rsid w:val="00B21C8C"/>
    <w:rsid w:val="00B21EAF"/>
    <w:rsid w:val="00B22274"/>
    <w:rsid w:val="00B22449"/>
    <w:rsid w:val="00B22675"/>
    <w:rsid w:val="00B22B66"/>
    <w:rsid w:val="00B22B79"/>
    <w:rsid w:val="00B23278"/>
    <w:rsid w:val="00B23974"/>
    <w:rsid w:val="00B23F12"/>
    <w:rsid w:val="00B24379"/>
    <w:rsid w:val="00B246AB"/>
    <w:rsid w:val="00B246EF"/>
    <w:rsid w:val="00B24912"/>
    <w:rsid w:val="00B24B4C"/>
    <w:rsid w:val="00B24CBC"/>
    <w:rsid w:val="00B24D5D"/>
    <w:rsid w:val="00B24F52"/>
    <w:rsid w:val="00B25861"/>
    <w:rsid w:val="00B25A7B"/>
    <w:rsid w:val="00B25B23"/>
    <w:rsid w:val="00B2635C"/>
    <w:rsid w:val="00B26534"/>
    <w:rsid w:val="00B26754"/>
    <w:rsid w:val="00B26A1D"/>
    <w:rsid w:val="00B26C16"/>
    <w:rsid w:val="00B26C17"/>
    <w:rsid w:val="00B26C5B"/>
    <w:rsid w:val="00B2707B"/>
    <w:rsid w:val="00B2775E"/>
    <w:rsid w:val="00B27879"/>
    <w:rsid w:val="00B30631"/>
    <w:rsid w:val="00B30799"/>
    <w:rsid w:val="00B30980"/>
    <w:rsid w:val="00B30D3B"/>
    <w:rsid w:val="00B31466"/>
    <w:rsid w:val="00B31BFD"/>
    <w:rsid w:val="00B31D84"/>
    <w:rsid w:val="00B31DD6"/>
    <w:rsid w:val="00B32171"/>
    <w:rsid w:val="00B32769"/>
    <w:rsid w:val="00B3292E"/>
    <w:rsid w:val="00B32B10"/>
    <w:rsid w:val="00B32CC3"/>
    <w:rsid w:val="00B32DC2"/>
    <w:rsid w:val="00B32E86"/>
    <w:rsid w:val="00B32EEF"/>
    <w:rsid w:val="00B33253"/>
    <w:rsid w:val="00B33741"/>
    <w:rsid w:val="00B33A8E"/>
    <w:rsid w:val="00B33AE9"/>
    <w:rsid w:val="00B33F0A"/>
    <w:rsid w:val="00B33F4C"/>
    <w:rsid w:val="00B3438C"/>
    <w:rsid w:val="00B345CD"/>
    <w:rsid w:val="00B34C47"/>
    <w:rsid w:val="00B34D7D"/>
    <w:rsid w:val="00B34EAA"/>
    <w:rsid w:val="00B34FE4"/>
    <w:rsid w:val="00B35127"/>
    <w:rsid w:val="00B351DE"/>
    <w:rsid w:val="00B35460"/>
    <w:rsid w:val="00B354DC"/>
    <w:rsid w:val="00B35A22"/>
    <w:rsid w:val="00B35B8A"/>
    <w:rsid w:val="00B3601F"/>
    <w:rsid w:val="00B366CC"/>
    <w:rsid w:val="00B3673C"/>
    <w:rsid w:val="00B36AB9"/>
    <w:rsid w:val="00B36B79"/>
    <w:rsid w:val="00B36B81"/>
    <w:rsid w:val="00B36C0F"/>
    <w:rsid w:val="00B371D5"/>
    <w:rsid w:val="00B37395"/>
    <w:rsid w:val="00B37975"/>
    <w:rsid w:val="00B37A7B"/>
    <w:rsid w:val="00B37DFB"/>
    <w:rsid w:val="00B37E57"/>
    <w:rsid w:val="00B400F8"/>
    <w:rsid w:val="00B4015B"/>
    <w:rsid w:val="00B4063D"/>
    <w:rsid w:val="00B40827"/>
    <w:rsid w:val="00B40868"/>
    <w:rsid w:val="00B40A3C"/>
    <w:rsid w:val="00B41138"/>
    <w:rsid w:val="00B4120D"/>
    <w:rsid w:val="00B41783"/>
    <w:rsid w:val="00B41872"/>
    <w:rsid w:val="00B41877"/>
    <w:rsid w:val="00B41BAE"/>
    <w:rsid w:val="00B41CE2"/>
    <w:rsid w:val="00B41DC0"/>
    <w:rsid w:val="00B41EF6"/>
    <w:rsid w:val="00B42101"/>
    <w:rsid w:val="00B4216B"/>
    <w:rsid w:val="00B4237D"/>
    <w:rsid w:val="00B42CDA"/>
    <w:rsid w:val="00B42FE9"/>
    <w:rsid w:val="00B430A4"/>
    <w:rsid w:val="00B43973"/>
    <w:rsid w:val="00B43E45"/>
    <w:rsid w:val="00B44487"/>
    <w:rsid w:val="00B4464D"/>
    <w:rsid w:val="00B449A4"/>
    <w:rsid w:val="00B44E12"/>
    <w:rsid w:val="00B4538D"/>
    <w:rsid w:val="00B457CE"/>
    <w:rsid w:val="00B45951"/>
    <w:rsid w:val="00B45979"/>
    <w:rsid w:val="00B45A3E"/>
    <w:rsid w:val="00B45D13"/>
    <w:rsid w:val="00B46130"/>
    <w:rsid w:val="00B461EA"/>
    <w:rsid w:val="00B462EC"/>
    <w:rsid w:val="00B4690F"/>
    <w:rsid w:val="00B4697F"/>
    <w:rsid w:val="00B46A42"/>
    <w:rsid w:val="00B46B16"/>
    <w:rsid w:val="00B46BFF"/>
    <w:rsid w:val="00B46C34"/>
    <w:rsid w:val="00B46D78"/>
    <w:rsid w:val="00B474DB"/>
    <w:rsid w:val="00B47512"/>
    <w:rsid w:val="00B475F3"/>
    <w:rsid w:val="00B4792E"/>
    <w:rsid w:val="00B47AB9"/>
    <w:rsid w:val="00B50295"/>
    <w:rsid w:val="00B5039E"/>
    <w:rsid w:val="00B5046F"/>
    <w:rsid w:val="00B5067E"/>
    <w:rsid w:val="00B506F1"/>
    <w:rsid w:val="00B50E27"/>
    <w:rsid w:val="00B513B8"/>
    <w:rsid w:val="00B517CE"/>
    <w:rsid w:val="00B51838"/>
    <w:rsid w:val="00B519DE"/>
    <w:rsid w:val="00B51E7D"/>
    <w:rsid w:val="00B51EFA"/>
    <w:rsid w:val="00B51F82"/>
    <w:rsid w:val="00B5249C"/>
    <w:rsid w:val="00B524CD"/>
    <w:rsid w:val="00B5270B"/>
    <w:rsid w:val="00B5274D"/>
    <w:rsid w:val="00B529D3"/>
    <w:rsid w:val="00B529EB"/>
    <w:rsid w:val="00B52AB2"/>
    <w:rsid w:val="00B52E0A"/>
    <w:rsid w:val="00B52E5F"/>
    <w:rsid w:val="00B52F2F"/>
    <w:rsid w:val="00B5374C"/>
    <w:rsid w:val="00B53B59"/>
    <w:rsid w:val="00B54033"/>
    <w:rsid w:val="00B54726"/>
    <w:rsid w:val="00B54826"/>
    <w:rsid w:val="00B54898"/>
    <w:rsid w:val="00B54A7D"/>
    <w:rsid w:val="00B54AC1"/>
    <w:rsid w:val="00B54E4C"/>
    <w:rsid w:val="00B54ED9"/>
    <w:rsid w:val="00B554A9"/>
    <w:rsid w:val="00B5574B"/>
    <w:rsid w:val="00B55CA3"/>
    <w:rsid w:val="00B56260"/>
    <w:rsid w:val="00B56667"/>
    <w:rsid w:val="00B56C7F"/>
    <w:rsid w:val="00B56D31"/>
    <w:rsid w:val="00B56EAB"/>
    <w:rsid w:val="00B57284"/>
    <w:rsid w:val="00B57301"/>
    <w:rsid w:val="00B5760C"/>
    <w:rsid w:val="00B5765B"/>
    <w:rsid w:val="00B57879"/>
    <w:rsid w:val="00B579BF"/>
    <w:rsid w:val="00B57AF5"/>
    <w:rsid w:val="00B57FA9"/>
    <w:rsid w:val="00B60284"/>
    <w:rsid w:val="00B60363"/>
    <w:rsid w:val="00B603F0"/>
    <w:rsid w:val="00B60543"/>
    <w:rsid w:val="00B60545"/>
    <w:rsid w:val="00B60B8F"/>
    <w:rsid w:val="00B60F27"/>
    <w:rsid w:val="00B60FD3"/>
    <w:rsid w:val="00B6109B"/>
    <w:rsid w:val="00B61223"/>
    <w:rsid w:val="00B613A9"/>
    <w:rsid w:val="00B6165F"/>
    <w:rsid w:val="00B61A84"/>
    <w:rsid w:val="00B61B95"/>
    <w:rsid w:val="00B61CFA"/>
    <w:rsid w:val="00B61E95"/>
    <w:rsid w:val="00B61F7A"/>
    <w:rsid w:val="00B6208B"/>
    <w:rsid w:val="00B62266"/>
    <w:rsid w:val="00B62B1A"/>
    <w:rsid w:val="00B62D83"/>
    <w:rsid w:val="00B6306A"/>
    <w:rsid w:val="00B63165"/>
    <w:rsid w:val="00B632EE"/>
    <w:rsid w:val="00B63647"/>
    <w:rsid w:val="00B63940"/>
    <w:rsid w:val="00B639C5"/>
    <w:rsid w:val="00B63AC5"/>
    <w:rsid w:val="00B63AC8"/>
    <w:rsid w:val="00B63AEA"/>
    <w:rsid w:val="00B63CC4"/>
    <w:rsid w:val="00B63FF7"/>
    <w:rsid w:val="00B64260"/>
    <w:rsid w:val="00B642A7"/>
    <w:rsid w:val="00B642EF"/>
    <w:rsid w:val="00B64F0F"/>
    <w:rsid w:val="00B65AAF"/>
    <w:rsid w:val="00B65BC1"/>
    <w:rsid w:val="00B65C05"/>
    <w:rsid w:val="00B6644B"/>
    <w:rsid w:val="00B6647A"/>
    <w:rsid w:val="00B66A3F"/>
    <w:rsid w:val="00B66B57"/>
    <w:rsid w:val="00B66DE4"/>
    <w:rsid w:val="00B66DF5"/>
    <w:rsid w:val="00B66E47"/>
    <w:rsid w:val="00B6704C"/>
    <w:rsid w:val="00B67061"/>
    <w:rsid w:val="00B6728B"/>
    <w:rsid w:val="00B675F6"/>
    <w:rsid w:val="00B67B0D"/>
    <w:rsid w:val="00B67BD9"/>
    <w:rsid w:val="00B70043"/>
    <w:rsid w:val="00B700E7"/>
    <w:rsid w:val="00B70439"/>
    <w:rsid w:val="00B70514"/>
    <w:rsid w:val="00B706E4"/>
    <w:rsid w:val="00B71309"/>
    <w:rsid w:val="00B7147F"/>
    <w:rsid w:val="00B71B2E"/>
    <w:rsid w:val="00B71C27"/>
    <w:rsid w:val="00B71CAA"/>
    <w:rsid w:val="00B72024"/>
    <w:rsid w:val="00B722BD"/>
    <w:rsid w:val="00B7237E"/>
    <w:rsid w:val="00B7244A"/>
    <w:rsid w:val="00B724B6"/>
    <w:rsid w:val="00B72737"/>
    <w:rsid w:val="00B72C33"/>
    <w:rsid w:val="00B73074"/>
    <w:rsid w:val="00B730E4"/>
    <w:rsid w:val="00B734E8"/>
    <w:rsid w:val="00B73695"/>
    <w:rsid w:val="00B73B4A"/>
    <w:rsid w:val="00B73C2C"/>
    <w:rsid w:val="00B742D9"/>
    <w:rsid w:val="00B742F0"/>
    <w:rsid w:val="00B74488"/>
    <w:rsid w:val="00B744E9"/>
    <w:rsid w:val="00B74804"/>
    <w:rsid w:val="00B74DFE"/>
    <w:rsid w:val="00B753FA"/>
    <w:rsid w:val="00B76244"/>
    <w:rsid w:val="00B7647E"/>
    <w:rsid w:val="00B7659A"/>
    <w:rsid w:val="00B767CF"/>
    <w:rsid w:val="00B7698E"/>
    <w:rsid w:val="00B76E28"/>
    <w:rsid w:val="00B76F39"/>
    <w:rsid w:val="00B7764F"/>
    <w:rsid w:val="00B778B9"/>
    <w:rsid w:val="00B800F7"/>
    <w:rsid w:val="00B803FF"/>
    <w:rsid w:val="00B804CA"/>
    <w:rsid w:val="00B80525"/>
    <w:rsid w:val="00B8084E"/>
    <w:rsid w:val="00B80949"/>
    <w:rsid w:val="00B80CDF"/>
    <w:rsid w:val="00B80DF4"/>
    <w:rsid w:val="00B81128"/>
    <w:rsid w:val="00B812EE"/>
    <w:rsid w:val="00B816D1"/>
    <w:rsid w:val="00B817EA"/>
    <w:rsid w:val="00B81C46"/>
    <w:rsid w:val="00B81E4F"/>
    <w:rsid w:val="00B822EE"/>
    <w:rsid w:val="00B8293E"/>
    <w:rsid w:val="00B82B31"/>
    <w:rsid w:val="00B82CF7"/>
    <w:rsid w:val="00B830D1"/>
    <w:rsid w:val="00B831CD"/>
    <w:rsid w:val="00B8338D"/>
    <w:rsid w:val="00B833E1"/>
    <w:rsid w:val="00B834F5"/>
    <w:rsid w:val="00B83836"/>
    <w:rsid w:val="00B83C5B"/>
    <w:rsid w:val="00B83CB0"/>
    <w:rsid w:val="00B83D81"/>
    <w:rsid w:val="00B843E3"/>
    <w:rsid w:val="00B84575"/>
    <w:rsid w:val="00B8479F"/>
    <w:rsid w:val="00B8493F"/>
    <w:rsid w:val="00B84AF3"/>
    <w:rsid w:val="00B84B49"/>
    <w:rsid w:val="00B84E7D"/>
    <w:rsid w:val="00B85242"/>
    <w:rsid w:val="00B853EA"/>
    <w:rsid w:val="00B856A4"/>
    <w:rsid w:val="00B85721"/>
    <w:rsid w:val="00B85770"/>
    <w:rsid w:val="00B8593B"/>
    <w:rsid w:val="00B85A6F"/>
    <w:rsid w:val="00B85C81"/>
    <w:rsid w:val="00B8633A"/>
    <w:rsid w:val="00B86379"/>
    <w:rsid w:val="00B8680D"/>
    <w:rsid w:val="00B869A4"/>
    <w:rsid w:val="00B86FF7"/>
    <w:rsid w:val="00B87217"/>
    <w:rsid w:val="00B873A4"/>
    <w:rsid w:val="00B8740C"/>
    <w:rsid w:val="00B874D8"/>
    <w:rsid w:val="00B877AA"/>
    <w:rsid w:val="00B87836"/>
    <w:rsid w:val="00B878FD"/>
    <w:rsid w:val="00B9013B"/>
    <w:rsid w:val="00B90278"/>
    <w:rsid w:val="00B9037B"/>
    <w:rsid w:val="00B908D4"/>
    <w:rsid w:val="00B90BB6"/>
    <w:rsid w:val="00B91058"/>
    <w:rsid w:val="00B9129C"/>
    <w:rsid w:val="00B91402"/>
    <w:rsid w:val="00B914FE"/>
    <w:rsid w:val="00B91795"/>
    <w:rsid w:val="00B921D9"/>
    <w:rsid w:val="00B926F5"/>
    <w:rsid w:val="00B92D35"/>
    <w:rsid w:val="00B93198"/>
    <w:rsid w:val="00B933C1"/>
    <w:rsid w:val="00B9352A"/>
    <w:rsid w:val="00B935DD"/>
    <w:rsid w:val="00B93601"/>
    <w:rsid w:val="00B93719"/>
    <w:rsid w:val="00B938F5"/>
    <w:rsid w:val="00B93DF7"/>
    <w:rsid w:val="00B93E63"/>
    <w:rsid w:val="00B9402F"/>
    <w:rsid w:val="00B940C0"/>
    <w:rsid w:val="00B94276"/>
    <w:rsid w:val="00B9442D"/>
    <w:rsid w:val="00B95314"/>
    <w:rsid w:val="00B955BF"/>
    <w:rsid w:val="00B956F2"/>
    <w:rsid w:val="00B95970"/>
    <w:rsid w:val="00B95CA7"/>
    <w:rsid w:val="00B9620C"/>
    <w:rsid w:val="00B96351"/>
    <w:rsid w:val="00B96493"/>
    <w:rsid w:val="00B96D85"/>
    <w:rsid w:val="00B96EE7"/>
    <w:rsid w:val="00B96F0A"/>
    <w:rsid w:val="00B97358"/>
    <w:rsid w:val="00B97463"/>
    <w:rsid w:val="00B9747E"/>
    <w:rsid w:val="00B97518"/>
    <w:rsid w:val="00B9768D"/>
    <w:rsid w:val="00B978A4"/>
    <w:rsid w:val="00B979CE"/>
    <w:rsid w:val="00B97B53"/>
    <w:rsid w:val="00B97C6D"/>
    <w:rsid w:val="00B97CE8"/>
    <w:rsid w:val="00BA00F5"/>
    <w:rsid w:val="00BA01C7"/>
    <w:rsid w:val="00BA0524"/>
    <w:rsid w:val="00BA0648"/>
    <w:rsid w:val="00BA095D"/>
    <w:rsid w:val="00BA0B33"/>
    <w:rsid w:val="00BA0B99"/>
    <w:rsid w:val="00BA13B7"/>
    <w:rsid w:val="00BA15E0"/>
    <w:rsid w:val="00BA17B3"/>
    <w:rsid w:val="00BA1A24"/>
    <w:rsid w:val="00BA1E7C"/>
    <w:rsid w:val="00BA1FAF"/>
    <w:rsid w:val="00BA203C"/>
    <w:rsid w:val="00BA215E"/>
    <w:rsid w:val="00BA2248"/>
    <w:rsid w:val="00BA2331"/>
    <w:rsid w:val="00BA286B"/>
    <w:rsid w:val="00BA288B"/>
    <w:rsid w:val="00BA2CF9"/>
    <w:rsid w:val="00BA2FB2"/>
    <w:rsid w:val="00BA2FE9"/>
    <w:rsid w:val="00BA331E"/>
    <w:rsid w:val="00BA3C07"/>
    <w:rsid w:val="00BA3FE1"/>
    <w:rsid w:val="00BA412B"/>
    <w:rsid w:val="00BA4312"/>
    <w:rsid w:val="00BA4434"/>
    <w:rsid w:val="00BA444F"/>
    <w:rsid w:val="00BA4A20"/>
    <w:rsid w:val="00BA4C80"/>
    <w:rsid w:val="00BA4CC2"/>
    <w:rsid w:val="00BA4D05"/>
    <w:rsid w:val="00BA4FB1"/>
    <w:rsid w:val="00BA4FD2"/>
    <w:rsid w:val="00BA55E2"/>
    <w:rsid w:val="00BA57F8"/>
    <w:rsid w:val="00BA58E5"/>
    <w:rsid w:val="00BA59BF"/>
    <w:rsid w:val="00BA5B54"/>
    <w:rsid w:val="00BA5E53"/>
    <w:rsid w:val="00BA5E92"/>
    <w:rsid w:val="00BA5FAA"/>
    <w:rsid w:val="00BA6035"/>
    <w:rsid w:val="00BA60F8"/>
    <w:rsid w:val="00BA61C0"/>
    <w:rsid w:val="00BA63F1"/>
    <w:rsid w:val="00BA6BA0"/>
    <w:rsid w:val="00BA6D3F"/>
    <w:rsid w:val="00BA6DD2"/>
    <w:rsid w:val="00BA6E3B"/>
    <w:rsid w:val="00BA6FC5"/>
    <w:rsid w:val="00BA6FFB"/>
    <w:rsid w:val="00BA75EC"/>
    <w:rsid w:val="00BA78FF"/>
    <w:rsid w:val="00BA7C5B"/>
    <w:rsid w:val="00BA7D17"/>
    <w:rsid w:val="00BA7DD4"/>
    <w:rsid w:val="00BB0309"/>
    <w:rsid w:val="00BB0360"/>
    <w:rsid w:val="00BB0493"/>
    <w:rsid w:val="00BB0588"/>
    <w:rsid w:val="00BB05F7"/>
    <w:rsid w:val="00BB0AA2"/>
    <w:rsid w:val="00BB0D9A"/>
    <w:rsid w:val="00BB0EB2"/>
    <w:rsid w:val="00BB0EFE"/>
    <w:rsid w:val="00BB1041"/>
    <w:rsid w:val="00BB15C9"/>
    <w:rsid w:val="00BB19D6"/>
    <w:rsid w:val="00BB1B74"/>
    <w:rsid w:val="00BB21A3"/>
    <w:rsid w:val="00BB23FE"/>
    <w:rsid w:val="00BB2429"/>
    <w:rsid w:val="00BB2688"/>
    <w:rsid w:val="00BB28D8"/>
    <w:rsid w:val="00BB2C7E"/>
    <w:rsid w:val="00BB2CA9"/>
    <w:rsid w:val="00BB2E29"/>
    <w:rsid w:val="00BB31FE"/>
    <w:rsid w:val="00BB3603"/>
    <w:rsid w:val="00BB362D"/>
    <w:rsid w:val="00BB36F4"/>
    <w:rsid w:val="00BB3B19"/>
    <w:rsid w:val="00BB3F51"/>
    <w:rsid w:val="00BB41E2"/>
    <w:rsid w:val="00BB433E"/>
    <w:rsid w:val="00BB49D1"/>
    <w:rsid w:val="00BB49FE"/>
    <w:rsid w:val="00BB4B6D"/>
    <w:rsid w:val="00BB4FA5"/>
    <w:rsid w:val="00BB51D0"/>
    <w:rsid w:val="00BB5381"/>
    <w:rsid w:val="00BB5E4D"/>
    <w:rsid w:val="00BB5EFB"/>
    <w:rsid w:val="00BB5F64"/>
    <w:rsid w:val="00BB5F8F"/>
    <w:rsid w:val="00BB6C04"/>
    <w:rsid w:val="00BB6DF5"/>
    <w:rsid w:val="00BB7576"/>
    <w:rsid w:val="00BB7A33"/>
    <w:rsid w:val="00BB7B45"/>
    <w:rsid w:val="00BC013D"/>
    <w:rsid w:val="00BC01CB"/>
    <w:rsid w:val="00BC034C"/>
    <w:rsid w:val="00BC052B"/>
    <w:rsid w:val="00BC0557"/>
    <w:rsid w:val="00BC0BA7"/>
    <w:rsid w:val="00BC1482"/>
    <w:rsid w:val="00BC17C3"/>
    <w:rsid w:val="00BC187A"/>
    <w:rsid w:val="00BC1881"/>
    <w:rsid w:val="00BC1AAA"/>
    <w:rsid w:val="00BC1D3D"/>
    <w:rsid w:val="00BC1E04"/>
    <w:rsid w:val="00BC1E67"/>
    <w:rsid w:val="00BC1F5E"/>
    <w:rsid w:val="00BC206B"/>
    <w:rsid w:val="00BC283F"/>
    <w:rsid w:val="00BC2C32"/>
    <w:rsid w:val="00BC3494"/>
    <w:rsid w:val="00BC3C54"/>
    <w:rsid w:val="00BC3E40"/>
    <w:rsid w:val="00BC3EAF"/>
    <w:rsid w:val="00BC3EB1"/>
    <w:rsid w:val="00BC413E"/>
    <w:rsid w:val="00BC4691"/>
    <w:rsid w:val="00BC4872"/>
    <w:rsid w:val="00BC4AA9"/>
    <w:rsid w:val="00BC4C79"/>
    <w:rsid w:val="00BC4E88"/>
    <w:rsid w:val="00BC504C"/>
    <w:rsid w:val="00BC5267"/>
    <w:rsid w:val="00BC561F"/>
    <w:rsid w:val="00BC58CD"/>
    <w:rsid w:val="00BC5A25"/>
    <w:rsid w:val="00BC616E"/>
    <w:rsid w:val="00BC6AC4"/>
    <w:rsid w:val="00BC6B76"/>
    <w:rsid w:val="00BC6E48"/>
    <w:rsid w:val="00BC6F06"/>
    <w:rsid w:val="00BC70C2"/>
    <w:rsid w:val="00BC71CF"/>
    <w:rsid w:val="00BC7494"/>
    <w:rsid w:val="00BC7656"/>
    <w:rsid w:val="00BC7778"/>
    <w:rsid w:val="00BC7972"/>
    <w:rsid w:val="00BC7AC3"/>
    <w:rsid w:val="00BC7F02"/>
    <w:rsid w:val="00BD00B4"/>
    <w:rsid w:val="00BD06CA"/>
    <w:rsid w:val="00BD06DC"/>
    <w:rsid w:val="00BD0F11"/>
    <w:rsid w:val="00BD16CE"/>
    <w:rsid w:val="00BD21D4"/>
    <w:rsid w:val="00BD2471"/>
    <w:rsid w:val="00BD302F"/>
    <w:rsid w:val="00BD3349"/>
    <w:rsid w:val="00BD347C"/>
    <w:rsid w:val="00BD35AB"/>
    <w:rsid w:val="00BD3AA3"/>
    <w:rsid w:val="00BD3BE3"/>
    <w:rsid w:val="00BD4CD2"/>
    <w:rsid w:val="00BD4EBB"/>
    <w:rsid w:val="00BD4FED"/>
    <w:rsid w:val="00BD500E"/>
    <w:rsid w:val="00BD510B"/>
    <w:rsid w:val="00BD5181"/>
    <w:rsid w:val="00BD5373"/>
    <w:rsid w:val="00BD59A4"/>
    <w:rsid w:val="00BD5E0E"/>
    <w:rsid w:val="00BD649C"/>
    <w:rsid w:val="00BD64A2"/>
    <w:rsid w:val="00BD6673"/>
    <w:rsid w:val="00BD6C04"/>
    <w:rsid w:val="00BD6ED2"/>
    <w:rsid w:val="00BD6F92"/>
    <w:rsid w:val="00BD70FF"/>
    <w:rsid w:val="00BD72EB"/>
    <w:rsid w:val="00BD7801"/>
    <w:rsid w:val="00BD7C4F"/>
    <w:rsid w:val="00BD7CA2"/>
    <w:rsid w:val="00BD7CAF"/>
    <w:rsid w:val="00BD7D78"/>
    <w:rsid w:val="00BD7FE7"/>
    <w:rsid w:val="00BE003E"/>
    <w:rsid w:val="00BE0294"/>
    <w:rsid w:val="00BE039D"/>
    <w:rsid w:val="00BE03BE"/>
    <w:rsid w:val="00BE0572"/>
    <w:rsid w:val="00BE06BC"/>
    <w:rsid w:val="00BE0DB4"/>
    <w:rsid w:val="00BE0E1B"/>
    <w:rsid w:val="00BE131A"/>
    <w:rsid w:val="00BE1325"/>
    <w:rsid w:val="00BE15EF"/>
    <w:rsid w:val="00BE192B"/>
    <w:rsid w:val="00BE19CD"/>
    <w:rsid w:val="00BE1BB5"/>
    <w:rsid w:val="00BE1FC8"/>
    <w:rsid w:val="00BE22B5"/>
    <w:rsid w:val="00BE2316"/>
    <w:rsid w:val="00BE26E0"/>
    <w:rsid w:val="00BE29AD"/>
    <w:rsid w:val="00BE2C13"/>
    <w:rsid w:val="00BE2C32"/>
    <w:rsid w:val="00BE2C52"/>
    <w:rsid w:val="00BE313F"/>
    <w:rsid w:val="00BE31F9"/>
    <w:rsid w:val="00BE3264"/>
    <w:rsid w:val="00BE32DE"/>
    <w:rsid w:val="00BE36B8"/>
    <w:rsid w:val="00BE3744"/>
    <w:rsid w:val="00BE4670"/>
    <w:rsid w:val="00BE46D2"/>
    <w:rsid w:val="00BE4C2D"/>
    <w:rsid w:val="00BE50D8"/>
    <w:rsid w:val="00BE52E5"/>
    <w:rsid w:val="00BE5420"/>
    <w:rsid w:val="00BE5A88"/>
    <w:rsid w:val="00BE6295"/>
    <w:rsid w:val="00BE62B9"/>
    <w:rsid w:val="00BE65E3"/>
    <w:rsid w:val="00BE6BC7"/>
    <w:rsid w:val="00BE6E29"/>
    <w:rsid w:val="00BE700A"/>
    <w:rsid w:val="00BE7028"/>
    <w:rsid w:val="00BE79D5"/>
    <w:rsid w:val="00BE7BDF"/>
    <w:rsid w:val="00BF015B"/>
    <w:rsid w:val="00BF0357"/>
    <w:rsid w:val="00BF04F5"/>
    <w:rsid w:val="00BF09D6"/>
    <w:rsid w:val="00BF0A12"/>
    <w:rsid w:val="00BF0B69"/>
    <w:rsid w:val="00BF120E"/>
    <w:rsid w:val="00BF12DE"/>
    <w:rsid w:val="00BF141E"/>
    <w:rsid w:val="00BF1A3A"/>
    <w:rsid w:val="00BF1BB9"/>
    <w:rsid w:val="00BF1DE5"/>
    <w:rsid w:val="00BF2649"/>
    <w:rsid w:val="00BF278C"/>
    <w:rsid w:val="00BF27EB"/>
    <w:rsid w:val="00BF2C02"/>
    <w:rsid w:val="00BF2C08"/>
    <w:rsid w:val="00BF2FC9"/>
    <w:rsid w:val="00BF303F"/>
    <w:rsid w:val="00BF30F7"/>
    <w:rsid w:val="00BF3105"/>
    <w:rsid w:val="00BF3236"/>
    <w:rsid w:val="00BF3B6B"/>
    <w:rsid w:val="00BF3BDB"/>
    <w:rsid w:val="00BF3D2B"/>
    <w:rsid w:val="00BF3E39"/>
    <w:rsid w:val="00BF3F76"/>
    <w:rsid w:val="00BF3FC0"/>
    <w:rsid w:val="00BF400C"/>
    <w:rsid w:val="00BF410B"/>
    <w:rsid w:val="00BF4157"/>
    <w:rsid w:val="00BF459D"/>
    <w:rsid w:val="00BF4684"/>
    <w:rsid w:val="00BF46B9"/>
    <w:rsid w:val="00BF52D8"/>
    <w:rsid w:val="00BF54A3"/>
    <w:rsid w:val="00BF5683"/>
    <w:rsid w:val="00BF6618"/>
    <w:rsid w:val="00BF6631"/>
    <w:rsid w:val="00BF6D60"/>
    <w:rsid w:val="00BF707C"/>
    <w:rsid w:val="00BF75E9"/>
    <w:rsid w:val="00BF784E"/>
    <w:rsid w:val="00BF7CDB"/>
    <w:rsid w:val="00C0022F"/>
    <w:rsid w:val="00C009B9"/>
    <w:rsid w:val="00C00DA4"/>
    <w:rsid w:val="00C011E7"/>
    <w:rsid w:val="00C01272"/>
    <w:rsid w:val="00C015E0"/>
    <w:rsid w:val="00C01AEB"/>
    <w:rsid w:val="00C01FD8"/>
    <w:rsid w:val="00C021C8"/>
    <w:rsid w:val="00C021D7"/>
    <w:rsid w:val="00C024DD"/>
    <w:rsid w:val="00C028E1"/>
    <w:rsid w:val="00C02FA9"/>
    <w:rsid w:val="00C0313D"/>
    <w:rsid w:val="00C03181"/>
    <w:rsid w:val="00C03554"/>
    <w:rsid w:val="00C039BB"/>
    <w:rsid w:val="00C03DD5"/>
    <w:rsid w:val="00C041AE"/>
    <w:rsid w:val="00C04496"/>
    <w:rsid w:val="00C04C21"/>
    <w:rsid w:val="00C04DB2"/>
    <w:rsid w:val="00C04EBA"/>
    <w:rsid w:val="00C04F32"/>
    <w:rsid w:val="00C04F46"/>
    <w:rsid w:val="00C04F69"/>
    <w:rsid w:val="00C050CA"/>
    <w:rsid w:val="00C054DE"/>
    <w:rsid w:val="00C057B0"/>
    <w:rsid w:val="00C057D9"/>
    <w:rsid w:val="00C05E5C"/>
    <w:rsid w:val="00C05F5B"/>
    <w:rsid w:val="00C061D2"/>
    <w:rsid w:val="00C06250"/>
    <w:rsid w:val="00C06A10"/>
    <w:rsid w:val="00C06C23"/>
    <w:rsid w:val="00C06C4C"/>
    <w:rsid w:val="00C06F98"/>
    <w:rsid w:val="00C0708D"/>
    <w:rsid w:val="00C0712E"/>
    <w:rsid w:val="00C07334"/>
    <w:rsid w:val="00C0736A"/>
    <w:rsid w:val="00C0740E"/>
    <w:rsid w:val="00C07528"/>
    <w:rsid w:val="00C07936"/>
    <w:rsid w:val="00C079B2"/>
    <w:rsid w:val="00C07AEC"/>
    <w:rsid w:val="00C07C66"/>
    <w:rsid w:val="00C07DB4"/>
    <w:rsid w:val="00C07F8A"/>
    <w:rsid w:val="00C10048"/>
    <w:rsid w:val="00C1023F"/>
    <w:rsid w:val="00C103D5"/>
    <w:rsid w:val="00C1074C"/>
    <w:rsid w:val="00C108FD"/>
    <w:rsid w:val="00C10FD8"/>
    <w:rsid w:val="00C115DB"/>
    <w:rsid w:val="00C1170E"/>
    <w:rsid w:val="00C11CB9"/>
    <w:rsid w:val="00C11D7A"/>
    <w:rsid w:val="00C11E5B"/>
    <w:rsid w:val="00C1211A"/>
    <w:rsid w:val="00C1225D"/>
    <w:rsid w:val="00C1226A"/>
    <w:rsid w:val="00C125BD"/>
    <w:rsid w:val="00C126CC"/>
    <w:rsid w:val="00C12742"/>
    <w:rsid w:val="00C1293C"/>
    <w:rsid w:val="00C1295D"/>
    <w:rsid w:val="00C12A56"/>
    <w:rsid w:val="00C12DBA"/>
    <w:rsid w:val="00C131B8"/>
    <w:rsid w:val="00C1339F"/>
    <w:rsid w:val="00C1372E"/>
    <w:rsid w:val="00C1375C"/>
    <w:rsid w:val="00C13868"/>
    <w:rsid w:val="00C141D2"/>
    <w:rsid w:val="00C14343"/>
    <w:rsid w:val="00C148AD"/>
    <w:rsid w:val="00C14953"/>
    <w:rsid w:val="00C14A34"/>
    <w:rsid w:val="00C14DF5"/>
    <w:rsid w:val="00C1509C"/>
    <w:rsid w:val="00C151EC"/>
    <w:rsid w:val="00C1529D"/>
    <w:rsid w:val="00C157E9"/>
    <w:rsid w:val="00C157FF"/>
    <w:rsid w:val="00C15C27"/>
    <w:rsid w:val="00C15F7B"/>
    <w:rsid w:val="00C16034"/>
    <w:rsid w:val="00C16C00"/>
    <w:rsid w:val="00C16C87"/>
    <w:rsid w:val="00C16F4A"/>
    <w:rsid w:val="00C17B05"/>
    <w:rsid w:val="00C206E4"/>
    <w:rsid w:val="00C20B83"/>
    <w:rsid w:val="00C213F3"/>
    <w:rsid w:val="00C216BB"/>
    <w:rsid w:val="00C21A42"/>
    <w:rsid w:val="00C21B63"/>
    <w:rsid w:val="00C21E88"/>
    <w:rsid w:val="00C223B8"/>
    <w:rsid w:val="00C2259D"/>
    <w:rsid w:val="00C2273B"/>
    <w:rsid w:val="00C22958"/>
    <w:rsid w:val="00C22D51"/>
    <w:rsid w:val="00C22FEC"/>
    <w:rsid w:val="00C23348"/>
    <w:rsid w:val="00C23759"/>
    <w:rsid w:val="00C23822"/>
    <w:rsid w:val="00C23852"/>
    <w:rsid w:val="00C238A6"/>
    <w:rsid w:val="00C23A67"/>
    <w:rsid w:val="00C23F67"/>
    <w:rsid w:val="00C23FF6"/>
    <w:rsid w:val="00C23FFD"/>
    <w:rsid w:val="00C24311"/>
    <w:rsid w:val="00C2444A"/>
    <w:rsid w:val="00C2472D"/>
    <w:rsid w:val="00C2481A"/>
    <w:rsid w:val="00C24C03"/>
    <w:rsid w:val="00C24F6E"/>
    <w:rsid w:val="00C25049"/>
    <w:rsid w:val="00C255C0"/>
    <w:rsid w:val="00C255F8"/>
    <w:rsid w:val="00C257EB"/>
    <w:rsid w:val="00C2588D"/>
    <w:rsid w:val="00C25B82"/>
    <w:rsid w:val="00C25DC6"/>
    <w:rsid w:val="00C260A9"/>
    <w:rsid w:val="00C26116"/>
    <w:rsid w:val="00C26463"/>
    <w:rsid w:val="00C26891"/>
    <w:rsid w:val="00C26BF3"/>
    <w:rsid w:val="00C27244"/>
    <w:rsid w:val="00C279AD"/>
    <w:rsid w:val="00C3043D"/>
    <w:rsid w:val="00C30668"/>
    <w:rsid w:val="00C3071E"/>
    <w:rsid w:val="00C30906"/>
    <w:rsid w:val="00C3092E"/>
    <w:rsid w:val="00C30FF2"/>
    <w:rsid w:val="00C312EC"/>
    <w:rsid w:val="00C31569"/>
    <w:rsid w:val="00C31BE4"/>
    <w:rsid w:val="00C31EB1"/>
    <w:rsid w:val="00C32135"/>
    <w:rsid w:val="00C3221A"/>
    <w:rsid w:val="00C322EE"/>
    <w:rsid w:val="00C3243D"/>
    <w:rsid w:val="00C3244C"/>
    <w:rsid w:val="00C325E9"/>
    <w:rsid w:val="00C32617"/>
    <w:rsid w:val="00C329C2"/>
    <w:rsid w:val="00C333D8"/>
    <w:rsid w:val="00C334DF"/>
    <w:rsid w:val="00C335CE"/>
    <w:rsid w:val="00C33643"/>
    <w:rsid w:val="00C336E8"/>
    <w:rsid w:val="00C33DA4"/>
    <w:rsid w:val="00C33DBC"/>
    <w:rsid w:val="00C33E00"/>
    <w:rsid w:val="00C33FB0"/>
    <w:rsid w:val="00C34252"/>
    <w:rsid w:val="00C34275"/>
    <w:rsid w:val="00C344A4"/>
    <w:rsid w:val="00C3461A"/>
    <w:rsid w:val="00C34953"/>
    <w:rsid w:val="00C34D00"/>
    <w:rsid w:val="00C3536A"/>
    <w:rsid w:val="00C354E5"/>
    <w:rsid w:val="00C35775"/>
    <w:rsid w:val="00C358DC"/>
    <w:rsid w:val="00C36198"/>
    <w:rsid w:val="00C361ED"/>
    <w:rsid w:val="00C361EE"/>
    <w:rsid w:val="00C36529"/>
    <w:rsid w:val="00C36AE9"/>
    <w:rsid w:val="00C3703B"/>
    <w:rsid w:val="00C375F1"/>
    <w:rsid w:val="00C37655"/>
    <w:rsid w:val="00C376E5"/>
    <w:rsid w:val="00C37997"/>
    <w:rsid w:val="00C379CC"/>
    <w:rsid w:val="00C37B6E"/>
    <w:rsid w:val="00C37E23"/>
    <w:rsid w:val="00C402F0"/>
    <w:rsid w:val="00C407F6"/>
    <w:rsid w:val="00C40889"/>
    <w:rsid w:val="00C40D96"/>
    <w:rsid w:val="00C40DAA"/>
    <w:rsid w:val="00C40EC7"/>
    <w:rsid w:val="00C41516"/>
    <w:rsid w:val="00C4189E"/>
    <w:rsid w:val="00C418EA"/>
    <w:rsid w:val="00C41CF4"/>
    <w:rsid w:val="00C41D03"/>
    <w:rsid w:val="00C41DB7"/>
    <w:rsid w:val="00C42020"/>
    <w:rsid w:val="00C42118"/>
    <w:rsid w:val="00C42191"/>
    <w:rsid w:val="00C421AA"/>
    <w:rsid w:val="00C422DC"/>
    <w:rsid w:val="00C42786"/>
    <w:rsid w:val="00C42FDD"/>
    <w:rsid w:val="00C4358E"/>
    <w:rsid w:val="00C43B65"/>
    <w:rsid w:val="00C43BD0"/>
    <w:rsid w:val="00C43CE9"/>
    <w:rsid w:val="00C4411B"/>
    <w:rsid w:val="00C44429"/>
    <w:rsid w:val="00C444DE"/>
    <w:rsid w:val="00C44509"/>
    <w:rsid w:val="00C4454A"/>
    <w:rsid w:val="00C44642"/>
    <w:rsid w:val="00C446AC"/>
    <w:rsid w:val="00C44D7E"/>
    <w:rsid w:val="00C45151"/>
    <w:rsid w:val="00C452A4"/>
    <w:rsid w:val="00C453B9"/>
    <w:rsid w:val="00C45450"/>
    <w:rsid w:val="00C45832"/>
    <w:rsid w:val="00C45872"/>
    <w:rsid w:val="00C45C78"/>
    <w:rsid w:val="00C45D25"/>
    <w:rsid w:val="00C45F0D"/>
    <w:rsid w:val="00C46239"/>
    <w:rsid w:val="00C46388"/>
    <w:rsid w:val="00C47154"/>
    <w:rsid w:val="00C4761A"/>
    <w:rsid w:val="00C47698"/>
    <w:rsid w:val="00C479B7"/>
    <w:rsid w:val="00C47C0B"/>
    <w:rsid w:val="00C47E65"/>
    <w:rsid w:val="00C5001A"/>
    <w:rsid w:val="00C50061"/>
    <w:rsid w:val="00C5054D"/>
    <w:rsid w:val="00C50937"/>
    <w:rsid w:val="00C50B43"/>
    <w:rsid w:val="00C50B56"/>
    <w:rsid w:val="00C50C19"/>
    <w:rsid w:val="00C51637"/>
    <w:rsid w:val="00C51705"/>
    <w:rsid w:val="00C517C6"/>
    <w:rsid w:val="00C51DC3"/>
    <w:rsid w:val="00C51EA6"/>
    <w:rsid w:val="00C52084"/>
    <w:rsid w:val="00C5218F"/>
    <w:rsid w:val="00C522CF"/>
    <w:rsid w:val="00C5261E"/>
    <w:rsid w:val="00C529AF"/>
    <w:rsid w:val="00C52B78"/>
    <w:rsid w:val="00C52E84"/>
    <w:rsid w:val="00C52EC0"/>
    <w:rsid w:val="00C5319C"/>
    <w:rsid w:val="00C53216"/>
    <w:rsid w:val="00C53400"/>
    <w:rsid w:val="00C536CA"/>
    <w:rsid w:val="00C53B8C"/>
    <w:rsid w:val="00C53ED0"/>
    <w:rsid w:val="00C54348"/>
    <w:rsid w:val="00C5440A"/>
    <w:rsid w:val="00C5445C"/>
    <w:rsid w:val="00C544BC"/>
    <w:rsid w:val="00C5495F"/>
    <w:rsid w:val="00C54A17"/>
    <w:rsid w:val="00C54AC3"/>
    <w:rsid w:val="00C54B7F"/>
    <w:rsid w:val="00C54E4E"/>
    <w:rsid w:val="00C54E77"/>
    <w:rsid w:val="00C5517E"/>
    <w:rsid w:val="00C551E8"/>
    <w:rsid w:val="00C55379"/>
    <w:rsid w:val="00C5547D"/>
    <w:rsid w:val="00C55778"/>
    <w:rsid w:val="00C56446"/>
    <w:rsid w:val="00C565D5"/>
    <w:rsid w:val="00C56734"/>
    <w:rsid w:val="00C57629"/>
    <w:rsid w:val="00C57897"/>
    <w:rsid w:val="00C57D04"/>
    <w:rsid w:val="00C57F27"/>
    <w:rsid w:val="00C60388"/>
    <w:rsid w:val="00C60462"/>
    <w:rsid w:val="00C60A26"/>
    <w:rsid w:val="00C60B88"/>
    <w:rsid w:val="00C60C22"/>
    <w:rsid w:val="00C60DC9"/>
    <w:rsid w:val="00C61065"/>
    <w:rsid w:val="00C61146"/>
    <w:rsid w:val="00C611C1"/>
    <w:rsid w:val="00C61A88"/>
    <w:rsid w:val="00C61ACB"/>
    <w:rsid w:val="00C61FB2"/>
    <w:rsid w:val="00C625B7"/>
    <w:rsid w:val="00C62724"/>
    <w:rsid w:val="00C627BC"/>
    <w:rsid w:val="00C629FE"/>
    <w:rsid w:val="00C62F56"/>
    <w:rsid w:val="00C63057"/>
    <w:rsid w:val="00C632CF"/>
    <w:rsid w:val="00C63361"/>
    <w:rsid w:val="00C634B6"/>
    <w:rsid w:val="00C6351F"/>
    <w:rsid w:val="00C63B2A"/>
    <w:rsid w:val="00C63C63"/>
    <w:rsid w:val="00C63C9F"/>
    <w:rsid w:val="00C641DD"/>
    <w:rsid w:val="00C6460B"/>
    <w:rsid w:val="00C646AA"/>
    <w:rsid w:val="00C64AC9"/>
    <w:rsid w:val="00C64E2D"/>
    <w:rsid w:val="00C64F97"/>
    <w:rsid w:val="00C652CA"/>
    <w:rsid w:val="00C65EDD"/>
    <w:rsid w:val="00C65FA5"/>
    <w:rsid w:val="00C6606E"/>
    <w:rsid w:val="00C66220"/>
    <w:rsid w:val="00C662FC"/>
    <w:rsid w:val="00C66483"/>
    <w:rsid w:val="00C66928"/>
    <w:rsid w:val="00C669D7"/>
    <w:rsid w:val="00C66F2D"/>
    <w:rsid w:val="00C67096"/>
    <w:rsid w:val="00C671DD"/>
    <w:rsid w:val="00C674B4"/>
    <w:rsid w:val="00C67853"/>
    <w:rsid w:val="00C702F8"/>
    <w:rsid w:val="00C703D5"/>
    <w:rsid w:val="00C707C2"/>
    <w:rsid w:val="00C70F14"/>
    <w:rsid w:val="00C713CA"/>
    <w:rsid w:val="00C71443"/>
    <w:rsid w:val="00C715B4"/>
    <w:rsid w:val="00C716E5"/>
    <w:rsid w:val="00C71C80"/>
    <w:rsid w:val="00C71FB1"/>
    <w:rsid w:val="00C71FC5"/>
    <w:rsid w:val="00C71FE0"/>
    <w:rsid w:val="00C72570"/>
    <w:rsid w:val="00C725BD"/>
    <w:rsid w:val="00C7264C"/>
    <w:rsid w:val="00C72D5D"/>
    <w:rsid w:val="00C72DAD"/>
    <w:rsid w:val="00C72DF0"/>
    <w:rsid w:val="00C7350D"/>
    <w:rsid w:val="00C73BDF"/>
    <w:rsid w:val="00C7474F"/>
    <w:rsid w:val="00C74AA2"/>
    <w:rsid w:val="00C74B49"/>
    <w:rsid w:val="00C74D4D"/>
    <w:rsid w:val="00C74E39"/>
    <w:rsid w:val="00C7543E"/>
    <w:rsid w:val="00C754E9"/>
    <w:rsid w:val="00C758DC"/>
    <w:rsid w:val="00C7626A"/>
    <w:rsid w:val="00C762B6"/>
    <w:rsid w:val="00C76396"/>
    <w:rsid w:val="00C764B3"/>
    <w:rsid w:val="00C766F6"/>
    <w:rsid w:val="00C7679E"/>
    <w:rsid w:val="00C76E7F"/>
    <w:rsid w:val="00C7713F"/>
    <w:rsid w:val="00C779E0"/>
    <w:rsid w:val="00C77AC9"/>
    <w:rsid w:val="00C800B8"/>
    <w:rsid w:val="00C8053A"/>
    <w:rsid w:val="00C80CFB"/>
    <w:rsid w:val="00C819F3"/>
    <w:rsid w:val="00C81A21"/>
    <w:rsid w:val="00C81A8E"/>
    <w:rsid w:val="00C8209E"/>
    <w:rsid w:val="00C822EA"/>
    <w:rsid w:val="00C824B6"/>
    <w:rsid w:val="00C8254A"/>
    <w:rsid w:val="00C825B6"/>
    <w:rsid w:val="00C82601"/>
    <w:rsid w:val="00C827EC"/>
    <w:rsid w:val="00C82A36"/>
    <w:rsid w:val="00C82C1B"/>
    <w:rsid w:val="00C82CA0"/>
    <w:rsid w:val="00C82E36"/>
    <w:rsid w:val="00C82EAB"/>
    <w:rsid w:val="00C82F05"/>
    <w:rsid w:val="00C831D4"/>
    <w:rsid w:val="00C83A3A"/>
    <w:rsid w:val="00C83DD6"/>
    <w:rsid w:val="00C83EA1"/>
    <w:rsid w:val="00C83F57"/>
    <w:rsid w:val="00C841C3"/>
    <w:rsid w:val="00C8447B"/>
    <w:rsid w:val="00C8451F"/>
    <w:rsid w:val="00C84874"/>
    <w:rsid w:val="00C84CAF"/>
    <w:rsid w:val="00C85334"/>
    <w:rsid w:val="00C85B8F"/>
    <w:rsid w:val="00C86211"/>
    <w:rsid w:val="00C865C5"/>
    <w:rsid w:val="00C86730"/>
    <w:rsid w:val="00C86887"/>
    <w:rsid w:val="00C86E2A"/>
    <w:rsid w:val="00C86E3F"/>
    <w:rsid w:val="00C87897"/>
    <w:rsid w:val="00C87C61"/>
    <w:rsid w:val="00C87EF6"/>
    <w:rsid w:val="00C87FEF"/>
    <w:rsid w:val="00C9030F"/>
    <w:rsid w:val="00C9072C"/>
    <w:rsid w:val="00C909F5"/>
    <w:rsid w:val="00C90C33"/>
    <w:rsid w:val="00C9113A"/>
    <w:rsid w:val="00C91287"/>
    <w:rsid w:val="00C9155E"/>
    <w:rsid w:val="00C916DA"/>
    <w:rsid w:val="00C9174A"/>
    <w:rsid w:val="00C917A1"/>
    <w:rsid w:val="00C91C88"/>
    <w:rsid w:val="00C91E52"/>
    <w:rsid w:val="00C91EA4"/>
    <w:rsid w:val="00C91F30"/>
    <w:rsid w:val="00C920D9"/>
    <w:rsid w:val="00C92930"/>
    <w:rsid w:val="00C92E08"/>
    <w:rsid w:val="00C93147"/>
    <w:rsid w:val="00C931F3"/>
    <w:rsid w:val="00C939E8"/>
    <w:rsid w:val="00C93C07"/>
    <w:rsid w:val="00C93D60"/>
    <w:rsid w:val="00C93E10"/>
    <w:rsid w:val="00C93FBA"/>
    <w:rsid w:val="00C942E0"/>
    <w:rsid w:val="00C94754"/>
    <w:rsid w:val="00C949B5"/>
    <w:rsid w:val="00C94EF1"/>
    <w:rsid w:val="00C94F10"/>
    <w:rsid w:val="00C9502F"/>
    <w:rsid w:val="00C9520F"/>
    <w:rsid w:val="00C956C8"/>
    <w:rsid w:val="00C95739"/>
    <w:rsid w:val="00C9617E"/>
    <w:rsid w:val="00C96406"/>
    <w:rsid w:val="00C9656A"/>
    <w:rsid w:val="00C965C0"/>
    <w:rsid w:val="00C96752"/>
    <w:rsid w:val="00C96E98"/>
    <w:rsid w:val="00C971F8"/>
    <w:rsid w:val="00C97841"/>
    <w:rsid w:val="00C97A6A"/>
    <w:rsid w:val="00C97B06"/>
    <w:rsid w:val="00C97DD7"/>
    <w:rsid w:val="00C97E7E"/>
    <w:rsid w:val="00C97EC1"/>
    <w:rsid w:val="00CA003B"/>
    <w:rsid w:val="00CA03AF"/>
    <w:rsid w:val="00CA0712"/>
    <w:rsid w:val="00CA09A4"/>
    <w:rsid w:val="00CA09F6"/>
    <w:rsid w:val="00CA0F3F"/>
    <w:rsid w:val="00CA1087"/>
    <w:rsid w:val="00CA10E6"/>
    <w:rsid w:val="00CA1850"/>
    <w:rsid w:val="00CA1A05"/>
    <w:rsid w:val="00CA1B5E"/>
    <w:rsid w:val="00CA1B69"/>
    <w:rsid w:val="00CA1F45"/>
    <w:rsid w:val="00CA2390"/>
    <w:rsid w:val="00CA2557"/>
    <w:rsid w:val="00CA2926"/>
    <w:rsid w:val="00CA2CFE"/>
    <w:rsid w:val="00CA312A"/>
    <w:rsid w:val="00CA3393"/>
    <w:rsid w:val="00CA368B"/>
    <w:rsid w:val="00CA36F9"/>
    <w:rsid w:val="00CA370D"/>
    <w:rsid w:val="00CA373D"/>
    <w:rsid w:val="00CA3818"/>
    <w:rsid w:val="00CA387E"/>
    <w:rsid w:val="00CA3A45"/>
    <w:rsid w:val="00CA3AA6"/>
    <w:rsid w:val="00CA3B65"/>
    <w:rsid w:val="00CA3DE5"/>
    <w:rsid w:val="00CA4AFA"/>
    <w:rsid w:val="00CA4C6A"/>
    <w:rsid w:val="00CA4C79"/>
    <w:rsid w:val="00CA4C8A"/>
    <w:rsid w:val="00CA4CE9"/>
    <w:rsid w:val="00CA4D29"/>
    <w:rsid w:val="00CA4F5C"/>
    <w:rsid w:val="00CA4F9C"/>
    <w:rsid w:val="00CA4FA5"/>
    <w:rsid w:val="00CA509C"/>
    <w:rsid w:val="00CA537D"/>
    <w:rsid w:val="00CA53F7"/>
    <w:rsid w:val="00CA5526"/>
    <w:rsid w:val="00CA56A3"/>
    <w:rsid w:val="00CA5A12"/>
    <w:rsid w:val="00CA5ACE"/>
    <w:rsid w:val="00CA5DAD"/>
    <w:rsid w:val="00CA6026"/>
    <w:rsid w:val="00CA6340"/>
    <w:rsid w:val="00CA6641"/>
    <w:rsid w:val="00CA669E"/>
    <w:rsid w:val="00CA69F0"/>
    <w:rsid w:val="00CA6A9F"/>
    <w:rsid w:val="00CA6B10"/>
    <w:rsid w:val="00CA6B76"/>
    <w:rsid w:val="00CA6B87"/>
    <w:rsid w:val="00CA6BB5"/>
    <w:rsid w:val="00CA6CC1"/>
    <w:rsid w:val="00CA6F13"/>
    <w:rsid w:val="00CA73C4"/>
    <w:rsid w:val="00CA742A"/>
    <w:rsid w:val="00CA78A8"/>
    <w:rsid w:val="00CB0F83"/>
    <w:rsid w:val="00CB1191"/>
    <w:rsid w:val="00CB1918"/>
    <w:rsid w:val="00CB288C"/>
    <w:rsid w:val="00CB2966"/>
    <w:rsid w:val="00CB2F3D"/>
    <w:rsid w:val="00CB3056"/>
    <w:rsid w:val="00CB315B"/>
    <w:rsid w:val="00CB33A5"/>
    <w:rsid w:val="00CB3447"/>
    <w:rsid w:val="00CB366F"/>
    <w:rsid w:val="00CB376A"/>
    <w:rsid w:val="00CB3935"/>
    <w:rsid w:val="00CB3A89"/>
    <w:rsid w:val="00CB3BD0"/>
    <w:rsid w:val="00CB3E59"/>
    <w:rsid w:val="00CB3F54"/>
    <w:rsid w:val="00CB43A5"/>
    <w:rsid w:val="00CB4A91"/>
    <w:rsid w:val="00CB4E0B"/>
    <w:rsid w:val="00CB5202"/>
    <w:rsid w:val="00CB5206"/>
    <w:rsid w:val="00CB5467"/>
    <w:rsid w:val="00CB5744"/>
    <w:rsid w:val="00CB5D1A"/>
    <w:rsid w:val="00CB6683"/>
    <w:rsid w:val="00CB66DA"/>
    <w:rsid w:val="00CB68E5"/>
    <w:rsid w:val="00CB68FD"/>
    <w:rsid w:val="00CB6C53"/>
    <w:rsid w:val="00CB6F1D"/>
    <w:rsid w:val="00CB721B"/>
    <w:rsid w:val="00CB73DE"/>
    <w:rsid w:val="00CB7489"/>
    <w:rsid w:val="00CB78A9"/>
    <w:rsid w:val="00CB7DC4"/>
    <w:rsid w:val="00CB7F31"/>
    <w:rsid w:val="00CB7FCC"/>
    <w:rsid w:val="00CC0385"/>
    <w:rsid w:val="00CC053F"/>
    <w:rsid w:val="00CC08C3"/>
    <w:rsid w:val="00CC0F8B"/>
    <w:rsid w:val="00CC1055"/>
    <w:rsid w:val="00CC114B"/>
    <w:rsid w:val="00CC1156"/>
    <w:rsid w:val="00CC1348"/>
    <w:rsid w:val="00CC1496"/>
    <w:rsid w:val="00CC158A"/>
    <w:rsid w:val="00CC162B"/>
    <w:rsid w:val="00CC16BD"/>
    <w:rsid w:val="00CC1711"/>
    <w:rsid w:val="00CC19F4"/>
    <w:rsid w:val="00CC23EC"/>
    <w:rsid w:val="00CC23FD"/>
    <w:rsid w:val="00CC2705"/>
    <w:rsid w:val="00CC2867"/>
    <w:rsid w:val="00CC2A21"/>
    <w:rsid w:val="00CC2B61"/>
    <w:rsid w:val="00CC2B73"/>
    <w:rsid w:val="00CC2CC3"/>
    <w:rsid w:val="00CC2E3E"/>
    <w:rsid w:val="00CC2F1B"/>
    <w:rsid w:val="00CC3020"/>
    <w:rsid w:val="00CC30DF"/>
    <w:rsid w:val="00CC3156"/>
    <w:rsid w:val="00CC3BC7"/>
    <w:rsid w:val="00CC3DCD"/>
    <w:rsid w:val="00CC4271"/>
    <w:rsid w:val="00CC4708"/>
    <w:rsid w:val="00CC48C5"/>
    <w:rsid w:val="00CC48DC"/>
    <w:rsid w:val="00CC4971"/>
    <w:rsid w:val="00CC4D19"/>
    <w:rsid w:val="00CC4DD3"/>
    <w:rsid w:val="00CC4FD0"/>
    <w:rsid w:val="00CC5099"/>
    <w:rsid w:val="00CC533D"/>
    <w:rsid w:val="00CC5571"/>
    <w:rsid w:val="00CC594D"/>
    <w:rsid w:val="00CC5E0F"/>
    <w:rsid w:val="00CC5FF9"/>
    <w:rsid w:val="00CC6018"/>
    <w:rsid w:val="00CC6A98"/>
    <w:rsid w:val="00CC716E"/>
    <w:rsid w:val="00CC72EA"/>
    <w:rsid w:val="00CC743A"/>
    <w:rsid w:val="00CC746E"/>
    <w:rsid w:val="00CC7767"/>
    <w:rsid w:val="00CC7AD9"/>
    <w:rsid w:val="00CC7E5A"/>
    <w:rsid w:val="00CD00B6"/>
    <w:rsid w:val="00CD021D"/>
    <w:rsid w:val="00CD039D"/>
    <w:rsid w:val="00CD050D"/>
    <w:rsid w:val="00CD067E"/>
    <w:rsid w:val="00CD0C2D"/>
    <w:rsid w:val="00CD0E43"/>
    <w:rsid w:val="00CD11B9"/>
    <w:rsid w:val="00CD1B65"/>
    <w:rsid w:val="00CD1C06"/>
    <w:rsid w:val="00CD1F72"/>
    <w:rsid w:val="00CD2006"/>
    <w:rsid w:val="00CD215A"/>
    <w:rsid w:val="00CD21EA"/>
    <w:rsid w:val="00CD241D"/>
    <w:rsid w:val="00CD253C"/>
    <w:rsid w:val="00CD277B"/>
    <w:rsid w:val="00CD2A3D"/>
    <w:rsid w:val="00CD2BEA"/>
    <w:rsid w:val="00CD2C6B"/>
    <w:rsid w:val="00CD2CB6"/>
    <w:rsid w:val="00CD2D75"/>
    <w:rsid w:val="00CD381C"/>
    <w:rsid w:val="00CD41AA"/>
    <w:rsid w:val="00CD454B"/>
    <w:rsid w:val="00CD45AC"/>
    <w:rsid w:val="00CD4A7D"/>
    <w:rsid w:val="00CD4C11"/>
    <w:rsid w:val="00CD50F1"/>
    <w:rsid w:val="00CD54D5"/>
    <w:rsid w:val="00CD56EC"/>
    <w:rsid w:val="00CD5BC1"/>
    <w:rsid w:val="00CD5F3F"/>
    <w:rsid w:val="00CD6147"/>
    <w:rsid w:val="00CD6193"/>
    <w:rsid w:val="00CD6323"/>
    <w:rsid w:val="00CD656D"/>
    <w:rsid w:val="00CD663D"/>
    <w:rsid w:val="00CD6756"/>
    <w:rsid w:val="00CD6813"/>
    <w:rsid w:val="00CD68DA"/>
    <w:rsid w:val="00CD6F2E"/>
    <w:rsid w:val="00CD77C2"/>
    <w:rsid w:val="00CD7A8F"/>
    <w:rsid w:val="00CD7E7C"/>
    <w:rsid w:val="00CE0143"/>
    <w:rsid w:val="00CE0247"/>
    <w:rsid w:val="00CE0376"/>
    <w:rsid w:val="00CE037A"/>
    <w:rsid w:val="00CE0387"/>
    <w:rsid w:val="00CE046A"/>
    <w:rsid w:val="00CE0686"/>
    <w:rsid w:val="00CE0EEB"/>
    <w:rsid w:val="00CE0F2F"/>
    <w:rsid w:val="00CE12A4"/>
    <w:rsid w:val="00CE1361"/>
    <w:rsid w:val="00CE16C4"/>
    <w:rsid w:val="00CE1878"/>
    <w:rsid w:val="00CE1E11"/>
    <w:rsid w:val="00CE1F80"/>
    <w:rsid w:val="00CE2113"/>
    <w:rsid w:val="00CE21E0"/>
    <w:rsid w:val="00CE23E9"/>
    <w:rsid w:val="00CE247C"/>
    <w:rsid w:val="00CE29A4"/>
    <w:rsid w:val="00CE2B4A"/>
    <w:rsid w:val="00CE2D68"/>
    <w:rsid w:val="00CE3140"/>
    <w:rsid w:val="00CE320A"/>
    <w:rsid w:val="00CE3823"/>
    <w:rsid w:val="00CE399F"/>
    <w:rsid w:val="00CE3A7B"/>
    <w:rsid w:val="00CE3B34"/>
    <w:rsid w:val="00CE3FDE"/>
    <w:rsid w:val="00CE4657"/>
    <w:rsid w:val="00CE4661"/>
    <w:rsid w:val="00CE4888"/>
    <w:rsid w:val="00CE4C5C"/>
    <w:rsid w:val="00CE4D1C"/>
    <w:rsid w:val="00CE517E"/>
    <w:rsid w:val="00CE576C"/>
    <w:rsid w:val="00CE57AA"/>
    <w:rsid w:val="00CE5D1B"/>
    <w:rsid w:val="00CE6102"/>
    <w:rsid w:val="00CE6380"/>
    <w:rsid w:val="00CE656D"/>
    <w:rsid w:val="00CE65BF"/>
    <w:rsid w:val="00CE65CF"/>
    <w:rsid w:val="00CE6B70"/>
    <w:rsid w:val="00CE6D92"/>
    <w:rsid w:val="00CE76A3"/>
    <w:rsid w:val="00CE7768"/>
    <w:rsid w:val="00CE7E77"/>
    <w:rsid w:val="00CF0460"/>
    <w:rsid w:val="00CF0531"/>
    <w:rsid w:val="00CF0A63"/>
    <w:rsid w:val="00CF0DF1"/>
    <w:rsid w:val="00CF104A"/>
    <w:rsid w:val="00CF11C5"/>
    <w:rsid w:val="00CF135B"/>
    <w:rsid w:val="00CF1491"/>
    <w:rsid w:val="00CF1763"/>
    <w:rsid w:val="00CF1A29"/>
    <w:rsid w:val="00CF1A92"/>
    <w:rsid w:val="00CF1D73"/>
    <w:rsid w:val="00CF1EE7"/>
    <w:rsid w:val="00CF1F38"/>
    <w:rsid w:val="00CF1F9F"/>
    <w:rsid w:val="00CF21CB"/>
    <w:rsid w:val="00CF2221"/>
    <w:rsid w:val="00CF23F7"/>
    <w:rsid w:val="00CF2A28"/>
    <w:rsid w:val="00CF2ABB"/>
    <w:rsid w:val="00CF2BC2"/>
    <w:rsid w:val="00CF30A3"/>
    <w:rsid w:val="00CF30FA"/>
    <w:rsid w:val="00CF31A7"/>
    <w:rsid w:val="00CF327C"/>
    <w:rsid w:val="00CF3968"/>
    <w:rsid w:val="00CF3C6C"/>
    <w:rsid w:val="00CF3E0D"/>
    <w:rsid w:val="00CF40B1"/>
    <w:rsid w:val="00CF41CC"/>
    <w:rsid w:val="00CF4A6C"/>
    <w:rsid w:val="00CF5129"/>
    <w:rsid w:val="00CF52D0"/>
    <w:rsid w:val="00CF5BB4"/>
    <w:rsid w:val="00CF5CE7"/>
    <w:rsid w:val="00CF60D3"/>
    <w:rsid w:val="00CF62E8"/>
    <w:rsid w:val="00CF63AE"/>
    <w:rsid w:val="00CF6B6A"/>
    <w:rsid w:val="00CF6D7B"/>
    <w:rsid w:val="00CF6F30"/>
    <w:rsid w:val="00CF7023"/>
    <w:rsid w:val="00CF705A"/>
    <w:rsid w:val="00CF7239"/>
    <w:rsid w:val="00CF7566"/>
    <w:rsid w:val="00CF75AB"/>
    <w:rsid w:val="00CF7D0D"/>
    <w:rsid w:val="00D001DD"/>
    <w:rsid w:val="00D00754"/>
    <w:rsid w:val="00D007DF"/>
    <w:rsid w:val="00D009ED"/>
    <w:rsid w:val="00D00A46"/>
    <w:rsid w:val="00D0101A"/>
    <w:rsid w:val="00D02011"/>
    <w:rsid w:val="00D0217F"/>
    <w:rsid w:val="00D02228"/>
    <w:rsid w:val="00D02240"/>
    <w:rsid w:val="00D0259D"/>
    <w:rsid w:val="00D0271F"/>
    <w:rsid w:val="00D027FD"/>
    <w:rsid w:val="00D02823"/>
    <w:rsid w:val="00D0299F"/>
    <w:rsid w:val="00D03047"/>
    <w:rsid w:val="00D0304E"/>
    <w:rsid w:val="00D0305C"/>
    <w:rsid w:val="00D03615"/>
    <w:rsid w:val="00D037F0"/>
    <w:rsid w:val="00D037FF"/>
    <w:rsid w:val="00D03897"/>
    <w:rsid w:val="00D03A08"/>
    <w:rsid w:val="00D03A12"/>
    <w:rsid w:val="00D03AAE"/>
    <w:rsid w:val="00D03CEA"/>
    <w:rsid w:val="00D0462C"/>
    <w:rsid w:val="00D04870"/>
    <w:rsid w:val="00D04AA1"/>
    <w:rsid w:val="00D0510C"/>
    <w:rsid w:val="00D0576D"/>
    <w:rsid w:val="00D0592C"/>
    <w:rsid w:val="00D059E1"/>
    <w:rsid w:val="00D05BA2"/>
    <w:rsid w:val="00D05FF0"/>
    <w:rsid w:val="00D0659F"/>
    <w:rsid w:val="00D06EB8"/>
    <w:rsid w:val="00D071C1"/>
    <w:rsid w:val="00D074AC"/>
    <w:rsid w:val="00D075BC"/>
    <w:rsid w:val="00D077FE"/>
    <w:rsid w:val="00D078BF"/>
    <w:rsid w:val="00D10400"/>
    <w:rsid w:val="00D1093B"/>
    <w:rsid w:val="00D111CC"/>
    <w:rsid w:val="00D112F2"/>
    <w:rsid w:val="00D11963"/>
    <w:rsid w:val="00D12F66"/>
    <w:rsid w:val="00D132D9"/>
    <w:rsid w:val="00D1361A"/>
    <w:rsid w:val="00D1368E"/>
    <w:rsid w:val="00D13874"/>
    <w:rsid w:val="00D13CBE"/>
    <w:rsid w:val="00D13DAC"/>
    <w:rsid w:val="00D13F9C"/>
    <w:rsid w:val="00D14311"/>
    <w:rsid w:val="00D14559"/>
    <w:rsid w:val="00D145CB"/>
    <w:rsid w:val="00D14618"/>
    <w:rsid w:val="00D14B2A"/>
    <w:rsid w:val="00D14D84"/>
    <w:rsid w:val="00D150B0"/>
    <w:rsid w:val="00D151C7"/>
    <w:rsid w:val="00D1522F"/>
    <w:rsid w:val="00D152F9"/>
    <w:rsid w:val="00D15616"/>
    <w:rsid w:val="00D157CA"/>
    <w:rsid w:val="00D1657F"/>
    <w:rsid w:val="00D16580"/>
    <w:rsid w:val="00D16741"/>
    <w:rsid w:val="00D1686B"/>
    <w:rsid w:val="00D169A4"/>
    <w:rsid w:val="00D16B2B"/>
    <w:rsid w:val="00D16C2C"/>
    <w:rsid w:val="00D171BB"/>
    <w:rsid w:val="00D173EA"/>
    <w:rsid w:val="00D174B1"/>
    <w:rsid w:val="00D17764"/>
    <w:rsid w:val="00D17797"/>
    <w:rsid w:val="00D17A8A"/>
    <w:rsid w:val="00D17DA5"/>
    <w:rsid w:val="00D2023F"/>
    <w:rsid w:val="00D202BA"/>
    <w:rsid w:val="00D20531"/>
    <w:rsid w:val="00D205AB"/>
    <w:rsid w:val="00D21166"/>
    <w:rsid w:val="00D214BF"/>
    <w:rsid w:val="00D21666"/>
    <w:rsid w:val="00D218DE"/>
    <w:rsid w:val="00D21A96"/>
    <w:rsid w:val="00D21B81"/>
    <w:rsid w:val="00D21CF2"/>
    <w:rsid w:val="00D21CF7"/>
    <w:rsid w:val="00D21DA1"/>
    <w:rsid w:val="00D21F5B"/>
    <w:rsid w:val="00D223C6"/>
    <w:rsid w:val="00D22A03"/>
    <w:rsid w:val="00D22B13"/>
    <w:rsid w:val="00D236F8"/>
    <w:rsid w:val="00D23C03"/>
    <w:rsid w:val="00D23D62"/>
    <w:rsid w:val="00D246C2"/>
    <w:rsid w:val="00D24B08"/>
    <w:rsid w:val="00D25640"/>
    <w:rsid w:val="00D25FB8"/>
    <w:rsid w:val="00D260EC"/>
    <w:rsid w:val="00D263F9"/>
    <w:rsid w:val="00D2673F"/>
    <w:rsid w:val="00D26E07"/>
    <w:rsid w:val="00D26F6A"/>
    <w:rsid w:val="00D2719D"/>
    <w:rsid w:val="00D2728B"/>
    <w:rsid w:val="00D27690"/>
    <w:rsid w:val="00D27797"/>
    <w:rsid w:val="00D27CF2"/>
    <w:rsid w:val="00D27F7B"/>
    <w:rsid w:val="00D30014"/>
    <w:rsid w:val="00D3004E"/>
    <w:rsid w:val="00D302D6"/>
    <w:rsid w:val="00D30308"/>
    <w:rsid w:val="00D3065C"/>
    <w:rsid w:val="00D307EB"/>
    <w:rsid w:val="00D309D2"/>
    <w:rsid w:val="00D31393"/>
    <w:rsid w:val="00D316D6"/>
    <w:rsid w:val="00D31B32"/>
    <w:rsid w:val="00D31C9A"/>
    <w:rsid w:val="00D31E8A"/>
    <w:rsid w:val="00D320A0"/>
    <w:rsid w:val="00D326A5"/>
    <w:rsid w:val="00D326FB"/>
    <w:rsid w:val="00D3285D"/>
    <w:rsid w:val="00D329C4"/>
    <w:rsid w:val="00D32C15"/>
    <w:rsid w:val="00D32C28"/>
    <w:rsid w:val="00D32E44"/>
    <w:rsid w:val="00D33156"/>
    <w:rsid w:val="00D33230"/>
    <w:rsid w:val="00D332E9"/>
    <w:rsid w:val="00D33787"/>
    <w:rsid w:val="00D33797"/>
    <w:rsid w:val="00D3382D"/>
    <w:rsid w:val="00D34334"/>
    <w:rsid w:val="00D34489"/>
    <w:rsid w:val="00D34F54"/>
    <w:rsid w:val="00D3573E"/>
    <w:rsid w:val="00D35787"/>
    <w:rsid w:val="00D35864"/>
    <w:rsid w:val="00D35FA7"/>
    <w:rsid w:val="00D36EE2"/>
    <w:rsid w:val="00D36FDA"/>
    <w:rsid w:val="00D3720F"/>
    <w:rsid w:val="00D37487"/>
    <w:rsid w:val="00D40368"/>
    <w:rsid w:val="00D406C2"/>
    <w:rsid w:val="00D40C3A"/>
    <w:rsid w:val="00D40FDE"/>
    <w:rsid w:val="00D4109B"/>
    <w:rsid w:val="00D4167A"/>
    <w:rsid w:val="00D417B2"/>
    <w:rsid w:val="00D41BFD"/>
    <w:rsid w:val="00D41CB6"/>
    <w:rsid w:val="00D42441"/>
    <w:rsid w:val="00D4391E"/>
    <w:rsid w:val="00D43940"/>
    <w:rsid w:val="00D43CDC"/>
    <w:rsid w:val="00D43DB4"/>
    <w:rsid w:val="00D43EC5"/>
    <w:rsid w:val="00D441E5"/>
    <w:rsid w:val="00D443C7"/>
    <w:rsid w:val="00D44705"/>
    <w:rsid w:val="00D44F5B"/>
    <w:rsid w:val="00D4519A"/>
    <w:rsid w:val="00D452A6"/>
    <w:rsid w:val="00D455A4"/>
    <w:rsid w:val="00D45D82"/>
    <w:rsid w:val="00D4623F"/>
    <w:rsid w:val="00D47600"/>
    <w:rsid w:val="00D479A3"/>
    <w:rsid w:val="00D47D4D"/>
    <w:rsid w:val="00D47EC5"/>
    <w:rsid w:val="00D50027"/>
    <w:rsid w:val="00D50233"/>
    <w:rsid w:val="00D502D6"/>
    <w:rsid w:val="00D50519"/>
    <w:rsid w:val="00D505B2"/>
    <w:rsid w:val="00D50880"/>
    <w:rsid w:val="00D50D73"/>
    <w:rsid w:val="00D50EC5"/>
    <w:rsid w:val="00D50F64"/>
    <w:rsid w:val="00D51120"/>
    <w:rsid w:val="00D51263"/>
    <w:rsid w:val="00D5155C"/>
    <w:rsid w:val="00D5166C"/>
    <w:rsid w:val="00D519DF"/>
    <w:rsid w:val="00D51AA4"/>
    <w:rsid w:val="00D51CCA"/>
    <w:rsid w:val="00D524C8"/>
    <w:rsid w:val="00D526AF"/>
    <w:rsid w:val="00D528A5"/>
    <w:rsid w:val="00D532A3"/>
    <w:rsid w:val="00D53798"/>
    <w:rsid w:val="00D53914"/>
    <w:rsid w:val="00D53E34"/>
    <w:rsid w:val="00D54509"/>
    <w:rsid w:val="00D546F2"/>
    <w:rsid w:val="00D548EF"/>
    <w:rsid w:val="00D54C31"/>
    <w:rsid w:val="00D54DBE"/>
    <w:rsid w:val="00D54F89"/>
    <w:rsid w:val="00D55059"/>
    <w:rsid w:val="00D550FC"/>
    <w:rsid w:val="00D556A2"/>
    <w:rsid w:val="00D5580C"/>
    <w:rsid w:val="00D55988"/>
    <w:rsid w:val="00D55EE2"/>
    <w:rsid w:val="00D56194"/>
    <w:rsid w:val="00D561D4"/>
    <w:rsid w:val="00D56819"/>
    <w:rsid w:val="00D56D51"/>
    <w:rsid w:val="00D56D96"/>
    <w:rsid w:val="00D570EB"/>
    <w:rsid w:val="00D571B6"/>
    <w:rsid w:val="00D5738B"/>
    <w:rsid w:val="00D574AF"/>
    <w:rsid w:val="00D57E11"/>
    <w:rsid w:val="00D6045C"/>
    <w:rsid w:val="00D607C4"/>
    <w:rsid w:val="00D60B4D"/>
    <w:rsid w:val="00D60D56"/>
    <w:rsid w:val="00D6109C"/>
    <w:rsid w:val="00D610ED"/>
    <w:rsid w:val="00D616C5"/>
    <w:rsid w:val="00D6174D"/>
    <w:rsid w:val="00D6185A"/>
    <w:rsid w:val="00D6187F"/>
    <w:rsid w:val="00D61D4A"/>
    <w:rsid w:val="00D61D89"/>
    <w:rsid w:val="00D6243E"/>
    <w:rsid w:val="00D625F5"/>
    <w:rsid w:val="00D62873"/>
    <w:rsid w:val="00D6290A"/>
    <w:rsid w:val="00D62948"/>
    <w:rsid w:val="00D6296E"/>
    <w:rsid w:val="00D62B3B"/>
    <w:rsid w:val="00D62D20"/>
    <w:rsid w:val="00D633D7"/>
    <w:rsid w:val="00D63534"/>
    <w:rsid w:val="00D637BC"/>
    <w:rsid w:val="00D63A2C"/>
    <w:rsid w:val="00D63AE5"/>
    <w:rsid w:val="00D6401A"/>
    <w:rsid w:val="00D64A4B"/>
    <w:rsid w:val="00D64B43"/>
    <w:rsid w:val="00D64F2F"/>
    <w:rsid w:val="00D6508D"/>
    <w:rsid w:val="00D6514B"/>
    <w:rsid w:val="00D651A5"/>
    <w:rsid w:val="00D651EE"/>
    <w:rsid w:val="00D657DB"/>
    <w:rsid w:val="00D6585A"/>
    <w:rsid w:val="00D65A89"/>
    <w:rsid w:val="00D65D62"/>
    <w:rsid w:val="00D65E6D"/>
    <w:rsid w:val="00D66A9D"/>
    <w:rsid w:val="00D66B6A"/>
    <w:rsid w:val="00D66D2C"/>
    <w:rsid w:val="00D67010"/>
    <w:rsid w:val="00D670A1"/>
    <w:rsid w:val="00D672AF"/>
    <w:rsid w:val="00D6765D"/>
    <w:rsid w:val="00D676FA"/>
    <w:rsid w:val="00D678E8"/>
    <w:rsid w:val="00D67CB1"/>
    <w:rsid w:val="00D67D41"/>
    <w:rsid w:val="00D67F21"/>
    <w:rsid w:val="00D70026"/>
    <w:rsid w:val="00D701C2"/>
    <w:rsid w:val="00D701C6"/>
    <w:rsid w:val="00D702AF"/>
    <w:rsid w:val="00D70368"/>
    <w:rsid w:val="00D704D9"/>
    <w:rsid w:val="00D704EE"/>
    <w:rsid w:val="00D709FB"/>
    <w:rsid w:val="00D70A2A"/>
    <w:rsid w:val="00D70A43"/>
    <w:rsid w:val="00D71152"/>
    <w:rsid w:val="00D711A1"/>
    <w:rsid w:val="00D71780"/>
    <w:rsid w:val="00D71AE3"/>
    <w:rsid w:val="00D71E75"/>
    <w:rsid w:val="00D71EB4"/>
    <w:rsid w:val="00D72723"/>
    <w:rsid w:val="00D727B5"/>
    <w:rsid w:val="00D728C6"/>
    <w:rsid w:val="00D72B23"/>
    <w:rsid w:val="00D72BAB"/>
    <w:rsid w:val="00D72D07"/>
    <w:rsid w:val="00D7322C"/>
    <w:rsid w:val="00D732AD"/>
    <w:rsid w:val="00D7335D"/>
    <w:rsid w:val="00D7352D"/>
    <w:rsid w:val="00D73C11"/>
    <w:rsid w:val="00D73E0B"/>
    <w:rsid w:val="00D73F80"/>
    <w:rsid w:val="00D74041"/>
    <w:rsid w:val="00D741E9"/>
    <w:rsid w:val="00D744C6"/>
    <w:rsid w:val="00D7469D"/>
    <w:rsid w:val="00D74BC5"/>
    <w:rsid w:val="00D74E11"/>
    <w:rsid w:val="00D74FE7"/>
    <w:rsid w:val="00D750A0"/>
    <w:rsid w:val="00D751C2"/>
    <w:rsid w:val="00D754D0"/>
    <w:rsid w:val="00D755C2"/>
    <w:rsid w:val="00D75A79"/>
    <w:rsid w:val="00D7623D"/>
    <w:rsid w:val="00D765AF"/>
    <w:rsid w:val="00D76693"/>
    <w:rsid w:val="00D766BF"/>
    <w:rsid w:val="00D7681B"/>
    <w:rsid w:val="00D768A3"/>
    <w:rsid w:val="00D76902"/>
    <w:rsid w:val="00D76B37"/>
    <w:rsid w:val="00D76F88"/>
    <w:rsid w:val="00D771EB"/>
    <w:rsid w:val="00D776AB"/>
    <w:rsid w:val="00D77997"/>
    <w:rsid w:val="00D779B3"/>
    <w:rsid w:val="00D77A05"/>
    <w:rsid w:val="00D77E39"/>
    <w:rsid w:val="00D80430"/>
    <w:rsid w:val="00D80577"/>
    <w:rsid w:val="00D806E2"/>
    <w:rsid w:val="00D809FD"/>
    <w:rsid w:val="00D80C73"/>
    <w:rsid w:val="00D80F63"/>
    <w:rsid w:val="00D81A0F"/>
    <w:rsid w:val="00D81A7F"/>
    <w:rsid w:val="00D81D2A"/>
    <w:rsid w:val="00D82480"/>
    <w:rsid w:val="00D82841"/>
    <w:rsid w:val="00D82B90"/>
    <w:rsid w:val="00D82D5E"/>
    <w:rsid w:val="00D831FC"/>
    <w:rsid w:val="00D834EF"/>
    <w:rsid w:val="00D837A3"/>
    <w:rsid w:val="00D83976"/>
    <w:rsid w:val="00D83C55"/>
    <w:rsid w:val="00D83C7E"/>
    <w:rsid w:val="00D83DE4"/>
    <w:rsid w:val="00D83F61"/>
    <w:rsid w:val="00D84012"/>
    <w:rsid w:val="00D852D1"/>
    <w:rsid w:val="00D85866"/>
    <w:rsid w:val="00D85A97"/>
    <w:rsid w:val="00D85E7A"/>
    <w:rsid w:val="00D86262"/>
    <w:rsid w:val="00D86773"/>
    <w:rsid w:val="00D86C76"/>
    <w:rsid w:val="00D86CDE"/>
    <w:rsid w:val="00D8704F"/>
    <w:rsid w:val="00D87ABC"/>
    <w:rsid w:val="00D87C0E"/>
    <w:rsid w:val="00D87D2F"/>
    <w:rsid w:val="00D87E64"/>
    <w:rsid w:val="00D87E84"/>
    <w:rsid w:val="00D90A21"/>
    <w:rsid w:val="00D90D10"/>
    <w:rsid w:val="00D911A6"/>
    <w:rsid w:val="00D918FB"/>
    <w:rsid w:val="00D91A28"/>
    <w:rsid w:val="00D91ACB"/>
    <w:rsid w:val="00D91EA4"/>
    <w:rsid w:val="00D92683"/>
    <w:rsid w:val="00D92ABA"/>
    <w:rsid w:val="00D92AE8"/>
    <w:rsid w:val="00D92D0E"/>
    <w:rsid w:val="00D9313E"/>
    <w:rsid w:val="00D93A1E"/>
    <w:rsid w:val="00D93B3A"/>
    <w:rsid w:val="00D94322"/>
    <w:rsid w:val="00D94544"/>
    <w:rsid w:val="00D94B4A"/>
    <w:rsid w:val="00D94F21"/>
    <w:rsid w:val="00D94FD0"/>
    <w:rsid w:val="00D94FFA"/>
    <w:rsid w:val="00D9508C"/>
    <w:rsid w:val="00D951B3"/>
    <w:rsid w:val="00D95216"/>
    <w:rsid w:val="00D9558C"/>
    <w:rsid w:val="00D95AA4"/>
    <w:rsid w:val="00D95F41"/>
    <w:rsid w:val="00D96441"/>
    <w:rsid w:val="00D966C7"/>
    <w:rsid w:val="00D96736"/>
    <w:rsid w:val="00D96BEF"/>
    <w:rsid w:val="00D96C3A"/>
    <w:rsid w:val="00D96CCF"/>
    <w:rsid w:val="00D96CDC"/>
    <w:rsid w:val="00D96E4C"/>
    <w:rsid w:val="00D972F2"/>
    <w:rsid w:val="00D97850"/>
    <w:rsid w:val="00D97B08"/>
    <w:rsid w:val="00D97F74"/>
    <w:rsid w:val="00DA0347"/>
    <w:rsid w:val="00DA0616"/>
    <w:rsid w:val="00DA0629"/>
    <w:rsid w:val="00DA06A8"/>
    <w:rsid w:val="00DA06C6"/>
    <w:rsid w:val="00DA0874"/>
    <w:rsid w:val="00DA0B5D"/>
    <w:rsid w:val="00DA0B63"/>
    <w:rsid w:val="00DA13C8"/>
    <w:rsid w:val="00DA15FF"/>
    <w:rsid w:val="00DA1664"/>
    <w:rsid w:val="00DA17B4"/>
    <w:rsid w:val="00DA20A4"/>
    <w:rsid w:val="00DA2528"/>
    <w:rsid w:val="00DA2647"/>
    <w:rsid w:val="00DA2671"/>
    <w:rsid w:val="00DA2A9F"/>
    <w:rsid w:val="00DA2E66"/>
    <w:rsid w:val="00DA3153"/>
    <w:rsid w:val="00DA3368"/>
    <w:rsid w:val="00DA37EC"/>
    <w:rsid w:val="00DA3CBC"/>
    <w:rsid w:val="00DA43F0"/>
    <w:rsid w:val="00DA4759"/>
    <w:rsid w:val="00DA48E0"/>
    <w:rsid w:val="00DA4A8B"/>
    <w:rsid w:val="00DA4DCB"/>
    <w:rsid w:val="00DA52FC"/>
    <w:rsid w:val="00DA5328"/>
    <w:rsid w:val="00DA53E2"/>
    <w:rsid w:val="00DA5A5B"/>
    <w:rsid w:val="00DA5F4F"/>
    <w:rsid w:val="00DA653A"/>
    <w:rsid w:val="00DA67FA"/>
    <w:rsid w:val="00DA6832"/>
    <w:rsid w:val="00DA693D"/>
    <w:rsid w:val="00DA69F9"/>
    <w:rsid w:val="00DA6BF9"/>
    <w:rsid w:val="00DA6DA9"/>
    <w:rsid w:val="00DA6FA1"/>
    <w:rsid w:val="00DA7904"/>
    <w:rsid w:val="00DA7A97"/>
    <w:rsid w:val="00DA7BF5"/>
    <w:rsid w:val="00DB000F"/>
    <w:rsid w:val="00DB0023"/>
    <w:rsid w:val="00DB00F1"/>
    <w:rsid w:val="00DB0765"/>
    <w:rsid w:val="00DB0B71"/>
    <w:rsid w:val="00DB12DA"/>
    <w:rsid w:val="00DB15E1"/>
    <w:rsid w:val="00DB1747"/>
    <w:rsid w:val="00DB17C4"/>
    <w:rsid w:val="00DB1808"/>
    <w:rsid w:val="00DB1C65"/>
    <w:rsid w:val="00DB2004"/>
    <w:rsid w:val="00DB21A6"/>
    <w:rsid w:val="00DB25F0"/>
    <w:rsid w:val="00DB2AF7"/>
    <w:rsid w:val="00DB2E61"/>
    <w:rsid w:val="00DB2F57"/>
    <w:rsid w:val="00DB304F"/>
    <w:rsid w:val="00DB3122"/>
    <w:rsid w:val="00DB3504"/>
    <w:rsid w:val="00DB35F7"/>
    <w:rsid w:val="00DB3AEE"/>
    <w:rsid w:val="00DB4012"/>
    <w:rsid w:val="00DB4021"/>
    <w:rsid w:val="00DB437C"/>
    <w:rsid w:val="00DB4545"/>
    <w:rsid w:val="00DB4616"/>
    <w:rsid w:val="00DB463F"/>
    <w:rsid w:val="00DB46F1"/>
    <w:rsid w:val="00DB4940"/>
    <w:rsid w:val="00DB49B1"/>
    <w:rsid w:val="00DB4A19"/>
    <w:rsid w:val="00DB4B51"/>
    <w:rsid w:val="00DB4C52"/>
    <w:rsid w:val="00DB4DD7"/>
    <w:rsid w:val="00DB51F1"/>
    <w:rsid w:val="00DB534C"/>
    <w:rsid w:val="00DB54C1"/>
    <w:rsid w:val="00DB54FE"/>
    <w:rsid w:val="00DB5710"/>
    <w:rsid w:val="00DB5A78"/>
    <w:rsid w:val="00DB5F0E"/>
    <w:rsid w:val="00DB60B8"/>
    <w:rsid w:val="00DB6118"/>
    <w:rsid w:val="00DB6321"/>
    <w:rsid w:val="00DB6607"/>
    <w:rsid w:val="00DB69B2"/>
    <w:rsid w:val="00DB6ACF"/>
    <w:rsid w:val="00DB6AD9"/>
    <w:rsid w:val="00DB6B37"/>
    <w:rsid w:val="00DB6C9B"/>
    <w:rsid w:val="00DB6D83"/>
    <w:rsid w:val="00DB7114"/>
    <w:rsid w:val="00DB7212"/>
    <w:rsid w:val="00DB7317"/>
    <w:rsid w:val="00DB749D"/>
    <w:rsid w:val="00DB758B"/>
    <w:rsid w:val="00DB7A6C"/>
    <w:rsid w:val="00DB7F4C"/>
    <w:rsid w:val="00DC00E6"/>
    <w:rsid w:val="00DC024C"/>
    <w:rsid w:val="00DC02FC"/>
    <w:rsid w:val="00DC03A9"/>
    <w:rsid w:val="00DC05C7"/>
    <w:rsid w:val="00DC09E1"/>
    <w:rsid w:val="00DC0A5B"/>
    <w:rsid w:val="00DC0D3C"/>
    <w:rsid w:val="00DC0D62"/>
    <w:rsid w:val="00DC0ED7"/>
    <w:rsid w:val="00DC114E"/>
    <w:rsid w:val="00DC136F"/>
    <w:rsid w:val="00DC144F"/>
    <w:rsid w:val="00DC169A"/>
    <w:rsid w:val="00DC16A7"/>
    <w:rsid w:val="00DC1E1A"/>
    <w:rsid w:val="00DC1F7A"/>
    <w:rsid w:val="00DC2126"/>
    <w:rsid w:val="00DC21EE"/>
    <w:rsid w:val="00DC2517"/>
    <w:rsid w:val="00DC2646"/>
    <w:rsid w:val="00DC276B"/>
    <w:rsid w:val="00DC2B66"/>
    <w:rsid w:val="00DC3374"/>
    <w:rsid w:val="00DC36D9"/>
    <w:rsid w:val="00DC37FD"/>
    <w:rsid w:val="00DC3814"/>
    <w:rsid w:val="00DC4153"/>
    <w:rsid w:val="00DC415B"/>
    <w:rsid w:val="00DC4269"/>
    <w:rsid w:val="00DC43CC"/>
    <w:rsid w:val="00DC487A"/>
    <w:rsid w:val="00DC5318"/>
    <w:rsid w:val="00DC5F42"/>
    <w:rsid w:val="00DC5F95"/>
    <w:rsid w:val="00DC6023"/>
    <w:rsid w:val="00DC671F"/>
    <w:rsid w:val="00DC6A62"/>
    <w:rsid w:val="00DC6C43"/>
    <w:rsid w:val="00DC75DD"/>
    <w:rsid w:val="00DC78CA"/>
    <w:rsid w:val="00DC79CC"/>
    <w:rsid w:val="00DC7BC4"/>
    <w:rsid w:val="00DC7E5C"/>
    <w:rsid w:val="00DD056C"/>
    <w:rsid w:val="00DD0577"/>
    <w:rsid w:val="00DD062A"/>
    <w:rsid w:val="00DD09C2"/>
    <w:rsid w:val="00DD09D5"/>
    <w:rsid w:val="00DD0A2F"/>
    <w:rsid w:val="00DD0EAE"/>
    <w:rsid w:val="00DD0FA1"/>
    <w:rsid w:val="00DD1420"/>
    <w:rsid w:val="00DD144D"/>
    <w:rsid w:val="00DD18D3"/>
    <w:rsid w:val="00DD1C3F"/>
    <w:rsid w:val="00DD1E50"/>
    <w:rsid w:val="00DD2104"/>
    <w:rsid w:val="00DD22AE"/>
    <w:rsid w:val="00DD23A9"/>
    <w:rsid w:val="00DD2743"/>
    <w:rsid w:val="00DD28B5"/>
    <w:rsid w:val="00DD29EC"/>
    <w:rsid w:val="00DD2AF2"/>
    <w:rsid w:val="00DD2D63"/>
    <w:rsid w:val="00DD310B"/>
    <w:rsid w:val="00DD3255"/>
    <w:rsid w:val="00DD32AC"/>
    <w:rsid w:val="00DD33E6"/>
    <w:rsid w:val="00DD37F5"/>
    <w:rsid w:val="00DD39FD"/>
    <w:rsid w:val="00DD3AAD"/>
    <w:rsid w:val="00DD3C71"/>
    <w:rsid w:val="00DD4A38"/>
    <w:rsid w:val="00DD52E8"/>
    <w:rsid w:val="00DD5540"/>
    <w:rsid w:val="00DD5660"/>
    <w:rsid w:val="00DD57BB"/>
    <w:rsid w:val="00DD5814"/>
    <w:rsid w:val="00DD5852"/>
    <w:rsid w:val="00DD5871"/>
    <w:rsid w:val="00DD5A85"/>
    <w:rsid w:val="00DD5E7D"/>
    <w:rsid w:val="00DD60C6"/>
    <w:rsid w:val="00DD626E"/>
    <w:rsid w:val="00DD6835"/>
    <w:rsid w:val="00DD69A9"/>
    <w:rsid w:val="00DD6AC6"/>
    <w:rsid w:val="00DD6C29"/>
    <w:rsid w:val="00DD6EBC"/>
    <w:rsid w:val="00DD6F4F"/>
    <w:rsid w:val="00DD77D6"/>
    <w:rsid w:val="00DD7873"/>
    <w:rsid w:val="00DD7D8D"/>
    <w:rsid w:val="00DE02B9"/>
    <w:rsid w:val="00DE0345"/>
    <w:rsid w:val="00DE0412"/>
    <w:rsid w:val="00DE0A26"/>
    <w:rsid w:val="00DE0C69"/>
    <w:rsid w:val="00DE11A3"/>
    <w:rsid w:val="00DE11DC"/>
    <w:rsid w:val="00DE145F"/>
    <w:rsid w:val="00DE15E5"/>
    <w:rsid w:val="00DE17AD"/>
    <w:rsid w:val="00DE1F2F"/>
    <w:rsid w:val="00DE27E7"/>
    <w:rsid w:val="00DE2D17"/>
    <w:rsid w:val="00DE2F73"/>
    <w:rsid w:val="00DE2FD4"/>
    <w:rsid w:val="00DE3035"/>
    <w:rsid w:val="00DE36E9"/>
    <w:rsid w:val="00DE37FB"/>
    <w:rsid w:val="00DE3DA2"/>
    <w:rsid w:val="00DE4380"/>
    <w:rsid w:val="00DE4424"/>
    <w:rsid w:val="00DE4643"/>
    <w:rsid w:val="00DE5311"/>
    <w:rsid w:val="00DE5350"/>
    <w:rsid w:val="00DE57CD"/>
    <w:rsid w:val="00DE5851"/>
    <w:rsid w:val="00DE594B"/>
    <w:rsid w:val="00DE5979"/>
    <w:rsid w:val="00DE5ED0"/>
    <w:rsid w:val="00DE6212"/>
    <w:rsid w:val="00DE645E"/>
    <w:rsid w:val="00DE71E8"/>
    <w:rsid w:val="00DE73D7"/>
    <w:rsid w:val="00DE74A0"/>
    <w:rsid w:val="00DE765F"/>
    <w:rsid w:val="00DE7864"/>
    <w:rsid w:val="00DE7C2A"/>
    <w:rsid w:val="00DF0391"/>
    <w:rsid w:val="00DF0B2B"/>
    <w:rsid w:val="00DF0C40"/>
    <w:rsid w:val="00DF0F17"/>
    <w:rsid w:val="00DF117C"/>
    <w:rsid w:val="00DF1583"/>
    <w:rsid w:val="00DF1A98"/>
    <w:rsid w:val="00DF20E6"/>
    <w:rsid w:val="00DF261D"/>
    <w:rsid w:val="00DF2E7A"/>
    <w:rsid w:val="00DF30C0"/>
    <w:rsid w:val="00DF33A0"/>
    <w:rsid w:val="00DF3C68"/>
    <w:rsid w:val="00DF3E21"/>
    <w:rsid w:val="00DF3E70"/>
    <w:rsid w:val="00DF4012"/>
    <w:rsid w:val="00DF40B9"/>
    <w:rsid w:val="00DF45A4"/>
    <w:rsid w:val="00DF49EE"/>
    <w:rsid w:val="00DF4B90"/>
    <w:rsid w:val="00DF4DD7"/>
    <w:rsid w:val="00DF4FA7"/>
    <w:rsid w:val="00DF52CB"/>
    <w:rsid w:val="00DF5347"/>
    <w:rsid w:val="00DF54F8"/>
    <w:rsid w:val="00DF558F"/>
    <w:rsid w:val="00DF57D7"/>
    <w:rsid w:val="00DF616F"/>
    <w:rsid w:val="00DF6210"/>
    <w:rsid w:val="00DF64A9"/>
    <w:rsid w:val="00DF66C3"/>
    <w:rsid w:val="00DF6714"/>
    <w:rsid w:val="00DF6BC7"/>
    <w:rsid w:val="00DF70B0"/>
    <w:rsid w:val="00DF76B4"/>
    <w:rsid w:val="00DF76D0"/>
    <w:rsid w:val="00DF7AF9"/>
    <w:rsid w:val="00DF7C9B"/>
    <w:rsid w:val="00DF7DB6"/>
    <w:rsid w:val="00DF7F8C"/>
    <w:rsid w:val="00E0003C"/>
    <w:rsid w:val="00E001F7"/>
    <w:rsid w:val="00E00419"/>
    <w:rsid w:val="00E005F9"/>
    <w:rsid w:val="00E00ACA"/>
    <w:rsid w:val="00E00AD5"/>
    <w:rsid w:val="00E00C78"/>
    <w:rsid w:val="00E00DFE"/>
    <w:rsid w:val="00E01301"/>
    <w:rsid w:val="00E013DD"/>
    <w:rsid w:val="00E01456"/>
    <w:rsid w:val="00E015BC"/>
    <w:rsid w:val="00E01A50"/>
    <w:rsid w:val="00E01CF8"/>
    <w:rsid w:val="00E01D5B"/>
    <w:rsid w:val="00E01EB4"/>
    <w:rsid w:val="00E01EEB"/>
    <w:rsid w:val="00E01F72"/>
    <w:rsid w:val="00E0213F"/>
    <w:rsid w:val="00E021E8"/>
    <w:rsid w:val="00E022BE"/>
    <w:rsid w:val="00E0251D"/>
    <w:rsid w:val="00E02680"/>
    <w:rsid w:val="00E027E4"/>
    <w:rsid w:val="00E028D5"/>
    <w:rsid w:val="00E0297A"/>
    <w:rsid w:val="00E02E0E"/>
    <w:rsid w:val="00E0325A"/>
    <w:rsid w:val="00E03526"/>
    <w:rsid w:val="00E0374A"/>
    <w:rsid w:val="00E03B33"/>
    <w:rsid w:val="00E03C2C"/>
    <w:rsid w:val="00E0413D"/>
    <w:rsid w:val="00E04320"/>
    <w:rsid w:val="00E043EE"/>
    <w:rsid w:val="00E04411"/>
    <w:rsid w:val="00E0480A"/>
    <w:rsid w:val="00E054BB"/>
    <w:rsid w:val="00E05AF8"/>
    <w:rsid w:val="00E05C22"/>
    <w:rsid w:val="00E05CA9"/>
    <w:rsid w:val="00E05CD7"/>
    <w:rsid w:val="00E05DB3"/>
    <w:rsid w:val="00E0666D"/>
    <w:rsid w:val="00E06740"/>
    <w:rsid w:val="00E067CF"/>
    <w:rsid w:val="00E06A98"/>
    <w:rsid w:val="00E06AFF"/>
    <w:rsid w:val="00E06C15"/>
    <w:rsid w:val="00E06E1A"/>
    <w:rsid w:val="00E07038"/>
    <w:rsid w:val="00E071F6"/>
    <w:rsid w:val="00E07407"/>
    <w:rsid w:val="00E0757E"/>
    <w:rsid w:val="00E0778B"/>
    <w:rsid w:val="00E07EDB"/>
    <w:rsid w:val="00E104EB"/>
    <w:rsid w:val="00E10534"/>
    <w:rsid w:val="00E10570"/>
    <w:rsid w:val="00E10643"/>
    <w:rsid w:val="00E10923"/>
    <w:rsid w:val="00E10AF8"/>
    <w:rsid w:val="00E118C4"/>
    <w:rsid w:val="00E118D7"/>
    <w:rsid w:val="00E12109"/>
    <w:rsid w:val="00E12184"/>
    <w:rsid w:val="00E12381"/>
    <w:rsid w:val="00E123EB"/>
    <w:rsid w:val="00E12516"/>
    <w:rsid w:val="00E12A68"/>
    <w:rsid w:val="00E12B78"/>
    <w:rsid w:val="00E12E91"/>
    <w:rsid w:val="00E130F3"/>
    <w:rsid w:val="00E1311B"/>
    <w:rsid w:val="00E139CE"/>
    <w:rsid w:val="00E144EF"/>
    <w:rsid w:val="00E14573"/>
    <w:rsid w:val="00E14861"/>
    <w:rsid w:val="00E1534A"/>
    <w:rsid w:val="00E15421"/>
    <w:rsid w:val="00E15506"/>
    <w:rsid w:val="00E15773"/>
    <w:rsid w:val="00E15BE7"/>
    <w:rsid w:val="00E15D66"/>
    <w:rsid w:val="00E166EC"/>
    <w:rsid w:val="00E16855"/>
    <w:rsid w:val="00E168CD"/>
    <w:rsid w:val="00E16D04"/>
    <w:rsid w:val="00E16D8E"/>
    <w:rsid w:val="00E16E7B"/>
    <w:rsid w:val="00E170BF"/>
    <w:rsid w:val="00E17517"/>
    <w:rsid w:val="00E1756B"/>
    <w:rsid w:val="00E17584"/>
    <w:rsid w:val="00E177F8"/>
    <w:rsid w:val="00E17AC5"/>
    <w:rsid w:val="00E17BC1"/>
    <w:rsid w:val="00E17CE7"/>
    <w:rsid w:val="00E17ED4"/>
    <w:rsid w:val="00E202B1"/>
    <w:rsid w:val="00E20433"/>
    <w:rsid w:val="00E205AE"/>
    <w:rsid w:val="00E20716"/>
    <w:rsid w:val="00E20764"/>
    <w:rsid w:val="00E20A35"/>
    <w:rsid w:val="00E20B8C"/>
    <w:rsid w:val="00E20C51"/>
    <w:rsid w:val="00E20F16"/>
    <w:rsid w:val="00E21024"/>
    <w:rsid w:val="00E21056"/>
    <w:rsid w:val="00E21133"/>
    <w:rsid w:val="00E21481"/>
    <w:rsid w:val="00E2167A"/>
    <w:rsid w:val="00E217F9"/>
    <w:rsid w:val="00E218F7"/>
    <w:rsid w:val="00E21938"/>
    <w:rsid w:val="00E21D15"/>
    <w:rsid w:val="00E21F30"/>
    <w:rsid w:val="00E2211E"/>
    <w:rsid w:val="00E227CE"/>
    <w:rsid w:val="00E229F9"/>
    <w:rsid w:val="00E22CFD"/>
    <w:rsid w:val="00E23000"/>
    <w:rsid w:val="00E2300C"/>
    <w:rsid w:val="00E2319F"/>
    <w:rsid w:val="00E231B8"/>
    <w:rsid w:val="00E236B5"/>
    <w:rsid w:val="00E236EF"/>
    <w:rsid w:val="00E238EC"/>
    <w:rsid w:val="00E23978"/>
    <w:rsid w:val="00E23EEA"/>
    <w:rsid w:val="00E23F24"/>
    <w:rsid w:val="00E24050"/>
    <w:rsid w:val="00E2408E"/>
    <w:rsid w:val="00E240BD"/>
    <w:rsid w:val="00E241FC"/>
    <w:rsid w:val="00E243C4"/>
    <w:rsid w:val="00E245F9"/>
    <w:rsid w:val="00E2495B"/>
    <w:rsid w:val="00E24BD6"/>
    <w:rsid w:val="00E24F82"/>
    <w:rsid w:val="00E25216"/>
    <w:rsid w:val="00E257A3"/>
    <w:rsid w:val="00E258AB"/>
    <w:rsid w:val="00E25D83"/>
    <w:rsid w:val="00E25F55"/>
    <w:rsid w:val="00E260A1"/>
    <w:rsid w:val="00E260AE"/>
    <w:rsid w:val="00E260D1"/>
    <w:rsid w:val="00E260DC"/>
    <w:rsid w:val="00E26394"/>
    <w:rsid w:val="00E26578"/>
    <w:rsid w:val="00E26919"/>
    <w:rsid w:val="00E26979"/>
    <w:rsid w:val="00E26C0F"/>
    <w:rsid w:val="00E26FF1"/>
    <w:rsid w:val="00E273A7"/>
    <w:rsid w:val="00E2746B"/>
    <w:rsid w:val="00E276BC"/>
    <w:rsid w:val="00E27A9B"/>
    <w:rsid w:val="00E27B88"/>
    <w:rsid w:val="00E30002"/>
    <w:rsid w:val="00E3008A"/>
    <w:rsid w:val="00E3013C"/>
    <w:rsid w:val="00E301FD"/>
    <w:rsid w:val="00E3067D"/>
    <w:rsid w:val="00E30BE7"/>
    <w:rsid w:val="00E30C83"/>
    <w:rsid w:val="00E30D93"/>
    <w:rsid w:val="00E30DB7"/>
    <w:rsid w:val="00E31240"/>
    <w:rsid w:val="00E3179B"/>
    <w:rsid w:val="00E31AAD"/>
    <w:rsid w:val="00E31FA4"/>
    <w:rsid w:val="00E32075"/>
    <w:rsid w:val="00E326C7"/>
    <w:rsid w:val="00E32B13"/>
    <w:rsid w:val="00E32D7E"/>
    <w:rsid w:val="00E33022"/>
    <w:rsid w:val="00E33466"/>
    <w:rsid w:val="00E334A9"/>
    <w:rsid w:val="00E33701"/>
    <w:rsid w:val="00E33BF4"/>
    <w:rsid w:val="00E33F1D"/>
    <w:rsid w:val="00E3419B"/>
    <w:rsid w:val="00E3424C"/>
    <w:rsid w:val="00E343AD"/>
    <w:rsid w:val="00E3440F"/>
    <w:rsid w:val="00E34726"/>
    <w:rsid w:val="00E347F2"/>
    <w:rsid w:val="00E349E8"/>
    <w:rsid w:val="00E34E83"/>
    <w:rsid w:val="00E34E8B"/>
    <w:rsid w:val="00E34F19"/>
    <w:rsid w:val="00E35360"/>
    <w:rsid w:val="00E359DE"/>
    <w:rsid w:val="00E3635B"/>
    <w:rsid w:val="00E36781"/>
    <w:rsid w:val="00E369E2"/>
    <w:rsid w:val="00E36DB2"/>
    <w:rsid w:val="00E36E14"/>
    <w:rsid w:val="00E36EFA"/>
    <w:rsid w:val="00E37119"/>
    <w:rsid w:val="00E37214"/>
    <w:rsid w:val="00E374DB"/>
    <w:rsid w:val="00E37657"/>
    <w:rsid w:val="00E377AC"/>
    <w:rsid w:val="00E40208"/>
    <w:rsid w:val="00E405EE"/>
    <w:rsid w:val="00E40AEE"/>
    <w:rsid w:val="00E40D25"/>
    <w:rsid w:val="00E40EB3"/>
    <w:rsid w:val="00E41282"/>
    <w:rsid w:val="00E41367"/>
    <w:rsid w:val="00E414B9"/>
    <w:rsid w:val="00E41666"/>
    <w:rsid w:val="00E41B2F"/>
    <w:rsid w:val="00E41D1B"/>
    <w:rsid w:val="00E422FA"/>
    <w:rsid w:val="00E42649"/>
    <w:rsid w:val="00E42B54"/>
    <w:rsid w:val="00E42C42"/>
    <w:rsid w:val="00E42E47"/>
    <w:rsid w:val="00E4322B"/>
    <w:rsid w:val="00E4338F"/>
    <w:rsid w:val="00E4340C"/>
    <w:rsid w:val="00E43548"/>
    <w:rsid w:val="00E43BEC"/>
    <w:rsid w:val="00E43C4A"/>
    <w:rsid w:val="00E43E73"/>
    <w:rsid w:val="00E44108"/>
    <w:rsid w:val="00E44590"/>
    <w:rsid w:val="00E4498E"/>
    <w:rsid w:val="00E44C0B"/>
    <w:rsid w:val="00E44FA7"/>
    <w:rsid w:val="00E451B8"/>
    <w:rsid w:val="00E451CA"/>
    <w:rsid w:val="00E4534B"/>
    <w:rsid w:val="00E453C8"/>
    <w:rsid w:val="00E456F3"/>
    <w:rsid w:val="00E459B8"/>
    <w:rsid w:val="00E45D9F"/>
    <w:rsid w:val="00E45F52"/>
    <w:rsid w:val="00E45F90"/>
    <w:rsid w:val="00E46001"/>
    <w:rsid w:val="00E46A49"/>
    <w:rsid w:val="00E46F5A"/>
    <w:rsid w:val="00E46FCD"/>
    <w:rsid w:val="00E472F9"/>
    <w:rsid w:val="00E47963"/>
    <w:rsid w:val="00E50027"/>
    <w:rsid w:val="00E5052A"/>
    <w:rsid w:val="00E5060E"/>
    <w:rsid w:val="00E50630"/>
    <w:rsid w:val="00E50A0B"/>
    <w:rsid w:val="00E50C21"/>
    <w:rsid w:val="00E50D31"/>
    <w:rsid w:val="00E50D70"/>
    <w:rsid w:val="00E511CD"/>
    <w:rsid w:val="00E51305"/>
    <w:rsid w:val="00E5133F"/>
    <w:rsid w:val="00E51363"/>
    <w:rsid w:val="00E5155D"/>
    <w:rsid w:val="00E51D35"/>
    <w:rsid w:val="00E51EDF"/>
    <w:rsid w:val="00E52295"/>
    <w:rsid w:val="00E527B2"/>
    <w:rsid w:val="00E5310C"/>
    <w:rsid w:val="00E5336B"/>
    <w:rsid w:val="00E534E8"/>
    <w:rsid w:val="00E5354D"/>
    <w:rsid w:val="00E537E4"/>
    <w:rsid w:val="00E538FB"/>
    <w:rsid w:val="00E53A2C"/>
    <w:rsid w:val="00E53C3F"/>
    <w:rsid w:val="00E54754"/>
    <w:rsid w:val="00E54B53"/>
    <w:rsid w:val="00E54C9A"/>
    <w:rsid w:val="00E54CDF"/>
    <w:rsid w:val="00E54F7F"/>
    <w:rsid w:val="00E55165"/>
    <w:rsid w:val="00E55710"/>
    <w:rsid w:val="00E55C35"/>
    <w:rsid w:val="00E55F34"/>
    <w:rsid w:val="00E566FB"/>
    <w:rsid w:val="00E56C31"/>
    <w:rsid w:val="00E56F86"/>
    <w:rsid w:val="00E56FB8"/>
    <w:rsid w:val="00E571BD"/>
    <w:rsid w:val="00E5759E"/>
    <w:rsid w:val="00E57633"/>
    <w:rsid w:val="00E57B44"/>
    <w:rsid w:val="00E57BE8"/>
    <w:rsid w:val="00E602AC"/>
    <w:rsid w:val="00E6088A"/>
    <w:rsid w:val="00E60E95"/>
    <w:rsid w:val="00E6194F"/>
    <w:rsid w:val="00E61C0A"/>
    <w:rsid w:val="00E621B0"/>
    <w:rsid w:val="00E6226B"/>
    <w:rsid w:val="00E62739"/>
    <w:rsid w:val="00E627CE"/>
    <w:rsid w:val="00E62995"/>
    <w:rsid w:val="00E62B49"/>
    <w:rsid w:val="00E63312"/>
    <w:rsid w:val="00E6367A"/>
    <w:rsid w:val="00E6382E"/>
    <w:rsid w:val="00E640D5"/>
    <w:rsid w:val="00E6464D"/>
    <w:rsid w:val="00E64B6B"/>
    <w:rsid w:val="00E65152"/>
    <w:rsid w:val="00E65260"/>
    <w:rsid w:val="00E65460"/>
    <w:rsid w:val="00E65C4D"/>
    <w:rsid w:val="00E664F0"/>
    <w:rsid w:val="00E66805"/>
    <w:rsid w:val="00E6724C"/>
    <w:rsid w:val="00E674E5"/>
    <w:rsid w:val="00E67561"/>
    <w:rsid w:val="00E678AF"/>
    <w:rsid w:val="00E67DD5"/>
    <w:rsid w:val="00E67EA2"/>
    <w:rsid w:val="00E7011C"/>
    <w:rsid w:val="00E701E9"/>
    <w:rsid w:val="00E70296"/>
    <w:rsid w:val="00E7064D"/>
    <w:rsid w:val="00E7077A"/>
    <w:rsid w:val="00E708E1"/>
    <w:rsid w:val="00E70D44"/>
    <w:rsid w:val="00E70EE8"/>
    <w:rsid w:val="00E70EF5"/>
    <w:rsid w:val="00E70FD2"/>
    <w:rsid w:val="00E71624"/>
    <w:rsid w:val="00E7166B"/>
    <w:rsid w:val="00E716C3"/>
    <w:rsid w:val="00E71870"/>
    <w:rsid w:val="00E7189E"/>
    <w:rsid w:val="00E71913"/>
    <w:rsid w:val="00E71919"/>
    <w:rsid w:val="00E7207E"/>
    <w:rsid w:val="00E72259"/>
    <w:rsid w:val="00E72388"/>
    <w:rsid w:val="00E7268E"/>
    <w:rsid w:val="00E727DF"/>
    <w:rsid w:val="00E7291A"/>
    <w:rsid w:val="00E72A8F"/>
    <w:rsid w:val="00E72BDB"/>
    <w:rsid w:val="00E72CC5"/>
    <w:rsid w:val="00E72DAF"/>
    <w:rsid w:val="00E7345B"/>
    <w:rsid w:val="00E73D0A"/>
    <w:rsid w:val="00E73E59"/>
    <w:rsid w:val="00E74271"/>
    <w:rsid w:val="00E748F6"/>
    <w:rsid w:val="00E74DE6"/>
    <w:rsid w:val="00E753AA"/>
    <w:rsid w:val="00E75905"/>
    <w:rsid w:val="00E75F1B"/>
    <w:rsid w:val="00E75FBE"/>
    <w:rsid w:val="00E7608B"/>
    <w:rsid w:val="00E7660D"/>
    <w:rsid w:val="00E76753"/>
    <w:rsid w:val="00E768EF"/>
    <w:rsid w:val="00E77053"/>
    <w:rsid w:val="00E771BD"/>
    <w:rsid w:val="00E77215"/>
    <w:rsid w:val="00E7767C"/>
    <w:rsid w:val="00E7783B"/>
    <w:rsid w:val="00E7788D"/>
    <w:rsid w:val="00E80026"/>
    <w:rsid w:val="00E8004C"/>
    <w:rsid w:val="00E801AA"/>
    <w:rsid w:val="00E804F9"/>
    <w:rsid w:val="00E80565"/>
    <w:rsid w:val="00E80B82"/>
    <w:rsid w:val="00E80E23"/>
    <w:rsid w:val="00E80FB6"/>
    <w:rsid w:val="00E81113"/>
    <w:rsid w:val="00E81324"/>
    <w:rsid w:val="00E81430"/>
    <w:rsid w:val="00E8159E"/>
    <w:rsid w:val="00E81722"/>
    <w:rsid w:val="00E8188E"/>
    <w:rsid w:val="00E81A6A"/>
    <w:rsid w:val="00E81AB6"/>
    <w:rsid w:val="00E82092"/>
    <w:rsid w:val="00E827F1"/>
    <w:rsid w:val="00E829E3"/>
    <w:rsid w:val="00E830B5"/>
    <w:rsid w:val="00E83302"/>
    <w:rsid w:val="00E83490"/>
    <w:rsid w:val="00E835C9"/>
    <w:rsid w:val="00E836C6"/>
    <w:rsid w:val="00E83776"/>
    <w:rsid w:val="00E83F62"/>
    <w:rsid w:val="00E8417A"/>
    <w:rsid w:val="00E847D3"/>
    <w:rsid w:val="00E849D2"/>
    <w:rsid w:val="00E84E98"/>
    <w:rsid w:val="00E85D56"/>
    <w:rsid w:val="00E8613A"/>
    <w:rsid w:val="00E867C2"/>
    <w:rsid w:val="00E86F09"/>
    <w:rsid w:val="00E8749B"/>
    <w:rsid w:val="00E875BC"/>
    <w:rsid w:val="00E8767F"/>
    <w:rsid w:val="00E87AED"/>
    <w:rsid w:val="00E87BDD"/>
    <w:rsid w:val="00E87C09"/>
    <w:rsid w:val="00E9021E"/>
    <w:rsid w:val="00E903E2"/>
    <w:rsid w:val="00E90696"/>
    <w:rsid w:val="00E906CB"/>
    <w:rsid w:val="00E90A45"/>
    <w:rsid w:val="00E90B7E"/>
    <w:rsid w:val="00E90FB7"/>
    <w:rsid w:val="00E911B9"/>
    <w:rsid w:val="00E92105"/>
    <w:rsid w:val="00E9235B"/>
    <w:rsid w:val="00E92446"/>
    <w:rsid w:val="00E9251E"/>
    <w:rsid w:val="00E92568"/>
    <w:rsid w:val="00E927DC"/>
    <w:rsid w:val="00E930B0"/>
    <w:rsid w:val="00E936A8"/>
    <w:rsid w:val="00E9381D"/>
    <w:rsid w:val="00E938EB"/>
    <w:rsid w:val="00E93C5A"/>
    <w:rsid w:val="00E93E72"/>
    <w:rsid w:val="00E93F28"/>
    <w:rsid w:val="00E93FA1"/>
    <w:rsid w:val="00E940FC"/>
    <w:rsid w:val="00E941AA"/>
    <w:rsid w:val="00E941F9"/>
    <w:rsid w:val="00E943EB"/>
    <w:rsid w:val="00E9532D"/>
    <w:rsid w:val="00E9537D"/>
    <w:rsid w:val="00E956FE"/>
    <w:rsid w:val="00E9599B"/>
    <w:rsid w:val="00E96726"/>
    <w:rsid w:val="00E96AD2"/>
    <w:rsid w:val="00E96BE4"/>
    <w:rsid w:val="00E96CB2"/>
    <w:rsid w:val="00E97030"/>
    <w:rsid w:val="00E97094"/>
    <w:rsid w:val="00E97433"/>
    <w:rsid w:val="00E974C7"/>
    <w:rsid w:val="00E976C9"/>
    <w:rsid w:val="00E9771D"/>
    <w:rsid w:val="00E9772B"/>
    <w:rsid w:val="00E97DE2"/>
    <w:rsid w:val="00E97E2E"/>
    <w:rsid w:val="00EA0036"/>
    <w:rsid w:val="00EA04DC"/>
    <w:rsid w:val="00EA0536"/>
    <w:rsid w:val="00EA05E8"/>
    <w:rsid w:val="00EA06DB"/>
    <w:rsid w:val="00EA0ADD"/>
    <w:rsid w:val="00EA10A0"/>
    <w:rsid w:val="00EA1101"/>
    <w:rsid w:val="00EA12A5"/>
    <w:rsid w:val="00EA144E"/>
    <w:rsid w:val="00EA152D"/>
    <w:rsid w:val="00EA163D"/>
    <w:rsid w:val="00EA17D2"/>
    <w:rsid w:val="00EA1C2E"/>
    <w:rsid w:val="00EA204E"/>
    <w:rsid w:val="00EA2474"/>
    <w:rsid w:val="00EA2601"/>
    <w:rsid w:val="00EA2607"/>
    <w:rsid w:val="00EA2645"/>
    <w:rsid w:val="00EA2716"/>
    <w:rsid w:val="00EA29BF"/>
    <w:rsid w:val="00EA3001"/>
    <w:rsid w:val="00EA372F"/>
    <w:rsid w:val="00EA3B1C"/>
    <w:rsid w:val="00EA3B9E"/>
    <w:rsid w:val="00EA4429"/>
    <w:rsid w:val="00EA4556"/>
    <w:rsid w:val="00EA481E"/>
    <w:rsid w:val="00EA484D"/>
    <w:rsid w:val="00EA489C"/>
    <w:rsid w:val="00EA49CD"/>
    <w:rsid w:val="00EA49E4"/>
    <w:rsid w:val="00EA4A43"/>
    <w:rsid w:val="00EA4B3A"/>
    <w:rsid w:val="00EA4C87"/>
    <w:rsid w:val="00EA4D35"/>
    <w:rsid w:val="00EA4DF3"/>
    <w:rsid w:val="00EA5495"/>
    <w:rsid w:val="00EA5997"/>
    <w:rsid w:val="00EA5BD7"/>
    <w:rsid w:val="00EA5BF6"/>
    <w:rsid w:val="00EA5EE8"/>
    <w:rsid w:val="00EA6243"/>
    <w:rsid w:val="00EA69AA"/>
    <w:rsid w:val="00EA6E3C"/>
    <w:rsid w:val="00EA6F82"/>
    <w:rsid w:val="00EA6FDB"/>
    <w:rsid w:val="00EB0ACF"/>
    <w:rsid w:val="00EB0CA9"/>
    <w:rsid w:val="00EB0CB0"/>
    <w:rsid w:val="00EB0E87"/>
    <w:rsid w:val="00EB0F52"/>
    <w:rsid w:val="00EB1069"/>
    <w:rsid w:val="00EB1165"/>
    <w:rsid w:val="00EB1402"/>
    <w:rsid w:val="00EB1783"/>
    <w:rsid w:val="00EB1AEB"/>
    <w:rsid w:val="00EB1D3A"/>
    <w:rsid w:val="00EB1ED5"/>
    <w:rsid w:val="00EB239A"/>
    <w:rsid w:val="00EB2695"/>
    <w:rsid w:val="00EB274C"/>
    <w:rsid w:val="00EB277B"/>
    <w:rsid w:val="00EB2A82"/>
    <w:rsid w:val="00EB2D22"/>
    <w:rsid w:val="00EB3011"/>
    <w:rsid w:val="00EB306E"/>
    <w:rsid w:val="00EB30CC"/>
    <w:rsid w:val="00EB3188"/>
    <w:rsid w:val="00EB320D"/>
    <w:rsid w:val="00EB3315"/>
    <w:rsid w:val="00EB3380"/>
    <w:rsid w:val="00EB3835"/>
    <w:rsid w:val="00EB3B80"/>
    <w:rsid w:val="00EB3CD9"/>
    <w:rsid w:val="00EB476B"/>
    <w:rsid w:val="00EB47E6"/>
    <w:rsid w:val="00EB49B7"/>
    <w:rsid w:val="00EB49C0"/>
    <w:rsid w:val="00EB5726"/>
    <w:rsid w:val="00EB5836"/>
    <w:rsid w:val="00EB58C3"/>
    <w:rsid w:val="00EB593E"/>
    <w:rsid w:val="00EB59D3"/>
    <w:rsid w:val="00EB5A20"/>
    <w:rsid w:val="00EB5FF3"/>
    <w:rsid w:val="00EB616D"/>
    <w:rsid w:val="00EB631A"/>
    <w:rsid w:val="00EB6966"/>
    <w:rsid w:val="00EB6BBC"/>
    <w:rsid w:val="00EB6D3B"/>
    <w:rsid w:val="00EB6EDC"/>
    <w:rsid w:val="00EB7269"/>
    <w:rsid w:val="00EB751A"/>
    <w:rsid w:val="00EB7933"/>
    <w:rsid w:val="00EB7A0D"/>
    <w:rsid w:val="00EB7B2B"/>
    <w:rsid w:val="00EB7C81"/>
    <w:rsid w:val="00EC00E1"/>
    <w:rsid w:val="00EC0295"/>
    <w:rsid w:val="00EC02E9"/>
    <w:rsid w:val="00EC06EA"/>
    <w:rsid w:val="00EC099B"/>
    <w:rsid w:val="00EC0CBA"/>
    <w:rsid w:val="00EC0F35"/>
    <w:rsid w:val="00EC0FC9"/>
    <w:rsid w:val="00EC1160"/>
    <w:rsid w:val="00EC141C"/>
    <w:rsid w:val="00EC1A1F"/>
    <w:rsid w:val="00EC1DB4"/>
    <w:rsid w:val="00EC2333"/>
    <w:rsid w:val="00EC28D7"/>
    <w:rsid w:val="00EC3083"/>
    <w:rsid w:val="00EC3091"/>
    <w:rsid w:val="00EC30C1"/>
    <w:rsid w:val="00EC31B5"/>
    <w:rsid w:val="00EC3856"/>
    <w:rsid w:val="00EC39D0"/>
    <w:rsid w:val="00EC3B30"/>
    <w:rsid w:val="00EC440B"/>
    <w:rsid w:val="00EC45FA"/>
    <w:rsid w:val="00EC47CE"/>
    <w:rsid w:val="00EC4820"/>
    <w:rsid w:val="00EC4A16"/>
    <w:rsid w:val="00EC5073"/>
    <w:rsid w:val="00EC507A"/>
    <w:rsid w:val="00EC5592"/>
    <w:rsid w:val="00EC598E"/>
    <w:rsid w:val="00EC5C21"/>
    <w:rsid w:val="00EC5C48"/>
    <w:rsid w:val="00EC60DA"/>
    <w:rsid w:val="00EC6113"/>
    <w:rsid w:val="00EC612E"/>
    <w:rsid w:val="00EC61DF"/>
    <w:rsid w:val="00EC6328"/>
    <w:rsid w:val="00EC6B82"/>
    <w:rsid w:val="00EC6C16"/>
    <w:rsid w:val="00EC6DE8"/>
    <w:rsid w:val="00EC6EA9"/>
    <w:rsid w:val="00EC713F"/>
    <w:rsid w:val="00EC7565"/>
    <w:rsid w:val="00EC7DB4"/>
    <w:rsid w:val="00EC7F81"/>
    <w:rsid w:val="00ED08E1"/>
    <w:rsid w:val="00ED09B4"/>
    <w:rsid w:val="00ED0A0D"/>
    <w:rsid w:val="00ED0B81"/>
    <w:rsid w:val="00ED0C00"/>
    <w:rsid w:val="00ED0CE6"/>
    <w:rsid w:val="00ED103D"/>
    <w:rsid w:val="00ED1183"/>
    <w:rsid w:val="00ED1694"/>
    <w:rsid w:val="00ED188E"/>
    <w:rsid w:val="00ED18D1"/>
    <w:rsid w:val="00ED1AD5"/>
    <w:rsid w:val="00ED1E91"/>
    <w:rsid w:val="00ED1FE7"/>
    <w:rsid w:val="00ED22C7"/>
    <w:rsid w:val="00ED2B14"/>
    <w:rsid w:val="00ED2C74"/>
    <w:rsid w:val="00ED30F2"/>
    <w:rsid w:val="00ED3286"/>
    <w:rsid w:val="00ED344C"/>
    <w:rsid w:val="00ED3701"/>
    <w:rsid w:val="00ED3805"/>
    <w:rsid w:val="00ED3895"/>
    <w:rsid w:val="00ED39C2"/>
    <w:rsid w:val="00ED3D82"/>
    <w:rsid w:val="00ED3F2C"/>
    <w:rsid w:val="00ED474C"/>
    <w:rsid w:val="00ED4785"/>
    <w:rsid w:val="00ED4B99"/>
    <w:rsid w:val="00ED4F27"/>
    <w:rsid w:val="00ED511F"/>
    <w:rsid w:val="00ED5B52"/>
    <w:rsid w:val="00ED5B9C"/>
    <w:rsid w:val="00ED5E21"/>
    <w:rsid w:val="00ED5EB6"/>
    <w:rsid w:val="00ED668E"/>
    <w:rsid w:val="00ED6E2A"/>
    <w:rsid w:val="00ED6F42"/>
    <w:rsid w:val="00ED7111"/>
    <w:rsid w:val="00ED73C1"/>
    <w:rsid w:val="00ED73F3"/>
    <w:rsid w:val="00ED7439"/>
    <w:rsid w:val="00ED7494"/>
    <w:rsid w:val="00ED760F"/>
    <w:rsid w:val="00ED76E7"/>
    <w:rsid w:val="00EE009C"/>
    <w:rsid w:val="00EE01C6"/>
    <w:rsid w:val="00EE091C"/>
    <w:rsid w:val="00EE0A1C"/>
    <w:rsid w:val="00EE10C5"/>
    <w:rsid w:val="00EE144B"/>
    <w:rsid w:val="00EE16D5"/>
    <w:rsid w:val="00EE188C"/>
    <w:rsid w:val="00EE21F6"/>
    <w:rsid w:val="00EE22CF"/>
    <w:rsid w:val="00EE23AB"/>
    <w:rsid w:val="00EE2697"/>
    <w:rsid w:val="00EE2C1D"/>
    <w:rsid w:val="00EE3025"/>
    <w:rsid w:val="00EE345A"/>
    <w:rsid w:val="00EE3677"/>
    <w:rsid w:val="00EE36AB"/>
    <w:rsid w:val="00EE374F"/>
    <w:rsid w:val="00EE37BE"/>
    <w:rsid w:val="00EE3A81"/>
    <w:rsid w:val="00EE3AE8"/>
    <w:rsid w:val="00EE4102"/>
    <w:rsid w:val="00EE4303"/>
    <w:rsid w:val="00EE434A"/>
    <w:rsid w:val="00EE45E9"/>
    <w:rsid w:val="00EE4636"/>
    <w:rsid w:val="00EE47F6"/>
    <w:rsid w:val="00EE5093"/>
    <w:rsid w:val="00EE5683"/>
    <w:rsid w:val="00EE58D0"/>
    <w:rsid w:val="00EE5F8E"/>
    <w:rsid w:val="00EE5FF1"/>
    <w:rsid w:val="00EE65B7"/>
    <w:rsid w:val="00EE69D1"/>
    <w:rsid w:val="00EE746A"/>
    <w:rsid w:val="00EE7511"/>
    <w:rsid w:val="00EE769C"/>
    <w:rsid w:val="00EE79D8"/>
    <w:rsid w:val="00EE7A87"/>
    <w:rsid w:val="00EE7D6A"/>
    <w:rsid w:val="00EF03AC"/>
    <w:rsid w:val="00EF03F7"/>
    <w:rsid w:val="00EF06DC"/>
    <w:rsid w:val="00EF0725"/>
    <w:rsid w:val="00EF0888"/>
    <w:rsid w:val="00EF1111"/>
    <w:rsid w:val="00EF11B3"/>
    <w:rsid w:val="00EF1375"/>
    <w:rsid w:val="00EF1654"/>
    <w:rsid w:val="00EF1C0A"/>
    <w:rsid w:val="00EF1E82"/>
    <w:rsid w:val="00EF253D"/>
    <w:rsid w:val="00EF27D9"/>
    <w:rsid w:val="00EF283C"/>
    <w:rsid w:val="00EF28BE"/>
    <w:rsid w:val="00EF2FAF"/>
    <w:rsid w:val="00EF325D"/>
    <w:rsid w:val="00EF3314"/>
    <w:rsid w:val="00EF3673"/>
    <w:rsid w:val="00EF379F"/>
    <w:rsid w:val="00EF3BB6"/>
    <w:rsid w:val="00EF4436"/>
    <w:rsid w:val="00EF4456"/>
    <w:rsid w:val="00EF4475"/>
    <w:rsid w:val="00EF4573"/>
    <w:rsid w:val="00EF46A7"/>
    <w:rsid w:val="00EF47C3"/>
    <w:rsid w:val="00EF49E3"/>
    <w:rsid w:val="00EF4ACC"/>
    <w:rsid w:val="00EF4B6E"/>
    <w:rsid w:val="00EF4D0C"/>
    <w:rsid w:val="00EF4FC1"/>
    <w:rsid w:val="00EF517D"/>
    <w:rsid w:val="00EF5466"/>
    <w:rsid w:val="00EF56E8"/>
    <w:rsid w:val="00EF5B98"/>
    <w:rsid w:val="00EF6474"/>
    <w:rsid w:val="00EF65F0"/>
    <w:rsid w:val="00EF65FB"/>
    <w:rsid w:val="00EF6714"/>
    <w:rsid w:val="00EF697B"/>
    <w:rsid w:val="00EF7892"/>
    <w:rsid w:val="00EF7EB2"/>
    <w:rsid w:val="00F0034F"/>
    <w:rsid w:val="00F006BA"/>
    <w:rsid w:val="00F00741"/>
    <w:rsid w:val="00F009E2"/>
    <w:rsid w:val="00F00B80"/>
    <w:rsid w:val="00F0137F"/>
    <w:rsid w:val="00F01761"/>
    <w:rsid w:val="00F01867"/>
    <w:rsid w:val="00F01A5D"/>
    <w:rsid w:val="00F01BEB"/>
    <w:rsid w:val="00F01DBB"/>
    <w:rsid w:val="00F01E6F"/>
    <w:rsid w:val="00F020DD"/>
    <w:rsid w:val="00F02494"/>
    <w:rsid w:val="00F026D9"/>
    <w:rsid w:val="00F02939"/>
    <w:rsid w:val="00F02A51"/>
    <w:rsid w:val="00F02EF4"/>
    <w:rsid w:val="00F03706"/>
    <w:rsid w:val="00F03707"/>
    <w:rsid w:val="00F03853"/>
    <w:rsid w:val="00F03B05"/>
    <w:rsid w:val="00F03D11"/>
    <w:rsid w:val="00F03D6F"/>
    <w:rsid w:val="00F03E91"/>
    <w:rsid w:val="00F0421C"/>
    <w:rsid w:val="00F04518"/>
    <w:rsid w:val="00F048D0"/>
    <w:rsid w:val="00F049E2"/>
    <w:rsid w:val="00F04EA8"/>
    <w:rsid w:val="00F04EC7"/>
    <w:rsid w:val="00F04ECB"/>
    <w:rsid w:val="00F04FCE"/>
    <w:rsid w:val="00F05032"/>
    <w:rsid w:val="00F05323"/>
    <w:rsid w:val="00F054CD"/>
    <w:rsid w:val="00F0580C"/>
    <w:rsid w:val="00F05ACA"/>
    <w:rsid w:val="00F05DEB"/>
    <w:rsid w:val="00F05F4E"/>
    <w:rsid w:val="00F062C8"/>
    <w:rsid w:val="00F06553"/>
    <w:rsid w:val="00F06987"/>
    <w:rsid w:val="00F06A73"/>
    <w:rsid w:val="00F06D03"/>
    <w:rsid w:val="00F06DDF"/>
    <w:rsid w:val="00F07090"/>
    <w:rsid w:val="00F0737F"/>
    <w:rsid w:val="00F07914"/>
    <w:rsid w:val="00F0796E"/>
    <w:rsid w:val="00F07EA0"/>
    <w:rsid w:val="00F07EE8"/>
    <w:rsid w:val="00F07F22"/>
    <w:rsid w:val="00F1006F"/>
    <w:rsid w:val="00F104AC"/>
    <w:rsid w:val="00F1067B"/>
    <w:rsid w:val="00F1151F"/>
    <w:rsid w:val="00F11FF7"/>
    <w:rsid w:val="00F1210C"/>
    <w:rsid w:val="00F12247"/>
    <w:rsid w:val="00F1236E"/>
    <w:rsid w:val="00F12A68"/>
    <w:rsid w:val="00F12AD0"/>
    <w:rsid w:val="00F13ABB"/>
    <w:rsid w:val="00F13B32"/>
    <w:rsid w:val="00F14761"/>
    <w:rsid w:val="00F147BC"/>
    <w:rsid w:val="00F14A40"/>
    <w:rsid w:val="00F14B36"/>
    <w:rsid w:val="00F14B4C"/>
    <w:rsid w:val="00F14B65"/>
    <w:rsid w:val="00F14B6D"/>
    <w:rsid w:val="00F14C2C"/>
    <w:rsid w:val="00F14CF5"/>
    <w:rsid w:val="00F152FD"/>
    <w:rsid w:val="00F15DB7"/>
    <w:rsid w:val="00F15FCF"/>
    <w:rsid w:val="00F1611F"/>
    <w:rsid w:val="00F1618B"/>
    <w:rsid w:val="00F165C9"/>
    <w:rsid w:val="00F166E5"/>
    <w:rsid w:val="00F16CE9"/>
    <w:rsid w:val="00F16E2F"/>
    <w:rsid w:val="00F17090"/>
    <w:rsid w:val="00F176D0"/>
    <w:rsid w:val="00F1774A"/>
    <w:rsid w:val="00F178D5"/>
    <w:rsid w:val="00F179C4"/>
    <w:rsid w:val="00F20459"/>
    <w:rsid w:val="00F2096F"/>
    <w:rsid w:val="00F20A99"/>
    <w:rsid w:val="00F20F67"/>
    <w:rsid w:val="00F210C3"/>
    <w:rsid w:val="00F2162E"/>
    <w:rsid w:val="00F21635"/>
    <w:rsid w:val="00F2203A"/>
    <w:rsid w:val="00F224E6"/>
    <w:rsid w:val="00F224F6"/>
    <w:rsid w:val="00F22542"/>
    <w:rsid w:val="00F22575"/>
    <w:rsid w:val="00F22D7A"/>
    <w:rsid w:val="00F22D8A"/>
    <w:rsid w:val="00F2338A"/>
    <w:rsid w:val="00F237C0"/>
    <w:rsid w:val="00F23A02"/>
    <w:rsid w:val="00F23A68"/>
    <w:rsid w:val="00F23AE2"/>
    <w:rsid w:val="00F23C6E"/>
    <w:rsid w:val="00F23E1F"/>
    <w:rsid w:val="00F242AF"/>
    <w:rsid w:val="00F242D5"/>
    <w:rsid w:val="00F246AE"/>
    <w:rsid w:val="00F247E1"/>
    <w:rsid w:val="00F2495F"/>
    <w:rsid w:val="00F24A30"/>
    <w:rsid w:val="00F24DE6"/>
    <w:rsid w:val="00F24FF2"/>
    <w:rsid w:val="00F252F6"/>
    <w:rsid w:val="00F254B2"/>
    <w:rsid w:val="00F255C7"/>
    <w:rsid w:val="00F25923"/>
    <w:rsid w:val="00F259CB"/>
    <w:rsid w:val="00F25C49"/>
    <w:rsid w:val="00F25D3C"/>
    <w:rsid w:val="00F26772"/>
    <w:rsid w:val="00F2728C"/>
    <w:rsid w:val="00F2750C"/>
    <w:rsid w:val="00F27785"/>
    <w:rsid w:val="00F279BD"/>
    <w:rsid w:val="00F27B1B"/>
    <w:rsid w:val="00F27BC6"/>
    <w:rsid w:val="00F27DE4"/>
    <w:rsid w:val="00F27DF7"/>
    <w:rsid w:val="00F300D9"/>
    <w:rsid w:val="00F3058E"/>
    <w:rsid w:val="00F307CC"/>
    <w:rsid w:val="00F3083F"/>
    <w:rsid w:val="00F308F8"/>
    <w:rsid w:val="00F30A14"/>
    <w:rsid w:val="00F30B89"/>
    <w:rsid w:val="00F30C70"/>
    <w:rsid w:val="00F30CAD"/>
    <w:rsid w:val="00F30E96"/>
    <w:rsid w:val="00F31131"/>
    <w:rsid w:val="00F31491"/>
    <w:rsid w:val="00F31984"/>
    <w:rsid w:val="00F327EE"/>
    <w:rsid w:val="00F32BF5"/>
    <w:rsid w:val="00F33208"/>
    <w:rsid w:val="00F3320A"/>
    <w:rsid w:val="00F332AB"/>
    <w:rsid w:val="00F338F8"/>
    <w:rsid w:val="00F33B88"/>
    <w:rsid w:val="00F33EEE"/>
    <w:rsid w:val="00F340FA"/>
    <w:rsid w:val="00F34236"/>
    <w:rsid w:val="00F34641"/>
    <w:rsid w:val="00F34923"/>
    <w:rsid w:val="00F349AA"/>
    <w:rsid w:val="00F34BEC"/>
    <w:rsid w:val="00F34BED"/>
    <w:rsid w:val="00F34C0B"/>
    <w:rsid w:val="00F352C5"/>
    <w:rsid w:val="00F352E2"/>
    <w:rsid w:val="00F358CF"/>
    <w:rsid w:val="00F35E2C"/>
    <w:rsid w:val="00F364F1"/>
    <w:rsid w:val="00F3666D"/>
    <w:rsid w:val="00F36826"/>
    <w:rsid w:val="00F3683D"/>
    <w:rsid w:val="00F368C2"/>
    <w:rsid w:val="00F36B94"/>
    <w:rsid w:val="00F36F3B"/>
    <w:rsid w:val="00F37556"/>
    <w:rsid w:val="00F37838"/>
    <w:rsid w:val="00F37DCB"/>
    <w:rsid w:val="00F37E2C"/>
    <w:rsid w:val="00F40000"/>
    <w:rsid w:val="00F4053A"/>
    <w:rsid w:val="00F408D3"/>
    <w:rsid w:val="00F40BCE"/>
    <w:rsid w:val="00F40F34"/>
    <w:rsid w:val="00F4117F"/>
    <w:rsid w:val="00F4131B"/>
    <w:rsid w:val="00F41480"/>
    <w:rsid w:val="00F41977"/>
    <w:rsid w:val="00F41AF9"/>
    <w:rsid w:val="00F41DBF"/>
    <w:rsid w:val="00F41F44"/>
    <w:rsid w:val="00F42054"/>
    <w:rsid w:val="00F4211A"/>
    <w:rsid w:val="00F4217E"/>
    <w:rsid w:val="00F4220E"/>
    <w:rsid w:val="00F426B0"/>
    <w:rsid w:val="00F4274A"/>
    <w:rsid w:val="00F42795"/>
    <w:rsid w:val="00F427D0"/>
    <w:rsid w:val="00F42FB1"/>
    <w:rsid w:val="00F43347"/>
    <w:rsid w:val="00F4345C"/>
    <w:rsid w:val="00F438AB"/>
    <w:rsid w:val="00F43EE1"/>
    <w:rsid w:val="00F445B2"/>
    <w:rsid w:val="00F448C6"/>
    <w:rsid w:val="00F44946"/>
    <w:rsid w:val="00F44AB7"/>
    <w:rsid w:val="00F44D40"/>
    <w:rsid w:val="00F45074"/>
    <w:rsid w:val="00F4519B"/>
    <w:rsid w:val="00F45475"/>
    <w:rsid w:val="00F45771"/>
    <w:rsid w:val="00F459C1"/>
    <w:rsid w:val="00F467D5"/>
    <w:rsid w:val="00F46B14"/>
    <w:rsid w:val="00F46CDA"/>
    <w:rsid w:val="00F475FE"/>
    <w:rsid w:val="00F478BE"/>
    <w:rsid w:val="00F47982"/>
    <w:rsid w:val="00F47E6F"/>
    <w:rsid w:val="00F47EF3"/>
    <w:rsid w:val="00F5021E"/>
    <w:rsid w:val="00F50737"/>
    <w:rsid w:val="00F50A2A"/>
    <w:rsid w:val="00F50A60"/>
    <w:rsid w:val="00F50CA2"/>
    <w:rsid w:val="00F50D5C"/>
    <w:rsid w:val="00F514BD"/>
    <w:rsid w:val="00F51B70"/>
    <w:rsid w:val="00F51C60"/>
    <w:rsid w:val="00F51CF8"/>
    <w:rsid w:val="00F51F6D"/>
    <w:rsid w:val="00F5210A"/>
    <w:rsid w:val="00F52130"/>
    <w:rsid w:val="00F5244D"/>
    <w:rsid w:val="00F52592"/>
    <w:rsid w:val="00F52704"/>
    <w:rsid w:val="00F52BE6"/>
    <w:rsid w:val="00F52D7C"/>
    <w:rsid w:val="00F5344E"/>
    <w:rsid w:val="00F535E6"/>
    <w:rsid w:val="00F535EB"/>
    <w:rsid w:val="00F5366F"/>
    <w:rsid w:val="00F53693"/>
    <w:rsid w:val="00F536FD"/>
    <w:rsid w:val="00F53893"/>
    <w:rsid w:val="00F53A6E"/>
    <w:rsid w:val="00F53DBE"/>
    <w:rsid w:val="00F53EA4"/>
    <w:rsid w:val="00F54837"/>
    <w:rsid w:val="00F548A6"/>
    <w:rsid w:val="00F54CF3"/>
    <w:rsid w:val="00F552C8"/>
    <w:rsid w:val="00F55418"/>
    <w:rsid w:val="00F55492"/>
    <w:rsid w:val="00F55735"/>
    <w:rsid w:val="00F5619D"/>
    <w:rsid w:val="00F564E3"/>
    <w:rsid w:val="00F566DB"/>
    <w:rsid w:val="00F5705F"/>
    <w:rsid w:val="00F5714C"/>
    <w:rsid w:val="00F578C3"/>
    <w:rsid w:val="00F57A5D"/>
    <w:rsid w:val="00F57AE9"/>
    <w:rsid w:val="00F60168"/>
    <w:rsid w:val="00F604AE"/>
    <w:rsid w:val="00F60742"/>
    <w:rsid w:val="00F60A2A"/>
    <w:rsid w:val="00F60AA6"/>
    <w:rsid w:val="00F615E8"/>
    <w:rsid w:val="00F6195F"/>
    <w:rsid w:val="00F619DE"/>
    <w:rsid w:val="00F619FD"/>
    <w:rsid w:val="00F61A5E"/>
    <w:rsid w:val="00F61A9A"/>
    <w:rsid w:val="00F61BAC"/>
    <w:rsid w:val="00F61BBA"/>
    <w:rsid w:val="00F61C46"/>
    <w:rsid w:val="00F62271"/>
    <w:rsid w:val="00F6270B"/>
    <w:rsid w:val="00F62870"/>
    <w:rsid w:val="00F6297C"/>
    <w:rsid w:val="00F62B9B"/>
    <w:rsid w:val="00F62BC8"/>
    <w:rsid w:val="00F62D2B"/>
    <w:rsid w:val="00F6314E"/>
    <w:rsid w:val="00F631BC"/>
    <w:rsid w:val="00F63265"/>
    <w:rsid w:val="00F633E6"/>
    <w:rsid w:val="00F63A58"/>
    <w:rsid w:val="00F63A9A"/>
    <w:rsid w:val="00F63ADE"/>
    <w:rsid w:val="00F63B36"/>
    <w:rsid w:val="00F63F97"/>
    <w:rsid w:val="00F643DA"/>
    <w:rsid w:val="00F643FB"/>
    <w:rsid w:val="00F6487A"/>
    <w:rsid w:val="00F649D9"/>
    <w:rsid w:val="00F64AE8"/>
    <w:rsid w:val="00F64BD1"/>
    <w:rsid w:val="00F65235"/>
    <w:rsid w:val="00F6541D"/>
    <w:rsid w:val="00F658BB"/>
    <w:rsid w:val="00F6594E"/>
    <w:rsid w:val="00F66A54"/>
    <w:rsid w:val="00F67112"/>
    <w:rsid w:val="00F67347"/>
    <w:rsid w:val="00F674CF"/>
    <w:rsid w:val="00F674E4"/>
    <w:rsid w:val="00F6767A"/>
    <w:rsid w:val="00F676C8"/>
    <w:rsid w:val="00F67955"/>
    <w:rsid w:val="00F67A08"/>
    <w:rsid w:val="00F7011C"/>
    <w:rsid w:val="00F70262"/>
    <w:rsid w:val="00F704FD"/>
    <w:rsid w:val="00F70999"/>
    <w:rsid w:val="00F70E7C"/>
    <w:rsid w:val="00F714EA"/>
    <w:rsid w:val="00F718D5"/>
    <w:rsid w:val="00F71978"/>
    <w:rsid w:val="00F71CA1"/>
    <w:rsid w:val="00F7241C"/>
    <w:rsid w:val="00F72632"/>
    <w:rsid w:val="00F73FA2"/>
    <w:rsid w:val="00F744C8"/>
    <w:rsid w:val="00F750EE"/>
    <w:rsid w:val="00F7510A"/>
    <w:rsid w:val="00F751C7"/>
    <w:rsid w:val="00F756D7"/>
    <w:rsid w:val="00F75B9A"/>
    <w:rsid w:val="00F75BCE"/>
    <w:rsid w:val="00F75D30"/>
    <w:rsid w:val="00F75ED3"/>
    <w:rsid w:val="00F75EFF"/>
    <w:rsid w:val="00F7652B"/>
    <w:rsid w:val="00F766F1"/>
    <w:rsid w:val="00F76A9C"/>
    <w:rsid w:val="00F76D22"/>
    <w:rsid w:val="00F7721E"/>
    <w:rsid w:val="00F774F1"/>
    <w:rsid w:val="00F77972"/>
    <w:rsid w:val="00F77C08"/>
    <w:rsid w:val="00F77C60"/>
    <w:rsid w:val="00F80086"/>
    <w:rsid w:val="00F8022C"/>
    <w:rsid w:val="00F8028B"/>
    <w:rsid w:val="00F80D48"/>
    <w:rsid w:val="00F8109A"/>
    <w:rsid w:val="00F812DF"/>
    <w:rsid w:val="00F8154B"/>
    <w:rsid w:val="00F81975"/>
    <w:rsid w:val="00F81D48"/>
    <w:rsid w:val="00F821BC"/>
    <w:rsid w:val="00F821CF"/>
    <w:rsid w:val="00F82431"/>
    <w:rsid w:val="00F827B0"/>
    <w:rsid w:val="00F82E0C"/>
    <w:rsid w:val="00F83088"/>
    <w:rsid w:val="00F830A6"/>
    <w:rsid w:val="00F830C6"/>
    <w:rsid w:val="00F831E7"/>
    <w:rsid w:val="00F83501"/>
    <w:rsid w:val="00F835AB"/>
    <w:rsid w:val="00F836D2"/>
    <w:rsid w:val="00F8379B"/>
    <w:rsid w:val="00F839AA"/>
    <w:rsid w:val="00F83A0B"/>
    <w:rsid w:val="00F83A94"/>
    <w:rsid w:val="00F83C03"/>
    <w:rsid w:val="00F83D92"/>
    <w:rsid w:val="00F83F56"/>
    <w:rsid w:val="00F8434E"/>
    <w:rsid w:val="00F845FE"/>
    <w:rsid w:val="00F84755"/>
    <w:rsid w:val="00F85098"/>
    <w:rsid w:val="00F8597F"/>
    <w:rsid w:val="00F859EA"/>
    <w:rsid w:val="00F8611A"/>
    <w:rsid w:val="00F861BD"/>
    <w:rsid w:val="00F86239"/>
    <w:rsid w:val="00F86264"/>
    <w:rsid w:val="00F8630B"/>
    <w:rsid w:val="00F86496"/>
    <w:rsid w:val="00F864D0"/>
    <w:rsid w:val="00F868C4"/>
    <w:rsid w:val="00F868D3"/>
    <w:rsid w:val="00F869D0"/>
    <w:rsid w:val="00F86BA9"/>
    <w:rsid w:val="00F86CDF"/>
    <w:rsid w:val="00F86D43"/>
    <w:rsid w:val="00F875ED"/>
    <w:rsid w:val="00F87899"/>
    <w:rsid w:val="00F87A41"/>
    <w:rsid w:val="00F87B69"/>
    <w:rsid w:val="00F87D30"/>
    <w:rsid w:val="00F87DB7"/>
    <w:rsid w:val="00F87E16"/>
    <w:rsid w:val="00F903D6"/>
    <w:rsid w:val="00F90739"/>
    <w:rsid w:val="00F91238"/>
    <w:rsid w:val="00F91528"/>
    <w:rsid w:val="00F915F8"/>
    <w:rsid w:val="00F91795"/>
    <w:rsid w:val="00F91A1F"/>
    <w:rsid w:val="00F91EC4"/>
    <w:rsid w:val="00F9210C"/>
    <w:rsid w:val="00F92298"/>
    <w:rsid w:val="00F924C0"/>
    <w:rsid w:val="00F9251C"/>
    <w:rsid w:val="00F925A0"/>
    <w:rsid w:val="00F928EB"/>
    <w:rsid w:val="00F92A5E"/>
    <w:rsid w:val="00F9307F"/>
    <w:rsid w:val="00F930EB"/>
    <w:rsid w:val="00F93467"/>
    <w:rsid w:val="00F939FB"/>
    <w:rsid w:val="00F93A2D"/>
    <w:rsid w:val="00F93D69"/>
    <w:rsid w:val="00F93F33"/>
    <w:rsid w:val="00F9401D"/>
    <w:rsid w:val="00F94844"/>
    <w:rsid w:val="00F949DA"/>
    <w:rsid w:val="00F94FA5"/>
    <w:rsid w:val="00F95137"/>
    <w:rsid w:val="00F95179"/>
    <w:rsid w:val="00F9563A"/>
    <w:rsid w:val="00F956FF"/>
    <w:rsid w:val="00F95B95"/>
    <w:rsid w:val="00F95C84"/>
    <w:rsid w:val="00F9602C"/>
    <w:rsid w:val="00F967C1"/>
    <w:rsid w:val="00F96A75"/>
    <w:rsid w:val="00F96B15"/>
    <w:rsid w:val="00F96DAD"/>
    <w:rsid w:val="00F97118"/>
    <w:rsid w:val="00F97376"/>
    <w:rsid w:val="00F9790F"/>
    <w:rsid w:val="00F97BBD"/>
    <w:rsid w:val="00F97C64"/>
    <w:rsid w:val="00FA0112"/>
    <w:rsid w:val="00FA0875"/>
    <w:rsid w:val="00FA0F2B"/>
    <w:rsid w:val="00FA10B7"/>
    <w:rsid w:val="00FA1303"/>
    <w:rsid w:val="00FA1F6F"/>
    <w:rsid w:val="00FA1FAD"/>
    <w:rsid w:val="00FA208D"/>
    <w:rsid w:val="00FA25A2"/>
    <w:rsid w:val="00FA2777"/>
    <w:rsid w:val="00FA2A75"/>
    <w:rsid w:val="00FA2A7C"/>
    <w:rsid w:val="00FA2EBC"/>
    <w:rsid w:val="00FA33CB"/>
    <w:rsid w:val="00FA3401"/>
    <w:rsid w:val="00FA3948"/>
    <w:rsid w:val="00FA3A37"/>
    <w:rsid w:val="00FA3A51"/>
    <w:rsid w:val="00FA3B64"/>
    <w:rsid w:val="00FA3BF7"/>
    <w:rsid w:val="00FA400B"/>
    <w:rsid w:val="00FA4585"/>
    <w:rsid w:val="00FA470A"/>
    <w:rsid w:val="00FA4781"/>
    <w:rsid w:val="00FA47B9"/>
    <w:rsid w:val="00FA4B8B"/>
    <w:rsid w:val="00FA4BF9"/>
    <w:rsid w:val="00FA4FB9"/>
    <w:rsid w:val="00FA510D"/>
    <w:rsid w:val="00FA5140"/>
    <w:rsid w:val="00FA53BE"/>
    <w:rsid w:val="00FA5502"/>
    <w:rsid w:val="00FA559F"/>
    <w:rsid w:val="00FA57A3"/>
    <w:rsid w:val="00FA5E56"/>
    <w:rsid w:val="00FA62BA"/>
    <w:rsid w:val="00FA674A"/>
    <w:rsid w:val="00FA681C"/>
    <w:rsid w:val="00FA686D"/>
    <w:rsid w:val="00FA6A26"/>
    <w:rsid w:val="00FA6AA4"/>
    <w:rsid w:val="00FA6EFF"/>
    <w:rsid w:val="00FA6F3F"/>
    <w:rsid w:val="00FA74E5"/>
    <w:rsid w:val="00FA77E6"/>
    <w:rsid w:val="00FA7BEC"/>
    <w:rsid w:val="00FB03CA"/>
    <w:rsid w:val="00FB0A66"/>
    <w:rsid w:val="00FB1024"/>
    <w:rsid w:val="00FB1837"/>
    <w:rsid w:val="00FB1884"/>
    <w:rsid w:val="00FB1A34"/>
    <w:rsid w:val="00FB1EB1"/>
    <w:rsid w:val="00FB20CA"/>
    <w:rsid w:val="00FB20CF"/>
    <w:rsid w:val="00FB299C"/>
    <w:rsid w:val="00FB33B6"/>
    <w:rsid w:val="00FB3418"/>
    <w:rsid w:val="00FB38FB"/>
    <w:rsid w:val="00FB39EC"/>
    <w:rsid w:val="00FB4120"/>
    <w:rsid w:val="00FB4359"/>
    <w:rsid w:val="00FB44D6"/>
    <w:rsid w:val="00FB4533"/>
    <w:rsid w:val="00FB46D1"/>
    <w:rsid w:val="00FB46D7"/>
    <w:rsid w:val="00FB4799"/>
    <w:rsid w:val="00FB4A0A"/>
    <w:rsid w:val="00FB4F4F"/>
    <w:rsid w:val="00FB5391"/>
    <w:rsid w:val="00FB5482"/>
    <w:rsid w:val="00FB54FC"/>
    <w:rsid w:val="00FB569B"/>
    <w:rsid w:val="00FB5917"/>
    <w:rsid w:val="00FB6012"/>
    <w:rsid w:val="00FB60D6"/>
    <w:rsid w:val="00FB688D"/>
    <w:rsid w:val="00FB6E66"/>
    <w:rsid w:val="00FB708B"/>
    <w:rsid w:val="00FB70F3"/>
    <w:rsid w:val="00FB75B5"/>
    <w:rsid w:val="00FB7DF5"/>
    <w:rsid w:val="00FC0170"/>
    <w:rsid w:val="00FC036C"/>
    <w:rsid w:val="00FC0593"/>
    <w:rsid w:val="00FC0B80"/>
    <w:rsid w:val="00FC0F20"/>
    <w:rsid w:val="00FC1093"/>
    <w:rsid w:val="00FC11B8"/>
    <w:rsid w:val="00FC174D"/>
    <w:rsid w:val="00FC1893"/>
    <w:rsid w:val="00FC1934"/>
    <w:rsid w:val="00FC1AA6"/>
    <w:rsid w:val="00FC1F63"/>
    <w:rsid w:val="00FC2101"/>
    <w:rsid w:val="00FC25CD"/>
    <w:rsid w:val="00FC2753"/>
    <w:rsid w:val="00FC2882"/>
    <w:rsid w:val="00FC2BA7"/>
    <w:rsid w:val="00FC2E0D"/>
    <w:rsid w:val="00FC2E11"/>
    <w:rsid w:val="00FC2E21"/>
    <w:rsid w:val="00FC2E9F"/>
    <w:rsid w:val="00FC2EB9"/>
    <w:rsid w:val="00FC3019"/>
    <w:rsid w:val="00FC30D3"/>
    <w:rsid w:val="00FC335F"/>
    <w:rsid w:val="00FC3D93"/>
    <w:rsid w:val="00FC3E75"/>
    <w:rsid w:val="00FC409B"/>
    <w:rsid w:val="00FC42EC"/>
    <w:rsid w:val="00FC4806"/>
    <w:rsid w:val="00FC49DE"/>
    <w:rsid w:val="00FC4C85"/>
    <w:rsid w:val="00FC4F01"/>
    <w:rsid w:val="00FC508F"/>
    <w:rsid w:val="00FC5263"/>
    <w:rsid w:val="00FC5399"/>
    <w:rsid w:val="00FC5531"/>
    <w:rsid w:val="00FC5724"/>
    <w:rsid w:val="00FC63E6"/>
    <w:rsid w:val="00FC6DED"/>
    <w:rsid w:val="00FC70D3"/>
    <w:rsid w:val="00FC7334"/>
    <w:rsid w:val="00FC7350"/>
    <w:rsid w:val="00FC73CA"/>
    <w:rsid w:val="00FC7636"/>
    <w:rsid w:val="00FC7749"/>
    <w:rsid w:val="00FC7AEF"/>
    <w:rsid w:val="00FC7D08"/>
    <w:rsid w:val="00FD008D"/>
    <w:rsid w:val="00FD0125"/>
    <w:rsid w:val="00FD043E"/>
    <w:rsid w:val="00FD048B"/>
    <w:rsid w:val="00FD04C8"/>
    <w:rsid w:val="00FD0629"/>
    <w:rsid w:val="00FD07F0"/>
    <w:rsid w:val="00FD0985"/>
    <w:rsid w:val="00FD1714"/>
    <w:rsid w:val="00FD1865"/>
    <w:rsid w:val="00FD19F0"/>
    <w:rsid w:val="00FD1C70"/>
    <w:rsid w:val="00FD1E13"/>
    <w:rsid w:val="00FD1F69"/>
    <w:rsid w:val="00FD2A64"/>
    <w:rsid w:val="00FD2D7B"/>
    <w:rsid w:val="00FD2EFB"/>
    <w:rsid w:val="00FD2F2D"/>
    <w:rsid w:val="00FD337A"/>
    <w:rsid w:val="00FD3885"/>
    <w:rsid w:val="00FD39A2"/>
    <w:rsid w:val="00FD3E02"/>
    <w:rsid w:val="00FD434E"/>
    <w:rsid w:val="00FD4588"/>
    <w:rsid w:val="00FD45B0"/>
    <w:rsid w:val="00FD476D"/>
    <w:rsid w:val="00FD480D"/>
    <w:rsid w:val="00FD4B35"/>
    <w:rsid w:val="00FD4ED6"/>
    <w:rsid w:val="00FD5097"/>
    <w:rsid w:val="00FD52E6"/>
    <w:rsid w:val="00FD595A"/>
    <w:rsid w:val="00FD5C73"/>
    <w:rsid w:val="00FD5CFB"/>
    <w:rsid w:val="00FD5F0D"/>
    <w:rsid w:val="00FD5F7D"/>
    <w:rsid w:val="00FD624F"/>
    <w:rsid w:val="00FD6405"/>
    <w:rsid w:val="00FD6AD7"/>
    <w:rsid w:val="00FD6F8E"/>
    <w:rsid w:val="00FD7028"/>
    <w:rsid w:val="00FD705F"/>
    <w:rsid w:val="00FD708D"/>
    <w:rsid w:val="00FD70DE"/>
    <w:rsid w:val="00FD70F1"/>
    <w:rsid w:val="00FD72D5"/>
    <w:rsid w:val="00FD7C6A"/>
    <w:rsid w:val="00FD7CB3"/>
    <w:rsid w:val="00FD7CEB"/>
    <w:rsid w:val="00FD7F4D"/>
    <w:rsid w:val="00FD7F72"/>
    <w:rsid w:val="00FE008A"/>
    <w:rsid w:val="00FE05FC"/>
    <w:rsid w:val="00FE06E5"/>
    <w:rsid w:val="00FE097D"/>
    <w:rsid w:val="00FE13C3"/>
    <w:rsid w:val="00FE1ADB"/>
    <w:rsid w:val="00FE1C38"/>
    <w:rsid w:val="00FE1D81"/>
    <w:rsid w:val="00FE2137"/>
    <w:rsid w:val="00FE22DF"/>
    <w:rsid w:val="00FE2469"/>
    <w:rsid w:val="00FE28B6"/>
    <w:rsid w:val="00FE28DA"/>
    <w:rsid w:val="00FE28F0"/>
    <w:rsid w:val="00FE2C56"/>
    <w:rsid w:val="00FE2E17"/>
    <w:rsid w:val="00FE2FF1"/>
    <w:rsid w:val="00FE30A0"/>
    <w:rsid w:val="00FE30F1"/>
    <w:rsid w:val="00FE330C"/>
    <w:rsid w:val="00FE3420"/>
    <w:rsid w:val="00FE35ED"/>
    <w:rsid w:val="00FE3ACA"/>
    <w:rsid w:val="00FE418C"/>
    <w:rsid w:val="00FE452E"/>
    <w:rsid w:val="00FE4B59"/>
    <w:rsid w:val="00FE4D2D"/>
    <w:rsid w:val="00FE4F31"/>
    <w:rsid w:val="00FE511F"/>
    <w:rsid w:val="00FE54B0"/>
    <w:rsid w:val="00FE562A"/>
    <w:rsid w:val="00FE5746"/>
    <w:rsid w:val="00FE5976"/>
    <w:rsid w:val="00FE5EFC"/>
    <w:rsid w:val="00FE608A"/>
    <w:rsid w:val="00FE62A6"/>
    <w:rsid w:val="00FE6322"/>
    <w:rsid w:val="00FE65F3"/>
    <w:rsid w:val="00FE67A2"/>
    <w:rsid w:val="00FE68A7"/>
    <w:rsid w:val="00FE68F8"/>
    <w:rsid w:val="00FE6961"/>
    <w:rsid w:val="00FE6A0D"/>
    <w:rsid w:val="00FE6E95"/>
    <w:rsid w:val="00FE6F93"/>
    <w:rsid w:val="00FE714C"/>
    <w:rsid w:val="00FE7685"/>
    <w:rsid w:val="00FE76C8"/>
    <w:rsid w:val="00FF01C6"/>
    <w:rsid w:val="00FF0315"/>
    <w:rsid w:val="00FF05AA"/>
    <w:rsid w:val="00FF0898"/>
    <w:rsid w:val="00FF09D6"/>
    <w:rsid w:val="00FF0F27"/>
    <w:rsid w:val="00FF106B"/>
    <w:rsid w:val="00FF10E9"/>
    <w:rsid w:val="00FF118C"/>
    <w:rsid w:val="00FF1237"/>
    <w:rsid w:val="00FF13FD"/>
    <w:rsid w:val="00FF159B"/>
    <w:rsid w:val="00FF19BD"/>
    <w:rsid w:val="00FF1AC5"/>
    <w:rsid w:val="00FF1B62"/>
    <w:rsid w:val="00FF1C77"/>
    <w:rsid w:val="00FF1FC3"/>
    <w:rsid w:val="00FF20F7"/>
    <w:rsid w:val="00FF2B4D"/>
    <w:rsid w:val="00FF2DAF"/>
    <w:rsid w:val="00FF2F07"/>
    <w:rsid w:val="00FF3434"/>
    <w:rsid w:val="00FF34D7"/>
    <w:rsid w:val="00FF3875"/>
    <w:rsid w:val="00FF389F"/>
    <w:rsid w:val="00FF3BA6"/>
    <w:rsid w:val="00FF3D7F"/>
    <w:rsid w:val="00FF3F29"/>
    <w:rsid w:val="00FF4496"/>
    <w:rsid w:val="00FF46DD"/>
    <w:rsid w:val="00FF4849"/>
    <w:rsid w:val="00FF4A5B"/>
    <w:rsid w:val="00FF4A5D"/>
    <w:rsid w:val="00FF4D21"/>
    <w:rsid w:val="00FF5033"/>
    <w:rsid w:val="00FF51E1"/>
    <w:rsid w:val="00FF53B0"/>
    <w:rsid w:val="00FF5414"/>
    <w:rsid w:val="00FF5508"/>
    <w:rsid w:val="00FF554D"/>
    <w:rsid w:val="00FF5565"/>
    <w:rsid w:val="00FF57FA"/>
    <w:rsid w:val="00FF592F"/>
    <w:rsid w:val="00FF5D60"/>
    <w:rsid w:val="00FF5DE7"/>
    <w:rsid w:val="00FF5E05"/>
    <w:rsid w:val="00FF5E5B"/>
    <w:rsid w:val="00FF6080"/>
    <w:rsid w:val="00FF6081"/>
    <w:rsid w:val="00FF6A2F"/>
    <w:rsid w:val="00FF6A4F"/>
    <w:rsid w:val="00FF6EB8"/>
    <w:rsid w:val="00FF7089"/>
    <w:rsid w:val="00FF72D9"/>
    <w:rsid w:val="00FF764B"/>
    <w:rsid w:val="00FF76BA"/>
    <w:rsid w:val="00FF777C"/>
    <w:rsid w:val="00FF7802"/>
    <w:rsid w:val="00FF7905"/>
    <w:rsid w:val="00FF7A64"/>
    <w:rsid w:val="00FF7B6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2801"/>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18418B"/>
    <w:pPr>
      <w:keepNext/>
      <w:keepLines/>
      <w:spacing w:before="600" w:after="24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BD00B4"/>
    <w:pPr>
      <w:keepNext/>
      <w:keepLines/>
      <w:spacing w:before="480" w:after="24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BD00B4"/>
    <w:pPr>
      <w:keepNext/>
      <w:keepLines/>
      <w:spacing w:before="360" w:after="0" w:line="480" w:lineRule="auto"/>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18418B"/>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BD00B4"/>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BD00B4"/>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A142C5"/>
    <w:pPr>
      <w:tabs>
        <w:tab w:val="left" w:pos="709"/>
        <w:tab w:val="right" w:leader="dot" w:pos="8188"/>
      </w:tabs>
      <w:spacing w:after="0"/>
      <w:ind w:left="142"/>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A142C5"/>
    <w:pPr>
      <w:tabs>
        <w:tab w:val="left" w:pos="1100"/>
        <w:tab w:val="right" w:leader="dot" w:pos="8188"/>
      </w:tabs>
      <w:spacing w:after="0"/>
      <w:ind w:left="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0D7A5C"/>
    <w:pPr>
      <w:spacing w:after="320" w:line="240" w:lineRule="auto"/>
    </w:pPr>
    <w:rPr>
      <w:b/>
      <w:bCs/>
      <w:color w:val="595959" w:themeColor="text1" w:themeTint="A6"/>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4"/>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 w:type="character" w:styleId="Platzhaltertext">
    <w:name w:val="Placeholder Text"/>
    <w:basedOn w:val="Absatz-Standardschriftart"/>
    <w:uiPriority w:val="99"/>
    <w:semiHidden/>
    <w:rsid w:val="00A215ED"/>
    <w:rPr>
      <w:color w:val="808080"/>
    </w:rPr>
  </w:style>
  <w:style w:type="table" w:styleId="HelleListe-Akzent3">
    <w:name w:val="Light List Accent 3"/>
    <w:basedOn w:val="NormaleTabelle"/>
    <w:uiPriority w:val="61"/>
    <w:rsid w:val="007D70DA"/>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HelleListe">
    <w:name w:val="Light List"/>
    <w:basedOn w:val="NormaleTabelle"/>
    <w:uiPriority w:val="61"/>
    <w:rsid w:val="0020770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ntext">
    <w:name w:val="endnote text"/>
    <w:basedOn w:val="Standard"/>
    <w:link w:val="EndnotentextZchn"/>
    <w:uiPriority w:val="99"/>
    <w:semiHidden/>
    <w:unhideWhenUsed/>
    <w:rsid w:val="008F42F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F42F5"/>
    <w:rPr>
      <w:sz w:val="20"/>
      <w:szCs w:val="20"/>
    </w:rPr>
  </w:style>
  <w:style w:type="character" w:styleId="Endnotenzeichen">
    <w:name w:val="endnote reference"/>
    <w:basedOn w:val="Absatz-Standardschriftart"/>
    <w:uiPriority w:val="99"/>
    <w:semiHidden/>
    <w:unhideWhenUsed/>
    <w:rsid w:val="008F42F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2801"/>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18418B"/>
    <w:pPr>
      <w:keepNext/>
      <w:keepLines/>
      <w:spacing w:before="600" w:after="24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BD00B4"/>
    <w:pPr>
      <w:keepNext/>
      <w:keepLines/>
      <w:spacing w:before="480" w:after="24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BD00B4"/>
    <w:pPr>
      <w:keepNext/>
      <w:keepLines/>
      <w:spacing w:before="360" w:after="0" w:line="480" w:lineRule="auto"/>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18418B"/>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BD00B4"/>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BD00B4"/>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A142C5"/>
    <w:pPr>
      <w:tabs>
        <w:tab w:val="left" w:pos="709"/>
        <w:tab w:val="right" w:leader="dot" w:pos="8188"/>
      </w:tabs>
      <w:spacing w:after="0"/>
      <w:ind w:left="142"/>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A142C5"/>
    <w:pPr>
      <w:tabs>
        <w:tab w:val="left" w:pos="1100"/>
        <w:tab w:val="right" w:leader="dot" w:pos="8188"/>
      </w:tabs>
      <w:spacing w:after="0"/>
      <w:ind w:left="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0D7A5C"/>
    <w:pPr>
      <w:spacing w:after="320" w:line="240" w:lineRule="auto"/>
    </w:pPr>
    <w:rPr>
      <w:b/>
      <w:bCs/>
      <w:color w:val="595959" w:themeColor="text1" w:themeTint="A6"/>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4"/>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 w:type="character" w:styleId="Platzhaltertext">
    <w:name w:val="Placeholder Text"/>
    <w:basedOn w:val="Absatz-Standardschriftart"/>
    <w:uiPriority w:val="99"/>
    <w:semiHidden/>
    <w:rsid w:val="00A215ED"/>
    <w:rPr>
      <w:color w:val="808080"/>
    </w:rPr>
  </w:style>
  <w:style w:type="table" w:styleId="HelleListe-Akzent3">
    <w:name w:val="Light List Accent 3"/>
    <w:basedOn w:val="NormaleTabelle"/>
    <w:uiPriority w:val="61"/>
    <w:rsid w:val="007D70DA"/>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HelleListe">
    <w:name w:val="Light List"/>
    <w:basedOn w:val="NormaleTabelle"/>
    <w:uiPriority w:val="61"/>
    <w:rsid w:val="0020770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ntext">
    <w:name w:val="endnote text"/>
    <w:basedOn w:val="Standard"/>
    <w:link w:val="EndnotentextZchn"/>
    <w:uiPriority w:val="99"/>
    <w:semiHidden/>
    <w:unhideWhenUsed/>
    <w:rsid w:val="008F42F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F42F5"/>
    <w:rPr>
      <w:sz w:val="20"/>
      <w:szCs w:val="20"/>
    </w:rPr>
  </w:style>
  <w:style w:type="character" w:styleId="Endnotenzeichen">
    <w:name w:val="endnote reference"/>
    <w:basedOn w:val="Absatz-Standardschriftart"/>
    <w:uiPriority w:val="99"/>
    <w:semiHidden/>
    <w:unhideWhenUsed/>
    <w:rsid w:val="008F42F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53187">
      <w:bodyDiv w:val="1"/>
      <w:marLeft w:val="0"/>
      <w:marRight w:val="0"/>
      <w:marTop w:val="0"/>
      <w:marBottom w:val="0"/>
      <w:divBdr>
        <w:top w:val="none" w:sz="0" w:space="0" w:color="auto"/>
        <w:left w:val="none" w:sz="0" w:space="0" w:color="auto"/>
        <w:bottom w:val="none" w:sz="0" w:space="0" w:color="auto"/>
        <w:right w:val="none" w:sz="0" w:space="0" w:color="auto"/>
      </w:divBdr>
    </w:div>
    <w:div w:id="20278119">
      <w:bodyDiv w:val="1"/>
      <w:marLeft w:val="0"/>
      <w:marRight w:val="0"/>
      <w:marTop w:val="0"/>
      <w:marBottom w:val="0"/>
      <w:divBdr>
        <w:top w:val="none" w:sz="0" w:space="0" w:color="auto"/>
        <w:left w:val="none" w:sz="0" w:space="0" w:color="auto"/>
        <w:bottom w:val="none" w:sz="0" w:space="0" w:color="auto"/>
        <w:right w:val="none" w:sz="0" w:space="0" w:color="auto"/>
      </w:divBdr>
    </w:div>
    <w:div w:id="21134182">
      <w:bodyDiv w:val="1"/>
      <w:marLeft w:val="0"/>
      <w:marRight w:val="0"/>
      <w:marTop w:val="0"/>
      <w:marBottom w:val="0"/>
      <w:divBdr>
        <w:top w:val="none" w:sz="0" w:space="0" w:color="auto"/>
        <w:left w:val="none" w:sz="0" w:space="0" w:color="auto"/>
        <w:bottom w:val="none" w:sz="0" w:space="0" w:color="auto"/>
        <w:right w:val="none" w:sz="0" w:space="0" w:color="auto"/>
      </w:divBdr>
    </w:div>
    <w:div w:id="39062163">
      <w:bodyDiv w:val="1"/>
      <w:marLeft w:val="0"/>
      <w:marRight w:val="0"/>
      <w:marTop w:val="0"/>
      <w:marBottom w:val="0"/>
      <w:divBdr>
        <w:top w:val="none" w:sz="0" w:space="0" w:color="auto"/>
        <w:left w:val="none" w:sz="0" w:space="0" w:color="auto"/>
        <w:bottom w:val="none" w:sz="0" w:space="0" w:color="auto"/>
        <w:right w:val="none" w:sz="0" w:space="0" w:color="auto"/>
      </w:divBdr>
    </w:div>
    <w:div w:id="47802511">
      <w:bodyDiv w:val="1"/>
      <w:marLeft w:val="0"/>
      <w:marRight w:val="0"/>
      <w:marTop w:val="0"/>
      <w:marBottom w:val="0"/>
      <w:divBdr>
        <w:top w:val="none" w:sz="0" w:space="0" w:color="auto"/>
        <w:left w:val="none" w:sz="0" w:space="0" w:color="auto"/>
        <w:bottom w:val="none" w:sz="0" w:space="0" w:color="auto"/>
        <w:right w:val="none" w:sz="0" w:space="0" w:color="auto"/>
      </w:divBdr>
    </w:div>
    <w:div w:id="59864648">
      <w:bodyDiv w:val="1"/>
      <w:marLeft w:val="0"/>
      <w:marRight w:val="0"/>
      <w:marTop w:val="0"/>
      <w:marBottom w:val="0"/>
      <w:divBdr>
        <w:top w:val="none" w:sz="0" w:space="0" w:color="auto"/>
        <w:left w:val="none" w:sz="0" w:space="0" w:color="auto"/>
        <w:bottom w:val="none" w:sz="0" w:space="0" w:color="auto"/>
        <w:right w:val="none" w:sz="0" w:space="0" w:color="auto"/>
      </w:divBdr>
    </w:div>
    <w:div w:id="69693214">
      <w:bodyDiv w:val="1"/>
      <w:marLeft w:val="0"/>
      <w:marRight w:val="0"/>
      <w:marTop w:val="0"/>
      <w:marBottom w:val="0"/>
      <w:divBdr>
        <w:top w:val="none" w:sz="0" w:space="0" w:color="auto"/>
        <w:left w:val="none" w:sz="0" w:space="0" w:color="auto"/>
        <w:bottom w:val="none" w:sz="0" w:space="0" w:color="auto"/>
        <w:right w:val="none" w:sz="0" w:space="0" w:color="auto"/>
      </w:divBdr>
    </w:div>
    <w:div w:id="73556919">
      <w:bodyDiv w:val="1"/>
      <w:marLeft w:val="0"/>
      <w:marRight w:val="0"/>
      <w:marTop w:val="0"/>
      <w:marBottom w:val="0"/>
      <w:divBdr>
        <w:top w:val="none" w:sz="0" w:space="0" w:color="auto"/>
        <w:left w:val="none" w:sz="0" w:space="0" w:color="auto"/>
        <w:bottom w:val="none" w:sz="0" w:space="0" w:color="auto"/>
        <w:right w:val="none" w:sz="0" w:space="0" w:color="auto"/>
      </w:divBdr>
    </w:div>
    <w:div w:id="83453934">
      <w:bodyDiv w:val="1"/>
      <w:marLeft w:val="0"/>
      <w:marRight w:val="0"/>
      <w:marTop w:val="0"/>
      <w:marBottom w:val="0"/>
      <w:divBdr>
        <w:top w:val="none" w:sz="0" w:space="0" w:color="auto"/>
        <w:left w:val="none" w:sz="0" w:space="0" w:color="auto"/>
        <w:bottom w:val="none" w:sz="0" w:space="0" w:color="auto"/>
        <w:right w:val="none" w:sz="0" w:space="0" w:color="auto"/>
      </w:divBdr>
    </w:div>
    <w:div w:id="120266680">
      <w:bodyDiv w:val="1"/>
      <w:marLeft w:val="0"/>
      <w:marRight w:val="0"/>
      <w:marTop w:val="0"/>
      <w:marBottom w:val="0"/>
      <w:divBdr>
        <w:top w:val="none" w:sz="0" w:space="0" w:color="auto"/>
        <w:left w:val="none" w:sz="0" w:space="0" w:color="auto"/>
        <w:bottom w:val="none" w:sz="0" w:space="0" w:color="auto"/>
        <w:right w:val="none" w:sz="0" w:space="0" w:color="auto"/>
      </w:divBdr>
    </w:div>
    <w:div w:id="121386383">
      <w:bodyDiv w:val="1"/>
      <w:marLeft w:val="0"/>
      <w:marRight w:val="0"/>
      <w:marTop w:val="0"/>
      <w:marBottom w:val="0"/>
      <w:divBdr>
        <w:top w:val="none" w:sz="0" w:space="0" w:color="auto"/>
        <w:left w:val="none" w:sz="0" w:space="0" w:color="auto"/>
        <w:bottom w:val="none" w:sz="0" w:space="0" w:color="auto"/>
        <w:right w:val="none" w:sz="0" w:space="0" w:color="auto"/>
      </w:divBdr>
    </w:div>
    <w:div w:id="147021932">
      <w:bodyDiv w:val="1"/>
      <w:marLeft w:val="0"/>
      <w:marRight w:val="0"/>
      <w:marTop w:val="0"/>
      <w:marBottom w:val="0"/>
      <w:divBdr>
        <w:top w:val="none" w:sz="0" w:space="0" w:color="auto"/>
        <w:left w:val="none" w:sz="0" w:space="0" w:color="auto"/>
        <w:bottom w:val="none" w:sz="0" w:space="0" w:color="auto"/>
        <w:right w:val="none" w:sz="0" w:space="0" w:color="auto"/>
      </w:divBdr>
    </w:div>
    <w:div w:id="162287224">
      <w:bodyDiv w:val="1"/>
      <w:marLeft w:val="0"/>
      <w:marRight w:val="0"/>
      <w:marTop w:val="0"/>
      <w:marBottom w:val="0"/>
      <w:divBdr>
        <w:top w:val="none" w:sz="0" w:space="0" w:color="auto"/>
        <w:left w:val="none" w:sz="0" w:space="0" w:color="auto"/>
        <w:bottom w:val="none" w:sz="0" w:space="0" w:color="auto"/>
        <w:right w:val="none" w:sz="0" w:space="0" w:color="auto"/>
      </w:divBdr>
    </w:div>
    <w:div w:id="179006022">
      <w:bodyDiv w:val="1"/>
      <w:marLeft w:val="0"/>
      <w:marRight w:val="0"/>
      <w:marTop w:val="0"/>
      <w:marBottom w:val="0"/>
      <w:divBdr>
        <w:top w:val="none" w:sz="0" w:space="0" w:color="auto"/>
        <w:left w:val="none" w:sz="0" w:space="0" w:color="auto"/>
        <w:bottom w:val="none" w:sz="0" w:space="0" w:color="auto"/>
        <w:right w:val="none" w:sz="0" w:space="0" w:color="auto"/>
      </w:divBdr>
    </w:div>
    <w:div w:id="179901994">
      <w:bodyDiv w:val="1"/>
      <w:marLeft w:val="0"/>
      <w:marRight w:val="0"/>
      <w:marTop w:val="0"/>
      <w:marBottom w:val="0"/>
      <w:divBdr>
        <w:top w:val="none" w:sz="0" w:space="0" w:color="auto"/>
        <w:left w:val="none" w:sz="0" w:space="0" w:color="auto"/>
        <w:bottom w:val="none" w:sz="0" w:space="0" w:color="auto"/>
        <w:right w:val="none" w:sz="0" w:space="0" w:color="auto"/>
      </w:divBdr>
    </w:div>
    <w:div w:id="181549230">
      <w:bodyDiv w:val="1"/>
      <w:marLeft w:val="0"/>
      <w:marRight w:val="0"/>
      <w:marTop w:val="0"/>
      <w:marBottom w:val="0"/>
      <w:divBdr>
        <w:top w:val="none" w:sz="0" w:space="0" w:color="auto"/>
        <w:left w:val="none" w:sz="0" w:space="0" w:color="auto"/>
        <w:bottom w:val="none" w:sz="0" w:space="0" w:color="auto"/>
        <w:right w:val="none" w:sz="0" w:space="0" w:color="auto"/>
      </w:divBdr>
    </w:div>
    <w:div w:id="225920045">
      <w:bodyDiv w:val="1"/>
      <w:marLeft w:val="0"/>
      <w:marRight w:val="0"/>
      <w:marTop w:val="0"/>
      <w:marBottom w:val="0"/>
      <w:divBdr>
        <w:top w:val="none" w:sz="0" w:space="0" w:color="auto"/>
        <w:left w:val="none" w:sz="0" w:space="0" w:color="auto"/>
        <w:bottom w:val="none" w:sz="0" w:space="0" w:color="auto"/>
        <w:right w:val="none" w:sz="0" w:space="0" w:color="auto"/>
      </w:divBdr>
    </w:div>
    <w:div w:id="305403714">
      <w:bodyDiv w:val="1"/>
      <w:marLeft w:val="0"/>
      <w:marRight w:val="0"/>
      <w:marTop w:val="0"/>
      <w:marBottom w:val="0"/>
      <w:divBdr>
        <w:top w:val="none" w:sz="0" w:space="0" w:color="auto"/>
        <w:left w:val="none" w:sz="0" w:space="0" w:color="auto"/>
        <w:bottom w:val="none" w:sz="0" w:space="0" w:color="auto"/>
        <w:right w:val="none" w:sz="0" w:space="0" w:color="auto"/>
      </w:divBdr>
    </w:div>
    <w:div w:id="308942489">
      <w:bodyDiv w:val="1"/>
      <w:marLeft w:val="0"/>
      <w:marRight w:val="0"/>
      <w:marTop w:val="0"/>
      <w:marBottom w:val="0"/>
      <w:divBdr>
        <w:top w:val="none" w:sz="0" w:space="0" w:color="auto"/>
        <w:left w:val="none" w:sz="0" w:space="0" w:color="auto"/>
        <w:bottom w:val="none" w:sz="0" w:space="0" w:color="auto"/>
        <w:right w:val="none" w:sz="0" w:space="0" w:color="auto"/>
      </w:divBdr>
    </w:div>
    <w:div w:id="329336071">
      <w:bodyDiv w:val="1"/>
      <w:marLeft w:val="0"/>
      <w:marRight w:val="0"/>
      <w:marTop w:val="0"/>
      <w:marBottom w:val="0"/>
      <w:divBdr>
        <w:top w:val="none" w:sz="0" w:space="0" w:color="auto"/>
        <w:left w:val="none" w:sz="0" w:space="0" w:color="auto"/>
        <w:bottom w:val="none" w:sz="0" w:space="0" w:color="auto"/>
        <w:right w:val="none" w:sz="0" w:space="0" w:color="auto"/>
      </w:divBdr>
    </w:div>
    <w:div w:id="345905827">
      <w:bodyDiv w:val="1"/>
      <w:marLeft w:val="0"/>
      <w:marRight w:val="0"/>
      <w:marTop w:val="0"/>
      <w:marBottom w:val="0"/>
      <w:divBdr>
        <w:top w:val="none" w:sz="0" w:space="0" w:color="auto"/>
        <w:left w:val="none" w:sz="0" w:space="0" w:color="auto"/>
        <w:bottom w:val="none" w:sz="0" w:space="0" w:color="auto"/>
        <w:right w:val="none" w:sz="0" w:space="0" w:color="auto"/>
      </w:divBdr>
    </w:div>
    <w:div w:id="373234242">
      <w:bodyDiv w:val="1"/>
      <w:marLeft w:val="0"/>
      <w:marRight w:val="0"/>
      <w:marTop w:val="0"/>
      <w:marBottom w:val="0"/>
      <w:divBdr>
        <w:top w:val="none" w:sz="0" w:space="0" w:color="auto"/>
        <w:left w:val="none" w:sz="0" w:space="0" w:color="auto"/>
        <w:bottom w:val="none" w:sz="0" w:space="0" w:color="auto"/>
        <w:right w:val="none" w:sz="0" w:space="0" w:color="auto"/>
      </w:divBdr>
    </w:div>
    <w:div w:id="406656445">
      <w:bodyDiv w:val="1"/>
      <w:marLeft w:val="0"/>
      <w:marRight w:val="0"/>
      <w:marTop w:val="0"/>
      <w:marBottom w:val="0"/>
      <w:divBdr>
        <w:top w:val="none" w:sz="0" w:space="0" w:color="auto"/>
        <w:left w:val="none" w:sz="0" w:space="0" w:color="auto"/>
        <w:bottom w:val="none" w:sz="0" w:space="0" w:color="auto"/>
        <w:right w:val="none" w:sz="0" w:space="0" w:color="auto"/>
      </w:divBdr>
    </w:div>
    <w:div w:id="425662956">
      <w:bodyDiv w:val="1"/>
      <w:marLeft w:val="0"/>
      <w:marRight w:val="0"/>
      <w:marTop w:val="0"/>
      <w:marBottom w:val="0"/>
      <w:divBdr>
        <w:top w:val="none" w:sz="0" w:space="0" w:color="auto"/>
        <w:left w:val="none" w:sz="0" w:space="0" w:color="auto"/>
        <w:bottom w:val="none" w:sz="0" w:space="0" w:color="auto"/>
        <w:right w:val="none" w:sz="0" w:space="0" w:color="auto"/>
      </w:divBdr>
    </w:div>
    <w:div w:id="454641653">
      <w:bodyDiv w:val="1"/>
      <w:marLeft w:val="0"/>
      <w:marRight w:val="0"/>
      <w:marTop w:val="0"/>
      <w:marBottom w:val="0"/>
      <w:divBdr>
        <w:top w:val="none" w:sz="0" w:space="0" w:color="auto"/>
        <w:left w:val="none" w:sz="0" w:space="0" w:color="auto"/>
        <w:bottom w:val="none" w:sz="0" w:space="0" w:color="auto"/>
        <w:right w:val="none" w:sz="0" w:space="0" w:color="auto"/>
      </w:divBdr>
    </w:div>
    <w:div w:id="458498523">
      <w:bodyDiv w:val="1"/>
      <w:marLeft w:val="0"/>
      <w:marRight w:val="0"/>
      <w:marTop w:val="0"/>
      <w:marBottom w:val="0"/>
      <w:divBdr>
        <w:top w:val="none" w:sz="0" w:space="0" w:color="auto"/>
        <w:left w:val="none" w:sz="0" w:space="0" w:color="auto"/>
        <w:bottom w:val="none" w:sz="0" w:space="0" w:color="auto"/>
        <w:right w:val="none" w:sz="0" w:space="0" w:color="auto"/>
      </w:divBdr>
    </w:div>
    <w:div w:id="496580081">
      <w:bodyDiv w:val="1"/>
      <w:marLeft w:val="0"/>
      <w:marRight w:val="0"/>
      <w:marTop w:val="0"/>
      <w:marBottom w:val="0"/>
      <w:divBdr>
        <w:top w:val="none" w:sz="0" w:space="0" w:color="auto"/>
        <w:left w:val="none" w:sz="0" w:space="0" w:color="auto"/>
        <w:bottom w:val="none" w:sz="0" w:space="0" w:color="auto"/>
        <w:right w:val="none" w:sz="0" w:space="0" w:color="auto"/>
      </w:divBdr>
    </w:div>
    <w:div w:id="502016638">
      <w:bodyDiv w:val="1"/>
      <w:marLeft w:val="0"/>
      <w:marRight w:val="0"/>
      <w:marTop w:val="0"/>
      <w:marBottom w:val="0"/>
      <w:divBdr>
        <w:top w:val="none" w:sz="0" w:space="0" w:color="auto"/>
        <w:left w:val="none" w:sz="0" w:space="0" w:color="auto"/>
        <w:bottom w:val="none" w:sz="0" w:space="0" w:color="auto"/>
        <w:right w:val="none" w:sz="0" w:space="0" w:color="auto"/>
      </w:divBdr>
    </w:div>
    <w:div w:id="515466411">
      <w:bodyDiv w:val="1"/>
      <w:marLeft w:val="0"/>
      <w:marRight w:val="0"/>
      <w:marTop w:val="0"/>
      <w:marBottom w:val="0"/>
      <w:divBdr>
        <w:top w:val="none" w:sz="0" w:space="0" w:color="auto"/>
        <w:left w:val="none" w:sz="0" w:space="0" w:color="auto"/>
        <w:bottom w:val="none" w:sz="0" w:space="0" w:color="auto"/>
        <w:right w:val="none" w:sz="0" w:space="0" w:color="auto"/>
      </w:divBdr>
    </w:div>
    <w:div w:id="530846677">
      <w:bodyDiv w:val="1"/>
      <w:marLeft w:val="0"/>
      <w:marRight w:val="0"/>
      <w:marTop w:val="0"/>
      <w:marBottom w:val="0"/>
      <w:divBdr>
        <w:top w:val="none" w:sz="0" w:space="0" w:color="auto"/>
        <w:left w:val="none" w:sz="0" w:space="0" w:color="auto"/>
        <w:bottom w:val="none" w:sz="0" w:space="0" w:color="auto"/>
        <w:right w:val="none" w:sz="0" w:space="0" w:color="auto"/>
      </w:divBdr>
    </w:div>
    <w:div w:id="553085813">
      <w:bodyDiv w:val="1"/>
      <w:marLeft w:val="0"/>
      <w:marRight w:val="0"/>
      <w:marTop w:val="0"/>
      <w:marBottom w:val="0"/>
      <w:divBdr>
        <w:top w:val="none" w:sz="0" w:space="0" w:color="auto"/>
        <w:left w:val="none" w:sz="0" w:space="0" w:color="auto"/>
        <w:bottom w:val="none" w:sz="0" w:space="0" w:color="auto"/>
        <w:right w:val="none" w:sz="0" w:space="0" w:color="auto"/>
      </w:divBdr>
    </w:div>
    <w:div w:id="591402233">
      <w:bodyDiv w:val="1"/>
      <w:marLeft w:val="0"/>
      <w:marRight w:val="0"/>
      <w:marTop w:val="0"/>
      <w:marBottom w:val="0"/>
      <w:divBdr>
        <w:top w:val="none" w:sz="0" w:space="0" w:color="auto"/>
        <w:left w:val="none" w:sz="0" w:space="0" w:color="auto"/>
        <w:bottom w:val="none" w:sz="0" w:space="0" w:color="auto"/>
        <w:right w:val="none" w:sz="0" w:space="0" w:color="auto"/>
      </w:divBdr>
    </w:div>
    <w:div w:id="626279916">
      <w:bodyDiv w:val="1"/>
      <w:marLeft w:val="0"/>
      <w:marRight w:val="0"/>
      <w:marTop w:val="0"/>
      <w:marBottom w:val="0"/>
      <w:divBdr>
        <w:top w:val="none" w:sz="0" w:space="0" w:color="auto"/>
        <w:left w:val="none" w:sz="0" w:space="0" w:color="auto"/>
        <w:bottom w:val="none" w:sz="0" w:space="0" w:color="auto"/>
        <w:right w:val="none" w:sz="0" w:space="0" w:color="auto"/>
      </w:divBdr>
    </w:div>
    <w:div w:id="630743486">
      <w:bodyDiv w:val="1"/>
      <w:marLeft w:val="0"/>
      <w:marRight w:val="0"/>
      <w:marTop w:val="0"/>
      <w:marBottom w:val="0"/>
      <w:divBdr>
        <w:top w:val="none" w:sz="0" w:space="0" w:color="auto"/>
        <w:left w:val="none" w:sz="0" w:space="0" w:color="auto"/>
        <w:bottom w:val="none" w:sz="0" w:space="0" w:color="auto"/>
        <w:right w:val="none" w:sz="0" w:space="0" w:color="auto"/>
      </w:divBdr>
    </w:div>
    <w:div w:id="634137753">
      <w:bodyDiv w:val="1"/>
      <w:marLeft w:val="0"/>
      <w:marRight w:val="0"/>
      <w:marTop w:val="0"/>
      <w:marBottom w:val="0"/>
      <w:divBdr>
        <w:top w:val="none" w:sz="0" w:space="0" w:color="auto"/>
        <w:left w:val="none" w:sz="0" w:space="0" w:color="auto"/>
        <w:bottom w:val="none" w:sz="0" w:space="0" w:color="auto"/>
        <w:right w:val="none" w:sz="0" w:space="0" w:color="auto"/>
      </w:divBdr>
    </w:div>
    <w:div w:id="703215121">
      <w:bodyDiv w:val="1"/>
      <w:marLeft w:val="0"/>
      <w:marRight w:val="0"/>
      <w:marTop w:val="0"/>
      <w:marBottom w:val="0"/>
      <w:divBdr>
        <w:top w:val="none" w:sz="0" w:space="0" w:color="auto"/>
        <w:left w:val="none" w:sz="0" w:space="0" w:color="auto"/>
        <w:bottom w:val="none" w:sz="0" w:space="0" w:color="auto"/>
        <w:right w:val="none" w:sz="0" w:space="0" w:color="auto"/>
      </w:divBdr>
    </w:div>
    <w:div w:id="721249269">
      <w:bodyDiv w:val="1"/>
      <w:marLeft w:val="0"/>
      <w:marRight w:val="0"/>
      <w:marTop w:val="0"/>
      <w:marBottom w:val="0"/>
      <w:divBdr>
        <w:top w:val="none" w:sz="0" w:space="0" w:color="auto"/>
        <w:left w:val="none" w:sz="0" w:space="0" w:color="auto"/>
        <w:bottom w:val="none" w:sz="0" w:space="0" w:color="auto"/>
        <w:right w:val="none" w:sz="0" w:space="0" w:color="auto"/>
      </w:divBdr>
    </w:div>
    <w:div w:id="726952697">
      <w:bodyDiv w:val="1"/>
      <w:marLeft w:val="0"/>
      <w:marRight w:val="0"/>
      <w:marTop w:val="0"/>
      <w:marBottom w:val="0"/>
      <w:divBdr>
        <w:top w:val="none" w:sz="0" w:space="0" w:color="auto"/>
        <w:left w:val="none" w:sz="0" w:space="0" w:color="auto"/>
        <w:bottom w:val="none" w:sz="0" w:space="0" w:color="auto"/>
        <w:right w:val="none" w:sz="0" w:space="0" w:color="auto"/>
      </w:divBdr>
    </w:div>
    <w:div w:id="727995427">
      <w:bodyDiv w:val="1"/>
      <w:marLeft w:val="0"/>
      <w:marRight w:val="0"/>
      <w:marTop w:val="0"/>
      <w:marBottom w:val="0"/>
      <w:divBdr>
        <w:top w:val="none" w:sz="0" w:space="0" w:color="auto"/>
        <w:left w:val="none" w:sz="0" w:space="0" w:color="auto"/>
        <w:bottom w:val="none" w:sz="0" w:space="0" w:color="auto"/>
        <w:right w:val="none" w:sz="0" w:space="0" w:color="auto"/>
      </w:divBdr>
    </w:div>
    <w:div w:id="741097481">
      <w:bodyDiv w:val="1"/>
      <w:marLeft w:val="0"/>
      <w:marRight w:val="0"/>
      <w:marTop w:val="0"/>
      <w:marBottom w:val="0"/>
      <w:divBdr>
        <w:top w:val="none" w:sz="0" w:space="0" w:color="auto"/>
        <w:left w:val="none" w:sz="0" w:space="0" w:color="auto"/>
        <w:bottom w:val="none" w:sz="0" w:space="0" w:color="auto"/>
        <w:right w:val="none" w:sz="0" w:space="0" w:color="auto"/>
      </w:divBdr>
    </w:div>
    <w:div w:id="747504953">
      <w:bodyDiv w:val="1"/>
      <w:marLeft w:val="0"/>
      <w:marRight w:val="0"/>
      <w:marTop w:val="0"/>
      <w:marBottom w:val="0"/>
      <w:divBdr>
        <w:top w:val="none" w:sz="0" w:space="0" w:color="auto"/>
        <w:left w:val="none" w:sz="0" w:space="0" w:color="auto"/>
        <w:bottom w:val="none" w:sz="0" w:space="0" w:color="auto"/>
        <w:right w:val="none" w:sz="0" w:space="0" w:color="auto"/>
      </w:divBdr>
    </w:div>
    <w:div w:id="772281279">
      <w:bodyDiv w:val="1"/>
      <w:marLeft w:val="0"/>
      <w:marRight w:val="0"/>
      <w:marTop w:val="0"/>
      <w:marBottom w:val="0"/>
      <w:divBdr>
        <w:top w:val="none" w:sz="0" w:space="0" w:color="auto"/>
        <w:left w:val="none" w:sz="0" w:space="0" w:color="auto"/>
        <w:bottom w:val="none" w:sz="0" w:space="0" w:color="auto"/>
        <w:right w:val="none" w:sz="0" w:space="0" w:color="auto"/>
      </w:divBdr>
    </w:div>
    <w:div w:id="797337793">
      <w:bodyDiv w:val="1"/>
      <w:marLeft w:val="0"/>
      <w:marRight w:val="0"/>
      <w:marTop w:val="0"/>
      <w:marBottom w:val="0"/>
      <w:divBdr>
        <w:top w:val="none" w:sz="0" w:space="0" w:color="auto"/>
        <w:left w:val="none" w:sz="0" w:space="0" w:color="auto"/>
        <w:bottom w:val="none" w:sz="0" w:space="0" w:color="auto"/>
        <w:right w:val="none" w:sz="0" w:space="0" w:color="auto"/>
      </w:divBdr>
    </w:div>
    <w:div w:id="826290006">
      <w:bodyDiv w:val="1"/>
      <w:marLeft w:val="0"/>
      <w:marRight w:val="0"/>
      <w:marTop w:val="0"/>
      <w:marBottom w:val="0"/>
      <w:divBdr>
        <w:top w:val="none" w:sz="0" w:space="0" w:color="auto"/>
        <w:left w:val="none" w:sz="0" w:space="0" w:color="auto"/>
        <w:bottom w:val="none" w:sz="0" w:space="0" w:color="auto"/>
        <w:right w:val="none" w:sz="0" w:space="0" w:color="auto"/>
      </w:divBdr>
    </w:div>
    <w:div w:id="829253197">
      <w:bodyDiv w:val="1"/>
      <w:marLeft w:val="0"/>
      <w:marRight w:val="0"/>
      <w:marTop w:val="0"/>
      <w:marBottom w:val="0"/>
      <w:divBdr>
        <w:top w:val="none" w:sz="0" w:space="0" w:color="auto"/>
        <w:left w:val="none" w:sz="0" w:space="0" w:color="auto"/>
        <w:bottom w:val="none" w:sz="0" w:space="0" w:color="auto"/>
        <w:right w:val="none" w:sz="0" w:space="0" w:color="auto"/>
      </w:divBdr>
    </w:div>
    <w:div w:id="832257215">
      <w:bodyDiv w:val="1"/>
      <w:marLeft w:val="0"/>
      <w:marRight w:val="0"/>
      <w:marTop w:val="0"/>
      <w:marBottom w:val="0"/>
      <w:divBdr>
        <w:top w:val="none" w:sz="0" w:space="0" w:color="auto"/>
        <w:left w:val="none" w:sz="0" w:space="0" w:color="auto"/>
        <w:bottom w:val="none" w:sz="0" w:space="0" w:color="auto"/>
        <w:right w:val="none" w:sz="0" w:space="0" w:color="auto"/>
      </w:divBdr>
    </w:div>
    <w:div w:id="834956820">
      <w:bodyDiv w:val="1"/>
      <w:marLeft w:val="0"/>
      <w:marRight w:val="0"/>
      <w:marTop w:val="0"/>
      <w:marBottom w:val="0"/>
      <w:divBdr>
        <w:top w:val="none" w:sz="0" w:space="0" w:color="auto"/>
        <w:left w:val="none" w:sz="0" w:space="0" w:color="auto"/>
        <w:bottom w:val="none" w:sz="0" w:space="0" w:color="auto"/>
        <w:right w:val="none" w:sz="0" w:space="0" w:color="auto"/>
      </w:divBdr>
    </w:div>
    <w:div w:id="843058708">
      <w:bodyDiv w:val="1"/>
      <w:marLeft w:val="0"/>
      <w:marRight w:val="0"/>
      <w:marTop w:val="0"/>
      <w:marBottom w:val="0"/>
      <w:divBdr>
        <w:top w:val="none" w:sz="0" w:space="0" w:color="auto"/>
        <w:left w:val="none" w:sz="0" w:space="0" w:color="auto"/>
        <w:bottom w:val="none" w:sz="0" w:space="0" w:color="auto"/>
        <w:right w:val="none" w:sz="0" w:space="0" w:color="auto"/>
      </w:divBdr>
    </w:div>
    <w:div w:id="857814082">
      <w:bodyDiv w:val="1"/>
      <w:marLeft w:val="0"/>
      <w:marRight w:val="0"/>
      <w:marTop w:val="0"/>
      <w:marBottom w:val="0"/>
      <w:divBdr>
        <w:top w:val="none" w:sz="0" w:space="0" w:color="auto"/>
        <w:left w:val="none" w:sz="0" w:space="0" w:color="auto"/>
        <w:bottom w:val="none" w:sz="0" w:space="0" w:color="auto"/>
        <w:right w:val="none" w:sz="0" w:space="0" w:color="auto"/>
      </w:divBdr>
    </w:div>
    <w:div w:id="885872140">
      <w:bodyDiv w:val="1"/>
      <w:marLeft w:val="0"/>
      <w:marRight w:val="0"/>
      <w:marTop w:val="0"/>
      <w:marBottom w:val="0"/>
      <w:divBdr>
        <w:top w:val="none" w:sz="0" w:space="0" w:color="auto"/>
        <w:left w:val="none" w:sz="0" w:space="0" w:color="auto"/>
        <w:bottom w:val="none" w:sz="0" w:space="0" w:color="auto"/>
        <w:right w:val="none" w:sz="0" w:space="0" w:color="auto"/>
      </w:divBdr>
    </w:div>
    <w:div w:id="888147603">
      <w:bodyDiv w:val="1"/>
      <w:marLeft w:val="0"/>
      <w:marRight w:val="0"/>
      <w:marTop w:val="0"/>
      <w:marBottom w:val="0"/>
      <w:divBdr>
        <w:top w:val="none" w:sz="0" w:space="0" w:color="auto"/>
        <w:left w:val="none" w:sz="0" w:space="0" w:color="auto"/>
        <w:bottom w:val="none" w:sz="0" w:space="0" w:color="auto"/>
        <w:right w:val="none" w:sz="0" w:space="0" w:color="auto"/>
      </w:divBdr>
    </w:div>
    <w:div w:id="895970316">
      <w:bodyDiv w:val="1"/>
      <w:marLeft w:val="0"/>
      <w:marRight w:val="0"/>
      <w:marTop w:val="0"/>
      <w:marBottom w:val="0"/>
      <w:divBdr>
        <w:top w:val="none" w:sz="0" w:space="0" w:color="auto"/>
        <w:left w:val="none" w:sz="0" w:space="0" w:color="auto"/>
        <w:bottom w:val="none" w:sz="0" w:space="0" w:color="auto"/>
        <w:right w:val="none" w:sz="0" w:space="0" w:color="auto"/>
      </w:divBdr>
    </w:div>
    <w:div w:id="932133274">
      <w:bodyDiv w:val="1"/>
      <w:marLeft w:val="0"/>
      <w:marRight w:val="0"/>
      <w:marTop w:val="0"/>
      <w:marBottom w:val="0"/>
      <w:divBdr>
        <w:top w:val="none" w:sz="0" w:space="0" w:color="auto"/>
        <w:left w:val="none" w:sz="0" w:space="0" w:color="auto"/>
        <w:bottom w:val="none" w:sz="0" w:space="0" w:color="auto"/>
        <w:right w:val="none" w:sz="0" w:space="0" w:color="auto"/>
      </w:divBdr>
    </w:div>
    <w:div w:id="936330105">
      <w:bodyDiv w:val="1"/>
      <w:marLeft w:val="0"/>
      <w:marRight w:val="0"/>
      <w:marTop w:val="0"/>
      <w:marBottom w:val="0"/>
      <w:divBdr>
        <w:top w:val="none" w:sz="0" w:space="0" w:color="auto"/>
        <w:left w:val="none" w:sz="0" w:space="0" w:color="auto"/>
        <w:bottom w:val="none" w:sz="0" w:space="0" w:color="auto"/>
        <w:right w:val="none" w:sz="0" w:space="0" w:color="auto"/>
      </w:divBdr>
    </w:div>
    <w:div w:id="936861927">
      <w:bodyDiv w:val="1"/>
      <w:marLeft w:val="0"/>
      <w:marRight w:val="0"/>
      <w:marTop w:val="0"/>
      <w:marBottom w:val="0"/>
      <w:divBdr>
        <w:top w:val="none" w:sz="0" w:space="0" w:color="auto"/>
        <w:left w:val="none" w:sz="0" w:space="0" w:color="auto"/>
        <w:bottom w:val="none" w:sz="0" w:space="0" w:color="auto"/>
        <w:right w:val="none" w:sz="0" w:space="0" w:color="auto"/>
      </w:divBdr>
    </w:div>
    <w:div w:id="939677180">
      <w:bodyDiv w:val="1"/>
      <w:marLeft w:val="0"/>
      <w:marRight w:val="0"/>
      <w:marTop w:val="0"/>
      <w:marBottom w:val="0"/>
      <w:divBdr>
        <w:top w:val="none" w:sz="0" w:space="0" w:color="auto"/>
        <w:left w:val="none" w:sz="0" w:space="0" w:color="auto"/>
        <w:bottom w:val="none" w:sz="0" w:space="0" w:color="auto"/>
        <w:right w:val="none" w:sz="0" w:space="0" w:color="auto"/>
      </w:divBdr>
    </w:div>
    <w:div w:id="950892568">
      <w:bodyDiv w:val="1"/>
      <w:marLeft w:val="0"/>
      <w:marRight w:val="0"/>
      <w:marTop w:val="0"/>
      <w:marBottom w:val="0"/>
      <w:divBdr>
        <w:top w:val="none" w:sz="0" w:space="0" w:color="auto"/>
        <w:left w:val="none" w:sz="0" w:space="0" w:color="auto"/>
        <w:bottom w:val="none" w:sz="0" w:space="0" w:color="auto"/>
        <w:right w:val="none" w:sz="0" w:space="0" w:color="auto"/>
      </w:divBdr>
    </w:div>
    <w:div w:id="965814961">
      <w:bodyDiv w:val="1"/>
      <w:marLeft w:val="0"/>
      <w:marRight w:val="0"/>
      <w:marTop w:val="0"/>
      <w:marBottom w:val="0"/>
      <w:divBdr>
        <w:top w:val="none" w:sz="0" w:space="0" w:color="auto"/>
        <w:left w:val="none" w:sz="0" w:space="0" w:color="auto"/>
        <w:bottom w:val="none" w:sz="0" w:space="0" w:color="auto"/>
        <w:right w:val="none" w:sz="0" w:space="0" w:color="auto"/>
      </w:divBdr>
    </w:div>
    <w:div w:id="997811050">
      <w:bodyDiv w:val="1"/>
      <w:marLeft w:val="0"/>
      <w:marRight w:val="0"/>
      <w:marTop w:val="0"/>
      <w:marBottom w:val="0"/>
      <w:divBdr>
        <w:top w:val="none" w:sz="0" w:space="0" w:color="auto"/>
        <w:left w:val="none" w:sz="0" w:space="0" w:color="auto"/>
        <w:bottom w:val="none" w:sz="0" w:space="0" w:color="auto"/>
        <w:right w:val="none" w:sz="0" w:space="0" w:color="auto"/>
      </w:divBdr>
    </w:div>
    <w:div w:id="1021317293">
      <w:bodyDiv w:val="1"/>
      <w:marLeft w:val="0"/>
      <w:marRight w:val="0"/>
      <w:marTop w:val="0"/>
      <w:marBottom w:val="0"/>
      <w:divBdr>
        <w:top w:val="none" w:sz="0" w:space="0" w:color="auto"/>
        <w:left w:val="none" w:sz="0" w:space="0" w:color="auto"/>
        <w:bottom w:val="none" w:sz="0" w:space="0" w:color="auto"/>
        <w:right w:val="none" w:sz="0" w:space="0" w:color="auto"/>
      </w:divBdr>
    </w:div>
    <w:div w:id="1033573411">
      <w:bodyDiv w:val="1"/>
      <w:marLeft w:val="0"/>
      <w:marRight w:val="0"/>
      <w:marTop w:val="0"/>
      <w:marBottom w:val="0"/>
      <w:divBdr>
        <w:top w:val="none" w:sz="0" w:space="0" w:color="auto"/>
        <w:left w:val="none" w:sz="0" w:space="0" w:color="auto"/>
        <w:bottom w:val="none" w:sz="0" w:space="0" w:color="auto"/>
        <w:right w:val="none" w:sz="0" w:space="0" w:color="auto"/>
      </w:divBdr>
    </w:div>
    <w:div w:id="1042635788">
      <w:bodyDiv w:val="1"/>
      <w:marLeft w:val="0"/>
      <w:marRight w:val="0"/>
      <w:marTop w:val="0"/>
      <w:marBottom w:val="0"/>
      <w:divBdr>
        <w:top w:val="none" w:sz="0" w:space="0" w:color="auto"/>
        <w:left w:val="none" w:sz="0" w:space="0" w:color="auto"/>
        <w:bottom w:val="none" w:sz="0" w:space="0" w:color="auto"/>
        <w:right w:val="none" w:sz="0" w:space="0" w:color="auto"/>
      </w:divBdr>
    </w:div>
    <w:div w:id="1076978155">
      <w:bodyDiv w:val="1"/>
      <w:marLeft w:val="0"/>
      <w:marRight w:val="0"/>
      <w:marTop w:val="0"/>
      <w:marBottom w:val="0"/>
      <w:divBdr>
        <w:top w:val="none" w:sz="0" w:space="0" w:color="auto"/>
        <w:left w:val="none" w:sz="0" w:space="0" w:color="auto"/>
        <w:bottom w:val="none" w:sz="0" w:space="0" w:color="auto"/>
        <w:right w:val="none" w:sz="0" w:space="0" w:color="auto"/>
      </w:divBdr>
    </w:div>
    <w:div w:id="1078792357">
      <w:bodyDiv w:val="1"/>
      <w:marLeft w:val="0"/>
      <w:marRight w:val="0"/>
      <w:marTop w:val="0"/>
      <w:marBottom w:val="0"/>
      <w:divBdr>
        <w:top w:val="none" w:sz="0" w:space="0" w:color="auto"/>
        <w:left w:val="none" w:sz="0" w:space="0" w:color="auto"/>
        <w:bottom w:val="none" w:sz="0" w:space="0" w:color="auto"/>
        <w:right w:val="none" w:sz="0" w:space="0" w:color="auto"/>
      </w:divBdr>
    </w:div>
    <w:div w:id="1079406618">
      <w:bodyDiv w:val="1"/>
      <w:marLeft w:val="0"/>
      <w:marRight w:val="0"/>
      <w:marTop w:val="0"/>
      <w:marBottom w:val="0"/>
      <w:divBdr>
        <w:top w:val="none" w:sz="0" w:space="0" w:color="auto"/>
        <w:left w:val="none" w:sz="0" w:space="0" w:color="auto"/>
        <w:bottom w:val="none" w:sz="0" w:space="0" w:color="auto"/>
        <w:right w:val="none" w:sz="0" w:space="0" w:color="auto"/>
      </w:divBdr>
    </w:div>
    <w:div w:id="1083332212">
      <w:bodyDiv w:val="1"/>
      <w:marLeft w:val="0"/>
      <w:marRight w:val="0"/>
      <w:marTop w:val="0"/>
      <w:marBottom w:val="0"/>
      <w:divBdr>
        <w:top w:val="none" w:sz="0" w:space="0" w:color="auto"/>
        <w:left w:val="none" w:sz="0" w:space="0" w:color="auto"/>
        <w:bottom w:val="none" w:sz="0" w:space="0" w:color="auto"/>
        <w:right w:val="none" w:sz="0" w:space="0" w:color="auto"/>
      </w:divBdr>
    </w:div>
    <w:div w:id="1085418097">
      <w:bodyDiv w:val="1"/>
      <w:marLeft w:val="0"/>
      <w:marRight w:val="0"/>
      <w:marTop w:val="0"/>
      <w:marBottom w:val="0"/>
      <w:divBdr>
        <w:top w:val="none" w:sz="0" w:space="0" w:color="auto"/>
        <w:left w:val="none" w:sz="0" w:space="0" w:color="auto"/>
        <w:bottom w:val="none" w:sz="0" w:space="0" w:color="auto"/>
        <w:right w:val="none" w:sz="0" w:space="0" w:color="auto"/>
      </w:divBdr>
    </w:div>
    <w:div w:id="1119763963">
      <w:bodyDiv w:val="1"/>
      <w:marLeft w:val="0"/>
      <w:marRight w:val="0"/>
      <w:marTop w:val="0"/>
      <w:marBottom w:val="0"/>
      <w:divBdr>
        <w:top w:val="none" w:sz="0" w:space="0" w:color="auto"/>
        <w:left w:val="none" w:sz="0" w:space="0" w:color="auto"/>
        <w:bottom w:val="none" w:sz="0" w:space="0" w:color="auto"/>
        <w:right w:val="none" w:sz="0" w:space="0" w:color="auto"/>
      </w:divBdr>
    </w:div>
    <w:div w:id="1121221323">
      <w:bodyDiv w:val="1"/>
      <w:marLeft w:val="0"/>
      <w:marRight w:val="0"/>
      <w:marTop w:val="0"/>
      <w:marBottom w:val="0"/>
      <w:divBdr>
        <w:top w:val="none" w:sz="0" w:space="0" w:color="auto"/>
        <w:left w:val="none" w:sz="0" w:space="0" w:color="auto"/>
        <w:bottom w:val="none" w:sz="0" w:space="0" w:color="auto"/>
        <w:right w:val="none" w:sz="0" w:space="0" w:color="auto"/>
      </w:divBdr>
    </w:div>
    <w:div w:id="1132672382">
      <w:bodyDiv w:val="1"/>
      <w:marLeft w:val="0"/>
      <w:marRight w:val="0"/>
      <w:marTop w:val="0"/>
      <w:marBottom w:val="0"/>
      <w:divBdr>
        <w:top w:val="none" w:sz="0" w:space="0" w:color="auto"/>
        <w:left w:val="none" w:sz="0" w:space="0" w:color="auto"/>
        <w:bottom w:val="none" w:sz="0" w:space="0" w:color="auto"/>
        <w:right w:val="none" w:sz="0" w:space="0" w:color="auto"/>
      </w:divBdr>
    </w:div>
    <w:div w:id="1142846409">
      <w:bodyDiv w:val="1"/>
      <w:marLeft w:val="0"/>
      <w:marRight w:val="0"/>
      <w:marTop w:val="0"/>
      <w:marBottom w:val="0"/>
      <w:divBdr>
        <w:top w:val="none" w:sz="0" w:space="0" w:color="auto"/>
        <w:left w:val="none" w:sz="0" w:space="0" w:color="auto"/>
        <w:bottom w:val="none" w:sz="0" w:space="0" w:color="auto"/>
        <w:right w:val="none" w:sz="0" w:space="0" w:color="auto"/>
      </w:divBdr>
    </w:div>
    <w:div w:id="1146899628">
      <w:bodyDiv w:val="1"/>
      <w:marLeft w:val="0"/>
      <w:marRight w:val="0"/>
      <w:marTop w:val="0"/>
      <w:marBottom w:val="0"/>
      <w:divBdr>
        <w:top w:val="none" w:sz="0" w:space="0" w:color="auto"/>
        <w:left w:val="none" w:sz="0" w:space="0" w:color="auto"/>
        <w:bottom w:val="none" w:sz="0" w:space="0" w:color="auto"/>
        <w:right w:val="none" w:sz="0" w:space="0" w:color="auto"/>
      </w:divBdr>
    </w:div>
    <w:div w:id="1154028245">
      <w:bodyDiv w:val="1"/>
      <w:marLeft w:val="0"/>
      <w:marRight w:val="0"/>
      <w:marTop w:val="0"/>
      <w:marBottom w:val="0"/>
      <w:divBdr>
        <w:top w:val="none" w:sz="0" w:space="0" w:color="auto"/>
        <w:left w:val="none" w:sz="0" w:space="0" w:color="auto"/>
        <w:bottom w:val="none" w:sz="0" w:space="0" w:color="auto"/>
        <w:right w:val="none" w:sz="0" w:space="0" w:color="auto"/>
      </w:divBdr>
    </w:div>
    <w:div w:id="1173379376">
      <w:bodyDiv w:val="1"/>
      <w:marLeft w:val="0"/>
      <w:marRight w:val="0"/>
      <w:marTop w:val="0"/>
      <w:marBottom w:val="0"/>
      <w:divBdr>
        <w:top w:val="none" w:sz="0" w:space="0" w:color="auto"/>
        <w:left w:val="none" w:sz="0" w:space="0" w:color="auto"/>
        <w:bottom w:val="none" w:sz="0" w:space="0" w:color="auto"/>
        <w:right w:val="none" w:sz="0" w:space="0" w:color="auto"/>
      </w:divBdr>
    </w:div>
    <w:div w:id="1182084161">
      <w:bodyDiv w:val="1"/>
      <w:marLeft w:val="0"/>
      <w:marRight w:val="0"/>
      <w:marTop w:val="0"/>
      <w:marBottom w:val="0"/>
      <w:divBdr>
        <w:top w:val="none" w:sz="0" w:space="0" w:color="auto"/>
        <w:left w:val="none" w:sz="0" w:space="0" w:color="auto"/>
        <w:bottom w:val="none" w:sz="0" w:space="0" w:color="auto"/>
        <w:right w:val="none" w:sz="0" w:space="0" w:color="auto"/>
      </w:divBdr>
    </w:div>
    <w:div w:id="1191450162">
      <w:bodyDiv w:val="1"/>
      <w:marLeft w:val="0"/>
      <w:marRight w:val="0"/>
      <w:marTop w:val="0"/>
      <w:marBottom w:val="0"/>
      <w:divBdr>
        <w:top w:val="none" w:sz="0" w:space="0" w:color="auto"/>
        <w:left w:val="none" w:sz="0" w:space="0" w:color="auto"/>
        <w:bottom w:val="none" w:sz="0" w:space="0" w:color="auto"/>
        <w:right w:val="none" w:sz="0" w:space="0" w:color="auto"/>
      </w:divBdr>
    </w:div>
    <w:div w:id="1200165870">
      <w:bodyDiv w:val="1"/>
      <w:marLeft w:val="0"/>
      <w:marRight w:val="0"/>
      <w:marTop w:val="0"/>
      <w:marBottom w:val="0"/>
      <w:divBdr>
        <w:top w:val="none" w:sz="0" w:space="0" w:color="auto"/>
        <w:left w:val="none" w:sz="0" w:space="0" w:color="auto"/>
        <w:bottom w:val="none" w:sz="0" w:space="0" w:color="auto"/>
        <w:right w:val="none" w:sz="0" w:space="0" w:color="auto"/>
      </w:divBdr>
    </w:div>
    <w:div w:id="1202208333">
      <w:bodyDiv w:val="1"/>
      <w:marLeft w:val="0"/>
      <w:marRight w:val="0"/>
      <w:marTop w:val="0"/>
      <w:marBottom w:val="0"/>
      <w:divBdr>
        <w:top w:val="none" w:sz="0" w:space="0" w:color="auto"/>
        <w:left w:val="none" w:sz="0" w:space="0" w:color="auto"/>
        <w:bottom w:val="none" w:sz="0" w:space="0" w:color="auto"/>
        <w:right w:val="none" w:sz="0" w:space="0" w:color="auto"/>
      </w:divBdr>
    </w:div>
    <w:div w:id="1210535434">
      <w:bodyDiv w:val="1"/>
      <w:marLeft w:val="0"/>
      <w:marRight w:val="0"/>
      <w:marTop w:val="0"/>
      <w:marBottom w:val="0"/>
      <w:divBdr>
        <w:top w:val="none" w:sz="0" w:space="0" w:color="auto"/>
        <w:left w:val="none" w:sz="0" w:space="0" w:color="auto"/>
        <w:bottom w:val="none" w:sz="0" w:space="0" w:color="auto"/>
        <w:right w:val="none" w:sz="0" w:space="0" w:color="auto"/>
      </w:divBdr>
    </w:div>
    <w:div w:id="1243443049">
      <w:bodyDiv w:val="1"/>
      <w:marLeft w:val="0"/>
      <w:marRight w:val="0"/>
      <w:marTop w:val="0"/>
      <w:marBottom w:val="0"/>
      <w:divBdr>
        <w:top w:val="none" w:sz="0" w:space="0" w:color="auto"/>
        <w:left w:val="none" w:sz="0" w:space="0" w:color="auto"/>
        <w:bottom w:val="none" w:sz="0" w:space="0" w:color="auto"/>
        <w:right w:val="none" w:sz="0" w:space="0" w:color="auto"/>
      </w:divBdr>
    </w:div>
    <w:div w:id="1248728421">
      <w:bodyDiv w:val="1"/>
      <w:marLeft w:val="0"/>
      <w:marRight w:val="0"/>
      <w:marTop w:val="0"/>
      <w:marBottom w:val="0"/>
      <w:divBdr>
        <w:top w:val="none" w:sz="0" w:space="0" w:color="auto"/>
        <w:left w:val="none" w:sz="0" w:space="0" w:color="auto"/>
        <w:bottom w:val="none" w:sz="0" w:space="0" w:color="auto"/>
        <w:right w:val="none" w:sz="0" w:space="0" w:color="auto"/>
      </w:divBdr>
    </w:div>
    <w:div w:id="1263950051">
      <w:bodyDiv w:val="1"/>
      <w:marLeft w:val="0"/>
      <w:marRight w:val="0"/>
      <w:marTop w:val="0"/>
      <w:marBottom w:val="0"/>
      <w:divBdr>
        <w:top w:val="none" w:sz="0" w:space="0" w:color="auto"/>
        <w:left w:val="none" w:sz="0" w:space="0" w:color="auto"/>
        <w:bottom w:val="none" w:sz="0" w:space="0" w:color="auto"/>
        <w:right w:val="none" w:sz="0" w:space="0" w:color="auto"/>
      </w:divBdr>
    </w:div>
    <w:div w:id="1266352404">
      <w:bodyDiv w:val="1"/>
      <w:marLeft w:val="0"/>
      <w:marRight w:val="0"/>
      <w:marTop w:val="0"/>
      <w:marBottom w:val="0"/>
      <w:divBdr>
        <w:top w:val="none" w:sz="0" w:space="0" w:color="auto"/>
        <w:left w:val="none" w:sz="0" w:space="0" w:color="auto"/>
        <w:bottom w:val="none" w:sz="0" w:space="0" w:color="auto"/>
        <w:right w:val="none" w:sz="0" w:space="0" w:color="auto"/>
      </w:divBdr>
    </w:div>
    <w:div w:id="1267813863">
      <w:bodyDiv w:val="1"/>
      <w:marLeft w:val="0"/>
      <w:marRight w:val="0"/>
      <w:marTop w:val="0"/>
      <w:marBottom w:val="0"/>
      <w:divBdr>
        <w:top w:val="none" w:sz="0" w:space="0" w:color="auto"/>
        <w:left w:val="none" w:sz="0" w:space="0" w:color="auto"/>
        <w:bottom w:val="none" w:sz="0" w:space="0" w:color="auto"/>
        <w:right w:val="none" w:sz="0" w:space="0" w:color="auto"/>
      </w:divBdr>
    </w:div>
    <w:div w:id="1280647396">
      <w:bodyDiv w:val="1"/>
      <w:marLeft w:val="0"/>
      <w:marRight w:val="0"/>
      <w:marTop w:val="0"/>
      <w:marBottom w:val="0"/>
      <w:divBdr>
        <w:top w:val="none" w:sz="0" w:space="0" w:color="auto"/>
        <w:left w:val="none" w:sz="0" w:space="0" w:color="auto"/>
        <w:bottom w:val="none" w:sz="0" w:space="0" w:color="auto"/>
        <w:right w:val="none" w:sz="0" w:space="0" w:color="auto"/>
      </w:divBdr>
    </w:div>
    <w:div w:id="1287546414">
      <w:bodyDiv w:val="1"/>
      <w:marLeft w:val="0"/>
      <w:marRight w:val="0"/>
      <w:marTop w:val="0"/>
      <w:marBottom w:val="0"/>
      <w:divBdr>
        <w:top w:val="none" w:sz="0" w:space="0" w:color="auto"/>
        <w:left w:val="none" w:sz="0" w:space="0" w:color="auto"/>
        <w:bottom w:val="none" w:sz="0" w:space="0" w:color="auto"/>
        <w:right w:val="none" w:sz="0" w:space="0" w:color="auto"/>
      </w:divBdr>
    </w:div>
    <w:div w:id="1294288821">
      <w:bodyDiv w:val="1"/>
      <w:marLeft w:val="0"/>
      <w:marRight w:val="0"/>
      <w:marTop w:val="0"/>
      <w:marBottom w:val="0"/>
      <w:divBdr>
        <w:top w:val="none" w:sz="0" w:space="0" w:color="auto"/>
        <w:left w:val="none" w:sz="0" w:space="0" w:color="auto"/>
        <w:bottom w:val="none" w:sz="0" w:space="0" w:color="auto"/>
        <w:right w:val="none" w:sz="0" w:space="0" w:color="auto"/>
      </w:divBdr>
    </w:div>
    <w:div w:id="1306204043">
      <w:bodyDiv w:val="1"/>
      <w:marLeft w:val="0"/>
      <w:marRight w:val="0"/>
      <w:marTop w:val="0"/>
      <w:marBottom w:val="0"/>
      <w:divBdr>
        <w:top w:val="none" w:sz="0" w:space="0" w:color="auto"/>
        <w:left w:val="none" w:sz="0" w:space="0" w:color="auto"/>
        <w:bottom w:val="none" w:sz="0" w:space="0" w:color="auto"/>
        <w:right w:val="none" w:sz="0" w:space="0" w:color="auto"/>
      </w:divBdr>
    </w:div>
    <w:div w:id="1312249377">
      <w:bodyDiv w:val="1"/>
      <w:marLeft w:val="0"/>
      <w:marRight w:val="0"/>
      <w:marTop w:val="0"/>
      <w:marBottom w:val="0"/>
      <w:divBdr>
        <w:top w:val="none" w:sz="0" w:space="0" w:color="auto"/>
        <w:left w:val="none" w:sz="0" w:space="0" w:color="auto"/>
        <w:bottom w:val="none" w:sz="0" w:space="0" w:color="auto"/>
        <w:right w:val="none" w:sz="0" w:space="0" w:color="auto"/>
      </w:divBdr>
    </w:div>
    <w:div w:id="1332373483">
      <w:bodyDiv w:val="1"/>
      <w:marLeft w:val="0"/>
      <w:marRight w:val="0"/>
      <w:marTop w:val="0"/>
      <w:marBottom w:val="0"/>
      <w:divBdr>
        <w:top w:val="none" w:sz="0" w:space="0" w:color="auto"/>
        <w:left w:val="none" w:sz="0" w:space="0" w:color="auto"/>
        <w:bottom w:val="none" w:sz="0" w:space="0" w:color="auto"/>
        <w:right w:val="none" w:sz="0" w:space="0" w:color="auto"/>
      </w:divBdr>
    </w:div>
    <w:div w:id="1345748571">
      <w:bodyDiv w:val="1"/>
      <w:marLeft w:val="0"/>
      <w:marRight w:val="0"/>
      <w:marTop w:val="0"/>
      <w:marBottom w:val="0"/>
      <w:divBdr>
        <w:top w:val="none" w:sz="0" w:space="0" w:color="auto"/>
        <w:left w:val="none" w:sz="0" w:space="0" w:color="auto"/>
        <w:bottom w:val="none" w:sz="0" w:space="0" w:color="auto"/>
        <w:right w:val="none" w:sz="0" w:space="0" w:color="auto"/>
      </w:divBdr>
    </w:div>
    <w:div w:id="1349257104">
      <w:bodyDiv w:val="1"/>
      <w:marLeft w:val="0"/>
      <w:marRight w:val="0"/>
      <w:marTop w:val="0"/>
      <w:marBottom w:val="0"/>
      <w:divBdr>
        <w:top w:val="none" w:sz="0" w:space="0" w:color="auto"/>
        <w:left w:val="none" w:sz="0" w:space="0" w:color="auto"/>
        <w:bottom w:val="none" w:sz="0" w:space="0" w:color="auto"/>
        <w:right w:val="none" w:sz="0" w:space="0" w:color="auto"/>
      </w:divBdr>
    </w:div>
    <w:div w:id="1351105291">
      <w:bodyDiv w:val="1"/>
      <w:marLeft w:val="0"/>
      <w:marRight w:val="0"/>
      <w:marTop w:val="0"/>
      <w:marBottom w:val="0"/>
      <w:divBdr>
        <w:top w:val="none" w:sz="0" w:space="0" w:color="auto"/>
        <w:left w:val="none" w:sz="0" w:space="0" w:color="auto"/>
        <w:bottom w:val="none" w:sz="0" w:space="0" w:color="auto"/>
        <w:right w:val="none" w:sz="0" w:space="0" w:color="auto"/>
      </w:divBdr>
    </w:div>
    <w:div w:id="1364399551">
      <w:bodyDiv w:val="1"/>
      <w:marLeft w:val="0"/>
      <w:marRight w:val="0"/>
      <w:marTop w:val="0"/>
      <w:marBottom w:val="0"/>
      <w:divBdr>
        <w:top w:val="none" w:sz="0" w:space="0" w:color="auto"/>
        <w:left w:val="none" w:sz="0" w:space="0" w:color="auto"/>
        <w:bottom w:val="none" w:sz="0" w:space="0" w:color="auto"/>
        <w:right w:val="none" w:sz="0" w:space="0" w:color="auto"/>
      </w:divBdr>
    </w:div>
    <w:div w:id="1372609921">
      <w:bodyDiv w:val="1"/>
      <w:marLeft w:val="0"/>
      <w:marRight w:val="0"/>
      <w:marTop w:val="0"/>
      <w:marBottom w:val="0"/>
      <w:divBdr>
        <w:top w:val="none" w:sz="0" w:space="0" w:color="auto"/>
        <w:left w:val="none" w:sz="0" w:space="0" w:color="auto"/>
        <w:bottom w:val="none" w:sz="0" w:space="0" w:color="auto"/>
        <w:right w:val="none" w:sz="0" w:space="0" w:color="auto"/>
      </w:divBdr>
    </w:div>
    <w:div w:id="1373849023">
      <w:bodyDiv w:val="1"/>
      <w:marLeft w:val="0"/>
      <w:marRight w:val="0"/>
      <w:marTop w:val="0"/>
      <w:marBottom w:val="0"/>
      <w:divBdr>
        <w:top w:val="none" w:sz="0" w:space="0" w:color="auto"/>
        <w:left w:val="none" w:sz="0" w:space="0" w:color="auto"/>
        <w:bottom w:val="none" w:sz="0" w:space="0" w:color="auto"/>
        <w:right w:val="none" w:sz="0" w:space="0" w:color="auto"/>
      </w:divBdr>
    </w:div>
    <w:div w:id="1383363129">
      <w:bodyDiv w:val="1"/>
      <w:marLeft w:val="0"/>
      <w:marRight w:val="0"/>
      <w:marTop w:val="0"/>
      <w:marBottom w:val="0"/>
      <w:divBdr>
        <w:top w:val="none" w:sz="0" w:space="0" w:color="auto"/>
        <w:left w:val="none" w:sz="0" w:space="0" w:color="auto"/>
        <w:bottom w:val="none" w:sz="0" w:space="0" w:color="auto"/>
        <w:right w:val="none" w:sz="0" w:space="0" w:color="auto"/>
      </w:divBdr>
    </w:div>
    <w:div w:id="1389572055">
      <w:bodyDiv w:val="1"/>
      <w:marLeft w:val="0"/>
      <w:marRight w:val="0"/>
      <w:marTop w:val="0"/>
      <w:marBottom w:val="0"/>
      <w:divBdr>
        <w:top w:val="none" w:sz="0" w:space="0" w:color="auto"/>
        <w:left w:val="none" w:sz="0" w:space="0" w:color="auto"/>
        <w:bottom w:val="none" w:sz="0" w:space="0" w:color="auto"/>
        <w:right w:val="none" w:sz="0" w:space="0" w:color="auto"/>
      </w:divBdr>
    </w:div>
    <w:div w:id="1404794036">
      <w:bodyDiv w:val="1"/>
      <w:marLeft w:val="0"/>
      <w:marRight w:val="0"/>
      <w:marTop w:val="0"/>
      <w:marBottom w:val="0"/>
      <w:divBdr>
        <w:top w:val="none" w:sz="0" w:space="0" w:color="auto"/>
        <w:left w:val="none" w:sz="0" w:space="0" w:color="auto"/>
        <w:bottom w:val="none" w:sz="0" w:space="0" w:color="auto"/>
        <w:right w:val="none" w:sz="0" w:space="0" w:color="auto"/>
      </w:divBdr>
    </w:div>
    <w:div w:id="1407875607">
      <w:bodyDiv w:val="1"/>
      <w:marLeft w:val="0"/>
      <w:marRight w:val="0"/>
      <w:marTop w:val="0"/>
      <w:marBottom w:val="0"/>
      <w:divBdr>
        <w:top w:val="none" w:sz="0" w:space="0" w:color="auto"/>
        <w:left w:val="none" w:sz="0" w:space="0" w:color="auto"/>
        <w:bottom w:val="none" w:sz="0" w:space="0" w:color="auto"/>
        <w:right w:val="none" w:sz="0" w:space="0" w:color="auto"/>
      </w:divBdr>
    </w:div>
    <w:div w:id="1410420620">
      <w:bodyDiv w:val="1"/>
      <w:marLeft w:val="0"/>
      <w:marRight w:val="0"/>
      <w:marTop w:val="0"/>
      <w:marBottom w:val="0"/>
      <w:divBdr>
        <w:top w:val="none" w:sz="0" w:space="0" w:color="auto"/>
        <w:left w:val="none" w:sz="0" w:space="0" w:color="auto"/>
        <w:bottom w:val="none" w:sz="0" w:space="0" w:color="auto"/>
        <w:right w:val="none" w:sz="0" w:space="0" w:color="auto"/>
      </w:divBdr>
    </w:div>
    <w:div w:id="1419910576">
      <w:bodyDiv w:val="1"/>
      <w:marLeft w:val="0"/>
      <w:marRight w:val="0"/>
      <w:marTop w:val="0"/>
      <w:marBottom w:val="0"/>
      <w:divBdr>
        <w:top w:val="none" w:sz="0" w:space="0" w:color="auto"/>
        <w:left w:val="none" w:sz="0" w:space="0" w:color="auto"/>
        <w:bottom w:val="none" w:sz="0" w:space="0" w:color="auto"/>
        <w:right w:val="none" w:sz="0" w:space="0" w:color="auto"/>
      </w:divBdr>
    </w:div>
    <w:div w:id="1436095725">
      <w:bodyDiv w:val="1"/>
      <w:marLeft w:val="0"/>
      <w:marRight w:val="0"/>
      <w:marTop w:val="0"/>
      <w:marBottom w:val="0"/>
      <w:divBdr>
        <w:top w:val="none" w:sz="0" w:space="0" w:color="auto"/>
        <w:left w:val="none" w:sz="0" w:space="0" w:color="auto"/>
        <w:bottom w:val="none" w:sz="0" w:space="0" w:color="auto"/>
        <w:right w:val="none" w:sz="0" w:space="0" w:color="auto"/>
      </w:divBdr>
    </w:div>
    <w:div w:id="1451240807">
      <w:bodyDiv w:val="1"/>
      <w:marLeft w:val="0"/>
      <w:marRight w:val="0"/>
      <w:marTop w:val="0"/>
      <w:marBottom w:val="0"/>
      <w:divBdr>
        <w:top w:val="none" w:sz="0" w:space="0" w:color="auto"/>
        <w:left w:val="none" w:sz="0" w:space="0" w:color="auto"/>
        <w:bottom w:val="none" w:sz="0" w:space="0" w:color="auto"/>
        <w:right w:val="none" w:sz="0" w:space="0" w:color="auto"/>
      </w:divBdr>
    </w:div>
    <w:div w:id="1453596552">
      <w:bodyDiv w:val="1"/>
      <w:marLeft w:val="0"/>
      <w:marRight w:val="0"/>
      <w:marTop w:val="0"/>
      <w:marBottom w:val="0"/>
      <w:divBdr>
        <w:top w:val="none" w:sz="0" w:space="0" w:color="auto"/>
        <w:left w:val="none" w:sz="0" w:space="0" w:color="auto"/>
        <w:bottom w:val="none" w:sz="0" w:space="0" w:color="auto"/>
        <w:right w:val="none" w:sz="0" w:space="0" w:color="auto"/>
      </w:divBdr>
    </w:div>
    <w:div w:id="1512642470">
      <w:bodyDiv w:val="1"/>
      <w:marLeft w:val="0"/>
      <w:marRight w:val="0"/>
      <w:marTop w:val="0"/>
      <w:marBottom w:val="0"/>
      <w:divBdr>
        <w:top w:val="none" w:sz="0" w:space="0" w:color="auto"/>
        <w:left w:val="none" w:sz="0" w:space="0" w:color="auto"/>
        <w:bottom w:val="none" w:sz="0" w:space="0" w:color="auto"/>
        <w:right w:val="none" w:sz="0" w:space="0" w:color="auto"/>
      </w:divBdr>
    </w:div>
    <w:div w:id="1512985676">
      <w:bodyDiv w:val="1"/>
      <w:marLeft w:val="0"/>
      <w:marRight w:val="0"/>
      <w:marTop w:val="0"/>
      <w:marBottom w:val="0"/>
      <w:divBdr>
        <w:top w:val="none" w:sz="0" w:space="0" w:color="auto"/>
        <w:left w:val="none" w:sz="0" w:space="0" w:color="auto"/>
        <w:bottom w:val="none" w:sz="0" w:space="0" w:color="auto"/>
        <w:right w:val="none" w:sz="0" w:space="0" w:color="auto"/>
      </w:divBdr>
    </w:div>
    <w:div w:id="1572885489">
      <w:bodyDiv w:val="1"/>
      <w:marLeft w:val="0"/>
      <w:marRight w:val="0"/>
      <w:marTop w:val="0"/>
      <w:marBottom w:val="0"/>
      <w:divBdr>
        <w:top w:val="none" w:sz="0" w:space="0" w:color="auto"/>
        <w:left w:val="none" w:sz="0" w:space="0" w:color="auto"/>
        <w:bottom w:val="none" w:sz="0" w:space="0" w:color="auto"/>
        <w:right w:val="none" w:sz="0" w:space="0" w:color="auto"/>
      </w:divBdr>
    </w:div>
    <w:div w:id="1627613814">
      <w:bodyDiv w:val="1"/>
      <w:marLeft w:val="0"/>
      <w:marRight w:val="0"/>
      <w:marTop w:val="0"/>
      <w:marBottom w:val="0"/>
      <w:divBdr>
        <w:top w:val="none" w:sz="0" w:space="0" w:color="auto"/>
        <w:left w:val="none" w:sz="0" w:space="0" w:color="auto"/>
        <w:bottom w:val="none" w:sz="0" w:space="0" w:color="auto"/>
        <w:right w:val="none" w:sz="0" w:space="0" w:color="auto"/>
      </w:divBdr>
    </w:div>
    <w:div w:id="1641644003">
      <w:bodyDiv w:val="1"/>
      <w:marLeft w:val="0"/>
      <w:marRight w:val="0"/>
      <w:marTop w:val="0"/>
      <w:marBottom w:val="0"/>
      <w:divBdr>
        <w:top w:val="none" w:sz="0" w:space="0" w:color="auto"/>
        <w:left w:val="none" w:sz="0" w:space="0" w:color="auto"/>
        <w:bottom w:val="none" w:sz="0" w:space="0" w:color="auto"/>
        <w:right w:val="none" w:sz="0" w:space="0" w:color="auto"/>
      </w:divBdr>
    </w:div>
    <w:div w:id="1641686213">
      <w:bodyDiv w:val="1"/>
      <w:marLeft w:val="0"/>
      <w:marRight w:val="0"/>
      <w:marTop w:val="0"/>
      <w:marBottom w:val="0"/>
      <w:divBdr>
        <w:top w:val="none" w:sz="0" w:space="0" w:color="auto"/>
        <w:left w:val="none" w:sz="0" w:space="0" w:color="auto"/>
        <w:bottom w:val="none" w:sz="0" w:space="0" w:color="auto"/>
        <w:right w:val="none" w:sz="0" w:space="0" w:color="auto"/>
      </w:divBdr>
    </w:div>
    <w:div w:id="1645308771">
      <w:bodyDiv w:val="1"/>
      <w:marLeft w:val="0"/>
      <w:marRight w:val="0"/>
      <w:marTop w:val="0"/>
      <w:marBottom w:val="0"/>
      <w:divBdr>
        <w:top w:val="none" w:sz="0" w:space="0" w:color="auto"/>
        <w:left w:val="none" w:sz="0" w:space="0" w:color="auto"/>
        <w:bottom w:val="none" w:sz="0" w:space="0" w:color="auto"/>
        <w:right w:val="none" w:sz="0" w:space="0" w:color="auto"/>
      </w:divBdr>
    </w:div>
    <w:div w:id="1653368602">
      <w:bodyDiv w:val="1"/>
      <w:marLeft w:val="0"/>
      <w:marRight w:val="0"/>
      <w:marTop w:val="0"/>
      <w:marBottom w:val="0"/>
      <w:divBdr>
        <w:top w:val="none" w:sz="0" w:space="0" w:color="auto"/>
        <w:left w:val="none" w:sz="0" w:space="0" w:color="auto"/>
        <w:bottom w:val="none" w:sz="0" w:space="0" w:color="auto"/>
        <w:right w:val="none" w:sz="0" w:space="0" w:color="auto"/>
      </w:divBdr>
    </w:div>
    <w:div w:id="1656445609">
      <w:bodyDiv w:val="1"/>
      <w:marLeft w:val="0"/>
      <w:marRight w:val="0"/>
      <w:marTop w:val="0"/>
      <w:marBottom w:val="0"/>
      <w:divBdr>
        <w:top w:val="none" w:sz="0" w:space="0" w:color="auto"/>
        <w:left w:val="none" w:sz="0" w:space="0" w:color="auto"/>
        <w:bottom w:val="none" w:sz="0" w:space="0" w:color="auto"/>
        <w:right w:val="none" w:sz="0" w:space="0" w:color="auto"/>
      </w:divBdr>
    </w:div>
    <w:div w:id="1665279114">
      <w:bodyDiv w:val="1"/>
      <w:marLeft w:val="0"/>
      <w:marRight w:val="0"/>
      <w:marTop w:val="0"/>
      <w:marBottom w:val="0"/>
      <w:divBdr>
        <w:top w:val="none" w:sz="0" w:space="0" w:color="auto"/>
        <w:left w:val="none" w:sz="0" w:space="0" w:color="auto"/>
        <w:bottom w:val="none" w:sz="0" w:space="0" w:color="auto"/>
        <w:right w:val="none" w:sz="0" w:space="0" w:color="auto"/>
      </w:divBdr>
    </w:div>
    <w:div w:id="1674526051">
      <w:bodyDiv w:val="1"/>
      <w:marLeft w:val="0"/>
      <w:marRight w:val="0"/>
      <w:marTop w:val="0"/>
      <w:marBottom w:val="0"/>
      <w:divBdr>
        <w:top w:val="none" w:sz="0" w:space="0" w:color="auto"/>
        <w:left w:val="none" w:sz="0" w:space="0" w:color="auto"/>
        <w:bottom w:val="none" w:sz="0" w:space="0" w:color="auto"/>
        <w:right w:val="none" w:sz="0" w:space="0" w:color="auto"/>
      </w:divBdr>
    </w:div>
    <w:div w:id="1689016429">
      <w:bodyDiv w:val="1"/>
      <w:marLeft w:val="0"/>
      <w:marRight w:val="0"/>
      <w:marTop w:val="0"/>
      <w:marBottom w:val="0"/>
      <w:divBdr>
        <w:top w:val="none" w:sz="0" w:space="0" w:color="auto"/>
        <w:left w:val="none" w:sz="0" w:space="0" w:color="auto"/>
        <w:bottom w:val="none" w:sz="0" w:space="0" w:color="auto"/>
        <w:right w:val="none" w:sz="0" w:space="0" w:color="auto"/>
      </w:divBdr>
    </w:div>
    <w:div w:id="1689090655">
      <w:bodyDiv w:val="1"/>
      <w:marLeft w:val="0"/>
      <w:marRight w:val="0"/>
      <w:marTop w:val="0"/>
      <w:marBottom w:val="0"/>
      <w:divBdr>
        <w:top w:val="none" w:sz="0" w:space="0" w:color="auto"/>
        <w:left w:val="none" w:sz="0" w:space="0" w:color="auto"/>
        <w:bottom w:val="none" w:sz="0" w:space="0" w:color="auto"/>
        <w:right w:val="none" w:sz="0" w:space="0" w:color="auto"/>
      </w:divBdr>
    </w:div>
    <w:div w:id="1689718538">
      <w:bodyDiv w:val="1"/>
      <w:marLeft w:val="0"/>
      <w:marRight w:val="0"/>
      <w:marTop w:val="0"/>
      <w:marBottom w:val="0"/>
      <w:divBdr>
        <w:top w:val="none" w:sz="0" w:space="0" w:color="auto"/>
        <w:left w:val="none" w:sz="0" w:space="0" w:color="auto"/>
        <w:bottom w:val="none" w:sz="0" w:space="0" w:color="auto"/>
        <w:right w:val="none" w:sz="0" w:space="0" w:color="auto"/>
      </w:divBdr>
    </w:div>
    <w:div w:id="1718239079">
      <w:bodyDiv w:val="1"/>
      <w:marLeft w:val="0"/>
      <w:marRight w:val="0"/>
      <w:marTop w:val="0"/>
      <w:marBottom w:val="0"/>
      <w:divBdr>
        <w:top w:val="none" w:sz="0" w:space="0" w:color="auto"/>
        <w:left w:val="none" w:sz="0" w:space="0" w:color="auto"/>
        <w:bottom w:val="none" w:sz="0" w:space="0" w:color="auto"/>
        <w:right w:val="none" w:sz="0" w:space="0" w:color="auto"/>
      </w:divBdr>
    </w:div>
    <w:div w:id="1724056861">
      <w:bodyDiv w:val="1"/>
      <w:marLeft w:val="0"/>
      <w:marRight w:val="0"/>
      <w:marTop w:val="0"/>
      <w:marBottom w:val="0"/>
      <w:divBdr>
        <w:top w:val="none" w:sz="0" w:space="0" w:color="auto"/>
        <w:left w:val="none" w:sz="0" w:space="0" w:color="auto"/>
        <w:bottom w:val="none" w:sz="0" w:space="0" w:color="auto"/>
        <w:right w:val="none" w:sz="0" w:space="0" w:color="auto"/>
      </w:divBdr>
    </w:div>
    <w:div w:id="1732996875">
      <w:bodyDiv w:val="1"/>
      <w:marLeft w:val="0"/>
      <w:marRight w:val="0"/>
      <w:marTop w:val="0"/>
      <w:marBottom w:val="0"/>
      <w:divBdr>
        <w:top w:val="none" w:sz="0" w:space="0" w:color="auto"/>
        <w:left w:val="none" w:sz="0" w:space="0" w:color="auto"/>
        <w:bottom w:val="none" w:sz="0" w:space="0" w:color="auto"/>
        <w:right w:val="none" w:sz="0" w:space="0" w:color="auto"/>
      </w:divBdr>
    </w:div>
    <w:div w:id="1756241961">
      <w:bodyDiv w:val="1"/>
      <w:marLeft w:val="0"/>
      <w:marRight w:val="0"/>
      <w:marTop w:val="0"/>
      <w:marBottom w:val="0"/>
      <w:divBdr>
        <w:top w:val="none" w:sz="0" w:space="0" w:color="auto"/>
        <w:left w:val="none" w:sz="0" w:space="0" w:color="auto"/>
        <w:bottom w:val="none" w:sz="0" w:space="0" w:color="auto"/>
        <w:right w:val="none" w:sz="0" w:space="0" w:color="auto"/>
      </w:divBdr>
    </w:div>
    <w:div w:id="1756976243">
      <w:bodyDiv w:val="1"/>
      <w:marLeft w:val="0"/>
      <w:marRight w:val="0"/>
      <w:marTop w:val="0"/>
      <w:marBottom w:val="0"/>
      <w:divBdr>
        <w:top w:val="none" w:sz="0" w:space="0" w:color="auto"/>
        <w:left w:val="none" w:sz="0" w:space="0" w:color="auto"/>
        <w:bottom w:val="none" w:sz="0" w:space="0" w:color="auto"/>
        <w:right w:val="none" w:sz="0" w:space="0" w:color="auto"/>
      </w:divBdr>
    </w:div>
    <w:div w:id="1765758247">
      <w:bodyDiv w:val="1"/>
      <w:marLeft w:val="0"/>
      <w:marRight w:val="0"/>
      <w:marTop w:val="0"/>
      <w:marBottom w:val="0"/>
      <w:divBdr>
        <w:top w:val="none" w:sz="0" w:space="0" w:color="auto"/>
        <w:left w:val="none" w:sz="0" w:space="0" w:color="auto"/>
        <w:bottom w:val="none" w:sz="0" w:space="0" w:color="auto"/>
        <w:right w:val="none" w:sz="0" w:space="0" w:color="auto"/>
      </w:divBdr>
    </w:div>
    <w:div w:id="1810052820">
      <w:bodyDiv w:val="1"/>
      <w:marLeft w:val="0"/>
      <w:marRight w:val="0"/>
      <w:marTop w:val="0"/>
      <w:marBottom w:val="0"/>
      <w:divBdr>
        <w:top w:val="none" w:sz="0" w:space="0" w:color="auto"/>
        <w:left w:val="none" w:sz="0" w:space="0" w:color="auto"/>
        <w:bottom w:val="none" w:sz="0" w:space="0" w:color="auto"/>
        <w:right w:val="none" w:sz="0" w:space="0" w:color="auto"/>
      </w:divBdr>
    </w:div>
    <w:div w:id="1810978548">
      <w:bodyDiv w:val="1"/>
      <w:marLeft w:val="0"/>
      <w:marRight w:val="0"/>
      <w:marTop w:val="0"/>
      <w:marBottom w:val="0"/>
      <w:divBdr>
        <w:top w:val="none" w:sz="0" w:space="0" w:color="auto"/>
        <w:left w:val="none" w:sz="0" w:space="0" w:color="auto"/>
        <w:bottom w:val="none" w:sz="0" w:space="0" w:color="auto"/>
        <w:right w:val="none" w:sz="0" w:space="0" w:color="auto"/>
      </w:divBdr>
    </w:div>
    <w:div w:id="1833789036">
      <w:bodyDiv w:val="1"/>
      <w:marLeft w:val="0"/>
      <w:marRight w:val="0"/>
      <w:marTop w:val="0"/>
      <w:marBottom w:val="0"/>
      <w:divBdr>
        <w:top w:val="none" w:sz="0" w:space="0" w:color="auto"/>
        <w:left w:val="none" w:sz="0" w:space="0" w:color="auto"/>
        <w:bottom w:val="none" w:sz="0" w:space="0" w:color="auto"/>
        <w:right w:val="none" w:sz="0" w:space="0" w:color="auto"/>
      </w:divBdr>
    </w:div>
    <w:div w:id="1856115214">
      <w:bodyDiv w:val="1"/>
      <w:marLeft w:val="0"/>
      <w:marRight w:val="0"/>
      <w:marTop w:val="0"/>
      <w:marBottom w:val="0"/>
      <w:divBdr>
        <w:top w:val="none" w:sz="0" w:space="0" w:color="auto"/>
        <w:left w:val="none" w:sz="0" w:space="0" w:color="auto"/>
        <w:bottom w:val="none" w:sz="0" w:space="0" w:color="auto"/>
        <w:right w:val="none" w:sz="0" w:space="0" w:color="auto"/>
      </w:divBdr>
    </w:div>
    <w:div w:id="1893153389">
      <w:bodyDiv w:val="1"/>
      <w:marLeft w:val="0"/>
      <w:marRight w:val="0"/>
      <w:marTop w:val="0"/>
      <w:marBottom w:val="0"/>
      <w:divBdr>
        <w:top w:val="none" w:sz="0" w:space="0" w:color="auto"/>
        <w:left w:val="none" w:sz="0" w:space="0" w:color="auto"/>
        <w:bottom w:val="none" w:sz="0" w:space="0" w:color="auto"/>
        <w:right w:val="none" w:sz="0" w:space="0" w:color="auto"/>
      </w:divBdr>
    </w:div>
    <w:div w:id="1898054787">
      <w:bodyDiv w:val="1"/>
      <w:marLeft w:val="0"/>
      <w:marRight w:val="0"/>
      <w:marTop w:val="0"/>
      <w:marBottom w:val="0"/>
      <w:divBdr>
        <w:top w:val="none" w:sz="0" w:space="0" w:color="auto"/>
        <w:left w:val="none" w:sz="0" w:space="0" w:color="auto"/>
        <w:bottom w:val="none" w:sz="0" w:space="0" w:color="auto"/>
        <w:right w:val="none" w:sz="0" w:space="0" w:color="auto"/>
      </w:divBdr>
    </w:div>
    <w:div w:id="1931038367">
      <w:bodyDiv w:val="1"/>
      <w:marLeft w:val="0"/>
      <w:marRight w:val="0"/>
      <w:marTop w:val="0"/>
      <w:marBottom w:val="0"/>
      <w:divBdr>
        <w:top w:val="none" w:sz="0" w:space="0" w:color="auto"/>
        <w:left w:val="none" w:sz="0" w:space="0" w:color="auto"/>
        <w:bottom w:val="none" w:sz="0" w:space="0" w:color="auto"/>
        <w:right w:val="none" w:sz="0" w:space="0" w:color="auto"/>
      </w:divBdr>
    </w:div>
    <w:div w:id="1959989004">
      <w:bodyDiv w:val="1"/>
      <w:marLeft w:val="0"/>
      <w:marRight w:val="0"/>
      <w:marTop w:val="0"/>
      <w:marBottom w:val="0"/>
      <w:divBdr>
        <w:top w:val="none" w:sz="0" w:space="0" w:color="auto"/>
        <w:left w:val="none" w:sz="0" w:space="0" w:color="auto"/>
        <w:bottom w:val="none" w:sz="0" w:space="0" w:color="auto"/>
        <w:right w:val="none" w:sz="0" w:space="0" w:color="auto"/>
      </w:divBdr>
    </w:div>
    <w:div w:id="1967852835">
      <w:bodyDiv w:val="1"/>
      <w:marLeft w:val="0"/>
      <w:marRight w:val="0"/>
      <w:marTop w:val="0"/>
      <w:marBottom w:val="0"/>
      <w:divBdr>
        <w:top w:val="none" w:sz="0" w:space="0" w:color="auto"/>
        <w:left w:val="none" w:sz="0" w:space="0" w:color="auto"/>
        <w:bottom w:val="none" w:sz="0" w:space="0" w:color="auto"/>
        <w:right w:val="none" w:sz="0" w:space="0" w:color="auto"/>
      </w:divBdr>
    </w:div>
    <w:div w:id="2006204451">
      <w:bodyDiv w:val="1"/>
      <w:marLeft w:val="0"/>
      <w:marRight w:val="0"/>
      <w:marTop w:val="0"/>
      <w:marBottom w:val="0"/>
      <w:divBdr>
        <w:top w:val="none" w:sz="0" w:space="0" w:color="auto"/>
        <w:left w:val="none" w:sz="0" w:space="0" w:color="auto"/>
        <w:bottom w:val="none" w:sz="0" w:space="0" w:color="auto"/>
        <w:right w:val="none" w:sz="0" w:space="0" w:color="auto"/>
      </w:divBdr>
    </w:div>
    <w:div w:id="2016613197">
      <w:bodyDiv w:val="1"/>
      <w:marLeft w:val="0"/>
      <w:marRight w:val="0"/>
      <w:marTop w:val="0"/>
      <w:marBottom w:val="0"/>
      <w:divBdr>
        <w:top w:val="none" w:sz="0" w:space="0" w:color="auto"/>
        <w:left w:val="none" w:sz="0" w:space="0" w:color="auto"/>
        <w:bottom w:val="none" w:sz="0" w:space="0" w:color="auto"/>
        <w:right w:val="none" w:sz="0" w:space="0" w:color="auto"/>
      </w:divBdr>
    </w:div>
    <w:div w:id="2041011210">
      <w:bodyDiv w:val="1"/>
      <w:marLeft w:val="0"/>
      <w:marRight w:val="0"/>
      <w:marTop w:val="0"/>
      <w:marBottom w:val="0"/>
      <w:divBdr>
        <w:top w:val="none" w:sz="0" w:space="0" w:color="auto"/>
        <w:left w:val="none" w:sz="0" w:space="0" w:color="auto"/>
        <w:bottom w:val="none" w:sz="0" w:space="0" w:color="auto"/>
        <w:right w:val="none" w:sz="0" w:space="0" w:color="auto"/>
      </w:divBdr>
    </w:div>
    <w:div w:id="2055736227">
      <w:bodyDiv w:val="1"/>
      <w:marLeft w:val="0"/>
      <w:marRight w:val="0"/>
      <w:marTop w:val="0"/>
      <w:marBottom w:val="0"/>
      <w:divBdr>
        <w:top w:val="none" w:sz="0" w:space="0" w:color="auto"/>
        <w:left w:val="none" w:sz="0" w:space="0" w:color="auto"/>
        <w:bottom w:val="none" w:sz="0" w:space="0" w:color="auto"/>
        <w:right w:val="none" w:sz="0" w:space="0" w:color="auto"/>
      </w:divBdr>
    </w:div>
    <w:div w:id="2060280121">
      <w:bodyDiv w:val="1"/>
      <w:marLeft w:val="0"/>
      <w:marRight w:val="0"/>
      <w:marTop w:val="0"/>
      <w:marBottom w:val="0"/>
      <w:divBdr>
        <w:top w:val="none" w:sz="0" w:space="0" w:color="auto"/>
        <w:left w:val="none" w:sz="0" w:space="0" w:color="auto"/>
        <w:bottom w:val="none" w:sz="0" w:space="0" w:color="auto"/>
        <w:right w:val="none" w:sz="0" w:space="0" w:color="auto"/>
      </w:divBdr>
    </w:div>
    <w:div w:id="2066366145">
      <w:bodyDiv w:val="1"/>
      <w:marLeft w:val="0"/>
      <w:marRight w:val="0"/>
      <w:marTop w:val="0"/>
      <w:marBottom w:val="0"/>
      <w:divBdr>
        <w:top w:val="none" w:sz="0" w:space="0" w:color="auto"/>
        <w:left w:val="none" w:sz="0" w:space="0" w:color="auto"/>
        <w:bottom w:val="none" w:sz="0" w:space="0" w:color="auto"/>
        <w:right w:val="none" w:sz="0" w:space="0" w:color="auto"/>
      </w:divBdr>
    </w:div>
    <w:div w:id="2074431148">
      <w:bodyDiv w:val="1"/>
      <w:marLeft w:val="0"/>
      <w:marRight w:val="0"/>
      <w:marTop w:val="0"/>
      <w:marBottom w:val="0"/>
      <w:divBdr>
        <w:top w:val="none" w:sz="0" w:space="0" w:color="auto"/>
        <w:left w:val="none" w:sz="0" w:space="0" w:color="auto"/>
        <w:bottom w:val="none" w:sz="0" w:space="0" w:color="auto"/>
        <w:right w:val="none" w:sz="0" w:space="0" w:color="auto"/>
      </w:divBdr>
    </w:div>
    <w:div w:id="2083016051">
      <w:bodyDiv w:val="1"/>
      <w:marLeft w:val="0"/>
      <w:marRight w:val="0"/>
      <w:marTop w:val="0"/>
      <w:marBottom w:val="0"/>
      <w:divBdr>
        <w:top w:val="none" w:sz="0" w:space="0" w:color="auto"/>
        <w:left w:val="none" w:sz="0" w:space="0" w:color="auto"/>
        <w:bottom w:val="none" w:sz="0" w:space="0" w:color="auto"/>
        <w:right w:val="none" w:sz="0" w:space="0" w:color="auto"/>
      </w:divBdr>
    </w:div>
    <w:div w:id="2085180934">
      <w:bodyDiv w:val="1"/>
      <w:marLeft w:val="0"/>
      <w:marRight w:val="0"/>
      <w:marTop w:val="0"/>
      <w:marBottom w:val="0"/>
      <w:divBdr>
        <w:top w:val="none" w:sz="0" w:space="0" w:color="auto"/>
        <w:left w:val="none" w:sz="0" w:space="0" w:color="auto"/>
        <w:bottom w:val="none" w:sz="0" w:space="0" w:color="auto"/>
        <w:right w:val="none" w:sz="0" w:space="0" w:color="auto"/>
      </w:divBdr>
    </w:div>
    <w:div w:id="2145538749">
      <w:bodyDiv w:val="1"/>
      <w:marLeft w:val="0"/>
      <w:marRight w:val="0"/>
      <w:marTop w:val="0"/>
      <w:marBottom w:val="0"/>
      <w:divBdr>
        <w:top w:val="none" w:sz="0" w:space="0" w:color="auto"/>
        <w:left w:val="none" w:sz="0" w:space="0" w:color="auto"/>
        <w:bottom w:val="none" w:sz="0" w:space="0" w:color="auto"/>
        <w:right w:val="none" w:sz="0" w:space="0" w:color="auto"/>
      </w:divBdr>
      <w:divsChild>
        <w:div w:id="1950310720">
          <w:marLeft w:val="0"/>
          <w:marRight w:val="0"/>
          <w:marTop w:val="0"/>
          <w:marBottom w:val="0"/>
          <w:divBdr>
            <w:top w:val="none" w:sz="0" w:space="0" w:color="auto"/>
            <w:left w:val="none" w:sz="0" w:space="0" w:color="auto"/>
            <w:bottom w:val="none" w:sz="0" w:space="0" w:color="auto"/>
            <w:right w:val="none" w:sz="0" w:space="0" w:color="auto"/>
          </w:divBdr>
        </w:div>
        <w:div w:id="1808082987">
          <w:marLeft w:val="0"/>
          <w:marRight w:val="0"/>
          <w:marTop w:val="0"/>
          <w:marBottom w:val="0"/>
          <w:divBdr>
            <w:top w:val="none" w:sz="0" w:space="0" w:color="auto"/>
            <w:left w:val="none" w:sz="0" w:space="0" w:color="auto"/>
            <w:bottom w:val="none" w:sz="0" w:space="0" w:color="auto"/>
            <w:right w:val="none" w:sz="0" w:space="0" w:color="auto"/>
          </w:divBdr>
        </w:div>
        <w:div w:id="2426883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image" Target="media/image94.png"/><Relationship Id="rId21" Type="http://schemas.microsoft.com/office/2007/relationships/hdphoto" Target="media/hdphoto4.wdp"/><Relationship Id="rId42" Type="http://schemas.openxmlformats.org/officeDocument/2006/relationships/image" Target="media/image24.png"/><Relationship Id="rId47" Type="http://schemas.microsoft.com/office/2007/relationships/hdphoto" Target="media/hdphoto10.wdp"/><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image" Target="media/image89.png"/><Relationship Id="rId133" Type="http://schemas.openxmlformats.org/officeDocument/2006/relationships/image" Target="media/image110.jpeg"/><Relationship Id="rId138" Type="http://schemas.openxmlformats.org/officeDocument/2006/relationships/image" Target="media/image115.jpeg"/><Relationship Id="rId16" Type="http://schemas.microsoft.com/office/2007/relationships/hdphoto" Target="media/hdphoto2.wdp"/><Relationship Id="rId107" Type="http://schemas.openxmlformats.org/officeDocument/2006/relationships/image" Target="media/image84.png"/><Relationship Id="rId11"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2.png"/><Relationship Id="rId58" Type="http://schemas.openxmlformats.org/officeDocument/2006/relationships/image" Target="media/image37.jpeg"/><Relationship Id="rId74" Type="http://schemas.openxmlformats.org/officeDocument/2006/relationships/image" Target="media/image52.png"/><Relationship Id="rId79" Type="http://schemas.openxmlformats.org/officeDocument/2006/relationships/image" Target="media/image56.png"/><Relationship Id="rId102" Type="http://schemas.openxmlformats.org/officeDocument/2006/relationships/image" Target="media/image79.png"/><Relationship Id="rId123" Type="http://schemas.openxmlformats.org/officeDocument/2006/relationships/image" Target="media/image100.jpeg"/><Relationship Id="rId128" Type="http://schemas.openxmlformats.org/officeDocument/2006/relationships/image" Target="media/image105.jpeg"/><Relationship Id="rId144" Type="http://schemas.openxmlformats.org/officeDocument/2006/relationships/header" Target="header2.xml"/><Relationship Id="rId149"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image" Target="media/image67.png"/><Relationship Id="rId95" Type="http://schemas.openxmlformats.org/officeDocument/2006/relationships/image" Target="media/image72.png"/><Relationship Id="rId22" Type="http://schemas.openxmlformats.org/officeDocument/2006/relationships/image" Target="media/image7.png"/><Relationship Id="rId27" Type="http://schemas.openxmlformats.org/officeDocument/2006/relationships/image" Target="media/image10.png"/><Relationship Id="rId43" Type="http://schemas.microsoft.com/office/2007/relationships/hdphoto" Target="media/hdphoto8.wdp"/><Relationship Id="rId48" Type="http://schemas.openxmlformats.org/officeDocument/2006/relationships/image" Target="media/image27.emf"/><Relationship Id="rId64" Type="http://schemas.openxmlformats.org/officeDocument/2006/relationships/image" Target="media/image43.jpeg"/><Relationship Id="rId69" Type="http://schemas.openxmlformats.org/officeDocument/2006/relationships/image" Target="media/image48.png"/><Relationship Id="rId113" Type="http://schemas.openxmlformats.org/officeDocument/2006/relationships/image" Target="media/image90.png"/><Relationship Id="rId118" Type="http://schemas.openxmlformats.org/officeDocument/2006/relationships/image" Target="media/image95.png"/><Relationship Id="rId134" Type="http://schemas.openxmlformats.org/officeDocument/2006/relationships/image" Target="media/image111.jpeg"/><Relationship Id="rId139" Type="http://schemas.openxmlformats.org/officeDocument/2006/relationships/image" Target="media/image116.jpeg"/><Relationship Id="rId80" Type="http://schemas.openxmlformats.org/officeDocument/2006/relationships/image" Target="media/image57.png"/><Relationship Id="rId85" Type="http://schemas.openxmlformats.org/officeDocument/2006/relationships/image" Target="media/image62.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microsoft.com/office/2007/relationships/hdphoto" Target="media/hdphoto6.wdp"/><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png"/><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80.png"/><Relationship Id="rId108" Type="http://schemas.openxmlformats.org/officeDocument/2006/relationships/image" Target="media/image85.png"/><Relationship Id="rId116" Type="http://schemas.openxmlformats.org/officeDocument/2006/relationships/image" Target="media/image93.png"/><Relationship Id="rId124" Type="http://schemas.openxmlformats.org/officeDocument/2006/relationships/image" Target="media/image101.jpeg"/><Relationship Id="rId129" Type="http://schemas.openxmlformats.org/officeDocument/2006/relationships/image" Target="media/image106.jpeg"/><Relationship Id="rId137" Type="http://schemas.openxmlformats.org/officeDocument/2006/relationships/image" Target="media/image114.jpeg"/><Relationship Id="rId20" Type="http://schemas.openxmlformats.org/officeDocument/2006/relationships/image" Target="media/image6.png"/><Relationship Id="rId41" Type="http://schemas.openxmlformats.org/officeDocument/2006/relationships/image" Target="media/image23.png"/><Relationship Id="rId54" Type="http://schemas.openxmlformats.org/officeDocument/2006/relationships/image" Target="media/image33.png"/><Relationship Id="rId62" Type="http://schemas.openxmlformats.org/officeDocument/2006/relationships/image" Target="media/image41.jpeg"/><Relationship Id="rId70" Type="http://schemas.openxmlformats.org/officeDocument/2006/relationships/image" Target="media/image49.png"/><Relationship Id="rId75" Type="http://schemas.microsoft.com/office/2007/relationships/hdphoto" Target="media/hdphoto12.wdp"/><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image" Target="media/image73.png"/><Relationship Id="rId111" Type="http://schemas.openxmlformats.org/officeDocument/2006/relationships/image" Target="media/image88.png"/><Relationship Id="rId132" Type="http://schemas.openxmlformats.org/officeDocument/2006/relationships/image" Target="media/image109.jpeg"/><Relationship Id="rId140" Type="http://schemas.openxmlformats.org/officeDocument/2006/relationships/image" Target="media/image117.jpeg"/><Relationship Id="rId145"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microsoft.com/office/2007/relationships/hdphoto" Target="media/hdphoto5.wdp"/><Relationship Id="rId28" Type="http://schemas.microsoft.com/office/2007/relationships/hdphoto" Target="media/hdphoto7.wdp"/><Relationship Id="rId36" Type="http://schemas.openxmlformats.org/officeDocument/2006/relationships/image" Target="media/image18.png"/><Relationship Id="rId49" Type="http://schemas.openxmlformats.org/officeDocument/2006/relationships/image" Target="media/image28.png"/><Relationship Id="rId57" Type="http://schemas.openxmlformats.org/officeDocument/2006/relationships/image" Target="media/image36.jpeg"/><Relationship Id="rId106" Type="http://schemas.openxmlformats.org/officeDocument/2006/relationships/image" Target="media/image83.png"/><Relationship Id="rId114" Type="http://schemas.openxmlformats.org/officeDocument/2006/relationships/image" Target="media/image91.png"/><Relationship Id="rId119" Type="http://schemas.openxmlformats.org/officeDocument/2006/relationships/image" Target="media/image96.jpeg"/><Relationship Id="rId127" Type="http://schemas.openxmlformats.org/officeDocument/2006/relationships/image" Target="media/image104.jpeg"/><Relationship Id="rId10" Type="http://schemas.openxmlformats.org/officeDocument/2006/relationships/header" Target="header1.xml"/><Relationship Id="rId31" Type="http://schemas.openxmlformats.org/officeDocument/2006/relationships/image" Target="media/image13.png"/><Relationship Id="rId44" Type="http://schemas.openxmlformats.org/officeDocument/2006/relationships/image" Target="media/image25.png"/><Relationship Id="rId52" Type="http://schemas.openxmlformats.org/officeDocument/2006/relationships/image" Target="media/image31.png"/><Relationship Id="rId60" Type="http://schemas.openxmlformats.org/officeDocument/2006/relationships/image" Target="media/image39.jpeg"/><Relationship Id="rId65" Type="http://schemas.openxmlformats.org/officeDocument/2006/relationships/image" Target="media/image44.png"/><Relationship Id="rId73" Type="http://schemas.openxmlformats.org/officeDocument/2006/relationships/image" Target="media/image51.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1.png"/><Relationship Id="rId99" Type="http://schemas.openxmlformats.org/officeDocument/2006/relationships/image" Target="media/image76.png"/><Relationship Id="rId101" Type="http://schemas.openxmlformats.org/officeDocument/2006/relationships/image" Target="media/image78.png"/><Relationship Id="rId122" Type="http://schemas.openxmlformats.org/officeDocument/2006/relationships/image" Target="media/image99.jpeg"/><Relationship Id="rId130" Type="http://schemas.openxmlformats.org/officeDocument/2006/relationships/image" Target="media/image107.jpeg"/><Relationship Id="rId135" Type="http://schemas.openxmlformats.org/officeDocument/2006/relationships/image" Target="media/image112.jpeg"/><Relationship Id="rId143" Type="http://schemas.openxmlformats.org/officeDocument/2006/relationships/image" Target="media/image120.jpeg"/><Relationship Id="rId148"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gif"/><Relationship Id="rId13" Type="http://schemas.openxmlformats.org/officeDocument/2006/relationships/image" Target="media/image2.png"/><Relationship Id="rId18" Type="http://schemas.microsoft.com/office/2007/relationships/hdphoto" Target="media/hdphoto3.wdp"/><Relationship Id="rId39" Type="http://schemas.openxmlformats.org/officeDocument/2006/relationships/image" Target="media/image21.png"/><Relationship Id="rId109" Type="http://schemas.openxmlformats.org/officeDocument/2006/relationships/image" Target="media/image86.png"/><Relationship Id="rId34" Type="http://schemas.openxmlformats.org/officeDocument/2006/relationships/image" Target="media/image16.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3.png"/><Relationship Id="rId97" Type="http://schemas.openxmlformats.org/officeDocument/2006/relationships/image" Target="media/image74.png"/><Relationship Id="rId104" Type="http://schemas.openxmlformats.org/officeDocument/2006/relationships/image" Target="media/image81.png"/><Relationship Id="rId120" Type="http://schemas.openxmlformats.org/officeDocument/2006/relationships/image" Target="media/image97.jpeg"/><Relationship Id="rId125" Type="http://schemas.openxmlformats.org/officeDocument/2006/relationships/image" Target="media/image102.jpeg"/><Relationship Id="rId141" Type="http://schemas.openxmlformats.org/officeDocument/2006/relationships/image" Target="media/image118.jpeg"/><Relationship Id="rId146" Type="http://schemas.openxmlformats.org/officeDocument/2006/relationships/footer" Target="footer3.xml"/><Relationship Id="rId7" Type="http://schemas.openxmlformats.org/officeDocument/2006/relationships/footnotes" Target="footnotes.xml"/><Relationship Id="rId71" Type="http://schemas.microsoft.com/office/2007/relationships/hdphoto" Target="media/hdphoto11.wdp"/><Relationship Id="rId92" Type="http://schemas.openxmlformats.org/officeDocument/2006/relationships/image" Target="media/image69.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8.png"/><Relationship Id="rId40" Type="http://schemas.openxmlformats.org/officeDocument/2006/relationships/image" Target="media/image22.png"/><Relationship Id="rId45" Type="http://schemas.microsoft.com/office/2007/relationships/hdphoto" Target="media/hdphoto9.wdp"/><Relationship Id="rId66" Type="http://schemas.openxmlformats.org/officeDocument/2006/relationships/image" Target="media/image45.png"/><Relationship Id="rId87" Type="http://schemas.openxmlformats.org/officeDocument/2006/relationships/image" Target="media/image64.png"/><Relationship Id="rId110" Type="http://schemas.openxmlformats.org/officeDocument/2006/relationships/image" Target="media/image87.png"/><Relationship Id="rId115" Type="http://schemas.openxmlformats.org/officeDocument/2006/relationships/image" Target="media/image92.png"/><Relationship Id="rId131" Type="http://schemas.openxmlformats.org/officeDocument/2006/relationships/image" Target="media/image108.jpeg"/><Relationship Id="rId136" Type="http://schemas.openxmlformats.org/officeDocument/2006/relationships/image" Target="media/image113.jpeg"/><Relationship Id="rId61" Type="http://schemas.openxmlformats.org/officeDocument/2006/relationships/image" Target="media/image40.jpeg"/><Relationship Id="rId82" Type="http://schemas.openxmlformats.org/officeDocument/2006/relationships/image" Target="media/image59.png"/><Relationship Id="rId19" Type="http://schemas.openxmlformats.org/officeDocument/2006/relationships/image" Target="media/image5.png"/><Relationship Id="rId14" Type="http://schemas.microsoft.com/office/2007/relationships/hdphoto" Target="media/hdphoto1.wdp"/><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image" Target="media/image35.png"/><Relationship Id="rId77" Type="http://schemas.openxmlformats.org/officeDocument/2006/relationships/image" Target="media/image54.png"/><Relationship Id="rId100" Type="http://schemas.openxmlformats.org/officeDocument/2006/relationships/image" Target="media/image77.png"/><Relationship Id="rId105" Type="http://schemas.openxmlformats.org/officeDocument/2006/relationships/image" Target="media/image82.png"/><Relationship Id="rId126" Type="http://schemas.openxmlformats.org/officeDocument/2006/relationships/image" Target="media/image103.jpeg"/><Relationship Id="rId147" Type="http://schemas.openxmlformats.org/officeDocument/2006/relationships/footer" Target="footer4.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50.png"/><Relationship Id="rId93" Type="http://schemas.openxmlformats.org/officeDocument/2006/relationships/image" Target="media/image70.png"/><Relationship Id="rId98" Type="http://schemas.openxmlformats.org/officeDocument/2006/relationships/image" Target="media/image75.png"/><Relationship Id="rId121" Type="http://schemas.openxmlformats.org/officeDocument/2006/relationships/image" Target="media/image98.jpeg"/><Relationship Id="rId142" Type="http://schemas.openxmlformats.org/officeDocument/2006/relationships/image" Target="media/image119.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0BD578FF-D475-4446-A049-70540BAD9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7</Pages>
  <Words>71849</Words>
  <Characters>452649</Characters>
  <Application>Microsoft Office Word</Application>
  <DocSecurity>0</DocSecurity>
  <Lines>3772</Lines>
  <Paragraphs>1046</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523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Franke</dc:creator>
  <cp:lastModifiedBy>Christoph Franke</cp:lastModifiedBy>
  <cp:revision>5364</cp:revision>
  <cp:lastPrinted>2017-03-01T19:40:00Z</cp:lastPrinted>
  <dcterms:created xsi:type="dcterms:W3CDTF">2017-01-03T23:13:00Z</dcterms:created>
  <dcterms:modified xsi:type="dcterms:W3CDTF">2017-03-08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c6f0fc-278a-38b7-b161-86fe69b80e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